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2A9E" w:rsidRDefault="00A22A9E" w:rsidP="00313A76">
      <w:pPr>
        <w:pStyle w:val="Title"/>
        <w:tabs>
          <w:tab w:val="left" w:pos="7560"/>
        </w:tabs>
      </w:pPr>
      <w:r>
        <w:t>Guide to Vehicle Bridge Interaction</w:t>
      </w:r>
    </w:p>
    <w:p w:rsidR="004B2FFD" w:rsidRDefault="00A22A9E">
      <w:r>
        <w:t xml:space="preserve">This document is meant to detail, describe, and illustrate the mechanisms and behavior associated with vehicle-bridge-interaction (VBI). </w:t>
      </w:r>
    </w:p>
    <w:p w:rsidR="00B643E6" w:rsidRDefault="00B643E6">
      <w:r>
        <w:t>Latest objectives</w:t>
      </w:r>
      <w:r w:rsidR="006164EB">
        <w:t>/questions</w:t>
      </w:r>
    </w:p>
    <w:p w:rsidR="001042AA" w:rsidRDefault="001042AA" w:rsidP="00B643E6">
      <w:pPr>
        <w:pStyle w:val="ListParagraph"/>
        <w:numPr>
          <w:ilvl w:val="0"/>
          <w:numId w:val="4"/>
        </w:numPr>
      </w:pPr>
      <w:r>
        <w:t xml:space="preserve">If the profile is known, how can dynamic amplification </w:t>
      </w:r>
      <w:proofErr w:type="gramStart"/>
      <w:r>
        <w:t>be</w:t>
      </w:r>
      <w:proofErr w:type="gramEnd"/>
      <w:r>
        <w:t xml:space="preserve"> estimated.</w:t>
      </w:r>
    </w:p>
    <w:p w:rsidR="001042AA" w:rsidRDefault="001042AA" w:rsidP="001042AA">
      <w:pPr>
        <w:pStyle w:val="ListParagraph"/>
        <w:numPr>
          <w:ilvl w:val="1"/>
          <w:numId w:val="4"/>
        </w:numPr>
      </w:pPr>
      <w:r>
        <w:t>Simulate bridge-vehicle interaction with beam model and SDOF vehicle.</w:t>
      </w:r>
    </w:p>
    <w:p w:rsidR="001042AA" w:rsidRDefault="001042AA" w:rsidP="001042AA">
      <w:pPr>
        <w:pStyle w:val="ListParagraph"/>
        <w:numPr>
          <w:ilvl w:val="2"/>
          <w:numId w:val="4"/>
        </w:numPr>
      </w:pPr>
      <w:r>
        <w:t>Bridge parameters to match bridge geometry and mass distribution and first vertical mode</w:t>
      </w:r>
    </w:p>
    <w:p w:rsidR="001042AA" w:rsidRDefault="001042AA" w:rsidP="001042AA">
      <w:pPr>
        <w:pStyle w:val="ListParagraph"/>
        <w:numPr>
          <w:ilvl w:val="2"/>
          <w:numId w:val="4"/>
        </w:numPr>
      </w:pPr>
      <w:r>
        <w:t>Vehicle parameters (e.g. mass, natural frequency, damping)</w:t>
      </w:r>
    </w:p>
    <w:p w:rsidR="001042AA" w:rsidRDefault="001042AA" w:rsidP="001042AA">
      <w:pPr>
        <w:pStyle w:val="ListParagraph"/>
        <w:numPr>
          <w:ilvl w:val="0"/>
          <w:numId w:val="4"/>
        </w:numPr>
      </w:pPr>
      <w:r>
        <w:t>If the profile is unknown</w:t>
      </w:r>
    </w:p>
    <w:p w:rsidR="001042AA" w:rsidRDefault="001042AA" w:rsidP="001042AA">
      <w:pPr>
        <w:pStyle w:val="ListParagraph"/>
        <w:numPr>
          <w:ilvl w:val="1"/>
          <w:numId w:val="4"/>
        </w:numPr>
      </w:pPr>
      <w:r>
        <w:t>Assume profile</w:t>
      </w:r>
    </w:p>
    <w:p w:rsidR="001042AA" w:rsidRDefault="002B3D61" w:rsidP="001042AA">
      <w:pPr>
        <w:pStyle w:val="ListParagraph"/>
        <w:numPr>
          <w:ilvl w:val="1"/>
          <w:numId w:val="4"/>
        </w:numPr>
      </w:pPr>
      <w:r>
        <w:t>Bridge vulnerability</w:t>
      </w:r>
    </w:p>
    <w:p w:rsidR="002B3D61" w:rsidRDefault="002B3D61" w:rsidP="002B3D61">
      <w:pPr>
        <w:pStyle w:val="ListParagraph"/>
        <w:numPr>
          <w:ilvl w:val="2"/>
          <w:numId w:val="4"/>
        </w:numPr>
      </w:pPr>
      <w:r>
        <w:t>What types of bridges are susceptible to large dynamic amplifications</w:t>
      </w:r>
    </w:p>
    <w:p w:rsidR="002B3D61" w:rsidRDefault="002B3D61" w:rsidP="002B3D61">
      <w:pPr>
        <w:ind w:left="1800"/>
      </w:pPr>
    </w:p>
    <w:p w:rsidR="00B643E6" w:rsidRDefault="00B643E6" w:rsidP="00B643E6">
      <w:pPr>
        <w:pStyle w:val="ListParagraph"/>
        <w:numPr>
          <w:ilvl w:val="0"/>
          <w:numId w:val="4"/>
        </w:numPr>
      </w:pPr>
      <w:r>
        <w:t>Show that a profile induces much more dynamic amplification vs. a smooth profile.</w:t>
      </w:r>
    </w:p>
    <w:p w:rsidR="00B643E6" w:rsidRDefault="00B643E6" w:rsidP="00B643E6">
      <w:pPr>
        <w:pStyle w:val="ListParagraph"/>
        <w:numPr>
          <w:ilvl w:val="1"/>
          <w:numId w:val="4"/>
        </w:numPr>
      </w:pPr>
      <w:r>
        <w:t>What are the parameters that effect dynamic amplification</w:t>
      </w:r>
    </w:p>
    <w:p w:rsidR="00B643E6" w:rsidRDefault="00B643E6" w:rsidP="00B643E6">
      <w:pPr>
        <w:pStyle w:val="ListParagraph"/>
        <w:numPr>
          <w:ilvl w:val="1"/>
          <w:numId w:val="4"/>
        </w:numPr>
      </w:pPr>
      <w:r>
        <w:t xml:space="preserve">Theoretical moving point load (smooth profile &amp; constant contact force) vs profile, etc. </w:t>
      </w:r>
    </w:p>
    <w:p w:rsidR="00B643E6" w:rsidRDefault="007D1ADD" w:rsidP="007D1ADD">
      <w:pPr>
        <w:pStyle w:val="ListParagraph"/>
        <w:numPr>
          <w:ilvl w:val="0"/>
          <w:numId w:val="4"/>
        </w:numPr>
      </w:pPr>
      <w:r>
        <w:t xml:space="preserve">Can a decent profile </w:t>
      </w:r>
      <w:r w:rsidR="00B643E6">
        <w:t>cause amplification of 1.33 or greater</w:t>
      </w:r>
    </w:p>
    <w:p w:rsidR="00B643E6" w:rsidRDefault="00B643E6" w:rsidP="00B643E6">
      <w:pPr>
        <w:pStyle w:val="ListParagraph"/>
        <w:numPr>
          <w:ilvl w:val="1"/>
          <w:numId w:val="4"/>
        </w:numPr>
      </w:pPr>
      <w:r>
        <w:t>Create profile with good IRI that causes amplification in excess of 1.33</w:t>
      </w:r>
      <w:r w:rsidR="00F813E4">
        <w:t xml:space="preserve"> (varying slopes of </w:t>
      </w:r>
      <w:proofErr w:type="spellStart"/>
      <w:r w:rsidR="00F813E4">
        <w:t>psd</w:t>
      </w:r>
      <w:proofErr w:type="spellEnd"/>
      <w:r w:rsidR="00F813E4">
        <w:t xml:space="preserve"> function)</w:t>
      </w:r>
    </w:p>
    <w:p w:rsidR="00B643E6" w:rsidRDefault="00B643E6" w:rsidP="00B643E6">
      <w:pPr>
        <w:pStyle w:val="ListParagraph"/>
        <w:numPr>
          <w:ilvl w:val="0"/>
          <w:numId w:val="4"/>
        </w:numPr>
      </w:pPr>
      <w:r>
        <w:t>How much does frequency content of the profile matter</w:t>
      </w:r>
    </w:p>
    <w:p w:rsidR="00F813E4" w:rsidRDefault="00F813E4" w:rsidP="00F813E4">
      <w:pPr>
        <w:pStyle w:val="ListParagraph"/>
        <w:numPr>
          <w:ilvl w:val="1"/>
          <w:numId w:val="4"/>
        </w:numPr>
      </w:pPr>
      <w:r>
        <w:t>Start with a handful of frequencies</w:t>
      </w:r>
    </w:p>
    <w:p w:rsidR="00B643E6" w:rsidRDefault="00F813E4" w:rsidP="00B643E6">
      <w:pPr>
        <w:pStyle w:val="ListParagraph"/>
        <w:numPr>
          <w:ilvl w:val="1"/>
          <w:numId w:val="4"/>
        </w:numPr>
      </w:pPr>
      <w:r>
        <w:t>Total power within range of frequency (</w:t>
      </w:r>
      <w:proofErr w:type="spellStart"/>
      <w:r>
        <w:t>fnb</w:t>
      </w:r>
      <w:proofErr w:type="spellEnd"/>
      <w:r>
        <w:t xml:space="preserve"> </w:t>
      </w:r>
      <w:r>
        <w:sym w:font="Symbol" w:char="F0B1"/>
      </w:r>
      <w:r>
        <w:t xml:space="preserve"> x)</w:t>
      </w:r>
    </w:p>
    <w:p w:rsidR="00F813E4" w:rsidRDefault="00F813E4" w:rsidP="00F813E4">
      <w:pPr>
        <w:pStyle w:val="ListParagraph"/>
        <w:numPr>
          <w:ilvl w:val="1"/>
          <w:numId w:val="4"/>
        </w:numPr>
      </w:pPr>
      <w:r>
        <w:t xml:space="preserve">Power at </w:t>
      </w:r>
      <w:proofErr w:type="spellStart"/>
      <w:r>
        <w:t>fnb</w:t>
      </w:r>
      <w:proofErr w:type="spellEnd"/>
      <w:r>
        <w:t xml:space="preserve"> and slope of log fit to </w:t>
      </w:r>
      <w:proofErr w:type="spellStart"/>
      <w:r>
        <w:t>psd</w:t>
      </w:r>
      <w:proofErr w:type="spellEnd"/>
    </w:p>
    <w:p w:rsidR="00F813E4" w:rsidRDefault="00F813E4" w:rsidP="00F813E4">
      <w:pPr>
        <w:pStyle w:val="ListParagraph"/>
        <w:numPr>
          <w:ilvl w:val="0"/>
          <w:numId w:val="4"/>
        </w:numPr>
      </w:pPr>
      <w:r>
        <w:t>Is the difference in contact force when considering the bridge, vs vehicle only, due to the change in vehicle displacement, or the addition of bridge displacement (or both)</w:t>
      </w:r>
    </w:p>
    <w:p w:rsidR="00F813E4" w:rsidRDefault="00F813E4" w:rsidP="00F813E4">
      <w:pPr>
        <w:pStyle w:val="ListParagraph"/>
        <w:numPr>
          <w:ilvl w:val="1"/>
          <w:numId w:val="4"/>
        </w:numPr>
      </w:pPr>
      <w:r>
        <w:t>Can the contact force be adequately estimated by accurately simulating vehicle displacement</w:t>
      </w:r>
      <w:r w:rsidR="00445D95">
        <w:t xml:space="preserve"> and multiplying by the vehicle suspension spring stiffness</w:t>
      </w:r>
    </w:p>
    <w:p w:rsidR="00F813E4" w:rsidRDefault="00F813E4" w:rsidP="00F813E4">
      <w:pPr>
        <w:pStyle w:val="ListParagraph"/>
        <w:numPr>
          <w:ilvl w:val="0"/>
          <w:numId w:val="4"/>
        </w:numPr>
      </w:pPr>
      <w:r>
        <w:t>Can a profile be formed by superimposing a bridge displacement (sin*sin) with the roadway profile?</w:t>
      </w:r>
    </w:p>
    <w:p w:rsidR="00F813E4" w:rsidRDefault="00F813E4" w:rsidP="00F813E4">
      <w:pPr>
        <w:pStyle w:val="ListParagraph"/>
        <w:numPr>
          <w:ilvl w:val="1"/>
          <w:numId w:val="4"/>
        </w:numPr>
      </w:pPr>
      <w:r>
        <w:t>Record bridge displacement at vehicle location</w:t>
      </w:r>
    </w:p>
    <w:p w:rsidR="00F813E4" w:rsidRDefault="00F813E4" w:rsidP="00F813E4">
      <w:pPr>
        <w:pStyle w:val="ListParagraph"/>
        <w:numPr>
          <w:ilvl w:val="1"/>
          <w:numId w:val="4"/>
        </w:numPr>
      </w:pPr>
      <w:r>
        <w:t>Sum bridge displacement record with roadway profile</w:t>
      </w:r>
    </w:p>
    <w:p w:rsidR="00F813E4" w:rsidRDefault="00F813E4" w:rsidP="00F813E4">
      <w:pPr>
        <w:pStyle w:val="ListParagraph"/>
        <w:numPr>
          <w:ilvl w:val="1"/>
          <w:numId w:val="4"/>
        </w:numPr>
      </w:pPr>
      <w:r>
        <w:t>Run vehicle only model with this new profile and compute contact force</w:t>
      </w:r>
    </w:p>
    <w:p w:rsidR="00F813E4" w:rsidRDefault="00F813E4" w:rsidP="00F813E4">
      <w:pPr>
        <w:pStyle w:val="ListParagraph"/>
        <w:numPr>
          <w:ilvl w:val="1"/>
          <w:numId w:val="4"/>
        </w:numPr>
      </w:pPr>
      <w:r>
        <w:t>Compare contact force with that produced from bridge-vehicle model</w:t>
      </w:r>
    </w:p>
    <w:p w:rsidR="00F813E4" w:rsidRDefault="00F813E4" w:rsidP="00F813E4">
      <w:pPr>
        <w:pStyle w:val="ListParagraph"/>
        <w:numPr>
          <w:ilvl w:val="1"/>
          <w:numId w:val="4"/>
        </w:numPr>
      </w:pPr>
      <w:r>
        <w:t>Try with again with profile with sin*sin added to roadway profile</w:t>
      </w:r>
    </w:p>
    <w:p w:rsidR="00445D95" w:rsidRDefault="00445D95" w:rsidP="00445D95">
      <w:pPr>
        <w:pStyle w:val="ListParagraph"/>
        <w:numPr>
          <w:ilvl w:val="0"/>
          <w:numId w:val="4"/>
        </w:numPr>
      </w:pPr>
      <w:r>
        <w:t>Can initial conditions of the bridge cause an increase in dynamic amplification</w:t>
      </w:r>
    </w:p>
    <w:p w:rsidR="00445D95" w:rsidRDefault="00445D95" w:rsidP="00445D95">
      <w:pPr>
        <w:pStyle w:val="ListParagraph"/>
        <w:numPr>
          <w:ilvl w:val="1"/>
          <w:numId w:val="4"/>
        </w:numPr>
      </w:pPr>
      <w:r>
        <w:lastRenderedPageBreak/>
        <w:t>Run state-space model again, this time set the initial conditions to those that would occur at a time such that the vehicle contact force will be in phase with the bridge oscillations.</w:t>
      </w:r>
    </w:p>
    <w:p w:rsidR="00445D95" w:rsidRDefault="00445D95" w:rsidP="00445D95">
      <w:pPr>
        <w:pStyle w:val="ListParagraph"/>
        <w:numPr>
          <w:ilvl w:val="0"/>
          <w:numId w:val="4"/>
        </w:numPr>
      </w:pPr>
      <w:r>
        <w:t>Can initial conditions of the vehicle cause an increase in dynamic amplification</w:t>
      </w:r>
    </w:p>
    <w:p w:rsidR="00445D95" w:rsidRDefault="00445D95" w:rsidP="00445D95">
      <w:pPr>
        <w:pStyle w:val="ListParagraph"/>
        <w:numPr>
          <w:ilvl w:val="1"/>
          <w:numId w:val="4"/>
        </w:numPr>
      </w:pPr>
      <w:r>
        <w:t xml:space="preserve">Give vehicle initial conditions that puts its motion in phase with the </w:t>
      </w:r>
      <w:r w:rsidR="004D01B3">
        <w:t>bridge motion (or opposed)</w:t>
      </w:r>
    </w:p>
    <w:p w:rsidR="00B643E6" w:rsidRDefault="00B643E6"/>
    <w:p w:rsidR="008751F5" w:rsidRDefault="008751F5" w:rsidP="008751F5">
      <w:pPr>
        <w:pStyle w:val="Heading1"/>
      </w:pPr>
      <w:r>
        <w:t>Conclusions</w:t>
      </w:r>
    </w:p>
    <w:p w:rsidR="006164EB" w:rsidRDefault="008751F5" w:rsidP="006164EB">
      <w:r>
        <w:t xml:space="preserve">Dynamic amplification refers to the additional response of a bridge to vehicle when it’s moving versus when it is stationary (static analysis). </w:t>
      </w:r>
      <w:r w:rsidR="006164EB">
        <w:t xml:space="preserve">A profile with a low IRI will not have problematic amplification factor. A profile with a high IRI may contribute to large dynamic amplification, depending on the frequency content. </w:t>
      </w:r>
    </w:p>
    <w:p w:rsidR="008751F5" w:rsidRDefault="008751F5" w:rsidP="008751F5"/>
    <w:p w:rsidR="002A77BE" w:rsidRDefault="008751F5" w:rsidP="00B643E6">
      <w:pPr>
        <w:pStyle w:val="ListParagraph"/>
        <w:numPr>
          <w:ilvl w:val="0"/>
          <w:numId w:val="4"/>
        </w:numPr>
      </w:pPr>
      <w:r>
        <w:t xml:space="preserve">The magnitude of the amplification is largely due to the profile of the bridge roadway. </w:t>
      </w:r>
      <w:r w:rsidR="002A77BE">
        <w:t xml:space="preserve"> </w:t>
      </w:r>
      <w:r w:rsidR="002B3D61">
        <w:t>(Profile vs. smooth)</w:t>
      </w:r>
    </w:p>
    <w:p w:rsidR="00386751" w:rsidRDefault="00386751" w:rsidP="00B643E6">
      <w:pPr>
        <w:pStyle w:val="ListParagraph"/>
        <w:numPr>
          <w:ilvl w:val="0"/>
          <w:numId w:val="4"/>
        </w:numPr>
      </w:pPr>
      <w:r>
        <w:t>The dynamic amplification (resulting from the profile) can be reduced by enforcing a smooth profile</w:t>
      </w:r>
    </w:p>
    <w:p w:rsidR="00386751" w:rsidRDefault="00386751" w:rsidP="00386751">
      <w:pPr>
        <w:pStyle w:val="ListParagraph"/>
        <w:numPr>
          <w:ilvl w:val="1"/>
          <w:numId w:val="4"/>
        </w:numPr>
      </w:pPr>
      <w:r>
        <w:t>Straightedge requirements: 1/8” over 20ft keeps amplification under 1.33</w:t>
      </w:r>
    </w:p>
    <w:p w:rsidR="00386751" w:rsidRDefault="00386751" w:rsidP="00386751">
      <w:pPr>
        <w:pStyle w:val="ListParagraph"/>
        <w:numPr>
          <w:ilvl w:val="1"/>
          <w:numId w:val="4"/>
        </w:numPr>
      </w:pPr>
      <w:r>
        <w:t>Removing frequencies corresponding to the bridge natural frequency.</w:t>
      </w:r>
    </w:p>
    <w:p w:rsidR="005C3CB6" w:rsidRDefault="005C3CB6" w:rsidP="00386751">
      <w:pPr>
        <w:pStyle w:val="ListParagraph"/>
        <w:numPr>
          <w:ilvl w:val="1"/>
          <w:numId w:val="4"/>
        </w:numPr>
      </w:pPr>
      <w:r>
        <w:t>Profiles with low IRI will have low amplification</w:t>
      </w:r>
    </w:p>
    <w:p w:rsidR="005C3CB6" w:rsidRDefault="005C3CB6" w:rsidP="00386751">
      <w:pPr>
        <w:pStyle w:val="ListParagraph"/>
        <w:numPr>
          <w:ilvl w:val="1"/>
          <w:numId w:val="4"/>
        </w:numPr>
      </w:pPr>
      <w:r>
        <w:t>Profiles with high IRI may have large amplifications based on frequency content</w:t>
      </w:r>
      <w:r w:rsidR="00227230">
        <w:t xml:space="preserve"> (or waviness)</w:t>
      </w:r>
    </w:p>
    <w:p w:rsidR="001042AA" w:rsidRDefault="001042AA" w:rsidP="001042AA">
      <w:pPr>
        <w:pStyle w:val="ListParagraph"/>
        <w:numPr>
          <w:ilvl w:val="0"/>
          <w:numId w:val="4"/>
        </w:numPr>
      </w:pPr>
      <w:r>
        <w:t>IRI is a metric capable of describing the amplitude of the profile but the waviness is needed to describe the distribution of features with different wavelengths.</w:t>
      </w:r>
    </w:p>
    <w:p w:rsidR="00770B96" w:rsidRDefault="00770B96" w:rsidP="00770B96">
      <w:pPr>
        <w:pStyle w:val="ListParagraph"/>
        <w:numPr>
          <w:ilvl w:val="0"/>
          <w:numId w:val="4"/>
        </w:numPr>
      </w:pPr>
      <w:r>
        <w:t>While profile frequency content has an effect on bridge response amplification, phase angle distribution contributes large variability. Therefore, the specific profile must be analyzed.</w:t>
      </w:r>
    </w:p>
    <w:p w:rsidR="001042AA" w:rsidRDefault="001042AA" w:rsidP="00770B96">
      <w:pPr>
        <w:pStyle w:val="ListParagraph"/>
        <w:numPr>
          <w:ilvl w:val="0"/>
          <w:numId w:val="4"/>
        </w:numPr>
      </w:pPr>
      <w:r>
        <w:t>Vehicle-bridge interaction can be estimated with simplified models (i.e. single-line beam model), but should accurately predict first vertical (global) mode and have accurate mass distribution as well as accurately model span continuity.</w:t>
      </w:r>
    </w:p>
    <w:p w:rsidR="008751F5" w:rsidRDefault="008751F5" w:rsidP="008751F5">
      <w:pPr>
        <w:pStyle w:val="ListParagraph"/>
        <w:numPr>
          <w:ilvl w:val="0"/>
          <w:numId w:val="4"/>
        </w:numPr>
      </w:pPr>
      <w:r>
        <w:t>The total response of a bridge to dynamic loading can be broken into 2 components:</w:t>
      </w:r>
    </w:p>
    <w:p w:rsidR="008751F5" w:rsidRDefault="008751F5" w:rsidP="008751F5">
      <w:pPr>
        <w:pStyle w:val="ListParagraph"/>
        <w:numPr>
          <w:ilvl w:val="1"/>
          <w:numId w:val="4"/>
        </w:numPr>
      </w:pPr>
      <w:r>
        <w:t>The response due to the vehicle force (amplified due to its vertical acceleration)</w:t>
      </w:r>
    </w:p>
    <w:p w:rsidR="008751F5" w:rsidRDefault="008751F5" w:rsidP="008751F5">
      <w:pPr>
        <w:pStyle w:val="ListParagraph"/>
        <w:numPr>
          <w:ilvl w:val="1"/>
          <w:numId w:val="4"/>
        </w:numPr>
      </w:pPr>
      <w:r>
        <w:t>Response due to induced bridge motion (excitation of modes of vibration)</w:t>
      </w:r>
    </w:p>
    <w:p w:rsidR="008751F5" w:rsidRPr="008751F5" w:rsidRDefault="008751F5" w:rsidP="008751F5">
      <w:pPr>
        <w:pStyle w:val="ListParagraph"/>
        <w:numPr>
          <w:ilvl w:val="0"/>
          <w:numId w:val="4"/>
        </w:numPr>
      </w:pPr>
      <w:r w:rsidRPr="008751F5">
        <w:rPr>
          <w:rFonts w:eastAsiaTheme="minorEastAsia"/>
        </w:rPr>
        <w:t xml:space="preserve">Dynamic amplification factors, when computed as the ratio of total dynamic bridge response to bridge response due only to a static vehicle, will be greater when computed for displacements than when computed for moments, stresses, </w:t>
      </w:r>
      <w:r w:rsidR="00B643E6" w:rsidRPr="008751F5">
        <w:rPr>
          <w:rFonts w:eastAsiaTheme="minorEastAsia"/>
        </w:rPr>
        <w:t>and strains</w:t>
      </w:r>
      <w:r w:rsidRPr="008751F5">
        <w:rPr>
          <w:rFonts w:eastAsiaTheme="minorEastAsia"/>
        </w:rPr>
        <w:t>. This is due to the fact that the bridge response due to the vehicle force and the accelerated mass of the bridge, but is forced to be expressed as a function of only the vehicle force</w:t>
      </w:r>
    </w:p>
    <w:p w:rsidR="008751F5" w:rsidRDefault="008751F5" w:rsidP="008751F5">
      <w:pPr>
        <w:pStyle w:val="ListParagraph"/>
        <w:numPr>
          <w:ilvl w:val="0"/>
          <w:numId w:val="4"/>
        </w:numPr>
      </w:pPr>
      <w:r>
        <w:lastRenderedPageBreak/>
        <w:t xml:space="preserve">The vehicle contact force is a result of a coupled dynamic system. The contact force cannot be accurately computed by considering only the vehicle’s interaction with the profile when the profile is harmonic. </w:t>
      </w:r>
    </w:p>
    <w:p w:rsidR="00531159" w:rsidRDefault="008751F5" w:rsidP="008751F5">
      <w:pPr>
        <w:pStyle w:val="ListParagraph"/>
        <w:numPr>
          <w:ilvl w:val="0"/>
          <w:numId w:val="4"/>
        </w:numPr>
      </w:pPr>
      <w:r>
        <w:t xml:space="preserve">The vehicle contact force (magnitude, maximum) can be reasonably approximated by considering only the vehicle’s response to the profile when that profile is transient in nature as is seen in real profiles. </w:t>
      </w:r>
    </w:p>
    <w:p w:rsidR="00531159" w:rsidRDefault="00531159" w:rsidP="008751F5">
      <w:pPr>
        <w:pStyle w:val="ListParagraph"/>
        <w:numPr>
          <w:ilvl w:val="0"/>
          <w:numId w:val="4"/>
        </w:numPr>
      </w:pPr>
      <w:r>
        <w:t xml:space="preserve">Vehicle contact force, computed without consideration of the bridge, cannot be accurately used to predict bridge response, especially when the bridge is subjected to sequential vehicle crossings. </w:t>
      </w:r>
    </w:p>
    <w:p w:rsidR="008751F5" w:rsidRDefault="008751F5" w:rsidP="008751F5">
      <w:pPr>
        <w:pStyle w:val="ListParagraph"/>
        <w:numPr>
          <w:ilvl w:val="0"/>
          <w:numId w:val="4"/>
        </w:numPr>
      </w:pPr>
      <w:r>
        <w:t>Vehicle response is greatest when the profile contains frequency content that produces a forcing frequency equal to the vehicle first natural frequency.</w:t>
      </w:r>
      <w:r w:rsidR="009F3F36">
        <w:t xml:space="preserve"> The vehicle response to a profile has been studied and is extensively covered in this paper: </w:t>
      </w:r>
      <w:r w:rsidR="009F3F36">
        <w:fldChar w:fldCharType="begin"/>
      </w:r>
      <w:r w:rsidR="009F3F36">
        <w:instrText xml:space="preserve"> ADDIN ZOTERO_ITEM CSL_CITATION {"citationID":"qMW7lUfU","properties":{"formattedCitation":"(Camara et al. 2017)","plainCitation":"(Camara et al. 2017)","noteIndex":0},"citationItems":[{"id":546,"uris":["http://zotero.org/users/3157746/items/IV5P4RVY"],"uri":["http://zotero.org/users/3157746/items/IV5P4RVY"],"itemData":{"id":546,"type":"article-journal","title":"Influence of the pavement surface on the vibrations induced by heavy traffic in road bridges","container-title":"Canadian Journal of Civil Engineering","page":"1099-1111","volume":"44","issue":"12","source":"Crossref","DOI":"10.1139/cjce-2017-0310","ISSN":"0315-1468, 1208-6029","language":"en","author":[{"family":"Camara","given":"A."},{"family":"Vázquez","given":"V.F."},{"family":"Ruiz-Teran","given":"A.M."},{"family":"Paje","given":"S.E."}],"issued":{"date-parts":[["2017",12]]}}}],"schema":"https://github.com/citation-style-language/schema/raw/master/csl-citation.json"} </w:instrText>
      </w:r>
      <w:r w:rsidR="009F3F36">
        <w:fldChar w:fldCharType="separate"/>
      </w:r>
      <w:r w:rsidR="009F3F36" w:rsidRPr="009F3F36">
        <w:rPr>
          <w:rFonts w:ascii="Calibri" w:hAnsi="Calibri" w:cs="Calibri"/>
        </w:rPr>
        <w:t>(Camara et al. 2017)</w:t>
      </w:r>
      <w:r w:rsidR="009F3F36">
        <w:fldChar w:fldCharType="end"/>
      </w:r>
      <w:r w:rsidR="009F3F36">
        <w:t>.</w:t>
      </w:r>
    </w:p>
    <w:p w:rsidR="008751F5" w:rsidRDefault="008751F5" w:rsidP="008751F5">
      <w:pPr>
        <w:pStyle w:val="ListParagraph"/>
        <w:numPr>
          <w:ilvl w:val="0"/>
          <w:numId w:val="4"/>
        </w:numPr>
      </w:pPr>
      <w:r>
        <w:t>Bridge response is greatest when the profile has frequency content that produces a forcing frequency just below the bridge’s natural frequency (</w:t>
      </w:r>
      <w:r>
        <w:sym w:font="Symbol" w:char="F0BB"/>
      </w:r>
      <w:r>
        <w:t>0.9f</w:t>
      </w:r>
      <w:r w:rsidRPr="003E430D">
        <w:rPr>
          <w:vertAlign w:val="subscript"/>
        </w:rPr>
        <w:t>n</w:t>
      </w:r>
      <w:r>
        <w:t>), and the vehicle has a natural frequency near and above the bridge’s natural frequency.</w:t>
      </w:r>
    </w:p>
    <w:p w:rsidR="008751F5" w:rsidRDefault="008751F5" w:rsidP="008751F5">
      <w:pPr>
        <w:pStyle w:val="ListParagraph"/>
        <w:numPr>
          <w:ilvl w:val="0"/>
          <w:numId w:val="4"/>
        </w:numPr>
        <w:rPr>
          <w:rFonts w:eastAsiaTheme="minorEastAsia"/>
        </w:rPr>
      </w:pPr>
      <w:r>
        <w:t>A vehicle traveling over a bridge that is oscillating at a frequency (</w:t>
      </w:r>
      <w:proofErr w:type="spellStart"/>
      <w:r>
        <w:t>f</w:t>
      </w:r>
      <w:r w:rsidRPr="003E430D">
        <w:rPr>
          <w:vertAlign w:val="subscript"/>
        </w:rPr>
        <w:t>n</w:t>
      </w:r>
      <w:proofErr w:type="spellEnd"/>
      <w:r>
        <w:t>) will experience a transformed bridge motion, whereby the “felt” motion is the sum of two frequency components equal in magnitude. The frequency of these two components can be described by</w:t>
      </w:r>
      <w:proofErr w:type="gramStart"/>
      <w:r>
        <w:t xml:space="preserve">: </w:t>
      </w:r>
      <w:proofErr w:type="gramEnd"/>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Nv</m:t>
            </m:r>
          </m:num>
          <m:den>
            <m:r>
              <w:rPr>
                <w:rFonts w:ascii="Cambria Math" w:eastAsiaTheme="minorEastAsia" w:hAnsi="Cambria Math"/>
              </w:rPr>
              <m:t>2L</m:t>
            </m:r>
          </m:den>
        </m:f>
      </m:oMath>
      <w:r w:rsidRPr="003E430D">
        <w:rPr>
          <w:rFonts w:eastAsiaTheme="minorEastAsia"/>
        </w:rPr>
        <w:t>. Therefore, the vehicle experiences a positive and negative shift in frequency</w:t>
      </w:r>
      <w:r w:rsidR="008776D7">
        <w:rPr>
          <w:rFonts w:eastAsiaTheme="minorEastAsia"/>
        </w:rPr>
        <w:t xml:space="preserve"> (displacement, velocity, or acceleration)</w:t>
      </w:r>
      <w:r w:rsidRPr="003E430D">
        <w:rPr>
          <w:rFonts w:eastAsiaTheme="minorEastAsia"/>
        </w:rPr>
        <w:t xml:space="preserve"> according to the vehicle velocity and the distance between modal points for that mode of vibration.</w:t>
      </w:r>
    </w:p>
    <w:p w:rsidR="008751F5" w:rsidRPr="003E430D" w:rsidRDefault="008751F5" w:rsidP="008751F5">
      <w:pPr>
        <w:pStyle w:val="ListParagraph"/>
        <w:numPr>
          <w:ilvl w:val="0"/>
          <w:numId w:val="4"/>
        </w:numPr>
        <w:rPr>
          <w:rFonts w:eastAsiaTheme="minorEastAsia"/>
        </w:rPr>
      </w:pPr>
      <w:r>
        <w:t xml:space="preserve">Based on 2DOF system simulations, the displacement of a bridge due to dynamic vehicle loads is a function of bridge </w:t>
      </w:r>
      <w:r w:rsidR="008776D7">
        <w:t>mass and stiffness</w:t>
      </w:r>
      <w:r>
        <w:rPr>
          <w:rFonts w:eastAsiaTheme="minorEastAsia"/>
        </w:rPr>
        <w:t xml:space="preserve">, profile </w:t>
      </w:r>
      <w:r w:rsidR="008776D7">
        <w:rPr>
          <w:rFonts w:eastAsiaTheme="minorEastAsia"/>
        </w:rPr>
        <w:t xml:space="preserve">acceleration corresponding to frequency </w:t>
      </w:r>
      <w:r>
        <w:rPr>
          <w:rFonts w:eastAsiaTheme="minorEastAsia"/>
        </w:rPr>
        <w:t>content at or near the bridge natural freq</w:t>
      </w:r>
      <w:r w:rsidR="008776D7">
        <w:rPr>
          <w:rFonts w:eastAsiaTheme="minorEastAsia"/>
        </w:rPr>
        <w:t>uency, the mass of the vehicle</w:t>
      </w:r>
      <w:r>
        <w:rPr>
          <w:rFonts w:eastAsiaTheme="minorEastAsia"/>
        </w:rPr>
        <w:t xml:space="preserve">, and to a lesser extent the damping of the bridge and vehicle. The displacement is directly related to truck mass and profile acceleration, and indirectly related to bridge mass, bridge damping and vehicle damping. </w:t>
      </w:r>
    </w:p>
    <w:p w:rsidR="008751F5" w:rsidRDefault="008751F5" w:rsidP="008751F5">
      <w:r>
        <w:t>Idea: create simple (1dof) system that has matching 1</w:t>
      </w:r>
      <w:r w:rsidRPr="003E430D">
        <w:rPr>
          <w:vertAlign w:val="superscript"/>
        </w:rPr>
        <w:t>st</w:t>
      </w:r>
      <w:r>
        <w:t xml:space="preserve"> natural frequency, and equivalent mass (mass distributed according to the mode shape</w:t>
      </w:r>
      <w:proofErr w:type="gramStart"/>
      <w:r>
        <w:t xml:space="preserve">: </w:t>
      </w:r>
      <w:proofErr w:type="gramEnd"/>
      <m:oMath>
        <m:nary>
          <m:naryPr>
            <m:limLoc m:val="subSup"/>
            <m:ctrlPr>
              <w:rPr>
                <w:rFonts w:ascii="Cambria Math" w:hAnsi="Cambria Math"/>
                <w:i/>
              </w:rPr>
            </m:ctrlPr>
          </m:naryPr>
          <m:sub>
            <m:r>
              <w:rPr>
                <w:rFonts w:ascii="Cambria Math" w:hAnsi="Cambria Math"/>
              </w:rPr>
              <m:t>0</m:t>
            </m:r>
          </m:sub>
          <m:sup>
            <m:r>
              <w:rPr>
                <w:rFonts w:ascii="Cambria Math" w:hAnsi="Cambria Math"/>
              </w:rPr>
              <m:t>L</m:t>
            </m:r>
          </m:sup>
          <m:e>
            <m:func>
              <m:funcPr>
                <m:ctrlPr>
                  <w:rPr>
                    <w:rFonts w:ascii="Cambria Math" w:hAnsi="Cambria Math"/>
                    <w:i/>
                  </w:rPr>
                </m:ctrlPr>
              </m:funcPr>
              <m:fName>
                <m:f>
                  <m:fPr>
                    <m:ctrlPr>
                      <w:rPr>
                        <w:rFonts w:ascii="Cambria Math" w:hAnsi="Cambria Math"/>
                      </w:rPr>
                    </m:ctrlPr>
                  </m:fPr>
                  <m:num>
                    <m:r>
                      <m:rPr>
                        <m:sty m:val="p"/>
                      </m:rPr>
                      <w:rPr>
                        <w:rFonts w:ascii="Cambria Math" w:hAnsi="Cambria Math"/>
                      </w:rPr>
                      <m:t>m</m:t>
                    </m:r>
                  </m:num>
                  <m:den>
                    <m:r>
                      <m:rPr>
                        <m:sty m:val="p"/>
                      </m:rPr>
                      <w:rPr>
                        <w:rFonts w:ascii="Cambria Math" w:hAnsi="Cambria Math"/>
                      </w:rPr>
                      <m:t>L</m:t>
                    </m:r>
                  </m:den>
                </m:f>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L</m:t>
                        </m:r>
                      </m:den>
                    </m:f>
                    <m:r>
                      <w:rPr>
                        <w:rFonts w:ascii="Cambria Math" w:hAnsi="Cambria Math"/>
                      </w:rPr>
                      <m:t>x</m:t>
                    </m:r>
                  </m:e>
                </m:d>
              </m:e>
            </m:func>
            <m:r>
              <w:rPr>
                <w:rFonts w:ascii="Cambria Math" w:hAnsi="Cambria Math"/>
              </w:rPr>
              <m:t>dx</m:t>
            </m:r>
          </m:e>
        </m:nary>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π</m:t>
            </m:r>
          </m:den>
        </m:f>
        <m:r>
          <w:rPr>
            <w:rFonts w:ascii="Cambria Math" w:hAnsi="Cambria Math"/>
          </w:rPr>
          <m:t>m≈0.64 m</m:t>
        </m:r>
      </m:oMath>
      <w:r w:rsidRPr="003E430D">
        <w:rPr>
          <w:rFonts w:eastAsiaTheme="minorEastAsia"/>
        </w:rPr>
        <w:t xml:space="preserve">). Apply time varying contact force to this simple model and record resulting acceleration of sprung mass. Compare the acceleration of the single </w:t>
      </w:r>
      <w:proofErr w:type="spellStart"/>
      <w:r w:rsidRPr="003E430D">
        <w:rPr>
          <w:rFonts w:eastAsiaTheme="minorEastAsia"/>
        </w:rPr>
        <w:t>dof</w:t>
      </w:r>
      <w:proofErr w:type="spellEnd"/>
      <w:r w:rsidRPr="003E430D">
        <w:rPr>
          <w:rFonts w:eastAsiaTheme="minorEastAsia"/>
        </w:rPr>
        <w:t xml:space="preserve"> system with that of the FE model analyzed with a moving mass over the profile. Correlate the maximum acceleration of the single </w:t>
      </w:r>
      <w:proofErr w:type="spellStart"/>
      <w:r w:rsidRPr="003E430D">
        <w:rPr>
          <w:rFonts w:eastAsiaTheme="minorEastAsia"/>
        </w:rPr>
        <w:t>dof</w:t>
      </w:r>
      <w:proofErr w:type="spellEnd"/>
      <w:r w:rsidRPr="003E430D">
        <w:rPr>
          <w:rFonts w:eastAsiaTheme="minorEastAsia"/>
        </w:rPr>
        <w:t xml:space="preserve"> model with that from the FE model. If a correlation can be made between the 2 accelerations, a correlation is likely also possible between the </w:t>
      </w:r>
      <w:proofErr w:type="spellStart"/>
      <w:r w:rsidRPr="003E430D">
        <w:rPr>
          <w:rFonts w:eastAsiaTheme="minorEastAsia"/>
        </w:rPr>
        <w:t>the</w:t>
      </w:r>
      <w:proofErr w:type="spellEnd"/>
      <w:r w:rsidRPr="003E430D">
        <w:rPr>
          <w:rFonts w:eastAsiaTheme="minorEastAsia"/>
        </w:rPr>
        <w:t xml:space="preserve"> maximum acceleration of the single </w:t>
      </w:r>
      <w:proofErr w:type="spellStart"/>
      <w:r w:rsidRPr="003E430D">
        <w:rPr>
          <w:rFonts w:eastAsiaTheme="minorEastAsia"/>
        </w:rPr>
        <w:t>dof</w:t>
      </w:r>
      <w:proofErr w:type="spellEnd"/>
      <w:r w:rsidRPr="003E430D">
        <w:rPr>
          <w:rFonts w:eastAsiaTheme="minorEastAsia"/>
        </w:rPr>
        <w:t xml:space="preserve"> model and the dynamic amplification (according to model forms inspired by (</w:t>
      </w:r>
      <w:r w:rsidRPr="003E430D">
        <w:rPr>
          <w:rFonts w:eastAsiaTheme="minorEastAsia"/>
        </w:rPr>
        <w:fldChar w:fldCharType="begin"/>
      </w:r>
      <w:r w:rsidRPr="003E430D">
        <w:rPr>
          <w:rFonts w:eastAsiaTheme="minorEastAsia"/>
        </w:rPr>
        <w:instrText xml:space="preserve"> REF _Ref520194467 \h </w:instrText>
      </w:r>
      <w:r w:rsidRPr="003E430D">
        <w:rPr>
          <w:rFonts w:eastAsiaTheme="minorEastAsia"/>
        </w:rPr>
      </w:r>
      <w:r w:rsidRPr="003E430D">
        <w:rPr>
          <w:rFonts w:eastAsiaTheme="minorEastAsia"/>
        </w:rPr>
        <w:fldChar w:fldCharType="separate"/>
      </w:r>
      <w:r>
        <w:t xml:space="preserve">Equation </w:t>
      </w:r>
      <w:r>
        <w:rPr>
          <w:noProof/>
        </w:rPr>
        <w:t>1</w:t>
      </w:r>
      <w:r w:rsidRPr="003E430D">
        <w:rPr>
          <w:rFonts w:eastAsiaTheme="minorEastAsia"/>
        </w:rPr>
        <w:fldChar w:fldCharType="end"/>
      </w:r>
      <w:r w:rsidRPr="003E430D">
        <w:rPr>
          <w:rFonts w:eastAsiaTheme="minorEastAsia"/>
        </w:rPr>
        <w:t>) developed in the later pages.</w:t>
      </w:r>
    </w:p>
    <w:p w:rsidR="005B0292" w:rsidRDefault="005B0292" w:rsidP="005B0292">
      <w:pPr>
        <w:rPr>
          <w:rFonts w:eastAsiaTheme="minorEastAsia"/>
        </w:rPr>
      </w:pPr>
      <w:r>
        <w:rPr>
          <w:rFonts w:eastAsiaTheme="minorEastAsia"/>
        </w:rPr>
        <w:t xml:space="preserve">How can we estimate the following quantities for accurate approximation of bridge response due to dynamic </w:t>
      </w:r>
      <w:proofErr w:type="gramStart"/>
      <w:r>
        <w:rPr>
          <w:rFonts w:eastAsiaTheme="minorEastAsia"/>
        </w:rPr>
        <w:t>loading:</w:t>
      </w:r>
      <w:proofErr w:type="gramEnd"/>
    </w:p>
    <w:p w:rsidR="005B0292" w:rsidRPr="005B0292" w:rsidRDefault="005B0292" w:rsidP="005B0292">
      <w:pPr>
        <w:pStyle w:val="ListParagraph"/>
        <w:numPr>
          <w:ilvl w:val="0"/>
          <w:numId w:val="6"/>
        </w:numPr>
        <w:rPr>
          <w:rFonts w:eastAsiaTheme="minorEastAsia"/>
        </w:rPr>
      </w:pPr>
      <w:r w:rsidRPr="005B0292">
        <w:rPr>
          <w:rFonts w:eastAsiaTheme="minorEastAsia"/>
        </w:rPr>
        <w:t xml:space="preserve">amplification of vehicle weight (due to vertical vehicle acceleration) as well as </w:t>
      </w:r>
    </w:p>
    <w:p w:rsidR="005B0292" w:rsidRDefault="005B0292" w:rsidP="005B0292">
      <w:pPr>
        <w:pStyle w:val="ListParagraph"/>
        <w:numPr>
          <w:ilvl w:val="0"/>
          <w:numId w:val="6"/>
        </w:numPr>
        <w:rPr>
          <w:rFonts w:eastAsiaTheme="minorEastAsia"/>
        </w:rPr>
      </w:pPr>
      <w:r w:rsidRPr="005B0292">
        <w:rPr>
          <w:rFonts w:eastAsiaTheme="minorEastAsia"/>
        </w:rPr>
        <w:t>the expected excitation of bridge vibration</w:t>
      </w:r>
      <w:r>
        <w:rPr>
          <w:rFonts w:eastAsiaTheme="minorEastAsia"/>
        </w:rPr>
        <w:t xml:space="preserve"> due to vehicle force</w:t>
      </w:r>
    </w:p>
    <w:p w:rsidR="009F3F36" w:rsidRDefault="009F3F36" w:rsidP="009F3F36">
      <w:pPr>
        <w:rPr>
          <w:rFonts w:eastAsiaTheme="minorEastAsia"/>
        </w:rPr>
      </w:pPr>
      <w:r>
        <w:rPr>
          <w:rFonts w:eastAsiaTheme="minorEastAsia"/>
        </w:rPr>
        <w:lastRenderedPageBreak/>
        <w:t>The degree to which the structure is excited is dependent on the magnitude and character (location, frequency) of the force imparted by the vehicle.</w:t>
      </w:r>
    </w:p>
    <w:p w:rsidR="009F3F36" w:rsidRPr="009F3F36" w:rsidRDefault="009F3F36" w:rsidP="009F3F36">
      <w:pPr>
        <w:rPr>
          <w:rFonts w:eastAsiaTheme="minorEastAsia"/>
        </w:rPr>
      </w:pPr>
      <w:r>
        <w:rPr>
          <w:rFonts w:eastAsiaTheme="minorEastAsia"/>
        </w:rPr>
        <w:t xml:space="preserve">The amplification of the vehicle’s contact force (factor of vehicle’s static weight) is dependent on the distance between the vehicle’s center of mass and the bridge roadway surface. Can this be simplified to be considered only as a function of the vehicle’s motion (bridge motion </w:t>
      </w:r>
      <w:proofErr w:type="gramStart"/>
      <w:r>
        <w:rPr>
          <w:rFonts w:eastAsiaTheme="minorEastAsia"/>
        </w:rPr>
        <w:t>disregarded.</w:t>
      </w:r>
      <w:proofErr w:type="gramEnd"/>
    </w:p>
    <w:p w:rsidR="009F3F36" w:rsidRDefault="008751F5" w:rsidP="008751F5">
      <w:r>
        <w:br w:type="page"/>
      </w:r>
    </w:p>
    <w:p w:rsidR="002B3D61" w:rsidRDefault="002B3D61" w:rsidP="002B3D61">
      <w:pPr>
        <w:pStyle w:val="Heading1"/>
      </w:pPr>
      <w:bookmarkStart w:id="0" w:name="_GoBack"/>
      <w:bookmarkEnd w:id="0"/>
      <w:r>
        <w:lastRenderedPageBreak/>
        <w:t>Bridge Vulnerability</w:t>
      </w:r>
    </w:p>
    <w:p w:rsidR="002B3D61" w:rsidRDefault="002B3D61" w:rsidP="002B3D61">
      <w:r>
        <w:t>The following simplified bridge parameters may have an effect on dynamic amplification</w:t>
      </w:r>
    </w:p>
    <w:p w:rsidR="002B3D61" w:rsidRDefault="002B3D61" w:rsidP="002B3D61">
      <w:pPr>
        <w:pStyle w:val="ListParagraph"/>
        <w:numPr>
          <w:ilvl w:val="0"/>
          <w:numId w:val="8"/>
        </w:numPr>
      </w:pPr>
      <w:r>
        <w:t>Bridge mass</w:t>
      </w:r>
    </w:p>
    <w:p w:rsidR="002B3D61" w:rsidRDefault="002B3D61" w:rsidP="002B3D61">
      <w:pPr>
        <w:pStyle w:val="ListParagraph"/>
        <w:numPr>
          <w:ilvl w:val="0"/>
          <w:numId w:val="8"/>
        </w:numPr>
      </w:pPr>
      <w:r>
        <w:t>Length</w:t>
      </w:r>
    </w:p>
    <w:p w:rsidR="002B3D61" w:rsidRDefault="002B3D61" w:rsidP="002B3D61">
      <w:pPr>
        <w:pStyle w:val="ListParagraph"/>
        <w:numPr>
          <w:ilvl w:val="0"/>
          <w:numId w:val="8"/>
        </w:numPr>
      </w:pPr>
      <w:r>
        <w:t>Stiffness (1</w:t>
      </w:r>
      <w:r w:rsidRPr="002B3D61">
        <w:rPr>
          <w:vertAlign w:val="superscript"/>
        </w:rPr>
        <w:t>st</w:t>
      </w:r>
      <w:r>
        <w:t xml:space="preserve"> mode freq.)</w:t>
      </w:r>
    </w:p>
    <w:p w:rsidR="002B3D61" w:rsidRDefault="002B3D61" w:rsidP="002B3D61">
      <w:r>
        <w:t xml:space="preserve">For a given bridge, there are limitless profiles, and therefore we wish to choose a profile that is the worst case for the particular bridge. </w:t>
      </w:r>
      <w:r w:rsidR="009D3F4C">
        <w:t>The profile parameters will be kept within the following range:</w:t>
      </w:r>
    </w:p>
    <w:p w:rsidR="009D3F4C" w:rsidRDefault="009D3F4C" w:rsidP="002B3D61">
      <w:r>
        <w:t>IRI &lt; 300; waviness 2.0 – 3.5</w:t>
      </w:r>
    </w:p>
    <w:p w:rsidR="009D3F4C" w:rsidRDefault="009D3F4C" w:rsidP="002B3D61">
      <w:r>
        <w:t>Therefore the following bridges will be investigated.</w:t>
      </w:r>
    </w:p>
    <w:p w:rsidR="00C01EA8" w:rsidRDefault="009D3F4C" w:rsidP="002B3D61">
      <w:r>
        <w:t xml:space="preserve">Length will be varied from 30 feet to 200 feet, bridge mass </w:t>
      </w:r>
      <w:r w:rsidR="007E6BCB">
        <w:t xml:space="preserve">will range from 3 to 6 kips/ft. The stiffness will be set to meet varying </w:t>
      </w:r>
      <w:r w:rsidR="00C01EA8">
        <w:t xml:space="preserve">dead load </w:t>
      </w:r>
    </w:p>
    <w:p w:rsidR="009D3F4C" w:rsidRDefault="007E6BCB" w:rsidP="002B3D61">
      <w:proofErr w:type="gramStart"/>
      <w:r>
        <w:t>deflection</w:t>
      </w:r>
      <w:proofErr w:type="gramEnd"/>
      <w:r>
        <w:t xml:space="preserve"> criteria (L/2500 to L/500).</w:t>
      </w:r>
    </w:p>
    <w:p w:rsidR="007E6BCB" w:rsidRDefault="007E6BCB" w:rsidP="002B3D61">
      <w:r>
        <w:t xml:space="preserve">The vehicles will have constant mass and damping and will vary stiffness to achieve a natural frequency equal to 110% of the bridge first natural frequency. </w:t>
      </w:r>
    </w:p>
    <w:p w:rsidR="007E6BCB" w:rsidRDefault="00C01EA8" w:rsidP="002B3D61">
      <w:r>
        <w:t>Several profiles will be examined for each structure. The IRI will remain at 250 for all the bridges but waviness values of 2.5, 3 and 3.5 will be used.  The following table summarizes the parameters and values.</w:t>
      </w:r>
    </w:p>
    <w:tbl>
      <w:tblPr>
        <w:tblStyle w:val="TableGrid"/>
        <w:tblW w:w="0" w:type="auto"/>
        <w:tblLook w:val="04A0" w:firstRow="1" w:lastRow="0" w:firstColumn="1" w:lastColumn="0" w:noHBand="0" w:noVBand="1"/>
      </w:tblPr>
      <w:tblGrid>
        <w:gridCol w:w="2394"/>
        <w:gridCol w:w="2394"/>
        <w:gridCol w:w="2394"/>
        <w:gridCol w:w="2394"/>
      </w:tblGrid>
      <w:tr w:rsidR="00C01EA8" w:rsidTr="004330FA">
        <w:tc>
          <w:tcPr>
            <w:tcW w:w="2394" w:type="dxa"/>
          </w:tcPr>
          <w:p w:rsidR="00C01EA8" w:rsidRDefault="00C01EA8" w:rsidP="004330FA">
            <w:r>
              <w:t>Parameter</w:t>
            </w:r>
          </w:p>
        </w:tc>
        <w:tc>
          <w:tcPr>
            <w:tcW w:w="2394" w:type="dxa"/>
          </w:tcPr>
          <w:p w:rsidR="00C01EA8" w:rsidRDefault="00C01EA8" w:rsidP="004330FA">
            <w:r>
              <w:t>Lower Bound</w:t>
            </w:r>
          </w:p>
        </w:tc>
        <w:tc>
          <w:tcPr>
            <w:tcW w:w="2394" w:type="dxa"/>
          </w:tcPr>
          <w:p w:rsidR="00C01EA8" w:rsidRDefault="00C01EA8" w:rsidP="004330FA">
            <w:r>
              <w:t>Upper Bound</w:t>
            </w:r>
          </w:p>
        </w:tc>
        <w:tc>
          <w:tcPr>
            <w:tcW w:w="2394" w:type="dxa"/>
          </w:tcPr>
          <w:p w:rsidR="00C01EA8" w:rsidRDefault="00C01EA8" w:rsidP="004330FA"/>
        </w:tc>
      </w:tr>
      <w:tr w:rsidR="00C01EA8" w:rsidTr="004330FA">
        <w:tc>
          <w:tcPr>
            <w:tcW w:w="2394" w:type="dxa"/>
          </w:tcPr>
          <w:p w:rsidR="00C01EA8" w:rsidRDefault="00C01EA8" w:rsidP="004330FA">
            <w:r>
              <w:t>Profile waviness</w:t>
            </w:r>
          </w:p>
        </w:tc>
        <w:tc>
          <w:tcPr>
            <w:tcW w:w="2394" w:type="dxa"/>
          </w:tcPr>
          <w:p w:rsidR="00C01EA8" w:rsidRDefault="00C01EA8" w:rsidP="004330FA">
            <w:r>
              <w:t>2.5</w:t>
            </w:r>
          </w:p>
        </w:tc>
        <w:tc>
          <w:tcPr>
            <w:tcW w:w="2394" w:type="dxa"/>
          </w:tcPr>
          <w:p w:rsidR="00C01EA8" w:rsidRDefault="00C01EA8" w:rsidP="004330FA">
            <w:r>
              <w:t>3.5</w:t>
            </w:r>
          </w:p>
        </w:tc>
        <w:tc>
          <w:tcPr>
            <w:tcW w:w="2394" w:type="dxa"/>
          </w:tcPr>
          <w:p w:rsidR="00C01EA8" w:rsidRDefault="00C01EA8" w:rsidP="004330FA"/>
        </w:tc>
      </w:tr>
      <w:tr w:rsidR="00C01EA8" w:rsidTr="004330FA">
        <w:tc>
          <w:tcPr>
            <w:tcW w:w="2394" w:type="dxa"/>
          </w:tcPr>
          <w:p w:rsidR="00C01EA8" w:rsidRDefault="00C01EA8" w:rsidP="004330FA">
            <w:r>
              <w:t xml:space="preserve">Bridge Mass per </w:t>
            </w:r>
            <w:proofErr w:type="spellStart"/>
            <w:r>
              <w:t>ft</w:t>
            </w:r>
            <w:proofErr w:type="spellEnd"/>
          </w:p>
        </w:tc>
        <w:tc>
          <w:tcPr>
            <w:tcW w:w="2394" w:type="dxa"/>
          </w:tcPr>
          <w:p w:rsidR="00C01EA8" w:rsidRDefault="00C01EA8" w:rsidP="004330FA">
            <w:r>
              <w:t>3</w:t>
            </w:r>
          </w:p>
        </w:tc>
        <w:tc>
          <w:tcPr>
            <w:tcW w:w="2394" w:type="dxa"/>
          </w:tcPr>
          <w:p w:rsidR="00C01EA8" w:rsidRDefault="00C01EA8" w:rsidP="004330FA">
            <w:r>
              <w:t>6</w:t>
            </w:r>
          </w:p>
        </w:tc>
        <w:tc>
          <w:tcPr>
            <w:tcW w:w="2394" w:type="dxa"/>
          </w:tcPr>
          <w:p w:rsidR="00C01EA8" w:rsidRDefault="00C01EA8" w:rsidP="004330FA">
            <w:r>
              <w:t>Kip/</w:t>
            </w:r>
            <w:proofErr w:type="spellStart"/>
            <w:r>
              <w:t>ft</w:t>
            </w:r>
            <w:proofErr w:type="spellEnd"/>
          </w:p>
        </w:tc>
      </w:tr>
      <w:tr w:rsidR="00C01EA8" w:rsidTr="004330FA">
        <w:tc>
          <w:tcPr>
            <w:tcW w:w="2394" w:type="dxa"/>
          </w:tcPr>
          <w:p w:rsidR="00C01EA8" w:rsidRDefault="00C01EA8" w:rsidP="004330FA">
            <w:r>
              <w:t>Bridge Length</w:t>
            </w:r>
          </w:p>
        </w:tc>
        <w:tc>
          <w:tcPr>
            <w:tcW w:w="2394" w:type="dxa"/>
          </w:tcPr>
          <w:p w:rsidR="00C01EA8" w:rsidRDefault="00C01EA8" w:rsidP="004330FA">
            <w:r>
              <w:t>30</w:t>
            </w:r>
          </w:p>
        </w:tc>
        <w:tc>
          <w:tcPr>
            <w:tcW w:w="2394" w:type="dxa"/>
          </w:tcPr>
          <w:p w:rsidR="00C01EA8" w:rsidRDefault="00C01EA8" w:rsidP="004330FA">
            <w:r>
              <w:t>200</w:t>
            </w:r>
          </w:p>
        </w:tc>
        <w:tc>
          <w:tcPr>
            <w:tcW w:w="2394" w:type="dxa"/>
          </w:tcPr>
          <w:p w:rsidR="00C01EA8" w:rsidRDefault="00C01EA8" w:rsidP="004330FA">
            <w:r>
              <w:t>Ft</w:t>
            </w:r>
          </w:p>
        </w:tc>
      </w:tr>
      <w:tr w:rsidR="00C01EA8" w:rsidTr="004330FA">
        <w:tc>
          <w:tcPr>
            <w:tcW w:w="2394" w:type="dxa"/>
          </w:tcPr>
          <w:p w:rsidR="00C01EA8" w:rsidRDefault="00C01EA8" w:rsidP="004330FA">
            <w:r>
              <w:t>DL Deflection</w:t>
            </w:r>
          </w:p>
        </w:tc>
        <w:tc>
          <w:tcPr>
            <w:tcW w:w="2394" w:type="dxa"/>
          </w:tcPr>
          <w:p w:rsidR="00C01EA8" w:rsidRDefault="00C01EA8" w:rsidP="004330FA">
            <w:r>
              <w:t>L/2500</w:t>
            </w:r>
          </w:p>
        </w:tc>
        <w:tc>
          <w:tcPr>
            <w:tcW w:w="2394" w:type="dxa"/>
          </w:tcPr>
          <w:p w:rsidR="00C01EA8" w:rsidRDefault="00C01EA8" w:rsidP="004330FA">
            <w:r>
              <w:t>L/500</w:t>
            </w:r>
          </w:p>
        </w:tc>
        <w:tc>
          <w:tcPr>
            <w:tcW w:w="2394" w:type="dxa"/>
          </w:tcPr>
          <w:p w:rsidR="00C01EA8" w:rsidRDefault="00C01EA8" w:rsidP="004330FA"/>
        </w:tc>
      </w:tr>
    </w:tbl>
    <w:p w:rsidR="00C01EA8" w:rsidRDefault="00C01EA8" w:rsidP="002B3D61"/>
    <w:p w:rsidR="00C01EA8" w:rsidRPr="002B3D61" w:rsidRDefault="00C01EA8" w:rsidP="002B3D61"/>
    <w:p w:rsidR="002B3D61" w:rsidRDefault="002B3D61" w:rsidP="002B3D61">
      <w:pPr>
        <w:pStyle w:val="Heading1"/>
      </w:pPr>
      <w:r>
        <w:br w:type="page"/>
      </w:r>
    </w:p>
    <w:p w:rsidR="002B3D61" w:rsidRPr="002B3D61" w:rsidRDefault="002B3D61" w:rsidP="002B3D61"/>
    <w:p w:rsidR="00A22A9E" w:rsidRDefault="00A22A9E" w:rsidP="00A22A9E">
      <w:pPr>
        <w:pStyle w:val="Heading1"/>
      </w:pPr>
      <w:r>
        <w:t>Coupled system: The vehicle response cannot be reasonably approximated by only considering the profile (over rigid roadway).</w:t>
      </w:r>
    </w:p>
    <w:p w:rsidR="005D7F53" w:rsidRDefault="005D7F53" w:rsidP="005D7F53">
      <w:pPr>
        <w:pStyle w:val="Heading2"/>
      </w:pPr>
      <w:r>
        <w:t>2DOF Representation</w:t>
      </w:r>
    </w:p>
    <w:p w:rsidR="00A22A9E" w:rsidRDefault="005D7F53" w:rsidP="00A22A9E">
      <w:r>
        <w:rPr>
          <w:noProof/>
        </w:rPr>
        <w:drawing>
          <wp:anchor distT="0" distB="0" distL="114300" distR="114300" simplePos="0" relativeHeight="251659264" behindDoc="0" locked="0" layoutInCell="1" allowOverlap="1" wp14:anchorId="49EE9957" wp14:editId="617D7F69">
            <wp:simplePos x="0" y="0"/>
            <wp:positionH relativeFrom="margin">
              <wp:posOffset>4133850</wp:posOffset>
            </wp:positionH>
            <wp:positionV relativeFrom="margin">
              <wp:posOffset>2177415</wp:posOffset>
            </wp:positionV>
            <wp:extent cx="1710690" cy="1996440"/>
            <wp:effectExtent l="0" t="0" r="0" b="3810"/>
            <wp:wrapSquare wrapText="bothSides"/>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OF.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710690" cy="1996440"/>
                    </a:xfrm>
                    <a:prstGeom prst="rect">
                      <a:avLst/>
                    </a:prstGeom>
                  </pic:spPr>
                </pic:pic>
              </a:graphicData>
            </a:graphic>
          </wp:anchor>
        </w:drawing>
      </w:r>
      <w:r w:rsidR="000E47A4">
        <w:t>To show this, we may simplify the bridge and vehicle systems to a 2-DOF (degree of freedom) system</w:t>
      </w:r>
      <w:r w:rsidR="00110C95">
        <w:t>.</w:t>
      </w:r>
    </w:p>
    <w:p w:rsidR="00110C95" w:rsidRDefault="00110C95" w:rsidP="00A22A9E">
      <w:r>
        <w:t>For this model the following parameters were set:</w:t>
      </w:r>
    </w:p>
    <w:tbl>
      <w:tblPr>
        <w:tblStyle w:val="TableGrid"/>
        <w:tblW w:w="0" w:type="auto"/>
        <w:tblLook w:val="04A0" w:firstRow="1" w:lastRow="0" w:firstColumn="1" w:lastColumn="0" w:noHBand="0" w:noVBand="1"/>
      </w:tblPr>
      <w:tblGrid>
        <w:gridCol w:w="3192"/>
        <w:gridCol w:w="772"/>
        <w:gridCol w:w="743"/>
      </w:tblGrid>
      <w:tr w:rsidR="00110C95" w:rsidTr="00110C95">
        <w:tc>
          <w:tcPr>
            <w:tcW w:w="3192" w:type="dxa"/>
          </w:tcPr>
          <w:p w:rsidR="00110C95" w:rsidRDefault="00110C95" w:rsidP="00A22A9E">
            <w:r>
              <w:t>Bridge Mass</w:t>
            </w:r>
          </w:p>
        </w:tc>
        <w:tc>
          <w:tcPr>
            <w:tcW w:w="772" w:type="dxa"/>
          </w:tcPr>
          <w:p w:rsidR="00110C95" w:rsidRDefault="00110C95" w:rsidP="00A22A9E">
            <w:r>
              <w:t>2000</w:t>
            </w:r>
          </w:p>
        </w:tc>
        <w:tc>
          <w:tcPr>
            <w:tcW w:w="743" w:type="dxa"/>
          </w:tcPr>
          <w:p w:rsidR="00110C95" w:rsidRDefault="00110C95" w:rsidP="00A22A9E">
            <w:proofErr w:type="spellStart"/>
            <w:r>
              <w:t>Slinch</w:t>
            </w:r>
            <w:proofErr w:type="spellEnd"/>
          </w:p>
        </w:tc>
      </w:tr>
      <w:tr w:rsidR="00110C95" w:rsidTr="00110C95">
        <w:tc>
          <w:tcPr>
            <w:tcW w:w="3192" w:type="dxa"/>
          </w:tcPr>
          <w:p w:rsidR="00110C95" w:rsidRDefault="00110C95" w:rsidP="00A22A9E">
            <w:r>
              <w:t>Truck Mass</w:t>
            </w:r>
          </w:p>
        </w:tc>
        <w:tc>
          <w:tcPr>
            <w:tcW w:w="772" w:type="dxa"/>
          </w:tcPr>
          <w:p w:rsidR="00110C95" w:rsidRDefault="00110C95" w:rsidP="00A22A9E">
            <w:r>
              <w:t>200</w:t>
            </w:r>
          </w:p>
        </w:tc>
        <w:tc>
          <w:tcPr>
            <w:tcW w:w="743" w:type="dxa"/>
          </w:tcPr>
          <w:p w:rsidR="00110C95" w:rsidRDefault="00110C95" w:rsidP="00A22A9E">
            <w:proofErr w:type="spellStart"/>
            <w:r>
              <w:t>Slinch</w:t>
            </w:r>
            <w:proofErr w:type="spellEnd"/>
          </w:p>
        </w:tc>
      </w:tr>
      <w:tr w:rsidR="00110C95" w:rsidTr="00110C95">
        <w:tc>
          <w:tcPr>
            <w:tcW w:w="3192" w:type="dxa"/>
          </w:tcPr>
          <w:p w:rsidR="00110C95" w:rsidRDefault="00110C95" w:rsidP="00A22A9E">
            <w:r>
              <w:t>Bridge Damping</w:t>
            </w:r>
          </w:p>
        </w:tc>
        <w:tc>
          <w:tcPr>
            <w:tcW w:w="772" w:type="dxa"/>
          </w:tcPr>
          <w:p w:rsidR="00110C95" w:rsidRDefault="00110C95" w:rsidP="00A22A9E">
            <w:r>
              <w:t>2%</w:t>
            </w:r>
          </w:p>
        </w:tc>
        <w:tc>
          <w:tcPr>
            <w:tcW w:w="743" w:type="dxa"/>
          </w:tcPr>
          <w:p w:rsidR="00110C95" w:rsidRDefault="00110C95" w:rsidP="00A22A9E"/>
        </w:tc>
      </w:tr>
      <w:tr w:rsidR="00110C95" w:rsidTr="00110C95">
        <w:tc>
          <w:tcPr>
            <w:tcW w:w="3192" w:type="dxa"/>
          </w:tcPr>
          <w:p w:rsidR="00110C95" w:rsidRDefault="00110C95" w:rsidP="00A22A9E">
            <w:r>
              <w:t>Truck Damping</w:t>
            </w:r>
          </w:p>
        </w:tc>
        <w:tc>
          <w:tcPr>
            <w:tcW w:w="772" w:type="dxa"/>
          </w:tcPr>
          <w:p w:rsidR="00110C95" w:rsidRDefault="00110C95" w:rsidP="00A22A9E">
            <w:r>
              <w:t>20%</w:t>
            </w:r>
          </w:p>
        </w:tc>
        <w:tc>
          <w:tcPr>
            <w:tcW w:w="743" w:type="dxa"/>
          </w:tcPr>
          <w:p w:rsidR="00110C95" w:rsidRDefault="00110C95" w:rsidP="00A22A9E"/>
        </w:tc>
      </w:tr>
      <w:tr w:rsidR="00110C95" w:rsidTr="00110C95">
        <w:tc>
          <w:tcPr>
            <w:tcW w:w="3192" w:type="dxa"/>
          </w:tcPr>
          <w:p w:rsidR="00110C95" w:rsidRDefault="00110C95" w:rsidP="00A22A9E">
            <w:r>
              <w:t>Natural Frequency of Bridge</w:t>
            </w:r>
          </w:p>
        </w:tc>
        <w:tc>
          <w:tcPr>
            <w:tcW w:w="772" w:type="dxa"/>
          </w:tcPr>
          <w:p w:rsidR="00110C95" w:rsidRDefault="00110C95" w:rsidP="00A22A9E">
            <w:r>
              <w:t>3</w:t>
            </w:r>
          </w:p>
        </w:tc>
        <w:tc>
          <w:tcPr>
            <w:tcW w:w="743" w:type="dxa"/>
          </w:tcPr>
          <w:p w:rsidR="00110C95" w:rsidRDefault="00110C95" w:rsidP="00A22A9E">
            <w:r>
              <w:t>Hz</w:t>
            </w:r>
          </w:p>
        </w:tc>
      </w:tr>
      <w:tr w:rsidR="00110C95" w:rsidTr="00110C95">
        <w:tc>
          <w:tcPr>
            <w:tcW w:w="3192" w:type="dxa"/>
          </w:tcPr>
          <w:p w:rsidR="00110C95" w:rsidRDefault="00110C95" w:rsidP="00A22A9E">
            <w:r>
              <w:t>Natural Frequency of Vehicle</w:t>
            </w:r>
          </w:p>
        </w:tc>
        <w:tc>
          <w:tcPr>
            <w:tcW w:w="772" w:type="dxa"/>
          </w:tcPr>
          <w:p w:rsidR="00110C95" w:rsidRDefault="00110C95" w:rsidP="00A22A9E">
            <w:r>
              <w:t>3.6</w:t>
            </w:r>
          </w:p>
        </w:tc>
        <w:tc>
          <w:tcPr>
            <w:tcW w:w="743" w:type="dxa"/>
          </w:tcPr>
          <w:p w:rsidR="00110C95" w:rsidRDefault="00110C95" w:rsidP="00A22A9E">
            <w:r>
              <w:t>Hz</w:t>
            </w:r>
          </w:p>
        </w:tc>
      </w:tr>
      <w:tr w:rsidR="00110C95" w:rsidTr="00110C95">
        <w:tc>
          <w:tcPr>
            <w:tcW w:w="3192" w:type="dxa"/>
          </w:tcPr>
          <w:p w:rsidR="00110C95" w:rsidRDefault="00110C95" w:rsidP="00A22A9E">
            <w:r>
              <w:t xml:space="preserve">Profile Frequency </w:t>
            </w:r>
          </w:p>
        </w:tc>
        <w:tc>
          <w:tcPr>
            <w:tcW w:w="772" w:type="dxa"/>
          </w:tcPr>
          <w:p w:rsidR="00110C95" w:rsidRDefault="00110C95" w:rsidP="00A22A9E">
            <w:r>
              <w:t>2.7</w:t>
            </w:r>
          </w:p>
        </w:tc>
        <w:tc>
          <w:tcPr>
            <w:tcW w:w="743" w:type="dxa"/>
          </w:tcPr>
          <w:p w:rsidR="00110C95" w:rsidRDefault="00110C95" w:rsidP="00A22A9E">
            <w:r>
              <w:t>Hz</w:t>
            </w:r>
          </w:p>
        </w:tc>
      </w:tr>
      <w:tr w:rsidR="00110C95" w:rsidTr="00110C95">
        <w:tc>
          <w:tcPr>
            <w:tcW w:w="3192" w:type="dxa"/>
          </w:tcPr>
          <w:p w:rsidR="00110C95" w:rsidRDefault="00110C95" w:rsidP="00A22A9E">
            <w:r>
              <w:t>Profile Amplitude</w:t>
            </w:r>
          </w:p>
        </w:tc>
        <w:tc>
          <w:tcPr>
            <w:tcW w:w="772" w:type="dxa"/>
          </w:tcPr>
          <w:p w:rsidR="00110C95" w:rsidRDefault="00110C95" w:rsidP="00A22A9E">
            <w:r>
              <w:t>0.2</w:t>
            </w:r>
          </w:p>
        </w:tc>
        <w:tc>
          <w:tcPr>
            <w:tcW w:w="743" w:type="dxa"/>
          </w:tcPr>
          <w:p w:rsidR="00110C95" w:rsidRDefault="00110C95" w:rsidP="00A22A9E">
            <w:r>
              <w:t>in</w:t>
            </w:r>
          </w:p>
        </w:tc>
      </w:tr>
    </w:tbl>
    <w:p w:rsidR="00110C95" w:rsidRDefault="00110C95" w:rsidP="00A22A9E"/>
    <w:p w:rsidR="005D7F53" w:rsidRDefault="005D7F53" w:rsidP="00A22A9E">
      <w:r>
        <w:t xml:space="preserve">The stiffness of the bridge was increased by a factor of 1000 to represent a rigid bridge. This approximation is adequate as the contact force and bridge force for </w:t>
      </w:r>
      <w:r w:rsidR="00034BB5">
        <w:t>the scenarios over “rigid-road” are approximately equal.</w:t>
      </w:r>
    </w:p>
    <w:p w:rsidR="00110C95" w:rsidRDefault="00110C95" w:rsidP="00A22A9E">
      <w:r>
        <w:rPr>
          <w:noProof/>
        </w:rPr>
        <w:drawing>
          <wp:inline distT="0" distB="0" distL="0" distR="0" wp14:anchorId="268DD30F" wp14:editId="29E6C037">
            <wp:extent cx="5059680" cy="2705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59680" cy="2705100"/>
                    </a:xfrm>
                    <a:prstGeom prst="rect">
                      <a:avLst/>
                    </a:prstGeom>
                    <a:noFill/>
                    <a:ln>
                      <a:noFill/>
                    </a:ln>
                  </pic:spPr>
                </pic:pic>
              </a:graphicData>
            </a:graphic>
          </wp:inline>
        </w:drawing>
      </w:r>
    </w:p>
    <w:p w:rsidR="00CB297A" w:rsidRDefault="00CB297A" w:rsidP="00A22A9E">
      <w:r>
        <w:t>We can also compare the force imparted by</w:t>
      </w:r>
      <w:r w:rsidR="00350D9E">
        <w:t>/to</w:t>
      </w:r>
      <w:r>
        <w:t xml:space="preserve"> the bridge spring (</w:t>
      </w:r>
      <w:proofErr w:type="spellStart"/>
      <w:r>
        <w:t>x</w:t>
      </w:r>
      <w:r w:rsidRPr="00CB297A">
        <w:rPr>
          <w:vertAlign w:val="subscript"/>
        </w:rPr>
        <w:t>B</w:t>
      </w:r>
      <w:proofErr w:type="spellEnd"/>
      <w:r>
        <w:t>*k</w:t>
      </w:r>
      <w:r w:rsidRPr="00CB297A">
        <w:rPr>
          <w:vertAlign w:val="subscript"/>
        </w:rPr>
        <w:t>B</w:t>
      </w:r>
      <w:r>
        <w:t>)</w:t>
      </w:r>
      <w:r w:rsidR="00350D9E">
        <w:t xml:space="preserve">. </w:t>
      </w:r>
    </w:p>
    <w:p w:rsidR="00350D9E" w:rsidRDefault="00350D9E" w:rsidP="00A22A9E">
      <w:r>
        <w:rPr>
          <w:noProof/>
        </w:rPr>
        <w:lastRenderedPageBreak/>
        <w:drawing>
          <wp:inline distT="0" distB="0" distL="0" distR="0" wp14:anchorId="1468C8B0" wp14:editId="12E7BF16">
            <wp:extent cx="5943600" cy="27302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730276"/>
                    </a:xfrm>
                    <a:prstGeom prst="rect">
                      <a:avLst/>
                    </a:prstGeom>
                    <a:noFill/>
                    <a:ln>
                      <a:noFill/>
                    </a:ln>
                  </pic:spPr>
                </pic:pic>
              </a:graphicData>
            </a:graphic>
          </wp:inline>
        </w:drawing>
      </w:r>
    </w:p>
    <w:p w:rsidR="00350D9E" w:rsidRDefault="00350D9E" w:rsidP="00A22A9E">
      <w:r>
        <w:t>This second plot illustrates that the bridge response is due to</w:t>
      </w:r>
      <w:r w:rsidR="00DF62AE">
        <w:t xml:space="preserve"> not only</w:t>
      </w:r>
      <w:r>
        <w:t xml:space="preserve"> the amplification of</w:t>
      </w:r>
      <w:r w:rsidR="00DF62AE">
        <w:t xml:space="preserve"> the</w:t>
      </w:r>
      <w:r>
        <w:t xml:space="preserve"> apparent weight</w:t>
      </w:r>
      <w:r w:rsidR="00DF62AE">
        <w:t xml:space="preserve"> of the vehicle, but also the acceleration of the bridge mass. This is apparent because, otherwise the ratio of bridge force for over-bridge vs over-rigid-road would equal that of contact force. </w:t>
      </w:r>
    </w:p>
    <w:p w:rsidR="00CB297A" w:rsidRDefault="00DF62AE" w:rsidP="00A22A9E">
      <w:r>
        <w:t>While for this case, the bridge force and contact force are both greater for the over-bridge scenario, the following example examines a case for which the natural frequency of the bridge and vehicle match the frequency of the profile.</w:t>
      </w:r>
    </w:p>
    <w:tbl>
      <w:tblPr>
        <w:tblStyle w:val="TableGrid"/>
        <w:tblW w:w="0" w:type="auto"/>
        <w:tblLook w:val="04A0" w:firstRow="1" w:lastRow="0" w:firstColumn="1" w:lastColumn="0" w:noHBand="0" w:noVBand="1"/>
      </w:tblPr>
      <w:tblGrid>
        <w:gridCol w:w="3192"/>
        <w:gridCol w:w="772"/>
        <w:gridCol w:w="743"/>
      </w:tblGrid>
      <w:tr w:rsidR="00CB297A" w:rsidTr="009B51F4">
        <w:tc>
          <w:tcPr>
            <w:tcW w:w="3192" w:type="dxa"/>
          </w:tcPr>
          <w:p w:rsidR="00CB297A" w:rsidRDefault="00CB297A" w:rsidP="009B51F4">
            <w:r>
              <w:t>Bridge Mass</w:t>
            </w:r>
          </w:p>
        </w:tc>
        <w:tc>
          <w:tcPr>
            <w:tcW w:w="772" w:type="dxa"/>
          </w:tcPr>
          <w:p w:rsidR="00CB297A" w:rsidRDefault="00CB297A" w:rsidP="009B51F4">
            <w:r>
              <w:t>2000</w:t>
            </w:r>
          </w:p>
        </w:tc>
        <w:tc>
          <w:tcPr>
            <w:tcW w:w="743" w:type="dxa"/>
          </w:tcPr>
          <w:p w:rsidR="00CB297A" w:rsidRDefault="00CB297A" w:rsidP="009B51F4">
            <w:proofErr w:type="spellStart"/>
            <w:r>
              <w:t>Slinch</w:t>
            </w:r>
            <w:proofErr w:type="spellEnd"/>
          </w:p>
        </w:tc>
      </w:tr>
      <w:tr w:rsidR="00CB297A" w:rsidTr="009B51F4">
        <w:tc>
          <w:tcPr>
            <w:tcW w:w="3192" w:type="dxa"/>
          </w:tcPr>
          <w:p w:rsidR="00CB297A" w:rsidRDefault="00CB297A" w:rsidP="009B51F4">
            <w:r>
              <w:t>Truck Mass</w:t>
            </w:r>
          </w:p>
        </w:tc>
        <w:tc>
          <w:tcPr>
            <w:tcW w:w="772" w:type="dxa"/>
          </w:tcPr>
          <w:p w:rsidR="00CB297A" w:rsidRDefault="00CB297A" w:rsidP="009B51F4">
            <w:r>
              <w:t>200</w:t>
            </w:r>
          </w:p>
        </w:tc>
        <w:tc>
          <w:tcPr>
            <w:tcW w:w="743" w:type="dxa"/>
          </w:tcPr>
          <w:p w:rsidR="00CB297A" w:rsidRDefault="00CB297A" w:rsidP="009B51F4">
            <w:proofErr w:type="spellStart"/>
            <w:r>
              <w:t>Slinch</w:t>
            </w:r>
            <w:proofErr w:type="spellEnd"/>
          </w:p>
        </w:tc>
      </w:tr>
      <w:tr w:rsidR="00CB297A" w:rsidTr="009B51F4">
        <w:tc>
          <w:tcPr>
            <w:tcW w:w="3192" w:type="dxa"/>
          </w:tcPr>
          <w:p w:rsidR="00CB297A" w:rsidRDefault="00CB297A" w:rsidP="009B51F4">
            <w:r>
              <w:t>Bridge Damping</w:t>
            </w:r>
          </w:p>
        </w:tc>
        <w:tc>
          <w:tcPr>
            <w:tcW w:w="772" w:type="dxa"/>
          </w:tcPr>
          <w:p w:rsidR="00CB297A" w:rsidRDefault="00CB297A" w:rsidP="009B51F4">
            <w:r>
              <w:t>2%</w:t>
            </w:r>
          </w:p>
        </w:tc>
        <w:tc>
          <w:tcPr>
            <w:tcW w:w="743" w:type="dxa"/>
          </w:tcPr>
          <w:p w:rsidR="00CB297A" w:rsidRDefault="00CB297A" w:rsidP="009B51F4"/>
        </w:tc>
      </w:tr>
      <w:tr w:rsidR="00CB297A" w:rsidTr="009B51F4">
        <w:tc>
          <w:tcPr>
            <w:tcW w:w="3192" w:type="dxa"/>
          </w:tcPr>
          <w:p w:rsidR="00CB297A" w:rsidRDefault="00CB297A" w:rsidP="009B51F4">
            <w:r>
              <w:t>Truck Damping</w:t>
            </w:r>
          </w:p>
        </w:tc>
        <w:tc>
          <w:tcPr>
            <w:tcW w:w="772" w:type="dxa"/>
          </w:tcPr>
          <w:p w:rsidR="00CB297A" w:rsidRDefault="00CB297A" w:rsidP="009B51F4">
            <w:r>
              <w:t>20%</w:t>
            </w:r>
          </w:p>
        </w:tc>
        <w:tc>
          <w:tcPr>
            <w:tcW w:w="743" w:type="dxa"/>
          </w:tcPr>
          <w:p w:rsidR="00CB297A" w:rsidRDefault="00CB297A" w:rsidP="009B51F4"/>
        </w:tc>
      </w:tr>
      <w:tr w:rsidR="00CB297A" w:rsidTr="009B51F4">
        <w:tc>
          <w:tcPr>
            <w:tcW w:w="3192" w:type="dxa"/>
          </w:tcPr>
          <w:p w:rsidR="00CB297A" w:rsidRDefault="00CB297A" w:rsidP="009B51F4">
            <w:r>
              <w:t>Natural Frequency of Bridge</w:t>
            </w:r>
          </w:p>
        </w:tc>
        <w:tc>
          <w:tcPr>
            <w:tcW w:w="772" w:type="dxa"/>
          </w:tcPr>
          <w:p w:rsidR="00CB297A" w:rsidRDefault="00CB297A" w:rsidP="009B51F4">
            <w:r>
              <w:t>3.0</w:t>
            </w:r>
          </w:p>
        </w:tc>
        <w:tc>
          <w:tcPr>
            <w:tcW w:w="743" w:type="dxa"/>
          </w:tcPr>
          <w:p w:rsidR="00CB297A" w:rsidRDefault="00CB297A" w:rsidP="009B51F4">
            <w:r>
              <w:t>Hz</w:t>
            </w:r>
          </w:p>
        </w:tc>
      </w:tr>
      <w:tr w:rsidR="00CB297A" w:rsidTr="009B51F4">
        <w:tc>
          <w:tcPr>
            <w:tcW w:w="3192" w:type="dxa"/>
          </w:tcPr>
          <w:p w:rsidR="00CB297A" w:rsidRDefault="00CB297A" w:rsidP="009B51F4">
            <w:r>
              <w:t>Natural Frequency of Vehicle</w:t>
            </w:r>
          </w:p>
        </w:tc>
        <w:tc>
          <w:tcPr>
            <w:tcW w:w="772" w:type="dxa"/>
          </w:tcPr>
          <w:p w:rsidR="00CB297A" w:rsidRDefault="00CB297A" w:rsidP="009B51F4">
            <w:r>
              <w:t>3.0</w:t>
            </w:r>
          </w:p>
        </w:tc>
        <w:tc>
          <w:tcPr>
            <w:tcW w:w="743" w:type="dxa"/>
          </w:tcPr>
          <w:p w:rsidR="00CB297A" w:rsidRDefault="00CB297A" w:rsidP="009B51F4">
            <w:r>
              <w:t>Hz</w:t>
            </w:r>
          </w:p>
        </w:tc>
      </w:tr>
      <w:tr w:rsidR="00CB297A" w:rsidTr="009B51F4">
        <w:tc>
          <w:tcPr>
            <w:tcW w:w="3192" w:type="dxa"/>
          </w:tcPr>
          <w:p w:rsidR="00CB297A" w:rsidRDefault="00CB297A" w:rsidP="009B51F4">
            <w:r>
              <w:t xml:space="preserve">Profile Frequency </w:t>
            </w:r>
          </w:p>
        </w:tc>
        <w:tc>
          <w:tcPr>
            <w:tcW w:w="772" w:type="dxa"/>
          </w:tcPr>
          <w:p w:rsidR="00CB297A" w:rsidRDefault="00CB297A" w:rsidP="009B51F4">
            <w:r>
              <w:t>3.0</w:t>
            </w:r>
          </w:p>
        </w:tc>
        <w:tc>
          <w:tcPr>
            <w:tcW w:w="743" w:type="dxa"/>
          </w:tcPr>
          <w:p w:rsidR="00CB297A" w:rsidRDefault="00CB297A" w:rsidP="009B51F4">
            <w:r>
              <w:t>Hz</w:t>
            </w:r>
          </w:p>
        </w:tc>
      </w:tr>
      <w:tr w:rsidR="00CB297A" w:rsidTr="009B51F4">
        <w:tc>
          <w:tcPr>
            <w:tcW w:w="3192" w:type="dxa"/>
          </w:tcPr>
          <w:p w:rsidR="00CB297A" w:rsidRDefault="00CB297A" w:rsidP="009B51F4">
            <w:r>
              <w:t>Profile Amplitude</w:t>
            </w:r>
          </w:p>
        </w:tc>
        <w:tc>
          <w:tcPr>
            <w:tcW w:w="772" w:type="dxa"/>
          </w:tcPr>
          <w:p w:rsidR="00CB297A" w:rsidRDefault="00CB297A" w:rsidP="009B51F4">
            <w:r>
              <w:t>0.2</w:t>
            </w:r>
          </w:p>
        </w:tc>
        <w:tc>
          <w:tcPr>
            <w:tcW w:w="743" w:type="dxa"/>
          </w:tcPr>
          <w:p w:rsidR="00CB297A" w:rsidRDefault="00CB297A" w:rsidP="009B51F4">
            <w:r>
              <w:t>in</w:t>
            </w:r>
          </w:p>
        </w:tc>
      </w:tr>
    </w:tbl>
    <w:p w:rsidR="00DF62AE" w:rsidRDefault="00DF62AE" w:rsidP="00A22A9E"/>
    <w:p w:rsidR="00CB297A" w:rsidRDefault="00CB297A" w:rsidP="00A22A9E">
      <w:r>
        <w:rPr>
          <w:noProof/>
        </w:rPr>
        <w:lastRenderedPageBreak/>
        <w:drawing>
          <wp:inline distT="0" distB="0" distL="0" distR="0" wp14:anchorId="5F9A7CD7" wp14:editId="44B439BE">
            <wp:extent cx="5074920" cy="26365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74920" cy="2636520"/>
                    </a:xfrm>
                    <a:prstGeom prst="rect">
                      <a:avLst/>
                    </a:prstGeom>
                    <a:noFill/>
                    <a:ln>
                      <a:noFill/>
                    </a:ln>
                  </pic:spPr>
                </pic:pic>
              </a:graphicData>
            </a:graphic>
          </wp:inline>
        </w:drawing>
      </w:r>
    </w:p>
    <w:p w:rsidR="00DF62AE" w:rsidRDefault="00DF62AE" w:rsidP="00A22A9E">
      <w:r>
        <w:rPr>
          <w:noProof/>
        </w:rPr>
        <w:drawing>
          <wp:inline distT="0" distB="0" distL="0" distR="0" wp14:anchorId="51180E9B" wp14:editId="22F52F52">
            <wp:extent cx="5105400" cy="2628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05400" cy="2628900"/>
                    </a:xfrm>
                    <a:prstGeom prst="rect">
                      <a:avLst/>
                    </a:prstGeom>
                    <a:noFill/>
                    <a:ln>
                      <a:noFill/>
                    </a:ln>
                  </pic:spPr>
                </pic:pic>
              </a:graphicData>
            </a:graphic>
          </wp:inline>
        </w:drawing>
      </w:r>
    </w:p>
    <w:p w:rsidR="00DF62AE" w:rsidRDefault="00DF62AE" w:rsidP="00A22A9E">
      <w:r>
        <w:t>In this instance, the contact force decreases when over a brid</w:t>
      </w:r>
      <w:r w:rsidR="00EE5A66">
        <w:t xml:space="preserve">ge vs rigid road, however, the bridge force is still greater when over a bridge. </w:t>
      </w:r>
    </w:p>
    <w:p w:rsidR="00EE5A66" w:rsidRDefault="00EE5A66" w:rsidP="00A22A9E">
      <w:r>
        <w:t>The following table summarizes these simulations</w:t>
      </w:r>
    </w:p>
    <w:tbl>
      <w:tblPr>
        <w:tblStyle w:val="TableGrid"/>
        <w:tblW w:w="0" w:type="auto"/>
        <w:tblLook w:val="04A0" w:firstRow="1" w:lastRow="0" w:firstColumn="1" w:lastColumn="0" w:noHBand="0" w:noVBand="1"/>
      </w:tblPr>
      <w:tblGrid>
        <w:gridCol w:w="2394"/>
        <w:gridCol w:w="2394"/>
        <w:gridCol w:w="2394"/>
        <w:gridCol w:w="2394"/>
      </w:tblGrid>
      <w:tr w:rsidR="00EE5A66" w:rsidTr="00EE5A66">
        <w:tc>
          <w:tcPr>
            <w:tcW w:w="2394" w:type="dxa"/>
          </w:tcPr>
          <w:p w:rsidR="00EE5A66" w:rsidRDefault="00EE5A66" w:rsidP="00A22A9E">
            <w:r>
              <w:t>Case 1</w:t>
            </w:r>
          </w:p>
        </w:tc>
        <w:tc>
          <w:tcPr>
            <w:tcW w:w="2394" w:type="dxa"/>
          </w:tcPr>
          <w:p w:rsidR="00EE5A66" w:rsidRDefault="00EE5A66" w:rsidP="009B51F4">
            <w:r>
              <w:t>Over Rigid-Road</w:t>
            </w:r>
          </w:p>
        </w:tc>
        <w:tc>
          <w:tcPr>
            <w:tcW w:w="2394" w:type="dxa"/>
          </w:tcPr>
          <w:p w:rsidR="00EE5A66" w:rsidRDefault="00EE5A66" w:rsidP="00A22A9E">
            <w:r>
              <w:t>Over Bridge</w:t>
            </w:r>
          </w:p>
        </w:tc>
        <w:tc>
          <w:tcPr>
            <w:tcW w:w="2394" w:type="dxa"/>
          </w:tcPr>
          <w:p w:rsidR="00EE5A66" w:rsidRDefault="00EE5A66" w:rsidP="00A22A9E">
            <w:r>
              <w:t>% Increase</w:t>
            </w:r>
          </w:p>
        </w:tc>
      </w:tr>
      <w:tr w:rsidR="00EE5A66" w:rsidTr="00EE5A66">
        <w:tc>
          <w:tcPr>
            <w:tcW w:w="2394" w:type="dxa"/>
            <w:shd w:val="clear" w:color="auto" w:fill="D9D9D9" w:themeFill="background1" w:themeFillShade="D9"/>
          </w:tcPr>
          <w:p w:rsidR="00EE5A66" w:rsidRDefault="00EE5A66" w:rsidP="00A22A9E">
            <w:r>
              <w:t>Max Contact Force (</w:t>
            </w:r>
            <w:proofErr w:type="spellStart"/>
            <w:r>
              <w:t>lb</w:t>
            </w:r>
            <w:proofErr w:type="spellEnd"/>
            <w:r>
              <w:t>)</w:t>
            </w:r>
          </w:p>
        </w:tc>
        <w:tc>
          <w:tcPr>
            <w:tcW w:w="2394" w:type="dxa"/>
            <w:shd w:val="clear" w:color="auto" w:fill="D9D9D9" w:themeFill="background1" w:themeFillShade="D9"/>
          </w:tcPr>
          <w:p w:rsidR="00EE5A66" w:rsidRDefault="005D7F53" w:rsidP="005D7F53">
            <w:r w:rsidRPr="005D7F53">
              <w:t>24849</w:t>
            </w:r>
          </w:p>
        </w:tc>
        <w:tc>
          <w:tcPr>
            <w:tcW w:w="2394" w:type="dxa"/>
            <w:shd w:val="clear" w:color="auto" w:fill="D9D9D9" w:themeFill="background1" w:themeFillShade="D9"/>
          </w:tcPr>
          <w:p w:rsidR="005D7F53" w:rsidRDefault="005D7F53" w:rsidP="005D7F53">
            <w:r>
              <w:t>47207</w:t>
            </w:r>
          </w:p>
        </w:tc>
        <w:tc>
          <w:tcPr>
            <w:tcW w:w="2394" w:type="dxa"/>
            <w:shd w:val="clear" w:color="auto" w:fill="D9D9D9" w:themeFill="background1" w:themeFillShade="D9"/>
          </w:tcPr>
          <w:p w:rsidR="00EE5A66" w:rsidRDefault="005D7F53" w:rsidP="00A22A9E">
            <w:r>
              <w:t>90%</w:t>
            </w:r>
          </w:p>
        </w:tc>
      </w:tr>
      <w:tr w:rsidR="00EE5A66" w:rsidTr="00EE5A66">
        <w:tc>
          <w:tcPr>
            <w:tcW w:w="2394" w:type="dxa"/>
            <w:shd w:val="clear" w:color="auto" w:fill="D9D9D9" w:themeFill="background1" w:themeFillShade="D9"/>
          </w:tcPr>
          <w:p w:rsidR="00EE5A66" w:rsidRDefault="00EE5A66" w:rsidP="00A22A9E">
            <w:r>
              <w:t>Max Bridge Force (</w:t>
            </w:r>
            <w:proofErr w:type="spellStart"/>
            <w:r>
              <w:t>lb</w:t>
            </w:r>
            <w:proofErr w:type="spellEnd"/>
            <w:r>
              <w:t>)</w:t>
            </w:r>
          </w:p>
        </w:tc>
        <w:tc>
          <w:tcPr>
            <w:tcW w:w="2394" w:type="dxa"/>
            <w:shd w:val="clear" w:color="auto" w:fill="D9D9D9" w:themeFill="background1" w:themeFillShade="D9"/>
          </w:tcPr>
          <w:p w:rsidR="00EE5A66" w:rsidRDefault="005D7F53" w:rsidP="005D7F53">
            <w:r>
              <w:t>24867</w:t>
            </w:r>
          </w:p>
        </w:tc>
        <w:tc>
          <w:tcPr>
            <w:tcW w:w="2394" w:type="dxa"/>
            <w:shd w:val="clear" w:color="auto" w:fill="D9D9D9" w:themeFill="background1" w:themeFillShade="D9"/>
          </w:tcPr>
          <w:p w:rsidR="00EE5A66" w:rsidRDefault="005D7F53" w:rsidP="005D7F53">
            <w:r w:rsidRPr="005D7F53">
              <w:t>244169</w:t>
            </w:r>
          </w:p>
        </w:tc>
        <w:tc>
          <w:tcPr>
            <w:tcW w:w="2394" w:type="dxa"/>
            <w:shd w:val="clear" w:color="auto" w:fill="D9D9D9" w:themeFill="background1" w:themeFillShade="D9"/>
          </w:tcPr>
          <w:p w:rsidR="00EE5A66" w:rsidRDefault="005D7F53" w:rsidP="00A22A9E">
            <w:r>
              <w:t>882%</w:t>
            </w:r>
          </w:p>
        </w:tc>
      </w:tr>
      <w:tr w:rsidR="00EE5A66" w:rsidTr="00EE5A66">
        <w:tc>
          <w:tcPr>
            <w:tcW w:w="2394" w:type="dxa"/>
          </w:tcPr>
          <w:p w:rsidR="00EE5A66" w:rsidRDefault="00EE5A66" w:rsidP="00A22A9E">
            <w:r>
              <w:t>Case 2</w:t>
            </w:r>
          </w:p>
        </w:tc>
        <w:tc>
          <w:tcPr>
            <w:tcW w:w="2394" w:type="dxa"/>
          </w:tcPr>
          <w:p w:rsidR="00EE5A66" w:rsidRDefault="00EE5A66" w:rsidP="00A22A9E"/>
        </w:tc>
        <w:tc>
          <w:tcPr>
            <w:tcW w:w="2394" w:type="dxa"/>
          </w:tcPr>
          <w:p w:rsidR="00EE5A66" w:rsidRDefault="00EE5A66" w:rsidP="00A22A9E"/>
        </w:tc>
        <w:tc>
          <w:tcPr>
            <w:tcW w:w="2394" w:type="dxa"/>
          </w:tcPr>
          <w:p w:rsidR="00EE5A66" w:rsidRDefault="00EE5A66" w:rsidP="00A22A9E"/>
        </w:tc>
      </w:tr>
      <w:tr w:rsidR="00EE5A66" w:rsidTr="00EE5A66">
        <w:tc>
          <w:tcPr>
            <w:tcW w:w="2394" w:type="dxa"/>
            <w:shd w:val="clear" w:color="auto" w:fill="D9D9D9" w:themeFill="background1" w:themeFillShade="D9"/>
          </w:tcPr>
          <w:p w:rsidR="00EE5A66" w:rsidRDefault="00EE5A66" w:rsidP="009B51F4">
            <w:r>
              <w:t>Max Contact Force (</w:t>
            </w:r>
            <w:proofErr w:type="spellStart"/>
            <w:r>
              <w:t>lb</w:t>
            </w:r>
            <w:proofErr w:type="spellEnd"/>
            <w:r>
              <w:t>)</w:t>
            </w:r>
          </w:p>
        </w:tc>
        <w:tc>
          <w:tcPr>
            <w:tcW w:w="2394" w:type="dxa"/>
            <w:shd w:val="clear" w:color="auto" w:fill="D9D9D9" w:themeFill="background1" w:themeFillShade="D9"/>
          </w:tcPr>
          <w:p w:rsidR="00EE5A66" w:rsidRDefault="00EE5A66" w:rsidP="00A22A9E">
            <w:r>
              <w:t>38288</w:t>
            </w:r>
          </w:p>
        </w:tc>
        <w:tc>
          <w:tcPr>
            <w:tcW w:w="2394" w:type="dxa"/>
            <w:shd w:val="clear" w:color="auto" w:fill="D9D9D9" w:themeFill="background1" w:themeFillShade="D9"/>
          </w:tcPr>
          <w:p w:rsidR="00EE5A66" w:rsidRDefault="00EE5A66" w:rsidP="00A22A9E">
            <w:r>
              <w:t>22687</w:t>
            </w:r>
          </w:p>
        </w:tc>
        <w:tc>
          <w:tcPr>
            <w:tcW w:w="2394" w:type="dxa"/>
            <w:shd w:val="clear" w:color="auto" w:fill="D9D9D9" w:themeFill="background1" w:themeFillShade="D9"/>
          </w:tcPr>
          <w:p w:rsidR="00EE5A66" w:rsidRDefault="00EE5A66" w:rsidP="00EE5A66">
            <w:r>
              <w:t>-41%</w:t>
            </w:r>
          </w:p>
        </w:tc>
      </w:tr>
      <w:tr w:rsidR="00EE5A66" w:rsidTr="00EE5A66">
        <w:tc>
          <w:tcPr>
            <w:tcW w:w="2394" w:type="dxa"/>
            <w:shd w:val="clear" w:color="auto" w:fill="D9D9D9" w:themeFill="background1" w:themeFillShade="D9"/>
          </w:tcPr>
          <w:p w:rsidR="00EE5A66" w:rsidRDefault="00EE5A66" w:rsidP="009B51F4">
            <w:r>
              <w:t>Max Bridge Force (</w:t>
            </w:r>
            <w:proofErr w:type="spellStart"/>
            <w:r>
              <w:t>lb</w:t>
            </w:r>
            <w:proofErr w:type="spellEnd"/>
            <w:r>
              <w:t>)</w:t>
            </w:r>
          </w:p>
        </w:tc>
        <w:tc>
          <w:tcPr>
            <w:tcW w:w="2394" w:type="dxa"/>
            <w:shd w:val="clear" w:color="auto" w:fill="D9D9D9" w:themeFill="background1" w:themeFillShade="D9"/>
          </w:tcPr>
          <w:p w:rsidR="00EE5A66" w:rsidRDefault="005D7F53" w:rsidP="00A22A9E">
            <w:r>
              <w:t>38320</w:t>
            </w:r>
          </w:p>
        </w:tc>
        <w:tc>
          <w:tcPr>
            <w:tcW w:w="2394" w:type="dxa"/>
            <w:shd w:val="clear" w:color="auto" w:fill="D9D9D9" w:themeFill="background1" w:themeFillShade="D9"/>
          </w:tcPr>
          <w:p w:rsidR="00EE5A66" w:rsidRDefault="005D7F53" w:rsidP="00A22A9E">
            <w:r>
              <w:t>141135</w:t>
            </w:r>
          </w:p>
        </w:tc>
        <w:tc>
          <w:tcPr>
            <w:tcW w:w="2394" w:type="dxa"/>
            <w:shd w:val="clear" w:color="auto" w:fill="D9D9D9" w:themeFill="background1" w:themeFillShade="D9"/>
          </w:tcPr>
          <w:p w:rsidR="00EE5A66" w:rsidRDefault="005D7F53" w:rsidP="005D7F53">
            <w:r>
              <w:t>268%</w:t>
            </w:r>
          </w:p>
        </w:tc>
      </w:tr>
    </w:tbl>
    <w:p w:rsidR="005D7F53" w:rsidRDefault="005D7F53" w:rsidP="00A22A9E"/>
    <w:p w:rsidR="005D7F53" w:rsidRDefault="005D7F53" w:rsidP="00A22A9E">
      <w:r>
        <w:t xml:space="preserve">In summary, dynamic amplification can be broken into two components: the amplification of apparent vehicle weight as well as the additional response of the bridge due to the acceleration of </w:t>
      </w:r>
      <w:r w:rsidR="001A4A7F">
        <w:t>its</w:t>
      </w:r>
      <w:r>
        <w:t xml:space="preserve"> mass (and </w:t>
      </w:r>
      <w:r>
        <w:lastRenderedPageBreak/>
        <w:t xml:space="preserve">excitation of its natural frequencies). </w:t>
      </w:r>
      <w:r w:rsidR="00034BB5">
        <w:t xml:space="preserve">Neither of these components can be adequately captured without including the response of the bridge system. </w:t>
      </w:r>
    </w:p>
    <w:p w:rsidR="00034BB5" w:rsidRDefault="00034BB5" w:rsidP="00034BB5">
      <w:pPr>
        <w:pStyle w:val="Heading2"/>
      </w:pPr>
      <w:r>
        <w:t>FE Model Representation</w:t>
      </w:r>
    </w:p>
    <w:p w:rsidR="00034BB5" w:rsidRDefault="00034BB5" w:rsidP="00034BB5">
      <w:r>
        <w:t>Similar simulations were performed with FE models.</w:t>
      </w:r>
    </w:p>
    <w:p w:rsidR="00CF1E44" w:rsidRDefault="00CF1E44" w:rsidP="00CF1E44">
      <w:pPr>
        <w:pStyle w:val="Heading3"/>
      </w:pPr>
      <w:r>
        <w:t>Harmonic Profile</w:t>
      </w:r>
    </w:p>
    <w:p w:rsidR="000F5404" w:rsidRDefault="00E12741" w:rsidP="00034BB5">
      <w:r>
        <w:t>The following plots show the contact force on rigid roadway, as well as on a bridge. Two vehicle simulations were run on a series of single-span bridges with a natural frequency of 3 Hz and a 500’ rigid approach. The vehicle parameters were the same as in the state-space simulations previously presented.</w:t>
      </w:r>
    </w:p>
    <w:tbl>
      <w:tblPr>
        <w:tblStyle w:val="TableGrid"/>
        <w:tblW w:w="0" w:type="auto"/>
        <w:tblLook w:val="04A0" w:firstRow="1" w:lastRow="0" w:firstColumn="1" w:lastColumn="0" w:noHBand="0" w:noVBand="1"/>
      </w:tblPr>
      <w:tblGrid>
        <w:gridCol w:w="3192"/>
        <w:gridCol w:w="772"/>
        <w:gridCol w:w="743"/>
        <w:gridCol w:w="743"/>
      </w:tblGrid>
      <w:tr w:rsidR="00E12741" w:rsidTr="009B51F4">
        <w:tc>
          <w:tcPr>
            <w:tcW w:w="3192" w:type="dxa"/>
          </w:tcPr>
          <w:p w:rsidR="00E12741" w:rsidRDefault="00E12741" w:rsidP="009B51F4"/>
        </w:tc>
        <w:tc>
          <w:tcPr>
            <w:tcW w:w="772" w:type="dxa"/>
          </w:tcPr>
          <w:p w:rsidR="00E12741" w:rsidRDefault="00E12741" w:rsidP="009B51F4">
            <w:r>
              <w:t>Case 1</w:t>
            </w:r>
          </w:p>
        </w:tc>
        <w:tc>
          <w:tcPr>
            <w:tcW w:w="743" w:type="dxa"/>
          </w:tcPr>
          <w:p w:rsidR="00E12741" w:rsidRDefault="00E12741" w:rsidP="009B51F4">
            <w:r>
              <w:t>Case 2</w:t>
            </w:r>
          </w:p>
        </w:tc>
        <w:tc>
          <w:tcPr>
            <w:tcW w:w="743" w:type="dxa"/>
          </w:tcPr>
          <w:p w:rsidR="00E12741" w:rsidRDefault="00E12741" w:rsidP="009B51F4">
            <w:r>
              <w:t>Units</w:t>
            </w:r>
          </w:p>
        </w:tc>
      </w:tr>
      <w:tr w:rsidR="00E12741" w:rsidTr="009B51F4">
        <w:tc>
          <w:tcPr>
            <w:tcW w:w="3192" w:type="dxa"/>
          </w:tcPr>
          <w:p w:rsidR="00E12741" w:rsidRDefault="00E12741" w:rsidP="009B51F4">
            <w:r>
              <w:t>Truck Mass</w:t>
            </w:r>
          </w:p>
        </w:tc>
        <w:tc>
          <w:tcPr>
            <w:tcW w:w="772" w:type="dxa"/>
          </w:tcPr>
          <w:p w:rsidR="00E12741" w:rsidRDefault="00E12741" w:rsidP="009B51F4">
            <w:r>
              <w:t>200</w:t>
            </w:r>
          </w:p>
        </w:tc>
        <w:tc>
          <w:tcPr>
            <w:tcW w:w="743" w:type="dxa"/>
          </w:tcPr>
          <w:p w:rsidR="00E12741" w:rsidRDefault="00E12741" w:rsidP="009B51F4">
            <w:r>
              <w:t>200</w:t>
            </w:r>
          </w:p>
        </w:tc>
        <w:tc>
          <w:tcPr>
            <w:tcW w:w="743" w:type="dxa"/>
          </w:tcPr>
          <w:p w:rsidR="00E12741" w:rsidRDefault="00E12741" w:rsidP="009B51F4">
            <w:proofErr w:type="spellStart"/>
            <w:r>
              <w:t>slinch</w:t>
            </w:r>
            <w:proofErr w:type="spellEnd"/>
          </w:p>
        </w:tc>
      </w:tr>
      <w:tr w:rsidR="00E12741" w:rsidTr="009B51F4">
        <w:tc>
          <w:tcPr>
            <w:tcW w:w="3192" w:type="dxa"/>
          </w:tcPr>
          <w:p w:rsidR="00E12741" w:rsidRDefault="00E12741" w:rsidP="009B51F4">
            <w:r>
              <w:t>Bridge Damping</w:t>
            </w:r>
          </w:p>
        </w:tc>
        <w:tc>
          <w:tcPr>
            <w:tcW w:w="772" w:type="dxa"/>
          </w:tcPr>
          <w:p w:rsidR="00E12741" w:rsidRDefault="00E12741" w:rsidP="009B51F4">
            <w:r>
              <w:t>2%</w:t>
            </w:r>
          </w:p>
        </w:tc>
        <w:tc>
          <w:tcPr>
            <w:tcW w:w="743" w:type="dxa"/>
          </w:tcPr>
          <w:p w:rsidR="00E12741" w:rsidRDefault="00E12741" w:rsidP="009B51F4">
            <w:r>
              <w:t>2%</w:t>
            </w:r>
          </w:p>
        </w:tc>
        <w:tc>
          <w:tcPr>
            <w:tcW w:w="743" w:type="dxa"/>
          </w:tcPr>
          <w:p w:rsidR="00E12741" w:rsidRDefault="00E12741" w:rsidP="009B51F4"/>
        </w:tc>
      </w:tr>
      <w:tr w:rsidR="00E12741" w:rsidTr="009B51F4">
        <w:tc>
          <w:tcPr>
            <w:tcW w:w="3192" w:type="dxa"/>
          </w:tcPr>
          <w:p w:rsidR="00E12741" w:rsidRDefault="00E12741" w:rsidP="009B51F4">
            <w:r>
              <w:t>Truck Damping</w:t>
            </w:r>
          </w:p>
        </w:tc>
        <w:tc>
          <w:tcPr>
            <w:tcW w:w="772" w:type="dxa"/>
          </w:tcPr>
          <w:p w:rsidR="00E12741" w:rsidRDefault="00E12741" w:rsidP="009B51F4">
            <w:r>
              <w:t>20%</w:t>
            </w:r>
          </w:p>
        </w:tc>
        <w:tc>
          <w:tcPr>
            <w:tcW w:w="743" w:type="dxa"/>
          </w:tcPr>
          <w:p w:rsidR="00E12741" w:rsidRDefault="00E12741" w:rsidP="009B51F4">
            <w:r>
              <w:t>20%</w:t>
            </w:r>
          </w:p>
        </w:tc>
        <w:tc>
          <w:tcPr>
            <w:tcW w:w="743" w:type="dxa"/>
          </w:tcPr>
          <w:p w:rsidR="00E12741" w:rsidRDefault="00E12741" w:rsidP="009B51F4"/>
        </w:tc>
      </w:tr>
      <w:tr w:rsidR="00E12741" w:rsidTr="009B51F4">
        <w:tc>
          <w:tcPr>
            <w:tcW w:w="3192" w:type="dxa"/>
          </w:tcPr>
          <w:p w:rsidR="00E12741" w:rsidRDefault="00E12741" w:rsidP="009B51F4">
            <w:r>
              <w:t>Natural Frequency of Bridge</w:t>
            </w:r>
          </w:p>
        </w:tc>
        <w:tc>
          <w:tcPr>
            <w:tcW w:w="772" w:type="dxa"/>
          </w:tcPr>
          <w:p w:rsidR="00E12741" w:rsidRDefault="00E12741" w:rsidP="009B51F4">
            <w:r>
              <w:t>3.0</w:t>
            </w:r>
          </w:p>
        </w:tc>
        <w:tc>
          <w:tcPr>
            <w:tcW w:w="743" w:type="dxa"/>
          </w:tcPr>
          <w:p w:rsidR="00E12741" w:rsidRDefault="00E12741" w:rsidP="009B51F4">
            <w:r>
              <w:t>3.0</w:t>
            </w:r>
          </w:p>
        </w:tc>
        <w:tc>
          <w:tcPr>
            <w:tcW w:w="743" w:type="dxa"/>
          </w:tcPr>
          <w:p w:rsidR="00E12741" w:rsidRDefault="00E12741" w:rsidP="009B51F4">
            <w:r>
              <w:t>Hz</w:t>
            </w:r>
          </w:p>
        </w:tc>
      </w:tr>
      <w:tr w:rsidR="00E12741" w:rsidTr="009B51F4">
        <w:tc>
          <w:tcPr>
            <w:tcW w:w="3192" w:type="dxa"/>
          </w:tcPr>
          <w:p w:rsidR="00E12741" w:rsidRDefault="00E12741" w:rsidP="009B51F4">
            <w:r>
              <w:t>Natural Frequency of Vehicle</w:t>
            </w:r>
          </w:p>
        </w:tc>
        <w:tc>
          <w:tcPr>
            <w:tcW w:w="772" w:type="dxa"/>
          </w:tcPr>
          <w:p w:rsidR="00E12741" w:rsidRDefault="00E12741" w:rsidP="009B51F4">
            <w:r>
              <w:t>3.6</w:t>
            </w:r>
          </w:p>
        </w:tc>
        <w:tc>
          <w:tcPr>
            <w:tcW w:w="743" w:type="dxa"/>
          </w:tcPr>
          <w:p w:rsidR="00E12741" w:rsidRDefault="00E12741" w:rsidP="009B51F4">
            <w:r>
              <w:t>3.0</w:t>
            </w:r>
          </w:p>
        </w:tc>
        <w:tc>
          <w:tcPr>
            <w:tcW w:w="743" w:type="dxa"/>
          </w:tcPr>
          <w:p w:rsidR="00E12741" w:rsidRDefault="00E12741" w:rsidP="009B51F4">
            <w:r>
              <w:t>Hz</w:t>
            </w:r>
          </w:p>
        </w:tc>
      </w:tr>
      <w:tr w:rsidR="00E12741" w:rsidTr="009B51F4">
        <w:tc>
          <w:tcPr>
            <w:tcW w:w="3192" w:type="dxa"/>
          </w:tcPr>
          <w:p w:rsidR="00E12741" w:rsidRDefault="00E12741" w:rsidP="009B51F4">
            <w:r>
              <w:t xml:space="preserve">Profile Frequency </w:t>
            </w:r>
          </w:p>
        </w:tc>
        <w:tc>
          <w:tcPr>
            <w:tcW w:w="772" w:type="dxa"/>
          </w:tcPr>
          <w:p w:rsidR="00E12741" w:rsidRDefault="00E12741" w:rsidP="009B51F4">
            <w:r>
              <w:t>2.7</w:t>
            </w:r>
          </w:p>
        </w:tc>
        <w:tc>
          <w:tcPr>
            <w:tcW w:w="743" w:type="dxa"/>
          </w:tcPr>
          <w:p w:rsidR="00E12741" w:rsidRDefault="00E12741" w:rsidP="009B51F4">
            <w:r>
              <w:t>3.0</w:t>
            </w:r>
          </w:p>
        </w:tc>
        <w:tc>
          <w:tcPr>
            <w:tcW w:w="743" w:type="dxa"/>
          </w:tcPr>
          <w:p w:rsidR="00E12741" w:rsidRDefault="00E12741" w:rsidP="009B51F4">
            <w:r>
              <w:t>Hz</w:t>
            </w:r>
          </w:p>
        </w:tc>
      </w:tr>
    </w:tbl>
    <w:p w:rsidR="00E12741" w:rsidRDefault="00E12741" w:rsidP="00034BB5">
      <w:pPr>
        <w:rPr>
          <w:b/>
        </w:rPr>
      </w:pPr>
    </w:p>
    <w:p w:rsidR="0041502F" w:rsidRDefault="00EB0490" w:rsidP="00034BB5">
      <w:pPr>
        <w:rPr>
          <w:b/>
        </w:rPr>
      </w:pPr>
      <w:r>
        <w:rPr>
          <w:noProof/>
        </w:rPr>
        <w:drawing>
          <wp:inline distT="0" distB="0" distL="0" distR="0" wp14:anchorId="33251C8E" wp14:editId="31C53D2B">
            <wp:extent cx="5943600" cy="2759075"/>
            <wp:effectExtent l="0" t="0" r="19050" b="222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F1E44" w:rsidRDefault="00CF1E44" w:rsidP="00CF1E44">
      <w:pPr>
        <w:pStyle w:val="Heading3"/>
      </w:pPr>
      <w:r>
        <w:t>Real Profile (non-harmonic)</w:t>
      </w:r>
    </w:p>
    <w:p w:rsidR="00CF1E44" w:rsidRPr="00CF1E44" w:rsidRDefault="00CF1E44" w:rsidP="00CF1E44">
      <w:r>
        <w:t>The FE model was also run with a more realistic profile (</w:t>
      </w:r>
      <w:r>
        <w:fldChar w:fldCharType="begin"/>
      </w:r>
      <w:r>
        <w:instrText xml:space="preserve"> REF _Ref520192215 \h </w:instrText>
      </w:r>
      <w:r>
        <w:fldChar w:fldCharType="separate"/>
      </w:r>
      <w:r>
        <w:t xml:space="preserve">Graph </w:t>
      </w:r>
      <w:r>
        <w:rPr>
          <w:noProof/>
        </w:rPr>
        <w:t>1</w:t>
      </w:r>
      <w:r>
        <w:fldChar w:fldCharType="end"/>
      </w:r>
      <w:r>
        <w:t xml:space="preserve">), that was gathered from an actual bridge. An FE model of multiple single-span bridges, each with a frequency of 3 Hz and a mass distribution representative of real bridges was </w:t>
      </w:r>
      <w:r w:rsidR="004D7950">
        <w:t xml:space="preserve">analyzed with the realistic profile. Another analysis was completed with an identical FE model, except the bridges in the model were made rigid. </w:t>
      </w:r>
    </w:p>
    <w:p w:rsidR="00CF1E44" w:rsidRDefault="00CF1E44" w:rsidP="00CF1E44">
      <w:pPr>
        <w:pStyle w:val="Caption"/>
        <w:keepNext/>
      </w:pPr>
      <w:bookmarkStart w:id="1" w:name="_Ref520192215"/>
      <w:r>
        <w:lastRenderedPageBreak/>
        <w:t xml:space="preserve">Graph </w:t>
      </w:r>
      <w:fldSimple w:instr=" SEQ Graph \* ARABIC ">
        <w:r>
          <w:rPr>
            <w:noProof/>
          </w:rPr>
          <w:t>1</w:t>
        </w:r>
      </w:fldSimple>
      <w:bookmarkEnd w:id="1"/>
      <w:r>
        <w:t>: Real profile used in FE simulation</w:t>
      </w:r>
    </w:p>
    <w:p w:rsidR="00CF1E44" w:rsidRPr="00CF1E44" w:rsidRDefault="00CF1E44" w:rsidP="00CF1E44">
      <w:r>
        <w:rPr>
          <w:noProof/>
        </w:rPr>
        <w:drawing>
          <wp:inline distT="0" distB="0" distL="0" distR="0" wp14:anchorId="76C85C55" wp14:editId="7F8B0E2E">
            <wp:extent cx="3840480" cy="1804946"/>
            <wp:effectExtent l="0" t="0" r="26670" b="241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60224" w:rsidRDefault="00660224" w:rsidP="00660224">
      <w:pPr>
        <w:keepNext/>
      </w:pPr>
      <w:r>
        <w:rPr>
          <w:noProof/>
        </w:rPr>
        <w:drawing>
          <wp:inline distT="0" distB="0" distL="0" distR="0" wp14:anchorId="14ABEABB" wp14:editId="2258D0B1">
            <wp:extent cx="5943600" cy="2669540"/>
            <wp:effectExtent l="0" t="0" r="19050" b="165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660224" w:rsidRDefault="00660224" w:rsidP="00660224">
      <w:pPr>
        <w:pStyle w:val="Caption"/>
        <w:jc w:val="center"/>
        <w:rPr>
          <w:b w:val="0"/>
        </w:rPr>
      </w:pPr>
      <w:r>
        <w:t xml:space="preserve">Figure </w:t>
      </w:r>
      <w:fldSimple w:instr=" SEQ Figure \* ARABIC ">
        <w:r>
          <w:rPr>
            <w:noProof/>
          </w:rPr>
          <w:t>1</w:t>
        </w:r>
      </w:fldSimple>
      <w:r>
        <w:t>: Contact Force from FE model with Real Profile</w:t>
      </w:r>
      <w:r w:rsidR="00EB514B">
        <w:t xml:space="preserve"> (</w:t>
      </w:r>
      <w:proofErr w:type="spellStart"/>
      <w:r w:rsidR="00EB514B">
        <w:t>Freq</w:t>
      </w:r>
      <w:proofErr w:type="spellEnd"/>
      <w:r w:rsidR="00EB514B">
        <w:t>&gt;10Hz filtered out)</w:t>
      </w:r>
    </w:p>
    <w:p w:rsidR="004B6D45" w:rsidRDefault="004B6D45" w:rsidP="00034BB5">
      <w:r>
        <w:t xml:space="preserve">These results further support the claim that the vehicle response (and resulting contact force) cannot be </w:t>
      </w:r>
      <w:r w:rsidR="00660224">
        <w:t>accurately predicted unless the bridge system is included in the analysis. Furthermore, the dynamic amplification of contact force does not constitute the entirety of dynamic amplification. The dynamic amplification of bridge response must include the response due to the increased apparent weight of a bouncing vehicle as well as the response associated with the motion of the bridge as its mass is accelerated (and resonating in its natural modes of vibration)</w:t>
      </w:r>
      <w:r w:rsidR="00115131">
        <w:t>.</w:t>
      </w:r>
    </w:p>
    <w:p w:rsidR="00115131" w:rsidRDefault="00115131" w:rsidP="00034BB5">
      <w:r>
        <w:t>However, it seems that as the roadway profile becomes less harmonic, the force input by the vehicle to the bridge may be reasonable predicted by considering the response of the vehicle over the profile, without consideration of the bridge.</w:t>
      </w:r>
    </w:p>
    <w:p w:rsidR="004D7950" w:rsidRDefault="004D7950" w:rsidP="00034BB5">
      <w:r>
        <w:t xml:space="preserve">The question remains, whether bridge response can be adequately predicted by analyzing it with the vehicle contact force computed with the profile alone. </w:t>
      </w:r>
      <w:r w:rsidR="003F7E5A">
        <w:t xml:space="preserve">But regardless, there is no convenient means of analyzing a bridge subjected to a force that varies in both position and magnitude with time. More important is to determine the degree to which the bridge is excited by that contact force. </w:t>
      </w:r>
    </w:p>
    <w:p w:rsidR="00895B18" w:rsidRDefault="00895B18" w:rsidP="00895B18">
      <w:pPr>
        <w:pStyle w:val="Heading2"/>
      </w:pPr>
      <w:r>
        <w:lastRenderedPageBreak/>
        <w:t>Decoupling efforts</w:t>
      </w:r>
    </w:p>
    <w:p w:rsidR="00895B18" w:rsidRDefault="00895B18" w:rsidP="00895B18">
      <w:r>
        <w:t>In an effort to</w:t>
      </w:r>
      <w:r w:rsidR="007B6C5E">
        <w:t xml:space="preserve"> demonstrate the suitability of a contact force computed without consideration of the bridge we will a</w:t>
      </w:r>
      <w:r>
        <w:t xml:space="preserve">nalyze (2) single </w:t>
      </w:r>
      <w:proofErr w:type="spellStart"/>
      <w:r>
        <w:t>dof</w:t>
      </w:r>
      <w:proofErr w:type="spellEnd"/>
      <w:r>
        <w:t xml:space="preserve"> systems separately. First, a model of the vehicle only will be run, subjected to a given profile (realistic). The contact force will be recorded. A second model of the bridge (idealized as a single sprung mass) will be subjected to the contact force. The resulting bridge response will be compared to that for a 2 </w:t>
      </w:r>
      <w:proofErr w:type="spellStart"/>
      <w:r>
        <w:t>dof</w:t>
      </w:r>
      <w:proofErr w:type="spellEnd"/>
      <w:r>
        <w:t xml:space="preserve"> coupled system subjected to the same profile.</w:t>
      </w:r>
    </w:p>
    <w:p w:rsidR="00834A93" w:rsidRDefault="00834A93" w:rsidP="00895B18">
      <w:r>
        <w:t xml:space="preserve">First let’s compare contact force computed using a model of the coupled system and using a model of only the vehicle. </w:t>
      </w:r>
    </w:p>
    <w:p w:rsidR="00834A93" w:rsidRDefault="00834A93" w:rsidP="00895B18">
      <w:r>
        <w:rPr>
          <w:noProof/>
        </w:rPr>
        <w:drawing>
          <wp:inline distT="0" distB="0" distL="0" distR="0" wp14:anchorId="444AD816" wp14:editId="0650B044">
            <wp:extent cx="5943600" cy="1720211"/>
            <wp:effectExtent l="0" t="0" r="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720211"/>
                    </a:xfrm>
                    <a:prstGeom prst="rect">
                      <a:avLst/>
                    </a:prstGeom>
                    <a:noFill/>
                    <a:ln>
                      <a:noFill/>
                    </a:ln>
                  </pic:spPr>
                </pic:pic>
              </a:graphicData>
            </a:graphic>
          </wp:inline>
        </w:drawing>
      </w:r>
    </w:p>
    <w:p w:rsidR="00834A93" w:rsidRDefault="00834A93" w:rsidP="00895B18">
      <w:r>
        <w:t>The contact force appears to be similar with and without the bridge considered. The bridge displacement is compared below.</w:t>
      </w:r>
    </w:p>
    <w:p w:rsidR="00834A93" w:rsidRDefault="00834A93" w:rsidP="00895B18">
      <w:r>
        <w:rPr>
          <w:noProof/>
        </w:rPr>
        <w:drawing>
          <wp:inline distT="0" distB="0" distL="0" distR="0" wp14:anchorId="6086E63C" wp14:editId="323B7B37">
            <wp:extent cx="5943600" cy="1736289"/>
            <wp:effectExtent l="0" t="0" r="0" b="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736289"/>
                    </a:xfrm>
                    <a:prstGeom prst="rect">
                      <a:avLst/>
                    </a:prstGeom>
                    <a:noFill/>
                    <a:ln>
                      <a:noFill/>
                    </a:ln>
                  </pic:spPr>
                </pic:pic>
              </a:graphicData>
            </a:graphic>
          </wp:inline>
        </w:drawing>
      </w:r>
    </w:p>
    <w:p w:rsidR="00834A93" w:rsidRDefault="00834A93" w:rsidP="00895B18">
      <w:r>
        <w:t>As can be seen in the above plot, the displacement cannot be accurately predicted</w:t>
      </w:r>
      <w:r w:rsidR="00595ACE">
        <w:t>, and in this instance, is overestimated,</w:t>
      </w:r>
      <w:r>
        <w:t xml:space="preserve"> if an uncoupled contact force is </w:t>
      </w:r>
      <w:r w:rsidR="00595ACE">
        <w:t xml:space="preserve">used. </w:t>
      </w:r>
      <w:r w:rsidR="008776D7">
        <w:t>However, this study approximates the structure as a single degree-of-freed</w:t>
      </w:r>
      <w:r w:rsidR="005B0292">
        <w:t xml:space="preserve">om sprung mass, when in reality the force is moving on the bridge thereby applying force at points of varying stiffness and only present for a short period of time. </w:t>
      </w:r>
    </w:p>
    <w:p w:rsidR="005B0292" w:rsidRDefault="005B0292" w:rsidP="005B0292">
      <w:pPr>
        <w:pStyle w:val="Heading3"/>
      </w:pPr>
      <w:r>
        <w:t>Bridge response to contact force</w:t>
      </w:r>
    </w:p>
    <w:p w:rsidR="005B0292" w:rsidRDefault="005B0292" w:rsidP="00895B18">
      <w:r>
        <w:t>Let’s examine the response of a more realistic structure to the decoupled vehicle contact force.</w:t>
      </w:r>
    </w:p>
    <w:p w:rsidR="007D65A6" w:rsidRPr="00895B18" w:rsidRDefault="007D65A6" w:rsidP="00895B18">
      <w:r>
        <w:t xml:space="preserve">If the response of a bridge can be determined with only the decoupled contact force then the </w:t>
      </w:r>
      <w:r w:rsidR="00AD5331">
        <w:t xml:space="preserve">contact force can be estimated using the profile (or profile parameters), which can in turn be used to estimate the bridge response. </w:t>
      </w:r>
      <w:r>
        <w:t xml:space="preserve"> </w:t>
      </w:r>
    </w:p>
    <w:p w:rsidR="00115131" w:rsidRDefault="00115131" w:rsidP="00115131">
      <w:pPr>
        <w:pStyle w:val="Heading1"/>
      </w:pPr>
      <w:r>
        <w:lastRenderedPageBreak/>
        <w:t>Frequency or phase shift of moving observer over oscillating mode shape</w:t>
      </w:r>
    </w:p>
    <w:p w:rsidR="00115131" w:rsidRDefault="00115131" w:rsidP="00115131">
      <w:r>
        <w:t xml:space="preserve">This study examines the effect of a moving observer on an oscillating mode shape. This scenario represents a vehicle traveling over a vibrating bridge. </w:t>
      </w:r>
      <w:r w:rsidR="00890F8B">
        <w:t xml:space="preserve">The vehicle position in the following calculations is for the location on the bridge at the vehicle’s position and thus represents the vehicle contact point position. </w:t>
      </w:r>
      <w:r w:rsidR="00C77112">
        <w:t>This scenario is easily described with the following functions.</w:t>
      </w:r>
    </w:p>
    <w:p w:rsidR="00C77112" w:rsidRPr="00A70FC2" w:rsidRDefault="00C77112" w:rsidP="00A70FC2">
      <w:pPr>
        <w:pStyle w:val="ListParagraph"/>
        <w:numPr>
          <w:ilvl w:val="0"/>
          <w:numId w:val="1"/>
        </w:numPr>
        <w:rPr>
          <w:rFonts w:eastAsiaTheme="minorEastAsia"/>
        </w:rPr>
      </w:pPr>
      <w:r w:rsidRPr="00A70FC2">
        <w:rPr>
          <w:rFonts w:eastAsiaTheme="minorEastAsia"/>
        </w:rPr>
        <w:t>Assumed mode shape:</w:t>
      </w:r>
      <w:r w:rsidR="00A70FC2">
        <w:rPr>
          <w:rFonts w:eastAsiaTheme="minorEastAsia"/>
        </w:rPr>
        <w:tab/>
      </w:r>
      <w:r w:rsidRPr="00A70FC2">
        <w:rPr>
          <w:rFonts w:eastAsiaTheme="minorEastAsia"/>
        </w:rPr>
        <w:tab/>
      </w:r>
      <m:oMath>
        <m:r>
          <w:rPr>
            <w:rFonts w:ascii="Cambria Math" w:hAnsi="Cambria Math"/>
          </w:rPr>
          <m:t>y=∆</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Nπ</m:t>
                    </m:r>
                  </m:num>
                  <m:den>
                    <m:r>
                      <w:rPr>
                        <w:rFonts w:ascii="Cambria Math" w:hAnsi="Cambria Math"/>
                      </w:rPr>
                      <m:t>L</m:t>
                    </m:r>
                  </m:den>
                </m:f>
                <m:r>
                  <w:rPr>
                    <w:rFonts w:ascii="Cambria Math" w:hAnsi="Cambria Math"/>
                  </w:rPr>
                  <m:t>x</m:t>
                </m:r>
              </m:e>
            </m:d>
          </m:e>
        </m:func>
      </m:oMath>
      <w:r w:rsidR="00A70FC2">
        <w:rPr>
          <w:rFonts w:eastAsiaTheme="minorEastAsia"/>
        </w:rPr>
        <w:tab/>
      </w:r>
      <w:r w:rsidRPr="00A70FC2">
        <w:rPr>
          <w:rFonts w:eastAsiaTheme="minorEastAsia"/>
        </w:rPr>
        <w:t>for modes: N = 1</w:t>
      </w:r>
      <w:proofErr w:type="gramStart"/>
      <w:r w:rsidRPr="00A70FC2">
        <w:rPr>
          <w:rFonts w:eastAsiaTheme="minorEastAsia"/>
        </w:rPr>
        <w:t>,2,3</w:t>
      </w:r>
      <w:proofErr w:type="gramEnd"/>
      <w:r w:rsidRPr="00A70FC2">
        <w:rPr>
          <w:rFonts w:eastAsiaTheme="minorEastAsia"/>
        </w:rPr>
        <w:t>…</w:t>
      </w:r>
      <w:r>
        <w:sym w:font="Symbol" w:char="F0A5"/>
      </w:r>
    </w:p>
    <w:p w:rsidR="00C77112" w:rsidRPr="00A70FC2" w:rsidRDefault="00C77112" w:rsidP="00A70FC2">
      <w:pPr>
        <w:pStyle w:val="ListParagraph"/>
        <w:numPr>
          <w:ilvl w:val="0"/>
          <w:numId w:val="1"/>
        </w:numPr>
        <w:rPr>
          <w:rFonts w:eastAsiaTheme="minorEastAsia"/>
        </w:rPr>
      </w:pPr>
      <w:r w:rsidRPr="00A70FC2">
        <w:rPr>
          <w:rFonts w:eastAsiaTheme="minorEastAsia"/>
        </w:rPr>
        <w:t xml:space="preserve">Assumed motion of </w:t>
      </w:r>
      <w:r w:rsidR="00A70FC2">
        <w:rPr>
          <w:rFonts w:eastAsiaTheme="minorEastAsia"/>
        </w:rPr>
        <w:t>bridge</w:t>
      </w:r>
      <w:r w:rsidRPr="00A70FC2">
        <w:rPr>
          <w:rFonts w:eastAsiaTheme="minorEastAsia"/>
        </w:rPr>
        <w:t>:</w:t>
      </w:r>
      <w:r w:rsidRPr="00A70FC2">
        <w:rPr>
          <w:rFonts w:eastAsiaTheme="minorEastAsia"/>
        </w:rPr>
        <w:tab/>
      </w:r>
      <m:oMath>
        <m:r>
          <w:rPr>
            <w:rFonts w:ascii="Cambria Math" w:eastAsiaTheme="minorEastAsia" w:hAnsi="Cambria Math"/>
          </w:rPr>
          <m:t>∆=Asin</m:t>
        </m:r>
        <m:d>
          <m:dPr>
            <m:ctrlPr>
              <w:rPr>
                <w:rFonts w:ascii="Cambria Math" w:eastAsiaTheme="minorEastAsia" w:hAnsi="Cambria Math"/>
                <w:i/>
              </w:rPr>
            </m:ctrlPr>
          </m:dPr>
          <m:e>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r>
              <w:rPr>
                <w:rFonts w:ascii="Cambria Math" w:eastAsiaTheme="minorEastAsia" w:hAnsi="Cambria Math"/>
              </w:rPr>
              <m:t>t</m:t>
            </m:r>
          </m:e>
        </m:d>
      </m:oMath>
      <w:r w:rsidRPr="00A70FC2">
        <w:rPr>
          <w:rFonts w:eastAsiaTheme="minorEastAsia"/>
        </w:rPr>
        <w:t xml:space="preserve"> </w:t>
      </w:r>
      <w:r w:rsidRPr="00A70FC2">
        <w:rPr>
          <w:rFonts w:eastAsiaTheme="minorEastAsia"/>
        </w:rPr>
        <w:tab/>
        <w:t xml:space="preserve">for natural frequency: </w:t>
      </w:r>
      <w:proofErr w:type="gramStart"/>
      <w:r w:rsidRPr="00A70FC2">
        <w:rPr>
          <w:rFonts w:eastAsiaTheme="minorEastAsia"/>
          <w:i/>
        </w:rPr>
        <w:t>f</w:t>
      </w:r>
      <w:r w:rsidRPr="00A70FC2">
        <w:rPr>
          <w:rFonts w:eastAsiaTheme="minorEastAsia"/>
          <w:i/>
          <w:vertAlign w:val="subscript"/>
        </w:rPr>
        <w:t>n</w:t>
      </w:r>
      <w:proofErr w:type="gramEnd"/>
      <w:r w:rsidRPr="00A70FC2">
        <w:rPr>
          <w:rFonts w:eastAsiaTheme="minorEastAsia"/>
          <w:i/>
          <w:vertAlign w:val="subscript"/>
        </w:rPr>
        <w:t>.</w:t>
      </w:r>
      <w:r w:rsidRPr="00A70FC2">
        <w:rPr>
          <w:rFonts w:eastAsiaTheme="minorEastAsia"/>
        </w:rPr>
        <w:t xml:space="preserve"> At time: </w:t>
      </w:r>
      <w:r w:rsidRPr="00A70FC2">
        <w:rPr>
          <w:rFonts w:eastAsiaTheme="minorEastAsia"/>
          <w:i/>
        </w:rPr>
        <w:t>t</w:t>
      </w:r>
    </w:p>
    <w:p w:rsidR="00C77112" w:rsidRPr="00A70FC2" w:rsidRDefault="00C77112" w:rsidP="00A70FC2">
      <w:pPr>
        <w:pStyle w:val="ListParagraph"/>
        <w:numPr>
          <w:ilvl w:val="0"/>
          <w:numId w:val="1"/>
        </w:numPr>
        <w:rPr>
          <w:rFonts w:eastAsiaTheme="minorEastAsia"/>
          <w:i/>
        </w:rPr>
      </w:pPr>
      <w:r w:rsidRPr="00A70FC2">
        <w:rPr>
          <w:rFonts w:eastAsiaTheme="minorEastAsia"/>
        </w:rPr>
        <w:t>Assumed vehicle motion:</w:t>
      </w:r>
      <w:r w:rsidRPr="00A70FC2">
        <w:rPr>
          <w:rFonts w:eastAsiaTheme="minorEastAsia"/>
        </w:rPr>
        <w:tab/>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v</m:t>
            </m:r>
          </m:sub>
        </m:sSub>
        <m:r>
          <w:rPr>
            <w:rFonts w:ascii="Cambria Math" w:eastAsiaTheme="minorEastAsia" w:hAnsi="Cambria Math"/>
          </w:rPr>
          <m:t>=vt</m:t>
        </m:r>
      </m:oMath>
      <w:r w:rsidRPr="00A70FC2">
        <w:rPr>
          <w:rFonts w:eastAsiaTheme="minorEastAsia"/>
        </w:rPr>
        <w:tab/>
      </w:r>
      <w:r w:rsidRPr="00A70FC2">
        <w:rPr>
          <w:rFonts w:eastAsiaTheme="minorEastAsia"/>
        </w:rPr>
        <w:tab/>
      </w:r>
      <w:r w:rsidRPr="00A70FC2">
        <w:rPr>
          <w:rFonts w:eastAsiaTheme="minorEastAsia"/>
        </w:rPr>
        <w:tab/>
        <w:t xml:space="preserve">for vehicle velocity: </w:t>
      </w:r>
      <w:r w:rsidRPr="00A70FC2">
        <w:rPr>
          <w:rFonts w:eastAsiaTheme="minorEastAsia"/>
          <w:i/>
        </w:rPr>
        <w:t>v</w:t>
      </w:r>
    </w:p>
    <w:p w:rsidR="00C77112" w:rsidRDefault="00C77112" w:rsidP="00115131">
      <w:pPr>
        <w:rPr>
          <w:rFonts w:eastAsiaTheme="minorEastAsia"/>
        </w:rPr>
      </w:pPr>
      <w:r>
        <w:rPr>
          <w:rFonts w:eastAsiaTheme="minorEastAsia"/>
        </w:rPr>
        <w:t>Therefore the vertical position of the vehicle at time: t is as follows:</w:t>
      </w:r>
    </w:p>
    <w:p w:rsidR="00C77112" w:rsidRPr="00E00804" w:rsidRDefault="001042AA" w:rsidP="00115131">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v</m:t>
              </m:r>
            </m:sub>
          </m:sSub>
          <m:r>
            <w:rPr>
              <w:rFonts w:ascii="Cambria Math" w:hAnsi="Cambria Math"/>
            </w:rPr>
            <m:t>=Asin</m:t>
          </m:r>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Nπ</m:t>
                  </m:r>
                  <m:f>
                    <m:fPr>
                      <m:ctrlPr>
                        <w:rPr>
                          <w:rFonts w:ascii="Cambria Math" w:hAnsi="Cambria Math"/>
                          <w:i/>
                        </w:rPr>
                      </m:ctrlPr>
                    </m:fPr>
                    <m:num>
                      <m:r>
                        <w:rPr>
                          <w:rFonts w:ascii="Cambria Math" w:hAnsi="Cambria Math"/>
                        </w:rPr>
                        <m:t>v</m:t>
                      </m:r>
                    </m:num>
                    <m:den>
                      <m:r>
                        <w:rPr>
                          <w:rFonts w:ascii="Cambria Math" w:hAnsi="Cambria Math"/>
                        </w:rPr>
                        <m:t>L</m:t>
                      </m:r>
                    </m:den>
                  </m:f>
                  <m:r>
                    <w:rPr>
                      <w:rFonts w:ascii="Cambria Math" w:hAnsi="Cambria Math"/>
                    </w:rPr>
                    <m:t>t</m:t>
                  </m:r>
                </m:e>
              </m:d>
            </m:e>
          </m:func>
        </m:oMath>
      </m:oMathPara>
    </w:p>
    <w:p w:rsidR="00E00804" w:rsidRDefault="00E00804" w:rsidP="00115131">
      <w:pPr>
        <w:rPr>
          <w:rFonts w:eastAsiaTheme="minorEastAsia"/>
        </w:rPr>
      </w:pPr>
      <w:r>
        <w:rPr>
          <w:rFonts w:eastAsiaTheme="minorEastAsia"/>
        </w:rPr>
        <w:t xml:space="preserve">It is clear from the above </w:t>
      </w:r>
      <w:r w:rsidR="001505B6">
        <w:rPr>
          <w:rFonts w:eastAsiaTheme="minorEastAsia"/>
        </w:rPr>
        <w:t>that the vertical motion of the vehicle</w:t>
      </w:r>
      <w:r w:rsidR="00E70FE2">
        <w:rPr>
          <w:rFonts w:eastAsiaTheme="minorEastAsia"/>
        </w:rPr>
        <w:t xml:space="preserve"> (contact point)</w:t>
      </w:r>
      <w:r w:rsidR="001505B6">
        <w:rPr>
          <w:rFonts w:eastAsiaTheme="minorEastAsia"/>
        </w:rPr>
        <w:t xml:space="preserve"> does not have a frequency equal to natural frequency of the bridge mode. </w:t>
      </w:r>
      <w:r w:rsidR="00A30C40">
        <w:rPr>
          <w:rFonts w:eastAsiaTheme="minorEastAsia"/>
        </w:rPr>
        <w:t>The equation can be written in the following form:</w:t>
      </w:r>
    </w:p>
    <w:p w:rsidR="00A30C40" w:rsidRPr="00A30C40" w:rsidRDefault="001042AA" w:rsidP="00115131">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2</m:t>
              </m:r>
            </m:den>
          </m:f>
          <m:d>
            <m:dPr>
              <m:ctrlPr>
                <w:rPr>
                  <w:rFonts w:ascii="Cambria Math" w:hAnsi="Cambria Math"/>
                  <w:i/>
                </w:rPr>
              </m:ctrlPr>
            </m:dPr>
            <m:e>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2π</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Nv</m:t>
                              </m:r>
                            </m:num>
                            <m:den>
                              <m:r>
                                <w:rPr>
                                  <w:rFonts w:ascii="Cambria Math" w:hAnsi="Cambria Math"/>
                                </w:rPr>
                                <m:t>2L</m:t>
                              </m:r>
                            </m:den>
                          </m:f>
                        </m:e>
                      </m:d>
                      <m:r>
                        <w:rPr>
                          <w:rFonts w:ascii="Cambria Math" w:hAnsi="Cambria Math"/>
                        </w:rPr>
                        <m:t>*t</m:t>
                      </m:r>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π</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Nv</m:t>
                              </m:r>
                            </m:num>
                            <m:den>
                              <m:r>
                                <w:rPr>
                                  <w:rFonts w:ascii="Cambria Math" w:hAnsi="Cambria Math"/>
                                </w:rPr>
                                <m:t>2L</m:t>
                              </m:r>
                            </m:den>
                          </m:f>
                        </m:e>
                      </m:d>
                      <m:r>
                        <w:rPr>
                          <w:rFonts w:ascii="Cambria Math" w:hAnsi="Cambria Math"/>
                        </w:rPr>
                        <m:t>*t</m:t>
                      </m:r>
                    </m:e>
                  </m:d>
                </m:e>
              </m:func>
            </m:e>
          </m:d>
        </m:oMath>
      </m:oMathPara>
    </w:p>
    <w:p w:rsidR="00A30C40" w:rsidRDefault="00A30C40" w:rsidP="00115131">
      <w:pPr>
        <w:rPr>
          <w:rFonts w:eastAsiaTheme="minorEastAsia"/>
        </w:rPr>
      </w:pPr>
      <w:r>
        <w:rPr>
          <w:rFonts w:eastAsiaTheme="minorEastAsia"/>
        </w:rPr>
        <w:t xml:space="preserve">Therefore the vehicle experiences vertical motion with two frequency components equal </w:t>
      </w:r>
      <w:proofErr w:type="gramStart"/>
      <w:r>
        <w:rPr>
          <w:rFonts w:eastAsiaTheme="minorEastAsia"/>
        </w:rPr>
        <w:t xml:space="preserve">to </w:t>
      </w:r>
      <w:proofErr w:type="gramEnd"/>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Nv</m:t>
            </m:r>
          </m:num>
          <m:den>
            <m:r>
              <w:rPr>
                <w:rFonts w:ascii="Cambria Math" w:eastAsiaTheme="minorEastAsia" w:hAnsi="Cambria Math"/>
              </w:rPr>
              <m:t>2L</m:t>
            </m:r>
          </m:den>
        </m:f>
        <m:r>
          <w:rPr>
            <w:rFonts w:ascii="Cambria Math" w:eastAsiaTheme="minorEastAsia" w:hAnsi="Cambria Math"/>
          </w:rPr>
          <m:t xml:space="preserve"> </m:t>
        </m:r>
      </m:oMath>
      <w:r>
        <w:rPr>
          <w:rFonts w:eastAsiaTheme="minorEastAsia"/>
        </w:rPr>
        <w:t>.</w:t>
      </w:r>
      <w:r w:rsidR="00890F8B">
        <w:rPr>
          <w:rFonts w:eastAsiaTheme="minorEastAsia"/>
        </w:rPr>
        <w:t xml:space="preserve"> Because of the nature of the integration of trigonometric functions, the frequency shift is the same for vehicle contact point velocity </w:t>
      </w:r>
      <w:r w:rsidR="000E010B">
        <w:rPr>
          <w:rFonts w:eastAsiaTheme="minorEastAsia"/>
        </w:rPr>
        <w:t>and acceleration.</w:t>
      </w:r>
    </w:p>
    <w:p w:rsidR="00AA5E0E" w:rsidRDefault="00AA5E0E" w:rsidP="00115131">
      <w:pPr>
        <w:rPr>
          <w:rFonts w:eastAsiaTheme="minorEastAsia"/>
        </w:rPr>
      </w:pPr>
      <w:r>
        <w:rPr>
          <w:rFonts w:eastAsiaTheme="minorEastAsia"/>
        </w:rPr>
        <w:t>This motion is illustrated in the following plot of the time history of the vehicle’s (contact point) vertical position</w:t>
      </w:r>
      <w:r w:rsidR="00715592">
        <w:rPr>
          <w:rFonts w:eastAsiaTheme="minorEastAsia"/>
        </w:rPr>
        <w:t xml:space="preserve"> (A=1, </w:t>
      </w:r>
      <w:proofErr w:type="spellStart"/>
      <w:proofErr w:type="gramStart"/>
      <w:r w:rsidR="00715592">
        <w:rPr>
          <w:rFonts w:eastAsiaTheme="minorEastAsia"/>
        </w:rPr>
        <w:t>f</w:t>
      </w:r>
      <w:r w:rsidR="00715592" w:rsidRPr="00715592">
        <w:rPr>
          <w:rFonts w:eastAsiaTheme="minorEastAsia"/>
          <w:vertAlign w:val="subscript"/>
        </w:rPr>
        <w:t>n</w:t>
      </w:r>
      <w:proofErr w:type="spellEnd"/>
      <w:r w:rsidR="00715592">
        <w:rPr>
          <w:rFonts w:eastAsiaTheme="minorEastAsia"/>
        </w:rPr>
        <w:t>=</w:t>
      </w:r>
      <w:proofErr w:type="gramEnd"/>
      <w:r w:rsidR="00715592">
        <w:rPr>
          <w:rFonts w:eastAsiaTheme="minorEastAsia"/>
        </w:rPr>
        <w:t xml:space="preserve">3Hz, N=1, v=720 in/sec, L=100 </w:t>
      </w:r>
      <w:proofErr w:type="spellStart"/>
      <w:r w:rsidR="00715592">
        <w:rPr>
          <w:rFonts w:eastAsiaTheme="minorEastAsia"/>
        </w:rPr>
        <w:t>ft</w:t>
      </w:r>
      <w:proofErr w:type="spellEnd"/>
      <w:r w:rsidR="00715592">
        <w:rPr>
          <w:rFonts w:eastAsiaTheme="minorEastAsia"/>
        </w:rPr>
        <w:t>)</w:t>
      </w:r>
      <w:r>
        <w:rPr>
          <w:rFonts w:eastAsiaTheme="minorEastAsia"/>
        </w:rPr>
        <w:t xml:space="preserve">. </w:t>
      </w:r>
      <w:r w:rsidR="006A58FA">
        <w:rPr>
          <w:rFonts w:eastAsiaTheme="minorEastAsia"/>
        </w:rPr>
        <w:t>The sum of the two harmonic functions results in an apparent beating.</w:t>
      </w:r>
    </w:p>
    <w:p w:rsidR="00AA5E0E" w:rsidRDefault="00715592" w:rsidP="00115131">
      <w:pPr>
        <w:rPr>
          <w:rFonts w:eastAsiaTheme="minorEastAsia"/>
        </w:rPr>
      </w:pPr>
      <w:r>
        <w:rPr>
          <w:rFonts w:eastAsiaTheme="minorEastAsia"/>
          <w:noProof/>
        </w:rPr>
        <w:lastRenderedPageBreak/>
        <w:drawing>
          <wp:inline distT="0" distB="0" distL="0" distR="0" wp14:anchorId="2EF2CAA4" wp14:editId="3354D15E">
            <wp:extent cx="5943600" cy="27377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6666" r="7047"/>
                    <a:stretch/>
                  </pic:blipFill>
                  <pic:spPr bwMode="auto">
                    <a:xfrm>
                      <a:off x="0" y="0"/>
                      <a:ext cx="5943600" cy="2737765"/>
                    </a:xfrm>
                    <a:prstGeom prst="rect">
                      <a:avLst/>
                    </a:prstGeom>
                    <a:noFill/>
                    <a:ln>
                      <a:noFill/>
                    </a:ln>
                    <a:extLst>
                      <a:ext uri="{53640926-AAD7-44D8-BBD7-CCE9431645EC}">
                        <a14:shadowObscured xmlns:a14="http://schemas.microsoft.com/office/drawing/2010/main"/>
                      </a:ext>
                    </a:extLst>
                  </pic:spPr>
                </pic:pic>
              </a:graphicData>
            </a:graphic>
          </wp:inline>
        </w:drawing>
      </w:r>
    </w:p>
    <w:p w:rsidR="00715592" w:rsidRDefault="00004D42" w:rsidP="00115131">
      <w:pPr>
        <w:rPr>
          <w:rFonts w:eastAsiaTheme="minorEastAsia"/>
        </w:rPr>
      </w:pPr>
      <w:r>
        <w:rPr>
          <w:rFonts w:eastAsiaTheme="minorEastAsia"/>
        </w:rPr>
        <w:t>The frequency shift</w:t>
      </w:r>
      <w:proofErr w:type="gramStart"/>
      <w:r w:rsidR="00FD10B0">
        <w:rPr>
          <w:rFonts w:eastAsiaTheme="minorEastAsia"/>
        </w:rPr>
        <w:t>,</w:t>
      </w:r>
      <w:r>
        <w:rPr>
          <w:rFonts w:eastAsiaTheme="minorEastAsia"/>
        </w:rPr>
        <w:t xml:space="preserve"> </w:t>
      </w:r>
      <w:proofErr w:type="gramEnd"/>
      <m:oMath>
        <m:f>
          <m:fPr>
            <m:ctrlPr>
              <w:rPr>
                <w:rFonts w:ascii="Cambria Math" w:eastAsiaTheme="minorEastAsia" w:hAnsi="Cambria Math"/>
                <w:i/>
              </w:rPr>
            </m:ctrlPr>
          </m:fPr>
          <m:num>
            <m:r>
              <w:rPr>
                <w:rFonts w:ascii="Cambria Math" w:eastAsiaTheme="minorEastAsia" w:hAnsi="Cambria Math"/>
              </w:rPr>
              <m:t>Nv</m:t>
            </m:r>
          </m:num>
          <m:den>
            <m:r>
              <w:rPr>
                <w:rFonts w:ascii="Cambria Math" w:eastAsiaTheme="minorEastAsia" w:hAnsi="Cambria Math"/>
              </w:rPr>
              <m:t>2L</m:t>
            </m:r>
          </m:den>
        </m:f>
      </m:oMath>
      <w:r>
        <w:rPr>
          <w:rFonts w:eastAsiaTheme="minorEastAsia"/>
        </w:rPr>
        <w:t>, is plotted b</w:t>
      </w:r>
      <w:r w:rsidR="00715592">
        <w:rPr>
          <w:rFonts w:eastAsiaTheme="minorEastAsia"/>
        </w:rPr>
        <w:t>elow for varying levels of v/L for the first mode. Alternatively, N/L can be thought of as the distance between nodal points.</w:t>
      </w:r>
      <w:r w:rsidR="00715592">
        <w:rPr>
          <w:rFonts w:eastAsiaTheme="minorEastAsia"/>
          <w:noProof/>
        </w:rPr>
        <w:drawing>
          <wp:anchor distT="0" distB="0" distL="114300" distR="114300" simplePos="0" relativeHeight="251660288" behindDoc="0" locked="0" layoutInCell="1" allowOverlap="1" wp14:anchorId="57F0CA2E" wp14:editId="4B89280B">
            <wp:simplePos x="914400" y="7048500"/>
            <wp:positionH relativeFrom="margin">
              <wp:align>right</wp:align>
            </wp:positionH>
            <wp:positionV relativeFrom="margin">
              <wp:align>bottom</wp:align>
            </wp:positionV>
            <wp:extent cx="3162300" cy="181292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62300" cy="1812925"/>
                    </a:xfrm>
                    <a:prstGeom prst="rect">
                      <a:avLst/>
                    </a:prstGeom>
                    <a:noFill/>
                    <a:ln>
                      <a:noFill/>
                    </a:ln>
                  </pic:spPr>
                </pic:pic>
              </a:graphicData>
            </a:graphic>
          </wp:anchor>
        </w:drawing>
      </w:r>
      <w:r w:rsidR="00EA7120">
        <w:rPr>
          <w:rFonts w:eastAsiaTheme="minorEastAsia"/>
        </w:rPr>
        <w:t xml:space="preserve"> </w:t>
      </w:r>
      <w:r w:rsidR="00715592">
        <w:rPr>
          <w:rFonts w:eastAsiaTheme="minorEastAsia"/>
        </w:rPr>
        <w:t xml:space="preserve">For a bridge with a span of 100 </w:t>
      </w:r>
      <w:proofErr w:type="spellStart"/>
      <w:r w:rsidR="00715592">
        <w:rPr>
          <w:rFonts w:eastAsiaTheme="minorEastAsia"/>
        </w:rPr>
        <w:t>ft</w:t>
      </w:r>
      <w:proofErr w:type="spellEnd"/>
      <w:r w:rsidR="00715592">
        <w:rPr>
          <w:rFonts w:eastAsiaTheme="minorEastAsia"/>
        </w:rPr>
        <w:t xml:space="preserve">, a vehicle velocity of 65 mph, a frequency shift of </w:t>
      </w:r>
      <w:r w:rsidR="00715592">
        <w:rPr>
          <w:rFonts w:eastAsiaTheme="minorEastAsia"/>
        </w:rPr>
        <w:sym w:font="Symbol" w:char="F0B1"/>
      </w:r>
      <w:r w:rsidR="00715592">
        <w:rPr>
          <w:rFonts w:eastAsiaTheme="minorEastAsia"/>
        </w:rPr>
        <w:t xml:space="preserve">0.48 Hz can be expected. </w:t>
      </w:r>
      <w:r w:rsidR="00EA7120">
        <w:rPr>
          <w:rFonts w:eastAsiaTheme="minorEastAsia"/>
        </w:rPr>
        <w:t xml:space="preserve">The acceleration of the vehicle is the second derivative of the position, and therefore, has the same 2 frequency components, but the second component contributes more to the total acceleration response because the component is multiplied by </w:t>
      </w:r>
      <m:oMath>
        <m:sSup>
          <m:sSupPr>
            <m:ctrlPr>
              <w:rPr>
                <w:rFonts w:ascii="Cambria Math" w:eastAsiaTheme="minorEastAsia"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Nv</m:t>
                    </m:r>
                  </m:num>
                  <m:den>
                    <m:r>
                      <w:rPr>
                        <w:rFonts w:ascii="Cambria Math" w:hAnsi="Cambria Math"/>
                      </w:rPr>
                      <m:t>2L</m:t>
                    </m:r>
                  </m:den>
                </m:f>
              </m:e>
            </m:d>
          </m:e>
          <m:sup>
            <m:r>
              <w:rPr>
                <w:rFonts w:ascii="Cambria Math" w:eastAsiaTheme="minorEastAsia" w:hAnsi="Cambria Math"/>
              </w:rPr>
              <m:t>2</m:t>
            </m:r>
          </m:sup>
        </m:sSup>
      </m:oMath>
      <w:r w:rsidR="00EA7120">
        <w:rPr>
          <w:rFonts w:eastAsiaTheme="minorEastAsia"/>
        </w:rPr>
        <w:t xml:space="preserve"> while the first is multiplied by </w:t>
      </w:r>
      <m:oMath>
        <m:sSup>
          <m:sSupPr>
            <m:ctrlPr>
              <w:rPr>
                <w:rFonts w:ascii="Cambria Math" w:eastAsiaTheme="minorEastAsia"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Nv</m:t>
                    </m:r>
                  </m:num>
                  <m:den>
                    <m:r>
                      <w:rPr>
                        <w:rFonts w:ascii="Cambria Math" w:hAnsi="Cambria Math"/>
                      </w:rPr>
                      <m:t>2L</m:t>
                    </m:r>
                  </m:den>
                </m:f>
              </m:e>
            </m:d>
          </m:e>
          <m:sup>
            <m:r>
              <w:rPr>
                <w:rFonts w:ascii="Cambria Math" w:eastAsiaTheme="minorEastAsia" w:hAnsi="Cambria Math"/>
              </w:rPr>
              <m:t>2</m:t>
            </m:r>
          </m:sup>
        </m:sSup>
      </m:oMath>
      <w:r w:rsidR="00EA7120">
        <w:rPr>
          <w:rFonts w:eastAsiaTheme="minorEastAsia"/>
        </w:rPr>
        <w:t xml:space="preserve"> and the second term</w:t>
      </w:r>
      <w:r w:rsidR="006A58FA">
        <w:rPr>
          <w:rFonts w:eastAsiaTheme="minorEastAsia"/>
        </w:rPr>
        <w:t xml:space="preserve">, </w:t>
      </w:r>
      <m:oMath>
        <m:f>
          <m:fPr>
            <m:ctrlPr>
              <w:rPr>
                <w:rFonts w:ascii="Cambria Math" w:hAnsi="Cambria Math"/>
                <w:i/>
              </w:rPr>
            </m:ctrlPr>
          </m:fPr>
          <m:num>
            <m:r>
              <w:rPr>
                <w:rFonts w:ascii="Cambria Math" w:hAnsi="Cambria Math"/>
              </w:rPr>
              <m:t>Nv</m:t>
            </m:r>
          </m:num>
          <m:den>
            <m:r>
              <w:rPr>
                <w:rFonts w:ascii="Cambria Math" w:hAnsi="Cambria Math"/>
              </w:rPr>
              <m:t>2L</m:t>
            </m:r>
          </m:den>
        </m:f>
      </m:oMath>
      <w:r w:rsidR="006A58FA">
        <w:rPr>
          <w:rFonts w:eastAsiaTheme="minorEastAsia"/>
        </w:rPr>
        <w:t>,</w:t>
      </w:r>
      <w:r w:rsidR="00EA7120">
        <w:rPr>
          <w:rFonts w:eastAsiaTheme="minorEastAsia"/>
        </w:rPr>
        <w:t xml:space="preserve"> </w:t>
      </w:r>
      <w:r w:rsidR="006A58FA">
        <w:rPr>
          <w:rFonts w:eastAsiaTheme="minorEastAsia"/>
        </w:rPr>
        <w:t xml:space="preserve">can be assumed to remain </w:t>
      </w:r>
      <w:r w:rsidR="00EA7120">
        <w:rPr>
          <w:rFonts w:eastAsiaTheme="minorEastAsia"/>
        </w:rPr>
        <w:t xml:space="preserve">positive. </w:t>
      </w:r>
    </w:p>
    <w:p w:rsidR="006A58FA" w:rsidRDefault="006A58FA">
      <w:pPr>
        <w:rPr>
          <w:rFonts w:eastAsiaTheme="minorEastAsia"/>
        </w:rPr>
      </w:pPr>
      <w:r>
        <w:rPr>
          <w:rFonts w:eastAsiaTheme="minorEastAsia"/>
        </w:rPr>
        <w:br w:type="page"/>
      </w:r>
    </w:p>
    <w:p w:rsidR="006A58FA" w:rsidRDefault="006A58FA" w:rsidP="006A58FA">
      <w:pPr>
        <w:pStyle w:val="Heading1"/>
        <w:rPr>
          <w:rFonts w:eastAsiaTheme="minorEastAsia"/>
        </w:rPr>
      </w:pPr>
      <w:r>
        <w:rPr>
          <w:rFonts w:eastAsiaTheme="minorEastAsia"/>
        </w:rPr>
        <w:lastRenderedPageBreak/>
        <w:t>Stress/strain amplification factors vs displacement amplification factors</w:t>
      </w:r>
    </w:p>
    <w:p w:rsidR="006A58FA" w:rsidRDefault="006A58FA" w:rsidP="006A58FA">
      <w:r>
        <w:t xml:space="preserve">In many pieces of relevant literature experimentally derived dynamic amplification factors are reported for both displacement and stress or strain. The displacement factors are almost always greater than those for stress or strain. If a bridge behaves linearly then its response </w:t>
      </w:r>
      <w:r w:rsidR="0007322E">
        <w:t>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w:t>
      </w:r>
      <w:r w:rsidR="00954037">
        <w:t xml:space="preserve"> of the</w:t>
      </w:r>
      <w:r w:rsidR="00954037" w:rsidRPr="00954037">
        <w:t xml:space="preserve"> </w:t>
      </w:r>
      <w:r w:rsidR="00954037">
        <w:t>key assumption that</w:t>
      </w:r>
      <w:r w:rsidR="0007322E">
        <w:t xml:space="preserve"> the measured response is due </w:t>
      </w:r>
      <w:r w:rsidR="00954037">
        <w:t xml:space="preserve">solely </w:t>
      </w:r>
      <w:r w:rsidR="0007322E">
        <w:t>to the applied load.</w:t>
      </w:r>
    </w:p>
    <w:p w:rsidR="0007322E" w:rsidRDefault="0007322E" w:rsidP="006A58FA">
      <w:r>
        <w:t xml:space="preserve">Dynamic amplification factors assume that the bridge response is due to a vehicle which applies a force equal to its weight increased by a factor to account for its dynamic motion (acceleration &gt; gravity). If this assumption were true, dynamic amplification factors would be equal for the various response quantities. The evidence to the contrary indicates that the assumption is false. </w:t>
      </w:r>
    </w:p>
    <w:p w:rsidR="0007322E" w:rsidRDefault="0007322E" w:rsidP="006A58FA">
      <w:r>
        <w:t>I pose the following assumptions are more representative of the phenomenon of dynamic amplification:</w:t>
      </w:r>
    </w:p>
    <w:p w:rsidR="0007322E" w:rsidRDefault="0007322E" w:rsidP="006A58FA">
      <w:r>
        <w:t xml:space="preserve">The bridge response is due to a force applied by the vehicle as well as a force due to the acceleration of the mass of the bridge as it is excited by the dynamic vehicle force (or other excitation sources). </w:t>
      </w:r>
    </w:p>
    <w:p w:rsidR="00EA1FF6" w:rsidRDefault="00B20C0B" w:rsidP="006A58FA">
      <w:r>
        <w:t xml:space="preserve">Therefore, the bridge response is the sum of the two responses. To exemplify this, let’s consider a simply supported beam with a </w:t>
      </w:r>
      <w:r w:rsidR="00EA1FF6">
        <w:t>point load</w:t>
      </w:r>
      <w:r>
        <w:t xml:space="preserve"> placed at </w:t>
      </w:r>
      <w:proofErr w:type="spellStart"/>
      <w:r>
        <w:t>midspan</w:t>
      </w:r>
      <w:proofErr w:type="spellEnd"/>
      <w:r>
        <w:t xml:space="preserve">. The </w:t>
      </w:r>
      <w:r w:rsidR="00EA1FF6">
        <w:t xml:space="preserve">beam displacement and stress at </w:t>
      </w:r>
      <w:proofErr w:type="spellStart"/>
      <w:r w:rsidR="00EA1FF6">
        <w:t>midpsan</w:t>
      </w:r>
      <w:proofErr w:type="spellEnd"/>
      <w:r w:rsidR="00EA1FF6">
        <w:t xml:space="preserve"> due to the point load at </w:t>
      </w:r>
      <w:proofErr w:type="spellStart"/>
      <w:r w:rsidR="00EA1FF6">
        <w:t>midpsan</w:t>
      </w:r>
      <w:proofErr w:type="spellEnd"/>
      <w:r w:rsidR="00EA1FF6">
        <w:t xml:space="preserve"> would equal the following:</w:t>
      </w:r>
    </w:p>
    <w:p w:rsidR="0007322E" w:rsidRPr="00EA1FF6" w:rsidRDefault="00EA1FF6" w:rsidP="00EA1FF6">
      <w:pPr>
        <w:pStyle w:val="ListParagraph"/>
        <w:numPr>
          <w:ilvl w:val="0"/>
          <w:numId w:val="2"/>
        </w:numPr>
      </w:pPr>
      <w:r>
        <w:t xml:space="preserve">Displacement: </w:t>
      </w:r>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w:p>
    <w:p w:rsidR="00EA1FF6" w:rsidRPr="00185821" w:rsidRDefault="00EA1FF6" w:rsidP="00EA1FF6">
      <w:pPr>
        <w:pStyle w:val="ListParagraph"/>
        <w:numPr>
          <w:ilvl w:val="0"/>
          <w:numId w:val="2"/>
        </w:numPr>
      </w:pPr>
      <w:r>
        <w:rPr>
          <w:rFonts w:eastAsiaTheme="minorEastAsia"/>
        </w:rPr>
        <w:t xml:space="preserve">Stress: </w:t>
      </w:r>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w:p>
    <w:p w:rsidR="00954037" w:rsidRDefault="00185821" w:rsidP="00185821">
      <w:r>
        <w:t>We can assume the beam is oscillating with a sinusoidal mode shape with a maximum acceleration A</w:t>
      </w:r>
      <w:r w:rsidRPr="00185821">
        <w:rPr>
          <w:vertAlign w:val="subscript"/>
        </w:rPr>
        <w:t>max</w:t>
      </w:r>
      <w:r>
        <w:t xml:space="preserve">, </w:t>
      </w:r>
      <w:r w:rsidR="0095257C">
        <w:t xml:space="preserve">at </w:t>
      </w:r>
      <w:proofErr w:type="spellStart"/>
      <w:r w:rsidR="0095257C">
        <w:t>midspan</w:t>
      </w:r>
      <w:proofErr w:type="spellEnd"/>
      <w:r w:rsidR="0095257C">
        <w:t>. T</w:t>
      </w:r>
      <w:r>
        <w:t>herefore</w:t>
      </w:r>
      <w:r w:rsidR="0095257C">
        <w:t>,</w:t>
      </w:r>
      <w:r>
        <w:t xml:space="preserve"> the acceleration at any point along the beam </w:t>
      </w:r>
      <w:r w:rsidR="00954037">
        <w:t>can be described by the following equation:</w:t>
      </w:r>
    </w:p>
    <w:p w:rsidR="00954037" w:rsidRDefault="009B3923" w:rsidP="00185821">
      <w:pPr>
        <w:rPr>
          <w:rFonts w:eastAsiaTheme="minorEastAsia"/>
        </w:rPr>
      </w:pPr>
      <w:r>
        <w:t xml:space="preserve"> </w:t>
      </w:r>
      <w:r w:rsidR="00185821">
        <w:t xml:space="preserve"> </w:t>
      </w:r>
      <m:oMath>
        <m:sSub>
          <m:sSubPr>
            <m:ctrlPr>
              <w:rPr>
                <w:rFonts w:ascii="Cambria Math" w:hAnsi="Cambria Math"/>
                <w:i/>
              </w:rPr>
            </m:ctrlPr>
          </m:sSubPr>
          <m:e>
            <m:r>
              <w:rPr>
                <w:rFonts w:ascii="Cambria Math" w:hAnsi="Cambria Math"/>
              </w:rPr>
              <m:t>u"</m:t>
            </m:r>
          </m:e>
          <m:sub>
            <m:r>
              <m:rPr>
                <m:sty m:val="p"/>
              </m:rPr>
              <w:rPr>
                <w:rFonts w:ascii="Cambria Math" w:hAnsi="Cambria Math"/>
              </w:rPr>
              <m:t>max</m:t>
            </m:r>
          </m:sub>
        </m:sSub>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max</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L</m:t>
                    </m:r>
                  </m:den>
                </m:f>
                <m:r>
                  <w:rPr>
                    <w:rFonts w:ascii="Cambria Math" w:hAnsi="Cambria Math"/>
                  </w:rPr>
                  <m:t>x</m:t>
                </m:r>
              </m:e>
            </m:d>
          </m:e>
        </m:func>
      </m:oMath>
      <w:r w:rsidR="00185821">
        <w:rPr>
          <w:rFonts w:eastAsiaTheme="minorEastAsia"/>
        </w:rPr>
        <w:t xml:space="preserve"> </w:t>
      </w:r>
    </w:p>
    <w:p w:rsidR="00D7415D" w:rsidRDefault="00185821" w:rsidP="00185821">
      <w:pPr>
        <w:rPr>
          <w:rFonts w:eastAsiaTheme="minorEastAsia"/>
        </w:rPr>
      </w:pPr>
      <w:r>
        <w:rPr>
          <w:rFonts w:eastAsiaTheme="minorEastAsia"/>
        </w:rPr>
        <w:t xml:space="preserve">Since the mass of the beam is uniformly distributed along its length, </w:t>
      </w:r>
      <w:r w:rsidR="00954037">
        <w:rPr>
          <w:rFonts w:eastAsiaTheme="minorEastAsia"/>
        </w:rPr>
        <w:t xml:space="preserve">we can describe the maximum </w:t>
      </w:r>
      <w:r w:rsidR="00D7415D">
        <w:rPr>
          <w:rFonts w:eastAsiaTheme="minorEastAsia"/>
        </w:rPr>
        <w:t>force at any point along the beam with the following equation for the equivalent static force</w:t>
      </w:r>
      <w:r>
        <w:rPr>
          <w:rFonts w:eastAsiaTheme="minorEastAsia"/>
        </w:rPr>
        <w:t>:</w:t>
      </w:r>
    </w:p>
    <w:p w:rsidR="00D7415D" w:rsidRPr="00D7415D" w:rsidRDefault="001042AA" w:rsidP="00185821">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p w:rsidR="00D7415D" w:rsidRDefault="00D7415D" w:rsidP="00185821">
      <w:pPr>
        <w:rPr>
          <w:rFonts w:eastAsiaTheme="minorEastAsia"/>
        </w:rPr>
      </w:pPr>
      <w:r>
        <w:rPr>
          <w:rFonts w:eastAsiaTheme="minorEastAsia"/>
        </w:rPr>
        <w:t>This equation can takes the form of the Newton’s second law of motion</w:t>
      </w:r>
      <w:proofErr w:type="gramStart"/>
      <w:r>
        <w:rPr>
          <w:rFonts w:eastAsiaTheme="minorEastAsia"/>
        </w:rPr>
        <w:t xml:space="preserve">: </w:t>
      </w:r>
      <w:proofErr w:type="gramEnd"/>
      <m:oMath>
        <m:r>
          <w:rPr>
            <w:rFonts w:ascii="Cambria Math" w:eastAsiaTheme="minorEastAsia" w:hAnsi="Cambria Math"/>
          </w:rPr>
          <m:t>F=ma</m:t>
        </m:r>
      </m:oMath>
      <w:r>
        <w:rPr>
          <w:rFonts w:eastAsiaTheme="minorEastAsia"/>
        </w:rPr>
        <w:t>.</w:t>
      </w:r>
    </w:p>
    <w:p w:rsidR="00185821" w:rsidRDefault="00185821" w:rsidP="00185821">
      <w:pPr>
        <w:rPr>
          <w:rFonts w:eastAsiaTheme="minorEastAsia"/>
        </w:rPr>
      </w:pPr>
      <w:r>
        <w:rPr>
          <w:rFonts w:eastAsiaTheme="minorEastAsia"/>
        </w:rPr>
        <w:t xml:space="preserve">The beam displacement and stress at </w:t>
      </w:r>
      <w:proofErr w:type="spellStart"/>
      <w:r>
        <w:rPr>
          <w:rFonts w:eastAsiaTheme="minorEastAsia"/>
        </w:rPr>
        <w:t>midspan</w:t>
      </w:r>
      <w:proofErr w:type="spellEnd"/>
      <w:r>
        <w:rPr>
          <w:rFonts w:eastAsiaTheme="minorEastAsia"/>
        </w:rPr>
        <w:t xml:space="preserve"> due to this distributed </w:t>
      </w:r>
      <w:r w:rsidR="0095257C">
        <w:rPr>
          <w:rFonts w:eastAsiaTheme="minorEastAsia"/>
        </w:rPr>
        <w:t>force</w:t>
      </w:r>
      <w:r w:rsidR="00D7415D">
        <w:rPr>
          <w:rFonts w:eastAsiaTheme="minorEastAsia"/>
        </w:rPr>
        <w:t xml:space="preserve"> can then be calculated using statics and the relationship between moment and curvature to produce</w:t>
      </w:r>
      <w:r w:rsidR="0095257C">
        <w:rPr>
          <w:rFonts w:eastAsiaTheme="minorEastAsia"/>
        </w:rPr>
        <w:t xml:space="preserve"> the following:</w:t>
      </w:r>
    </w:p>
    <w:p w:rsidR="0095257C" w:rsidRDefault="0095257C" w:rsidP="0095257C">
      <w:pPr>
        <w:pStyle w:val="ListParagraph"/>
        <w:numPr>
          <w:ilvl w:val="0"/>
          <w:numId w:val="3"/>
        </w:numPr>
      </w:pPr>
      <w:r>
        <w:t>Displacement</w:t>
      </w:r>
      <w:r w:rsidR="00740369">
        <w:t xml:space="preserve">: </w:t>
      </w:r>
      <m:oMath>
        <m:r>
          <w:rPr>
            <w:rFonts w:ascii="Cambria Math" w:hAnsi="Cambria Math"/>
          </w:rPr>
          <m:t>∆=</m:t>
        </m:r>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p>
    <w:p w:rsidR="0095257C" w:rsidRDefault="0095257C" w:rsidP="0095257C">
      <w:pPr>
        <w:pStyle w:val="ListParagraph"/>
        <w:numPr>
          <w:ilvl w:val="0"/>
          <w:numId w:val="3"/>
        </w:numPr>
      </w:pPr>
      <w:r>
        <w:lastRenderedPageBreak/>
        <w:t>Stress</w:t>
      </w:r>
      <w:r w:rsidR="00740369">
        <w:t xml:space="preserve">: </w:t>
      </w:r>
      <m:oMath>
        <m:r>
          <w:rPr>
            <w:rFonts w:ascii="Cambria Math" w:hAnsi="Cambria Math"/>
          </w:rPr>
          <m:t>σ=</m:t>
        </m:r>
        <m:f>
          <m:fPr>
            <m:ctrlPr>
              <w:rPr>
                <w:rFonts w:ascii="Cambria Math" w:hAnsi="Cambria Math"/>
                <w:i/>
              </w:rPr>
            </m:ctrlPr>
          </m:fPr>
          <m:num>
            <m:r>
              <w:rPr>
                <w:rFonts w:ascii="Cambria Math" w:hAnsi="Cambria Math"/>
              </w:rPr>
              <m:t>m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w:p>
    <w:p w:rsidR="0095257C" w:rsidRDefault="0095257C" w:rsidP="0095257C">
      <w:r>
        <w:t>Therefore, the total response would be the sum of the two components, and the amplification factors</w:t>
      </w:r>
      <w:r w:rsidR="00740369">
        <w:t xml:space="preserve"> would take the following form (where the vehicle force is A</w:t>
      </w:r>
      <w:r w:rsidR="00740369" w:rsidRPr="00740369">
        <w:rPr>
          <w:vertAlign w:val="subscript"/>
        </w:rPr>
        <w:t>v</w:t>
      </w:r>
      <w:r w:rsidR="00740369">
        <w:t>*P):</w:t>
      </w:r>
    </w:p>
    <w:p w:rsidR="00D7415D" w:rsidRPr="00D7415D" w:rsidRDefault="00D7415D" w:rsidP="0095257C">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Total Bridge Response</m:t>
              </m:r>
            </m:num>
            <m:den>
              <m:r>
                <w:rPr>
                  <w:rFonts w:ascii="Cambria Math" w:hAnsi="Cambria Math"/>
                </w:rPr>
                <m:t>Bridge Response to Static Vehicle</m:t>
              </m:r>
            </m:den>
          </m:f>
        </m:oMath>
      </m:oMathPara>
    </w:p>
    <w:p w:rsidR="00D7415D" w:rsidRPr="00D7415D" w:rsidRDefault="00D7415D" w:rsidP="0095257C">
      <w:pPr>
        <w:rPr>
          <w:rFonts w:eastAsiaTheme="minorEastAsia"/>
        </w:rPr>
      </w:pPr>
    </w:p>
    <w:p w:rsidR="00303BB2" w:rsidRDefault="00303BB2" w:rsidP="00303BB2">
      <w:pPr>
        <w:pStyle w:val="Caption"/>
        <w:keepNext/>
      </w:pPr>
      <w:bookmarkStart w:id="2" w:name="_Ref520194467"/>
      <w:bookmarkStart w:id="3" w:name="_Ref520194432"/>
      <w:r>
        <w:t xml:space="preserve">Equation </w:t>
      </w:r>
      <w:fldSimple w:instr=" SEQ Equation \* ARABIC ">
        <w:r>
          <w:rPr>
            <w:noProof/>
          </w:rPr>
          <w:t>1</w:t>
        </w:r>
      </w:fldSimple>
      <w:bookmarkEnd w:id="2"/>
      <w:r>
        <w:tab/>
      </w:r>
      <m:oMath>
        <m:sSub>
          <m:sSubPr>
            <m:ctrlPr>
              <w:rPr>
                <w:rFonts w:ascii="Cambria Math" w:hAnsi="Cambria Math"/>
                <w:i/>
                <w:color w:val="auto"/>
                <w:sz w:val="22"/>
                <w:szCs w:val="22"/>
              </w:rPr>
            </m:ctrlPr>
          </m:sSubPr>
          <m:e>
            <m:r>
              <m:rPr>
                <m:sty m:val="bi"/>
              </m:rPr>
              <w:rPr>
                <w:rFonts w:ascii="Cambria Math" w:hAnsi="Cambria Math"/>
                <w:color w:val="auto"/>
                <w:sz w:val="22"/>
                <w:szCs w:val="22"/>
              </w:rPr>
              <m:t>DAF</m:t>
            </m:r>
          </m:e>
          <m:sub>
            <m:r>
              <m:rPr>
                <m:sty m:val="bi"/>
              </m:rPr>
              <w:rPr>
                <w:rFonts w:ascii="Cambria Math" w:hAnsi="Cambria Math"/>
                <w:color w:val="auto"/>
                <w:sz w:val="22"/>
                <w:szCs w:val="22"/>
              </w:rPr>
              <m:t>disp</m:t>
            </m:r>
          </m:sub>
        </m:sSub>
        <m:r>
          <m:rPr>
            <m:sty m:val="bi"/>
          </m:rPr>
          <w:rPr>
            <w:rFonts w:ascii="Cambria Math" w:hAnsi="Cambria Math"/>
            <w:color w:val="auto"/>
            <w:sz w:val="22"/>
            <w:szCs w:val="22"/>
          </w:rPr>
          <m:t>=</m:t>
        </m:r>
        <m:f>
          <m:fPr>
            <m:ctrlPr>
              <w:rPr>
                <w:rFonts w:ascii="Cambria Math" w:hAnsi="Cambria Math"/>
                <w:i/>
                <w:color w:val="auto"/>
                <w:sz w:val="22"/>
                <w:szCs w:val="22"/>
              </w:rPr>
            </m:ctrlPr>
          </m:fPr>
          <m:num>
            <m:f>
              <m:fPr>
                <m:ctrlPr>
                  <w:rPr>
                    <w:rFonts w:ascii="Cambria Math" w:hAnsi="Cambria Math"/>
                    <w:i/>
                    <w:color w:val="auto"/>
                    <w:sz w:val="22"/>
                    <w:szCs w:val="22"/>
                  </w:rPr>
                </m:ctrlPr>
              </m:fPr>
              <m:num>
                <m:sSub>
                  <m:sSubPr>
                    <m:ctrlPr>
                      <w:rPr>
                        <w:rFonts w:ascii="Cambria Math" w:hAnsi="Cambria Math"/>
                        <w:i/>
                        <w:color w:val="auto"/>
                        <w:sz w:val="22"/>
                        <w:szCs w:val="22"/>
                      </w:rPr>
                    </m:ctrlPr>
                  </m:sSubPr>
                  <m:e>
                    <m:r>
                      <m:rPr>
                        <m:sty m:val="bi"/>
                      </m:rPr>
                      <w:rPr>
                        <w:rFonts w:ascii="Cambria Math" w:hAnsi="Cambria Math"/>
                        <w:color w:val="auto"/>
                        <w:sz w:val="22"/>
                        <w:szCs w:val="22"/>
                      </w:rPr>
                      <m:t>A</m:t>
                    </m:r>
                  </m:e>
                  <m:sub>
                    <m:r>
                      <m:rPr>
                        <m:sty m:val="bi"/>
                      </m:rPr>
                      <w:rPr>
                        <w:rFonts w:ascii="Cambria Math" w:hAnsi="Cambria Math"/>
                        <w:color w:val="auto"/>
                        <w:sz w:val="22"/>
                        <w:szCs w:val="22"/>
                      </w:rPr>
                      <m:t>v</m:t>
                    </m:r>
                  </m:sub>
                </m:sSub>
                <m:r>
                  <m:rPr>
                    <m:sty m:val="bi"/>
                  </m:rPr>
                  <w:rPr>
                    <w:rFonts w:ascii="Cambria Math" w:hAnsi="Cambria Math"/>
                    <w:color w:val="auto"/>
                    <w:sz w:val="22"/>
                    <w:szCs w:val="22"/>
                  </w:rPr>
                  <m:t>P</m:t>
                </m:r>
                <m:sSup>
                  <m:sSupPr>
                    <m:ctrlPr>
                      <w:rPr>
                        <w:rFonts w:ascii="Cambria Math" w:hAnsi="Cambria Math"/>
                        <w:i/>
                        <w:color w:val="auto"/>
                        <w:sz w:val="22"/>
                        <w:szCs w:val="22"/>
                      </w:rPr>
                    </m:ctrlPr>
                  </m:sSupPr>
                  <m:e>
                    <m:r>
                      <m:rPr>
                        <m:sty m:val="bi"/>
                      </m:rPr>
                      <w:rPr>
                        <w:rFonts w:ascii="Cambria Math" w:hAnsi="Cambria Math"/>
                        <w:color w:val="auto"/>
                        <w:sz w:val="22"/>
                        <w:szCs w:val="22"/>
                      </w:rPr>
                      <m:t>L</m:t>
                    </m:r>
                  </m:e>
                  <m:sup>
                    <m:r>
                      <m:rPr>
                        <m:sty m:val="bi"/>
                      </m:rPr>
                      <w:rPr>
                        <w:rFonts w:ascii="Cambria Math" w:hAnsi="Cambria Math"/>
                        <w:color w:val="auto"/>
                        <w:sz w:val="22"/>
                        <w:szCs w:val="22"/>
                      </w:rPr>
                      <m:t>3</m:t>
                    </m:r>
                  </m:sup>
                </m:sSup>
              </m:num>
              <m:den>
                <m:r>
                  <m:rPr>
                    <m:sty m:val="bi"/>
                  </m:rPr>
                  <w:rPr>
                    <w:rFonts w:ascii="Cambria Math" w:hAnsi="Cambria Math"/>
                    <w:color w:val="auto"/>
                    <w:sz w:val="22"/>
                    <w:szCs w:val="22"/>
                  </w:rPr>
                  <m:t>48</m:t>
                </m:r>
                <m:r>
                  <m:rPr>
                    <m:sty m:val="bi"/>
                  </m:rPr>
                  <w:rPr>
                    <w:rFonts w:ascii="Cambria Math" w:hAnsi="Cambria Math"/>
                    <w:color w:val="auto"/>
                    <w:sz w:val="22"/>
                    <w:szCs w:val="22"/>
                  </w:rPr>
                  <m:t>EI</m:t>
                </m:r>
              </m:den>
            </m:f>
            <m:r>
              <m:rPr>
                <m:sty m:val="bi"/>
              </m:rPr>
              <w:rPr>
                <w:rFonts w:ascii="Cambria Math" w:hAnsi="Cambria Math"/>
                <w:color w:val="auto"/>
                <w:sz w:val="22"/>
                <w:szCs w:val="22"/>
              </w:rPr>
              <m:t>+</m:t>
            </m:r>
            <m:f>
              <m:fPr>
                <m:ctrlPr>
                  <w:rPr>
                    <w:rFonts w:ascii="Cambria Math" w:hAnsi="Cambria Math"/>
                    <w:i/>
                    <w:color w:val="auto"/>
                    <w:sz w:val="22"/>
                    <w:szCs w:val="22"/>
                  </w:rPr>
                </m:ctrlPr>
              </m:fPr>
              <m:num>
                <m:r>
                  <m:rPr>
                    <m:sty m:val="bi"/>
                  </m:rPr>
                  <w:rPr>
                    <w:rFonts w:ascii="Cambria Math" w:hAnsi="Cambria Math"/>
                    <w:color w:val="auto"/>
                    <w:sz w:val="22"/>
                    <w:szCs w:val="22"/>
                  </w:rPr>
                  <m:t>m</m:t>
                </m:r>
                <m:sSup>
                  <m:sSupPr>
                    <m:ctrlPr>
                      <w:rPr>
                        <w:rFonts w:ascii="Cambria Math" w:hAnsi="Cambria Math"/>
                        <w:i/>
                        <w:color w:val="auto"/>
                        <w:sz w:val="22"/>
                        <w:szCs w:val="22"/>
                      </w:rPr>
                    </m:ctrlPr>
                  </m:sSupPr>
                  <m:e>
                    <m:r>
                      <m:rPr>
                        <m:sty m:val="bi"/>
                      </m:rPr>
                      <w:rPr>
                        <w:rFonts w:ascii="Cambria Math" w:hAnsi="Cambria Math"/>
                        <w:color w:val="auto"/>
                        <w:sz w:val="22"/>
                        <w:szCs w:val="22"/>
                      </w:rPr>
                      <m:t>L</m:t>
                    </m:r>
                  </m:e>
                  <m:sup>
                    <m:r>
                      <m:rPr>
                        <m:sty m:val="bi"/>
                      </m:rPr>
                      <w:rPr>
                        <w:rFonts w:ascii="Cambria Math" w:hAnsi="Cambria Math"/>
                        <w:color w:val="auto"/>
                        <w:sz w:val="22"/>
                        <w:szCs w:val="22"/>
                      </w:rPr>
                      <m:t>3</m:t>
                    </m:r>
                  </m:sup>
                </m:sSup>
                <m:sSub>
                  <m:sSubPr>
                    <m:ctrlPr>
                      <w:rPr>
                        <w:rFonts w:ascii="Cambria Math" w:hAnsi="Cambria Math"/>
                        <w:i/>
                        <w:color w:val="auto"/>
                        <w:sz w:val="22"/>
                        <w:szCs w:val="22"/>
                      </w:rPr>
                    </m:ctrlPr>
                  </m:sSubPr>
                  <m:e>
                    <m:r>
                      <m:rPr>
                        <m:sty m:val="bi"/>
                      </m:rPr>
                      <w:rPr>
                        <w:rFonts w:ascii="Cambria Math" w:hAnsi="Cambria Math"/>
                        <w:color w:val="auto"/>
                        <w:sz w:val="22"/>
                        <w:szCs w:val="22"/>
                      </w:rPr>
                      <m:t>A</m:t>
                    </m:r>
                  </m:e>
                  <m:sub>
                    <m:r>
                      <m:rPr>
                        <m:sty m:val="bi"/>
                      </m:rPr>
                      <w:rPr>
                        <w:rFonts w:ascii="Cambria Math" w:hAnsi="Cambria Math"/>
                        <w:color w:val="auto"/>
                        <w:sz w:val="22"/>
                        <w:szCs w:val="22"/>
                      </w:rPr>
                      <m:t>max</m:t>
                    </m:r>
                  </m:sub>
                </m:sSub>
              </m:num>
              <m:den>
                <m:sSup>
                  <m:sSupPr>
                    <m:ctrlPr>
                      <w:rPr>
                        <w:rFonts w:ascii="Cambria Math" w:hAnsi="Cambria Math"/>
                        <w:i/>
                        <w:color w:val="auto"/>
                        <w:sz w:val="22"/>
                        <w:szCs w:val="22"/>
                      </w:rPr>
                    </m:ctrlPr>
                  </m:sSupPr>
                  <m:e>
                    <m:r>
                      <m:rPr>
                        <m:sty m:val="bi"/>
                      </m:rPr>
                      <w:rPr>
                        <w:rFonts w:ascii="Cambria Math" w:hAnsi="Cambria Math"/>
                        <w:color w:val="auto"/>
                        <w:sz w:val="22"/>
                        <w:szCs w:val="22"/>
                      </w:rPr>
                      <m:t>π</m:t>
                    </m:r>
                  </m:e>
                  <m:sup>
                    <m:r>
                      <m:rPr>
                        <m:sty m:val="bi"/>
                      </m:rPr>
                      <w:rPr>
                        <w:rFonts w:ascii="Cambria Math" w:hAnsi="Cambria Math"/>
                        <w:color w:val="auto"/>
                        <w:sz w:val="22"/>
                        <w:szCs w:val="22"/>
                      </w:rPr>
                      <m:t>4</m:t>
                    </m:r>
                  </m:sup>
                </m:sSup>
                <m:r>
                  <m:rPr>
                    <m:sty m:val="bi"/>
                  </m:rPr>
                  <w:rPr>
                    <w:rFonts w:ascii="Cambria Math" w:hAnsi="Cambria Math"/>
                    <w:color w:val="auto"/>
                    <w:sz w:val="22"/>
                    <w:szCs w:val="22"/>
                  </w:rPr>
                  <m:t>EI</m:t>
                </m:r>
              </m:den>
            </m:f>
          </m:num>
          <m:den>
            <m:f>
              <m:fPr>
                <m:ctrlPr>
                  <w:rPr>
                    <w:rFonts w:ascii="Cambria Math" w:hAnsi="Cambria Math"/>
                    <w:i/>
                    <w:color w:val="auto"/>
                    <w:sz w:val="22"/>
                    <w:szCs w:val="22"/>
                  </w:rPr>
                </m:ctrlPr>
              </m:fPr>
              <m:num>
                <m:r>
                  <m:rPr>
                    <m:sty m:val="bi"/>
                  </m:rPr>
                  <w:rPr>
                    <w:rFonts w:ascii="Cambria Math" w:hAnsi="Cambria Math"/>
                    <w:color w:val="auto"/>
                    <w:sz w:val="22"/>
                    <w:szCs w:val="22"/>
                  </w:rPr>
                  <m:t>P</m:t>
                </m:r>
                <m:sSup>
                  <m:sSupPr>
                    <m:ctrlPr>
                      <w:rPr>
                        <w:rFonts w:ascii="Cambria Math" w:hAnsi="Cambria Math"/>
                        <w:i/>
                        <w:color w:val="auto"/>
                        <w:sz w:val="22"/>
                        <w:szCs w:val="22"/>
                      </w:rPr>
                    </m:ctrlPr>
                  </m:sSupPr>
                  <m:e>
                    <m:r>
                      <m:rPr>
                        <m:sty m:val="bi"/>
                      </m:rPr>
                      <w:rPr>
                        <w:rFonts w:ascii="Cambria Math" w:hAnsi="Cambria Math"/>
                        <w:color w:val="auto"/>
                        <w:sz w:val="22"/>
                        <w:szCs w:val="22"/>
                      </w:rPr>
                      <m:t>L</m:t>
                    </m:r>
                  </m:e>
                  <m:sup>
                    <m:r>
                      <m:rPr>
                        <m:sty m:val="bi"/>
                      </m:rPr>
                      <w:rPr>
                        <w:rFonts w:ascii="Cambria Math" w:hAnsi="Cambria Math"/>
                        <w:color w:val="auto"/>
                        <w:sz w:val="22"/>
                        <w:szCs w:val="22"/>
                      </w:rPr>
                      <m:t>3</m:t>
                    </m:r>
                  </m:sup>
                </m:sSup>
              </m:num>
              <m:den>
                <m:r>
                  <m:rPr>
                    <m:sty m:val="bi"/>
                  </m:rPr>
                  <w:rPr>
                    <w:rFonts w:ascii="Cambria Math" w:hAnsi="Cambria Math"/>
                    <w:color w:val="auto"/>
                    <w:sz w:val="22"/>
                    <w:szCs w:val="22"/>
                  </w:rPr>
                  <m:t>48</m:t>
                </m:r>
                <m:r>
                  <m:rPr>
                    <m:sty m:val="bi"/>
                  </m:rPr>
                  <w:rPr>
                    <w:rFonts w:ascii="Cambria Math" w:hAnsi="Cambria Math"/>
                    <w:color w:val="auto"/>
                    <w:sz w:val="22"/>
                    <w:szCs w:val="22"/>
                  </w:rPr>
                  <m:t>EI</m:t>
                </m:r>
              </m:den>
            </m:f>
          </m:den>
        </m:f>
        <m:r>
          <m:rPr>
            <m:sty m:val="bi"/>
          </m:rPr>
          <w:rPr>
            <w:rFonts w:ascii="Cambria Math" w:hAnsi="Cambria Math"/>
            <w:color w:val="auto"/>
            <w:sz w:val="22"/>
            <w:szCs w:val="22"/>
          </w:rPr>
          <m:t>=</m:t>
        </m:r>
        <m:sSub>
          <m:sSubPr>
            <m:ctrlPr>
              <w:rPr>
                <w:rFonts w:ascii="Cambria Math" w:hAnsi="Cambria Math"/>
                <w:i/>
                <w:color w:val="auto"/>
                <w:sz w:val="22"/>
                <w:szCs w:val="22"/>
              </w:rPr>
            </m:ctrlPr>
          </m:sSubPr>
          <m:e>
            <m:r>
              <m:rPr>
                <m:sty m:val="bi"/>
              </m:rPr>
              <w:rPr>
                <w:rFonts w:ascii="Cambria Math" w:hAnsi="Cambria Math"/>
                <w:color w:val="auto"/>
                <w:sz w:val="22"/>
                <w:szCs w:val="22"/>
              </w:rPr>
              <m:t>A</m:t>
            </m:r>
          </m:e>
          <m:sub>
            <m:r>
              <m:rPr>
                <m:sty m:val="bi"/>
              </m:rPr>
              <w:rPr>
                <w:rFonts w:ascii="Cambria Math" w:hAnsi="Cambria Math"/>
                <w:color w:val="auto"/>
                <w:sz w:val="22"/>
                <w:szCs w:val="22"/>
              </w:rPr>
              <m:t>v</m:t>
            </m:r>
          </m:sub>
        </m:sSub>
        <m:r>
          <m:rPr>
            <m:sty m:val="bi"/>
          </m:rPr>
          <w:rPr>
            <w:rFonts w:ascii="Cambria Math" w:hAnsi="Cambria Math"/>
            <w:color w:val="auto"/>
            <w:sz w:val="22"/>
            <w:szCs w:val="22"/>
          </w:rPr>
          <m:t>+</m:t>
        </m:r>
        <m:f>
          <m:fPr>
            <m:ctrlPr>
              <w:rPr>
                <w:rFonts w:ascii="Cambria Math" w:hAnsi="Cambria Math"/>
                <w:i/>
                <w:color w:val="auto"/>
                <w:sz w:val="22"/>
                <w:szCs w:val="22"/>
              </w:rPr>
            </m:ctrlPr>
          </m:fPr>
          <m:num>
            <m:r>
              <m:rPr>
                <m:sty m:val="bi"/>
              </m:rPr>
              <w:rPr>
                <w:rFonts w:ascii="Cambria Math" w:hAnsi="Cambria Math"/>
                <w:color w:val="auto"/>
                <w:sz w:val="22"/>
                <w:szCs w:val="22"/>
              </w:rPr>
              <m:t>48</m:t>
            </m:r>
            <m:r>
              <m:rPr>
                <m:sty m:val="bi"/>
              </m:rPr>
              <w:rPr>
                <w:rFonts w:ascii="Cambria Math" w:hAnsi="Cambria Math"/>
                <w:color w:val="auto"/>
                <w:sz w:val="22"/>
                <w:szCs w:val="22"/>
              </w:rPr>
              <m:t>m</m:t>
            </m:r>
            <m:sSub>
              <m:sSubPr>
                <m:ctrlPr>
                  <w:rPr>
                    <w:rFonts w:ascii="Cambria Math" w:hAnsi="Cambria Math"/>
                    <w:i/>
                    <w:color w:val="auto"/>
                    <w:sz w:val="22"/>
                    <w:szCs w:val="22"/>
                  </w:rPr>
                </m:ctrlPr>
              </m:sSubPr>
              <m:e>
                <m:r>
                  <m:rPr>
                    <m:sty m:val="bi"/>
                  </m:rPr>
                  <w:rPr>
                    <w:rFonts w:ascii="Cambria Math" w:hAnsi="Cambria Math"/>
                    <w:color w:val="auto"/>
                    <w:sz w:val="22"/>
                    <w:szCs w:val="22"/>
                  </w:rPr>
                  <m:t>A</m:t>
                </m:r>
              </m:e>
              <m:sub>
                <m:r>
                  <m:rPr>
                    <m:sty m:val="bi"/>
                  </m:rPr>
                  <w:rPr>
                    <w:rFonts w:ascii="Cambria Math" w:hAnsi="Cambria Math"/>
                    <w:color w:val="auto"/>
                    <w:sz w:val="22"/>
                    <w:szCs w:val="22"/>
                  </w:rPr>
                  <m:t>max</m:t>
                </m:r>
              </m:sub>
            </m:sSub>
          </m:num>
          <m:den>
            <m:r>
              <m:rPr>
                <m:sty m:val="bi"/>
              </m:rPr>
              <w:rPr>
                <w:rFonts w:ascii="Cambria Math" w:hAnsi="Cambria Math"/>
                <w:color w:val="auto"/>
                <w:sz w:val="22"/>
                <w:szCs w:val="22"/>
              </w:rPr>
              <m:t>P</m:t>
            </m:r>
            <m:sSup>
              <m:sSupPr>
                <m:ctrlPr>
                  <w:rPr>
                    <w:rFonts w:ascii="Cambria Math" w:hAnsi="Cambria Math"/>
                    <w:i/>
                    <w:color w:val="auto"/>
                    <w:sz w:val="22"/>
                    <w:szCs w:val="22"/>
                  </w:rPr>
                </m:ctrlPr>
              </m:sSupPr>
              <m:e>
                <m:r>
                  <m:rPr>
                    <m:sty m:val="bi"/>
                  </m:rPr>
                  <w:rPr>
                    <w:rFonts w:ascii="Cambria Math" w:hAnsi="Cambria Math"/>
                    <w:color w:val="auto"/>
                    <w:sz w:val="22"/>
                    <w:szCs w:val="22"/>
                  </w:rPr>
                  <m:t>π</m:t>
                </m:r>
              </m:e>
              <m:sup>
                <m:r>
                  <m:rPr>
                    <m:sty m:val="bi"/>
                  </m:rPr>
                  <w:rPr>
                    <w:rFonts w:ascii="Cambria Math" w:hAnsi="Cambria Math"/>
                    <w:color w:val="auto"/>
                    <w:sz w:val="22"/>
                    <w:szCs w:val="22"/>
                  </w:rPr>
                  <m:t>4</m:t>
                </m:r>
              </m:sup>
            </m:sSup>
          </m:den>
        </m:f>
      </m:oMath>
      <w:bookmarkEnd w:id="3"/>
    </w:p>
    <w:p w:rsidR="00740369" w:rsidRPr="003821CA" w:rsidRDefault="00740369" w:rsidP="0095257C">
      <w:pPr>
        <w:rPr>
          <w:rFonts w:eastAsiaTheme="minorEastAsia"/>
        </w:rPr>
      </w:pPr>
    </w:p>
    <w:p w:rsidR="003821CA" w:rsidRPr="00B21AD7" w:rsidRDefault="001042AA" w:rsidP="00B21AD7">
      <w:pPr>
        <w:rPr>
          <w:rFonts w:eastAsiaTheme="minorEastAsia"/>
        </w:rPr>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eastAsiaTheme="minorEastAsia" w:hAnsi="Cambria Math"/>
                  <w:i/>
                </w:rPr>
              </m:ctrlPr>
            </m:fPr>
            <m:num>
              <m:d>
                <m:dPr>
                  <m:ctrlPr>
                    <w:rPr>
                      <w:rFonts w:ascii="Cambria Math" w:hAnsi="Cambria Math"/>
                    </w:rPr>
                  </m:ctrlPr>
                </m:dPr>
                <m:e>
                  <m:f>
                    <m:fPr>
                      <m:ctrlPr>
                        <w:rPr>
                          <w:rFonts w:ascii="Cambria Math" w:hAnsi="Cambria Math"/>
                          <w:i/>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ctrlPr>
                        <w:rPr>
                          <w:rFonts w:ascii="Cambria Math" w:hAnsi="Cambria Math"/>
                        </w:rPr>
                      </m:ctrlPr>
                    </m:num>
                    <m:den>
                      <m:r>
                        <w:rPr>
                          <w:rFonts w:ascii="Cambria Math" w:hAnsi="Cambria Math"/>
                        </w:rPr>
                        <m:t>4I</m:t>
                      </m:r>
                    </m:den>
                  </m:f>
                  <m:r>
                    <w:rPr>
                      <w:rFonts w:ascii="Cambria Math" w:hAnsi="Cambria Math"/>
                    </w:rPr>
                    <m:t>+</m:t>
                  </m:r>
                  <m:f>
                    <m:fPr>
                      <m:ctrlPr>
                        <w:rPr>
                          <w:rFonts w:ascii="Cambria Math" w:eastAsiaTheme="minorEastAsia" w:hAnsi="Cambria Math"/>
                          <w:i/>
                        </w:rPr>
                      </m:ctrlPr>
                    </m:fPr>
                    <m:num>
                      <m:r>
                        <w:rPr>
                          <w:rFonts w:ascii="Cambria Math" w:hAnsi="Cambria Math"/>
                        </w:rPr>
                        <m:t>m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eastAsiaTheme="minorEastAsia" w:hAnsi="Cambria Math"/>
                        </w:rPr>
                        <m:t>y</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I</m:t>
                      </m:r>
                    </m:den>
                  </m:f>
                  <m:ctrlPr>
                    <w:rPr>
                      <w:rFonts w:ascii="Cambria Math" w:eastAsiaTheme="minorEastAsia" w:hAnsi="Cambria Math"/>
                      <w:i/>
                    </w:rPr>
                  </m:ctrlPr>
                </m:e>
              </m:d>
            </m:num>
            <m:den>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oMath>
      </m:oMathPara>
    </w:p>
    <w:p w:rsidR="00B21AD7" w:rsidRDefault="00B21AD7" w:rsidP="00B21AD7">
      <w:pPr>
        <w:rPr>
          <w:rFonts w:eastAsiaTheme="minorEastAsia"/>
        </w:rPr>
      </w:pPr>
      <w:r>
        <w:rPr>
          <w:rFonts w:eastAsiaTheme="minorEastAsia"/>
        </w:rPr>
        <w:t>It can be deduced from the above equations that if vehicle amplification factors are to be used, an additional response must be accounted for by including the second term in the above equations. Furthermore, these equations show that the amplification factor for displacement and stress will be different, and the amplification in excess of the vehicle amplification is greater for displacement than stress (or strain or moment). The ratio of the additional amplification is calculated below.</w:t>
      </w:r>
    </w:p>
    <w:p w:rsidR="00B21AD7" w:rsidRPr="009B51F4" w:rsidRDefault="001042AA" w:rsidP="00B21AD7">
      <w:pPr>
        <w:rPr>
          <w:rFonts w:eastAsiaTheme="minorEastAsia"/>
        </w:rPr>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p w:rsidR="009B51F4" w:rsidRDefault="009B51F4" w:rsidP="00B21AD7">
      <w:pPr>
        <w:rPr>
          <w:rFonts w:eastAsiaTheme="minorEastAsia"/>
        </w:rPr>
      </w:pPr>
      <w:r>
        <w:rPr>
          <w:rFonts w:eastAsiaTheme="minorEastAsia"/>
        </w:rPr>
        <w:t>This shows, that regardless of bridge, or vehicle, the experimental amplification factor for displacement will always be greater than that for stress or moment. It should be noted that these calculations included only the first mode. If more modes were to be included, the equations for amplification factors would take the following form:</w:t>
      </w:r>
    </w:p>
    <w:p w:rsidR="009B51F4" w:rsidRPr="003665DB" w:rsidRDefault="001042AA" w:rsidP="00B21AD7">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p w:rsidR="003665DB" w:rsidRPr="003665DB" w:rsidRDefault="001042AA" w:rsidP="00B21AD7">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p w:rsidR="003665DB" w:rsidRDefault="003665DB" w:rsidP="00B21AD7">
      <w:pPr>
        <w:rPr>
          <w:rFonts w:eastAsiaTheme="minorEastAsia"/>
        </w:rPr>
      </w:pPr>
      <w:r>
        <w:rPr>
          <w:rFonts w:eastAsiaTheme="minorEastAsia"/>
        </w:rPr>
        <w:t>The ratio of additional amplification can again be computed.</w:t>
      </w:r>
    </w:p>
    <w:p w:rsidR="003665DB" w:rsidRPr="003665DB" w:rsidRDefault="001042AA" w:rsidP="00B21AD7">
      <w:pPr>
        <w:rPr>
          <w:rFonts w:eastAsiaTheme="minorEastAsia"/>
        </w:rPr>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p w:rsidR="003665DB" w:rsidRDefault="00CC09EF" w:rsidP="00B21AD7">
      <w:r>
        <w:t xml:space="preserve">Additionally these results are limited to </w:t>
      </w:r>
      <w:proofErr w:type="spellStart"/>
      <w:r>
        <w:t>midspan</w:t>
      </w:r>
      <w:proofErr w:type="spellEnd"/>
      <w:r>
        <w:t xml:space="preserve"> responses. Amplification factors at other locations can be computed in a similar manner, using equations for displacement or stress at other locations.</w:t>
      </w:r>
      <w:r w:rsidR="00D7415D">
        <w:t xml:space="preserve"> This derivation considers only a simply supported beam and a point load, but the results are still representative of </w:t>
      </w:r>
      <w:r w:rsidR="008751F5">
        <w:t>the phenomenon occurring in real structures because the following conditions still remain true:</w:t>
      </w:r>
    </w:p>
    <w:p w:rsidR="008751F5" w:rsidRDefault="008751F5" w:rsidP="008751F5">
      <w:pPr>
        <w:pStyle w:val="ListParagraph"/>
        <w:numPr>
          <w:ilvl w:val="0"/>
          <w:numId w:val="5"/>
        </w:numPr>
      </w:pPr>
      <w:r>
        <w:t xml:space="preserve">The vibration of a bridge takes a shape that can be described by a shape function that is a summation of sines. </w:t>
      </w:r>
    </w:p>
    <w:p w:rsidR="008751F5" w:rsidRDefault="008751F5" w:rsidP="008751F5">
      <w:pPr>
        <w:pStyle w:val="ListParagraph"/>
        <w:numPr>
          <w:ilvl w:val="0"/>
          <w:numId w:val="5"/>
        </w:numPr>
      </w:pPr>
      <w:r>
        <w:t xml:space="preserve">The vehicle force is applied to a small area of the bridge and can be reasonable approximated as a point load. </w:t>
      </w:r>
    </w:p>
    <w:p w:rsidR="00303BB2" w:rsidRDefault="00303BB2" w:rsidP="00B21AD7">
      <w:r>
        <w:br/>
      </w:r>
    </w:p>
    <w:p w:rsidR="00303BB2" w:rsidRDefault="00303BB2" w:rsidP="00303BB2">
      <w:r>
        <w:br w:type="page"/>
      </w:r>
    </w:p>
    <w:p w:rsidR="009F3F36" w:rsidRDefault="009F3F36" w:rsidP="009F3F36">
      <w:pPr>
        <w:pStyle w:val="Heading1"/>
      </w:pPr>
      <w:r>
        <w:lastRenderedPageBreak/>
        <w:t>Bibliography</w:t>
      </w:r>
    </w:p>
    <w:p w:rsidR="009F3F36" w:rsidRPr="009F3F36" w:rsidRDefault="009F3F36" w:rsidP="009F3F36"/>
    <w:p w:rsidR="009F3F36" w:rsidRPr="009F3F36" w:rsidRDefault="009F3F36" w:rsidP="009F3F36">
      <w:pPr>
        <w:pStyle w:val="Bibliography"/>
        <w:rPr>
          <w:rFonts w:ascii="Cambria" w:hAnsi="Cambria"/>
          <w:sz w:val="28"/>
        </w:rPr>
      </w:pPr>
      <w:r>
        <w:fldChar w:fldCharType="begin"/>
      </w:r>
      <w:r>
        <w:instrText xml:space="preserve"> ADDIN ZOTERO_BIBL {"uncited":[],"omitted":[],"custom":[]} CSL_BIBLIOGRAPHY </w:instrText>
      </w:r>
      <w:r>
        <w:fldChar w:fldCharType="separate"/>
      </w:r>
      <w:r w:rsidRPr="009F3F36">
        <w:rPr>
          <w:rFonts w:ascii="Cambria" w:hAnsi="Cambria"/>
          <w:sz w:val="28"/>
        </w:rPr>
        <w:t xml:space="preserve">Camara, A., V.F. Vázquez, A.M. Ruiz-Teran, and S.E. Paje. 2017. “Influence of the Pavement Surface on the Vibrations Induced by Heavy Traffic in Road Bridges.” </w:t>
      </w:r>
      <w:r w:rsidRPr="009F3F36">
        <w:rPr>
          <w:rFonts w:ascii="Cambria" w:hAnsi="Cambria"/>
          <w:i/>
          <w:iCs/>
          <w:sz w:val="28"/>
        </w:rPr>
        <w:t>Canadian Journal of Civil Engineering</w:t>
      </w:r>
      <w:r w:rsidRPr="009F3F36">
        <w:rPr>
          <w:rFonts w:ascii="Cambria" w:hAnsi="Cambria"/>
          <w:sz w:val="28"/>
        </w:rPr>
        <w:t xml:space="preserve"> 44 (12): 1099–1111. https://doi.org/10.1139/cjce-2017-0310.</w:t>
      </w:r>
    </w:p>
    <w:p w:rsidR="009F3F36" w:rsidRDefault="009F3F36" w:rsidP="009F3F36">
      <w:pPr>
        <w:pStyle w:val="Heading1"/>
      </w:pPr>
      <w:r>
        <w:fldChar w:fldCharType="end"/>
      </w:r>
      <w:r>
        <w:br w:type="page"/>
      </w:r>
    </w:p>
    <w:p w:rsidR="003E430D" w:rsidRDefault="00BC52B5" w:rsidP="00BC52B5">
      <w:pPr>
        <w:pStyle w:val="Heading1"/>
      </w:pPr>
      <w:r>
        <w:lastRenderedPageBreak/>
        <w:t>Appendix</w:t>
      </w:r>
    </w:p>
    <w:p w:rsidR="00BC52B5" w:rsidRDefault="00BC52B5" w:rsidP="00BC52B5">
      <w:pPr>
        <w:pStyle w:val="Heading2"/>
      </w:pPr>
      <w:r>
        <w:t>Amplification factors for different response quantities</w:t>
      </w:r>
    </w:p>
    <w:p w:rsidR="00BC52B5" w:rsidRDefault="00B436B9" w:rsidP="00BC52B5">
      <w:r>
        <w:t>Simply supported beam response to point load at x=L/2</w:t>
      </w:r>
    </w:p>
    <w:p w:rsidR="00B436B9" w:rsidRDefault="00B436B9" w:rsidP="00B436B9">
      <w:pPr>
        <w:ind w:left="720"/>
      </w:pPr>
      <w:r>
        <w:rPr>
          <w:noProof/>
        </w:rPr>
        <w:drawing>
          <wp:inline distT="0" distB="0" distL="0" distR="0" wp14:anchorId="56A97256" wp14:editId="3D94262F">
            <wp:extent cx="1112520" cy="3657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112520" cy="365760"/>
                    </a:xfrm>
                    <a:prstGeom prst="rect">
                      <a:avLst/>
                    </a:prstGeom>
                  </pic:spPr>
                </pic:pic>
              </a:graphicData>
            </a:graphic>
          </wp:inline>
        </w:drawing>
      </w:r>
      <w:r>
        <w:tab/>
      </w:r>
      <w:r>
        <w:tab/>
        <w:t>Displacement at beam mid-span</w:t>
      </w:r>
    </w:p>
    <w:p w:rsidR="00B436B9" w:rsidRDefault="00B436B9" w:rsidP="00B436B9">
      <w:pPr>
        <w:ind w:left="720"/>
      </w:pPr>
      <w:r>
        <w:rPr>
          <w:noProof/>
        </w:rPr>
        <w:drawing>
          <wp:inline distT="0" distB="0" distL="0" distR="0" wp14:anchorId="53642796" wp14:editId="444F79F0">
            <wp:extent cx="419100" cy="350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19100" cy="350520"/>
                    </a:xfrm>
                    <a:prstGeom prst="rect">
                      <a:avLst/>
                    </a:prstGeom>
                  </pic:spPr>
                </pic:pic>
              </a:graphicData>
            </a:graphic>
          </wp:inline>
        </w:drawing>
      </w:r>
      <w:r>
        <w:tab/>
      </w:r>
      <w:r>
        <w:tab/>
      </w:r>
      <w:r>
        <w:tab/>
      </w:r>
      <w:r>
        <w:tab/>
        <w:t>Moment at mid-span</w:t>
      </w:r>
    </w:p>
    <w:p w:rsidR="00B436B9" w:rsidRDefault="00B436B9" w:rsidP="00B436B9">
      <w:pPr>
        <w:ind w:left="720"/>
      </w:pPr>
      <w:r>
        <w:rPr>
          <w:noProof/>
        </w:rPr>
        <w:drawing>
          <wp:inline distT="0" distB="0" distL="0" distR="0" wp14:anchorId="3805BADD" wp14:editId="4EDE7F7C">
            <wp:extent cx="396240" cy="35052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6240" cy="350520"/>
                    </a:xfrm>
                    <a:prstGeom prst="rect">
                      <a:avLst/>
                    </a:prstGeom>
                  </pic:spPr>
                </pic:pic>
              </a:graphicData>
            </a:graphic>
          </wp:inline>
        </w:drawing>
      </w:r>
      <w:r>
        <w:t xml:space="preserve"> </w:t>
      </w:r>
      <w:r>
        <w:tab/>
      </w:r>
      <w:r>
        <w:tab/>
      </w:r>
      <w:r>
        <w:tab/>
      </w:r>
      <w:r>
        <w:tab/>
        <w:t>Stress due to moment</w:t>
      </w:r>
    </w:p>
    <w:p w:rsidR="00B436B9" w:rsidRDefault="00B436B9" w:rsidP="00B436B9">
      <w:pPr>
        <w:ind w:left="720"/>
      </w:pPr>
      <w:r>
        <w:rPr>
          <w:noProof/>
        </w:rPr>
        <w:drawing>
          <wp:inline distT="0" distB="0" distL="0" distR="0" wp14:anchorId="48CD91A9" wp14:editId="1159E387">
            <wp:extent cx="434340" cy="35052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34340" cy="350520"/>
                    </a:xfrm>
                    <a:prstGeom prst="rect">
                      <a:avLst/>
                    </a:prstGeom>
                  </pic:spPr>
                </pic:pic>
              </a:graphicData>
            </a:graphic>
          </wp:inline>
        </w:drawing>
      </w:r>
      <w:r>
        <w:tab/>
        <w:t xml:space="preserve">  </w:t>
      </w:r>
      <w:r>
        <w:tab/>
      </w:r>
      <w:r>
        <w:tab/>
      </w:r>
      <w:r>
        <w:tab/>
        <w:t>Stress due to point load at mid-span</w:t>
      </w:r>
    </w:p>
    <w:p w:rsidR="00B436B9" w:rsidRDefault="00B436B9" w:rsidP="00B436B9">
      <w:r>
        <w:t>Response of simply-supported beam to equivalent static load of mode shape (</w:t>
      </w:r>
      <w:r>
        <w:sym w:font="Symbol" w:char="F059"/>
      </w:r>
      <w:r>
        <w:t>(x))</w:t>
      </w:r>
    </w:p>
    <w:p w:rsidR="00B436B9" w:rsidRDefault="00B436B9" w:rsidP="00BC52B5">
      <w:r>
        <w:rPr>
          <w:noProof/>
        </w:rPr>
        <w:drawing>
          <wp:inline distT="0" distB="0" distL="0" distR="0" wp14:anchorId="6E55BBF8" wp14:editId="602FD734">
            <wp:extent cx="929640" cy="35052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929640" cy="350520"/>
                    </a:xfrm>
                    <a:prstGeom prst="rect">
                      <a:avLst/>
                    </a:prstGeom>
                  </pic:spPr>
                </pic:pic>
              </a:graphicData>
            </a:graphic>
          </wp:inline>
        </w:drawing>
      </w:r>
      <w:r>
        <w:t xml:space="preserve">  </w:t>
      </w:r>
      <w:r>
        <w:tab/>
      </w:r>
      <w:r>
        <w:tab/>
      </w:r>
      <w:r>
        <w:tab/>
      </w:r>
      <w:r>
        <w:tab/>
        <w:t>Mode acceleration shape function</w:t>
      </w:r>
    </w:p>
    <w:p w:rsidR="00B436B9" w:rsidRDefault="00B436B9" w:rsidP="00BC52B5">
      <w:r>
        <w:rPr>
          <w:noProof/>
        </w:rPr>
        <w:drawing>
          <wp:inline distT="0" distB="0" distL="0" distR="0" wp14:anchorId="24E6E8FC" wp14:editId="0533B443">
            <wp:extent cx="922020" cy="1828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922020" cy="182880"/>
                    </a:xfrm>
                    <a:prstGeom prst="rect">
                      <a:avLst/>
                    </a:prstGeom>
                  </pic:spPr>
                </pic:pic>
              </a:graphicData>
            </a:graphic>
          </wp:inline>
        </w:drawing>
      </w:r>
      <w:r>
        <w:t xml:space="preserve"> </w:t>
      </w:r>
      <w:r>
        <w:tab/>
      </w:r>
      <w:r>
        <w:tab/>
      </w:r>
      <w:r>
        <w:tab/>
      </w:r>
      <w:r>
        <w:tab/>
        <w:t>Acceleration of mode shape</w:t>
      </w:r>
    </w:p>
    <w:p w:rsidR="00B436B9" w:rsidRDefault="00B436B9" w:rsidP="00BC52B5">
      <w:r>
        <w:rPr>
          <w:noProof/>
        </w:rPr>
        <w:drawing>
          <wp:inline distT="0" distB="0" distL="0" distR="0" wp14:anchorId="31FC89CA" wp14:editId="45E625FA">
            <wp:extent cx="2377440" cy="35052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377440" cy="350520"/>
                    </a:xfrm>
                    <a:prstGeom prst="rect">
                      <a:avLst/>
                    </a:prstGeom>
                  </pic:spPr>
                </pic:pic>
              </a:graphicData>
            </a:graphic>
          </wp:inline>
        </w:drawing>
      </w:r>
      <w:r>
        <w:tab/>
        <w:t>Equivalent static force (F=mass*</w:t>
      </w:r>
      <w:proofErr w:type="spellStart"/>
      <w:r>
        <w:t>accel</w:t>
      </w:r>
      <w:proofErr w:type="spellEnd"/>
      <w:r>
        <w:t>)</w:t>
      </w:r>
    </w:p>
    <w:p w:rsidR="00B436B9" w:rsidRDefault="00B436B9" w:rsidP="00BC52B5">
      <w:r>
        <w:rPr>
          <w:noProof/>
        </w:rPr>
        <w:drawing>
          <wp:inline distT="0" distB="0" distL="0" distR="0" wp14:anchorId="64377466" wp14:editId="4DCCAEEC">
            <wp:extent cx="1158240" cy="35052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158240" cy="350520"/>
                    </a:xfrm>
                    <a:prstGeom prst="rect">
                      <a:avLst/>
                    </a:prstGeom>
                  </pic:spPr>
                </pic:pic>
              </a:graphicData>
            </a:graphic>
          </wp:inline>
        </w:drawing>
      </w:r>
      <w:r>
        <w:t xml:space="preserve">  </w:t>
      </w:r>
      <w:r>
        <w:tab/>
      </w:r>
      <w:r>
        <w:tab/>
      </w:r>
      <w:r>
        <w:tab/>
      </w:r>
      <w:r>
        <w:tab/>
        <w:t>Maximum equivalent static force</w:t>
      </w:r>
    </w:p>
    <w:p w:rsidR="00B436B9" w:rsidRDefault="00B436B9" w:rsidP="00BC52B5">
      <w:r>
        <w:rPr>
          <w:noProof/>
        </w:rPr>
        <w:drawing>
          <wp:inline distT="0" distB="0" distL="0" distR="0" wp14:anchorId="5656AE9B" wp14:editId="6C2ECB09">
            <wp:extent cx="2758440" cy="38100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758440" cy="381000"/>
                    </a:xfrm>
                    <a:prstGeom prst="rect">
                      <a:avLst/>
                    </a:prstGeom>
                  </pic:spPr>
                </pic:pic>
              </a:graphicData>
            </a:graphic>
          </wp:inline>
        </w:drawing>
      </w:r>
      <w:r>
        <w:t xml:space="preserve"> Shear force along length of beam</w:t>
      </w:r>
    </w:p>
    <w:p w:rsidR="00B436B9" w:rsidRDefault="00B436B9" w:rsidP="00BC52B5">
      <w:r>
        <w:rPr>
          <w:noProof/>
        </w:rPr>
        <w:drawing>
          <wp:inline distT="0" distB="0" distL="0" distR="0" wp14:anchorId="6D0C4534" wp14:editId="30CEF0D5">
            <wp:extent cx="1706880" cy="35052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706880" cy="350520"/>
                    </a:xfrm>
                    <a:prstGeom prst="rect">
                      <a:avLst/>
                    </a:prstGeom>
                  </pic:spPr>
                </pic:pic>
              </a:graphicData>
            </a:graphic>
          </wp:inline>
        </w:drawing>
      </w:r>
      <w:r>
        <w:t xml:space="preserve"> </w:t>
      </w:r>
      <w:r>
        <w:tab/>
      </w:r>
      <w:r>
        <w:tab/>
      </w:r>
      <w:r>
        <w:tab/>
        <w:t>Moment along beam</w:t>
      </w:r>
    </w:p>
    <w:p w:rsidR="00B436B9" w:rsidRDefault="00B436B9" w:rsidP="00BC52B5">
      <w:r>
        <w:rPr>
          <w:noProof/>
        </w:rPr>
        <w:drawing>
          <wp:inline distT="0" distB="0" distL="0" distR="0" wp14:anchorId="77819433" wp14:editId="68E2AF11">
            <wp:extent cx="929640" cy="35052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929640" cy="350520"/>
                    </a:xfrm>
                    <a:prstGeom prst="rect">
                      <a:avLst/>
                    </a:prstGeom>
                  </pic:spPr>
                </pic:pic>
              </a:graphicData>
            </a:graphic>
          </wp:inline>
        </w:drawing>
      </w:r>
      <w:r>
        <w:t xml:space="preserve"> </w:t>
      </w:r>
      <w:r>
        <w:tab/>
      </w:r>
      <w:r>
        <w:tab/>
      </w:r>
      <w:r>
        <w:tab/>
      </w:r>
      <w:r>
        <w:tab/>
        <w:t>Moment at mid-span</w:t>
      </w:r>
    </w:p>
    <w:p w:rsidR="00B436B9" w:rsidRDefault="00B436B9" w:rsidP="00BC52B5">
      <w:r>
        <w:rPr>
          <w:noProof/>
        </w:rPr>
        <w:drawing>
          <wp:inline distT="0" distB="0" distL="0" distR="0" wp14:anchorId="17D95377" wp14:editId="0763C54A">
            <wp:extent cx="556260" cy="3505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56260" cy="350520"/>
                    </a:xfrm>
                    <a:prstGeom prst="rect">
                      <a:avLst/>
                    </a:prstGeom>
                  </pic:spPr>
                </pic:pic>
              </a:graphicData>
            </a:graphic>
          </wp:inline>
        </w:drawing>
      </w:r>
      <w:r>
        <w:t xml:space="preserve"> </w:t>
      </w:r>
      <w:r>
        <w:tab/>
      </w:r>
      <w:r>
        <w:tab/>
      </w:r>
      <w:r>
        <w:tab/>
      </w:r>
      <w:r>
        <w:tab/>
      </w:r>
      <w:r>
        <w:tab/>
        <w:t>Stress at mid-span due to equivalent static force</w:t>
      </w:r>
    </w:p>
    <w:p w:rsidR="00B436B9" w:rsidRDefault="00B436B9" w:rsidP="00BC52B5">
      <w:r>
        <w:rPr>
          <w:noProof/>
        </w:rPr>
        <w:drawing>
          <wp:inline distT="0" distB="0" distL="0" distR="0" wp14:anchorId="027ADEBE" wp14:editId="5FB36D68">
            <wp:extent cx="601980" cy="35052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601980" cy="350520"/>
                    </a:xfrm>
                    <a:prstGeom prst="rect">
                      <a:avLst/>
                    </a:prstGeom>
                  </pic:spPr>
                </pic:pic>
              </a:graphicData>
            </a:graphic>
          </wp:inline>
        </w:drawing>
      </w:r>
      <w:r>
        <w:t xml:space="preserve"> </w:t>
      </w:r>
      <w:r>
        <w:tab/>
      </w:r>
      <w:r>
        <w:tab/>
      </w:r>
      <w:r>
        <w:tab/>
      </w:r>
      <w:r>
        <w:tab/>
      </w:r>
      <w:r>
        <w:tab/>
        <w:t>Moment-curvature relationship</w:t>
      </w:r>
    </w:p>
    <w:p w:rsidR="00B436B9" w:rsidRDefault="00B436B9" w:rsidP="00BC52B5">
      <w:r>
        <w:rPr>
          <w:noProof/>
        </w:rPr>
        <w:lastRenderedPageBreak/>
        <w:drawing>
          <wp:inline distT="0" distB="0" distL="0" distR="0" wp14:anchorId="490F8698" wp14:editId="73AB5550">
            <wp:extent cx="2308860" cy="3657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308860" cy="365760"/>
                    </a:xfrm>
                    <a:prstGeom prst="rect">
                      <a:avLst/>
                    </a:prstGeom>
                  </pic:spPr>
                </pic:pic>
              </a:graphicData>
            </a:graphic>
          </wp:inline>
        </w:drawing>
      </w:r>
      <w:r>
        <w:t xml:space="preserve"> </w:t>
      </w:r>
      <w:r>
        <w:tab/>
        <w:t>Vertical deflection along the length of the beam (C</w:t>
      </w:r>
      <w:r w:rsidRPr="00B436B9">
        <w:rPr>
          <w:vertAlign w:val="subscript"/>
        </w:rPr>
        <w:t>1</w:t>
      </w:r>
      <w:r>
        <w:t>=C</w:t>
      </w:r>
      <w:r w:rsidRPr="00B436B9">
        <w:rPr>
          <w:vertAlign w:val="subscript"/>
        </w:rPr>
        <w:t>2</w:t>
      </w:r>
      <w:r>
        <w:t>=0)</w:t>
      </w:r>
    </w:p>
    <w:p w:rsidR="00B436B9" w:rsidRDefault="00B436B9" w:rsidP="00BC52B5">
      <w:r>
        <w:rPr>
          <w:noProof/>
        </w:rPr>
        <w:drawing>
          <wp:inline distT="0" distB="0" distL="0" distR="0" wp14:anchorId="387B4A5B" wp14:editId="780CBF0F">
            <wp:extent cx="1310640" cy="365760"/>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1310640" cy="365760"/>
                    </a:xfrm>
                    <a:prstGeom prst="rect">
                      <a:avLst/>
                    </a:prstGeom>
                  </pic:spPr>
                </pic:pic>
              </a:graphicData>
            </a:graphic>
          </wp:inline>
        </w:drawing>
      </w:r>
      <w:r>
        <w:t xml:space="preserve"> </w:t>
      </w:r>
      <w:r>
        <w:tab/>
      </w:r>
      <w:r>
        <w:tab/>
      </w:r>
      <w:r>
        <w:tab/>
      </w:r>
      <w:r>
        <w:tab/>
      </w:r>
      <w:r w:rsidR="001F2E22">
        <w:t>Deflection at mid-span due to equivalent static force</w:t>
      </w:r>
    </w:p>
    <w:p w:rsidR="00B436B9" w:rsidRPr="00BC52B5" w:rsidRDefault="00B436B9" w:rsidP="00BC52B5"/>
    <w:sectPr w:rsidR="00B436B9" w:rsidRPr="00BC52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2234F08"/>
    <w:multiLevelType w:val="hybridMultilevel"/>
    <w:tmpl w:val="36886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E25467"/>
    <w:multiLevelType w:val="hybridMultilevel"/>
    <w:tmpl w:val="7DC679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B2A57AF"/>
    <w:multiLevelType w:val="hybridMultilevel"/>
    <w:tmpl w:val="4D180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F023BC9"/>
    <w:multiLevelType w:val="hybridMultilevel"/>
    <w:tmpl w:val="AAF27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7">
    <w:nsid w:val="720C7EA5"/>
    <w:multiLevelType w:val="hybridMultilevel"/>
    <w:tmpl w:val="9B7A0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2"/>
  </w:num>
  <w:num w:numId="5">
    <w:abstractNumId w:val="5"/>
  </w:num>
  <w:num w:numId="6">
    <w:abstractNumId w:val="4"/>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382F"/>
    <w:rsid w:val="00004D42"/>
    <w:rsid w:val="00034BB5"/>
    <w:rsid w:val="0007322E"/>
    <w:rsid w:val="000E010B"/>
    <w:rsid w:val="000E47A4"/>
    <w:rsid w:val="000E4C0B"/>
    <w:rsid w:val="000F5404"/>
    <w:rsid w:val="001042AA"/>
    <w:rsid w:val="00110C95"/>
    <w:rsid w:val="00115131"/>
    <w:rsid w:val="001505B6"/>
    <w:rsid w:val="00185821"/>
    <w:rsid w:val="001A4A7F"/>
    <w:rsid w:val="001C1446"/>
    <w:rsid w:val="001F2E22"/>
    <w:rsid w:val="00227230"/>
    <w:rsid w:val="002A77BE"/>
    <w:rsid w:val="002B3D61"/>
    <w:rsid w:val="00303BB2"/>
    <w:rsid w:val="00313A76"/>
    <w:rsid w:val="00350D9E"/>
    <w:rsid w:val="003665DB"/>
    <w:rsid w:val="003821CA"/>
    <w:rsid w:val="00386751"/>
    <w:rsid w:val="003E430D"/>
    <w:rsid w:val="003F7E5A"/>
    <w:rsid w:val="0041502F"/>
    <w:rsid w:val="00445D95"/>
    <w:rsid w:val="004B2FFD"/>
    <w:rsid w:val="004B6D45"/>
    <w:rsid w:val="004D01B3"/>
    <w:rsid w:val="004D7950"/>
    <w:rsid w:val="00531159"/>
    <w:rsid w:val="00595ACE"/>
    <w:rsid w:val="005B0292"/>
    <w:rsid w:val="005C3CB6"/>
    <w:rsid w:val="005D7F53"/>
    <w:rsid w:val="006164EB"/>
    <w:rsid w:val="00660224"/>
    <w:rsid w:val="00662BC2"/>
    <w:rsid w:val="006A58FA"/>
    <w:rsid w:val="00715592"/>
    <w:rsid w:val="00740369"/>
    <w:rsid w:val="00770B96"/>
    <w:rsid w:val="00797C23"/>
    <w:rsid w:val="007B6C5E"/>
    <w:rsid w:val="007D1ADD"/>
    <w:rsid w:val="007D65A6"/>
    <w:rsid w:val="007E6BCB"/>
    <w:rsid w:val="00834A93"/>
    <w:rsid w:val="008751F5"/>
    <w:rsid w:val="008776D7"/>
    <w:rsid w:val="00890F8B"/>
    <w:rsid w:val="00895B18"/>
    <w:rsid w:val="008B30E7"/>
    <w:rsid w:val="008B6135"/>
    <w:rsid w:val="008F005E"/>
    <w:rsid w:val="009146E6"/>
    <w:rsid w:val="0095257C"/>
    <w:rsid w:val="00954037"/>
    <w:rsid w:val="00980018"/>
    <w:rsid w:val="009B3923"/>
    <w:rsid w:val="009B4D5F"/>
    <w:rsid w:val="009B51F4"/>
    <w:rsid w:val="009D3F4C"/>
    <w:rsid w:val="009F3F36"/>
    <w:rsid w:val="00A00EC5"/>
    <w:rsid w:val="00A22A9E"/>
    <w:rsid w:val="00A30C40"/>
    <w:rsid w:val="00A46DF0"/>
    <w:rsid w:val="00A70FC2"/>
    <w:rsid w:val="00A90E31"/>
    <w:rsid w:val="00AA5E0E"/>
    <w:rsid w:val="00AD382F"/>
    <w:rsid w:val="00AD5331"/>
    <w:rsid w:val="00B20C0B"/>
    <w:rsid w:val="00B21AD7"/>
    <w:rsid w:val="00B436B9"/>
    <w:rsid w:val="00B643E6"/>
    <w:rsid w:val="00BC52B5"/>
    <w:rsid w:val="00C01EA8"/>
    <w:rsid w:val="00C77112"/>
    <w:rsid w:val="00C86EE7"/>
    <w:rsid w:val="00CB297A"/>
    <w:rsid w:val="00CC09EF"/>
    <w:rsid w:val="00CF1E44"/>
    <w:rsid w:val="00D7415D"/>
    <w:rsid w:val="00DD5B0E"/>
    <w:rsid w:val="00DF62AE"/>
    <w:rsid w:val="00E00804"/>
    <w:rsid w:val="00E12741"/>
    <w:rsid w:val="00E70FE2"/>
    <w:rsid w:val="00EA1FF6"/>
    <w:rsid w:val="00EA7120"/>
    <w:rsid w:val="00EB0490"/>
    <w:rsid w:val="00EB514B"/>
    <w:rsid w:val="00EC5428"/>
    <w:rsid w:val="00EE5A66"/>
    <w:rsid w:val="00F813E4"/>
    <w:rsid w:val="00FC3849"/>
    <w:rsid w:val="00FD10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22A9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D7F5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F1E4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2A9E"/>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A22A9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22A9E"/>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110C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1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0C95"/>
    <w:rPr>
      <w:rFonts w:ascii="Tahoma" w:hAnsi="Tahoma" w:cs="Tahoma"/>
      <w:sz w:val="16"/>
      <w:szCs w:val="16"/>
    </w:rPr>
  </w:style>
  <w:style w:type="character" w:customStyle="1" w:styleId="Heading2Char">
    <w:name w:val="Heading 2 Char"/>
    <w:basedOn w:val="DefaultParagraphFont"/>
    <w:link w:val="Heading2"/>
    <w:uiPriority w:val="9"/>
    <w:rsid w:val="005D7F53"/>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660224"/>
    <w:pPr>
      <w:spacing w:line="240" w:lineRule="auto"/>
    </w:pPr>
    <w:rPr>
      <w:b/>
      <w:bCs/>
      <w:color w:val="4F81BD" w:themeColor="accent1"/>
      <w:sz w:val="18"/>
      <w:szCs w:val="18"/>
    </w:rPr>
  </w:style>
  <w:style w:type="character" w:styleId="PlaceholderText">
    <w:name w:val="Placeholder Text"/>
    <w:basedOn w:val="DefaultParagraphFont"/>
    <w:uiPriority w:val="99"/>
    <w:semiHidden/>
    <w:rsid w:val="00C77112"/>
    <w:rPr>
      <w:color w:val="808080"/>
    </w:rPr>
  </w:style>
  <w:style w:type="paragraph" w:styleId="ListParagraph">
    <w:name w:val="List Paragraph"/>
    <w:basedOn w:val="Normal"/>
    <w:uiPriority w:val="34"/>
    <w:qFormat/>
    <w:rsid w:val="00A70FC2"/>
    <w:pPr>
      <w:ind w:left="720"/>
      <w:contextualSpacing/>
    </w:pPr>
  </w:style>
  <w:style w:type="character" w:customStyle="1" w:styleId="Heading3Char">
    <w:name w:val="Heading 3 Char"/>
    <w:basedOn w:val="DefaultParagraphFont"/>
    <w:link w:val="Heading3"/>
    <w:uiPriority w:val="9"/>
    <w:rsid w:val="00CF1E44"/>
    <w:rPr>
      <w:rFonts w:asciiTheme="majorHAnsi" w:eastAsiaTheme="majorEastAsia" w:hAnsiTheme="majorHAnsi" w:cstheme="majorBidi"/>
      <w:b/>
      <w:bCs/>
      <w:color w:val="4F81BD" w:themeColor="accent1"/>
    </w:rPr>
  </w:style>
  <w:style w:type="paragraph" w:styleId="Bibliography">
    <w:name w:val="Bibliography"/>
    <w:basedOn w:val="Normal"/>
    <w:next w:val="Normal"/>
    <w:uiPriority w:val="37"/>
    <w:unhideWhenUsed/>
    <w:rsid w:val="009F3F36"/>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22A9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D7F5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F1E4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2A9E"/>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A22A9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22A9E"/>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110C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10C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0C95"/>
    <w:rPr>
      <w:rFonts w:ascii="Tahoma" w:hAnsi="Tahoma" w:cs="Tahoma"/>
      <w:sz w:val="16"/>
      <w:szCs w:val="16"/>
    </w:rPr>
  </w:style>
  <w:style w:type="character" w:customStyle="1" w:styleId="Heading2Char">
    <w:name w:val="Heading 2 Char"/>
    <w:basedOn w:val="DefaultParagraphFont"/>
    <w:link w:val="Heading2"/>
    <w:uiPriority w:val="9"/>
    <w:rsid w:val="005D7F53"/>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660224"/>
    <w:pPr>
      <w:spacing w:line="240" w:lineRule="auto"/>
    </w:pPr>
    <w:rPr>
      <w:b/>
      <w:bCs/>
      <w:color w:val="4F81BD" w:themeColor="accent1"/>
      <w:sz w:val="18"/>
      <w:szCs w:val="18"/>
    </w:rPr>
  </w:style>
  <w:style w:type="character" w:styleId="PlaceholderText">
    <w:name w:val="Placeholder Text"/>
    <w:basedOn w:val="DefaultParagraphFont"/>
    <w:uiPriority w:val="99"/>
    <w:semiHidden/>
    <w:rsid w:val="00C77112"/>
    <w:rPr>
      <w:color w:val="808080"/>
    </w:rPr>
  </w:style>
  <w:style w:type="paragraph" w:styleId="ListParagraph">
    <w:name w:val="List Paragraph"/>
    <w:basedOn w:val="Normal"/>
    <w:uiPriority w:val="34"/>
    <w:qFormat/>
    <w:rsid w:val="00A70FC2"/>
    <w:pPr>
      <w:ind w:left="720"/>
      <w:contextualSpacing/>
    </w:pPr>
  </w:style>
  <w:style w:type="character" w:customStyle="1" w:styleId="Heading3Char">
    <w:name w:val="Heading 3 Char"/>
    <w:basedOn w:val="DefaultParagraphFont"/>
    <w:link w:val="Heading3"/>
    <w:uiPriority w:val="9"/>
    <w:rsid w:val="00CF1E44"/>
    <w:rPr>
      <w:rFonts w:asciiTheme="majorHAnsi" w:eastAsiaTheme="majorEastAsia" w:hAnsiTheme="majorHAnsi" w:cstheme="majorBidi"/>
      <w:b/>
      <w:bCs/>
      <w:color w:val="4F81BD" w:themeColor="accent1"/>
    </w:rPr>
  </w:style>
  <w:style w:type="paragraph" w:styleId="Bibliography">
    <w:name w:val="Bibliography"/>
    <w:basedOn w:val="Normal"/>
    <w:next w:val="Normal"/>
    <w:uiPriority w:val="37"/>
    <w:unhideWhenUsed/>
    <w:rsid w:val="009F3F3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chart" Target="charts/chart2.xml"/><Relationship Id="rId18" Type="http://schemas.openxmlformats.org/officeDocument/2006/relationships/image" Target="media/image9.emf"/><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chart" Target="charts/chart1.xml"/><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emf"/><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4.emf"/><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chart" Target="charts/chart3.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John\Projects_Git\DAmp\Data\Bridge_vs_Rigid_Roa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Projects_Git\DAmp\Data\Bridge_vs_Rigid_Roa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Case 2</c:v>
          </c:tx>
          <c:marker>
            <c:symbol val="none"/>
          </c:marker>
          <c:xVal>
            <c:numRef>
              <c:f>Sheet1!$F$12:$F$20109</c:f>
              <c:numCache>
                <c:formatCode>0.00E+00</c:formatCode>
                <c:ptCount val="20098"/>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c:v>0.01</c:v>
                </c:pt>
                <c:pt idx="11">
                  <c:v>1.0999999999999999E-2</c:v>
                </c:pt>
                <c:pt idx="12">
                  <c:v>1.2E-2</c:v>
                </c:pt>
                <c:pt idx="13">
                  <c:v>1.2999999999999999E-2</c:v>
                </c:pt>
                <c:pt idx="14">
                  <c:v>1.4E-2</c:v>
                </c:pt>
                <c:pt idx="15">
                  <c:v>1.4999999999999999E-2</c:v>
                </c:pt>
                <c:pt idx="16">
                  <c:v>1.6E-2</c:v>
                </c:pt>
                <c:pt idx="17">
                  <c:v>1.7000000000000001E-2</c:v>
                </c:pt>
                <c:pt idx="18">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c:v>0.35199999999999998</c:v>
                </c:pt>
                <c:pt idx="353">
                  <c:v>0.35299999999999998</c:v>
                </c:pt>
                <c:pt idx="354">
                  <c:v>0.35399999999999998</c:v>
                </c:pt>
                <c:pt idx="355">
                  <c:v>0.35499999999999998</c:v>
                </c:pt>
                <c:pt idx="356">
                  <c:v>0.35599999999999998</c:v>
                </c:pt>
                <c:pt idx="357">
                  <c:v>0.35699999999999998</c:v>
                </c:pt>
                <c:pt idx="358">
                  <c:v>0.35799999999999998</c:v>
                </c:pt>
                <c:pt idx="359">
                  <c:v>0.35899999999999999</c:v>
                </c:pt>
                <c:pt idx="360">
                  <c:v>0.36</c:v>
                </c:pt>
                <c:pt idx="361">
                  <c:v>0.36099999999999999</c:v>
                </c:pt>
                <c:pt idx="362">
                  <c:v>0.36199999999999999</c:v>
                </c:pt>
                <c:pt idx="363">
                  <c:v>0.36299999999999999</c:v>
                </c:pt>
                <c:pt idx="364">
                  <c:v>0.36399999999999999</c:v>
                </c:pt>
                <c:pt idx="365">
                  <c:v>0.36499999999999999</c:v>
                </c:pt>
                <c:pt idx="366">
                  <c:v>0.36599999999999999</c:v>
                </c:pt>
                <c:pt idx="367">
                  <c:v>0.36699999999999999</c:v>
                </c:pt>
                <c:pt idx="368">
                  <c:v>0.36799999999999999</c:v>
                </c:pt>
                <c:pt idx="369">
                  <c:v>0.36899999999999999</c:v>
                </c:pt>
                <c:pt idx="370">
                  <c:v>0.37</c:v>
                </c:pt>
                <c:pt idx="371">
                  <c:v>0.371</c:v>
                </c:pt>
                <c:pt idx="372">
                  <c:v>0.372</c:v>
                </c:pt>
                <c:pt idx="373">
                  <c:v>0.373</c:v>
                </c:pt>
                <c:pt idx="374">
                  <c:v>0.374</c:v>
                </c:pt>
                <c:pt idx="375">
                  <c:v>0.375</c:v>
                </c:pt>
                <c:pt idx="376">
                  <c:v>0.376</c:v>
                </c:pt>
                <c:pt idx="377">
                  <c:v>0.377</c:v>
                </c:pt>
                <c:pt idx="378">
                  <c:v>0.378</c:v>
                </c:pt>
                <c:pt idx="379">
                  <c:v>0.379</c:v>
                </c:pt>
                <c:pt idx="380">
                  <c:v>0.38</c:v>
                </c:pt>
                <c:pt idx="381">
                  <c:v>0.38100000000000001</c:v>
                </c:pt>
                <c:pt idx="382">
                  <c:v>0.38200000000000001</c:v>
                </c:pt>
                <c:pt idx="383">
                  <c:v>0.38300000000000001</c:v>
                </c:pt>
                <c:pt idx="384">
                  <c:v>0.38400000000000001</c:v>
                </c:pt>
                <c:pt idx="385">
                  <c:v>0.38500000000000001</c:v>
                </c:pt>
                <c:pt idx="386">
                  <c:v>0.38600000000000001</c:v>
                </c:pt>
                <c:pt idx="387">
                  <c:v>0.38700000000000001</c:v>
                </c:pt>
                <c:pt idx="388">
                  <c:v>0.38800000000000001</c:v>
                </c:pt>
                <c:pt idx="389">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c:v>0.72299999999999998</c:v>
                </c:pt>
                <c:pt idx="724">
                  <c:v>0.72399999999999998</c:v>
                </c:pt>
                <c:pt idx="725">
                  <c:v>0.72499999999999998</c:v>
                </c:pt>
                <c:pt idx="726">
                  <c:v>0.72599999999999998</c:v>
                </c:pt>
                <c:pt idx="727">
                  <c:v>0.72699999999999998</c:v>
                </c:pt>
                <c:pt idx="728">
                  <c:v>0.72799999999999998</c:v>
                </c:pt>
                <c:pt idx="729">
                  <c:v>0.72899999999999998</c:v>
                </c:pt>
                <c:pt idx="730">
                  <c:v>0.73</c:v>
                </c:pt>
                <c:pt idx="731">
                  <c:v>0.73099999999999998</c:v>
                </c:pt>
                <c:pt idx="732">
                  <c:v>0.73199999999999998</c:v>
                </c:pt>
                <c:pt idx="733">
                  <c:v>0.73299999999999998</c:v>
                </c:pt>
                <c:pt idx="734">
                  <c:v>0.73399999999999999</c:v>
                </c:pt>
                <c:pt idx="735">
                  <c:v>0.73499999999999999</c:v>
                </c:pt>
                <c:pt idx="736">
                  <c:v>0.73599999999999999</c:v>
                </c:pt>
                <c:pt idx="737">
                  <c:v>0.73699999999999999</c:v>
                </c:pt>
                <c:pt idx="738">
                  <c:v>0.73799999999999999</c:v>
                </c:pt>
                <c:pt idx="739">
                  <c:v>0.73899999999999999</c:v>
                </c:pt>
                <c:pt idx="740">
                  <c:v>0.74</c:v>
                </c:pt>
                <c:pt idx="741">
                  <c:v>0.74099999999999999</c:v>
                </c:pt>
                <c:pt idx="742">
                  <c:v>0.74199999999999999</c:v>
                </c:pt>
                <c:pt idx="743">
                  <c:v>0.74299999999999999</c:v>
                </c:pt>
                <c:pt idx="744">
                  <c:v>0.74399999999999999</c:v>
                </c:pt>
                <c:pt idx="745">
                  <c:v>0.745</c:v>
                </c:pt>
                <c:pt idx="746">
                  <c:v>0.746</c:v>
                </c:pt>
                <c:pt idx="747">
                  <c:v>0.747</c:v>
                </c:pt>
                <c:pt idx="748">
                  <c:v>0.748</c:v>
                </c:pt>
                <c:pt idx="749">
                  <c:v>0.749</c:v>
                </c:pt>
                <c:pt idx="750">
                  <c:v>0.75</c:v>
                </c:pt>
                <c:pt idx="751">
                  <c:v>0.751</c:v>
                </c:pt>
                <c:pt idx="752">
                  <c:v>0.752</c:v>
                </c:pt>
                <c:pt idx="753">
                  <c:v>0.753</c:v>
                </c:pt>
                <c:pt idx="754">
                  <c:v>0.754</c:v>
                </c:pt>
                <c:pt idx="755">
                  <c:v>0.755</c:v>
                </c:pt>
                <c:pt idx="756">
                  <c:v>0.75600000000000001</c:v>
                </c:pt>
                <c:pt idx="757">
                  <c:v>0.75700000000000001</c:v>
                </c:pt>
                <c:pt idx="758">
                  <c:v>0.75800000000000001</c:v>
                </c:pt>
                <c:pt idx="759">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c:v>1.093</c:v>
                </c:pt>
                <c:pt idx="1094">
                  <c:v>1.0940000000000001</c:v>
                </c:pt>
                <c:pt idx="1095">
                  <c:v>1.095</c:v>
                </c:pt>
                <c:pt idx="1096">
                  <c:v>1.0960000000000001</c:v>
                </c:pt>
                <c:pt idx="1097">
                  <c:v>1.097</c:v>
                </c:pt>
                <c:pt idx="1098">
                  <c:v>1.0980000000000001</c:v>
                </c:pt>
                <c:pt idx="1099">
                  <c:v>1.099</c:v>
                </c:pt>
                <c:pt idx="1100">
                  <c:v>1.1000000000000001</c:v>
                </c:pt>
                <c:pt idx="1101">
                  <c:v>1.101</c:v>
                </c:pt>
                <c:pt idx="1102">
                  <c:v>1.1020000000000001</c:v>
                </c:pt>
                <c:pt idx="1103">
                  <c:v>1.103</c:v>
                </c:pt>
                <c:pt idx="1104">
                  <c:v>1.1040000000000001</c:v>
                </c:pt>
                <c:pt idx="1105">
                  <c:v>1.105</c:v>
                </c:pt>
                <c:pt idx="1106">
                  <c:v>1.1060000000000001</c:v>
                </c:pt>
                <c:pt idx="1107">
                  <c:v>1.107</c:v>
                </c:pt>
                <c:pt idx="1108">
                  <c:v>1.1080000000000001</c:v>
                </c:pt>
                <c:pt idx="1109">
                  <c:v>1.109</c:v>
                </c:pt>
                <c:pt idx="1110">
                  <c:v>1.1100000000000001</c:v>
                </c:pt>
                <c:pt idx="1111">
                  <c:v>1.111</c:v>
                </c:pt>
                <c:pt idx="1112">
                  <c:v>1.1120000000000001</c:v>
                </c:pt>
                <c:pt idx="1113">
                  <c:v>1.113</c:v>
                </c:pt>
                <c:pt idx="1114">
                  <c:v>1.1140000000000001</c:v>
                </c:pt>
                <c:pt idx="1115">
                  <c:v>1.115</c:v>
                </c:pt>
                <c:pt idx="1116">
                  <c:v>1.1160000000000001</c:v>
                </c:pt>
                <c:pt idx="1117">
                  <c:v>1.117</c:v>
                </c:pt>
                <c:pt idx="1118">
                  <c:v>1.1180000000000001</c:v>
                </c:pt>
                <c:pt idx="1119">
                  <c:v>1.119</c:v>
                </c:pt>
                <c:pt idx="1120">
                  <c:v>1.1200000000000001</c:v>
                </c:pt>
                <c:pt idx="1121">
                  <c:v>1.121</c:v>
                </c:pt>
                <c:pt idx="1122">
                  <c:v>1.1220000000000001</c:v>
                </c:pt>
                <c:pt idx="1123">
                  <c:v>1.123</c:v>
                </c:pt>
                <c:pt idx="1124">
                  <c:v>1.1240000000000001</c:v>
                </c:pt>
                <c:pt idx="1125">
                  <c:v>1.125</c:v>
                </c:pt>
                <c:pt idx="1126">
                  <c:v>1.1259999999999999</c:v>
                </c:pt>
                <c:pt idx="1127">
                  <c:v>1.127</c:v>
                </c:pt>
                <c:pt idx="1128">
                  <c:v>1.1279999999999999</c:v>
                </c:pt>
                <c:pt idx="1129">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c:v>1.4630000000000001</c:v>
                </c:pt>
                <c:pt idx="1464">
                  <c:v>1.464</c:v>
                </c:pt>
                <c:pt idx="1465">
                  <c:v>1.4650000000000001</c:v>
                </c:pt>
                <c:pt idx="1466">
                  <c:v>1.466</c:v>
                </c:pt>
                <c:pt idx="1467">
                  <c:v>1.4670000000000001</c:v>
                </c:pt>
                <c:pt idx="1468">
                  <c:v>1.468</c:v>
                </c:pt>
                <c:pt idx="1469">
                  <c:v>1.4690000000000001</c:v>
                </c:pt>
                <c:pt idx="1470">
                  <c:v>1.47</c:v>
                </c:pt>
                <c:pt idx="1471">
                  <c:v>1.4710000000000001</c:v>
                </c:pt>
                <c:pt idx="1472">
                  <c:v>1.472</c:v>
                </c:pt>
                <c:pt idx="1473">
                  <c:v>1.4730000000000001</c:v>
                </c:pt>
                <c:pt idx="1474">
                  <c:v>1.474</c:v>
                </c:pt>
                <c:pt idx="1475">
                  <c:v>1.4750000000000001</c:v>
                </c:pt>
                <c:pt idx="1476">
                  <c:v>1.476</c:v>
                </c:pt>
                <c:pt idx="1477">
                  <c:v>1.4770000000000001</c:v>
                </c:pt>
                <c:pt idx="1478">
                  <c:v>1.478</c:v>
                </c:pt>
                <c:pt idx="1479">
                  <c:v>1.4790000000000001</c:v>
                </c:pt>
                <c:pt idx="1480">
                  <c:v>1.48</c:v>
                </c:pt>
                <c:pt idx="1481">
                  <c:v>1.4810000000000001</c:v>
                </c:pt>
                <c:pt idx="1482">
                  <c:v>1.482</c:v>
                </c:pt>
                <c:pt idx="1483">
                  <c:v>1.4830000000000001</c:v>
                </c:pt>
                <c:pt idx="1484">
                  <c:v>1.484</c:v>
                </c:pt>
                <c:pt idx="1485">
                  <c:v>1.4850000000000001</c:v>
                </c:pt>
                <c:pt idx="1486">
                  <c:v>1.486</c:v>
                </c:pt>
                <c:pt idx="1487">
                  <c:v>1.4870000000000001</c:v>
                </c:pt>
                <c:pt idx="1488">
                  <c:v>1.488</c:v>
                </c:pt>
                <c:pt idx="1489">
                  <c:v>1.4890000000000001</c:v>
                </c:pt>
                <c:pt idx="1490">
                  <c:v>1.49</c:v>
                </c:pt>
                <c:pt idx="1491">
                  <c:v>1.4910000000000001</c:v>
                </c:pt>
                <c:pt idx="1492">
                  <c:v>1.492</c:v>
                </c:pt>
                <c:pt idx="1493">
                  <c:v>1.4930000000000001</c:v>
                </c:pt>
                <c:pt idx="1494">
                  <c:v>1.494</c:v>
                </c:pt>
                <c:pt idx="1495">
                  <c:v>1.4950000000000001</c:v>
                </c:pt>
                <c:pt idx="1496">
                  <c:v>1.496</c:v>
                </c:pt>
                <c:pt idx="1497">
                  <c:v>1.4970000000000001</c:v>
                </c:pt>
                <c:pt idx="1498">
                  <c:v>1.498</c:v>
                </c:pt>
                <c:pt idx="1499">
                  <c:v>1.4990000000000001</c:v>
                </c:pt>
                <c:pt idx="1500">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c:v>1.8340000000000001</c:v>
                </c:pt>
                <c:pt idx="1835">
                  <c:v>1.835</c:v>
                </c:pt>
                <c:pt idx="1836">
                  <c:v>1.8360000000000001</c:v>
                </c:pt>
                <c:pt idx="1837">
                  <c:v>1.837</c:v>
                </c:pt>
                <c:pt idx="1838">
                  <c:v>1.8380000000000001</c:v>
                </c:pt>
                <c:pt idx="1839">
                  <c:v>1.839</c:v>
                </c:pt>
                <c:pt idx="1840">
                  <c:v>1.84</c:v>
                </c:pt>
                <c:pt idx="1841">
                  <c:v>1.841</c:v>
                </c:pt>
                <c:pt idx="1842">
                  <c:v>1.8420000000000001</c:v>
                </c:pt>
                <c:pt idx="1843">
                  <c:v>1.843</c:v>
                </c:pt>
                <c:pt idx="1844">
                  <c:v>1.8440000000000001</c:v>
                </c:pt>
                <c:pt idx="1845">
                  <c:v>1.845</c:v>
                </c:pt>
                <c:pt idx="1846">
                  <c:v>1.8460000000000001</c:v>
                </c:pt>
                <c:pt idx="1847">
                  <c:v>1.847</c:v>
                </c:pt>
                <c:pt idx="1848">
                  <c:v>1.8480000000000001</c:v>
                </c:pt>
                <c:pt idx="1849">
                  <c:v>1.849</c:v>
                </c:pt>
                <c:pt idx="1850">
                  <c:v>1.85</c:v>
                </c:pt>
                <c:pt idx="1851">
                  <c:v>1.851</c:v>
                </c:pt>
                <c:pt idx="1852">
                  <c:v>1.8520000000000001</c:v>
                </c:pt>
                <c:pt idx="1853">
                  <c:v>1.853</c:v>
                </c:pt>
                <c:pt idx="1854">
                  <c:v>1.8540000000000001</c:v>
                </c:pt>
                <c:pt idx="1855">
                  <c:v>1.855</c:v>
                </c:pt>
                <c:pt idx="1856">
                  <c:v>1.8560000000000001</c:v>
                </c:pt>
                <c:pt idx="1857">
                  <c:v>1.857</c:v>
                </c:pt>
                <c:pt idx="1858">
                  <c:v>1.8580000000000001</c:v>
                </c:pt>
                <c:pt idx="1859">
                  <c:v>1.859</c:v>
                </c:pt>
                <c:pt idx="1860">
                  <c:v>1.86</c:v>
                </c:pt>
                <c:pt idx="1861">
                  <c:v>1.861</c:v>
                </c:pt>
                <c:pt idx="1862">
                  <c:v>1.8620000000000001</c:v>
                </c:pt>
                <c:pt idx="1863">
                  <c:v>1.863</c:v>
                </c:pt>
                <c:pt idx="1864">
                  <c:v>1.8640000000000001</c:v>
                </c:pt>
                <c:pt idx="1865">
                  <c:v>1.865</c:v>
                </c:pt>
                <c:pt idx="1866">
                  <c:v>1.8660000000000001</c:v>
                </c:pt>
                <c:pt idx="1867">
                  <c:v>1.867</c:v>
                </c:pt>
                <c:pt idx="1868">
                  <c:v>1.8680000000000001</c:v>
                </c:pt>
                <c:pt idx="1869">
                  <c:v>1.869</c:v>
                </c:pt>
                <c:pt idx="1870">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c:v>2.2040000000000002</c:v>
                </c:pt>
                <c:pt idx="2205">
                  <c:v>2.2050000000000001</c:v>
                </c:pt>
                <c:pt idx="2206">
                  <c:v>2.206</c:v>
                </c:pt>
                <c:pt idx="2207">
                  <c:v>2.2069999999999999</c:v>
                </c:pt>
                <c:pt idx="2208">
                  <c:v>2.2080000000000002</c:v>
                </c:pt>
                <c:pt idx="2209">
                  <c:v>2.2090000000000001</c:v>
                </c:pt>
                <c:pt idx="2210">
                  <c:v>2.21</c:v>
                </c:pt>
                <c:pt idx="2211">
                  <c:v>2.2109999999999999</c:v>
                </c:pt>
                <c:pt idx="2212">
                  <c:v>2.2120000000000002</c:v>
                </c:pt>
                <c:pt idx="2213">
                  <c:v>2.2130000000000001</c:v>
                </c:pt>
                <c:pt idx="2214">
                  <c:v>2.214</c:v>
                </c:pt>
                <c:pt idx="2215">
                  <c:v>2.2149999999999999</c:v>
                </c:pt>
                <c:pt idx="2216">
                  <c:v>2.2160000000000002</c:v>
                </c:pt>
                <c:pt idx="2217">
                  <c:v>2.2170000000000001</c:v>
                </c:pt>
                <c:pt idx="2218">
                  <c:v>2.218</c:v>
                </c:pt>
                <c:pt idx="2219">
                  <c:v>2.2189999999999999</c:v>
                </c:pt>
                <c:pt idx="2220">
                  <c:v>2.2200000000000002</c:v>
                </c:pt>
                <c:pt idx="2221">
                  <c:v>2.2210000000000001</c:v>
                </c:pt>
                <c:pt idx="2222">
                  <c:v>2.222</c:v>
                </c:pt>
                <c:pt idx="2223">
                  <c:v>2.2229999999999999</c:v>
                </c:pt>
                <c:pt idx="2224">
                  <c:v>2.2240000000000002</c:v>
                </c:pt>
                <c:pt idx="2225">
                  <c:v>2.2250000000000001</c:v>
                </c:pt>
                <c:pt idx="2226">
                  <c:v>2.226</c:v>
                </c:pt>
                <c:pt idx="2227">
                  <c:v>2.2269999999999999</c:v>
                </c:pt>
                <c:pt idx="2228">
                  <c:v>2.2280000000000002</c:v>
                </c:pt>
                <c:pt idx="2229">
                  <c:v>2.2290000000000001</c:v>
                </c:pt>
                <c:pt idx="2230">
                  <c:v>2.23</c:v>
                </c:pt>
                <c:pt idx="2231">
                  <c:v>2.2309999999999999</c:v>
                </c:pt>
                <c:pt idx="2232">
                  <c:v>2.2320000000000002</c:v>
                </c:pt>
                <c:pt idx="2233">
                  <c:v>2.2330000000000001</c:v>
                </c:pt>
                <c:pt idx="2234">
                  <c:v>2.234</c:v>
                </c:pt>
                <c:pt idx="2235">
                  <c:v>2.2349999999999999</c:v>
                </c:pt>
                <c:pt idx="2236">
                  <c:v>2.2360000000000002</c:v>
                </c:pt>
                <c:pt idx="2237">
                  <c:v>2.2370000000000001</c:v>
                </c:pt>
                <c:pt idx="2238">
                  <c:v>2.238</c:v>
                </c:pt>
                <c:pt idx="2239">
                  <c:v>2.2389999999999999</c:v>
                </c:pt>
                <c:pt idx="2240">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c:v>2.5739999999999998</c:v>
                </c:pt>
                <c:pt idx="2575">
                  <c:v>2.5750000000000002</c:v>
                </c:pt>
                <c:pt idx="2576">
                  <c:v>2.5760000000000001</c:v>
                </c:pt>
                <c:pt idx="2577">
                  <c:v>2.577</c:v>
                </c:pt>
                <c:pt idx="2578">
                  <c:v>2.5779999999999998</c:v>
                </c:pt>
                <c:pt idx="2579">
                  <c:v>2.5790000000000002</c:v>
                </c:pt>
                <c:pt idx="2580">
                  <c:v>2.58</c:v>
                </c:pt>
                <c:pt idx="2581">
                  <c:v>2.581</c:v>
                </c:pt>
                <c:pt idx="2582">
                  <c:v>2.5819999999999999</c:v>
                </c:pt>
                <c:pt idx="2583">
                  <c:v>2.5830000000000002</c:v>
                </c:pt>
                <c:pt idx="2584">
                  <c:v>2.5840000000000001</c:v>
                </c:pt>
                <c:pt idx="2585">
                  <c:v>2.585</c:v>
                </c:pt>
                <c:pt idx="2586">
                  <c:v>2.5859999999999999</c:v>
                </c:pt>
                <c:pt idx="2587">
                  <c:v>2.5870000000000002</c:v>
                </c:pt>
                <c:pt idx="2588">
                  <c:v>2.5880000000000001</c:v>
                </c:pt>
                <c:pt idx="2589">
                  <c:v>2.589</c:v>
                </c:pt>
                <c:pt idx="2590">
                  <c:v>2.59</c:v>
                </c:pt>
                <c:pt idx="2591">
                  <c:v>2.5910000000000002</c:v>
                </c:pt>
                <c:pt idx="2592">
                  <c:v>2.5920000000000001</c:v>
                </c:pt>
                <c:pt idx="2593">
                  <c:v>2.593</c:v>
                </c:pt>
                <c:pt idx="2594">
                  <c:v>2.5939999999999999</c:v>
                </c:pt>
                <c:pt idx="2595">
                  <c:v>2.5950000000000002</c:v>
                </c:pt>
                <c:pt idx="2596">
                  <c:v>2.5960000000000001</c:v>
                </c:pt>
                <c:pt idx="2597">
                  <c:v>2.597</c:v>
                </c:pt>
                <c:pt idx="2598">
                  <c:v>2.5979999999999999</c:v>
                </c:pt>
                <c:pt idx="2599">
                  <c:v>2.5990000000000002</c:v>
                </c:pt>
                <c:pt idx="2600">
                  <c:v>2.6</c:v>
                </c:pt>
                <c:pt idx="2601">
                  <c:v>2.601</c:v>
                </c:pt>
                <c:pt idx="2602">
                  <c:v>2.6019999999999999</c:v>
                </c:pt>
                <c:pt idx="2603">
                  <c:v>2.6030000000000002</c:v>
                </c:pt>
                <c:pt idx="2604">
                  <c:v>2.6040000000000001</c:v>
                </c:pt>
                <c:pt idx="2605">
                  <c:v>2.605</c:v>
                </c:pt>
                <c:pt idx="2606">
                  <c:v>2.6059999999999999</c:v>
                </c:pt>
                <c:pt idx="2607">
                  <c:v>2.6070000000000002</c:v>
                </c:pt>
                <c:pt idx="2608">
                  <c:v>2.6080000000000001</c:v>
                </c:pt>
                <c:pt idx="2609">
                  <c:v>2.609</c:v>
                </c:pt>
                <c:pt idx="2610">
                  <c:v>2.61</c:v>
                </c:pt>
                <c:pt idx="2611">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c:v>2.9449999999999998</c:v>
                </c:pt>
                <c:pt idx="2946">
                  <c:v>2.9460000000000002</c:v>
                </c:pt>
                <c:pt idx="2947">
                  <c:v>2.9470000000000001</c:v>
                </c:pt>
                <c:pt idx="2948">
                  <c:v>2.948</c:v>
                </c:pt>
                <c:pt idx="2949">
                  <c:v>2.9489999999999998</c:v>
                </c:pt>
                <c:pt idx="2950">
                  <c:v>2.95</c:v>
                </c:pt>
                <c:pt idx="2951">
                  <c:v>2.9510000000000001</c:v>
                </c:pt>
                <c:pt idx="2952">
                  <c:v>2.952</c:v>
                </c:pt>
                <c:pt idx="2953">
                  <c:v>2.9529999999999998</c:v>
                </c:pt>
                <c:pt idx="2954">
                  <c:v>2.9540000000000002</c:v>
                </c:pt>
                <c:pt idx="2955">
                  <c:v>2.9550000000000001</c:v>
                </c:pt>
                <c:pt idx="2956">
                  <c:v>2.956</c:v>
                </c:pt>
                <c:pt idx="2957">
                  <c:v>2.9569999999999999</c:v>
                </c:pt>
                <c:pt idx="2958">
                  <c:v>2.9580000000000002</c:v>
                </c:pt>
                <c:pt idx="2959">
                  <c:v>2.9590000000000001</c:v>
                </c:pt>
                <c:pt idx="2960">
                  <c:v>2.96</c:v>
                </c:pt>
                <c:pt idx="2961">
                  <c:v>2.9609999999999999</c:v>
                </c:pt>
                <c:pt idx="2962">
                  <c:v>2.9620000000000002</c:v>
                </c:pt>
                <c:pt idx="2963">
                  <c:v>2.9630000000000001</c:v>
                </c:pt>
                <c:pt idx="2964">
                  <c:v>2.964</c:v>
                </c:pt>
                <c:pt idx="2965">
                  <c:v>2.9649999999999999</c:v>
                </c:pt>
                <c:pt idx="2966">
                  <c:v>2.9660000000000002</c:v>
                </c:pt>
                <c:pt idx="2967">
                  <c:v>2.9670000000000001</c:v>
                </c:pt>
                <c:pt idx="2968">
                  <c:v>2.968</c:v>
                </c:pt>
                <c:pt idx="2969">
                  <c:v>2.9689999999999999</c:v>
                </c:pt>
                <c:pt idx="2970">
                  <c:v>2.97</c:v>
                </c:pt>
                <c:pt idx="2971">
                  <c:v>2.9710000000000001</c:v>
                </c:pt>
                <c:pt idx="2972">
                  <c:v>2.972</c:v>
                </c:pt>
                <c:pt idx="2973">
                  <c:v>2.9729999999999999</c:v>
                </c:pt>
                <c:pt idx="2974">
                  <c:v>2.9740000000000002</c:v>
                </c:pt>
                <c:pt idx="2975">
                  <c:v>2.9750000000000001</c:v>
                </c:pt>
                <c:pt idx="2976">
                  <c:v>2.976</c:v>
                </c:pt>
                <c:pt idx="2977">
                  <c:v>2.9769999999999999</c:v>
                </c:pt>
                <c:pt idx="2978">
                  <c:v>2.9780000000000002</c:v>
                </c:pt>
                <c:pt idx="2979">
                  <c:v>2.9790000000000001</c:v>
                </c:pt>
                <c:pt idx="2980">
                  <c:v>2.98</c:v>
                </c:pt>
                <c:pt idx="2981">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c:v>3.3149999999999999</c:v>
                </c:pt>
                <c:pt idx="3316">
                  <c:v>3.3159999999999998</c:v>
                </c:pt>
                <c:pt idx="3317">
                  <c:v>3.3170000000000002</c:v>
                </c:pt>
                <c:pt idx="3318">
                  <c:v>3.3180000000000001</c:v>
                </c:pt>
                <c:pt idx="3319">
                  <c:v>3.319</c:v>
                </c:pt>
                <c:pt idx="3320">
                  <c:v>3.32</c:v>
                </c:pt>
                <c:pt idx="3321">
                  <c:v>3.3210000000000002</c:v>
                </c:pt>
                <c:pt idx="3322">
                  <c:v>3.3220000000000001</c:v>
                </c:pt>
                <c:pt idx="3323">
                  <c:v>3.323</c:v>
                </c:pt>
                <c:pt idx="3324">
                  <c:v>3.3239999999999998</c:v>
                </c:pt>
                <c:pt idx="3325">
                  <c:v>3.3250000000000002</c:v>
                </c:pt>
                <c:pt idx="3326">
                  <c:v>3.3260000000000001</c:v>
                </c:pt>
                <c:pt idx="3327">
                  <c:v>3.327</c:v>
                </c:pt>
                <c:pt idx="3328">
                  <c:v>3.3279999999999998</c:v>
                </c:pt>
                <c:pt idx="3329">
                  <c:v>3.3290000000000002</c:v>
                </c:pt>
                <c:pt idx="3330">
                  <c:v>3.33</c:v>
                </c:pt>
                <c:pt idx="3331">
                  <c:v>3.331</c:v>
                </c:pt>
                <c:pt idx="3332">
                  <c:v>3.3319999999999999</c:v>
                </c:pt>
                <c:pt idx="3333">
                  <c:v>3.3330000000000002</c:v>
                </c:pt>
                <c:pt idx="3334">
                  <c:v>3.3340000000000001</c:v>
                </c:pt>
                <c:pt idx="3335">
                  <c:v>3.335</c:v>
                </c:pt>
                <c:pt idx="3336">
                  <c:v>3.3359999999999999</c:v>
                </c:pt>
                <c:pt idx="3337">
                  <c:v>3.3370000000000002</c:v>
                </c:pt>
                <c:pt idx="3338">
                  <c:v>3.3380000000000001</c:v>
                </c:pt>
                <c:pt idx="3339">
                  <c:v>3.339</c:v>
                </c:pt>
                <c:pt idx="3340">
                  <c:v>3.34</c:v>
                </c:pt>
                <c:pt idx="3341">
                  <c:v>3.3410000000000002</c:v>
                </c:pt>
                <c:pt idx="3342">
                  <c:v>3.3420000000000001</c:v>
                </c:pt>
                <c:pt idx="3343">
                  <c:v>3.343</c:v>
                </c:pt>
                <c:pt idx="3344">
                  <c:v>3.3439999999999999</c:v>
                </c:pt>
                <c:pt idx="3345">
                  <c:v>3.3450000000000002</c:v>
                </c:pt>
                <c:pt idx="3346">
                  <c:v>3.3460000000000001</c:v>
                </c:pt>
                <c:pt idx="3347">
                  <c:v>3.347</c:v>
                </c:pt>
                <c:pt idx="3348">
                  <c:v>3.3479999999999999</c:v>
                </c:pt>
                <c:pt idx="3349">
                  <c:v>3.3490000000000002</c:v>
                </c:pt>
                <c:pt idx="3350">
                  <c:v>3.35</c:v>
                </c:pt>
                <c:pt idx="3351">
                  <c:v>3.351</c:v>
                </c:pt>
                <c:pt idx="3352">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c:v>3.6850000000000001</c:v>
                </c:pt>
                <c:pt idx="3686">
                  <c:v>3.6859999999999999</c:v>
                </c:pt>
                <c:pt idx="3687">
                  <c:v>3.6869999999999998</c:v>
                </c:pt>
                <c:pt idx="3688">
                  <c:v>3.6880000000000002</c:v>
                </c:pt>
                <c:pt idx="3689">
                  <c:v>3.6890000000000001</c:v>
                </c:pt>
                <c:pt idx="3690">
                  <c:v>3.69</c:v>
                </c:pt>
                <c:pt idx="3691">
                  <c:v>3.6909999999999998</c:v>
                </c:pt>
                <c:pt idx="3692">
                  <c:v>3.6920000000000002</c:v>
                </c:pt>
                <c:pt idx="3693">
                  <c:v>3.6930000000000001</c:v>
                </c:pt>
                <c:pt idx="3694">
                  <c:v>3.694</c:v>
                </c:pt>
                <c:pt idx="3695">
                  <c:v>3.6949999999999998</c:v>
                </c:pt>
                <c:pt idx="3696">
                  <c:v>3.6960000000000002</c:v>
                </c:pt>
                <c:pt idx="3697">
                  <c:v>3.6970000000000001</c:v>
                </c:pt>
                <c:pt idx="3698">
                  <c:v>3.698</c:v>
                </c:pt>
                <c:pt idx="3699">
                  <c:v>3.6989999999999998</c:v>
                </c:pt>
                <c:pt idx="3700">
                  <c:v>3.7</c:v>
                </c:pt>
                <c:pt idx="3701">
                  <c:v>3.7010000000000001</c:v>
                </c:pt>
                <c:pt idx="3702">
                  <c:v>3.702</c:v>
                </c:pt>
                <c:pt idx="3703">
                  <c:v>3.7029999999999998</c:v>
                </c:pt>
                <c:pt idx="3704">
                  <c:v>3.7040000000000002</c:v>
                </c:pt>
                <c:pt idx="3705">
                  <c:v>3.7050000000000001</c:v>
                </c:pt>
                <c:pt idx="3706">
                  <c:v>3.706</c:v>
                </c:pt>
                <c:pt idx="3707">
                  <c:v>3.7069999999999999</c:v>
                </c:pt>
                <c:pt idx="3708">
                  <c:v>3.7080000000000002</c:v>
                </c:pt>
                <c:pt idx="3709">
                  <c:v>3.7090000000000001</c:v>
                </c:pt>
                <c:pt idx="3710">
                  <c:v>3.71</c:v>
                </c:pt>
                <c:pt idx="3711">
                  <c:v>3.7109999999999999</c:v>
                </c:pt>
                <c:pt idx="3712">
                  <c:v>3.7120000000000002</c:v>
                </c:pt>
                <c:pt idx="3713">
                  <c:v>3.7130000000000001</c:v>
                </c:pt>
                <c:pt idx="3714">
                  <c:v>3.714</c:v>
                </c:pt>
                <c:pt idx="3715">
                  <c:v>3.7149999999999999</c:v>
                </c:pt>
                <c:pt idx="3716">
                  <c:v>3.7160000000000002</c:v>
                </c:pt>
                <c:pt idx="3717">
                  <c:v>3.7170000000000001</c:v>
                </c:pt>
                <c:pt idx="3718">
                  <c:v>3.718</c:v>
                </c:pt>
                <c:pt idx="3719">
                  <c:v>3.7189999999999999</c:v>
                </c:pt>
                <c:pt idx="3720">
                  <c:v>3.72</c:v>
                </c:pt>
                <c:pt idx="3721">
                  <c:v>3.7210000000000001</c:v>
                </c:pt>
                <c:pt idx="3722">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c:v>4.056</c:v>
                </c:pt>
                <c:pt idx="4057">
                  <c:v>4.0570000000000004</c:v>
                </c:pt>
                <c:pt idx="4058">
                  <c:v>4.0579999999999998</c:v>
                </c:pt>
                <c:pt idx="4059">
                  <c:v>4.0590000000000002</c:v>
                </c:pt>
                <c:pt idx="4060">
                  <c:v>4.0599999999999996</c:v>
                </c:pt>
                <c:pt idx="4061">
                  <c:v>4.0609999999999999</c:v>
                </c:pt>
                <c:pt idx="4062">
                  <c:v>4.0620000000000003</c:v>
                </c:pt>
                <c:pt idx="4063">
                  <c:v>4.0629999999999997</c:v>
                </c:pt>
                <c:pt idx="4064">
                  <c:v>4.0640000000000001</c:v>
                </c:pt>
                <c:pt idx="4065">
                  <c:v>4.0650000000000004</c:v>
                </c:pt>
                <c:pt idx="4066">
                  <c:v>4.0659999999999998</c:v>
                </c:pt>
                <c:pt idx="4067">
                  <c:v>4.0670000000000002</c:v>
                </c:pt>
                <c:pt idx="4068">
                  <c:v>4.0679999999999996</c:v>
                </c:pt>
                <c:pt idx="4069">
                  <c:v>4.069</c:v>
                </c:pt>
                <c:pt idx="4070">
                  <c:v>4.07</c:v>
                </c:pt>
                <c:pt idx="4071">
                  <c:v>4.0709999999999997</c:v>
                </c:pt>
                <c:pt idx="4072">
                  <c:v>4.0720000000000001</c:v>
                </c:pt>
                <c:pt idx="4073">
                  <c:v>4.0730000000000004</c:v>
                </c:pt>
                <c:pt idx="4074">
                  <c:v>4.0739999999999998</c:v>
                </c:pt>
                <c:pt idx="4075">
                  <c:v>4.0750000000000002</c:v>
                </c:pt>
                <c:pt idx="4076">
                  <c:v>4.0759999999999996</c:v>
                </c:pt>
                <c:pt idx="4077">
                  <c:v>4.077</c:v>
                </c:pt>
                <c:pt idx="4078">
                  <c:v>4.0780000000000003</c:v>
                </c:pt>
                <c:pt idx="4079">
                  <c:v>4.0789999999999997</c:v>
                </c:pt>
                <c:pt idx="4080">
                  <c:v>4.08</c:v>
                </c:pt>
                <c:pt idx="4081">
                  <c:v>4.0810000000000004</c:v>
                </c:pt>
                <c:pt idx="4082">
                  <c:v>4.0819999999999999</c:v>
                </c:pt>
                <c:pt idx="4083">
                  <c:v>4.0830000000000002</c:v>
                </c:pt>
                <c:pt idx="4084">
                  <c:v>4.0839999999999996</c:v>
                </c:pt>
                <c:pt idx="4085">
                  <c:v>4.085</c:v>
                </c:pt>
                <c:pt idx="4086">
                  <c:v>4.0860000000000003</c:v>
                </c:pt>
                <c:pt idx="4087">
                  <c:v>4.0869999999999997</c:v>
                </c:pt>
                <c:pt idx="4088">
                  <c:v>4.0880000000000001</c:v>
                </c:pt>
                <c:pt idx="4089">
                  <c:v>4.0890000000000004</c:v>
                </c:pt>
                <c:pt idx="4090">
                  <c:v>4.09</c:v>
                </c:pt>
                <c:pt idx="4091">
                  <c:v>4.0910000000000002</c:v>
                </c:pt>
                <c:pt idx="4092">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c:v>4.4260000000000002</c:v>
                </c:pt>
                <c:pt idx="4427">
                  <c:v>4.4269999999999996</c:v>
                </c:pt>
                <c:pt idx="4428">
                  <c:v>4.4279999999999999</c:v>
                </c:pt>
                <c:pt idx="4429">
                  <c:v>4.4290000000000003</c:v>
                </c:pt>
                <c:pt idx="4430">
                  <c:v>4.43</c:v>
                </c:pt>
                <c:pt idx="4431">
                  <c:v>4.431</c:v>
                </c:pt>
                <c:pt idx="4432">
                  <c:v>4.4320000000000004</c:v>
                </c:pt>
                <c:pt idx="4433">
                  <c:v>4.4329999999999998</c:v>
                </c:pt>
                <c:pt idx="4434">
                  <c:v>4.4340000000000002</c:v>
                </c:pt>
                <c:pt idx="4435">
                  <c:v>4.4349999999999996</c:v>
                </c:pt>
                <c:pt idx="4436">
                  <c:v>4.4359999999999999</c:v>
                </c:pt>
                <c:pt idx="4437">
                  <c:v>4.4370000000000003</c:v>
                </c:pt>
                <c:pt idx="4438">
                  <c:v>4.4379999999999997</c:v>
                </c:pt>
                <c:pt idx="4439">
                  <c:v>4.4390000000000001</c:v>
                </c:pt>
                <c:pt idx="4440">
                  <c:v>4.4400000000000004</c:v>
                </c:pt>
                <c:pt idx="4441">
                  <c:v>4.4409999999999998</c:v>
                </c:pt>
                <c:pt idx="4442">
                  <c:v>4.4420000000000002</c:v>
                </c:pt>
                <c:pt idx="4443">
                  <c:v>4.4429999999999996</c:v>
                </c:pt>
                <c:pt idx="4444">
                  <c:v>4.444</c:v>
                </c:pt>
                <c:pt idx="4445">
                  <c:v>4.4450000000000003</c:v>
                </c:pt>
                <c:pt idx="4446">
                  <c:v>4.4459999999999997</c:v>
                </c:pt>
                <c:pt idx="4447">
                  <c:v>4.4470000000000001</c:v>
                </c:pt>
                <c:pt idx="4448">
                  <c:v>4.4480000000000004</c:v>
                </c:pt>
                <c:pt idx="4449">
                  <c:v>4.4489999999999998</c:v>
                </c:pt>
                <c:pt idx="4450">
                  <c:v>4.45</c:v>
                </c:pt>
                <c:pt idx="4451">
                  <c:v>4.4509999999999996</c:v>
                </c:pt>
                <c:pt idx="4452">
                  <c:v>4.452</c:v>
                </c:pt>
                <c:pt idx="4453">
                  <c:v>4.4530000000000003</c:v>
                </c:pt>
                <c:pt idx="4454">
                  <c:v>4.4539999999999997</c:v>
                </c:pt>
                <c:pt idx="4455">
                  <c:v>4.4550000000000001</c:v>
                </c:pt>
                <c:pt idx="4456">
                  <c:v>4.4560000000000004</c:v>
                </c:pt>
                <c:pt idx="4457">
                  <c:v>4.4569999999999999</c:v>
                </c:pt>
                <c:pt idx="4458">
                  <c:v>4.4580000000000002</c:v>
                </c:pt>
                <c:pt idx="4459">
                  <c:v>4.4589999999999996</c:v>
                </c:pt>
                <c:pt idx="4460">
                  <c:v>4.46</c:v>
                </c:pt>
                <c:pt idx="4461">
                  <c:v>4.4610000000000003</c:v>
                </c:pt>
                <c:pt idx="4462">
                  <c:v>4.4619999999999997</c:v>
                </c:pt>
                <c:pt idx="4463">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c:v>4.7969999999999997</c:v>
                </c:pt>
                <c:pt idx="4798">
                  <c:v>4.798</c:v>
                </c:pt>
                <c:pt idx="4799">
                  <c:v>4.7990000000000004</c:v>
                </c:pt>
                <c:pt idx="4800">
                  <c:v>4.8</c:v>
                </c:pt>
                <c:pt idx="4801">
                  <c:v>4.8010000000000002</c:v>
                </c:pt>
                <c:pt idx="4802">
                  <c:v>4.8019999999999996</c:v>
                </c:pt>
                <c:pt idx="4803">
                  <c:v>4.8029999999999999</c:v>
                </c:pt>
                <c:pt idx="4804">
                  <c:v>4.8040000000000003</c:v>
                </c:pt>
                <c:pt idx="4805">
                  <c:v>4.8049999999999997</c:v>
                </c:pt>
                <c:pt idx="4806">
                  <c:v>4.806</c:v>
                </c:pt>
                <c:pt idx="4807">
                  <c:v>4.8070000000000004</c:v>
                </c:pt>
                <c:pt idx="4808">
                  <c:v>4.8079999999999998</c:v>
                </c:pt>
                <c:pt idx="4809">
                  <c:v>4.8090000000000002</c:v>
                </c:pt>
                <c:pt idx="4810">
                  <c:v>4.8099999999999996</c:v>
                </c:pt>
                <c:pt idx="4811">
                  <c:v>4.8109999999999999</c:v>
                </c:pt>
                <c:pt idx="4812">
                  <c:v>4.8120000000000003</c:v>
                </c:pt>
                <c:pt idx="4813">
                  <c:v>4.8129999999999997</c:v>
                </c:pt>
                <c:pt idx="4814">
                  <c:v>4.8140000000000001</c:v>
                </c:pt>
                <c:pt idx="4815">
                  <c:v>4.8150000000000004</c:v>
                </c:pt>
                <c:pt idx="4816">
                  <c:v>4.8159999999999998</c:v>
                </c:pt>
                <c:pt idx="4817">
                  <c:v>4.8170000000000002</c:v>
                </c:pt>
                <c:pt idx="4818">
                  <c:v>4.8179999999999996</c:v>
                </c:pt>
                <c:pt idx="4819">
                  <c:v>4.819</c:v>
                </c:pt>
                <c:pt idx="4820">
                  <c:v>4.82</c:v>
                </c:pt>
                <c:pt idx="4821">
                  <c:v>4.8209999999999997</c:v>
                </c:pt>
                <c:pt idx="4822">
                  <c:v>4.8220000000000001</c:v>
                </c:pt>
                <c:pt idx="4823">
                  <c:v>4.8230000000000004</c:v>
                </c:pt>
                <c:pt idx="4824">
                  <c:v>4.8239999999999998</c:v>
                </c:pt>
                <c:pt idx="4825">
                  <c:v>4.8250000000000002</c:v>
                </c:pt>
                <c:pt idx="4826">
                  <c:v>4.8259999999999996</c:v>
                </c:pt>
                <c:pt idx="4827">
                  <c:v>4.827</c:v>
                </c:pt>
                <c:pt idx="4828">
                  <c:v>4.8280000000000003</c:v>
                </c:pt>
                <c:pt idx="4829">
                  <c:v>4.8289999999999997</c:v>
                </c:pt>
                <c:pt idx="4830">
                  <c:v>4.83</c:v>
                </c:pt>
                <c:pt idx="4831">
                  <c:v>4.8310000000000004</c:v>
                </c:pt>
                <c:pt idx="4832">
                  <c:v>4.8319999999999999</c:v>
                </c:pt>
                <c:pt idx="4833">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c:v>5.1669999999999998</c:v>
                </c:pt>
                <c:pt idx="5168">
                  <c:v>5.1680000000000001</c:v>
                </c:pt>
                <c:pt idx="5169">
                  <c:v>5.1689999999999996</c:v>
                </c:pt>
                <c:pt idx="5170">
                  <c:v>5.17</c:v>
                </c:pt>
                <c:pt idx="5171">
                  <c:v>5.1710000000000003</c:v>
                </c:pt>
                <c:pt idx="5172">
                  <c:v>5.1719999999999997</c:v>
                </c:pt>
                <c:pt idx="5173">
                  <c:v>5.173</c:v>
                </c:pt>
                <c:pt idx="5174">
                  <c:v>5.1740000000000004</c:v>
                </c:pt>
                <c:pt idx="5175">
                  <c:v>5.1749999999999998</c:v>
                </c:pt>
                <c:pt idx="5176">
                  <c:v>5.1760000000000002</c:v>
                </c:pt>
                <c:pt idx="5177">
                  <c:v>5.1769999999999996</c:v>
                </c:pt>
                <c:pt idx="5178">
                  <c:v>5.1779999999999999</c:v>
                </c:pt>
                <c:pt idx="5179">
                  <c:v>5.1790000000000003</c:v>
                </c:pt>
                <c:pt idx="5180">
                  <c:v>5.18</c:v>
                </c:pt>
                <c:pt idx="5181">
                  <c:v>5.181</c:v>
                </c:pt>
                <c:pt idx="5182">
                  <c:v>5.1820000000000004</c:v>
                </c:pt>
                <c:pt idx="5183">
                  <c:v>5.1829999999999998</c:v>
                </c:pt>
                <c:pt idx="5184">
                  <c:v>5.1840000000000002</c:v>
                </c:pt>
                <c:pt idx="5185">
                  <c:v>5.1849999999999996</c:v>
                </c:pt>
                <c:pt idx="5186">
                  <c:v>5.1859999999999999</c:v>
                </c:pt>
                <c:pt idx="5187">
                  <c:v>5.1870000000000003</c:v>
                </c:pt>
                <c:pt idx="5188">
                  <c:v>5.1879999999999997</c:v>
                </c:pt>
                <c:pt idx="5189">
                  <c:v>5.1890000000000001</c:v>
                </c:pt>
                <c:pt idx="5190">
                  <c:v>5.19</c:v>
                </c:pt>
                <c:pt idx="5191">
                  <c:v>5.1909999999999998</c:v>
                </c:pt>
                <c:pt idx="5192">
                  <c:v>5.1920000000000002</c:v>
                </c:pt>
                <c:pt idx="5193">
                  <c:v>5.1929999999999996</c:v>
                </c:pt>
                <c:pt idx="5194">
                  <c:v>5.194</c:v>
                </c:pt>
                <c:pt idx="5195">
                  <c:v>5.1950000000000003</c:v>
                </c:pt>
                <c:pt idx="5196">
                  <c:v>5.1959999999999997</c:v>
                </c:pt>
                <c:pt idx="5197">
                  <c:v>5.1970000000000001</c:v>
                </c:pt>
                <c:pt idx="5198">
                  <c:v>5.1980000000000004</c:v>
                </c:pt>
                <c:pt idx="5199">
                  <c:v>5.1989999999999998</c:v>
                </c:pt>
                <c:pt idx="5200">
                  <c:v>5.2</c:v>
                </c:pt>
                <c:pt idx="5201">
                  <c:v>5.2009999999999996</c:v>
                </c:pt>
                <c:pt idx="5202">
                  <c:v>5.202</c:v>
                </c:pt>
                <c:pt idx="5203">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c:v>5.5369999999999999</c:v>
                </c:pt>
                <c:pt idx="5538">
                  <c:v>5.5380000000000003</c:v>
                </c:pt>
                <c:pt idx="5539">
                  <c:v>5.5389999999999997</c:v>
                </c:pt>
                <c:pt idx="5540">
                  <c:v>5.54</c:v>
                </c:pt>
                <c:pt idx="5541">
                  <c:v>5.5410000000000004</c:v>
                </c:pt>
                <c:pt idx="5542">
                  <c:v>5.5419999999999998</c:v>
                </c:pt>
                <c:pt idx="5543">
                  <c:v>5.5430000000000001</c:v>
                </c:pt>
                <c:pt idx="5544">
                  <c:v>5.5439999999999996</c:v>
                </c:pt>
                <c:pt idx="5545">
                  <c:v>5.5449999999999999</c:v>
                </c:pt>
                <c:pt idx="5546">
                  <c:v>5.5460000000000003</c:v>
                </c:pt>
                <c:pt idx="5547">
                  <c:v>5.5469999999999997</c:v>
                </c:pt>
                <c:pt idx="5548">
                  <c:v>5.548</c:v>
                </c:pt>
                <c:pt idx="5549">
                  <c:v>5.5490000000000004</c:v>
                </c:pt>
                <c:pt idx="5550">
                  <c:v>5.55</c:v>
                </c:pt>
                <c:pt idx="5551">
                  <c:v>5.5510000000000002</c:v>
                </c:pt>
                <c:pt idx="5552">
                  <c:v>5.5519999999999996</c:v>
                </c:pt>
                <c:pt idx="5553">
                  <c:v>5.5529999999999999</c:v>
                </c:pt>
                <c:pt idx="5554">
                  <c:v>5.5540000000000003</c:v>
                </c:pt>
                <c:pt idx="5555">
                  <c:v>5.5549999999999997</c:v>
                </c:pt>
                <c:pt idx="5556">
                  <c:v>5.556</c:v>
                </c:pt>
                <c:pt idx="5557">
                  <c:v>5.5570000000000004</c:v>
                </c:pt>
                <c:pt idx="5558">
                  <c:v>5.5579999999999998</c:v>
                </c:pt>
                <c:pt idx="5559">
                  <c:v>5.5590000000000002</c:v>
                </c:pt>
                <c:pt idx="5560">
                  <c:v>5.56</c:v>
                </c:pt>
                <c:pt idx="5561">
                  <c:v>5.5609999999999999</c:v>
                </c:pt>
                <c:pt idx="5562">
                  <c:v>5.5620000000000003</c:v>
                </c:pt>
                <c:pt idx="5563">
                  <c:v>5.5629999999999997</c:v>
                </c:pt>
                <c:pt idx="5564">
                  <c:v>5.5640000000000001</c:v>
                </c:pt>
                <c:pt idx="5565">
                  <c:v>5.5650000000000004</c:v>
                </c:pt>
                <c:pt idx="5566">
                  <c:v>5.5659999999999998</c:v>
                </c:pt>
                <c:pt idx="5567">
                  <c:v>5.5670000000000002</c:v>
                </c:pt>
                <c:pt idx="5568">
                  <c:v>5.5679999999999996</c:v>
                </c:pt>
                <c:pt idx="5569">
                  <c:v>5.569</c:v>
                </c:pt>
                <c:pt idx="5570">
                  <c:v>5.57</c:v>
                </c:pt>
                <c:pt idx="5571">
                  <c:v>5.5709999999999997</c:v>
                </c:pt>
                <c:pt idx="5572">
                  <c:v>5.5720000000000001</c:v>
                </c:pt>
                <c:pt idx="5573">
                  <c:v>5.5730000000000004</c:v>
                </c:pt>
                <c:pt idx="5574">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c:v>5.9080000000000004</c:v>
                </c:pt>
                <c:pt idx="5909">
                  <c:v>5.9089999999999998</c:v>
                </c:pt>
                <c:pt idx="5910">
                  <c:v>5.91</c:v>
                </c:pt>
                <c:pt idx="5911">
                  <c:v>5.9109999999999996</c:v>
                </c:pt>
                <c:pt idx="5912">
                  <c:v>5.9119999999999999</c:v>
                </c:pt>
                <c:pt idx="5913">
                  <c:v>5.9130000000000003</c:v>
                </c:pt>
                <c:pt idx="5914">
                  <c:v>5.9139999999999997</c:v>
                </c:pt>
                <c:pt idx="5915">
                  <c:v>5.915</c:v>
                </c:pt>
                <c:pt idx="5916">
                  <c:v>5.9160000000000004</c:v>
                </c:pt>
                <c:pt idx="5917">
                  <c:v>5.9169999999999998</c:v>
                </c:pt>
                <c:pt idx="5918">
                  <c:v>5.9180000000000001</c:v>
                </c:pt>
                <c:pt idx="5919">
                  <c:v>5.9189999999999996</c:v>
                </c:pt>
                <c:pt idx="5920">
                  <c:v>5.92</c:v>
                </c:pt>
                <c:pt idx="5921">
                  <c:v>5.9210000000000003</c:v>
                </c:pt>
                <c:pt idx="5922">
                  <c:v>5.9219999999999997</c:v>
                </c:pt>
                <c:pt idx="5923">
                  <c:v>5.923</c:v>
                </c:pt>
                <c:pt idx="5924">
                  <c:v>5.9240000000000004</c:v>
                </c:pt>
                <c:pt idx="5925">
                  <c:v>5.9249999999999998</c:v>
                </c:pt>
                <c:pt idx="5926">
                  <c:v>5.9260000000000002</c:v>
                </c:pt>
                <c:pt idx="5927">
                  <c:v>5.9269999999999996</c:v>
                </c:pt>
                <c:pt idx="5928">
                  <c:v>5.9279999999999999</c:v>
                </c:pt>
                <c:pt idx="5929">
                  <c:v>5.9290000000000003</c:v>
                </c:pt>
                <c:pt idx="5930">
                  <c:v>5.93</c:v>
                </c:pt>
                <c:pt idx="5931">
                  <c:v>5.931</c:v>
                </c:pt>
                <c:pt idx="5932">
                  <c:v>5.9320000000000004</c:v>
                </c:pt>
                <c:pt idx="5933">
                  <c:v>5.9329999999999998</c:v>
                </c:pt>
                <c:pt idx="5934">
                  <c:v>5.9340000000000002</c:v>
                </c:pt>
                <c:pt idx="5935">
                  <c:v>5.9349999999999996</c:v>
                </c:pt>
                <c:pt idx="5936">
                  <c:v>5.9359999999999999</c:v>
                </c:pt>
                <c:pt idx="5937">
                  <c:v>5.9370000000000003</c:v>
                </c:pt>
                <c:pt idx="5938">
                  <c:v>5.9379999999999997</c:v>
                </c:pt>
                <c:pt idx="5939">
                  <c:v>5.9390000000000001</c:v>
                </c:pt>
                <c:pt idx="5940">
                  <c:v>5.94</c:v>
                </c:pt>
                <c:pt idx="5941">
                  <c:v>5.9409999999999998</c:v>
                </c:pt>
                <c:pt idx="5942">
                  <c:v>5.9420000000000002</c:v>
                </c:pt>
                <c:pt idx="5943">
                  <c:v>5.9429999999999996</c:v>
                </c:pt>
                <c:pt idx="5944">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pt idx="7501" formatCode="General">
                  <c:v>7.5010000000000003</c:v>
                </c:pt>
                <c:pt idx="7502" formatCode="General">
                  <c:v>7.5019999999999998</c:v>
                </c:pt>
                <c:pt idx="7503" formatCode="General">
                  <c:v>7.5030000000000001</c:v>
                </c:pt>
                <c:pt idx="7504" formatCode="General">
                  <c:v>7.5039999999999996</c:v>
                </c:pt>
                <c:pt idx="7505" formatCode="General">
                  <c:v>7.5049999999999999</c:v>
                </c:pt>
                <c:pt idx="7506" formatCode="General">
                  <c:v>7.5060000000000002</c:v>
                </c:pt>
                <c:pt idx="7507" formatCode="General">
                  <c:v>7.5069999999999997</c:v>
                </c:pt>
                <c:pt idx="7508" formatCode="General">
                  <c:v>7.508</c:v>
                </c:pt>
                <c:pt idx="7509" formatCode="General">
                  <c:v>7.5090000000000003</c:v>
                </c:pt>
                <c:pt idx="7510" formatCode="General">
                  <c:v>7.51</c:v>
                </c:pt>
                <c:pt idx="7511" formatCode="General">
                  <c:v>7.5110000000000001</c:v>
                </c:pt>
                <c:pt idx="7512" formatCode="General">
                  <c:v>7.5119999999999996</c:v>
                </c:pt>
                <c:pt idx="7513" formatCode="General">
                  <c:v>7.5129999999999999</c:v>
                </c:pt>
                <c:pt idx="7514" formatCode="General">
                  <c:v>7.5140000000000002</c:v>
                </c:pt>
                <c:pt idx="7515" formatCode="General">
                  <c:v>7.5149999999999997</c:v>
                </c:pt>
                <c:pt idx="7516" formatCode="General">
                  <c:v>7.516</c:v>
                </c:pt>
                <c:pt idx="7517" formatCode="General">
                  <c:v>7.5170000000000003</c:v>
                </c:pt>
                <c:pt idx="7518" formatCode="General">
                  <c:v>7.5179999999999998</c:v>
                </c:pt>
                <c:pt idx="7519" formatCode="General">
                  <c:v>7.5190000000000001</c:v>
                </c:pt>
                <c:pt idx="7520" formatCode="General">
                  <c:v>7.52</c:v>
                </c:pt>
                <c:pt idx="7521" formatCode="General">
                  <c:v>7.5209999999999999</c:v>
                </c:pt>
                <c:pt idx="7522" formatCode="General">
                  <c:v>7.5220000000000002</c:v>
                </c:pt>
                <c:pt idx="7523" formatCode="General">
                  <c:v>7.5229999999999997</c:v>
                </c:pt>
                <c:pt idx="7524" formatCode="General">
                  <c:v>7.524</c:v>
                </c:pt>
                <c:pt idx="7525" formatCode="General">
                  <c:v>7.5250000000000004</c:v>
                </c:pt>
                <c:pt idx="7526" formatCode="General">
                  <c:v>7.5259999999999998</c:v>
                </c:pt>
                <c:pt idx="7527" formatCode="General">
                  <c:v>7.5270000000000001</c:v>
                </c:pt>
                <c:pt idx="7528" formatCode="General">
                  <c:v>7.5279999999999996</c:v>
                </c:pt>
                <c:pt idx="7529" formatCode="General">
                  <c:v>7.5289999999999999</c:v>
                </c:pt>
                <c:pt idx="7530" formatCode="General">
                  <c:v>7.53</c:v>
                </c:pt>
                <c:pt idx="7531" formatCode="General">
                  <c:v>7.5309999999999997</c:v>
                </c:pt>
                <c:pt idx="7532" formatCode="General">
                  <c:v>7.532</c:v>
                </c:pt>
                <c:pt idx="7533" formatCode="General">
                  <c:v>7.5330000000000004</c:v>
                </c:pt>
                <c:pt idx="7534" formatCode="General">
                  <c:v>7.5339999999999998</c:v>
                </c:pt>
                <c:pt idx="7535" formatCode="General">
                  <c:v>7.5350000000000001</c:v>
                </c:pt>
                <c:pt idx="7536" formatCode="General">
                  <c:v>7.5359999999999996</c:v>
                </c:pt>
                <c:pt idx="7537" formatCode="General">
                  <c:v>7.5369999999999999</c:v>
                </c:pt>
                <c:pt idx="7538" formatCode="General">
                  <c:v>7.5380000000000003</c:v>
                </c:pt>
                <c:pt idx="7539" formatCode="General">
                  <c:v>7.5389999999999997</c:v>
                </c:pt>
                <c:pt idx="7540" formatCode="General">
                  <c:v>7.54</c:v>
                </c:pt>
                <c:pt idx="7541" formatCode="General">
                  <c:v>7.5410000000000004</c:v>
                </c:pt>
                <c:pt idx="7542" formatCode="General">
                  <c:v>7.5419999999999998</c:v>
                </c:pt>
                <c:pt idx="7543" formatCode="General">
                  <c:v>7.5430000000000001</c:v>
                </c:pt>
                <c:pt idx="7544" formatCode="General">
                  <c:v>7.5439999999999996</c:v>
                </c:pt>
                <c:pt idx="7545" formatCode="General">
                  <c:v>7.5449999999999999</c:v>
                </c:pt>
                <c:pt idx="7546" formatCode="General">
                  <c:v>7.5460000000000003</c:v>
                </c:pt>
                <c:pt idx="7547" formatCode="General">
                  <c:v>7.5469999999999997</c:v>
                </c:pt>
                <c:pt idx="7548" formatCode="General">
                  <c:v>7.548</c:v>
                </c:pt>
                <c:pt idx="7549" formatCode="General">
                  <c:v>7.5490000000000004</c:v>
                </c:pt>
                <c:pt idx="7550" formatCode="General">
                  <c:v>7.55</c:v>
                </c:pt>
                <c:pt idx="7551" formatCode="General">
                  <c:v>7.5510000000000002</c:v>
                </c:pt>
                <c:pt idx="7552" formatCode="General">
                  <c:v>7.5519999999999996</c:v>
                </c:pt>
                <c:pt idx="7553" formatCode="General">
                  <c:v>7.5529999999999999</c:v>
                </c:pt>
                <c:pt idx="7554" formatCode="General">
                  <c:v>7.5540000000000003</c:v>
                </c:pt>
                <c:pt idx="7555" formatCode="General">
                  <c:v>7.5549999999999997</c:v>
                </c:pt>
                <c:pt idx="7556" formatCode="General">
                  <c:v>7.556</c:v>
                </c:pt>
                <c:pt idx="7557" formatCode="General">
                  <c:v>7.5570000000000004</c:v>
                </c:pt>
                <c:pt idx="7558" formatCode="General">
                  <c:v>7.5579999999999998</c:v>
                </c:pt>
                <c:pt idx="7559" formatCode="General">
                  <c:v>7.5590000000000002</c:v>
                </c:pt>
                <c:pt idx="7560" formatCode="General">
                  <c:v>7.56</c:v>
                </c:pt>
                <c:pt idx="7561" formatCode="General">
                  <c:v>7.5609999999999999</c:v>
                </c:pt>
                <c:pt idx="7562" formatCode="General">
                  <c:v>7.5620000000000003</c:v>
                </c:pt>
                <c:pt idx="7563" formatCode="General">
                  <c:v>7.5629999999999997</c:v>
                </c:pt>
                <c:pt idx="7564" formatCode="General">
                  <c:v>7.5640000000000001</c:v>
                </c:pt>
                <c:pt idx="7565" formatCode="General">
                  <c:v>7.5650000000000004</c:v>
                </c:pt>
                <c:pt idx="7566" formatCode="General">
                  <c:v>7.5659999999999998</c:v>
                </c:pt>
                <c:pt idx="7567" formatCode="General">
                  <c:v>7.5670000000000002</c:v>
                </c:pt>
                <c:pt idx="7568" formatCode="General">
                  <c:v>7.5679999999999996</c:v>
                </c:pt>
                <c:pt idx="7569" formatCode="General">
                  <c:v>7.569</c:v>
                </c:pt>
                <c:pt idx="7570" formatCode="General">
                  <c:v>7.57</c:v>
                </c:pt>
                <c:pt idx="7571" formatCode="General">
                  <c:v>7.5709999999999997</c:v>
                </c:pt>
                <c:pt idx="7572" formatCode="General">
                  <c:v>7.5720000000000001</c:v>
                </c:pt>
                <c:pt idx="7573" formatCode="General">
                  <c:v>7.5730000000000004</c:v>
                </c:pt>
                <c:pt idx="7574" formatCode="General">
                  <c:v>7.5739999999999998</c:v>
                </c:pt>
                <c:pt idx="7575" formatCode="General">
                  <c:v>7.5750000000000002</c:v>
                </c:pt>
                <c:pt idx="7576" formatCode="General">
                  <c:v>7.5759999999999996</c:v>
                </c:pt>
                <c:pt idx="7577" formatCode="General">
                  <c:v>7.577</c:v>
                </c:pt>
                <c:pt idx="7578" formatCode="General">
                  <c:v>7.5780000000000003</c:v>
                </c:pt>
                <c:pt idx="7579" formatCode="General">
                  <c:v>7.5789999999999997</c:v>
                </c:pt>
                <c:pt idx="7580" formatCode="General">
                  <c:v>7.58</c:v>
                </c:pt>
                <c:pt idx="7581" formatCode="General">
                  <c:v>7.5810000000000004</c:v>
                </c:pt>
                <c:pt idx="7582" formatCode="General">
                  <c:v>7.5819999999999999</c:v>
                </c:pt>
                <c:pt idx="7583" formatCode="General">
                  <c:v>7.5830000000000002</c:v>
                </c:pt>
                <c:pt idx="7584" formatCode="General">
                  <c:v>7.5839999999999996</c:v>
                </c:pt>
                <c:pt idx="7585" formatCode="General">
                  <c:v>7.585</c:v>
                </c:pt>
                <c:pt idx="7586" formatCode="General">
                  <c:v>7.5860000000000003</c:v>
                </c:pt>
                <c:pt idx="7587" formatCode="General">
                  <c:v>7.5869999999999997</c:v>
                </c:pt>
                <c:pt idx="7588" formatCode="General">
                  <c:v>7.5880000000000001</c:v>
                </c:pt>
                <c:pt idx="7589" formatCode="General">
                  <c:v>7.5890000000000004</c:v>
                </c:pt>
                <c:pt idx="7590" formatCode="General">
                  <c:v>7.59</c:v>
                </c:pt>
                <c:pt idx="7591" formatCode="General">
                  <c:v>7.5910000000000002</c:v>
                </c:pt>
                <c:pt idx="7592" formatCode="General">
                  <c:v>7.5919999999999996</c:v>
                </c:pt>
                <c:pt idx="7593" formatCode="General">
                  <c:v>7.593</c:v>
                </c:pt>
                <c:pt idx="7594" formatCode="General">
                  <c:v>7.5940000000000003</c:v>
                </c:pt>
                <c:pt idx="7595" formatCode="General">
                  <c:v>7.5949999999999998</c:v>
                </c:pt>
                <c:pt idx="7596" formatCode="General">
                  <c:v>7.5960000000000001</c:v>
                </c:pt>
                <c:pt idx="7597" formatCode="General">
                  <c:v>7.5970000000000004</c:v>
                </c:pt>
                <c:pt idx="7598" formatCode="General">
                  <c:v>7.5979999999999999</c:v>
                </c:pt>
                <c:pt idx="7599" formatCode="General">
                  <c:v>7.5990000000000002</c:v>
                </c:pt>
                <c:pt idx="7600" formatCode="General">
                  <c:v>7.6</c:v>
                </c:pt>
                <c:pt idx="7601" formatCode="General">
                  <c:v>7.601</c:v>
                </c:pt>
                <c:pt idx="7602" formatCode="General">
                  <c:v>7.6020000000000003</c:v>
                </c:pt>
                <c:pt idx="7603" formatCode="General">
                  <c:v>7.6029999999999998</c:v>
                </c:pt>
                <c:pt idx="7604" formatCode="General">
                  <c:v>7.6040000000000001</c:v>
                </c:pt>
                <c:pt idx="7605" formatCode="General">
                  <c:v>7.6050000000000004</c:v>
                </c:pt>
                <c:pt idx="7606" formatCode="General">
                  <c:v>7.6059999999999999</c:v>
                </c:pt>
                <c:pt idx="7607" formatCode="General">
                  <c:v>7.6070000000000002</c:v>
                </c:pt>
                <c:pt idx="7608" formatCode="General">
                  <c:v>7.6079999999999997</c:v>
                </c:pt>
                <c:pt idx="7609" formatCode="General">
                  <c:v>7.609</c:v>
                </c:pt>
                <c:pt idx="7610" formatCode="General">
                  <c:v>7.61</c:v>
                </c:pt>
                <c:pt idx="7611" formatCode="General">
                  <c:v>7.6109999999999998</c:v>
                </c:pt>
                <c:pt idx="7612" formatCode="General">
                  <c:v>7.6120000000000001</c:v>
                </c:pt>
                <c:pt idx="7613" formatCode="General">
                  <c:v>7.6130000000000004</c:v>
                </c:pt>
                <c:pt idx="7614" formatCode="General">
                  <c:v>7.6139999999999999</c:v>
                </c:pt>
                <c:pt idx="7615" formatCode="General">
                  <c:v>7.6150000000000002</c:v>
                </c:pt>
                <c:pt idx="7616" formatCode="General">
                  <c:v>7.6159999999999997</c:v>
                </c:pt>
                <c:pt idx="7617" formatCode="General">
                  <c:v>7.617</c:v>
                </c:pt>
                <c:pt idx="7618" formatCode="General">
                  <c:v>7.6180000000000003</c:v>
                </c:pt>
                <c:pt idx="7619" formatCode="General">
                  <c:v>7.6189999999999998</c:v>
                </c:pt>
                <c:pt idx="7620" formatCode="General">
                  <c:v>7.62</c:v>
                </c:pt>
                <c:pt idx="7621" formatCode="General">
                  <c:v>7.6210000000000004</c:v>
                </c:pt>
                <c:pt idx="7622" formatCode="General">
                  <c:v>7.6219999999999999</c:v>
                </c:pt>
                <c:pt idx="7623" formatCode="General">
                  <c:v>7.6230000000000002</c:v>
                </c:pt>
                <c:pt idx="7624" formatCode="General">
                  <c:v>7.6239999999999997</c:v>
                </c:pt>
                <c:pt idx="7625" formatCode="General">
                  <c:v>7.625</c:v>
                </c:pt>
                <c:pt idx="7626" formatCode="General">
                  <c:v>7.6260000000000003</c:v>
                </c:pt>
                <c:pt idx="7627" formatCode="General">
                  <c:v>7.6269999999999998</c:v>
                </c:pt>
                <c:pt idx="7628" formatCode="General">
                  <c:v>7.6280000000000001</c:v>
                </c:pt>
                <c:pt idx="7629" formatCode="General">
                  <c:v>7.6289999999999996</c:v>
                </c:pt>
                <c:pt idx="7630" formatCode="General">
                  <c:v>7.63</c:v>
                </c:pt>
                <c:pt idx="7631" formatCode="General">
                  <c:v>7.6310000000000002</c:v>
                </c:pt>
                <c:pt idx="7632" formatCode="General">
                  <c:v>7.6319999999999997</c:v>
                </c:pt>
                <c:pt idx="7633" formatCode="General">
                  <c:v>7.633</c:v>
                </c:pt>
                <c:pt idx="7634" formatCode="General">
                  <c:v>7.6340000000000003</c:v>
                </c:pt>
                <c:pt idx="7635" formatCode="General">
                  <c:v>7.6349999999999998</c:v>
                </c:pt>
                <c:pt idx="7636" formatCode="General">
                  <c:v>7.6360000000000001</c:v>
                </c:pt>
                <c:pt idx="7637" formatCode="General">
                  <c:v>7.6369999999999996</c:v>
                </c:pt>
                <c:pt idx="7638" formatCode="General">
                  <c:v>7.6379999999999999</c:v>
                </c:pt>
                <c:pt idx="7639" formatCode="General">
                  <c:v>7.6390000000000002</c:v>
                </c:pt>
                <c:pt idx="7640" formatCode="General">
                  <c:v>7.64</c:v>
                </c:pt>
                <c:pt idx="7641" formatCode="General">
                  <c:v>7.641</c:v>
                </c:pt>
                <c:pt idx="7642" formatCode="General">
                  <c:v>7.6420000000000003</c:v>
                </c:pt>
                <c:pt idx="7643" formatCode="General">
                  <c:v>7.6429999999999998</c:v>
                </c:pt>
                <c:pt idx="7644" formatCode="General">
                  <c:v>7.6440000000000001</c:v>
                </c:pt>
                <c:pt idx="7645" formatCode="General">
                  <c:v>7.6449999999999996</c:v>
                </c:pt>
                <c:pt idx="7646" formatCode="General">
                  <c:v>7.6459999999999999</c:v>
                </c:pt>
                <c:pt idx="7647" formatCode="General">
                  <c:v>7.6470000000000002</c:v>
                </c:pt>
                <c:pt idx="7648" formatCode="General">
                  <c:v>7.6479999999999997</c:v>
                </c:pt>
                <c:pt idx="7649" formatCode="General">
                  <c:v>7.649</c:v>
                </c:pt>
                <c:pt idx="7650" formatCode="General">
                  <c:v>7.65</c:v>
                </c:pt>
                <c:pt idx="7651" formatCode="General">
                  <c:v>7.6509999999999998</c:v>
                </c:pt>
                <c:pt idx="7652" formatCode="General">
                  <c:v>7.6520000000000001</c:v>
                </c:pt>
                <c:pt idx="7653" formatCode="General">
                  <c:v>7.6529999999999996</c:v>
                </c:pt>
                <c:pt idx="7654" formatCode="General">
                  <c:v>7.6539999999999999</c:v>
                </c:pt>
                <c:pt idx="7655" formatCode="General">
                  <c:v>7.6550000000000002</c:v>
                </c:pt>
                <c:pt idx="7656" formatCode="General">
                  <c:v>7.6559999999999997</c:v>
                </c:pt>
                <c:pt idx="7657" formatCode="General">
                  <c:v>7.657</c:v>
                </c:pt>
                <c:pt idx="7658" formatCode="General">
                  <c:v>7.6580000000000004</c:v>
                </c:pt>
                <c:pt idx="7659" formatCode="General">
                  <c:v>7.6589999999999998</c:v>
                </c:pt>
                <c:pt idx="7660" formatCode="General">
                  <c:v>7.66</c:v>
                </c:pt>
                <c:pt idx="7661" formatCode="General">
                  <c:v>7.6609999999999996</c:v>
                </c:pt>
                <c:pt idx="7662" formatCode="General">
                  <c:v>7.6619999999999999</c:v>
                </c:pt>
                <c:pt idx="7663" formatCode="General">
                  <c:v>7.6630000000000003</c:v>
                </c:pt>
                <c:pt idx="7664" formatCode="General">
                  <c:v>7.6639999999999997</c:v>
                </c:pt>
                <c:pt idx="7665" formatCode="General">
                  <c:v>7.665</c:v>
                </c:pt>
                <c:pt idx="7666" formatCode="General">
                  <c:v>7.6660000000000004</c:v>
                </c:pt>
                <c:pt idx="7667" formatCode="General">
                  <c:v>7.6669999999999998</c:v>
                </c:pt>
                <c:pt idx="7668" formatCode="General">
                  <c:v>7.6680000000000001</c:v>
                </c:pt>
                <c:pt idx="7669" formatCode="General">
                  <c:v>7.6689999999999996</c:v>
                </c:pt>
                <c:pt idx="7670" formatCode="General">
                  <c:v>7.67</c:v>
                </c:pt>
                <c:pt idx="7671" formatCode="General">
                  <c:v>7.6710000000000003</c:v>
                </c:pt>
                <c:pt idx="7672" formatCode="General">
                  <c:v>7.6719999999999997</c:v>
                </c:pt>
                <c:pt idx="7673" formatCode="General">
                  <c:v>7.673</c:v>
                </c:pt>
                <c:pt idx="7674" formatCode="General">
                  <c:v>7.6740000000000004</c:v>
                </c:pt>
                <c:pt idx="7675" formatCode="General">
                  <c:v>7.6749999999999998</c:v>
                </c:pt>
                <c:pt idx="7676" formatCode="General">
                  <c:v>7.6760000000000002</c:v>
                </c:pt>
                <c:pt idx="7677" formatCode="General">
                  <c:v>7.6769999999999996</c:v>
                </c:pt>
                <c:pt idx="7678" formatCode="General">
                  <c:v>7.6779999999999999</c:v>
                </c:pt>
                <c:pt idx="7679" formatCode="General">
                  <c:v>7.6790000000000003</c:v>
                </c:pt>
                <c:pt idx="7680" formatCode="General">
                  <c:v>7.68</c:v>
                </c:pt>
                <c:pt idx="7681" formatCode="General">
                  <c:v>7.681</c:v>
                </c:pt>
                <c:pt idx="7682" formatCode="General">
                  <c:v>7.6820000000000004</c:v>
                </c:pt>
                <c:pt idx="7683" formatCode="General">
                  <c:v>7.6829999999999998</c:v>
                </c:pt>
                <c:pt idx="7684" formatCode="General">
                  <c:v>7.6840000000000002</c:v>
                </c:pt>
                <c:pt idx="7685" formatCode="General">
                  <c:v>7.6849999999999996</c:v>
                </c:pt>
                <c:pt idx="7686" formatCode="General">
                  <c:v>7.6859999999999999</c:v>
                </c:pt>
                <c:pt idx="7687" formatCode="General">
                  <c:v>7.6870000000000003</c:v>
                </c:pt>
                <c:pt idx="7688" formatCode="General">
                  <c:v>7.6879999999999997</c:v>
                </c:pt>
                <c:pt idx="7689" formatCode="General">
                  <c:v>7.6890000000000001</c:v>
                </c:pt>
                <c:pt idx="7690" formatCode="General">
                  <c:v>7.69</c:v>
                </c:pt>
                <c:pt idx="7691" formatCode="General">
                  <c:v>7.6909999999999998</c:v>
                </c:pt>
                <c:pt idx="7692" formatCode="General">
                  <c:v>7.6920000000000002</c:v>
                </c:pt>
                <c:pt idx="7693" formatCode="General">
                  <c:v>7.6929999999999996</c:v>
                </c:pt>
                <c:pt idx="7694" formatCode="General">
                  <c:v>7.694</c:v>
                </c:pt>
                <c:pt idx="7695" formatCode="General">
                  <c:v>7.6950000000000003</c:v>
                </c:pt>
                <c:pt idx="7696" formatCode="General">
                  <c:v>7.6959999999999997</c:v>
                </c:pt>
                <c:pt idx="7697" formatCode="General">
                  <c:v>7.6970000000000001</c:v>
                </c:pt>
                <c:pt idx="7698" formatCode="General">
                  <c:v>7.6980000000000004</c:v>
                </c:pt>
                <c:pt idx="7699" formatCode="General">
                  <c:v>7.6989999999999998</c:v>
                </c:pt>
                <c:pt idx="7700" formatCode="General">
                  <c:v>7.7</c:v>
                </c:pt>
                <c:pt idx="7701" formatCode="General">
                  <c:v>7.7009999999999996</c:v>
                </c:pt>
                <c:pt idx="7702" formatCode="General">
                  <c:v>7.702</c:v>
                </c:pt>
                <c:pt idx="7703" formatCode="General">
                  <c:v>7.7030000000000003</c:v>
                </c:pt>
                <c:pt idx="7704" formatCode="General">
                  <c:v>7.7039999999999997</c:v>
                </c:pt>
                <c:pt idx="7705" formatCode="General">
                  <c:v>7.7050000000000001</c:v>
                </c:pt>
                <c:pt idx="7706" formatCode="General">
                  <c:v>7.7060000000000004</c:v>
                </c:pt>
                <c:pt idx="7707" formatCode="General">
                  <c:v>7.7069999999999999</c:v>
                </c:pt>
                <c:pt idx="7708" formatCode="General">
                  <c:v>7.7080000000000002</c:v>
                </c:pt>
                <c:pt idx="7709" formatCode="General">
                  <c:v>7.7089999999999996</c:v>
                </c:pt>
                <c:pt idx="7710" formatCode="General">
                  <c:v>7.71</c:v>
                </c:pt>
                <c:pt idx="7711" formatCode="General">
                  <c:v>7.7110000000000003</c:v>
                </c:pt>
                <c:pt idx="7712" formatCode="General">
                  <c:v>7.7119999999999997</c:v>
                </c:pt>
                <c:pt idx="7713" formatCode="General">
                  <c:v>7.7130000000000001</c:v>
                </c:pt>
                <c:pt idx="7714" formatCode="General">
                  <c:v>7.7140000000000004</c:v>
                </c:pt>
                <c:pt idx="7715" formatCode="General">
                  <c:v>7.7149999999999999</c:v>
                </c:pt>
                <c:pt idx="7716" formatCode="General">
                  <c:v>7.7160000000000002</c:v>
                </c:pt>
                <c:pt idx="7717" formatCode="General">
                  <c:v>7.7169999999999996</c:v>
                </c:pt>
                <c:pt idx="7718" formatCode="General">
                  <c:v>7.718</c:v>
                </c:pt>
                <c:pt idx="7719" formatCode="General">
                  <c:v>7.7190000000000003</c:v>
                </c:pt>
                <c:pt idx="7720" formatCode="General">
                  <c:v>7.72</c:v>
                </c:pt>
                <c:pt idx="7721" formatCode="General">
                  <c:v>7.7210000000000001</c:v>
                </c:pt>
                <c:pt idx="7722" formatCode="General">
                  <c:v>7.7220000000000004</c:v>
                </c:pt>
                <c:pt idx="7723" formatCode="General">
                  <c:v>7.7229999999999999</c:v>
                </c:pt>
                <c:pt idx="7724" formatCode="General">
                  <c:v>7.7240000000000002</c:v>
                </c:pt>
                <c:pt idx="7725" formatCode="General">
                  <c:v>7.7249999999999996</c:v>
                </c:pt>
                <c:pt idx="7726" formatCode="General">
                  <c:v>7.726</c:v>
                </c:pt>
                <c:pt idx="7727" formatCode="General">
                  <c:v>7.7270000000000003</c:v>
                </c:pt>
                <c:pt idx="7728" formatCode="General">
                  <c:v>7.7279999999999998</c:v>
                </c:pt>
                <c:pt idx="7729" formatCode="General">
                  <c:v>7.7290000000000001</c:v>
                </c:pt>
                <c:pt idx="7730" formatCode="General">
                  <c:v>7.73</c:v>
                </c:pt>
                <c:pt idx="7731" formatCode="General">
                  <c:v>7.7309999999999999</c:v>
                </c:pt>
                <c:pt idx="7732" formatCode="General">
                  <c:v>7.7320000000000002</c:v>
                </c:pt>
                <c:pt idx="7733" formatCode="General">
                  <c:v>7.7329999999999997</c:v>
                </c:pt>
                <c:pt idx="7734" formatCode="General">
                  <c:v>7.734</c:v>
                </c:pt>
                <c:pt idx="7735" formatCode="General">
                  <c:v>7.7350000000000003</c:v>
                </c:pt>
                <c:pt idx="7736" formatCode="General">
                  <c:v>7.7359999999999998</c:v>
                </c:pt>
                <c:pt idx="7737" formatCode="General">
                  <c:v>7.7370000000000001</c:v>
                </c:pt>
                <c:pt idx="7738" formatCode="General">
                  <c:v>7.7380000000000004</c:v>
                </c:pt>
                <c:pt idx="7739" formatCode="General">
                  <c:v>7.7389999999999999</c:v>
                </c:pt>
                <c:pt idx="7740" formatCode="General">
                  <c:v>7.74</c:v>
                </c:pt>
                <c:pt idx="7741" formatCode="General">
                  <c:v>7.7409999999999997</c:v>
                </c:pt>
                <c:pt idx="7742" formatCode="General">
                  <c:v>7.742</c:v>
                </c:pt>
                <c:pt idx="7743" formatCode="General">
                  <c:v>7.7430000000000003</c:v>
                </c:pt>
                <c:pt idx="7744" formatCode="General">
                  <c:v>7.7439999999999998</c:v>
                </c:pt>
                <c:pt idx="7745" formatCode="General">
                  <c:v>7.7450000000000001</c:v>
                </c:pt>
                <c:pt idx="7746" formatCode="General">
                  <c:v>7.7460000000000004</c:v>
                </c:pt>
                <c:pt idx="7747" formatCode="General">
                  <c:v>7.7469999999999999</c:v>
                </c:pt>
                <c:pt idx="7748" formatCode="General">
                  <c:v>7.7480000000000002</c:v>
                </c:pt>
                <c:pt idx="7749" formatCode="General">
                  <c:v>7.7489999999999997</c:v>
                </c:pt>
                <c:pt idx="7750" formatCode="General">
                  <c:v>7.75</c:v>
                </c:pt>
                <c:pt idx="7751" formatCode="General">
                  <c:v>7.7510000000000003</c:v>
                </c:pt>
                <c:pt idx="7752" formatCode="General">
                  <c:v>7.7519999999999998</c:v>
                </c:pt>
                <c:pt idx="7753" formatCode="General">
                  <c:v>7.7530000000000001</c:v>
                </c:pt>
                <c:pt idx="7754" formatCode="General">
                  <c:v>7.7539999999999996</c:v>
                </c:pt>
                <c:pt idx="7755" formatCode="General">
                  <c:v>7.7549999999999999</c:v>
                </c:pt>
                <c:pt idx="7756" formatCode="General">
                  <c:v>7.7560000000000002</c:v>
                </c:pt>
                <c:pt idx="7757" formatCode="General">
                  <c:v>7.7569999999999997</c:v>
                </c:pt>
                <c:pt idx="7758" formatCode="General">
                  <c:v>7.758</c:v>
                </c:pt>
                <c:pt idx="7759" formatCode="General">
                  <c:v>7.7590000000000003</c:v>
                </c:pt>
                <c:pt idx="7760" formatCode="General">
                  <c:v>7.76</c:v>
                </c:pt>
                <c:pt idx="7761" formatCode="General">
                  <c:v>7.7610000000000001</c:v>
                </c:pt>
                <c:pt idx="7762" formatCode="General">
                  <c:v>7.7619999999999996</c:v>
                </c:pt>
                <c:pt idx="7763" formatCode="General">
                  <c:v>7.7629999999999999</c:v>
                </c:pt>
                <c:pt idx="7764" formatCode="General">
                  <c:v>7.7640000000000002</c:v>
                </c:pt>
                <c:pt idx="7765" formatCode="General">
                  <c:v>7.7649999999999997</c:v>
                </c:pt>
                <c:pt idx="7766" formatCode="General">
                  <c:v>7.766</c:v>
                </c:pt>
                <c:pt idx="7767" formatCode="General">
                  <c:v>7.7670000000000003</c:v>
                </c:pt>
                <c:pt idx="7768" formatCode="General">
                  <c:v>7.7679999999999998</c:v>
                </c:pt>
                <c:pt idx="7769" formatCode="General">
                  <c:v>7.7690000000000001</c:v>
                </c:pt>
                <c:pt idx="7770" formatCode="General">
                  <c:v>7.77</c:v>
                </c:pt>
                <c:pt idx="7771" formatCode="General">
                  <c:v>7.7709999999999999</c:v>
                </c:pt>
                <c:pt idx="7772" formatCode="General">
                  <c:v>7.7720000000000002</c:v>
                </c:pt>
                <c:pt idx="7773" formatCode="General">
                  <c:v>7.7729999999999997</c:v>
                </c:pt>
                <c:pt idx="7774" formatCode="General">
                  <c:v>7.774</c:v>
                </c:pt>
                <c:pt idx="7775" formatCode="General">
                  <c:v>7.7750000000000004</c:v>
                </c:pt>
                <c:pt idx="7776" formatCode="General">
                  <c:v>7.7759999999999998</c:v>
                </c:pt>
                <c:pt idx="7777" formatCode="General">
                  <c:v>7.7770000000000001</c:v>
                </c:pt>
                <c:pt idx="7778" formatCode="General">
                  <c:v>7.7779999999999996</c:v>
                </c:pt>
                <c:pt idx="7779" formatCode="General">
                  <c:v>7.7789999999999999</c:v>
                </c:pt>
                <c:pt idx="7780" formatCode="General">
                  <c:v>7.78</c:v>
                </c:pt>
                <c:pt idx="7781" formatCode="General">
                  <c:v>7.7809999999999997</c:v>
                </c:pt>
                <c:pt idx="7782" formatCode="General">
                  <c:v>7.782</c:v>
                </c:pt>
                <c:pt idx="7783" formatCode="General">
                  <c:v>7.7830000000000004</c:v>
                </c:pt>
                <c:pt idx="7784" formatCode="General">
                  <c:v>7.7839999999999998</c:v>
                </c:pt>
                <c:pt idx="7785" formatCode="General">
                  <c:v>7.7850000000000001</c:v>
                </c:pt>
                <c:pt idx="7786" formatCode="General">
                  <c:v>7.7859999999999996</c:v>
                </c:pt>
                <c:pt idx="7787" formatCode="General">
                  <c:v>7.7869999999999999</c:v>
                </c:pt>
                <c:pt idx="7788" formatCode="General">
                  <c:v>7.7880000000000003</c:v>
                </c:pt>
                <c:pt idx="7789" formatCode="General">
                  <c:v>7.7889999999999997</c:v>
                </c:pt>
                <c:pt idx="7790" formatCode="General">
                  <c:v>7.79</c:v>
                </c:pt>
                <c:pt idx="7791" formatCode="General">
                  <c:v>7.7910000000000004</c:v>
                </c:pt>
                <c:pt idx="7792" formatCode="General">
                  <c:v>7.7919999999999998</c:v>
                </c:pt>
                <c:pt idx="7793" formatCode="General">
                  <c:v>7.7930000000000001</c:v>
                </c:pt>
                <c:pt idx="7794" formatCode="General">
                  <c:v>7.7939999999999996</c:v>
                </c:pt>
                <c:pt idx="7795" formatCode="General">
                  <c:v>7.7949999999999999</c:v>
                </c:pt>
                <c:pt idx="7796" formatCode="General">
                  <c:v>7.7960000000000003</c:v>
                </c:pt>
                <c:pt idx="7797" formatCode="General">
                  <c:v>7.7969999999999997</c:v>
                </c:pt>
                <c:pt idx="7798" formatCode="General">
                  <c:v>7.798</c:v>
                </c:pt>
                <c:pt idx="7799" formatCode="General">
                  <c:v>7.7990000000000004</c:v>
                </c:pt>
                <c:pt idx="7800" formatCode="General">
                  <c:v>7.8</c:v>
                </c:pt>
                <c:pt idx="7801" formatCode="General">
                  <c:v>7.8010000000000002</c:v>
                </c:pt>
                <c:pt idx="7802" formatCode="General">
                  <c:v>7.8019999999999996</c:v>
                </c:pt>
                <c:pt idx="7803" formatCode="General">
                  <c:v>7.8029999999999999</c:v>
                </c:pt>
                <c:pt idx="7804" formatCode="General">
                  <c:v>7.8040000000000003</c:v>
                </c:pt>
                <c:pt idx="7805" formatCode="General">
                  <c:v>7.8049999999999997</c:v>
                </c:pt>
                <c:pt idx="7806" formatCode="General">
                  <c:v>7.806</c:v>
                </c:pt>
                <c:pt idx="7807" formatCode="General">
                  <c:v>7.8070000000000004</c:v>
                </c:pt>
                <c:pt idx="7808" formatCode="General">
                  <c:v>7.8079999999999998</c:v>
                </c:pt>
                <c:pt idx="7809" formatCode="General">
                  <c:v>7.8090000000000002</c:v>
                </c:pt>
                <c:pt idx="7810" formatCode="General">
                  <c:v>7.81</c:v>
                </c:pt>
                <c:pt idx="7811" formatCode="General">
                  <c:v>7.8109999999999999</c:v>
                </c:pt>
                <c:pt idx="7812" formatCode="General">
                  <c:v>7.8120000000000003</c:v>
                </c:pt>
                <c:pt idx="7813" formatCode="General">
                  <c:v>7.8129999999999997</c:v>
                </c:pt>
                <c:pt idx="7814" formatCode="General">
                  <c:v>7.8140000000000001</c:v>
                </c:pt>
                <c:pt idx="7815" formatCode="General">
                  <c:v>7.8150000000000004</c:v>
                </c:pt>
                <c:pt idx="7816" formatCode="General">
                  <c:v>7.8159999999999998</c:v>
                </c:pt>
                <c:pt idx="7817" formatCode="General">
                  <c:v>7.8170000000000002</c:v>
                </c:pt>
                <c:pt idx="7818" formatCode="General">
                  <c:v>7.8179999999999996</c:v>
                </c:pt>
                <c:pt idx="7819" formatCode="General">
                  <c:v>7.819</c:v>
                </c:pt>
                <c:pt idx="7820" formatCode="General">
                  <c:v>7.82</c:v>
                </c:pt>
                <c:pt idx="7821" formatCode="General">
                  <c:v>7.8209999999999997</c:v>
                </c:pt>
                <c:pt idx="7822" formatCode="General">
                  <c:v>7.8220000000000001</c:v>
                </c:pt>
                <c:pt idx="7823" formatCode="General">
                  <c:v>7.8230000000000004</c:v>
                </c:pt>
                <c:pt idx="7824" formatCode="General">
                  <c:v>7.8239999999999998</c:v>
                </c:pt>
                <c:pt idx="7825" formatCode="General">
                  <c:v>7.8250000000000002</c:v>
                </c:pt>
                <c:pt idx="7826" formatCode="General">
                  <c:v>7.8259999999999996</c:v>
                </c:pt>
                <c:pt idx="7827" formatCode="General">
                  <c:v>7.827</c:v>
                </c:pt>
                <c:pt idx="7828" formatCode="General">
                  <c:v>7.8280000000000003</c:v>
                </c:pt>
                <c:pt idx="7829" formatCode="General">
                  <c:v>7.8289999999999997</c:v>
                </c:pt>
                <c:pt idx="7830" formatCode="General">
                  <c:v>7.83</c:v>
                </c:pt>
                <c:pt idx="7831" formatCode="General">
                  <c:v>7.8310000000000004</c:v>
                </c:pt>
                <c:pt idx="7832" formatCode="General">
                  <c:v>7.8319999999999999</c:v>
                </c:pt>
                <c:pt idx="7833" formatCode="General">
                  <c:v>7.8330000000000002</c:v>
                </c:pt>
                <c:pt idx="7834" formatCode="General">
                  <c:v>7.8339999999999996</c:v>
                </c:pt>
                <c:pt idx="7835" formatCode="General">
                  <c:v>7.835</c:v>
                </c:pt>
                <c:pt idx="7836" formatCode="General">
                  <c:v>7.8360000000000003</c:v>
                </c:pt>
                <c:pt idx="7837" formatCode="General">
                  <c:v>7.8369999999999997</c:v>
                </c:pt>
                <c:pt idx="7838" formatCode="General">
                  <c:v>7.8380000000000001</c:v>
                </c:pt>
                <c:pt idx="7839" formatCode="General">
                  <c:v>7.8390000000000004</c:v>
                </c:pt>
                <c:pt idx="7840" formatCode="General">
                  <c:v>7.84</c:v>
                </c:pt>
                <c:pt idx="7841" formatCode="General">
                  <c:v>7.8410000000000002</c:v>
                </c:pt>
                <c:pt idx="7842" formatCode="General">
                  <c:v>7.8419999999999996</c:v>
                </c:pt>
                <c:pt idx="7843" formatCode="General">
                  <c:v>7.843</c:v>
                </c:pt>
                <c:pt idx="7844" formatCode="General">
                  <c:v>7.8440000000000003</c:v>
                </c:pt>
                <c:pt idx="7845" formatCode="General">
                  <c:v>7.8449999999999998</c:v>
                </c:pt>
                <c:pt idx="7846" formatCode="General">
                  <c:v>7.8460000000000001</c:v>
                </c:pt>
                <c:pt idx="7847" formatCode="General">
                  <c:v>7.8470000000000004</c:v>
                </c:pt>
                <c:pt idx="7848" formatCode="General">
                  <c:v>7.8479999999999999</c:v>
                </c:pt>
                <c:pt idx="7849" formatCode="General">
                  <c:v>7.8490000000000002</c:v>
                </c:pt>
                <c:pt idx="7850" formatCode="General">
                  <c:v>7.85</c:v>
                </c:pt>
                <c:pt idx="7851" formatCode="General">
                  <c:v>7.851</c:v>
                </c:pt>
                <c:pt idx="7852" formatCode="General">
                  <c:v>7.8520000000000003</c:v>
                </c:pt>
                <c:pt idx="7853" formatCode="General">
                  <c:v>7.8529999999999998</c:v>
                </c:pt>
                <c:pt idx="7854" formatCode="General">
                  <c:v>7.8540000000000001</c:v>
                </c:pt>
                <c:pt idx="7855" formatCode="General">
                  <c:v>7.8550000000000004</c:v>
                </c:pt>
                <c:pt idx="7856" formatCode="General">
                  <c:v>7.8559999999999999</c:v>
                </c:pt>
                <c:pt idx="7857" formatCode="General">
                  <c:v>7.8570000000000002</c:v>
                </c:pt>
                <c:pt idx="7858" formatCode="General">
                  <c:v>7.8579999999999997</c:v>
                </c:pt>
                <c:pt idx="7859" formatCode="General">
                  <c:v>7.859</c:v>
                </c:pt>
                <c:pt idx="7860" formatCode="General">
                  <c:v>7.86</c:v>
                </c:pt>
                <c:pt idx="7861" formatCode="General">
                  <c:v>7.8609999999999998</c:v>
                </c:pt>
                <c:pt idx="7862" formatCode="General">
                  <c:v>7.8620000000000001</c:v>
                </c:pt>
                <c:pt idx="7863" formatCode="General">
                  <c:v>7.8630000000000004</c:v>
                </c:pt>
                <c:pt idx="7864" formatCode="General">
                  <c:v>7.8639999999999999</c:v>
                </c:pt>
                <c:pt idx="7865" formatCode="General">
                  <c:v>7.8650000000000002</c:v>
                </c:pt>
                <c:pt idx="7866" formatCode="General">
                  <c:v>7.8659999999999997</c:v>
                </c:pt>
                <c:pt idx="7867" formatCode="General">
                  <c:v>7.867</c:v>
                </c:pt>
                <c:pt idx="7868" formatCode="General">
                  <c:v>7.8680000000000003</c:v>
                </c:pt>
                <c:pt idx="7869" formatCode="General">
                  <c:v>7.8689999999999998</c:v>
                </c:pt>
                <c:pt idx="7870" formatCode="General">
                  <c:v>7.87</c:v>
                </c:pt>
                <c:pt idx="7871" formatCode="General">
                  <c:v>7.8710000000000004</c:v>
                </c:pt>
                <c:pt idx="7872" formatCode="General">
                  <c:v>7.8719999999999999</c:v>
                </c:pt>
                <c:pt idx="7873" formatCode="General">
                  <c:v>7.8730000000000002</c:v>
                </c:pt>
                <c:pt idx="7874" formatCode="General">
                  <c:v>7.8739999999999997</c:v>
                </c:pt>
                <c:pt idx="7875" formatCode="General">
                  <c:v>7.875</c:v>
                </c:pt>
                <c:pt idx="7876" formatCode="General">
                  <c:v>7.8760000000000003</c:v>
                </c:pt>
                <c:pt idx="7877" formatCode="General">
                  <c:v>7.8769999999999998</c:v>
                </c:pt>
                <c:pt idx="7878" formatCode="General">
                  <c:v>7.8780000000000001</c:v>
                </c:pt>
                <c:pt idx="7879" formatCode="General">
                  <c:v>7.8789999999999996</c:v>
                </c:pt>
                <c:pt idx="7880" formatCode="General">
                  <c:v>7.88</c:v>
                </c:pt>
                <c:pt idx="7881" formatCode="General">
                  <c:v>7.8810000000000002</c:v>
                </c:pt>
                <c:pt idx="7882" formatCode="General">
                  <c:v>7.8819999999999997</c:v>
                </c:pt>
                <c:pt idx="7883" formatCode="General">
                  <c:v>7.883</c:v>
                </c:pt>
                <c:pt idx="7884" formatCode="General">
                  <c:v>7.8840000000000003</c:v>
                </c:pt>
                <c:pt idx="7885" formatCode="General">
                  <c:v>7.8849999999999998</c:v>
                </c:pt>
                <c:pt idx="7886" formatCode="General">
                  <c:v>7.8860000000000001</c:v>
                </c:pt>
                <c:pt idx="7887" formatCode="General">
                  <c:v>7.8869999999999996</c:v>
                </c:pt>
                <c:pt idx="7888" formatCode="General">
                  <c:v>7.8879999999999999</c:v>
                </c:pt>
                <c:pt idx="7889" formatCode="General">
                  <c:v>7.8890000000000002</c:v>
                </c:pt>
                <c:pt idx="7890" formatCode="General">
                  <c:v>7.89</c:v>
                </c:pt>
                <c:pt idx="7891" formatCode="General">
                  <c:v>7.891</c:v>
                </c:pt>
                <c:pt idx="7892" formatCode="General">
                  <c:v>7.8920000000000003</c:v>
                </c:pt>
                <c:pt idx="7893" formatCode="General">
                  <c:v>7.8929999999999998</c:v>
                </c:pt>
                <c:pt idx="7894" formatCode="General">
                  <c:v>7.8940000000000001</c:v>
                </c:pt>
                <c:pt idx="7895" formatCode="General">
                  <c:v>7.8949999999999996</c:v>
                </c:pt>
                <c:pt idx="7896" formatCode="General">
                  <c:v>7.8959999999999999</c:v>
                </c:pt>
                <c:pt idx="7897" formatCode="General">
                  <c:v>7.8970000000000002</c:v>
                </c:pt>
                <c:pt idx="7898" formatCode="General">
                  <c:v>7.8979999999999997</c:v>
                </c:pt>
                <c:pt idx="7899" formatCode="General">
                  <c:v>7.899</c:v>
                </c:pt>
                <c:pt idx="7900" formatCode="General">
                  <c:v>7.9</c:v>
                </c:pt>
                <c:pt idx="7901" formatCode="General">
                  <c:v>7.9009999999999998</c:v>
                </c:pt>
                <c:pt idx="7902" formatCode="General">
                  <c:v>7.9020000000000001</c:v>
                </c:pt>
                <c:pt idx="7903" formatCode="General">
                  <c:v>7.9029999999999996</c:v>
                </c:pt>
                <c:pt idx="7904" formatCode="General">
                  <c:v>7.9039999999999999</c:v>
                </c:pt>
                <c:pt idx="7905" formatCode="General">
                  <c:v>7.9050000000000002</c:v>
                </c:pt>
                <c:pt idx="7906" formatCode="General">
                  <c:v>7.9059999999999997</c:v>
                </c:pt>
                <c:pt idx="7907" formatCode="General">
                  <c:v>7.907</c:v>
                </c:pt>
                <c:pt idx="7908" formatCode="General">
                  <c:v>7.9080000000000004</c:v>
                </c:pt>
                <c:pt idx="7909" formatCode="General">
                  <c:v>7.9089999999999998</c:v>
                </c:pt>
                <c:pt idx="7910" formatCode="General">
                  <c:v>7.91</c:v>
                </c:pt>
                <c:pt idx="7911" formatCode="General">
                  <c:v>7.9109999999999996</c:v>
                </c:pt>
                <c:pt idx="7912" formatCode="General">
                  <c:v>7.9119999999999999</c:v>
                </c:pt>
                <c:pt idx="7913" formatCode="General">
                  <c:v>7.9130000000000003</c:v>
                </c:pt>
                <c:pt idx="7914" formatCode="General">
                  <c:v>7.9139999999999997</c:v>
                </c:pt>
                <c:pt idx="7915" formatCode="General">
                  <c:v>7.915</c:v>
                </c:pt>
                <c:pt idx="7916" formatCode="General">
                  <c:v>7.9160000000000004</c:v>
                </c:pt>
                <c:pt idx="7917" formatCode="General">
                  <c:v>7.9169999999999998</c:v>
                </c:pt>
                <c:pt idx="7918" formatCode="General">
                  <c:v>7.9180000000000001</c:v>
                </c:pt>
                <c:pt idx="7919" formatCode="General">
                  <c:v>7.9189999999999996</c:v>
                </c:pt>
                <c:pt idx="7920" formatCode="General">
                  <c:v>7.92</c:v>
                </c:pt>
                <c:pt idx="7921" formatCode="General">
                  <c:v>7.9210000000000003</c:v>
                </c:pt>
                <c:pt idx="7922" formatCode="General">
                  <c:v>7.9219999999999997</c:v>
                </c:pt>
                <c:pt idx="7923" formatCode="General">
                  <c:v>7.923</c:v>
                </c:pt>
                <c:pt idx="7924" formatCode="General">
                  <c:v>7.9240000000000004</c:v>
                </c:pt>
                <c:pt idx="7925" formatCode="General">
                  <c:v>7.9249999999999998</c:v>
                </c:pt>
                <c:pt idx="7926" formatCode="General">
                  <c:v>7.9260000000000002</c:v>
                </c:pt>
                <c:pt idx="7927" formatCode="General">
                  <c:v>7.9269999999999996</c:v>
                </c:pt>
                <c:pt idx="7928" formatCode="General">
                  <c:v>7.9279999999999999</c:v>
                </c:pt>
                <c:pt idx="7929" formatCode="General">
                  <c:v>7.9290000000000003</c:v>
                </c:pt>
                <c:pt idx="7930" formatCode="General">
                  <c:v>7.93</c:v>
                </c:pt>
                <c:pt idx="7931" formatCode="General">
                  <c:v>7.931</c:v>
                </c:pt>
                <c:pt idx="7932" formatCode="General">
                  <c:v>7.9320000000000004</c:v>
                </c:pt>
                <c:pt idx="7933" formatCode="General">
                  <c:v>7.9329999999999998</c:v>
                </c:pt>
                <c:pt idx="7934" formatCode="General">
                  <c:v>7.9340000000000002</c:v>
                </c:pt>
                <c:pt idx="7935" formatCode="General">
                  <c:v>7.9349999999999996</c:v>
                </c:pt>
                <c:pt idx="7936" formatCode="General">
                  <c:v>7.9359999999999999</c:v>
                </c:pt>
                <c:pt idx="7937" formatCode="General">
                  <c:v>7.9370000000000003</c:v>
                </c:pt>
                <c:pt idx="7938" formatCode="General">
                  <c:v>7.9379999999999997</c:v>
                </c:pt>
                <c:pt idx="7939" formatCode="General">
                  <c:v>7.9390000000000001</c:v>
                </c:pt>
                <c:pt idx="7940" formatCode="General">
                  <c:v>7.94</c:v>
                </c:pt>
                <c:pt idx="7941" formatCode="General">
                  <c:v>7.9409999999999998</c:v>
                </c:pt>
                <c:pt idx="7942" formatCode="General">
                  <c:v>7.9420000000000002</c:v>
                </c:pt>
                <c:pt idx="7943" formatCode="General">
                  <c:v>7.9429999999999996</c:v>
                </c:pt>
                <c:pt idx="7944" formatCode="General">
                  <c:v>7.944</c:v>
                </c:pt>
                <c:pt idx="7945" formatCode="General">
                  <c:v>7.9450000000000003</c:v>
                </c:pt>
                <c:pt idx="7946" formatCode="General">
                  <c:v>7.9459999999999997</c:v>
                </c:pt>
                <c:pt idx="7947" formatCode="General">
                  <c:v>7.9470000000000001</c:v>
                </c:pt>
                <c:pt idx="7948" formatCode="General">
                  <c:v>7.9480000000000004</c:v>
                </c:pt>
                <c:pt idx="7949" formatCode="General">
                  <c:v>7.9489999999999998</c:v>
                </c:pt>
                <c:pt idx="7950" formatCode="General">
                  <c:v>7.95</c:v>
                </c:pt>
                <c:pt idx="7951" formatCode="General">
                  <c:v>7.9509999999999996</c:v>
                </c:pt>
                <c:pt idx="7952" formatCode="General">
                  <c:v>7.952</c:v>
                </c:pt>
                <c:pt idx="7953" formatCode="General">
                  <c:v>7.9530000000000003</c:v>
                </c:pt>
                <c:pt idx="7954" formatCode="General">
                  <c:v>7.9539999999999997</c:v>
                </c:pt>
                <c:pt idx="7955" formatCode="General">
                  <c:v>7.9550000000000001</c:v>
                </c:pt>
                <c:pt idx="7956" formatCode="General">
                  <c:v>7.9560000000000004</c:v>
                </c:pt>
                <c:pt idx="7957" formatCode="General">
                  <c:v>7.9569999999999999</c:v>
                </c:pt>
                <c:pt idx="7958" formatCode="General">
                  <c:v>7.9580000000000002</c:v>
                </c:pt>
                <c:pt idx="7959" formatCode="General">
                  <c:v>7.9589999999999996</c:v>
                </c:pt>
                <c:pt idx="7960" formatCode="General">
                  <c:v>7.96</c:v>
                </c:pt>
                <c:pt idx="7961" formatCode="General">
                  <c:v>7.9610000000000003</c:v>
                </c:pt>
                <c:pt idx="7962" formatCode="General">
                  <c:v>7.9619999999999997</c:v>
                </c:pt>
                <c:pt idx="7963" formatCode="General">
                  <c:v>7.9630000000000001</c:v>
                </c:pt>
                <c:pt idx="7964" formatCode="General">
                  <c:v>7.9640000000000004</c:v>
                </c:pt>
                <c:pt idx="7965" formatCode="General">
                  <c:v>7.9649999999999999</c:v>
                </c:pt>
                <c:pt idx="7966" formatCode="General">
                  <c:v>7.9660000000000002</c:v>
                </c:pt>
                <c:pt idx="7967" formatCode="General">
                  <c:v>7.9669999999999996</c:v>
                </c:pt>
                <c:pt idx="7968" formatCode="General">
                  <c:v>7.968</c:v>
                </c:pt>
                <c:pt idx="7969" formatCode="General">
                  <c:v>7.9690000000000003</c:v>
                </c:pt>
                <c:pt idx="7970" formatCode="General">
                  <c:v>7.97</c:v>
                </c:pt>
                <c:pt idx="7971" formatCode="General">
                  <c:v>7.9710000000000001</c:v>
                </c:pt>
                <c:pt idx="7972" formatCode="General">
                  <c:v>7.9720000000000004</c:v>
                </c:pt>
                <c:pt idx="7973" formatCode="General">
                  <c:v>7.9729999999999999</c:v>
                </c:pt>
                <c:pt idx="7974" formatCode="General">
                  <c:v>7.9740000000000002</c:v>
                </c:pt>
                <c:pt idx="7975" formatCode="General">
                  <c:v>7.9749999999999996</c:v>
                </c:pt>
                <c:pt idx="7976" formatCode="General">
                  <c:v>7.976</c:v>
                </c:pt>
                <c:pt idx="7977" formatCode="General">
                  <c:v>7.9770000000000003</c:v>
                </c:pt>
                <c:pt idx="7978" formatCode="General">
                  <c:v>7.9779999999999998</c:v>
                </c:pt>
                <c:pt idx="7979" formatCode="General">
                  <c:v>7.9790000000000001</c:v>
                </c:pt>
                <c:pt idx="7980" formatCode="General">
                  <c:v>7.98</c:v>
                </c:pt>
                <c:pt idx="7981" formatCode="General">
                  <c:v>7.9809999999999999</c:v>
                </c:pt>
                <c:pt idx="7982" formatCode="General">
                  <c:v>7.9820000000000002</c:v>
                </c:pt>
                <c:pt idx="7983" formatCode="General">
                  <c:v>7.9829999999999997</c:v>
                </c:pt>
                <c:pt idx="7984" formatCode="General">
                  <c:v>7.984</c:v>
                </c:pt>
                <c:pt idx="7985" formatCode="General">
                  <c:v>7.9850000000000003</c:v>
                </c:pt>
                <c:pt idx="7986" formatCode="General">
                  <c:v>7.9859999999999998</c:v>
                </c:pt>
                <c:pt idx="7987" formatCode="General">
                  <c:v>7.9870000000000001</c:v>
                </c:pt>
                <c:pt idx="7988" formatCode="General">
                  <c:v>7.9880000000000004</c:v>
                </c:pt>
                <c:pt idx="7989" formatCode="General">
                  <c:v>7.9889999999999999</c:v>
                </c:pt>
                <c:pt idx="7990" formatCode="General">
                  <c:v>7.99</c:v>
                </c:pt>
                <c:pt idx="7991" formatCode="General">
                  <c:v>7.9909999999999997</c:v>
                </c:pt>
                <c:pt idx="7992" formatCode="General">
                  <c:v>7.992</c:v>
                </c:pt>
                <c:pt idx="7993" formatCode="General">
                  <c:v>7.9930000000000003</c:v>
                </c:pt>
                <c:pt idx="7994" formatCode="General">
                  <c:v>7.9939999999999998</c:v>
                </c:pt>
                <c:pt idx="7995" formatCode="General">
                  <c:v>7.9950000000000001</c:v>
                </c:pt>
                <c:pt idx="7996" formatCode="General">
                  <c:v>7.9960000000000004</c:v>
                </c:pt>
                <c:pt idx="7997" formatCode="General">
                  <c:v>7.9969999999999999</c:v>
                </c:pt>
                <c:pt idx="7998" formatCode="General">
                  <c:v>7.9980000000000002</c:v>
                </c:pt>
                <c:pt idx="7999" formatCode="General">
                  <c:v>7.9989999999999997</c:v>
                </c:pt>
                <c:pt idx="8000" formatCode="General">
                  <c:v>8</c:v>
                </c:pt>
                <c:pt idx="8001" formatCode="General">
                  <c:v>8.0009999999999994</c:v>
                </c:pt>
                <c:pt idx="8002" formatCode="General">
                  <c:v>8.0020000000000007</c:v>
                </c:pt>
                <c:pt idx="8003" formatCode="General">
                  <c:v>8.0030000000000001</c:v>
                </c:pt>
                <c:pt idx="8004" formatCode="General">
                  <c:v>8.0039999999999996</c:v>
                </c:pt>
                <c:pt idx="8005" formatCode="General">
                  <c:v>8.0050000000000008</c:v>
                </c:pt>
                <c:pt idx="8006" formatCode="General">
                  <c:v>8.0060000000000002</c:v>
                </c:pt>
                <c:pt idx="8007" formatCode="General">
                  <c:v>8.0069999999999997</c:v>
                </c:pt>
                <c:pt idx="8008" formatCode="General">
                  <c:v>8.0079999999999991</c:v>
                </c:pt>
                <c:pt idx="8009" formatCode="General">
                  <c:v>8.0090000000000003</c:v>
                </c:pt>
                <c:pt idx="8010" formatCode="General">
                  <c:v>8.01</c:v>
                </c:pt>
                <c:pt idx="8011" formatCode="General">
                  <c:v>8.0109999999999992</c:v>
                </c:pt>
                <c:pt idx="8012" formatCode="General">
                  <c:v>8.0120000000000005</c:v>
                </c:pt>
                <c:pt idx="8013" formatCode="General">
                  <c:v>8.0129999999999999</c:v>
                </c:pt>
                <c:pt idx="8014" formatCode="General">
                  <c:v>8.0139999999999993</c:v>
                </c:pt>
                <c:pt idx="8015" formatCode="General">
                  <c:v>8.0150000000000006</c:v>
                </c:pt>
                <c:pt idx="8016" formatCode="General">
                  <c:v>8.016</c:v>
                </c:pt>
                <c:pt idx="8017" formatCode="General">
                  <c:v>8.0169999999999995</c:v>
                </c:pt>
                <c:pt idx="8018" formatCode="General">
                  <c:v>8.0180000000000007</c:v>
                </c:pt>
                <c:pt idx="8019" formatCode="General">
                  <c:v>8.0190000000000001</c:v>
                </c:pt>
                <c:pt idx="8020" formatCode="General">
                  <c:v>8.02</c:v>
                </c:pt>
                <c:pt idx="8021" formatCode="General">
                  <c:v>8.0210000000000008</c:v>
                </c:pt>
                <c:pt idx="8022" formatCode="General">
                  <c:v>8.0220000000000002</c:v>
                </c:pt>
                <c:pt idx="8023" formatCode="General">
                  <c:v>8.0229999999999997</c:v>
                </c:pt>
                <c:pt idx="8024" formatCode="General">
                  <c:v>8.0239999999999991</c:v>
                </c:pt>
                <c:pt idx="8025" formatCode="General">
                  <c:v>8.0250000000000004</c:v>
                </c:pt>
                <c:pt idx="8026" formatCode="General">
                  <c:v>8.0259999999999998</c:v>
                </c:pt>
                <c:pt idx="8027" formatCode="General">
                  <c:v>8.0269999999999992</c:v>
                </c:pt>
                <c:pt idx="8028" formatCode="General">
                  <c:v>8.0280000000000005</c:v>
                </c:pt>
                <c:pt idx="8029" formatCode="General">
                  <c:v>8.0289999999999999</c:v>
                </c:pt>
                <c:pt idx="8030" formatCode="General">
                  <c:v>8.0299999999999994</c:v>
                </c:pt>
                <c:pt idx="8031" formatCode="General">
                  <c:v>8.0310000000000006</c:v>
                </c:pt>
                <c:pt idx="8032" formatCode="General">
                  <c:v>8.032</c:v>
                </c:pt>
                <c:pt idx="8033" formatCode="General">
                  <c:v>8.0329999999999995</c:v>
                </c:pt>
                <c:pt idx="8034" formatCode="General">
                  <c:v>8.0340000000000007</c:v>
                </c:pt>
                <c:pt idx="8035" formatCode="General">
                  <c:v>8.0350000000000001</c:v>
                </c:pt>
                <c:pt idx="8036" formatCode="General">
                  <c:v>8.0359999999999996</c:v>
                </c:pt>
                <c:pt idx="8037" formatCode="General">
                  <c:v>8.0370000000000008</c:v>
                </c:pt>
                <c:pt idx="8038" formatCode="General">
                  <c:v>8.0380000000000003</c:v>
                </c:pt>
                <c:pt idx="8039" formatCode="General">
                  <c:v>8.0389999999999997</c:v>
                </c:pt>
                <c:pt idx="8040" formatCode="General">
                  <c:v>8.0399999999999991</c:v>
                </c:pt>
                <c:pt idx="8041" formatCode="General">
                  <c:v>8.0410000000000004</c:v>
                </c:pt>
                <c:pt idx="8042" formatCode="General">
                  <c:v>8.0419999999999998</c:v>
                </c:pt>
                <c:pt idx="8043" formatCode="General">
                  <c:v>8.0429999999999993</c:v>
                </c:pt>
                <c:pt idx="8044" formatCode="General">
                  <c:v>8.0440000000000005</c:v>
                </c:pt>
                <c:pt idx="8045" formatCode="General">
                  <c:v>8.0449999999999999</c:v>
                </c:pt>
                <c:pt idx="8046" formatCode="General">
                  <c:v>8.0459999999999994</c:v>
                </c:pt>
                <c:pt idx="8047" formatCode="General">
                  <c:v>8.0470000000000006</c:v>
                </c:pt>
                <c:pt idx="8048" formatCode="General">
                  <c:v>8.048</c:v>
                </c:pt>
                <c:pt idx="8049" formatCode="General">
                  <c:v>8.0489999999999995</c:v>
                </c:pt>
                <c:pt idx="8050" formatCode="General">
                  <c:v>8.0500000000000007</c:v>
                </c:pt>
                <c:pt idx="8051" formatCode="General">
                  <c:v>8.0510000000000002</c:v>
                </c:pt>
                <c:pt idx="8052" formatCode="General">
                  <c:v>8.0519999999999996</c:v>
                </c:pt>
                <c:pt idx="8053" formatCode="General">
                  <c:v>8.0530000000000008</c:v>
                </c:pt>
                <c:pt idx="8054" formatCode="General">
                  <c:v>8.0540000000000003</c:v>
                </c:pt>
                <c:pt idx="8055" formatCode="General">
                  <c:v>8.0549999999999997</c:v>
                </c:pt>
                <c:pt idx="8056" formatCode="General">
                  <c:v>8.0559999999999992</c:v>
                </c:pt>
                <c:pt idx="8057" formatCode="General">
                  <c:v>8.0570000000000004</c:v>
                </c:pt>
                <c:pt idx="8058" formatCode="General">
                  <c:v>8.0579999999999998</c:v>
                </c:pt>
                <c:pt idx="8059" formatCode="General">
                  <c:v>8.0589999999999993</c:v>
                </c:pt>
                <c:pt idx="8060" formatCode="General">
                  <c:v>8.06</c:v>
                </c:pt>
                <c:pt idx="8061" formatCode="General">
                  <c:v>8.0609999999999999</c:v>
                </c:pt>
                <c:pt idx="8062" formatCode="General">
                  <c:v>8.0619999999999994</c:v>
                </c:pt>
                <c:pt idx="8063" formatCode="General">
                  <c:v>8.0630000000000006</c:v>
                </c:pt>
                <c:pt idx="8064" formatCode="General">
                  <c:v>8.0640000000000001</c:v>
                </c:pt>
                <c:pt idx="8065" formatCode="General">
                  <c:v>8.0649999999999995</c:v>
                </c:pt>
                <c:pt idx="8066" formatCode="General">
                  <c:v>8.0660000000000007</c:v>
                </c:pt>
                <c:pt idx="8067" formatCode="General">
                  <c:v>8.0670000000000002</c:v>
                </c:pt>
                <c:pt idx="8068" formatCode="General">
                  <c:v>8.0679999999999996</c:v>
                </c:pt>
                <c:pt idx="8069" formatCode="General">
                  <c:v>8.0690000000000008</c:v>
                </c:pt>
                <c:pt idx="8070" formatCode="General">
                  <c:v>8.07</c:v>
                </c:pt>
                <c:pt idx="8071" formatCode="General">
                  <c:v>8.0709999999999997</c:v>
                </c:pt>
                <c:pt idx="8072" formatCode="General">
                  <c:v>8.0719999999999992</c:v>
                </c:pt>
                <c:pt idx="8073" formatCode="General">
                  <c:v>8.0730000000000004</c:v>
                </c:pt>
                <c:pt idx="8074" formatCode="General">
                  <c:v>8.0739999999999998</c:v>
                </c:pt>
                <c:pt idx="8075" formatCode="General">
                  <c:v>8.0749999999999993</c:v>
                </c:pt>
                <c:pt idx="8076" formatCode="General">
                  <c:v>8.0760000000000005</c:v>
                </c:pt>
                <c:pt idx="8077" formatCode="General">
                  <c:v>8.077</c:v>
                </c:pt>
                <c:pt idx="8078" formatCode="General">
                  <c:v>8.0779999999999994</c:v>
                </c:pt>
                <c:pt idx="8079" formatCode="General">
                  <c:v>8.0790000000000006</c:v>
                </c:pt>
                <c:pt idx="8080" formatCode="General">
                  <c:v>8.08</c:v>
                </c:pt>
                <c:pt idx="8081" formatCode="General">
                  <c:v>8.0809999999999995</c:v>
                </c:pt>
                <c:pt idx="8082" formatCode="General">
                  <c:v>8.0820000000000007</c:v>
                </c:pt>
                <c:pt idx="8083" formatCode="General">
                  <c:v>8.0830000000000002</c:v>
                </c:pt>
                <c:pt idx="8084" formatCode="General">
                  <c:v>8.0839999999999996</c:v>
                </c:pt>
                <c:pt idx="8085" formatCode="General">
                  <c:v>8.0850000000000009</c:v>
                </c:pt>
                <c:pt idx="8086" formatCode="General">
                  <c:v>8.0860000000000003</c:v>
                </c:pt>
                <c:pt idx="8087" formatCode="General">
                  <c:v>8.0869999999999997</c:v>
                </c:pt>
                <c:pt idx="8088" formatCode="General">
                  <c:v>8.0879999999999992</c:v>
                </c:pt>
                <c:pt idx="8089" formatCode="General">
                  <c:v>8.0890000000000004</c:v>
                </c:pt>
                <c:pt idx="8090" formatCode="General">
                  <c:v>8.09</c:v>
                </c:pt>
                <c:pt idx="8091" formatCode="General">
                  <c:v>8.0909999999999993</c:v>
                </c:pt>
                <c:pt idx="8092" formatCode="General">
                  <c:v>8.0920000000000005</c:v>
                </c:pt>
                <c:pt idx="8093" formatCode="General">
                  <c:v>8.093</c:v>
                </c:pt>
                <c:pt idx="8094" formatCode="General">
                  <c:v>8.0939999999999994</c:v>
                </c:pt>
                <c:pt idx="8095" formatCode="General">
                  <c:v>8.0950000000000006</c:v>
                </c:pt>
                <c:pt idx="8096" formatCode="General">
                  <c:v>8.0960000000000001</c:v>
                </c:pt>
                <c:pt idx="8097" formatCode="General">
                  <c:v>8.0969999999999995</c:v>
                </c:pt>
                <c:pt idx="8098" formatCode="General">
                  <c:v>8.0980000000000008</c:v>
                </c:pt>
                <c:pt idx="8099" formatCode="General">
                  <c:v>8.0990000000000002</c:v>
                </c:pt>
                <c:pt idx="8100" formatCode="General">
                  <c:v>8.1</c:v>
                </c:pt>
                <c:pt idx="8101" formatCode="General">
                  <c:v>8.1010000000000009</c:v>
                </c:pt>
                <c:pt idx="8102" formatCode="General">
                  <c:v>8.1020000000000003</c:v>
                </c:pt>
                <c:pt idx="8103" formatCode="General">
                  <c:v>8.1029999999999998</c:v>
                </c:pt>
                <c:pt idx="8104" formatCode="General">
                  <c:v>8.1039999999999992</c:v>
                </c:pt>
                <c:pt idx="8105" formatCode="General">
                  <c:v>8.1050000000000004</c:v>
                </c:pt>
                <c:pt idx="8106" formatCode="General">
                  <c:v>8.1059999999999999</c:v>
                </c:pt>
                <c:pt idx="8107" formatCode="General">
                  <c:v>8.1069999999999993</c:v>
                </c:pt>
                <c:pt idx="8108" formatCode="General">
                  <c:v>8.1080000000000005</c:v>
                </c:pt>
                <c:pt idx="8109" formatCode="General">
                  <c:v>8.109</c:v>
                </c:pt>
                <c:pt idx="8110" formatCode="General">
                  <c:v>8.11</c:v>
                </c:pt>
                <c:pt idx="8111" formatCode="General">
                  <c:v>8.1110000000000007</c:v>
                </c:pt>
                <c:pt idx="8112" formatCode="General">
                  <c:v>8.1120000000000001</c:v>
                </c:pt>
                <c:pt idx="8113" formatCode="General">
                  <c:v>8.1129999999999995</c:v>
                </c:pt>
                <c:pt idx="8114" formatCode="General">
                  <c:v>8.1140000000000008</c:v>
                </c:pt>
                <c:pt idx="8115" formatCode="General">
                  <c:v>8.1150000000000002</c:v>
                </c:pt>
                <c:pt idx="8116" formatCode="General">
                  <c:v>8.1159999999999997</c:v>
                </c:pt>
                <c:pt idx="8117" formatCode="General">
                  <c:v>8.1170000000000009</c:v>
                </c:pt>
                <c:pt idx="8118" formatCode="General">
                  <c:v>8.1180000000000003</c:v>
                </c:pt>
                <c:pt idx="8119" formatCode="General">
                  <c:v>8.1189999999999998</c:v>
                </c:pt>
                <c:pt idx="8120" formatCode="General">
                  <c:v>8.1199999999999992</c:v>
                </c:pt>
                <c:pt idx="8121" formatCode="General">
                  <c:v>8.1210000000000004</c:v>
                </c:pt>
                <c:pt idx="8122" formatCode="General">
                  <c:v>8.1219999999999999</c:v>
                </c:pt>
                <c:pt idx="8123" formatCode="General">
                  <c:v>8.1229999999999993</c:v>
                </c:pt>
                <c:pt idx="8124" formatCode="General">
                  <c:v>8.1240000000000006</c:v>
                </c:pt>
                <c:pt idx="8125" formatCode="General">
                  <c:v>8.125</c:v>
                </c:pt>
                <c:pt idx="8126" formatCode="General">
                  <c:v>8.1259999999999994</c:v>
                </c:pt>
                <c:pt idx="8127" formatCode="General">
                  <c:v>8.1270000000000007</c:v>
                </c:pt>
                <c:pt idx="8128" formatCode="General">
                  <c:v>8.1280000000000001</c:v>
                </c:pt>
                <c:pt idx="8129" formatCode="General">
                  <c:v>8.1289999999999996</c:v>
                </c:pt>
                <c:pt idx="8130" formatCode="General">
                  <c:v>8.1300000000000008</c:v>
                </c:pt>
                <c:pt idx="8131" formatCode="General">
                  <c:v>8.1310000000000002</c:v>
                </c:pt>
                <c:pt idx="8132" formatCode="General">
                  <c:v>8.1319999999999997</c:v>
                </c:pt>
                <c:pt idx="8133" formatCode="General">
                  <c:v>8.1329999999999991</c:v>
                </c:pt>
                <c:pt idx="8134" formatCode="General">
                  <c:v>8.1340000000000003</c:v>
                </c:pt>
                <c:pt idx="8135" formatCode="General">
                  <c:v>8.1349999999999998</c:v>
                </c:pt>
                <c:pt idx="8136" formatCode="General">
                  <c:v>8.1359999999999992</c:v>
                </c:pt>
                <c:pt idx="8137" formatCode="General">
                  <c:v>8.1370000000000005</c:v>
                </c:pt>
                <c:pt idx="8138" formatCode="General">
                  <c:v>8.1379999999999999</c:v>
                </c:pt>
                <c:pt idx="8139" formatCode="General">
                  <c:v>8.1389999999999993</c:v>
                </c:pt>
                <c:pt idx="8140" formatCode="General">
                  <c:v>8.14</c:v>
                </c:pt>
                <c:pt idx="8141" formatCode="General">
                  <c:v>8.141</c:v>
                </c:pt>
                <c:pt idx="8142" formatCode="General">
                  <c:v>8.1419999999999995</c:v>
                </c:pt>
                <c:pt idx="8143" formatCode="General">
                  <c:v>8.1430000000000007</c:v>
                </c:pt>
                <c:pt idx="8144" formatCode="General">
                  <c:v>8.1440000000000001</c:v>
                </c:pt>
                <c:pt idx="8145" formatCode="General">
                  <c:v>8.1449999999999996</c:v>
                </c:pt>
                <c:pt idx="8146" formatCode="General">
                  <c:v>8.1460000000000008</c:v>
                </c:pt>
                <c:pt idx="8147" formatCode="General">
                  <c:v>8.1470000000000002</c:v>
                </c:pt>
                <c:pt idx="8148" formatCode="General">
                  <c:v>8.1479999999999997</c:v>
                </c:pt>
                <c:pt idx="8149" formatCode="General">
                  <c:v>8.1489999999999991</c:v>
                </c:pt>
                <c:pt idx="8150" formatCode="General">
                  <c:v>8.15</c:v>
                </c:pt>
                <c:pt idx="8151" formatCode="General">
                  <c:v>8.1509999999999998</c:v>
                </c:pt>
                <c:pt idx="8152" formatCode="General">
                  <c:v>8.1519999999999992</c:v>
                </c:pt>
                <c:pt idx="8153" formatCode="General">
                  <c:v>8.1530000000000005</c:v>
                </c:pt>
                <c:pt idx="8154" formatCode="General">
                  <c:v>8.1539999999999999</c:v>
                </c:pt>
                <c:pt idx="8155" formatCode="General">
                  <c:v>8.1549999999999994</c:v>
                </c:pt>
                <c:pt idx="8156" formatCode="General">
                  <c:v>8.1560000000000006</c:v>
                </c:pt>
                <c:pt idx="8157" formatCode="General">
                  <c:v>8.157</c:v>
                </c:pt>
                <c:pt idx="8158" formatCode="General">
                  <c:v>8.1579999999999995</c:v>
                </c:pt>
                <c:pt idx="8159" formatCode="General">
                  <c:v>8.1590000000000007</c:v>
                </c:pt>
                <c:pt idx="8160" formatCode="General">
                  <c:v>8.16</c:v>
                </c:pt>
                <c:pt idx="8161" formatCode="General">
                  <c:v>8.1609999999999996</c:v>
                </c:pt>
                <c:pt idx="8162" formatCode="General">
                  <c:v>8.1620000000000008</c:v>
                </c:pt>
                <c:pt idx="8163" formatCode="General">
                  <c:v>8.1630000000000003</c:v>
                </c:pt>
                <c:pt idx="8164" formatCode="General">
                  <c:v>8.1639999999999997</c:v>
                </c:pt>
                <c:pt idx="8165" formatCode="General">
                  <c:v>8.1649999999999991</c:v>
                </c:pt>
                <c:pt idx="8166" formatCode="General">
                  <c:v>8.1660000000000004</c:v>
                </c:pt>
                <c:pt idx="8167" formatCode="General">
                  <c:v>8.1669999999999998</c:v>
                </c:pt>
                <c:pt idx="8168" formatCode="General">
                  <c:v>8.1679999999999993</c:v>
                </c:pt>
                <c:pt idx="8169" formatCode="General">
                  <c:v>8.1690000000000005</c:v>
                </c:pt>
                <c:pt idx="8170" formatCode="General">
                  <c:v>8.17</c:v>
                </c:pt>
                <c:pt idx="8171" formatCode="General">
                  <c:v>8.1709999999999994</c:v>
                </c:pt>
                <c:pt idx="8172" formatCode="General">
                  <c:v>8.1720000000000006</c:v>
                </c:pt>
                <c:pt idx="8173" formatCode="General">
                  <c:v>8.173</c:v>
                </c:pt>
                <c:pt idx="8174" formatCode="General">
                  <c:v>8.1739999999999995</c:v>
                </c:pt>
                <c:pt idx="8175" formatCode="General">
                  <c:v>8.1750000000000007</c:v>
                </c:pt>
                <c:pt idx="8176" formatCode="General">
                  <c:v>8.1760000000000002</c:v>
                </c:pt>
                <c:pt idx="8177" formatCode="General">
                  <c:v>8.1769999999999996</c:v>
                </c:pt>
                <c:pt idx="8178" formatCode="General">
                  <c:v>8.1780000000000008</c:v>
                </c:pt>
                <c:pt idx="8179" formatCode="General">
                  <c:v>8.1790000000000003</c:v>
                </c:pt>
                <c:pt idx="8180" formatCode="General">
                  <c:v>8.18</c:v>
                </c:pt>
                <c:pt idx="8181" formatCode="General">
                  <c:v>8.1809999999999992</c:v>
                </c:pt>
                <c:pt idx="8182" formatCode="General">
                  <c:v>8.1820000000000004</c:v>
                </c:pt>
                <c:pt idx="8183" formatCode="General">
                  <c:v>8.1829999999999998</c:v>
                </c:pt>
                <c:pt idx="8184" formatCode="General">
                  <c:v>8.1839999999999993</c:v>
                </c:pt>
                <c:pt idx="8185" formatCode="General">
                  <c:v>8.1850000000000005</c:v>
                </c:pt>
                <c:pt idx="8186" formatCode="General">
                  <c:v>8.1859999999999999</c:v>
                </c:pt>
                <c:pt idx="8187" formatCode="General">
                  <c:v>8.1869999999999994</c:v>
                </c:pt>
                <c:pt idx="8188" formatCode="General">
                  <c:v>8.1880000000000006</c:v>
                </c:pt>
                <c:pt idx="8189" formatCode="General">
                  <c:v>8.1890000000000001</c:v>
                </c:pt>
                <c:pt idx="8190" formatCode="General">
                  <c:v>8.19</c:v>
                </c:pt>
                <c:pt idx="8191" formatCode="General">
                  <c:v>8.1910000000000007</c:v>
                </c:pt>
                <c:pt idx="8192" formatCode="General">
                  <c:v>8.1920000000000002</c:v>
                </c:pt>
                <c:pt idx="8193" formatCode="General">
                  <c:v>8.1929999999999996</c:v>
                </c:pt>
                <c:pt idx="8194" formatCode="General">
                  <c:v>8.1940000000000008</c:v>
                </c:pt>
                <c:pt idx="8195" formatCode="General">
                  <c:v>8.1950000000000003</c:v>
                </c:pt>
                <c:pt idx="8196" formatCode="General">
                  <c:v>8.1959999999999997</c:v>
                </c:pt>
                <c:pt idx="8197" formatCode="General">
                  <c:v>8.1969999999999992</c:v>
                </c:pt>
                <c:pt idx="8198" formatCode="General">
                  <c:v>8.1980000000000004</c:v>
                </c:pt>
                <c:pt idx="8199" formatCode="General">
                  <c:v>8.1989999999999998</c:v>
                </c:pt>
                <c:pt idx="8200" formatCode="General">
                  <c:v>8.1999999999999993</c:v>
                </c:pt>
                <c:pt idx="8201" formatCode="General">
                  <c:v>8.2010000000000005</c:v>
                </c:pt>
                <c:pt idx="8202" formatCode="General">
                  <c:v>8.202</c:v>
                </c:pt>
                <c:pt idx="8203" formatCode="General">
                  <c:v>8.2029999999999994</c:v>
                </c:pt>
                <c:pt idx="8204" formatCode="General">
                  <c:v>8.2040000000000006</c:v>
                </c:pt>
                <c:pt idx="8205" formatCode="General">
                  <c:v>8.2050000000000001</c:v>
                </c:pt>
                <c:pt idx="8206" formatCode="General">
                  <c:v>8.2059999999999995</c:v>
                </c:pt>
                <c:pt idx="8207" formatCode="General">
                  <c:v>8.2070000000000007</c:v>
                </c:pt>
                <c:pt idx="8208" formatCode="General">
                  <c:v>8.2080000000000002</c:v>
                </c:pt>
                <c:pt idx="8209" formatCode="General">
                  <c:v>8.2089999999999996</c:v>
                </c:pt>
                <c:pt idx="8210" formatCode="General">
                  <c:v>8.2100000000000009</c:v>
                </c:pt>
                <c:pt idx="8211" formatCode="General">
                  <c:v>8.2110000000000003</c:v>
                </c:pt>
                <c:pt idx="8212" formatCode="General">
                  <c:v>8.2119999999999997</c:v>
                </c:pt>
                <c:pt idx="8213" formatCode="General">
                  <c:v>8.2129999999999992</c:v>
                </c:pt>
                <c:pt idx="8214" formatCode="General">
                  <c:v>8.2140000000000004</c:v>
                </c:pt>
                <c:pt idx="8215" formatCode="General">
                  <c:v>8.2149999999999999</c:v>
                </c:pt>
                <c:pt idx="8216" formatCode="General">
                  <c:v>8.2159999999999993</c:v>
                </c:pt>
                <c:pt idx="8217" formatCode="General">
                  <c:v>8.2170000000000005</c:v>
                </c:pt>
                <c:pt idx="8218" formatCode="General">
                  <c:v>8.218</c:v>
                </c:pt>
                <c:pt idx="8219" formatCode="General">
                  <c:v>8.2189999999999994</c:v>
                </c:pt>
                <c:pt idx="8220" formatCode="General">
                  <c:v>8.2200000000000006</c:v>
                </c:pt>
                <c:pt idx="8221" formatCode="General">
                  <c:v>8.2210000000000001</c:v>
                </c:pt>
                <c:pt idx="8222" formatCode="General">
                  <c:v>8.2219999999999995</c:v>
                </c:pt>
                <c:pt idx="8223" formatCode="General">
                  <c:v>8.2230000000000008</c:v>
                </c:pt>
                <c:pt idx="8224" formatCode="General">
                  <c:v>8.2240000000000002</c:v>
                </c:pt>
                <c:pt idx="8225" formatCode="General">
                  <c:v>8.2249999999999996</c:v>
                </c:pt>
                <c:pt idx="8226" formatCode="General">
                  <c:v>8.2260000000000009</c:v>
                </c:pt>
                <c:pt idx="8227" formatCode="General">
                  <c:v>8.2270000000000003</c:v>
                </c:pt>
                <c:pt idx="8228" formatCode="General">
                  <c:v>8.2279999999999998</c:v>
                </c:pt>
                <c:pt idx="8229" formatCode="General">
                  <c:v>8.2289999999999992</c:v>
                </c:pt>
                <c:pt idx="8230" formatCode="General">
                  <c:v>8.23</c:v>
                </c:pt>
                <c:pt idx="8231" formatCode="General">
                  <c:v>8.2309999999999999</c:v>
                </c:pt>
                <c:pt idx="8232" formatCode="General">
                  <c:v>8.2319999999999993</c:v>
                </c:pt>
                <c:pt idx="8233" formatCode="General">
                  <c:v>8.2330000000000005</c:v>
                </c:pt>
                <c:pt idx="8234" formatCode="General">
                  <c:v>8.234</c:v>
                </c:pt>
                <c:pt idx="8235" formatCode="General">
                  <c:v>8.2349999999999994</c:v>
                </c:pt>
                <c:pt idx="8236" formatCode="General">
                  <c:v>8.2360000000000007</c:v>
                </c:pt>
                <c:pt idx="8237" formatCode="General">
                  <c:v>8.2370000000000001</c:v>
                </c:pt>
                <c:pt idx="8238" formatCode="General">
                  <c:v>8.2379999999999995</c:v>
                </c:pt>
                <c:pt idx="8239" formatCode="General">
                  <c:v>8.2390000000000008</c:v>
                </c:pt>
                <c:pt idx="8240" formatCode="General">
                  <c:v>8.24</c:v>
                </c:pt>
                <c:pt idx="8241" formatCode="General">
                  <c:v>8.2409999999999997</c:v>
                </c:pt>
                <c:pt idx="8242" formatCode="General">
                  <c:v>8.2420000000000009</c:v>
                </c:pt>
                <c:pt idx="8243" formatCode="General">
                  <c:v>8.2430000000000003</c:v>
                </c:pt>
                <c:pt idx="8244" formatCode="General">
                  <c:v>8.2439999999999998</c:v>
                </c:pt>
                <c:pt idx="8245" formatCode="General">
                  <c:v>8.2449999999999992</c:v>
                </c:pt>
                <c:pt idx="8246" formatCode="General">
                  <c:v>8.2460000000000004</c:v>
                </c:pt>
                <c:pt idx="8247" formatCode="General">
                  <c:v>8.2469999999999999</c:v>
                </c:pt>
                <c:pt idx="8248" formatCode="General">
                  <c:v>8.2479999999999993</c:v>
                </c:pt>
                <c:pt idx="8249" formatCode="General">
                  <c:v>8.2490000000000006</c:v>
                </c:pt>
                <c:pt idx="8250" formatCode="General">
                  <c:v>8.25</c:v>
                </c:pt>
                <c:pt idx="8251" formatCode="General">
                  <c:v>8.2509999999999994</c:v>
                </c:pt>
                <c:pt idx="8252" formatCode="General">
                  <c:v>8.2520000000000007</c:v>
                </c:pt>
                <c:pt idx="8253" formatCode="General">
                  <c:v>8.2530000000000001</c:v>
                </c:pt>
                <c:pt idx="8254" formatCode="General">
                  <c:v>8.2539999999999996</c:v>
                </c:pt>
                <c:pt idx="8255" formatCode="General">
                  <c:v>8.2550000000000008</c:v>
                </c:pt>
                <c:pt idx="8256" formatCode="General">
                  <c:v>8.2560000000000002</c:v>
                </c:pt>
                <c:pt idx="8257" formatCode="General">
                  <c:v>8.2569999999999997</c:v>
                </c:pt>
                <c:pt idx="8258" formatCode="General">
                  <c:v>8.2579999999999991</c:v>
                </c:pt>
                <c:pt idx="8259" formatCode="General">
                  <c:v>8.2590000000000003</c:v>
                </c:pt>
                <c:pt idx="8260" formatCode="General">
                  <c:v>8.26</c:v>
                </c:pt>
                <c:pt idx="8261" formatCode="General">
                  <c:v>8.2609999999999992</c:v>
                </c:pt>
                <c:pt idx="8262" formatCode="General">
                  <c:v>8.2620000000000005</c:v>
                </c:pt>
                <c:pt idx="8263" formatCode="General">
                  <c:v>8.2629999999999999</c:v>
                </c:pt>
                <c:pt idx="8264" formatCode="General">
                  <c:v>8.2639999999999993</c:v>
                </c:pt>
                <c:pt idx="8265" formatCode="General">
                  <c:v>8.2650000000000006</c:v>
                </c:pt>
                <c:pt idx="8266" formatCode="General">
                  <c:v>8.266</c:v>
                </c:pt>
                <c:pt idx="8267" formatCode="General">
                  <c:v>8.2669999999999995</c:v>
                </c:pt>
                <c:pt idx="8268" formatCode="General">
                  <c:v>8.2680000000000007</c:v>
                </c:pt>
                <c:pt idx="8269" formatCode="General">
                  <c:v>8.2690000000000001</c:v>
                </c:pt>
                <c:pt idx="8270" formatCode="General">
                  <c:v>8.27</c:v>
                </c:pt>
                <c:pt idx="8271" formatCode="General">
                  <c:v>8.2710000000000008</c:v>
                </c:pt>
                <c:pt idx="8272" formatCode="General">
                  <c:v>8.2720000000000002</c:v>
                </c:pt>
                <c:pt idx="8273" formatCode="General">
                  <c:v>8.2729999999999997</c:v>
                </c:pt>
                <c:pt idx="8274" formatCode="General">
                  <c:v>8.2739999999999991</c:v>
                </c:pt>
                <c:pt idx="8275" formatCode="General">
                  <c:v>8.2750000000000004</c:v>
                </c:pt>
                <c:pt idx="8276" formatCode="General">
                  <c:v>8.2759999999999998</c:v>
                </c:pt>
                <c:pt idx="8277" formatCode="General">
                  <c:v>8.2769999999999992</c:v>
                </c:pt>
                <c:pt idx="8278" formatCode="General">
                  <c:v>8.2780000000000005</c:v>
                </c:pt>
                <c:pt idx="8279" formatCode="General">
                  <c:v>8.2789999999999999</c:v>
                </c:pt>
                <c:pt idx="8280" formatCode="General">
                  <c:v>8.2799999999999994</c:v>
                </c:pt>
                <c:pt idx="8281" formatCode="General">
                  <c:v>8.2810000000000006</c:v>
                </c:pt>
                <c:pt idx="8282" formatCode="General">
                  <c:v>8.282</c:v>
                </c:pt>
                <c:pt idx="8283" formatCode="General">
                  <c:v>8.2829999999999995</c:v>
                </c:pt>
                <c:pt idx="8284" formatCode="General">
                  <c:v>8.2840000000000007</c:v>
                </c:pt>
                <c:pt idx="8285" formatCode="General">
                  <c:v>8.2850000000000001</c:v>
                </c:pt>
                <c:pt idx="8286" formatCode="General">
                  <c:v>8.2859999999999996</c:v>
                </c:pt>
                <c:pt idx="8287" formatCode="General">
                  <c:v>8.2870000000000008</c:v>
                </c:pt>
                <c:pt idx="8288" formatCode="General">
                  <c:v>8.2880000000000003</c:v>
                </c:pt>
                <c:pt idx="8289" formatCode="General">
                  <c:v>8.2889999999999997</c:v>
                </c:pt>
                <c:pt idx="8290" formatCode="General">
                  <c:v>8.2899999999999991</c:v>
                </c:pt>
                <c:pt idx="8291" formatCode="General">
                  <c:v>8.2910000000000004</c:v>
                </c:pt>
                <c:pt idx="8292" formatCode="General">
                  <c:v>8.2919999999999998</c:v>
                </c:pt>
                <c:pt idx="8293" formatCode="General">
                  <c:v>8.2929999999999993</c:v>
                </c:pt>
                <c:pt idx="8294" formatCode="General">
                  <c:v>8.2940000000000005</c:v>
                </c:pt>
                <c:pt idx="8295" formatCode="General">
                  <c:v>8.2949999999999999</c:v>
                </c:pt>
                <c:pt idx="8296" formatCode="General">
                  <c:v>8.2959999999999994</c:v>
                </c:pt>
                <c:pt idx="8297" formatCode="General">
                  <c:v>8.2970000000000006</c:v>
                </c:pt>
                <c:pt idx="8298" formatCode="General">
                  <c:v>8.298</c:v>
                </c:pt>
                <c:pt idx="8299" formatCode="General">
                  <c:v>8.2989999999999995</c:v>
                </c:pt>
                <c:pt idx="8300" formatCode="General">
                  <c:v>8.3000000000000007</c:v>
                </c:pt>
                <c:pt idx="8301" formatCode="General">
                  <c:v>8.3010000000000002</c:v>
                </c:pt>
                <c:pt idx="8302" formatCode="General">
                  <c:v>8.3019999999999996</c:v>
                </c:pt>
                <c:pt idx="8303" formatCode="General">
                  <c:v>8.3030000000000008</c:v>
                </c:pt>
                <c:pt idx="8304" formatCode="General">
                  <c:v>8.3040000000000003</c:v>
                </c:pt>
                <c:pt idx="8305" formatCode="General">
                  <c:v>8.3049999999999997</c:v>
                </c:pt>
                <c:pt idx="8306" formatCode="General">
                  <c:v>8.3059999999999992</c:v>
                </c:pt>
                <c:pt idx="8307" formatCode="General">
                  <c:v>8.3070000000000004</c:v>
                </c:pt>
                <c:pt idx="8308" formatCode="General">
                  <c:v>8.3079999999999998</c:v>
                </c:pt>
                <c:pt idx="8309" formatCode="General">
                  <c:v>8.3089999999999993</c:v>
                </c:pt>
                <c:pt idx="8310" formatCode="General">
                  <c:v>8.31</c:v>
                </c:pt>
                <c:pt idx="8311" formatCode="General">
                  <c:v>8.3109999999999999</c:v>
                </c:pt>
                <c:pt idx="8312" formatCode="General">
                  <c:v>8.3119999999999994</c:v>
                </c:pt>
                <c:pt idx="8313" formatCode="General">
                  <c:v>8.3130000000000006</c:v>
                </c:pt>
                <c:pt idx="8314" formatCode="General">
                  <c:v>8.3140000000000001</c:v>
                </c:pt>
                <c:pt idx="8315" formatCode="General">
                  <c:v>8.3149999999999995</c:v>
                </c:pt>
                <c:pt idx="8316" formatCode="General">
                  <c:v>8.3160000000000007</c:v>
                </c:pt>
                <c:pt idx="8317" formatCode="General">
                  <c:v>8.3170000000000002</c:v>
                </c:pt>
                <c:pt idx="8318" formatCode="General">
                  <c:v>8.3179999999999996</c:v>
                </c:pt>
                <c:pt idx="8319" formatCode="General">
                  <c:v>8.3190000000000008</c:v>
                </c:pt>
                <c:pt idx="8320" formatCode="General">
                  <c:v>8.32</c:v>
                </c:pt>
                <c:pt idx="8321" formatCode="General">
                  <c:v>8.3209999999999997</c:v>
                </c:pt>
                <c:pt idx="8322" formatCode="General">
                  <c:v>8.3219999999999992</c:v>
                </c:pt>
                <c:pt idx="8323" formatCode="General">
                  <c:v>8.3230000000000004</c:v>
                </c:pt>
                <c:pt idx="8324" formatCode="General">
                  <c:v>8.3239999999999998</c:v>
                </c:pt>
                <c:pt idx="8325" formatCode="General">
                  <c:v>8.3249999999999993</c:v>
                </c:pt>
                <c:pt idx="8326" formatCode="General">
                  <c:v>8.3260000000000005</c:v>
                </c:pt>
                <c:pt idx="8327" formatCode="General">
                  <c:v>8.327</c:v>
                </c:pt>
                <c:pt idx="8328" formatCode="General">
                  <c:v>8.3279999999999994</c:v>
                </c:pt>
                <c:pt idx="8329" formatCode="General">
                  <c:v>8.3290000000000006</c:v>
                </c:pt>
                <c:pt idx="8330" formatCode="General">
                  <c:v>8.33</c:v>
                </c:pt>
                <c:pt idx="8331" formatCode="General">
                  <c:v>8.3309999999999995</c:v>
                </c:pt>
                <c:pt idx="8332" formatCode="General">
                  <c:v>8.3320000000000007</c:v>
                </c:pt>
                <c:pt idx="8333" formatCode="General">
                  <c:v>8.3330000000000002</c:v>
                </c:pt>
                <c:pt idx="8334" formatCode="General">
                  <c:v>8.3339999999999996</c:v>
                </c:pt>
                <c:pt idx="8335" formatCode="General">
                  <c:v>8.3350000000000009</c:v>
                </c:pt>
                <c:pt idx="8336" formatCode="General">
                  <c:v>8.3360000000000003</c:v>
                </c:pt>
                <c:pt idx="8337" formatCode="General">
                  <c:v>8.3369999999999997</c:v>
                </c:pt>
                <c:pt idx="8338" formatCode="General">
                  <c:v>8.3379999999999992</c:v>
                </c:pt>
                <c:pt idx="8339" formatCode="General">
                  <c:v>8.3390000000000004</c:v>
                </c:pt>
                <c:pt idx="8340" formatCode="General">
                  <c:v>8.34</c:v>
                </c:pt>
                <c:pt idx="8341" formatCode="General">
                  <c:v>8.3409999999999993</c:v>
                </c:pt>
                <c:pt idx="8342" formatCode="General">
                  <c:v>8.3420000000000005</c:v>
                </c:pt>
                <c:pt idx="8343" formatCode="General">
                  <c:v>8.343</c:v>
                </c:pt>
                <c:pt idx="8344" formatCode="General">
                  <c:v>8.3439999999999994</c:v>
                </c:pt>
                <c:pt idx="8345" formatCode="General">
                  <c:v>8.3450000000000006</c:v>
                </c:pt>
                <c:pt idx="8346" formatCode="General">
                  <c:v>8.3460000000000001</c:v>
                </c:pt>
                <c:pt idx="8347" formatCode="General">
                  <c:v>8.3469999999999995</c:v>
                </c:pt>
                <c:pt idx="8348" formatCode="General">
                  <c:v>8.3480000000000008</c:v>
                </c:pt>
                <c:pt idx="8349" formatCode="General">
                  <c:v>8.3490000000000002</c:v>
                </c:pt>
                <c:pt idx="8350" formatCode="General">
                  <c:v>8.35</c:v>
                </c:pt>
                <c:pt idx="8351" formatCode="General">
                  <c:v>8.3510000000000009</c:v>
                </c:pt>
                <c:pt idx="8352" formatCode="General">
                  <c:v>8.3520000000000003</c:v>
                </c:pt>
                <c:pt idx="8353" formatCode="General">
                  <c:v>8.3529999999999998</c:v>
                </c:pt>
                <c:pt idx="8354" formatCode="General">
                  <c:v>8.3539999999999992</c:v>
                </c:pt>
                <c:pt idx="8355" formatCode="General">
                  <c:v>8.3550000000000004</c:v>
                </c:pt>
                <c:pt idx="8356" formatCode="General">
                  <c:v>8.3559999999999999</c:v>
                </c:pt>
                <c:pt idx="8357" formatCode="General">
                  <c:v>8.3569999999999993</c:v>
                </c:pt>
                <c:pt idx="8358" formatCode="General">
                  <c:v>8.3580000000000005</c:v>
                </c:pt>
                <c:pt idx="8359" formatCode="General">
                  <c:v>8.359</c:v>
                </c:pt>
                <c:pt idx="8360" formatCode="General">
                  <c:v>8.36</c:v>
                </c:pt>
                <c:pt idx="8361" formatCode="General">
                  <c:v>8.3610000000000007</c:v>
                </c:pt>
                <c:pt idx="8362" formatCode="General">
                  <c:v>8.3620000000000001</c:v>
                </c:pt>
                <c:pt idx="8363" formatCode="General">
                  <c:v>8.3629999999999995</c:v>
                </c:pt>
                <c:pt idx="8364" formatCode="General">
                  <c:v>8.3640000000000008</c:v>
                </c:pt>
                <c:pt idx="8365" formatCode="General">
                  <c:v>8.3650000000000002</c:v>
                </c:pt>
                <c:pt idx="8366" formatCode="General">
                  <c:v>8.3659999999999997</c:v>
                </c:pt>
                <c:pt idx="8367" formatCode="General">
                  <c:v>8.3670000000000009</c:v>
                </c:pt>
                <c:pt idx="8368" formatCode="General">
                  <c:v>8.3680000000000003</c:v>
                </c:pt>
                <c:pt idx="8369" formatCode="General">
                  <c:v>8.3689999999999998</c:v>
                </c:pt>
                <c:pt idx="8370" formatCode="General">
                  <c:v>8.3699999999999992</c:v>
                </c:pt>
                <c:pt idx="8371" formatCode="General">
                  <c:v>8.3710000000000004</c:v>
                </c:pt>
                <c:pt idx="8372" formatCode="General">
                  <c:v>8.3719999999999999</c:v>
                </c:pt>
                <c:pt idx="8373" formatCode="General">
                  <c:v>8.3729999999999993</c:v>
                </c:pt>
                <c:pt idx="8374" formatCode="General">
                  <c:v>8.3740000000000006</c:v>
                </c:pt>
                <c:pt idx="8375" formatCode="General">
                  <c:v>8.375</c:v>
                </c:pt>
                <c:pt idx="8376" formatCode="General">
                  <c:v>8.3759999999999994</c:v>
                </c:pt>
                <c:pt idx="8377" formatCode="General">
                  <c:v>8.3770000000000007</c:v>
                </c:pt>
                <c:pt idx="8378" formatCode="General">
                  <c:v>8.3780000000000001</c:v>
                </c:pt>
                <c:pt idx="8379" formatCode="General">
                  <c:v>8.3789999999999996</c:v>
                </c:pt>
                <c:pt idx="8380" formatCode="General">
                  <c:v>8.3800000000000008</c:v>
                </c:pt>
                <c:pt idx="8381" formatCode="General">
                  <c:v>8.3810000000000002</c:v>
                </c:pt>
                <c:pt idx="8382" formatCode="General">
                  <c:v>8.3819999999999997</c:v>
                </c:pt>
                <c:pt idx="8383" formatCode="General">
                  <c:v>8.3829999999999991</c:v>
                </c:pt>
                <c:pt idx="8384" formatCode="General">
                  <c:v>8.3840000000000003</c:v>
                </c:pt>
                <c:pt idx="8385" formatCode="General">
                  <c:v>8.3849999999999998</c:v>
                </c:pt>
                <c:pt idx="8386" formatCode="General">
                  <c:v>8.3859999999999992</c:v>
                </c:pt>
                <c:pt idx="8387" formatCode="General">
                  <c:v>8.3870000000000005</c:v>
                </c:pt>
                <c:pt idx="8388" formatCode="General">
                  <c:v>8.3879999999999999</c:v>
                </c:pt>
                <c:pt idx="8389" formatCode="General">
                  <c:v>8.3889999999999993</c:v>
                </c:pt>
                <c:pt idx="8390" formatCode="General">
                  <c:v>8.39</c:v>
                </c:pt>
                <c:pt idx="8391" formatCode="General">
                  <c:v>8.391</c:v>
                </c:pt>
                <c:pt idx="8392" formatCode="General">
                  <c:v>8.3919999999999995</c:v>
                </c:pt>
                <c:pt idx="8393" formatCode="General">
                  <c:v>8.3930000000000007</c:v>
                </c:pt>
                <c:pt idx="8394" formatCode="General">
                  <c:v>8.3940000000000001</c:v>
                </c:pt>
                <c:pt idx="8395" formatCode="General">
                  <c:v>8.3949999999999996</c:v>
                </c:pt>
                <c:pt idx="8396" formatCode="General">
                  <c:v>8.3960000000000008</c:v>
                </c:pt>
                <c:pt idx="8397" formatCode="General">
                  <c:v>8.3970000000000002</c:v>
                </c:pt>
                <c:pt idx="8398" formatCode="General">
                  <c:v>8.3979999999999997</c:v>
                </c:pt>
                <c:pt idx="8399" formatCode="General">
                  <c:v>8.3989999999999991</c:v>
                </c:pt>
                <c:pt idx="8400" formatCode="General">
                  <c:v>8.4</c:v>
                </c:pt>
                <c:pt idx="8401" formatCode="General">
                  <c:v>8.4009999999999998</c:v>
                </c:pt>
                <c:pt idx="8402" formatCode="General">
                  <c:v>8.4019999999999992</c:v>
                </c:pt>
                <c:pt idx="8403" formatCode="General">
                  <c:v>8.4030000000000005</c:v>
                </c:pt>
                <c:pt idx="8404" formatCode="General">
                  <c:v>8.4039999999999999</c:v>
                </c:pt>
                <c:pt idx="8405" formatCode="General">
                  <c:v>8.4049999999999994</c:v>
                </c:pt>
                <c:pt idx="8406" formatCode="General">
                  <c:v>8.4060000000000006</c:v>
                </c:pt>
                <c:pt idx="8407" formatCode="General">
                  <c:v>8.407</c:v>
                </c:pt>
                <c:pt idx="8408" formatCode="General">
                  <c:v>8.4079999999999995</c:v>
                </c:pt>
                <c:pt idx="8409" formatCode="General">
                  <c:v>8.4090000000000007</c:v>
                </c:pt>
                <c:pt idx="8410" formatCode="General">
                  <c:v>8.41</c:v>
                </c:pt>
                <c:pt idx="8411" formatCode="General">
                  <c:v>8.4109999999999996</c:v>
                </c:pt>
                <c:pt idx="8412" formatCode="General">
                  <c:v>8.4120000000000008</c:v>
                </c:pt>
                <c:pt idx="8413" formatCode="General">
                  <c:v>8.4130000000000003</c:v>
                </c:pt>
                <c:pt idx="8414" formatCode="General">
                  <c:v>8.4139999999999997</c:v>
                </c:pt>
                <c:pt idx="8415" formatCode="General">
                  <c:v>8.4149999999999991</c:v>
                </c:pt>
                <c:pt idx="8416" formatCode="General">
                  <c:v>8.4160000000000004</c:v>
                </c:pt>
                <c:pt idx="8417" formatCode="General">
                  <c:v>8.4169999999999998</c:v>
                </c:pt>
                <c:pt idx="8418" formatCode="General">
                  <c:v>8.4179999999999993</c:v>
                </c:pt>
                <c:pt idx="8419" formatCode="General">
                  <c:v>8.4190000000000005</c:v>
                </c:pt>
                <c:pt idx="8420" formatCode="General">
                  <c:v>8.42</c:v>
                </c:pt>
                <c:pt idx="8421" formatCode="General">
                  <c:v>8.4209999999999994</c:v>
                </c:pt>
                <c:pt idx="8422" formatCode="General">
                  <c:v>8.4220000000000006</c:v>
                </c:pt>
                <c:pt idx="8423" formatCode="General">
                  <c:v>8.423</c:v>
                </c:pt>
                <c:pt idx="8424" formatCode="General">
                  <c:v>8.4239999999999995</c:v>
                </c:pt>
                <c:pt idx="8425" formatCode="General">
                  <c:v>8.4250000000000007</c:v>
                </c:pt>
                <c:pt idx="8426" formatCode="General">
                  <c:v>8.4260000000000002</c:v>
                </c:pt>
                <c:pt idx="8427" formatCode="General">
                  <c:v>8.4269999999999996</c:v>
                </c:pt>
                <c:pt idx="8428" formatCode="General">
                  <c:v>8.4280000000000008</c:v>
                </c:pt>
                <c:pt idx="8429" formatCode="General">
                  <c:v>8.4290000000000003</c:v>
                </c:pt>
                <c:pt idx="8430" formatCode="General">
                  <c:v>8.43</c:v>
                </c:pt>
                <c:pt idx="8431" formatCode="General">
                  <c:v>8.4309999999999992</c:v>
                </c:pt>
                <c:pt idx="8432" formatCode="General">
                  <c:v>8.4320000000000004</c:v>
                </c:pt>
                <c:pt idx="8433" formatCode="General">
                  <c:v>8.4329999999999998</c:v>
                </c:pt>
                <c:pt idx="8434" formatCode="General">
                  <c:v>8.4339999999999993</c:v>
                </c:pt>
                <c:pt idx="8435" formatCode="General">
                  <c:v>8.4350000000000005</c:v>
                </c:pt>
                <c:pt idx="8436" formatCode="General">
                  <c:v>8.4359999999999999</c:v>
                </c:pt>
                <c:pt idx="8437" formatCode="General">
                  <c:v>8.4369999999999994</c:v>
                </c:pt>
                <c:pt idx="8438" formatCode="General">
                  <c:v>8.4380000000000006</c:v>
                </c:pt>
                <c:pt idx="8439" formatCode="General">
                  <c:v>8.4390000000000001</c:v>
                </c:pt>
                <c:pt idx="8440" formatCode="General">
                  <c:v>8.44</c:v>
                </c:pt>
                <c:pt idx="8441" formatCode="General">
                  <c:v>8.4410000000000007</c:v>
                </c:pt>
                <c:pt idx="8442" formatCode="General">
                  <c:v>8.4420000000000002</c:v>
                </c:pt>
                <c:pt idx="8443" formatCode="General">
                  <c:v>8.4429999999999996</c:v>
                </c:pt>
                <c:pt idx="8444" formatCode="General">
                  <c:v>8.4440000000000008</c:v>
                </c:pt>
                <c:pt idx="8445" formatCode="General">
                  <c:v>8.4450000000000003</c:v>
                </c:pt>
                <c:pt idx="8446" formatCode="General">
                  <c:v>8.4459999999999997</c:v>
                </c:pt>
                <c:pt idx="8447" formatCode="General">
                  <c:v>8.4469999999999992</c:v>
                </c:pt>
                <c:pt idx="8448" formatCode="General">
                  <c:v>8.4480000000000004</c:v>
                </c:pt>
                <c:pt idx="8449" formatCode="General">
                  <c:v>8.4489999999999998</c:v>
                </c:pt>
                <c:pt idx="8450" formatCode="General">
                  <c:v>8.4499999999999993</c:v>
                </c:pt>
                <c:pt idx="8451" formatCode="General">
                  <c:v>8.4510000000000005</c:v>
                </c:pt>
                <c:pt idx="8452" formatCode="General">
                  <c:v>8.452</c:v>
                </c:pt>
                <c:pt idx="8453" formatCode="General">
                  <c:v>8.4529999999999994</c:v>
                </c:pt>
                <c:pt idx="8454" formatCode="General">
                  <c:v>8.4540000000000006</c:v>
                </c:pt>
                <c:pt idx="8455" formatCode="General">
                  <c:v>8.4550000000000001</c:v>
                </c:pt>
                <c:pt idx="8456" formatCode="General">
                  <c:v>8.4559999999999995</c:v>
                </c:pt>
                <c:pt idx="8457" formatCode="General">
                  <c:v>8.4570000000000007</c:v>
                </c:pt>
                <c:pt idx="8458" formatCode="General">
                  <c:v>8.4580000000000002</c:v>
                </c:pt>
                <c:pt idx="8459" formatCode="General">
                  <c:v>8.4589999999999996</c:v>
                </c:pt>
                <c:pt idx="8460" formatCode="General">
                  <c:v>8.4600000000000009</c:v>
                </c:pt>
                <c:pt idx="8461" formatCode="General">
                  <c:v>8.4610000000000003</c:v>
                </c:pt>
                <c:pt idx="8462" formatCode="General">
                  <c:v>8.4619999999999997</c:v>
                </c:pt>
                <c:pt idx="8463" formatCode="General">
                  <c:v>8.4629999999999992</c:v>
                </c:pt>
                <c:pt idx="8464" formatCode="General">
                  <c:v>8.4640000000000004</c:v>
                </c:pt>
                <c:pt idx="8465" formatCode="General">
                  <c:v>8.4649999999999999</c:v>
                </c:pt>
                <c:pt idx="8466" formatCode="General">
                  <c:v>8.4659999999999993</c:v>
                </c:pt>
                <c:pt idx="8467" formatCode="General">
                  <c:v>8.4670000000000005</c:v>
                </c:pt>
                <c:pt idx="8468" formatCode="General">
                  <c:v>8.468</c:v>
                </c:pt>
                <c:pt idx="8469" formatCode="General">
                  <c:v>8.4689999999999994</c:v>
                </c:pt>
                <c:pt idx="8470" formatCode="General">
                  <c:v>8.4700000000000006</c:v>
                </c:pt>
                <c:pt idx="8471" formatCode="General">
                  <c:v>8.4710000000000001</c:v>
                </c:pt>
                <c:pt idx="8472" formatCode="General">
                  <c:v>8.4719999999999995</c:v>
                </c:pt>
                <c:pt idx="8473" formatCode="General">
                  <c:v>8.4730000000000008</c:v>
                </c:pt>
                <c:pt idx="8474" formatCode="General">
                  <c:v>8.4740000000000002</c:v>
                </c:pt>
                <c:pt idx="8475" formatCode="General">
                  <c:v>8.4749999999999996</c:v>
                </c:pt>
                <c:pt idx="8476" formatCode="General">
                  <c:v>8.4760000000000009</c:v>
                </c:pt>
                <c:pt idx="8477" formatCode="General">
                  <c:v>8.4770000000000003</c:v>
                </c:pt>
                <c:pt idx="8478" formatCode="General">
                  <c:v>8.4779999999999998</c:v>
                </c:pt>
                <c:pt idx="8479" formatCode="General">
                  <c:v>8.4789999999999992</c:v>
                </c:pt>
                <c:pt idx="8480" formatCode="General">
                  <c:v>8.48</c:v>
                </c:pt>
                <c:pt idx="8481" formatCode="General">
                  <c:v>8.4809999999999999</c:v>
                </c:pt>
                <c:pt idx="8482" formatCode="General">
                  <c:v>8.4819999999999993</c:v>
                </c:pt>
                <c:pt idx="8483" formatCode="General">
                  <c:v>8.4830000000000005</c:v>
                </c:pt>
                <c:pt idx="8484" formatCode="General">
                  <c:v>8.484</c:v>
                </c:pt>
                <c:pt idx="8485" formatCode="General">
                  <c:v>8.4849999999999994</c:v>
                </c:pt>
                <c:pt idx="8486" formatCode="General">
                  <c:v>8.4860000000000007</c:v>
                </c:pt>
                <c:pt idx="8487" formatCode="General">
                  <c:v>8.4870000000000001</c:v>
                </c:pt>
                <c:pt idx="8488" formatCode="General">
                  <c:v>8.4879999999999995</c:v>
                </c:pt>
                <c:pt idx="8489" formatCode="General">
                  <c:v>8.4890000000000008</c:v>
                </c:pt>
                <c:pt idx="8490" formatCode="General">
                  <c:v>8.49</c:v>
                </c:pt>
                <c:pt idx="8491" formatCode="General">
                  <c:v>8.4909999999999997</c:v>
                </c:pt>
                <c:pt idx="8492" formatCode="General">
                  <c:v>8.4920000000000009</c:v>
                </c:pt>
                <c:pt idx="8493" formatCode="General">
                  <c:v>8.4930000000000003</c:v>
                </c:pt>
                <c:pt idx="8494" formatCode="General">
                  <c:v>8.4939999999999998</c:v>
                </c:pt>
                <c:pt idx="8495" formatCode="General">
                  <c:v>8.4949999999999992</c:v>
                </c:pt>
                <c:pt idx="8496" formatCode="General">
                  <c:v>8.4960000000000004</c:v>
                </c:pt>
                <c:pt idx="8497" formatCode="General">
                  <c:v>8.4969999999999999</c:v>
                </c:pt>
                <c:pt idx="8498" formatCode="General">
                  <c:v>8.4979999999999993</c:v>
                </c:pt>
                <c:pt idx="8499" formatCode="General">
                  <c:v>8.4990000000000006</c:v>
                </c:pt>
                <c:pt idx="8500" formatCode="General">
                  <c:v>8.5</c:v>
                </c:pt>
                <c:pt idx="8501" formatCode="General">
                  <c:v>8.5009999999999994</c:v>
                </c:pt>
                <c:pt idx="8502" formatCode="General">
                  <c:v>8.5020000000000007</c:v>
                </c:pt>
                <c:pt idx="8503" formatCode="General">
                  <c:v>8.5030000000000001</c:v>
                </c:pt>
                <c:pt idx="8504" formatCode="General">
                  <c:v>8.5039999999999996</c:v>
                </c:pt>
                <c:pt idx="8505" formatCode="General">
                  <c:v>8.5050000000000008</c:v>
                </c:pt>
                <c:pt idx="8506" formatCode="General">
                  <c:v>8.5060000000000002</c:v>
                </c:pt>
                <c:pt idx="8507" formatCode="General">
                  <c:v>8.5069999999999997</c:v>
                </c:pt>
                <c:pt idx="8508" formatCode="General">
                  <c:v>8.5079999999999991</c:v>
                </c:pt>
                <c:pt idx="8509" formatCode="General">
                  <c:v>8.5090000000000003</c:v>
                </c:pt>
                <c:pt idx="8510" formatCode="General">
                  <c:v>8.51</c:v>
                </c:pt>
                <c:pt idx="8511" formatCode="General">
                  <c:v>8.5109999999999992</c:v>
                </c:pt>
                <c:pt idx="8512" formatCode="General">
                  <c:v>8.5120000000000005</c:v>
                </c:pt>
                <c:pt idx="8513" formatCode="General">
                  <c:v>8.5129999999999999</c:v>
                </c:pt>
                <c:pt idx="8514" formatCode="General">
                  <c:v>8.5139999999999993</c:v>
                </c:pt>
                <c:pt idx="8515" formatCode="General">
                  <c:v>8.5150000000000006</c:v>
                </c:pt>
                <c:pt idx="8516" formatCode="General">
                  <c:v>8.516</c:v>
                </c:pt>
                <c:pt idx="8517" formatCode="General">
                  <c:v>8.5169999999999995</c:v>
                </c:pt>
                <c:pt idx="8518" formatCode="General">
                  <c:v>8.5180000000000007</c:v>
                </c:pt>
                <c:pt idx="8519" formatCode="General">
                  <c:v>8.5190000000000001</c:v>
                </c:pt>
                <c:pt idx="8520" formatCode="General">
                  <c:v>8.52</c:v>
                </c:pt>
                <c:pt idx="8521" formatCode="General">
                  <c:v>8.5210000000000008</c:v>
                </c:pt>
                <c:pt idx="8522" formatCode="General">
                  <c:v>8.5220000000000002</c:v>
                </c:pt>
                <c:pt idx="8523" formatCode="General">
                  <c:v>8.5229999999999997</c:v>
                </c:pt>
                <c:pt idx="8524" formatCode="General">
                  <c:v>8.5239999999999991</c:v>
                </c:pt>
                <c:pt idx="8525" formatCode="General">
                  <c:v>8.5250000000000004</c:v>
                </c:pt>
                <c:pt idx="8526" formatCode="General">
                  <c:v>8.5259999999999998</c:v>
                </c:pt>
                <c:pt idx="8527" formatCode="General">
                  <c:v>8.5269999999999992</c:v>
                </c:pt>
                <c:pt idx="8528" formatCode="General">
                  <c:v>8.5280000000000005</c:v>
                </c:pt>
                <c:pt idx="8529" formatCode="General">
                  <c:v>8.5289999999999999</c:v>
                </c:pt>
                <c:pt idx="8530" formatCode="General">
                  <c:v>8.5299999999999994</c:v>
                </c:pt>
                <c:pt idx="8531" formatCode="General">
                  <c:v>8.5310000000000006</c:v>
                </c:pt>
                <c:pt idx="8532" formatCode="General">
                  <c:v>8.532</c:v>
                </c:pt>
                <c:pt idx="8533" formatCode="General">
                  <c:v>8.5329999999999995</c:v>
                </c:pt>
                <c:pt idx="8534" formatCode="General">
                  <c:v>8.5340000000000007</c:v>
                </c:pt>
                <c:pt idx="8535" formatCode="General">
                  <c:v>8.5350000000000001</c:v>
                </c:pt>
                <c:pt idx="8536" formatCode="General">
                  <c:v>8.5359999999999996</c:v>
                </c:pt>
                <c:pt idx="8537" formatCode="General">
                  <c:v>8.5370000000000008</c:v>
                </c:pt>
                <c:pt idx="8538" formatCode="General">
                  <c:v>8.5380000000000003</c:v>
                </c:pt>
                <c:pt idx="8539" formatCode="General">
                  <c:v>8.5389999999999997</c:v>
                </c:pt>
                <c:pt idx="8540" formatCode="General">
                  <c:v>8.5399999999999991</c:v>
                </c:pt>
                <c:pt idx="8541" formatCode="General">
                  <c:v>8.5410000000000004</c:v>
                </c:pt>
                <c:pt idx="8542" formatCode="General">
                  <c:v>8.5419999999999998</c:v>
                </c:pt>
                <c:pt idx="8543" formatCode="General">
                  <c:v>8.5429999999999993</c:v>
                </c:pt>
                <c:pt idx="8544" formatCode="General">
                  <c:v>8.5440000000000005</c:v>
                </c:pt>
                <c:pt idx="8545" formatCode="General">
                  <c:v>8.5449999999999999</c:v>
                </c:pt>
                <c:pt idx="8546" formatCode="General">
                  <c:v>8.5459999999999994</c:v>
                </c:pt>
                <c:pt idx="8547" formatCode="General">
                  <c:v>8.5470000000000006</c:v>
                </c:pt>
                <c:pt idx="8548" formatCode="General">
                  <c:v>8.548</c:v>
                </c:pt>
                <c:pt idx="8549" formatCode="General">
                  <c:v>8.5489999999999995</c:v>
                </c:pt>
                <c:pt idx="8550" formatCode="General">
                  <c:v>8.5500000000000007</c:v>
                </c:pt>
                <c:pt idx="8551" formatCode="General">
                  <c:v>8.5510000000000002</c:v>
                </c:pt>
                <c:pt idx="8552" formatCode="General">
                  <c:v>8.5519999999999996</c:v>
                </c:pt>
                <c:pt idx="8553" formatCode="General">
                  <c:v>8.5530000000000008</c:v>
                </c:pt>
                <c:pt idx="8554" formatCode="General">
                  <c:v>8.5540000000000003</c:v>
                </c:pt>
                <c:pt idx="8555" formatCode="General">
                  <c:v>8.5549999999999997</c:v>
                </c:pt>
                <c:pt idx="8556" formatCode="General">
                  <c:v>8.5559999999999992</c:v>
                </c:pt>
                <c:pt idx="8557" formatCode="General">
                  <c:v>8.5570000000000004</c:v>
                </c:pt>
                <c:pt idx="8558" formatCode="General">
                  <c:v>8.5579999999999998</c:v>
                </c:pt>
                <c:pt idx="8559" formatCode="General">
                  <c:v>8.5589999999999993</c:v>
                </c:pt>
                <c:pt idx="8560" formatCode="General">
                  <c:v>8.56</c:v>
                </c:pt>
                <c:pt idx="8561" formatCode="General">
                  <c:v>8.5609999999999999</c:v>
                </c:pt>
                <c:pt idx="8562" formatCode="General">
                  <c:v>8.5619999999999994</c:v>
                </c:pt>
                <c:pt idx="8563" formatCode="General">
                  <c:v>8.5630000000000006</c:v>
                </c:pt>
                <c:pt idx="8564" formatCode="General">
                  <c:v>8.5640000000000001</c:v>
                </c:pt>
                <c:pt idx="8565" formatCode="General">
                  <c:v>8.5649999999999995</c:v>
                </c:pt>
                <c:pt idx="8566" formatCode="General">
                  <c:v>8.5660000000000007</c:v>
                </c:pt>
                <c:pt idx="8567" formatCode="General">
                  <c:v>8.5670000000000002</c:v>
                </c:pt>
                <c:pt idx="8568" formatCode="General">
                  <c:v>8.5679999999999996</c:v>
                </c:pt>
                <c:pt idx="8569" formatCode="General">
                  <c:v>8.5690000000000008</c:v>
                </c:pt>
                <c:pt idx="8570" formatCode="General">
                  <c:v>8.57</c:v>
                </c:pt>
                <c:pt idx="8571" formatCode="General">
                  <c:v>8.5709999999999997</c:v>
                </c:pt>
                <c:pt idx="8572" formatCode="General">
                  <c:v>8.5719999999999992</c:v>
                </c:pt>
                <c:pt idx="8573" formatCode="General">
                  <c:v>8.5730000000000004</c:v>
                </c:pt>
                <c:pt idx="8574" formatCode="General">
                  <c:v>8.5739999999999998</c:v>
                </c:pt>
                <c:pt idx="8575" formatCode="General">
                  <c:v>8.5749999999999993</c:v>
                </c:pt>
                <c:pt idx="8576" formatCode="General">
                  <c:v>8.5760000000000005</c:v>
                </c:pt>
                <c:pt idx="8577" formatCode="General">
                  <c:v>8.577</c:v>
                </c:pt>
                <c:pt idx="8578" formatCode="General">
                  <c:v>8.5779999999999994</c:v>
                </c:pt>
                <c:pt idx="8579" formatCode="General">
                  <c:v>8.5790000000000006</c:v>
                </c:pt>
                <c:pt idx="8580" formatCode="General">
                  <c:v>8.58</c:v>
                </c:pt>
                <c:pt idx="8581" formatCode="General">
                  <c:v>8.5809999999999995</c:v>
                </c:pt>
                <c:pt idx="8582" formatCode="General">
                  <c:v>8.5820000000000007</c:v>
                </c:pt>
                <c:pt idx="8583" formatCode="General">
                  <c:v>8.5830000000000002</c:v>
                </c:pt>
                <c:pt idx="8584" formatCode="General">
                  <c:v>8.5839999999999996</c:v>
                </c:pt>
                <c:pt idx="8585" formatCode="General">
                  <c:v>8.5850000000000009</c:v>
                </c:pt>
                <c:pt idx="8586" formatCode="General">
                  <c:v>8.5860000000000003</c:v>
                </c:pt>
                <c:pt idx="8587" formatCode="General">
                  <c:v>8.5869999999999997</c:v>
                </c:pt>
                <c:pt idx="8588" formatCode="General">
                  <c:v>8.5879999999999992</c:v>
                </c:pt>
                <c:pt idx="8589" formatCode="General">
                  <c:v>8.5890000000000004</c:v>
                </c:pt>
                <c:pt idx="8590" formatCode="General">
                  <c:v>8.59</c:v>
                </c:pt>
                <c:pt idx="8591" formatCode="General">
                  <c:v>8.5909999999999993</c:v>
                </c:pt>
                <c:pt idx="8592" formatCode="General">
                  <c:v>8.5920000000000005</c:v>
                </c:pt>
                <c:pt idx="8593" formatCode="General">
                  <c:v>8.593</c:v>
                </c:pt>
                <c:pt idx="8594" formatCode="General">
                  <c:v>8.5939999999999994</c:v>
                </c:pt>
                <c:pt idx="8595" formatCode="General">
                  <c:v>8.5950000000000006</c:v>
                </c:pt>
                <c:pt idx="8596" formatCode="General">
                  <c:v>8.5960000000000001</c:v>
                </c:pt>
                <c:pt idx="8597" formatCode="General">
                  <c:v>8.5969999999999995</c:v>
                </c:pt>
                <c:pt idx="8598" formatCode="General">
                  <c:v>8.5980000000000008</c:v>
                </c:pt>
                <c:pt idx="8599" formatCode="General">
                  <c:v>8.5990000000000002</c:v>
                </c:pt>
                <c:pt idx="8600" formatCode="General">
                  <c:v>8.6</c:v>
                </c:pt>
                <c:pt idx="8601" formatCode="General">
                  <c:v>8.6010000000000009</c:v>
                </c:pt>
                <c:pt idx="8602" formatCode="General">
                  <c:v>8.6020000000000003</c:v>
                </c:pt>
                <c:pt idx="8603" formatCode="General">
                  <c:v>8.6029999999999998</c:v>
                </c:pt>
                <c:pt idx="8604" formatCode="General">
                  <c:v>8.6039999999999992</c:v>
                </c:pt>
                <c:pt idx="8605" formatCode="General">
                  <c:v>8.6050000000000004</c:v>
                </c:pt>
                <c:pt idx="8606" formatCode="General">
                  <c:v>8.6059999999999999</c:v>
                </c:pt>
                <c:pt idx="8607" formatCode="General">
                  <c:v>8.6069999999999993</c:v>
                </c:pt>
                <c:pt idx="8608" formatCode="General">
                  <c:v>8.6080000000000005</c:v>
                </c:pt>
                <c:pt idx="8609" formatCode="General">
                  <c:v>8.609</c:v>
                </c:pt>
                <c:pt idx="8610" formatCode="General">
                  <c:v>8.61</c:v>
                </c:pt>
                <c:pt idx="8611" formatCode="General">
                  <c:v>8.6110000000000007</c:v>
                </c:pt>
                <c:pt idx="8612" formatCode="General">
                  <c:v>8.6120000000000001</c:v>
                </c:pt>
                <c:pt idx="8613" formatCode="General">
                  <c:v>8.6129999999999995</c:v>
                </c:pt>
                <c:pt idx="8614" formatCode="General">
                  <c:v>8.6140000000000008</c:v>
                </c:pt>
                <c:pt idx="8615" formatCode="General">
                  <c:v>8.6150000000000002</c:v>
                </c:pt>
                <c:pt idx="8616" formatCode="General">
                  <c:v>8.6159999999999997</c:v>
                </c:pt>
                <c:pt idx="8617" formatCode="General">
                  <c:v>8.6170000000000009</c:v>
                </c:pt>
                <c:pt idx="8618" formatCode="General">
                  <c:v>8.6180000000000003</c:v>
                </c:pt>
                <c:pt idx="8619" formatCode="General">
                  <c:v>8.6189999999999998</c:v>
                </c:pt>
                <c:pt idx="8620" formatCode="General">
                  <c:v>8.6199999999999992</c:v>
                </c:pt>
                <c:pt idx="8621" formatCode="General">
                  <c:v>8.6210000000000004</c:v>
                </c:pt>
                <c:pt idx="8622" formatCode="General">
                  <c:v>8.6219999999999999</c:v>
                </c:pt>
                <c:pt idx="8623" formatCode="General">
                  <c:v>8.6229999999999993</c:v>
                </c:pt>
                <c:pt idx="8624" formatCode="General">
                  <c:v>8.6240000000000006</c:v>
                </c:pt>
                <c:pt idx="8625" formatCode="General">
                  <c:v>8.625</c:v>
                </c:pt>
                <c:pt idx="8626" formatCode="General">
                  <c:v>8.6259999999999994</c:v>
                </c:pt>
                <c:pt idx="8627" formatCode="General">
                  <c:v>8.6270000000000007</c:v>
                </c:pt>
                <c:pt idx="8628" formatCode="General">
                  <c:v>8.6280000000000001</c:v>
                </c:pt>
                <c:pt idx="8629" formatCode="General">
                  <c:v>8.6289999999999996</c:v>
                </c:pt>
                <c:pt idx="8630" formatCode="General">
                  <c:v>8.6300000000000008</c:v>
                </c:pt>
                <c:pt idx="8631" formatCode="General">
                  <c:v>8.6310000000000002</c:v>
                </c:pt>
                <c:pt idx="8632" formatCode="General">
                  <c:v>8.6319999999999997</c:v>
                </c:pt>
                <c:pt idx="8633" formatCode="General">
                  <c:v>8.6329999999999991</c:v>
                </c:pt>
                <c:pt idx="8634" formatCode="General">
                  <c:v>8.6340000000000003</c:v>
                </c:pt>
                <c:pt idx="8635" formatCode="General">
                  <c:v>8.6349999999999998</c:v>
                </c:pt>
                <c:pt idx="8636" formatCode="General">
                  <c:v>8.6359999999999992</c:v>
                </c:pt>
                <c:pt idx="8637" formatCode="General">
                  <c:v>8.6370000000000005</c:v>
                </c:pt>
                <c:pt idx="8638" formatCode="General">
                  <c:v>8.6379999999999999</c:v>
                </c:pt>
                <c:pt idx="8639" formatCode="General">
                  <c:v>8.6389999999999993</c:v>
                </c:pt>
                <c:pt idx="8640" formatCode="General">
                  <c:v>8.64</c:v>
                </c:pt>
                <c:pt idx="8641" formatCode="General">
                  <c:v>8.641</c:v>
                </c:pt>
                <c:pt idx="8642" formatCode="General">
                  <c:v>8.6419999999999995</c:v>
                </c:pt>
                <c:pt idx="8643" formatCode="General">
                  <c:v>8.6430000000000007</c:v>
                </c:pt>
                <c:pt idx="8644" formatCode="General">
                  <c:v>8.6440000000000001</c:v>
                </c:pt>
                <c:pt idx="8645" formatCode="General">
                  <c:v>8.6449999999999996</c:v>
                </c:pt>
                <c:pt idx="8646" formatCode="General">
                  <c:v>8.6460000000000008</c:v>
                </c:pt>
                <c:pt idx="8647" formatCode="General">
                  <c:v>8.6470000000000002</c:v>
                </c:pt>
                <c:pt idx="8648" formatCode="General">
                  <c:v>8.6479999999999997</c:v>
                </c:pt>
                <c:pt idx="8649" formatCode="General">
                  <c:v>8.6489999999999991</c:v>
                </c:pt>
                <c:pt idx="8650" formatCode="General">
                  <c:v>8.65</c:v>
                </c:pt>
                <c:pt idx="8651" formatCode="General">
                  <c:v>8.6509999999999998</c:v>
                </c:pt>
                <c:pt idx="8652" formatCode="General">
                  <c:v>8.6519999999999992</c:v>
                </c:pt>
                <c:pt idx="8653" formatCode="General">
                  <c:v>8.6530000000000005</c:v>
                </c:pt>
                <c:pt idx="8654" formatCode="General">
                  <c:v>8.6539999999999999</c:v>
                </c:pt>
                <c:pt idx="8655" formatCode="General">
                  <c:v>8.6549999999999994</c:v>
                </c:pt>
                <c:pt idx="8656" formatCode="General">
                  <c:v>8.6560000000000006</c:v>
                </c:pt>
                <c:pt idx="8657" formatCode="General">
                  <c:v>8.657</c:v>
                </c:pt>
                <c:pt idx="8658" formatCode="General">
                  <c:v>8.6579999999999995</c:v>
                </c:pt>
                <c:pt idx="8659" formatCode="General">
                  <c:v>8.6590000000000007</c:v>
                </c:pt>
                <c:pt idx="8660" formatCode="General">
                  <c:v>8.66</c:v>
                </c:pt>
                <c:pt idx="8661" formatCode="General">
                  <c:v>8.6609999999999996</c:v>
                </c:pt>
                <c:pt idx="8662" formatCode="General">
                  <c:v>8.6620000000000008</c:v>
                </c:pt>
                <c:pt idx="8663" formatCode="General">
                  <c:v>8.6630000000000003</c:v>
                </c:pt>
                <c:pt idx="8664" formatCode="General">
                  <c:v>8.6639999999999997</c:v>
                </c:pt>
                <c:pt idx="8665" formatCode="General">
                  <c:v>8.6649999999999991</c:v>
                </c:pt>
                <c:pt idx="8666" formatCode="General">
                  <c:v>8.6660000000000004</c:v>
                </c:pt>
                <c:pt idx="8667" formatCode="General">
                  <c:v>8.6669999999999998</c:v>
                </c:pt>
                <c:pt idx="8668" formatCode="General">
                  <c:v>8.6679999999999993</c:v>
                </c:pt>
                <c:pt idx="8669" formatCode="General">
                  <c:v>8.6690000000000005</c:v>
                </c:pt>
                <c:pt idx="8670" formatCode="General">
                  <c:v>8.67</c:v>
                </c:pt>
                <c:pt idx="8671" formatCode="General">
                  <c:v>8.6709999999999994</c:v>
                </c:pt>
                <c:pt idx="8672" formatCode="General">
                  <c:v>8.6720000000000006</c:v>
                </c:pt>
                <c:pt idx="8673" formatCode="General">
                  <c:v>8.673</c:v>
                </c:pt>
                <c:pt idx="8674" formatCode="General">
                  <c:v>8.6739999999999995</c:v>
                </c:pt>
                <c:pt idx="8675" formatCode="General">
                  <c:v>8.6750000000000007</c:v>
                </c:pt>
                <c:pt idx="8676" formatCode="General">
                  <c:v>8.6760000000000002</c:v>
                </c:pt>
                <c:pt idx="8677" formatCode="General">
                  <c:v>8.6769999999999996</c:v>
                </c:pt>
                <c:pt idx="8678" formatCode="General">
                  <c:v>8.6780000000000008</c:v>
                </c:pt>
                <c:pt idx="8679" formatCode="General">
                  <c:v>8.6790000000000003</c:v>
                </c:pt>
                <c:pt idx="8680" formatCode="General">
                  <c:v>8.68</c:v>
                </c:pt>
                <c:pt idx="8681" formatCode="General">
                  <c:v>8.6809999999999992</c:v>
                </c:pt>
                <c:pt idx="8682" formatCode="General">
                  <c:v>8.6820000000000004</c:v>
                </c:pt>
                <c:pt idx="8683" formatCode="General">
                  <c:v>8.6829999999999998</c:v>
                </c:pt>
                <c:pt idx="8684" formatCode="General">
                  <c:v>8.6839999999999993</c:v>
                </c:pt>
                <c:pt idx="8685" formatCode="General">
                  <c:v>8.6850000000000005</c:v>
                </c:pt>
                <c:pt idx="8686" formatCode="General">
                  <c:v>8.6859999999999999</c:v>
                </c:pt>
                <c:pt idx="8687" formatCode="General">
                  <c:v>8.6869999999999994</c:v>
                </c:pt>
                <c:pt idx="8688" formatCode="General">
                  <c:v>8.6880000000000006</c:v>
                </c:pt>
                <c:pt idx="8689" formatCode="General">
                  <c:v>8.6890000000000001</c:v>
                </c:pt>
                <c:pt idx="8690" formatCode="General">
                  <c:v>8.69</c:v>
                </c:pt>
                <c:pt idx="8691" formatCode="General">
                  <c:v>8.6910000000000007</c:v>
                </c:pt>
                <c:pt idx="8692" formatCode="General">
                  <c:v>8.6920000000000002</c:v>
                </c:pt>
                <c:pt idx="8693" formatCode="General">
                  <c:v>8.6929999999999996</c:v>
                </c:pt>
                <c:pt idx="8694" formatCode="General">
                  <c:v>8.6940000000000008</c:v>
                </c:pt>
                <c:pt idx="8695" formatCode="General">
                  <c:v>8.6950000000000003</c:v>
                </c:pt>
                <c:pt idx="8696" formatCode="General">
                  <c:v>8.6959999999999997</c:v>
                </c:pt>
                <c:pt idx="8697" formatCode="General">
                  <c:v>8.6969999999999992</c:v>
                </c:pt>
                <c:pt idx="8698" formatCode="General">
                  <c:v>8.6980000000000004</c:v>
                </c:pt>
                <c:pt idx="8699" formatCode="General">
                  <c:v>8.6989999999999998</c:v>
                </c:pt>
                <c:pt idx="8700" formatCode="General">
                  <c:v>8.6999999999999993</c:v>
                </c:pt>
                <c:pt idx="8701" formatCode="General">
                  <c:v>8.7010000000000005</c:v>
                </c:pt>
                <c:pt idx="8702" formatCode="General">
                  <c:v>8.702</c:v>
                </c:pt>
                <c:pt idx="8703" formatCode="General">
                  <c:v>8.7029999999999994</c:v>
                </c:pt>
                <c:pt idx="8704" formatCode="General">
                  <c:v>8.7040000000000006</c:v>
                </c:pt>
                <c:pt idx="8705" formatCode="General">
                  <c:v>8.7050000000000001</c:v>
                </c:pt>
                <c:pt idx="8706" formatCode="General">
                  <c:v>8.7059999999999995</c:v>
                </c:pt>
                <c:pt idx="8707" formatCode="General">
                  <c:v>8.7070000000000007</c:v>
                </c:pt>
                <c:pt idx="8708" formatCode="General">
                  <c:v>8.7080000000000002</c:v>
                </c:pt>
                <c:pt idx="8709" formatCode="General">
                  <c:v>8.7089999999999996</c:v>
                </c:pt>
                <c:pt idx="8710" formatCode="General">
                  <c:v>8.7100000000000009</c:v>
                </c:pt>
                <c:pt idx="8711" formatCode="General">
                  <c:v>8.7110000000000003</c:v>
                </c:pt>
                <c:pt idx="8712" formatCode="General">
                  <c:v>8.7119999999999997</c:v>
                </c:pt>
                <c:pt idx="8713" formatCode="General">
                  <c:v>8.7129999999999992</c:v>
                </c:pt>
                <c:pt idx="8714" formatCode="General">
                  <c:v>8.7140000000000004</c:v>
                </c:pt>
                <c:pt idx="8715" formatCode="General">
                  <c:v>8.7149999999999999</c:v>
                </c:pt>
                <c:pt idx="8716" formatCode="General">
                  <c:v>8.7159999999999993</c:v>
                </c:pt>
                <c:pt idx="8717" formatCode="General">
                  <c:v>8.7170000000000005</c:v>
                </c:pt>
                <c:pt idx="8718" formatCode="General">
                  <c:v>8.718</c:v>
                </c:pt>
                <c:pt idx="8719" formatCode="General">
                  <c:v>8.7189999999999994</c:v>
                </c:pt>
                <c:pt idx="8720" formatCode="General">
                  <c:v>8.7200000000000006</c:v>
                </c:pt>
                <c:pt idx="8721" formatCode="General">
                  <c:v>8.7210000000000001</c:v>
                </c:pt>
                <c:pt idx="8722" formatCode="General">
                  <c:v>8.7219999999999995</c:v>
                </c:pt>
                <c:pt idx="8723" formatCode="General">
                  <c:v>8.7230000000000008</c:v>
                </c:pt>
                <c:pt idx="8724" formatCode="General">
                  <c:v>8.7240000000000002</c:v>
                </c:pt>
                <c:pt idx="8725" formatCode="General">
                  <c:v>8.7249999999999996</c:v>
                </c:pt>
                <c:pt idx="8726" formatCode="General">
                  <c:v>8.7260000000000009</c:v>
                </c:pt>
                <c:pt idx="8727" formatCode="General">
                  <c:v>8.7270000000000003</c:v>
                </c:pt>
                <c:pt idx="8728" formatCode="General">
                  <c:v>8.7279999999999998</c:v>
                </c:pt>
                <c:pt idx="8729" formatCode="General">
                  <c:v>8.7289999999999992</c:v>
                </c:pt>
                <c:pt idx="8730" formatCode="General">
                  <c:v>8.73</c:v>
                </c:pt>
                <c:pt idx="8731" formatCode="General">
                  <c:v>8.7309999999999999</c:v>
                </c:pt>
                <c:pt idx="8732" formatCode="General">
                  <c:v>8.7319999999999993</c:v>
                </c:pt>
                <c:pt idx="8733" formatCode="General">
                  <c:v>8.7330000000000005</c:v>
                </c:pt>
                <c:pt idx="8734" formatCode="General">
                  <c:v>8.734</c:v>
                </c:pt>
                <c:pt idx="8735" formatCode="General">
                  <c:v>8.7349999999999994</c:v>
                </c:pt>
                <c:pt idx="8736" formatCode="General">
                  <c:v>8.7360000000000007</c:v>
                </c:pt>
                <c:pt idx="8737" formatCode="General">
                  <c:v>8.7370000000000001</c:v>
                </c:pt>
                <c:pt idx="8738" formatCode="General">
                  <c:v>8.7379999999999995</c:v>
                </c:pt>
                <c:pt idx="8739" formatCode="General">
                  <c:v>8.7390000000000008</c:v>
                </c:pt>
                <c:pt idx="8740" formatCode="General">
                  <c:v>8.74</c:v>
                </c:pt>
                <c:pt idx="8741" formatCode="General">
                  <c:v>8.7409999999999997</c:v>
                </c:pt>
                <c:pt idx="8742" formatCode="General">
                  <c:v>8.7420000000000009</c:v>
                </c:pt>
                <c:pt idx="8743" formatCode="General">
                  <c:v>8.7430000000000003</c:v>
                </c:pt>
                <c:pt idx="8744" formatCode="General">
                  <c:v>8.7439999999999998</c:v>
                </c:pt>
                <c:pt idx="8745" formatCode="General">
                  <c:v>8.7449999999999992</c:v>
                </c:pt>
                <c:pt idx="8746" formatCode="General">
                  <c:v>8.7460000000000004</c:v>
                </c:pt>
                <c:pt idx="8747" formatCode="General">
                  <c:v>8.7469999999999999</c:v>
                </c:pt>
                <c:pt idx="8748" formatCode="General">
                  <c:v>8.7479999999999993</c:v>
                </c:pt>
                <c:pt idx="8749" formatCode="General">
                  <c:v>8.7490000000000006</c:v>
                </c:pt>
                <c:pt idx="8750" formatCode="General">
                  <c:v>8.75</c:v>
                </c:pt>
                <c:pt idx="8751" formatCode="General">
                  <c:v>8.7509999999999994</c:v>
                </c:pt>
                <c:pt idx="8752" formatCode="General">
                  <c:v>8.7520000000000007</c:v>
                </c:pt>
                <c:pt idx="8753" formatCode="General">
                  <c:v>8.7530000000000001</c:v>
                </c:pt>
                <c:pt idx="8754" formatCode="General">
                  <c:v>8.7539999999999996</c:v>
                </c:pt>
                <c:pt idx="8755" formatCode="General">
                  <c:v>8.7550000000000008</c:v>
                </c:pt>
                <c:pt idx="8756" formatCode="General">
                  <c:v>8.7560000000000002</c:v>
                </c:pt>
                <c:pt idx="8757" formatCode="General">
                  <c:v>8.7569999999999997</c:v>
                </c:pt>
                <c:pt idx="8758" formatCode="General">
                  <c:v>8.7579999999999991</c:v>
                </c:pt>
                <c:pt idx="8759" formatCode="General">
                  <c:v>8.7590000000000003</c:v>
                </c:pt>
                <c:pt idx="8760" formatCode="General">
                  <c:v>8.76</c:v>
                </c:pt>
                <c:pt idx="8761" formatCode="General">
                  <c:v>8.7609999999999992</c:v>
                </c:pt>
                <c:pt idx="8762" formatCode="General">
                  <c:v>8.7620000000000005</c:v>
                </c:pt>
                <c:pt idx="8763" formatCode="General">
                  <c:v>8.7629999999999999</c:v>
                </c:pt>
                <c:pt idx="8764" formatCode="General">
                  <c:v>8.7639999999999993</c:v>
                </c:pt>
                <c:pt idx="8765" formatCode="General">
                  <c:v>8.7650000000000006</c:v>
                </c:pt>
                <c:pt idx="8766" formatCode="General">
                  <c:v>8.766</c:v>
                </c:pt>
                <c:pt idx="8767" formatCode="General">
                  <c:v>8.7669999999999995</c:v>
                </c:pt>
                <c:pt idx="8768" formatCode="General">
                  <c:v>8.7680000000000007</c:v>
                </c:pt>
                <c:pt idx="8769" formatCode="General">
                  <c:v>8.7690000000000001</c:v>
                </c:pt>
                <c:pt idx="8770" formatCode="General">
                  <c:v>8.77</c:v>
                </c:pt>
                <c:pt idx="8771" formatCode="General">
                  <c:v>8.7710000000000008</c:v>
                </c:pt>
                <c:pt idx="8772" formatCode="General">
                  <c:v>8.7720000000000002</c:v>
                </c:pt>
                <c:pt idx="8773" formatCode="General">
                  <c:v>8.7729999999999997</c:v>
                </c:pt>
                <c:pt idx="8774" formatCode="General">
                  <c:v>8.7739999999999991</c:v>
                </c:pt>
                <c:pt idx="8775" formatCode="General">
                  <c:v>8.7750000000000004</c:v>
                </c:pt>
                <c:pt idx="8776" formatCode="General">
                  <c:v>8.7759999999999998</c:v>
                </c:pt>
                <c:pt idx="8777" formatCode="General">
                  <c:v>8.7769999999999992</c:v>
                </c:pt>
                <c:pt idx="8778" formatCode="General">
                  <c:v>8.7780000000000005</c:v>
                </c:pt>
                <c:pt idx="8779" formatCode="General">
                  <c:v>8.7789999999999999</c:v>
                </c:pt>
                <c:pt idx="8780" formatCode="General">
                  <c:v>8.7799999999999994</c:v>
                </c:pt>
                <c:pt idx="8781" formatCode="General">
                  <c:v>8.7810000000000006</c:v>
                </c:pt>
                <c:pt idx="8782" formatCode="General">
                  <c:v>8.782</c:v>
                </c:pt>
                <c:pt idx="8783" formatCode="General">
                  <c:v>8.7829999999999995</c:v>
                </c:pt>
                <c:pt idx="8784" formatCode="General">
                  <c:v>8.7840000000000007</c:v>
                </c:pt>
                <c:pt idx="8785" formatCode="General">
                  <c:v>8.7850000000000001</c:v>
                </c:pt>
                <c:pt idx="8786" formatCode="General">
                  <c:v>8.7859999999999996</c:v>
                </c:pt>
                <c:pt idx="8787" formatCode="General">
                  <c:v>8.7870000000000008</c:v>
                </c:pt>
                <c:pt idx="8788" formatCode="General">
                  <c:v>8.7880000000000003</c:v>
                </c:pt>
                <c:pt idx="8789" formatCode="General">
                  <c:v>8.7889999999999997</c:v>
                </c:pt>
                <c:pt idx="8790" formatCode="General">
                  <c:v>8.7899999999999991</c:v>
                </c:pt>
                <c:pt idx="8791" formatCode="General">
                  <c:v>8.7910000000000004</c:v>
                </c:pt>
                <c:pt idx="8792" formatCode="General">
                  <c:v>8.7919999999999998</c:v>
                </c:pt>
                <c:pt idx="8793" formatCode="General">
                  <c:v>8.7929999999999993</c:v>
                </c:pt>
                <c:pt idx="8794" formatCode="General">
                  <c:v>8.7940000000000005</c:v>
                </c:pt>
                <c:pt idx="8795" formatCode="General">
                  <c:v>8.7949999999999999</c:v>
                </c:pt>
                <c:pt idx="8796" formatCode="General">
                  <c:v>8.7959999999999994</c:v>
                </c:pt>
                <c:pt idx="8797" formatCode="General">
                  <c:v>8.7970000000000006</c:v>
                </c:pt>
                <c:pt idx="8798" formatCode="General">
                  <c:v>8.798</c:v>
                </c:pt>
                <c:pt idx="8799" formatCode="General">
                  <c:v>8.7989999999999995</c:v>
                </c:pt>
                <c:pt idx="8800" formatCode="General">
                  <c:v>8.8000000000000007</c:v>
                </c:pt>
                <c:pt idx="8801" formatCode="General">
                  <c:v>8.8010000000000002</c:v>
                </c:pt>
                <c:pt idx="8802" formatCode="General">
                  <c:v>8.8019999999999996</c:v>
                </c:pt>
                <c:pt idx="8803" formatCode="General">
                  <c:v>8.8030000000000008</c:v>
                </c:pt>
                <c:pt idx="8804" formatCode="General">
                  <c:v>8.8040000000000003</c:v>
                </c:pt>
                <c:pt idx="8805" formatCode="General">
                  <c:v>8.8049999999999997</c:v>
                </c:pt>
                <c:pt idx="8806" formatCode="General">
                  <c:v>8.8059999999999992</c:v>
                </c:pt>
                <c:pt idx="8807" formatCode="General">
                  <c:v>8.8070000000000004</c:v>
                </c:pt>
                <c:pt idx="8808" formatCode="General">
                  <c:v>8.8079999999999998</c:v>
                </c:pt>
                <c:pt idx="8809" formatCode="General">
                  <c:v>8.8089999999999993</c:v>
                </c:pt>
                <c:pt idx="8810" formatCode="General">
                  <c:v>8.81</c:v>
                </c:pt>
                <c:pt idx="8811" formatCode="General">
                  <c:v>8.8109999999999999</c:v>
                </c:pt>
                <c:pt idx="8812" formatCode="General">
                  <c:v>8.8119999999999994</c:v>
                </c:pt>
                <c:pt idx="8813" formatCode="General">
                  <c:v>8.8130000000000006</c:v>
                </c:pt>
                <c:pt idx="8814" formatCode="General">
                  <c:v>8.8140000000000001</c:v>
                </c:pt>
                <c:pt idx="8815" formatCode="General">
                  <c:v>8.8149999999999995</c:v>
                </c:pt>
                <c:pt idx="8816" formatCode="General">
                  <c:v>8.8160000000000007</c:v>
                </c:pt>
                <c:pt idx="8817" formatCode="General">
                  <c:v>8.8170000000000002</c:v>
                </c:pt>
                <c:pt idx="8818" formatCode="General">
                  <c:v>8.8179999999999996</c:v>
                </c:pt>
                <c:pt idx="8819" formatCode="General">
                  <c:v>8.8190000000000008</c:v>
                </c:pt>
                <c:pt idx="8820" formatCode="General">
                  <c:v>8.82</c:v>
                </c:pt>
                <c:pt idx="8821" formatCode="General">
                  <c:v>8.8209999999999997</c:v>
                </c:pt>
                <c:pt idx="8822" formatCode="General">
                  <c:v>8.8219999999999992</c:v>
                </c:pt>
                <c:pt idx="8823" formatCode="General">
                  <c:v>8.8230000000000004</c:v>
                </c:pt>
                <c:pt idx="8824" formatCode="General">
                  <c:v>8.8239999999999998</c:v>
                </c:pt>
                <c:pt idx="8825" formatCode="General">
                  <c:v>8.8249999999999993</c:v>
                </c:pt>
                <c:pt idx="8826" formatCode="General">
                  <c:v>8.8260000000000005</c:v>
                </c:pt>
                <c:pt idx="8827" formatCode="General">
                  <c:v>8.827</c:v>
                </c:pt>
                <c:pt idx="8828" formatCode="General">
                  <c:v>8.8279999999999994</c:v>
                </c:pt>
                <c:pt idx="8829" formatCode="General">
                  <c:v>8.8290000000000006</c:v>
                </c:pt>
                <c:pt idx="8830" formatCode="General">
                  <c:v>8.83</c:v>
                </c:pt>
                <c:pt idx="8831" formatCode="General">
                  <c:v>8.8309999999999995</c:v>
                </c:pt>
                <c:pt idx="8832" formatCode="General">
                  <c:v>8.8320000000000007</c:v>
                </c:pt>
                <c:pt idx="8833" formatCode="General">
                  <c:v>8.8330000000000002</c:v>
                </c:pt>
                <c:pt idx="8834" formatCode="General">
                  <c:v>8.8339999999999996</c:v>
                </c:pt>
                <c:pt idx="8835" formatCode="General">
                  <c:v>8.8350000000000009</c:v>
                </c:pt>
                <c:pt idx="8836" formatCode="General">
                  <c:v>8.8360000000000003</c:v>
                </c:pt>
                <c:pt idx="8837" formatCode="General">
                  <c:v>8.8369999999999997</c:v>
                </c:pt>
                <c:pt idx="8838" formatCode="General">
                  <c:v>8.8379999999999992</c:v>
                </c:pt>
                <c:pt idx="8839" formatCode="General">
                  <c:v>8.8390000000000004</c:v>
                </c:pt>
                <c:pt idx="8840" formatCode="General">
                  <c:v>8.84</c:v>
                </c:pt>
                <c:pt idx="8841" formatCode="General">
                  <c:v>8.8409999999999993</c:v>
                </c:pt>
                <c:pt idx="8842" formatCode="General">
                  <c:v>8.8420000000000005</c:v>
                </c:pt>
                <c:pt idx="8843" formatCode="General">
                  <c:v>8.843</c:v>
                </c:pt>
                <c:pt idx="8844" formatCode="General">
                  <c:v>8.8439999999999994</c:v>
                </c:pt>
                <c:pt idx="8845" formatCode="General">
                  <c:v>8.8450000000000006</c:v>
                </c:pt>
                <c:pt idx="8846" formatCode="General">
                  <c:v>8.8460000000000001</c:v>
                </c:pt>
                <c:pt idx="8847" formatCode="General">
                  <c:v>8.8469999999999995</c:v>
                </c:pt>
                <c:pt idx="8848" formatCode="General">
                  <c:v>8.8480000000000008</c:v>
                </c:pt>
                <c:pt idx="8849" formatCode="General">
                  <c:v>8.8490000000000002</c:v>
                </c:pt>
                <c:pt idx="8850" formatCode="General">
                  <c:v>8.85</c:v>
                </c:pt>
                <c:pt idx="8851" formatCode="General">
                  <c:v>8.8510000000000009</c:v>
                </c:pt>
                <c:pt idx="8852" formatCode="General">
                  <c:v>8.8520000000000003</c:v>
                </c:pt>
                <c:pt idx="8853" formatCode="General">
                  <c:v>8.8529999999999998</c:v>
                </c:pt>
                <c:pt idx="8854" formatCode="General">
                  <c:v>8.8539999999999992</c:v>
                </c:pt>
                <c:pt idx="8855" formatCode="General">
                  <c:v>8.8550000000000004</c:v>
                </c:pt>
                <c:pt idx="8856" formatCode="General">
                  <c:v>8.8559999999999999</c:v>
                </c:pt>
                <c:pt idx="8857" formatCode="General">
                  <c:v>8.8569999999999993</c:v>
                </c:pt>
                <c:pt idx="8858" formatCode="General">
                  <c:v>8.8580000000000005</c:v>
                </c:pt>
                <c:pt idx="8859" formatCode="General">
                  <c:v>8.859</c:v>
                </c:pt>
                <c:pt idx="8860" formatCode="General">
                  <c:v>8.86</c:v>
                </c:pt>
                <c:pt idx="8861" formatCode="General">
                  <c:v>8.8610000000000007</c:v>
                </c:pt>
                <c:pt idx="8862" formatCode="General">
                  <c:v>8.8620000000000001</c:v>
                </c:pt>
                <c:pt idx="8863" formatCode="General">
                  <c:v>8.8629999999999995</c:v>
                </c:pt>
                <c:pt idx="8864" formatCode="General">
                  <c:v>8.8640000000000008</c:v>
                </c:pt>
                <c:pt idx="8865" formatCode="General">
                  <c:v>8.8650000000000002</c:v>
                </c:pt>
                <c:pt idx="8866" formatCode="General">
                  <c:v>8.8659999999999997</c:v>
                </c:pt>
                <c:pt idx="8867" formatCode="General">
                  <c:v>8.8670000000000009</c:v>
                </c:pt>
                <c:pt idx="8868" formatCode="General">
                  <c:v>8.8680000000000003</c:v>
                </c:pt>
                <c:pt idx="8869" formatCode="General">
                  <c:v>8.8689999999999998</c:v>
                </c:pt>
                <c:pt idx="8870" formatCode="General">
                  <c:v>8.8699999999999992</c:v>
                </c:pt>
                <c:pt idx="8871" formatCode="General">
                  <c:v>8.8710000000000004</c:v>
                </c:pt>
                <c:pt idx="8872" formatCode="General">
                  <c:v>8.8719999999999999</c:v>
                </c:pt>
                <c:pt idx="8873" formatCode="General">
                  <c:v>8.8729999999999993</c:v>
                </c:pt>
                <c:pt idx="8874">
                  <c:v>8.8740000000000006</c:v>
                </c:pt>
                <c:pt idx="8875">
                  <c:v>8.875</c:v>
                </c:pt>
                <c:pt idx="8876">
                  <c:v>8.8759999999999994</c:v>
                </c:pt>
                <c:pt idx="8877">
                  <c:v>8.8770000000000007</c:v>
                </c:pt>
                <c:pt idx="8878">
                  <c:v>8.8780000000000001</c:v>
                </c:pt>
                <c:pt idx="8879">
                  <c:v>8.8789999999999996</c:v>
                </c:pt>
                <c:pt idx="8880">
                  <c:v>8.8800000000000008</c:v>
                </c:pt>
                <c:pt idx="8881">
                  <c:v>8.8810000000000002</c:v>
                </c:pt>
                <c:pt idx="8882">
                  <c:v>8.8819999999999997</c:v>
                </c:pt>
                <c:pt idx="8883">
                  <c:v>8.8829999999999991</c:v>
                </c:pt>
                <c:pt idx="8884">
                  <c:v>8.8840000000000003</c:v>
                </c:pt>
                <c:pt idx="8885">
                  <c:v>8.8849999999999998</c:v>
                </c:pt>
                <c:pt idx="8886">
                  <c:v>8.8859999999999992</c:v>
                </c:pt>
                <c:pt idx="8887">
                  <c:v>8.8870000000000005</c:v>
                </c:pt>
                <c:pt idx="8888">
                  <c:v>8.8879999999999999</c:v>
                </c:pt>
                <c:pt idx="8889">
                  <c:v>8.8889999999999993</c:v>
                </c:pt>
                <c:pt idx="8890">
                  <c:v>8.89</c:v>
                </c:pt>
                <c:pt idx="8891">
                  <c:v>8.891</c:v>
                </c:pt>
                <c:pt idx="8892">
                  <c:v>8.8919999999999995</c:v>
                </c:pt>
                <c:pt idx="8893">
                  <c:v>8.8930000000000007</c:v>
                </c:pt>
                <c:pt idx="8894">
                  <c:v>8.8940000000000001</c:v>
                </c:pt>
                <c:pt idx="8895">
                  <c:v>8.8949999999999996</c:v>
                </c:pt>
                <c:pt idx="8896">
                  <c:v>8.8960000000000008</c:v>
                </c:pt>
                <c:pt idx="8897">
                  <c:v>8.8970000000000002</c:v>
                </c:pt>
                <c:pt idx="8898">
                  <c:v>8.8979999999999997</c:v>
                </c:pt>
                <c:pt idx="8899">
                  <c:v>8.8989999999999991</c:v>
                </c:pt>
                <c:pt idx="8900">
                  <c:v>8.9</c:v>
                </c:pt>
                <c:pt idx="8901">
                  <c:v>8.9009999999999998</c:v>
                </c:pt>
                <c:pt idx="8902">
                  <c:v>8.9019999999999992</c:v>
                </c:pt>
                <c:pt idx="8903">
                  <c:v>8.9030000000000005</c:v>
                </c:pt>
                <c:pt idx="8904">
                  <c:v>8.9039999999999999</c:v>
                </c:pt>
                <c:pt idx="8905">
                  <c:v>8.9049999999999994</c:v>
                </c:pt>
                <c:pt idx="8906">
                  <c:v>8.9060000000000006</c:v>
                </c:pt>
                <c:pt idx="8907">
                  <c:v>8.907</c:v>
                </c:pt>
                <c:pt idx="8908" formatCode="General">
                  <c:v>8.9079999999999995</c:v>
                </c:pt>
                <c:pt idx="8909" formatCode="General">
                  <c:v>8.9090000000000007</c:v>
                </c:pt>
                <c:pt idx="8910" formatCode="General">
                  <c:v>8.91</c:v>
                </c:pt>
                <c:pt idx="8911" formatCode="General">
                  <c:v>8.9109999999999996</c:v>
                </c:pt>
                <c:pt idx="8912" formatCode="General">
                  <c:v>8.9120000000000008</c:v>
                </c:pt>
                <c:pt idx="8913" formatCode="General">
                  <c:v>8.9130000000000003</c:v>
                </c:pt>
                <c:pt idx="8914" formatCode="General">
                  <c:v>8.9139999999999997</c:v>
                </c:pt>
                <c:pt idx="8915" formatCode="General">
                  <c:v>8.9149999999999991</c:v>
                </c:pt>
                <c:pt idx="8916" formatCode="General">
                  <c:v>8.9160000000000004</c:v>
                </c:pt>
                <c:pt idx="8917" formatCode="General">
                  <c:v>8.9169999999999998</c:v>
                </c:pt>
                <c:pt idx="8918" formatCode="General">
                  <c:v>8.9179999999999993</c:v>
                </c:pt>
                <c:pt idx="8919" formatCode="General">
                  <c:v>8.9190000000000005</c:v>
                </c:pt>
                <c:pt idx="8920" formatCode="General">
                  <c:v>8.92</c:v>
                </c:pt>
                <c:pt idx="8921" formatCode="General">
                  <c:v>8.9209999999999994</c:v>
                </c:pt>
                <c:pt idx="8922" formatCode="General">
                  <c:v>8.9220000000000006</c:v>
                </c:pt>
                <c:pt idx="8923" formatCode="General">
                  <c:v>8.923</c:v>
                </c:pt>
                <c:pt idx="8924" formatCode="General">
                  <c:v>8.9239999999999995</c:v>
                </c:pt>
                <c:pt idx="8925" formatCode="General">
                  <c:v>8.9250000000000007</c:v>
                </c:pt>
                <c:pt idx="8926" formatCode="General">
                  <c:v>8.9260000000000002</c:v>
                </c:pt>
                <c:pt idx="8927" formatCode="General">
                  <c:v>8.9269999999999996</c:v>
                </c:pt>
                <c:pt idx="8928" formatCode="General">
                  <c:v>8.9280000000000008</c:v>
                </c:pt>
                <c:pt idx="8929" formatCode="General">
                  <c:v>8.9290000000000003</c:v>
                </c:pt>
                <c:pt idx="8930" formatCode="General">
                  <c:v>8.93</c:v>
                </c:pt>
                <c:pt idx="8931" formatCode="General">
                  <c:v>8.9309999999999992</c:v>
                </c:pt>
                <c:pt idx="8932" formatCode="General">
                  <c:v>8.9320000000000004</c:v>
                </c:pt>
                <c:pt idx="8933" formatCode="General">
                  <c:v>8.9329999999999998</c:v>
                </c:pt>
                <c:pt idx="8934" formatCode="General">
                  <c:v>8.9339999999999993</c:v>
                </c:pt>
                <c:pt idx="8935" formatCode="General">
                  <c:v>8.9350000000000005</c:v>
                </c:pt>
                <c:pt idx="8936" formatCode="General">
                  <c:v>8.9359999999999999</c:v>
                </c:pt>
                <c:pt idx="8937" formatCode="General">
                  <c:v>8.9369999999999994</c:v>
                </c:pt>
                <c:pt idx="8938" formatCode="General">
                  <c:v>8.9380000000000006</c:v>
                </c:pt>
                <c:pt idx="8939" formatCode="General">
                  <c:v>8.9390000000000001</c:v>
                </c:pt>
                <c:pt idx="8940" formatCode="General">
                  <c:v>8.94</c:v>
                </c:pt>
                <c:pt idx="8941" formatCode="General">
                  <c:v>8.9410000000000007</c:v>
                </c:pt>
                <c:pt idx="8942" formatCode="General">
                  <c:v>8.9420000000000002</c:v>
                </c:pt>
                <c:pt idx="8943" formatCode="General">
                  <c:v>8.9429999999999996</c:v>
                </c:pt>
                <c:pt idx="8944" formatCode="General">
                  <c:v>8.9440000000000008</c:v>
                </c:pt>
                <c:pt idx="8945" formatCode="General">
                  <c:v>8.9450000000000003</c:v>
                </c:pt>
                <c:pt idx="8946" formatCode="General">
                  <c:v>8.9459999999999997</c:v>
                </c:pt>
                <c:pt idx="8947" formatCode="General">
                  <c:v>8.9469999999999992</c:v>
                </c:pt>
                <c:pt idx="8948" formatCode="General">
                  <c:v>8.9480000000000004</c:v>
                </c:pt>
                <c:pt idx="8949" formatCode="General">
                  <c:v>8.9489999999999998</c:v>
                </c:pt>
                <c:pt idx="8950" formatCode="General">
                  <c:v>8.9499999999999993</c:v>
                </c:pt>
                <c:pt idx="8951" formatCode="General">
                  <c:v>8.9510000000000005</c:v>
                </c:pt>
                <c:pt idx="8952" formatCode="General">
                  <c:v>8.952</c:v>
                </c:pt>
                <c:pt idx="8953" formatCode="General">
                  <c:v>8.9529999999999994</c:v>
                </c:pt>
                <c:pt idx="8954" formatCode="General">
                  <c:v>8.9540000000000006</c:v>
                </c:pt>
                <c:pt idx="8955" formatCode="General">
                  <c:v>8.9550000000000001</c:v>
                </c:pt>
                <c:pt idx="8956" formatCode="General">
                  <c:v>8.9559999999999995</c:v>
                </c:pt>
                <c:pt idx="8957" formatCode="General">
                  <c:v>8.9570000000000007</c:v>
                </c:pt>
                <c:pt idx="8958" formatCode="General">
                  <c:v>8.9580000000000002</c:v>
                </c:pt>
                <c:pt idx="8959" formatCode="General">
                  <c:v>8.9589999999999996</c:v>
                </c:pt>
                <c:pt idx="8960" formatCode="General">
                  <c:v>8.9600000000000009</c:v>
                </c:pt>
                <c:pt idx="8961" formatCode="General">
                  <c:v>8.9610000000000003</c:v>
                </c:pt>
                <c:pt idx="8962" formatCode="General">
                  <c:v>8.9619999999999997</c:v>
                </c:pt>
                <c:pt idx="8963" formatCode="General">
                  <c:v>8.9629999999999992</c:v>
                </c:pt>
                <c:pt idx="8964" formatCode="General">
                  <c:v>8.9640000000000004</c:v>
                </c:pt>
                <c:pt idx="8965" formatCode="General">
                  <c:v>8.9649999999999999</c:v>
                </c:pt>
                <c:pt idx="8966" formatCode="General">
                  <c:v>8.9659999999999993</c:v>
                </c:pt>
                <c:pt idx="8967" formatCode="General">
                  <c:v>8.9670000000000005</c:v>
                </c:pt>
                <c:pt idx="8968" formatCode="General">
                  <c:v>8.968</c:v>
                </c:pt>
                <c:pt idx="8969" formatCode="General">
                  <c:v>8.9689999999999994</c:v>
                </c:pt>
                <c:pt idx="8970" formatCode="General">
                  <c:v>8.9700000000000006</c:v>
                </c:pt>
                <c:pt idx="8971" formatCode="General">
                  <c:v>8.9710000000000001</c:v>
                </c:pt>
                <c:pt idx="8972" formatCode="General">
                  <c:v>8.9719999999999995</c:v>
                </c:pt>
                <c:pt idx="8973" formatCode="General">
                  <c:v>8.9730000000000008</c:v>
                </c:pt>
                <c:pt idx="8974" formatCode="General">
                  <c:v>8.9740000000000002</c:v>
                </c:pt>
                <c:pt idx="8975" formatCode="General">
                  <c:v>8.9749999999999996</c:v>
                </c:pt>
                <c:pt idx="8976" formatCode="General">
                  <c:v>8.9760000000000009</c:v>
                </c:pt>
                <c:pt idx="8977" formatCode="General">
                  <c:v>8.9770000000000003</c:v>
                </c:pt>
                <c:pt idx="8978" formatCode="General">
                  <c:v>8.9779999999999998</c:v>
                </c:pt>
                <c:pt idx="8979" formatCode="General">
                  <c:v>8.9789999999999992</c:v>
                </c:pt>
                <c:pt idx="8980" formatCode="General">
                  <c:v>8.98</c:v>
                </c:pt>
                <c:pt idx="8981" formatCode="General">
                  <c:v>8.9809999999999999</c:v>
                </c:pt>
                <c:pt idx="8982" formatCode="General">
                  <c:v>8.9819999999999993</c:v>
                </c:pt>
                <c:pt idx="8983" formatCode="General">
                  <c:v>8.9830000000000005</c:v>
                </c:pt>
                <c:pt idx="8984" formatCode="General">
                  <c:v>8.984</c:v>
                </c:pt>
                <c:pt idx="8985" formatCode="General">
                  <c:v>8.9849999999999994</c:v>
                </c:pt>
                <c:pt idx="8986" formatCode="General">
                  <c:v>8.9860000000000007</c:v>
                </c:pt>
                <c:pt idx="8987" formatCode="General">
                  <c:v>8.9870000000000001</c:v>
                </c:pt>
                <c:pt idx="8988" formatCode="General">
                  <c:v>8.9879999999999995</c:v>
                </c:pt>
                <c:pt idx="8989" formatCode="General">
                  <c:v>8.9890000000000008</c:v>
                </c:pt>
                <c:pt idx="8990" formatCode="General">
                  <c:v>8.99</c:v>
                </c:pt>
                <c:pt idx="8991" formatCode="General">
                  <c:v>8.9909999999999997</c:v>
                </c:pt>
                <c:pt idx="8992" formatCode="General">
                  <c:v>8.9920000000000009</c:v>
                </c:pt>
                <c:pt idx="8993" formatCode="General">
                  <c:v>8.9930000000000003</c:v>
                </c:pt>
                <c:pt idx="8994" formatCode="General">
                  <c:v>8.9939999999999998</c:v>
                </c:pt>
                <c:pt idx="8995" formatCode="General">
                  <c:v>8.9949999999999992</c:v>
                </c:pt>
                <c:pt idx="8996" formatCode="General">
                  <c:v>8.9960000000000004</c:v>
                </c:pt>
                <c:pt idx="8997" formatCode="General">
                  <c:v>8.9969999999999999</c:v>
                </c:pt>
                <c:pt idx="8998" formatCode="General">
                  <c:v>8.9979999999999993</c:v>
                </c:pt>
                <c:pt idx="8999" formatCode="General">
                  <c:v>8.9990000000000006</c:v>
                </c:pt>
                <c:pt idx="9000" formatCode="General">
                  <c:v>9</c:v>
                </c:pt>
                <c:pt idx="9001" formatCode="General">
                  <c:v>9.0009999999999994</c:v>
                </c:pt>
                <c:pt idx="9002" formatCode="General">
                  <c:v>9.0020000000000007</c:v>
                </c:pt>
                <c:pt idx="9003" formatCode="General">
                  <c:v>9.0030000000000001</c:v>
                </c:pt>
                <c:pt idx="9004" formatCode="General">
                  <c:v>9.0039999999999996</c:v>
                </c:pt>
                <c:pt idx="9005" formatCode="General">
                  <c:v>9.0050000000000008</c:v>
                </c:pt>
                <c:pt idx="9006" formatCode="General">
                  <c:v>9.0060000000000002</c:v>
                </c:pt>
                <c:pt idx="9007" formatCode="General">
                  <c:v>9.0069999999999997</c:v>
                </c:pt>
                <c:pt idx="9008" formatCode="General">
                  <c:v>9.0079999999999991</c:v>
                </c:pt>
                <c:pt idx="9009" formatCode="General">
                  <c:v>9.0090000000000003</c:v>
                </c:pt>
                <c:pt idx="9010" formatCode="General">
                  <c:v>9.01</c:v>
                </c:pt>
                <c:pt idx="9011" formatCode="General">
                  <c:v>9.0109999999999992</c:v>
                </c:pt>
                <c:pt idx="9012" formatCode="General">
                  <c:v>9.0120000000000005</c:v>
                </c:pt>
                <c:pt idx="9013" formatCode="General">
                  <c:v>9.0129999999999999</c:v>
                </c:pt>
                <c:pt idx="9014" formatCode="General">
                  <c:v>9.0139999999999993</c:v>
                </c:pt>
                <c:pt idx="9015" formatCode="General">
                  <c:v>9.0150000000000006</c:v>
                </c:pt>
                <c:pt idx="9016" formatCode="General">
                  <c:v>9.016</c:v>
                </c:pt>
                <c:pt idx="9017" formatCode="General">
                  <c:v>9.0169999999999995</c:v>
                </c:pt>
                <c:pt idx="9018" formatCode="General">
                  <c:v>9.0180000000000007</c:v>
                </c:pt>
                <c:pt idx="9019" formatCode="General">
                  <c:v>9.0190000000000001</c:v>
                </c:pt>
                <c:pt idx="9020" formatCode="General">
                  <c:v>9.02</c:v>
                </c:pt>
                <c:pt idx="9021" formatCode="General">
                  <c:v>9.0210000000000008</c:v>
                </c:pt>
                <c:pt idx="9022" formatCode="General">
                  <c:v>9.0220000000000002</c:v>
                </c:pt>
                <c:pt idx="9023" formatCode="General">
                  <c:v>9.0229999999999997</c:v>
                </c:pt>
                <c:pt idx="9024" formatCode="General">
                  <c:v>9.0239999999999991</c:v>
                </c:pt>
                <c:pt idx="9025" formatCode="General">
                  <c:v>9.0250000000000004</c:v>
                </c:pt>
                <c:pt idx="9026" formatCode="General">
                  <c:v>9.0259999999999998</c:v>
                </c:pt>
                <c:pt idx="9027" formatCode="General">
                  <c:v>9.0269999999999992</c:v>
                </c:pt>
                <c:pt idx="9028" formatCode="General">
                  <c:v>9.0280000000000005</c:v>
                </c:pt>
                <c:pt idx="9029" formatCode="General">
                  <c:v>9.0289999999999999</c:v>
                </c:pt>
                <c:pt idx="9030" formatCode="General">
                  <c:v>9.0299999999999994</c:v>
                </c:pt>
                <c:pt idx="9031" formatCode="General">
                  <c:v>9.0310000000000006</c:v>
                </c:pt>
                <c:pt idx="9032" formatCode="General">
                  <c:v>9.032</c:v>
                </c:pt>
                <c:pt idx="9033" formatCode="General">
                  <c:v>9.0329999999999995</c:v>
                </c:pt>
                <c:pt idx="9034" formatCode="General">
                  <c:v>9.0340000000000007</c:v>
                </c:pt>
                <c:pt idx="9035" formatCode="General">
                  <c:v>9.0350000000000001</c:v>
                </c:pt>
                <c:pt idx="9036" formatCode="General">
                  <c:v>9.0359999999999996</c:v>
                </c:pt>
                <c:pt idx="9037" formatCode="General">
                  <c:v>9.0370000000000008</c:v>
                </c:pt>
                <c:pt idx="9038" formatCode="General">
                  <c:v>9.0380000000000003</c:v>
                </c:pt>
                <c:pt idx="9039" formatCode="General">
                  <c:v>9.0389999999999997</c:v>
                </c:pt>
                <c:pt idx="9040" formatCode="General">
                  <c:v>9.0399999999999991</c:v>
                </c:pt>
                <c:pt idx="9041" formatCode="General">
                  <c:v>9.0410000000000004</c:v>
                </c:pt>
                <c:pt idx="9042" formatCode="General">
                  <c:v>9.0419999999999998</c:v>
                </c:pt>
                <c:pt idx="9043" formatCode="General">
                  <c:v>9.0429999999999993</c:v>
                </c:pt>
                <c:pt idx="9044" formatCode="General">
                  <c:v>9.0440000000000005</c:v>
                </c:pt>
                <c:pt idx="9045" formatCode="General">
                  <c:v>9.0449999999999999</c:v>
                </c:pt>
                <c:pt idx="9046" formatCode="General">
                  <c:v>9.0459999999999994</c:v>
                </c:pt>
                <c:pt idx="9047" formatCode="General">
                  <c:v>9.0470000000000006</c:v>
                </c:pt>
                <c:pt idx="9048" formatCode="General">
                  <c:v>9.048</c:v>
                </c:pt>
                <c:pt idx="9049" formatCode="General">
                  <c:v>9.0489999999999995</c:v>
                </c:pt>
                <c:pt idx="9050" formatCode="General">
                  <c:v>9.0500000000000007</c:v>
                </c:pt>
                <c:pt idx="9051" formatCode="General">
                  <c:v>9.0510000000000002</c:v>
                </c:pt>
                <c:pt idx="9052" formatCode="General">
                  <c:v>9.0519999999999996</c:v>
                </c:pt>
                <c:pt idx="9053" formatCode="General">
                  <c:v>9.0530000000000008</c:v>
                </c:pt>
                <c:pt idx="9054" formatCode="General">
                  <c:v>9.0540000000000003</c:v>
                </c:pt>
                <c:pt idx="9055" formatCode="General">
                  <c:v>9.0549999999999997</c:v>
                </c:pt>
                <c:pt idx="9056" formatCode="General">
                  <c:v>9.0559999999999992</c:v>
                </c:pt>
                <c:pt idx="9057" formatCode="General">
                  <c:v>9.0570000000000004</c:v>
                </c:pt>
                <c:pt idx="9058" formatCode="General">
                  <c:v>9.0579999999999998</c:v>
                </c:pt>
                <c:pt idx="9059" formatCode="General">
                  <c:v>9.0589999999999993</c:v>
                </c:pt>
                <c:pt idx="9060" formatCode="General">
                  <c:v>9.06</c:v>
                </c:pt>
                <c:pt idx="9061" formatCode="General">
                  <c:v>9.0609999999999999</c:v>
                </c:pt>
                <c:pt idx="9062" formatCode="General">
                  <c:v>9.0619999999999994</c:v>
                </c:pt>
                <c:pt idx="9063" formatCode="General">
                  <c:v>9.0630000000000006</c:v>
                </c:pt>
                <c:pt idx="9064" formatCode="General">
                  <c:v>9.0640000000000001</c:v>
                </c:pt>
                <c:pt idx="9065" formatCode="General">
                  <c:v>9.0649999999999995</c:v>
                </c:pt>
                <c:pt idx="9066" formatCode="General">
                  <c:v>9.0660000000000007</c:v>
                </c:pt>
                <c:pt idx="9067" formatCode="General">
                  <c:v>9.0670000000000002</c:v>
                </c:pt>
                <c:pt idx="9068" formatCode="General">
                  <c:v>9.0679999999999996</c:v>
                </c:pt>
                <c:pt idx="9069" formatCode="General">
                  <c:v>9.0690000000000008</c:v>
                </c:pt>
                <c:pt idx="9070" formatCode="General">
                  <c:v>9.07</c:v>
                </c:pt>
                <c:pt idx="9071" formatCode="General">
                  <c:v>9.0709999999999997</c:v>
                </c:pt>
                <c:pt idx="9072" formatCode="General">
                  <c:v>9.0719999999999992</c:v>
                </c:pt>
                <c:pt idx="9073" formatCode="General">
                  <c:v>9.0730000000000004</c:v>
                </c:pt>
                <c:pt idx="9074" formatCode="General">
                  <c:v>9.0739999999999998</c:v>
                </c:pt>
                <c:pt idx="9075" formatCode="General">
                  <c:v>9.0749999999999993</c:v>
                </c:pt>
                <c:pt idx="9076" formatCode="General">
                  <c:v>9.0760000000000005</c:v>
                </c:pt>
                <c:pt idx="9077" formatCode="General">
                  <c:v>9.077</c:v>
                </c:pt>
                <c:pt idx="9078" formatCode="General">
                  <c:v>9.0779999999999994</c:v>
                </c:pt>
                <c:pt idx="9079" formatCode="General">
                  <c:v>9.0790000000000006</c:v>
                </c:pt>
                <c:pt idx="9080" formatCode="General">
                  <c:v>9.08</c:v>
                </c:pt>
                <c:pt idx="9081" formatCode="General">
                  <c:v>9.0809999999999995</c:v>
                </c:pt>
                <c:pt idx="9082" formatCode="General">
                  <c:v>9.0820000000000007</c:v>
                </c:pt>
                <c:pt idx="9083" formatCode="General">
                  <c:v>9.0830000000000002</c:v>
                </c:pt>
                <c:pt idx="9084" formatCode="General">
                  <c:v>9.0839999999999996</c:v>
                </c:pt>
                <c:pt idx="9085" formatCode="General">
                  <c:v>9.0850000000000009</c:v>
                </c:pt>
                <c:pt idx="9086" formatCode="General">
                  <c:v>9.0860000000000003</c:v>
                </c:pt>
                <c:pt idx="9087" formatCode="General">
                  <c:v>9.0869999999999997</c:v>
                </c:pt>
                <c:pt idx="9088" formatCode="General">
                  <c:v>9.0879999999999992</c:v>
                </c:pt>
                <c:pt idx="9089" formatCode="General">
                  <c:v>9.0890000000000004</c:v>
                </c:pt>
                <c:pt idx="9090" formatCode="General">
                  <c:v>9.09</c:v>
                </c:pt>
                <c:pt idx="9091" formatCode="General">
                  <c:v>9.0909999999999993</c:v>
                </c:pt>
                <c:pt idx="9092" formatCode="General">
                  <c:v>9.0920000000000005</c:v>
                </c:pt>
                <c:pt idx="9093" formatCode="General">
                  <c:v>9.093</c:v>
                </c:pt>
                <c:pt idx="9094" formatCode="General">
                  <c:v>9.0939999999999994</c:v>
                </c:pt>
                <c:pt idx="9095" formatCode="General">
                  <c:v>9.0950000000000006</c:v>
                </c:pt>
                <c:pt idx="9096" formatCode="General">
                  <c:v>9.0960000000000001</c:v>
                </c:pt>
                <c:pt idx="9097" formatCode="General">
                  <c:v>9.0969999999999995</c:v>
                </c:pt>
                <c:pt idx="9098" formatCode="General">
                  <c:v>9.0980000000000008</c:v>
                </c:pt>
                <c:pt idx="9099" formatCode="General">
                  <c:v>9.0990000000000002</c:v>
                </c:pt>
                <c:pt idx="9100" formatCode="General">
                  <c:v>9.1</c:v>
                </c:pt>
                <c:pt idx="9101" formatCode="General">
                  <c:v>9.1010000000000009</c:v>
                </c:pt>
                <c:pt idx="9102" formatCode="General">
                  <c:v>9.1020000000000003</c:v>
                </c:pt>
                <c:pt idx="9103" formatCode="General">
                  <c:v>9.1029999999999998</c:v>
                </c:pt>
                <c:pt idx="9104" formatCode="General">
                  <c:v>9.1039999999999992</c:v>
                </c:pt>
                <c:pt idx="9105" formatCode="General">
                  <c:v>9.1050000000000004</c:v>
                </c:pt>
                <c:pt idx="9106" formatCode="General">
                  <c:v>9.1059999999999999</c:v>
                </c:pt>
                <c:pt idx="9107" formatCode="General">
                  <c:v>9.1069999999999993</c:v>
                </c:pt>
                <c:pt idx="9108" formatCode="General">
                  <c:v>9.1080000000000005</c:v>
                </c:pt>
                <c:pt idx="9109" formatCode="General">
                  <c:v>9.109</c:v>
                </c:pt>
                <c:pt idx="9110" formatCode="General">
                  <c:v>9.11</c:v>
                </c:pt>
                <c:pt idx="9111" formatCode="General">
                  <c:v>9.1110000000000007</c:v>
                </c:pt>
                <c:pt idx="9112" formatCode="General">
                  <c:v>9.1120000000000001</c:v>
                </c:pt>
                <c:pt idx="9113" formatCode="General">
                  <c:v>9.1129999999999995</c:v>
                </c:pt>
                <c:pt idx="9114" formatCode="General">
                  <c:v>9.1140000000000008</c:v>
                </c:pt>
                <c:pt idx="9115" formatCode="General">
                  <c:v>9.1150000000000002</c:v>
                </c:pt>
                <c:pt idx="9116" formatCode="General">
                  <c:v>9.1159999999999997</c:v>
                </c:pt>
                <c:pt idx="9117" formatCode="General">
                  <c:v>9.1170000000000009</c:v>
                </c:pt>
                <c:pt idx="9118" formatCode="General">
                  <c:v>9.1180000000000003</c:v>
                </c:pt>
                <c:pt idx="9119" formatCode="General">
                  <c:v>9.1189999999999998</c:v>
                </c:pt>
                <c:pt idx="9120" formatCode="General">
                  <c:v>9.1199999999999992</c:v>
                </c:pt>
                <c:pt idx="9121" formatCode="General">
                  <c:v>9.1210000000000004</c:v>
                </c:pt>
                <c:pt idx="9122" formatCode="General">
                  <c:v>9.1219999999999999</c:v>
                </c:pt>
                <c:pt idx="9123" formatCode="General">
                  <c:v>9.1229999999999993</c:v>
                </c:pt>
                <c:pt idx="9124" formatCode="General">
                  <c:v>9.1240000000000006</c:v>
                </c:pt>
                <c:pt idx="9125" formatCode="General">
                  <c:v>9.125</c:v>
                </c:pt>
                <c:pt idx="9126" formatCode="General">
                  <c:v>9.1259999999999994</c:v>
                </c:pt>
                <c:pt idx="9127" formatCode="General">
                  <c:v>9.1270000000000007</c:v>
                </c:pt>
                <c:pt idx="9128" formatCode="General">
                  <c:v>9.1280000000000001</c:v>
                </c:pt>
                <c:pt idx="9129" formatCode="General">
                  <c:v>9.1289999999999996</c:v>
                </c:pt>
                <c:pt idx="9130" formatCode="General">
                  <c:v>9.1300000000000008</c:v>
                </c:pt>
                <c:pt idx="9131" formatCode="General">
                  <c:v>9.1310000000000002</c:v>
                </c:pt>
                <c:pt idx="9132" formatCode="General">
                  <c:v>9.1319999999999997</c:v>
                </c:pt>
                <c:pt idx="9133" formatCode="General">
                  <c:v>9.1329999999999991</c:v>
                </c:pt>
                <c:pt idx="9134" formatCode="General">
                  <c:v>9.1340000000000003</c:v>
                </c:pt>
                <c:pt idx="9135" formatCode="General">
                  <c:v>9.1349999999999998</c:v>
                </c:pt>
                <c:pt idx="9136" formatCode="General">
                  <c:v>9.1359999999999992</c:v>
                </c:pt>
                <c:pt idx="9137" formatCode="General">
                  <c:v>9.1370000000000005</c:v>
                </c:pt>
                <c:pt idx="9138" formatCode="General">
                  <c:v>9.1379999999999999</c:v>
                </c:pt>
                <c:pt idx="9139" formatCode="General">
                  <c:v>9.1389999999999993</c:v>
                </c:pt>
                <c:pt idx="9140" formatCode="General">
                  <c:v>9.14</c:v>
                </c:pt>
                <c:pt idx="9141" formatCode="General">
                  <c:v>9.141</c:v>
                </c:pt>
                <c:pt idx="9142" formatCode="General">
                  <c:v>9.1419999999999995</c:v>
                </c:pt>
                <c:pt idx="9143" formatCode="General">
                  <c:v>9.1430000000000007</c:v>
                </c:pt>
                <c:pt idx="9144" formatCode="General">
                  <c:v>9.1440000000000001</c:v>
                </c:pt>
                <c:pt idx="9145" formatCode="General">
                  <c:v>9.1449999999999996</c:v>
                </c:pt>
                <c:pt idx="9146" formatCode="General">
                  <c:v>9.1460000000000008</c:v>
                </c:pt>
                <c:pt idx="9147" formatCode="General">
                  <c:v>9.1470000000000002</c:v>
                </c:pt>
                <c:pt idx="9148" formatCode="General">
                  <c:v>9.1479999999999997</c:v>
                </c:pt>
                <c:pt idx="9149" formatCode="General">
                  <c:v>9.1489999999999991</c:v>
                </c:pt>
                <c:pt idx="9150" formatCode="General">
                  <c:v>9.15</c:v>
                </c:pt>
                <c:pt idx="9151" formatCode="General">
                  <c:v>9.1509999999999998</c:v>
                </c:pt>
                <c:pt idx="9152" formatCode="General">
                  <c:v>9.1519999999999992</c:v>
                </c:pt>
                <c:pt idx="9153" formatCode="General">
                  <c:v>9.1530000000000005</c:v>
                </c:pt>
                <c:pt idx="9154" formatCode="General">
                  <c:v>9.1539999999999999</c:v>
                </c:pt>
                <c:pt idx="9155" formatCode="General">
                  <c:v>9.1549999999999994</c:v>
                </c:pt>
                <c:pt idx="9156" formatCode="General">
                  <c:v>9.1560000000000006</c:v>
                </c:pt>
                <c:pt idx="9157" formatCode="General">
                  <c:v>9.157</c:v>
                </c:pt>
                <c:pt idx="9158" formatCode="General">
                  <c:v>9.1579999999999995</c:v>
                </c:pt>
                <c:pt idx="9159" formatCode="General">
                  <c:v>9.1590000000000007</c:v>
                </c:pt>
                <c:pt idx="9160" formatCode="General">
                  <c:v>9.16</c:v>
                </c:pt>
                <c:pt idx="9161" formatCode="General">
                  <c:v>9.1609999999999996</c:v>
                </c:pt>
                <c:pt idx="9162" formatCode="General">
                  <c:v>9.1620000000000008</c:v>
                </c:pt>
                <c:pt idx="9163" formatCode="General">
                  <c:v>9.1630000000000003</c:v>
                </c:pt>
                <c:pt idx="9164" formatCode="General">
                  <c:v>9.1639999999999997</c:v>
                </c:pt>
                <c:pt idx="9165" formatCode="General">
                  <c:v>9.1649999999999991</c:v>
                </c:pt>
                <c:pt idx="9166" formatCode="General">
                  <c:v>9.1660000000000004</c:v>
                </c:pt>
                <c:pt idx="9167" formatCode="General">
                  <c:v>9.1669999999999998</c:v>
                </c:pt>
                <c:pt idx="9168" formatCode="General">
                  <c:v>9.1679999999999993</c:v>
                </c:pt>
                <c:pt idx="9169" formatCode="General">
                  <c:v>9.1690000000000005</c:v>
                </c:pt>
                <c:pt idx="9170" formatCode="General">
                  <c:v>9.17</c:v>
                </c:pt>
                <c:pt idx="9171" formatCode="General">
                  <c:v>9.1709999999999994</c:v>
                </c:pt>
                <c:pt idx="9172" formatCode="General">
                  <c:v>9.1720000000000006</c:v>
                </c:pt>
                <c:pt idx="9173" formatCode="General">
                  <c:v>9.173</c:v>
                </c:pt>
                <c:pt idx="9174" formatCode="General">
                  <c:v>9.1739999999999995</c:v>
                </c:pt>
                <c:pt idx="9175" formatCode="General">
                  <c:v>9.1750000000000007</c:v>
                </c:pt>
                <c:pt idx="9176" formatCode="General">
                  <c:v>9.1760000000000002</c:v>
                </c:pt>
                <c:pt idx="9177" formatCode="General">
                  <c:v>9.1769999999999996</c:v>
                </c:pt>
                <c:pt idx="9178" formatCode="General">
                  <c:v>9.1780000000000008</c:v>
                </c:pt>
                <c:pt idx="9179" formatCode="General">
                  <c:v>9.1790000000000003</c:v>
                </c:pt>
                <c:pt idx="9180" formatCode="General">
                  <c:v>9.18</c:v>
                </c:pt>
                <c:pt idx="9181" formatCode="General">
                  <c:v>9.1809999999999992</c:v>
                </c:pt>
                <c:pt idx="9182" formatCode="General">
                  <c:v>9.1820000000000004</c:v>
                </c:pt>
                <c:pt idx="9183" formatCode="General">
                  <c:v>9.1829999999999998</c:v>
                </c:pt>
                <c:pt idx="9184" formatCode="General">
                  <c:v>9.1839999999999993</c:v>
                </c:pt>
                <c:pt idx="9185" formatCode="General">
                  <c:v>9.1850000000000005</c:v>
                </c:pt>
                <c:pt idx="9186" formatCode="General">
                  <c:v>9.1859999999999999</c:v>
                </c:pt>
                <c:pt idx="9187" formatCode="General">
                  <c:v>9.1869999999999994</c:v>
                </c:pt>
                <c:pt idx="9188" formatCode="General">
                  <c:v>9.1880000000000006</c:v>
                </c:pt>
                <c:pt idx="9189" formatCode="General">
                  <c:v>9.1890000000000001</c:v>
                </c:pt>
                <c:pt idx="9190" formatCode="General">
                  <c:v>9.19</c:v>
                </c:pt>
                <c:pt idx="9191" formatCode="General">
                  <c:v>9.1910000000000007</c:v>
                </c:pt>
                <c:pt idx="9192" formatCode="General">
                  <c:v>9.1920000000000002</c:v>
                </c:pt>
                <c:pt idx="9193" formatCode="General">
                  <c:v>9.1929999999999996</c:v>
                </c:pt>
                <c:pt idx="9194" formatCode="General">
                  <c:v>9.1940000000000008</c:v>
                </c:pt>
                <c:pt idx="9195" formatCode="General">
                  <c:v>9.1950000000000003</c:v>
                </c:pt>
                <c:pt idx="9196" formatCode="General">
                  <c:v>9.1959999999999997</c:v>
                </c:pt>
                <c:pt idx="9197" formatCode="General">
                  <c:v>9.1969999999999992</c:v>
                </c:pt>
                <c:pt idx="9198" formatCode="General">
                  <c:v>9.1980000000000004</c:v>
                </c:pt>
                <c:pt idx="9199" formatCode="General">
                  <c:v>9.1989999999999998</c:v>
                </c:pt>
                <c:pt idx="9200" formatCode="General">
                  <c:v>9.1999999999999993</c:v>
                </c:pt>
                <c:pt idx="9201" formatCode="General">
                  <c:v>9.2010000000000005</c:v>
                </c:pt>
                <c:pt idx="9202" formatCode="General">
                  <c:v>9.202</c:v>
                </c:pt>
                <c:pt idx="9203" formatCode="General">
                  <c:v>9.2029999999999994</c:v>
                </c:pt>
                <c:pt idx="9204" formatCode="General">
                  <c:v>9.2040000000000006</c:v>
                </c:pt>
                <c:pt idx="9205" formatCode="General">
                  <c:v>9.2050000000000001</c:v>
                </c:pt>
                <c:pt idx="9206" formatCode="General">
                  <c:v>9.2059999999999995</c:v>
                </c:pt>
                <c:pt idx="9207" formatCode="General">
                  <c:v>9.2070000000000007</c:v>
                </c:pt>
                <c:pt idx="9208" formatCode="General">
                  <c:v>9.2080000000000002</c:v>
                </c:pt>
                <c:pt idx="9209" formatCode="General">
                  <c:v>9.2089999999999996</c:v>
                </c:pt>
                <c:pt idx="9210" formatCode="General">
                  <c:v>9.2100000000000009</c:v>
                </c:pt>
                <c:pt idx="9211" formatCode="General">
                  <c:v>9.2110000000000003</c:v>
                </c:pt>
                <c:pt idx="9212" formatCode="General">
                  <c:v>9.2119999999999997</c:v>
                </c:pt>
                <c:pt idx="9213" formatCode="General">
                  <c:v>9.2129999999999992</c:v>
                </c:pt>
                <c:pt idx="9214" formatCode="General">
                  <c:v>9.2140000000000004</c:v>
                </c:pt>
                <c:pt idx="9215" formatCode="General">
                  <c:v>9.2149999999999999</c:v>
                </c:pt>
                <c:pt idx="9216" formatCode="General">
                  <c:v>9.2159999999999993</c:v>
                </c:pt>
                <c:pt idx="9217" formatCode="General">
                  <c:v>9.2170000000000005</c:v>
                </c:pt>
                <c:pt idx="9218" formatCode="General">
                  <c:v>9.218</c:v>
                </c:pt>
                <c:pt idx="9219" formatCode="General">
                  <c:v>9.2189999999999994</c:v>
                </c:pt>
                <c:pt idx="9220" formatCode="General">
                  <c:v>9.2200000000000006</c:v>
                </c:pt>
                <c:pt idx="9221" formatCode="General">
                  <c:v>9.2210000000000001</c:v>
                </c:pt>
                <c:pt idx="9222" formatCode="General">
                  <c:v>9.2219999999999995</c:v>
                </c:pt>
                <c:pt idx="9223" formatCode="General">
                  <c:v>9.2230000000000008</c:v>
                </c:pt>
                <c:pt idx="9224" formatCode="General">
                  <c:v>9.2240000000000002</c:v>
                </c:pt>
                <c:pt idx="9225" formatCode="General">
                  <c:v>9.2249999999999996</c:v>
                </c:pt>
                <c:pt idx="9226" formatCode="General">
                  <c:v>9.2260000000000009</c:v>
                </c:pt>
                <c:pt idx="9227" formatCode="General">
                  <c:v>9.2270000000000003</c:v>
                </c:pt>
                <c:pt idx="9228" formatCode="General">
                  <c:v>9.2279999999999998</c:v>
                </c:pt>
                <c:pt idx="9229" formatCode="General">
                  <c:v>9.2289999999999992</c:v>
                </c:pt>
                <c:pt idx="9230" formatCode="General">
                  <c:v>9.23</c:v>
                </c:pt>
                <c:pt idx="9231" formatCode="General">
                  <c:v>9.2309999999999999</c:v>
                </c:pt>
                <c:pt idx="9232" formatCode="General">
                  <c:v>9.2319999999999993</c:v>
                </c:pt>
                <c:pt idx="9233" formatCode="General">
                  <c:v>9.2330000000000005</c:v>
                </c:pt>
                <c:pt idx="9234" formatCode="General">
                  <c:v>9.234</c:v>
                </c:pt>
                <c:pt idx="9235" formatCode="General">
                  <c:v>9.2349999999999994</c:v>
                </c:pt>
                <c:pt idx="9236" formatCode="General">
                  <c:v>9.2360000000000007</c:v>
                </c:pt>
                <c:pt idx="9237" formatCode="General">
                  <c:v>9.2370000000000001</c:v>
                </c:pt>
                <c:pt idx="9238" formatCode="General">
                  <c:v>9.2379999999999995</c:v>
                </c:pt>
                <c:pt idx="9239" formatCode="General">
                  <c:v>9.2390000000000008</c:v>
                </c:pt>
                <c:pt idx="9240" formatCode="General">
                  <c:v>9.24</c:v>
                </c:pt>
                <c:pt idx="9241" formatCode="General">
                  <c:v>9.2409999999999997</c:v>
                </c:pt>
                <c:pt idx="9242" formatCode="General">
                  <c:v>9.2420000000000009</c:v>
                </c:pt>
                <c:pt idx="9243" formatCode="General">
                  <c:v>9.2430000000000003</c:v>
                </c:pt>
                <c:pt idx="9244" formatCode="General">
                  <c:v>9.2439999999999998</c:v>
                </c:pt>
                <c:pt idx="9245" formatCode="General">
                  <c:v>9.2449999999999992</c:v>
                </c:pt>
                <c:pt idx="9246" formatCode="General">
                  <c:v>9.2460000000000004</c:v>
                </c:pt>
                <c:pt idx="9247" formatCode="General">
                  <c:v>9.2469999999999999</c:v>
                </c:pt>
                <c:pt idx="9248" formatCode="General">
                  <c:v>9.2479999999999993</c:v>
                </c:pt>
                <c:pt idx="9249" formatCode="General">
                  <c:v>9.2490000000000006</c:v>
                </c:pt>
                <c:pt idx="9250" formatCode="General">
                  <c:v>9.25</c:v>
                </c:pt>
                <c:pt idx="9251" formatCode="General">
                  <c:v>9.2509999999999994</c:v>
                </c:pt>
                <c:pt idx="9252" formatCode="General">
                  <c:v>9.2520000000000007</c:v>
                </c:pt>
                <c:pt idx="9253" formatCode="General">
                  <c:v>9.2530000000000001</c:v>
                </c:pt>
                <c:pt idx="9254" formatCode="General">
                  <c:v>9.2539999999999996</c:v>
                </c:pt>
                <c:pt idx="9255" formatCode="General">
                  <c:v>9.2550000000000008</c:v>
                </c:pt>
                <c:pt idx="9256" formatCode="General">
                  <c:v>9.2560000000000002</c:v>
                </c:pt>
                <c:pt idx="9257" formatCode="General">
                  <c:v>9.2569999999999997</c:v>
                </c:pt>
                <c:pt idx="9258" formatCode="General">
                  <c:v>9.2579999999999991</c:v>
                </c:pt>
                <c:pt idx="9259" formatCode="General">
                  <c:v>9.2590000000000003</c:v>
                </c:pt>
                <c:pt idx="9260" formatCode="General">
                  <c:v>9.26</c:v>
                </c:pt>
                <c:pt idx="9261" formatCode="General">
                  <c:v>9.2609999999999992</c:v>
                </c:pt>
                <c:pt idx="9262" formatCode="General">
                  <c:v>9.2620000000000005</c:v>
                </c:pt>
                <c:pt idx="9263" formatCode="General">
                  <c:v>9.2629999999999999</c:v>
                </c:pt>
                <c:pt idx="9264" formatCode="General">
                  <c:v>9.2639999999999993</c:v>
                </c:pt>
                <c:pt idx="9265" formatCode="General">
                  <c:v>9.2650000000000006</c:v>
                </c:pt>
                <c:pt idx="9266" formatCode="General">
                  <c:v>9.266</c:v>
                </c:pt>
                <c:pt idx="9267" formatCode="General">
                  <c:v>9.2669999999999995</c:v>
                </c:pt>
                <c:pt idx="9268" formatCode="General">
                  <c:v>9.2680000000000007</c:v>
                </c:pt>
                <c:pt idx="9269" formatCode="General">
                  <c:v>9.2690000000000001</c:v>
                </c:pt>
                <c:pt idx="9270" formatCode="General">
                  <c:v>9.27</c:v>
                </c:pt>
                <c:pt idx="9271" formatCode="General">
                  <c:v>9.2710000000000008</c:v>
                </c:pt>
                <c:pt idx="9272" formatCode="General">
                  <c:v>9.2720000000000002</c:v>
                </c:pt>
                <c:pt idx="9273" formatCode="General">
                  <c:v>9.2729999999999997</c:v>
                </c:pt>
                <c:pt idx="9274" formatCode="General">
                  <c:v>9.2739999999999991</c:v>
                </c:pt>
                <c:pt idx="9275" formatCode="General">
                  <c:v>9.2750000000000004</c:v>
                </c:pt>
                <c:pt idx="9276" formatCode="General">
                  <c:v>9.2759999999999998</c:v>
                </c:pt>
                <c:pt idx="9277" formatCode="General">
                  <c:v>9.2769999999999992</c:v>
                </c:pt>
                <c:pt idx="9278" formatCode="General">
                  <c:v>9.2780000000000005</c:v>
                </c:pt>
                <c:pt idx="9279" formatCode="General">
                  <c:v>9.2789999999999999</c:v>
                </c:pt>
                <c:pt idx="9280" formatCode="General">
                  <c:v>9.2799999999999994</c:v>
                </c:pt>
                <c:pt idx="9281" formatCode="General">
                  <c:v>9.2810000000000006</c:v>
                </c:pt>
                <c:pt idx="9282" formatCode="General">
                  <c:v>9.282</c:v>
                </c:pt>
                <c:pt idx="9283" formatCode="General">
                  <c:v>9.2829999999999995</c:v>
                </c:pt>
                <c:pt idx="9284" formatCode="General">
                  <c:v>9.2840000000000007</c:v>
                </c:pt>
                <c:pt idx="9285" formatCode="General">
                  <c:v>9.2850000000000001</c:v>
                </c:pt>
                <c:pt idx="9286" formatCode="General">
                  <c:v>9.2859999999999996</c:v>
                </c:pt>
                <c:pt idx="9287" formatCode="General">
                  <c:v>9.2870000000000008</c:v>
                </c:pt>
                <c:pt idx="9288" formatCode="General">
                  <c:v>9.2880000000000003</c:v>
                </c:pt>
                <c:pt idx="9289" formatCode="General">
                  <c:v>9.2889999999999997</c:v>
                </c:pt>
                <c:pt idx="9290" formatCode="General">
                  <c:v>9.2899999999999991</c:v>
                </c:pt>
                <c:pt idx="9291" formatCode="General">
                  <c:v>9.2910000000000004</c:v>
                </c:pt>
                <c:pt idx="9292" formatCode="General">
                  <c:v>9.2919999999999998</c:v>
                </c:pt>
                <c:pt idx="9293" formatCode="General">
                  <c:v>9.2929999999999993</c:v>
                </c:pt>
                <c:pt idx="9294" formatCode="General">
                  <c:v>9.2940000000000005</c:v>
                </c:pt>
                <c:pt idx="9295" formatCode="General">
                  <c:v>9.2949999999999999</c:v>
                </c:pt>
                <c:pt idx="9296" formatCode="General">
                  <c:v>9.2959999999999994</c:v>
                </c:pt>
                <c:pt idx="9297" formatCode="General">
                  <c:v>9.2970000000000006</c:v>
                </c:pt>
                <c:pt idx="9298" formatCode="General">
                  <c:v>9.298</c:v>
                </c:pt>
                <c:pt idx="9299" formatCode="General">
                  <c:v>9.2989999999999995</c:v>
                </c:pt>
                <c:pt idx="9300" formatCode="General">
                  <c:v>9.3000000000000007</c:v>
                </c:pt>
                <c:pt idx="9301" formatCode="General">
                  <c:v>9.3010000000000002</c:v>
                </c:pt>
                <c:pt idx="9302" formatCode="General">
                  <c:v>9.3019999999999996</c:v>
                </c:pt>
                <c:pt idx="9303" formatCode="General">
                  <c:v>9.3030000000000008</c:v>
                </c:pt>
                <c:pt idx="9304" formatCode="General">
                  <c:v>9.3040000000000003</c:v>
                </c:pt>
                <c:pt idx="9305" formatCode="General">
                  <c:v>9.3049999999999997</c:v>
                </c:pt>
                <c:pt idx="9306" formatCode="General">
                  <c:v>9.3059999999999992</c:v>
                </c:pt>
                <c:pt idx="9307" formatCode="General">
                  <c:v>9.3070000000000004</c:v>
                </c:pt>
                <c:pt idx="9308" formatCode="General">
                  <c:v>9.3079999999999998</c:v>
                </c:pt>
                <c:pt idx="9309" formatCode="General">
                  <c:v>9.3089999999999993</c:v>
                </c:pt>
                <c:pt idx="9310" formatCode="General">
                  <c:v>9.31</c:v>
                </c:pt>
                <c:pt idx="9311" formatCode="General">
                  <c:v>9.3109999999999999</c:v>
                </c:pt>
                <c:pt idx="9312" formatCode="General">
                  <c:v>9.3119999999999994</c:v>
                </c:pt>
                <c:pt idx="9313" formatCode="General">
                  <c:v>9.3130000000000006</c:v>
                </c:pt>
                <c:pt idx="9314" formatCode="General">
                  <c:v>9.3140000000000001</c:v>
                </c:pt>
                <c:pt idx="9315" formatCode="General">
                  <c:v>9.3149999999999995</c:v>
                </c:pt>
                <c:pt idx="9316" formatCode="General">
                  <c:v>9.3160000000000007</c:v>
                </c:pt>
                <c:pt idx="9317" formatCode="General">
                  <c:v>9.3170000000000002</c:v>
                </c:pt>
                <c:pt idx="9318" formatCode="General">
                  <c:v>9.3179999999999996</c:v>
                </c:pt>
                <c:pt idx="9319" formatCode="General">
                  <c:v>9.3190000000000008</c:v>
                </c:pt>
                <c:pt idx="9320" formatCode="General">
                  <c:v>9.32</c:v>
                </c:pt>
                <c:pt idx="9321" formatCode="General">
                  <c:v>9.3209999999999997</c:v>
                </c:pt>
                <c:pt idx="9322" formatCode="General">
                  <c:v>9.3219999999999992</c:v>
                </c:pt>
                <c:pt idx="9323" formatCode="General">
                  <c:v>9.3230000000000004</c:v>
                </c:pt>
                <c:pt idx="9324" formatCode="General">
                  <c:v>9.3239999999999998</c:v>
                </c:pt>
                <c:pt idx="9325" formatCode="General">
                  <c:v>9.3249999999999993</c:v>
                </c:pt>
                <c:pt idx="9326" formatCode="General">
                  <c:v>9.3260000000000005</c:v>
                </c:pt>
                <c:pt idx="9327" formatCode="General">
                  <c:v>9.327</c:v>
                </c:pt>
                <c:pt idx="9328" formatCode="General">
                  <c:v>9.3279999999999994</c:v>
                </c:pt>
                <c:pt idx="9329" formatCode="General">
                  <c:v>9.3290000000000006</c:v>
                </c:pt>
                <c:pt idx="9330" formatCode="General">
                  <c:v>9.33</c:v>
                </c:pt>
                <c:pt idx="9331" formatCode="General">
                  <c:v>9.3309999999999995</c:v>
                </c:pt>
                <c:pt idx="9332" formatCode="General">
                  <c:v>9.3320000000000007</c:v>
                </c:pt>
                <c:pt idx="9333" formatCode="General">
                  <c:v>9.3330000000000002</c:v>
                </c:pt>
                <c:pt idx="9334" formatCode="General">
                  <c:v>9.3339999999999996</c:v>
                </c:pt>
                <c:pt idx="9335" formatCode="General">
                  <c:v>9.3350000000000009</c:v>
                </c:pt>
                <c:pt idx="9336" formatCode="General">
                  <c:v>9.3360000000000003</c:v>
                </c:pt>
                <c:pt idx="9337" formatCode="General">
                  <c:v>9.3369999999999997</c:v>
                </c:pt>
                <c:pt idx="9338" formatCode="General">
                  <c:v>9.3379999999999992</c:v>
                </c:pt>
                <c:pt idx="9339" formatCode="General">
                  <c:v>9.3390000000000004</c:v>
                </c:pt>
                <c:pt idx="9340" formatCode="General">
                  <c:v>9.34</c:v>
                </c:pt>
                <c:pt idx="9341" formatCode="General">
                  <c:v>9.3409999999999993</c:v>
                </c:pt>
                <c:pt idx="9342" formatCode="General">
                  <c:v>9.3420000000000005</c:v>
                </c:pt>
                <c:pt idx="9343" formatCode="General">
                  <c:v>9.343</c:v>
                </c:pt>
                <c:pt idx="9344" formatCode="General">
                  <c:v>9.3439999999999994</c:v>
                </c:pt>
                <c:pt idx="9345" formatCode="General">
                  <c:v>9.3450000000000006</c:v>
                </c:pt>
                <c:pt idx="9346" formatCode="General">
                  <c:v>9.3460000000000001</c:v>
                </c:pt>
                <c:pt idx="9347" formatCode="General">
                  <c:v>9.3469999999999995</c:v>
                </c:pt>
                <c:pt idx="9348" formatCode="General">
                  <c:v>9.3480000000000008</c:v>
                </c:pt>
                <c:pt idx="9349" formatCode="General">
                  <c:v>9.3490000000000002</c:v>
                </c:pt>
                <c:pt idx="9350" formatCode="General">
                  <c:v>9.35</c:v>
                </c:pt>
                <c:pt idx="9351" formatCode="General">
                  <c:v>9.3510000000000009</c:v>
                </c:pt>
                <c:pt idx="9352" formatCode="General">
                  <c:v>9.3520000000000003</c:v>
                </c:pt>
                <c:pt idx="9353" formatCode="General">
                  <c:v>9.3529999999999998</c:v>
                </c:pt>
                <c:pt idx="9354" formatCode="General">
                  <c:v>9.3539999999999992</c:v>
                </c:pt>
                <c:pt idx="9355" formatCode="General">
                  <c:v>9.3550000000000004</c:v>
                </c:pt>
                <c:pt idx="9356" formatCode="General">
                  <c:v>9.3559999999999999</c:v>
                </c:pt>
                <c:pt idx="9357" formatCode="General">
                  <c:v>9.3569999999999993</c:v>
                </c:pt>
                <c:pt idx="9358" formatCode="General">
                  <c:v>9.3580000000000005</c:v>
                </c:pt>
                <c:pt idx="9359" formatCode="General">
                  <c:v>9.359</c:v>
                </c:pt>
                <c:pt idx="9360" formatCode="General">
                  <c:v>9.36</c:v>
                </c:pt>
                <c:pt idx="9361" formatCode="General">
                  <c:v>9.3610000000000007</c:v>
                </c:pt>
                <c:pt idx="9362" formatCode="General">
                  <c:v>9.3620000000000001</c:v>
                </c:pt>
                <c:pt idx="9363" formatCode="General">
                  <c:v>9.3629999999999995</c:v>
                </c:pt>
                <c:pt idx="9364" formatCode="General">
                  <c:v>9.3640000000000008</c:v>
                </c:pt>
                <c:pt idx="9365" formatCode="General">
                  <c:v>9.3650000000000002</c:v>
                </c:pt>
                <c:pt idx="9366" formatCode="General">
                  <c:v>9.3659999999999997</c:v>
                </c:pt>
                <c:pt idx="9367" formatCode="General">
                  <c:v>9.3670000000000009</c:v>
                </c:pt>
                <c:pt idx="9368" formatCode="General">
                  <c:v>9.3680000000000003</c:v>
                </c:pt>
                <c:pt idx="9369" formatCode="General">
                  <c:v>9.3689999999999998</c:v>
                </c:pt>
                <c:pt idx="9370" formatCode="General">
                  <c:v>9.3699999999999992</c:v>
                </c:pt>
                <c:pt idx="9371" formatCode="General">
                  <c:v>9.3710000000000004</c:v>
                </c:pt>
                <c:pt idx="9372" formatCode="General">
                  <c:v>9.3719999999999999</c:v>
                </c:pt>
                <c:pt idx="9373" formatCode="General">
                  <c:v>9.3729999999999993</c:v>
                </c:pt>
                <c:pt idx="9374" formatCode="General">
                  <c:v>9.3740000000000006</c:v>
                </c:pt>
                <c:pt idx="9375" formatCode="General">
                  <c:v>9.375</c:v>
                </c:pt>
                <c:pt idx="9376" formatCode="General">
                  <c:v>9.3759999999999994</c:v>
                </c:pt>
                <c:pt idx="9377" formatCode="General">
                  <c:v>9.3770000000000007</c:v>
                </c:pt>
                <c:pt idx="9378" formatCode="General">
                  <c:v>9.3780000000000001</c:v>
                </c:pt>
                <c:pt idx="9379" formatCode="General">
                  <c:v>9.3789999999999996</c:v>
                </c:pt>
                <c:pt idx="9380" formatCode="General">
                  <c:v>9.3800000000000008</c:v>
                </c:pt>
                <c:pt idx="9381" formatCode="General">
                  <c:v>9.3810000000000002</c:v>
                </c:pt>
                <c:pt idx="9382" formatCode="General">
                  <c:v>9.3819999999999997</c:v>
                </c:pt>
                <c:pt idx="9383" formatCode="General">
                  <c:v>9.3829999999999991</c:v>
                </c:pt>
                <c:pt idx="9384" formatCode="General">
                  <c:v>9.3840000000000003</c:v>
                </c:pt>
                <c:pt idx="9385" formatCode="General">
                  <c:v>9.3849999999999998</c:v>
                </c:pt>
                <c:pt idx="9386" formatCode="General">
                  <c:v>9.3859999999999992</c:v>
                </c:pt>
                <c:pt idx="9387" formatCode="General">
                  <c:v>9.3870000000000005</c:v>
                </c:pt>
                <c:pt idx="9388" formatCode="General">
                  <c:v>9.3879999999999999</c:v>
                </c:pt>
                <c:pt idx="9389" formatCode="General">
                  <c:v>9.3889999999999993</c:v>
                </c:pt>
                <c:pt idx="9390" formatCode="General">
                  <c:v>9.39</c:v>
                </c:pt>
                <c:pt idx="9391" formatCode="General">
                  <c:v>9.391</c:v>
                </c:pt>
                <c:pt idx="9392" formatCode="General">
                  <c:v>9.3919999999999995</c:v>
                </c:pt>
                <c:pt idx="9393" formatCode="General">
                  <c:v>9.3930000000000007</c:v>
                </c:pt>
                <c:pt idx="9394" formatCode="General">
                  <c:v>9.3940000000000001</c:v>
                </c:pt>
                <c:pt idx="9395" formatCode="General">
                  <c:v>9.3949999999999996</c:v>
                </c:pt>
                <c:pt idx="9396" formatCode="General">
                  <c:v>9.3960000000000008</c:v>
                </c:pt>
                <c:pt idx="9397" formatCode="General">
                  <c:v>9.3970000000000002</c:v>
                </c:pt>
                <c:pt idx="9398" formatCode="General">
                  <c:v>9.3979999999999997</c:v>
                </c:pt>
                <c:pt idx="9399" formatCode="General">
                  <c:v>9.3989999999999991</c:v>
                </c:pt>
                <c:pt idx="9400" formatCode="General">
                  <c:v>9.4</c:v>
                </c:pt>
                <c:pt idx="9401" formatCode="General">
                  <c:v>9.4009999999999998</c:v>
                </c:pt>
                <c:pt idx="9402" formatCode="General">
                  <c:v>9.4019999999999992</c:v>
                </c:pt>
                <c:pt idx="9403" formatCode="General">
                  <c:v>9.4030000000000005</c:v>
                </c:pt>
                <c:pt idx="9404" formatCode="General">
                  <c:v>9.4039999999999999</c:v>
                </c:pt>
                <c:pt idx="9405" formatCode="General">
                  <c:v>9.4049999999999994</c:v>
                </c:pt>
                <c:pt idx="9406" formatCode="General">
                  <c:v>9.4060000000000006</c:v>
                </c:pt>
                <c:pt idx="9407" formatCode="General">
                  <c:v>9.407</c:v>
                </c:pt>
                <c:pt idx="9408" formatCode="General">
                  <c:v>9.4079999999999995</c:v>
                </c:pt>
                <c:pt idx="9409" formatCode="General">
                  <c:v>9.4090000000000007</c:v>
                </c:pt>
                <c:pt idx="9410" formatCode="General">
                  <c:v>9.41</c:v>
                </c:pt>
                <c:pt idx="9411" formatCode="General">
                  <c:v>9.4109999999999996</c:v>
                </c:pt>
                <c:pt idx="9412" formatCode="General">
                  <c:v>9.4120000000000008</c:v>
                </c:pt>
                <c:pt idx="9413" formatCode="General">
                  <c:v>9.4130000000000003</c:v>
                </c:pt>
                <c:pt idx="9414" formatCode="General">
                  <c:v>9.4139999999999997</c:v>
                </c:pt>
                <c:pt idx="9415" formatCode="General">
                  <c:v>9.4149999999999991</c:v>
                </c:pt>
                <c:pt idx="9416" formatCode="General">
                  <c:v>9.4160000000000004</c:v>
                </c:pt>
                <c:pt idx="9417" formatCode="General">
                  <c:v>9.4169999999999998</c:v>
                </c:pt>
                <c:pt idx="9418" formatCode="General">
                  <c:v>9.4179999999999993</c:v>
                </c:pt>
                <c:pt idx="9419" formatCode="General">
                  <c:v>9.4190000000000005</c:v>
                </c:pt>
                <c:pt idx="9420" formatCode="General">
                  <c:v>9.42</c:v>
                </c:pt>
                <c:pt idx="9421" formatCode="General">
                  <c:v>9.4209999999999994</c:v>
                </c:pt>
                <c:pt idx="9422" formatCode="General">
                  <c:v>9.4220000000000006</c:v>
                </c:pt>
                <c:pt idx="9423" formatCode="General">
                  <c:v>9.423</c:v>
                </c:pt>
                <c:pt idx="9424" formatCode="General">
                  <c:v>9.4239999999999995</c:v>
                </c:pt>
                <c:pt idx="9425" formatCode="General">
                  <c:v>9.4250000000000007</c:v>
                </c:pt>
                <c:pt idx="9426" formatCode="General">
                  <c:v>9.4260000000000002</c:v>
                </c:pt>
                <c:pt idx="9427" formatCode="General">
                  <c:v>9.4269999999999996</c:v>
                </c:pt>
                <c:pt idx="9428" formatCode="General">
                  <c:v>9.4280000000000008</c:v>
                </c:pt>
                <c:pt idx="9429" formatCode="General">
                  <c:v>9.4290000000000003</c:v>
                </c:pt>
                <c:pt idx="9430" formatCode="General">
                  <c:v>9.43</c:v>
                </c:pt>
                <c:pt idx="9431" formatCode="General">
                  <c:v>9.4309999999999992</c:v>
                </c:pt>
                <c:pt idx="9432" formatCode="General">
                  <c:v>9.4320000000000004</c:v>
                </c:pt>
                <c:pt idx="9433" formatCode="General">
                  <c:v>9.4329999999999998</c:v>
                </c:pt>
                <c:pt idx="9434" formatCode="General">
                  <c:v>9.4339999999999993</c:v>
                </c:pt>
                <c:pt idx="9435" formatCode="General">
                  <c:v>9.4350000000000005</c:v>
                </c:pt>
                <c:pt idx="9436" formatCode="General">
                  <c:v>9.4359999999999999</c:v>
                </c:pt>
                <c:pt idx="9437" formatCode="General">
                  <c:v>9.4369999999999994</c:v>
                </c:pt>
                <c:pt idx="9438" formatCode="General">
                  <c:v>9.4380000000000006</c:v>
                </c:pt>
                <c:pt idx="9439" formatCode="General">
                  <c:v>9.4390000000000001</c:v>
                </c:pt>
                <c:pt idx="9440" formatCode="General">
                  <c:v>9.44</c:v>
                </c:pt>
                <c:pt idx="9441" formatCode="General">
                  <c:v>9.4410000000000007</c:v>
                </c:pt>
                <c:pt idx="9442" formatCode="General">
                  <c:v>9.4420000000000002</c:v>
                </c:pt>
                <c:pt idx="9443" formatCode="General">
                  <c:v>9.4429999999999996</c:v>
                </c:pt>
                <c:pt idx="9444" formatCode="General">
                  <c:v>9.4440000000000008</c:v>
                </c:pt>
                <c:pt idx="9445" formatCode="General">
                  <c:v>9.4450000000000003</c:v>
                </c:pt>
                <c:pt idx="9446" formatCode="General">
                  <c:v>9.4459999999999997</c:v>
                </c:pt>
                <c:pt idx="9447" formatCode="General">
                  <c:v>9.4469999999999992</c:v>
                </c:pt>
                <c:pt idx="9448" formatCode="General">
                  <c:v>9.4480000000000004</c:v>
                </c:pt>
                <c:pt idx="9449" formatCode="General">
                  <c:v>9.4489999999999998</c:v>
                </c:pt>
                <c:pt idx="9450" formatCode="General">
                  <c:v>9.4499999999999993</c:v>
                </c:pt>
                <c:pt idx="9451" formatCode="General">
                  <c:v>9.4510000000000005</c:v>
                </c:pt>
                <c:pt idx="9452" formatCode="General">
                  <c:v>9.452</c:v>
                </c:pt>
                <c:pt idx="9453" formatCode="General">
                  <c:v>9.4529999999999994</c:v>
                </c:pt>
                <c:pt idx="9454" formatCode="General">
                  <c:v>9.4540000000000006</c:v>
                </c:pt>
                <c:pt idx="9455" formatCode="General">
                  <c:v>9.4550000000000001</c:v>
                </c:pt>
                <c:pt idx="9456" formatCode="General">
                  <c:v>9.4559999999999995</c:v>
                </c:pt>
                <c:pt idx="9457" formatCode="General">
                  <c:v>9.4570000000000007</c:v>
                </c:pt>
                <c:pt idx="9458" formatCode="General">
                  <c:v>9.4580000000000002</c:v>
                </c:pt>
                <c:pt idx="9459" formatCode="General">
                  <c:v>9.4589999999999996</c:v>
                </c:pt>
                <c:pt idx="9460" formatCode="General">
                  <c:v>9.4600000000000009</c:v>
                </c:pt>
                <c:pt idx="9461" formatCode="General">
                  <c:v>9.4610000000000003</c:v>
                </c:pt>
                <c:pt idx="9462" formatCode="General">
                  <c:v>9.4619999999999997</c:v>
                </c:pt>
                <c:pt idx="9463" formatCode="General">
                  <c:v>9.4629999999999992</c:v>
                </c:pt>
                <c:pt idx="9464" formatCode="General">
                  <c:v>9.4640000000000004</c:v>
                </c:pt>
                <c:pt idx="9465" formatCode="General">
                  <c:v>9.4649999999999999</c:v>
                </c:pt>
                <c:pt idx="9466" formatCode="General">
                  <c:v>9.4659999999999993</c:v>
                </c:pt>
                <c:pt idx="9467" formatCode="General">
                  <c:v>9.4670000000000005</c:v>
                </c:pt>
                <c:pt idx="9468" formatCode="General">
                  <c:v>9.468</c:v>
                </c:pt>
                <c:pt idx="9469" formatCode="General">
                  <c:v>9.4689999999999994</c:v>
                </c:pt>
                <c:pt idx="9470" formatCode="General">
                  <c:v>9.4700000000000006</c:v>
                </c:pt>
                <c:pt idx="9471" formatCode="General">
                  <c:v>9.4710000000000001</c:v>
                </c:pt>
                <c:pt idx="9472" formatCode="General">
                  <c:v>9.4719999999999995</c:v>
                </c:pt>
                <c:pt idx="9473" formatCode="General">
                  <c:v>9.4730000000000008</c:v>
                </c:pt>
                <c:pt idx="9474" formatCode="General">
                  <c:v>9.4740000000000002</c:v>
                </c:pt>
                <c:pt idx="9475" formatCode="General">
                  <c:v>9.4749999999999996</c:v>
                </c:pt>
                <c:pt idx="9476" formatCode="General">
                  <c:v>9.4760000000000009</c:v>
                </c:pt>
                <c:pt idx="9477" formatCode="General">
                  <c:v>9.4770000000000003</c:v>
                </c:pt>
                <c:pt idx="9478" formatCode="General">
                  <c:v>9.4779999999999998</c:v>
                </c:pt>
                <c:pt idx="9479" formatCode="General">
                  <c:v>9.4789999999999992</c:v>
                </c:pt>
                <c:pt idx="9480" formatCode="General">
                  <c:v>9.48</c:v>
                </c:pt>
                <c:pt idx="9481" formatCode="General">
                  <c:v>9.4809999999999999</c:v>
                </c:pt>
                <c:pt idx="9482" formatCode="General">
                  <c:v>9.4819999999999993</c:v>
                </c:pt>
                <c:pt idx="9483" formatCode="General">
                  <c:v>9.4830000000000005</c:v>
                </c:pt>
                <c:pt idx="9484" formatCode="General">
                  <c:v>9.484</c:v>
                </c:pt>
                <c:pt idx="9485" formatCode="General">
                  <c:v>9.4849999999999994</c:v>
                </c:pt>
                <c:pt idx="9486" formatCode="General">
                  <c:v>9.4860000000000007</c:v>
                </c:pt>
                <c:pt idx="9487" formatCode="General">
                  <c:v>9.4870000000000001</c:v>
                </c:pt>
                <c:pt idx="9488" formatCode="General">
                  <c:v>9.4879999999999995</c:v>
                </c:pt>
                <c:pt idx="9489" formatCode="General">
                  <c:v>9.4890000000000008</c:v>
                </c:pt>
                <c:pt idx="9490" formatCode="General">
                  <c:v>9.49</c:v>
                </c:pt>
                <c:pt idx="9491" formatCode="General">
                  <c:v>9.4909999999999997</c:v>
                </c:pt>
                <c:pt idx="9492" formatCode="General">
                  <c:v>9.4920000000000009</c:v>
                </c:pt>
                <c:pt idx="9493" formatCode="General">
                  <c:v>9.4930000000000003</c:v>
                </c:pt>
                <c:pt idx="9494" formatCode="General">
                  <c:v>9.4939999999999998</c:v>
                </c:pt>
                <c:pt idx="9495" formatCode="General">
                  <c:v>9.4949999999999992</c:v>
                </c:pt>
                <c:pt idx="9496" formatCode="General">
                  <c:v>9.4960000000000004</c:v>
                </c:pt>
                <c:pt idx="9497" formatCode="General">
                  <c:v>9.4969999999999999</c:v>
                </c:pt>
                <c:pt idx="9498" formatCode="General">
                  <c:v>9.4979999999999993</c:v>
                </c:pt>
                <c:pt idx="9499" formatCode="General">
                  <c:v>9.4990000000000006</c:v>
                </c:pt>
                <c:pt idx="9500" formatCode="General">
                  <c:v>9.5</c:v>
                </c:pt>
                <c:pt idx="9501" formatCode="General">
                  <c:v>9.5009999999999994</c:v>
                </c:pt>
                <c:pt idx="9502" formatCode="General">
                  <c:v>9.5020000000000007</c:v>
                </c:pt>
                <c:pt idx="9503" formatCode="General">
                  <c:v>9.5030000000000001</c:v>
                </c:pt>
                <c:pt idx="9504" formatCode="General">
                  <c:v>9.5039999999999996</c:v>
                </c:pt>
                <c:pt idx="9505" formatCode="General">
                  <c:v>9.5050000000000008</c:v>
                </c:pt>
                <c:pt idx="9506" formatCode="General">
                  <c:v>9.5060000000000002</c:v>
                </c:pt>
                <c:pt idx="9507" formatCode="General">
                  <c:v>9.5069999999999997</c:v>
                </c:pt>
                <c:pt idx="9508" formatCode="General">
                  <c:v>9.5079999999999991</c:v>
                </c:pt>
                <c:pt idx="9509" formatCode="General">
                  <c:v>9.5090000000000003</c:v>
                </c:pt>
                <c:pt idx="9510" formatCode="General">
                  <c:v>9.51</c:v>
                </c:pt>
                <c:pt idx="9511" formatCode="General">
                  <c:v>9.5109999999999992</c:v>
                </c:pt>
                <c:pt idx="9512" formatCode="General">
                  <c:v>9.5120000000000005</c:v>
                </c:pt>
                <c:pt idx="9513" formatCode="General">
                  <c:v>9.5129999999999999</c:v>
                </c:pt>
                <c:pt idx="9514" formatCode="General">
                  <c:v>9.5139999999999993</c:v>
                </c:pt>
                <c:pt idx="9515" formatCode="General">
                  <c:v>9.5150000000000006</c:v>
                </c:pt>
                <c:pt idx="9516" formatCode="General">
                  <c:v>9.516</c:v>
                </c:pt>
                <c:pt idx="9517" formatCode="General">
                  <c:v>9.5169999999999995</c:v>
                </c:pt>
                <c:pt idx="9518" formatCode="General">
                  <c:v>9.5180000000000007</c:v>
                </c:pt>
                <c:pt idx="9519" formatCode="General">
                  <c:v>9.5190000000000001</c:v>
                </c:pt>
                <c:pt idx="9520" formatCode="General">
                  <c:v>9.52</c:v>
                </c:pt>
                <c:pt idx="9521" formatCode="General">
                  <c:v>9.5210000000000008</c:v>
                </c:pt>
                <c:pt idx="9522" formatCode="General">
                  <c:v>9.5220000000000002</c:v>
                </c:pt>
                <c:pt idx="9523" formatCode="General">
                  <c:v>9.5229999999999997</c:v>
                </c:pt>
                <c:pt idx="9524" formatCode="General">
                  <c:v>9.5239999999999991</c:v>
                </c:pt>
                <c:pt idx="9525" formatCode="General">
                  <c:v>9.5250000000000004</c:v>
                </c:pt>
                <c:pt idx="9526" formatCode="General">
                  <c:v>9.5259999999999998</c:v>
                </c:pt>
                <c:pt idx="9527" formatCode="General">
                  <c:v>9.5269999999999992</c:v>
                </c:pt>
                <c:pt idx="9528" formatCode="General">
                  <c:v>9.5280000000000005</c:v>
                </c:pt>
                <c:pt idx="9529" formatCode="General">
                  <c:v>9.5289999999999999</c:v>
                </c:pt>
                <c:pt idx="9530" formatCode="General">
                  <c:v>9.5299999999999994</c:v>
                </c:pt>
                <c:pt idx="9531" formatCode="General">
                  <c:v>9.5310000000000006</c:v>
                </c:pt>
                <c:pt idx="9532" formatCode="General">
                  <c:v>9.532</c:v>
                </c:pt>
                <c:pt idx="9533" formatCode="General">
                  <c:v>9.5329999999999995</c:v>
                </c:pt>
                <c:pt idx="9534" formatCode="General">
                  <c:v>9.5340000000000007</c:v>
                </c:pt>
                <c:pt idx="9535" formatCode="General">
                  <c:v>9.5350000000000001</c:v>
                </c:pt>
                <c:pt idx="9536" formatCode="General">
                  <c:v>9.5359999999999996</c:v>
                </c:pt>
                <c:pt idx="9537" formatCode="General">
                  <c:v>9.5370000000000008</c:v>
                </c:pt>
                <c:pt idx="9538" formatCode="General">
                  <c:v>9.5380000000000003</c:v>
                </c:pt>
                <c:pt idx="9539" formatCode="General">
                  <c:v>9.5389999999999997</c:v>
                </c:pt>
                <c:pt idx="9540" formatCode="General">
                  <c:v>9.5399999999999991</c:v>
                </c:pt>
                <c:pt idx="9541" formatCode="General">
                  <c:v>9.5410000000000004</c:v>
                </c:pt>
                <c:pt idx="9542" formatCode="General">
                  <c:v>9.5419999999999998</c:v>
                </c:pt>
                <c:pt idx="9543" formatCode="General">
                  <c:v>9.5429999999999993</c:v>
                </c:pt>
                <c:pt idx="9544" formatCode="General">
                  <c:v>9.5440000000000005</c:v>
                </c:pt>
                <c:pt idx="9545" formatCode="General">
                  <c:v>9.5449999999999999</c:v>
                </c:pt>
                <c:pt idx="9546" formatCode="General">
                  <c:v>9.5459999999999994</c:v>
                </c:pt>
                <c:pt idx="9547" formatCode="General">
                  <c:v>9.5470000000000006</c:v>
                </c:pt>
                <c:pt idx="9548" formatCode="General">
                  <c:v>9.548</c:v>
                </c:pt>
                <c:pt idx="9549" formatCode="General">
                  <c:v>9.5489999999999995</c:v>
                </c:pt>
                <c:pt idx="9550" formatCode="General">
                  <c:v>9.5500000000000007</c:v>
                </c:pt>
                <c:pt idx="9551" formatCode="General">
                  <c:v>9.5510000000000002</c:v>
                </c:pt>
                <c:pt idx="9552" formatCode="General">
                  <c:v>9.5519999999999996</c:v>
                </c:pt>
                <c:pt idx="9553" formatCode="General">
                  <c:v>9.5530000000000008</c:v>
                </c:pt>
                <c:pt idx="9554" formatCode="General">
                  <c:v>9.5540000000000003</c:v>
                </c:pt>
                <c:pt idx="9555" formatCode="General">
                  <c:v>9.5549999999999997</c:v>
                </c:pt>
                <c:pt idx="9556" formatCode="General">
                  <c:v>9.5559999999999992</c:v>
                </c:pt>
                <c:pt idx="9557" formatCode="General">
                  <c:v>9.5570000000000004</c:v>
                </c:pt>
                <c:pt idx="9558" formatCode="General">
                  <c:v>9.5579999999999998</c:v>
                </c:pt>
                <c:pt idx="9559" formatCode="General">
                  <c:v>9.5589999999999993</c:v>
                </c:pt>
                <c:pt idx="9560" formatCode="General">
                  <c:v>9.56</c:v>
                </c:pt>
                <c:pt idx="9561" formatCode="General">
                  <c:v>9.5609999999999999</c:v>
                </c:pt>
                <c:pt idx="9562" formatCode="General">
                  <c:v>9.5619999999999994</c:v>
                </c:pt>
                <c:pt idx="9563" formatCode="General">
                  <c:v>9.5630000000000006</c:v>
                </c:pt>
                <c:pt idx="9564" formatCode="General">
                  <c:v>9.5640000000000001</c:v>
                </c:pt>
                <c:pt idx="9565" formatCode="General">
                  <c:v>9.5649999999999995</c:v>
                </c:pt>
                <c:pt idx="9566" formatCode="General">
                  <c:v>9.5660000000000007</c:v>
                </c:pt>
                <c:pt idx="9567" formatCode="General">
                  <c:v>9.5670000000000002</c:v>
                </c:pt>
                <c:pt idx="9568" formatCode="General">
                  <c:v>9.5679999999999996</c:v>
                </c:pt>
                <c:pt idx="9569" formatCode="General">
                  <c:v>9.5690000000000008</c:v>
                </c:pt>
                <c:pt idx="9570" formatCode="General">
                  <c:v>9.57</c:v>
                </c:pt>
                <c:pt idx="9571" formatCode="General">
                  <c:v>9.5709999999999997</c:v>
                </c:pt>
                <c:pt idx="9572" formatCode="General">
                  <c:v>9.5719999999999992</c:v>
                </c:pt>
                <c:pt idx="9573" formatCode="General">
                  <c:v>9.5730000000000004</c:v>
                </c:pt>
                <c:pt idx="9574" formatCode="General">
                  <c:v>9.5739999999999998</c:v>
                </c:pt>
                <c:pt idx="9575" formatCode="General">
                  <c:v>9.5749999999999993</c:v>
                </c:pt>
                <c:pt idx="9576" formatCode="General">
                  <c:v>9.5760000000000005</c:v>
                </c:pt>
                <c:pt idx="9577" formatCode="General">
                  <c:v>9.577</c:v>
                </c:pt>
                <c:pt idx="9578" formatCode="General">
                  <c:v>9.5779999999999994</c:v>
                </c:pt>
                <c:pt idx="9579" formatCode="General">
                  <c:v>9.5790000000000006</c:v>
                </c:pt>
                <c:pt idx="9580" formatCode="General">
                  <c:v>9.58</c:v>
                </c:pt>
                <c:pt idx="9581" formatCode="General">
                  <c:v>9.5809999999999995</c:v>
                </c:pt>
                <c:pt idx="9582" formatCode="General">
                  <c:v>9.5820000000000007</c:v>
                </c:pt>
                <c:pt idx="9583" formatCode="General">
                  <c:v>9.5830000000000002</c:v>
                </c:pt>
                <c:pt idx="9584" formatCode="General">
                  <c:v>9.5839999999999996</c:v>
                </c:pt>
                <c:pt idx="9585" formatCode="General">
                  <c:v>9.5850000000000009</c:v>
                </c:pt>
                <c:pt idx="9586" formatCode="General">
                  <c:v>9.5860000000000003</c:v>
                </c:pt>
                <c:pt idx="9587" formatCode="General">
                  <c:v>9.5869999999999997</c:v>
                </c:pt>
                <c:pt idx="9588" formatCode="General">
                  <c:v>9.5879999999999992</c:v>
                </c:pt>
                <c:pt idx="9589" formatCode="General">
                  <c:v>9.5890000000000004</c:v>
                </c:pt>
                <c:pt idx="9590" formatCode="General">
                  <c:v>9.59</c:v>
                </c:pt>
                <c:pt idx="9591" formatCode="General">
                  <c:v>9.5909999999999993</c:v>
                </c:pt>
                <c:pt idx="9592" formatCode="General">
                  <c:v>9.5920000000000005</c:v>
                </c:pt>
                <c:pt idx="9593" formatCode="General">
                  <c:v>9.593</c:v>
                </c:pt>
                <c:pt idx="9594" formatCode="General">
                  <c:v>9.5939999999999994</c:v>
                </c:pt>
                <c:pt idx="9595" formatCode="General">
                  <c:v>9.5950000000000006</c:v>
                </c:pt>
                <c:pt idx="9596" formatCode="General">
                  <c:v>9.5960000000000001</c:v>
                </c:pt>
                <c:pt idx="9597" formatCode="General">
                  <c:v>9.5969999999999995</c:v>
                </c:pt>
                <c:pt idx="9598" formatCode="General">
                  <c:v>9.5980000000000008</c:v>
                </c:pt>
                <c:pt idx="9599" formatCode="General">
                  <c:v>9.5990000000000002</c:v>
                </c:pt>
                <c:pt idx="9600" formatCode="General">
                  <c:v>9.6</c:v>
                </c:pt>
                <c:pt idx="9601" formatCode="General">
                  <c:v>9.6010000000000009</c:v>
                </c:pt>
                <c:pt idx="9602" formatCode="General">
                  <c:v>9.6020000000000003</c:v>
                </c:pt>
                <c:pt idx="9603" formatCode="General">
                  <c:v>9.6029999999999998</c:v>
                </c:pt>
                <c:pt idx="9604" formatCode="General">
                  <c:v>9.6039999999999992</c:v>
                </c:pt>
                <c:pt idx="9605" formatCode="General">
                  <c:v>9.6050000000000004</c:v>
                </c:pt>
                <c:pt idx="9606" formatCode="General">
                  <c:v>9.6059999999999999</c:v>
                </c:pt>
                <c:pt idx="9607" formatCode="General">
                  <c:v>9.6069999999999993</c:v>
                </c:pt>
                <c:pt idx="9608" formatCode="General">
                  <c:v>9.6080000000000005</c:v>
                </c:pt>
                <c:pt idx="9609" formatCode="General">
                  <c:v>9.609</c:v>
                </c:pt>
                <c:pt idx="9610" formatCode="General">
                  <c:v>9.61</c:v>
                </c:pt>
                <c:pt idx="9611" formatCode="General">
                  <c:v>9.6110000000000007</c:v>
                </c:pt>
                <c:pt idx="9612" formatCode="General">
                  <c:v>9.6120000000000001</c:v>
                </c:pt>
                <c:pt idx="9613" formatCode="General">
                  <c:v>9.6129999999999995</c:v>
                </c:pt>
                <c:pt idx="9614" formatCode="General">
                  <c:v>9.6140000000000008</c:v>
                </c:pt>
                <c:pt idx="9615" formatCode="General">
                  <c:v>9.6150000000000002</c:v>
                </c:pt>
                <c:pt idx="9616" formatCode="General">
                  <c:v>9.6159999999999997</c:v>
                </c:pt>
                <c:pt idx="9617" formatCode="General">
                  <c:v>9.6170000000000009</c:v>
                </c:pt>
                <c:pt idx="9618" formatCode="General">
                  <c:v>9.6180000000000003</c:v>
                </c:pt>
                <c:pt idx="9619" formatCode="General">
                  <c:v>9.6189999999999998</c:v>
                </c:pt>
                <c:pt idx="9620" formatCode="General">
                  <c:v>9.6199999999999992</c:v>
                </c:pt>
                <c:pt idx="9621" formatCode="General">
                  <c:v>9.6210000000000004</c:v>
                </c:pt>
                <c:pt idx="9622" formatCode="General">
                  <c:v>9.6219999999999999</c:v>
                </c:pt>
                <c:pt idx="9623" formatCode="General">
                  <c:v>9.6229999999999993</c:v>
                </c:pt>
                <c:pt idx="9624" formatCode="General">
                  <c:v>9.6240000000000006</c:v>
                </c:pt>
                <c:pt idx="9625" formatCode="General">
                  <c:v>9.625</c:v>
                </c:pt>
                <c:pt idx="9626" formatCode="General">
                  <c:v>9.6259999999999994</c:v>
                </c:pt>
                <c:pt idx="9627" formatCode="General">
                  <c:v>9.6270000000000007</c:v>
                </c:pt>
                <c:pt idx="9628" formatCode="General">
                  <c:v>9.6280000000000001</c:v>
                </c:pt>
                <c:pt idx="9629" formatCode="General">
                  <c:v>9.6289999999999996</c:v>
                </c:pt>
                <c:pt idx="9630" formatCode="General">
                  <c:v>9.6300000000000008</c:v>
                </c:pt>
                <c:pt idx="9631" formatCode="General">
                  <c:v>9.6310000000000002</c:v>
                </c:pt>
                <c:pt idx="9632" formatCode="General">
                  <c:v>9.6319999999999997</c:v>
                </c:pt>
                <c:pt idx="9633" formatCode="General">
                  <c:v>9.6329999999999991</c:v>
                </c:pt>
                <c:pt idx="9634" formatCode="General">
                  <c:v>9.6340000000000003</c:v>
                </c:pt>
                <c:pt idx="9635" formatCode="General">
                  <c:v>9.6349999999999998</c:v>
                </c:pt>
                <c:pt idx="9636" formatCode="General">
                  <c:v>9.6359999999999992</c:v>
                </c:pt>
                <c:pt idx="9637" formatCode="General">
                  <c:v>9.6370000000000005</c:v>
                </c:pt>
                <c:pt idx="9638" formatCode="General">
                  <c:v>9.6379999999999999</c:v>
                </c:pt>
                <c:pt idx="9639" formatCode="General">
                  <c:v>9.6389999999999993</c:v>
                </c:pt>
                <c:pt idx="9640" formatCode="General">
                  <c:v>9.64</c:v>
                </c:pt>
                <c:pt idx="9641" formatCode="General">
                  <c:v>9.641</c:v>
                </c:pt>
                <c:pt idx="9642" formatCode="General">
                  <c:v>9.6419999999999995</c:v>
                </c:pt>
                <c:pt idx="9643" formatCode="General">
                  <c:v>9.6430000000000007</c:v>
                </c:pt>
                <c:pt idx="9644" formatCode="General">
                  <c:v>9.6440000000000001</c:v>
                </c:pt>
                <c:pt idx="9645" formatCode="General">
                  <c:v>9.6449999999999996</c:v>
                </c:pt>
                <c:pt idx="9646" formatCode="General">
                  <c:v>9.6460000000000008</c:v>
                </c:pt>
                <c:pt idx="9647" formatCode="General">
                  <c:v>9.6470000000000002</c:v>
                </c:pt>
                <c:pt idx="9648" formatCode="General">
                  <c:v>9.6479999999999997</c:v>
                </c:pt>
                <c:pt idx="9649" formatCode="General">
                  <c:v>9.6489999999999991</c:v>
                </c:pt>
                <c:pt idx="9650" formatCode="General">
                  <c:v>9.65</c:v>
                </c:pt>
                <c:pt idx="9651" formatCode="General">
                  <c:v>9.6509999999999998</c:v>
                </c:pt>
                <c:pt idx="9652" formatCode="General">
                  <c:v>9.6519999999999992</c:v>
                </c:pt>
                <c:pt idx="9653" formatCode="General">
                  <c:v>9.6530000000000005</c:v>
                </c:pt>
                <c:pt idx="9654" formatCode="General">
                  <c:v>9.6539999999999999</c:v>
                </c:pt>
                <c:pt idx="9655" formatCode="General">
                  <c:v>9.6549999999999994</c:v>
                </c:pt>
                <c:pt idx="9656" formatCode="General">
                  <c:v>9.6560000000000006</c:v>
                </c:pt>
                <c:pt idx="9657" formatCode="General">
                  <c:v>9.657</c:v>
                </c:pt>
                <c:pt idx="9658" formatCode="General">
                  <c:v>9.6579999999999995</c:v>
                </c:pt>
                <c:pt idx="9659" formatCode="General">
                  <c:v>9.6590000000000007</c:v>
                </c:pt>
                <c:pt idx="9660" formatCode="General">
                  <c:v>9.66</c:v>
                </c:pt>
                <c:pt idx="9661" formatCode="General">
                  <c:v>9.6609999999999996</c:v>
                </c:pt>
                <c:pt idx="9662" formatCode="General">
                  <c:v>9.6620000000000008</c:v>
                </c:pt>
                <c:pt idx="9663" formatCode="General">
                  <c:v>9.6630000000000003</c:v>
                </c:pt>
                <c:pt idx="9664" formatCode="General">
                  <c:v>9.6639999999999997</c:v>
                </c:pt>
                <c:pt idx="9665" formatCode="General">
                  <c:v>9.6649999999999991</c:v>
                </c:pt>
                <c:pt idx="9666" formatCode="General">
                  <c:v>9.6660000000000004</c:v>
                </c:pt>
                <c:pt idx="9667" formatCode="General">
                  <c:v>9.6669999999999998</c:v>
                </c:pt>
                <c:pt idx="9668" formatCode="General">
                  <c:v>9.6679999999999993</c:v>
                </c:pt>
                <c:pt idx="9669" formatCode="General">
                  <c:v>9.6690000000000005</c:v>
                </c:pt>
                <c:pt idx="9670" formatCode="General">
                  <c:v>9.67</c:v>
                </c:pt>
                <c:pt idx="9671" formatCode="General">
                  <c:v>9.6709999999999994</c:v>
                </c:pt>
                <c:pt idx="9672" formatCode="General">
                  <c:v>9.6720000000000006</c:v>
                </c:pt>
                <c:pt idx="9673" formatCode="General">
                  <c:v>9.673</c:v>
                </c:pt>
                <c:pt idx="9674" formatCode="General">
                  <c:v>9.6739999999999995</c:v>
                </c:pt>
                <c:pt idx="9675" formatCode="General">
                  <c:v>9.6750000000000007</c:v>
                </c:pt>
                <c:pt idx="9676" formatCode="General">
                  <c:v>9.6760000000000002</c:v>
                </c:pt>
                <c:pt idx="9677" formatCode="General">
                  <c:v>9.6769999999999996</c:v>
                </c:pt>
                <c:pt idx="9678" formatCode="General">
                  <c:v>9.6780000000000008</c:v>
                </c:pt>
                <c:pt idx="9679" formatCode="General">
                  <c:v>9.6790000000000003</c:v>
                </c:pt>
                <c:pt idx="9680" formatCode="General">
                  <c:v>9.68</c:v>
                </c:pt>
                <c:pt idx="9681" formatCode="General">
                  <c:v>9.6809999999999992</c:v>
                </c:pt>
                <c:pt idx="9682" formatCode="General">
                  <c:v>9.6820000000000004</c:v>
                </c:pt>
                <c:pt idx="9683" formatCode="General">
                  <c:v>9.6829999999999998</c:v>
                </c:pt>
                <c:pt idx="9684" formatCode="General">
                  <c:v>9.6839999999999993</c:v>
                </c:pt>
                <c:pt idx="9685" formatCode="General">
                  <c:v>9.6850000000000005</c:v>
                </c:pt>
                <c:pt idx="9686" formatCode="General">
                  <c:v>9.6859999999999999</c:v>
                </c:pt>
                <c:pt idx="9687" formatCode="General">
                  <c:v>9.6869999999999994</c:v>
                </c:pt>
                <c:pt idx="9688" formatCode="General">
                  <c:v>9.6880000000000006</c:v>
                </c:pt>
                <c:pt idx="9689" formatCode="General">
                  <c:v>9.6890000000000001</c:v>
                </c:pt>
                <c:pt idx="9690" formatCode="General">
                  <c:v>9.69</c:v>
                </c:pt>
                <c:pt idx="9691" formatCode="General">
                  <c:v>9.6910000000000007</c:v>
                </c:pt>
                <c:pt idx="9692" formatCode="General">
                  <c:v>9.6920000000000002</c:v>
                </c:pt>
                <c:pt idx="9693" formatCode="General">
                  <c:v>9.6929999999999996</c:v>
                </c:pt>
                <c:pt idx="9694" formatCode="General">
                  <c:v>9.6940000000000008</c:v>
                </c:pt>
                <c:pt idx="9695" formatCode="General">
                  <c:v>9.6950000000000003</c:v>
                </c:pt>
                <c:pt idx="9696" formatCode="General">
                  <c:v>9.6959999999999997</c:v>
                </c:pt>
                <c:pt idx="9697" formatCode="General">
                  <c:v>9.6969999999999992</c:v>
                </c:pt>
                <c:pt idx="9698" formatCode="General">
                  <c:v>9.6980000000000004</c:v>
                </c:pt>
                <c:pt idx="9699" formatCode="General">
                  <c:v>9.6989999999999998</c:v>
                </c:pt>
                <c:pt idx="9700" formatCode="General">
                  <c:v>9.6999999999999993</c:v>
                </c:pt>
                <c:pt idx="9701" formatCode="General">
                  <c:v>9.7010000000000005</c:v>
                </c:pt>
                <c:pt idx="9702" formatCode="General">
                  <c:v>9.702</c:v>
                </c:pt>
                <c:pt idx="9703" formatCode="General">
                  <c:v>9.7029999999999994</c:v>
                </c:pt>
                <c:pt idx="9704" formatCode="General">
                  <c:v>9.7040000000000006</c:v>
                </c:pt>
                <c:pt idx="9705" formatCode="General">
                  <c:v>9.7050000000000001</c:v>
                </c:pt>
                <c:pt idx="9706" formatCode="General">
                  <c:v>9.7059999999999995</c:v>
                </c:pt>
                <c:pt idx="9707" formatCode="General">
                  <c:v>9.7070000000000007</c:v>
                </c:pt>
                <c:pt idx="9708" formatCode="General">
                  <c:v>9.7080000000000002</c:v>
                </c:pt>
                <c:pt idx="9709" formatCode="General">
                  <c:v>9.7089999999999996</c:v>
                </c:pt>
                <c:pt idx="9710" formatCode="General">
                  <c:v>9.7100000000000009</c:v>
                </c:pt>
                <c:pt idx="9711" formatCode="General">
                  <c:v>9.7110000000000003</c:v>
                </c:pt>
                <c:pt idx="9712" formatCode="General">
                  <c:v>9.7119999999999997</c:v>
                </c:pt>
                <c:pt idx="9713" formatCode="General">
                  <c:v>9.7129999999999992</c:v>
                </c:pt>
                <c:pt idx="9714" formatCode="General">
                  <c:v>9.7140000000000004</c:v>
                </c:pt>
                <c:pt idx="9715" formatCode="General">
                  <c:v>9.7149999999999999</c:v>
                </c:pt>
                <c:pt idx="9716" formatCode="General">
                  <c:v>9.7159999999999993</c:v>
                </c:pt>
                <c:pt idx="9717" formatCode="General">
                  <c:v>9.7170000000000005</c:v>
                </c:pt>
                <c:pt idx="9718" formatCode="General">
                  <c:v>9.718</c:v>
                </c:pt>
                <c:pt idx="9719" formatCode="General">
                  <c:v>9.7189999999999994</c:v>
                </c:pt>
                <c:pt idx="9720" formatCode="General">
                  <c:v>9.7200000000000006</c:v>
                </c:pt>
                <c:pt idx="9721" formatCode="General">
                  <c:v>9.7210000000000001</c:v>
                </c:pt>
                <c:pt idx="9722" formatCode="General">
                  <c:v>9.7219999999999995</c:v>
                </c:pt>
                <c:pt idx="9723" formatCode="General">
                  <c:v>9.7230000000000008</c:v>
                </c:pt>
                <c:pt idx="9724" formatCode="General">
                  <c:v>9.7240000000000002</c:v>
                </c:pt>
                <c:pt idx="9725" formatCode="General">
                  <c:v>9.7249999999999996</c:v>
                </c:pt>
                <c:pt idx="9726" formatCode="General">
                  <c:v>9.7260000000000009</c:v>
                </c:pt>
                <c:pt idx="9727" formatCode="General">
                  <c:v>9.7270000000000003</c:v>
                </c:pt>
                <c:pt idx="9728" formatCode="General">
                  <c:v>9.7279999999999998</c:v>
                </c:pt>
                <c:pt idx="9729" formatCode="General">
                  <c:v>9.7289999999999992</c:v>
                </c:pt>
                <c:pt idx="9730" formatCode="General">
                  <c:v>9.73</c:v>
                </c:pt>
                <c:pt idx="9731" formatCode="General">
                  <c:v>9.7309999999999999</c:v>
                </c:pt>
                <c:pt idx="9732" formatCode="General">
                  <c:v>9.7319999999999993</c:v>
                </c:pt>
                <c:pt idx="9733" formatCode="General">
                  <c:v>9.7330000000000005</c:v>
                </c:pt>
                <c:pt idx="9734" formatCode="General">
                  <c:v>9.734</c:v>
                </c:pt>
                <c:pt idx="9735" formatCode="General">
                  <c:v>9.7349999999999994</c:v>
                </c:pt>
                <c:pt idx="9736" formatCode="General">
                  <c:v>9.7360000000000007</c:v>
                </c:pt>
                <c:pt idx="9737" formatCode="General">
                  <c:v>9.7370000000000001</c:v>
                </c:pt>
                <c:pt idx="9738" formatCode="General">
                  <c:v>9.7379999999999995</c:v>
                </c:pt>
                <c:pt idx="9739" formatCode="General">
                  <c:v>9.7390000000000008</c:v>
                </c:pt>
                <c:pt idx="9740" formatCode="General">
                  <c:v>9.74</c:v>
                </c:pt>
                <c:pt idx="9741" formatCode="General">
                  <c:v>9.7409999999999997</c:v>
                </c:pt>
                <c:pt idx="9742" formatCode="General">
                  <c:v>9.7420000000000009</c:v>
                </c:pt>
                <c:pt idx="9743" formatCode="General">
                  <c:v>9.7430000000000003</c:v>
                </c:pt>
                <c:pt idx="9744" formatCode="General">
                  <c:v>9.7439999999999998</c:v>
                </c:pt>
                <c:pt idx="9745" formatCode="General">
                  <c:v>9.7449999999999992</c:v>
                </c:pt>
                <c:pt idx="9746" formatCode="General">
                  <c:v>9.7460000000000004</c:v>
                </c:pt>
                <c:pt idx="9747" formatCode="General">
                  <c:v>9.7469999999999999</c:v>
                </c:pt>
                <c:pt idx="9748" formatCode="General">
                  <c:v>9.7479999999999993</c:v>
                </c:pt>
                <c:pt idx="9749" formatCode="General">
                  <c:v>9.7490000000000006</c:v>
                </c:pt>
                <c:pt idx="9750" formatCode="General">
                  <c:v>9.75</c:v>
                </c:pt>
                <c:pt idx="9751" formatCode="General">
                  <c:v>9.7509999999999994</c:v>
                </c:pt>
                <c:pt idx="9752" formatCode="General">
                  <c:v>9.7520000000000007</c:v>
                </c:pt>
                <c:pt idx="9753" formatCode="General">
                  <c:v>9.7530000000000001</c:v>
                </c:pt>
                <c:pt idx="9754" formatCode="General">
                  <c:v>9.7539999999999996</c:v>
                </c:pt>
                <c:pt idx="9755" formatCode="General">
                  <c:v>9.7550000000000008</c:v>
                </c:pt>
                <c:pt idx="9756" formatCode="General">
                  <c:v>9.7560000000000002</c:v>
                </c:pt>
                <c:pt idx="9757" formatCode="General">
                  <c:v>9.7569999999999997</c:v>
                </c:pt>
                <c:pt idx="9758" formatCode="General">
                  <c:v>9.7579999999999991</c:v>
                </c:pt>
                <c:pt idx="9759" formatCode="General">
                  <c:v>9.7590000000000003</c:v>
                </c:pt>
                <c:pt idx="9760" formatCode="General">
                  <c:v>9.76</c:v>
                </c:pt>
                <c:pt idx="9761" formatCode="General">
                  <c:v>9.7609999999999992</c:v>
                </c:pt>
                <c:pt idx="9762" formatCode="General">
                  <c:v>9.7620000000000005</c:v>
                </c:pt>
                <c:pt idx="9763" formatCode="General">
                  <c:v>9.7629999999999999</c:v>
                </c:pt>
                <c:pt idx="9764" formatCode="General">
                  <c:v>9.7639999999999993</c:v>
                </c:pt>
                <c:pt idx="9765" formatCode="General">
                  <c:v>9.7650000000000006</c:v>
                </c:pt>
                <c:pt idx="9766" formatCode="General">
                  <c:v>9.766</c:v>
                </c:pt>
                <c:pt idx="9767" formatCode="General">
                  <c:v>9.7669999999999995</c:v>
                </c:pt>
                <c:pt idx="9768" formatCode="General">
                  <c:v>9.7680000000000007</c:v>
                </c:pt>
                <c:pt idx="9769" formatCode="General">
                  <c:v>9.7690000000000001</c:v>
                </c:pt>
                <c:pt idx="9770" formatCode="General">
                  <c:v>9.77</c:v>
                </c:pt>
                <c:pt idx="9771" formatCode="General">
                  <c:v>9.7710000000000008</c:v>
                </c:pt>
                <c:pt idx="9772" formatCode="General">
                  <c:v>9.7720000000000002</c:v>
                </c:pt>
                <c:pt idx="9773" formatCode="General">
                  <c:v>9.7729999999999997</c:v>
                </c:pt>
                <c:pt idx="9774" formatCode="General">
                  <c:v>9.7739999999999991</c:v>
                </c:pt>
                <c:pt idx="9775" formatCode="General">
                  <c:v>9.7750000000000004</c:v>
                </c:pt>
                <c:pt idx="9776" formatCode="General">
                  <c:v>9.7759999999999998</c:v>
                </c:pt>
                <c:pt idx="9777" formatCode="General">
                  <c:v>9.7769999999999992</c:v>
                </c:pt>
                <c:pt idx="9778" formatCode="General">
                  <c:v>9.7780000000000005</c:v>
                </c:pt>
                <c:pt idx="9779" formatCode="General">
                  <c:v>9.7789999999999999</c:v>
                </c:pt>
                <c:pt idx="9780" formatCode="General">
                  <c:v>9.7799999999999994</c:v>
                </c:pt>
                <c:pt idx="9781" formatCode="General">
                  <c:v>9.7810000000000006</c:v>
                </c:pt>
                <c:pt idx="9782" formatCode="General">
                  <c:v>9.782</c:v>
                </c:pt>
                <c:pt idx="9783" formatCode="General">
                  <c:v>9.7829999999999995</c:v>
                </c:pt>
                <c:pt idx="9784" formatCode="General">
                  <c:v>9.7840000000000007</c:v>
                </c:pt>
                <c:pt idx="9785" formatCode="General">
                  <c:v>9.7850000000000001</c:v>
                </c:pt>
                <c:pt idx="9786" formatCode="General">
                  <c:v>9.7859999999999996</c:v>
                </c:pt>
                <c:pt idx="9787" formatCode="General">
                  <c:v>9.7870000000000008</c:v>
                </c:pt>
                <c:pt idx="9788" formatCode="General">
                  <c:v>9.7880000000000003</c:v>
                </c:pt>
                <c:pt idx="9789" formatCode="General">
                  <c:v>9.7889999999999997</c:v>
                </c:pt>
                <c:pt idx="9790" formatCode="General">
                  <c:v>9.7899999999999991</c:v>
                </c:pt>
                <c:pt idx="9791" formatCode="General">
                  <c:v>9.7910000000000004</c:v>
                </c:pt>
                <c:pt idx="9792" formatCode="General">
                  <c:v>9.7919999999999998</c:v>
                </c:pt>
                <c:pt idx="9793" formatCode="General">
                  <c:v>9.7929999999999993</c:v>
                </c:pt>
                <c:pt idx="9794" formatCode="General">
                  <c:v>9.7940000000000005</c:v>
                </c:pt>
                <c:pt idx="9795" formatCode="General">
                  <c:v>9.7949999999999999</c:v>
                </c:pt>
                <c:pt idx="9796" formatCode="General">
                  <c:v>9.7959999999999994</c:v>
                </c:pt>
                <c:pt idx="9797" formatCode="General">
                  <c:v>9.7970000000000006</c:v>
                </c:pt>
                <c:pt idx="9798" formatCode="General">
                  <c:v>9.798</c:v>
                </c:pt>
                <c:pt idx="9799" formatCode="General">
                  <c:v>9.7989999999999995</c:v>
                </c:pt>
                <c:pt idx="9800" formatCode="General">
                  <c:v>9.8000000000000007</c:v>
                </c:pt>
                <c:pt idx="9801" formatCode="General">
                  <c:v>9.8010000000000002</c:v>
                </c:pt>
                <c:pt idx="9802" formatCode="General">
                  <c:v>9.8019999999999996</c:v>
                </c:pt>
                <c:pt idx="9803" formatCode="General">
                  <c:v>9.8030000000000008</c:v>
                </c:pt>
                <c:pt idx="9804" formatCode="General">
                  <c:v>9.8040000000000003</c:v>
                </c:pt>
                <c:pt idx="9805" formatCode="General">
                  <c:v>9.8049999999999997</c:v>
                </c:pt>
                <c:pt idx="9806" formatCode="General">
                  <c:v>9.8059999999999992</c:v>
                </c:pt>
                <c:pt idx="9807" formatCode="General">
                  <c:v>9.8070000000000004</c:v>
                </c:pt>
                <c:pt idx="9808" formatCode="General">
                  <c:v>9.8079999999999998</c:v>
                </c:pt>
                <c:pt idx="9809" formatCode="General">
                  <c:v>9.8089999999999993</c:v>
                </c:pt>
                <c:pt idx="9810" formatCode="General">
                  <c:v>9.81</c:v>
                </c:pt>
                <c:pt idx="9811" formatCode="General">
                  <c:v>9.8109999999999999</c:v>
                </c:pt>
                <c:pt idx="9812" formatCode="General">
                  <c:v>9.8119999999999994</c:v>
                </c:pt>
                <c:pt idx="9813" formatCode="General">
                  <c:v>9.8130000000000006</c:v>
                </c:pt>
                <c:pt idx="9814" formatCode="General">
                  <c:v>9.8140000000000001</c:v>
                </c:pt>
                <c:pt idx="9815" formatCode="General">
                  <c:v>9.8149999999999995</c:v>
                </c:pt>
                <c:pt idx="9816" formatCode="General">
                  <c:v>9.8160000000000007</c:v>
                </c:pt>
                <c:pt idx="9817" formatCode="General">
                  <c:v>9.8170000000000002</c:v>
                </c:pt>
                <c:pt idx="9818" formatCode="General">
                  <c:v>9.8179999999999996</c:v>
                </c:pt>
                <c:pt idx="9819" formatCode="General">
                  <c:v>9.8190000000000008</c:v>
                </c:pt>
                <c:pt idx="9820" formatCode="General">
                  <c:v>9.82</c:v>
                </c:pt>
                <c:pt idx="9821" formatCode="General">
                  <c:v>9.8209999999999997</c:v>
                </c:pt>
                <c:pt idx="9822" formatCode="General">
                  <c:v>9.8219999999999992</c:v>
                </c:pt>
                <c:pt idx="9823" formatCode="General">
                  <c:v>9.8230000000000004</c:v>
                </c:pt>
                <c:pt idx="9824" formatCode="General">
                  <c:v>9.8239999999999998</c:v>
                </c:pt>
                <c:pt idx="9825" formatCode="General">
                  <c:v>9.8249999999999993</c:v>
                </c:pt>
                <c:pt idx="9826" formatCode="General">
                  <c:v>9.8260000000000005</c:v>
                </c:pt>
                <c:pt idx="9827" formatCode="General">
                  <c:v>9.827</c:v>
                </c:pt>
                <c:pt idx="9828" formatCode="General">
                  <c:v>9.8279999999999994</c:v>
                </c:pt>
                <c:pt idx="9829" formatCode="General">
                  <c:v>9.8290000000000006</c:v>
                </c:pt>
                <c:pt idx="9830" formatCode="General">
                  <c:v>9.83</c:v>
                </c:pt>
                <c:pt idx="9831" formatCode="General">
                  <c:v>9.8309999999999995</c:v>
                </c:pt>
                <c:pt idx="9832" formatCode="General">
                  <c:v>9.8320000000000007</c:v>
                </c:pt>
                <c:pt idx="9833" formatCode="General">
                  <c:v>9.8330000000000002</c:v>
                </c:pt>
                <c:pt idx="9834" formatCode="General">
                  <c:v>9.8339999999999996</c:v>
                </c:pt>
                <c:pt idx="9835" formatCode="General">
                  <c:v>9.8350000000000009</c:v>
                </c:pt>
                <c:pt idx="9836" formatCode="General">
                  <c:v>9.8360000000000003</c:v>
                </c:pt>
                <c:pt idx="9837" formatCode="General">
                  <c:v>9.8369999999999997</c:v>
                </c:pt>
                <c:pt idx="9838" formatCode="General">
                  <c:v>9.8379999999999992</c:v>
                </c:pt>
                <c:pt idx="9839" formatCode="General">
                  <c:v>9.8390000000000004</c:v>
                </c:pt>
                <c:pt idx="9840" formatCode="General">
                  <c:v>9.84</c:v>
                </c:pt>
                <c:pt idx="9841" formatCode="General">
                  <c:v>9.8409999999999993</c:v>
                </c:pt>
                <c:pt idx="9842" formatCode="General">
                  <c:v>9.8420000000000005</c:v>
                </c:pt>
                <c:pt idx="9843" formatCode="General">
                  <c:v>9.843</c:v>
                </c:pt>
                <c:pt idx="9844" formatCode="General">
                  <c:v>9.8439999999999994</c:v>
                </c:pt>
                <c:pt idx="9845" formatCode="General">
                  <c:v>9.8450000000000006</c:v>
                </c:pt>
                <c:pt idx="9846" formatCode="General">
                  <c:v>9.8460000000000001</c:v>
                </c:pt>
                <c:pt idx="9847" formatCode="General">
                  <c:v>9.8469999999999995</c:v>
                </c:pt>
                <c:pt idx="9848" formatCode="General">
                  <c:v>9.8480000000000008</c:v>
                </c:pt>
                <c:pt idx="9849" formatCode="General">
                  <c:v>9.8490000000000002</c:v>
                </c:pt>
                <c:pt idx="9850" formatCode="General">
                  <c:v>9.85</c:v>
                </c:pt>
                <c:pt idx="9851" formatCode="General">
                  <c:v>9.8510000000000009</c:v>
                </c:pt>
                <c:pt idx="9852" formatCode="General">
                  <c:v>9.8520000000000003</c:v>
                </c:pt>
                <c:pt idx="9853" formatCode="General">
                  <c:v>9.8529999999999998</c:v>
                </c:pt>
                <c:pt idx="9854" formatCode="General">
                  <c:v>9.8539999999999992</c:v>
                </c:pt>
                <c:pt idx="9855" formatCode="General">
                  <c:v>9.8550000000000004</c:v>
                </c:pt>
                <c:pt idx="9856" formatCode="General">
                  <c:v>9.8559999999999999</c:v>
                </c:pt>
                <c:pt idx="9857" formatCode="General">
                  <c:v>9.8569999999999993</c:v>
                </c:pt>
                <c:pt idx="9858" formatCode="General">
                  <c:v>9.8580000000000005</c:v>
                </c:pt>
                <c:pt idx="9859" formatCode="General">
                  <c:v>9.859</c:v>
                </c:pt>
                <c:pt idx="9860" formatCode="General">
                  <c:v>9.86</c:v>
                </c:pt>
                <c:pt idx="9861" formatCode="General">
                  <c:v>9.8610000000000007</c:v>
                </c:pt>
                <c:pt idx="9862" formatCode="General">
                  <c:v>9.8620000000000001</c:v>
                </c:pt>
                <c:pt idx="9863" formatCode="General">
                  <c:v>9.8629999999999995</c:v>
                </c:pt>
                <c:pt idx="9864" formatCode="General">
                  <c:v>9.8640000000000008</c:v>
                </c:pt>
                <c:pt idx="9865" formatCode="General">
                  <c:v>9.8650000000000002</c:v>
                </c:pt>
                <c:pt idx="9866" formatCode="General">
                  <c:v>9.8659999999999997</c:v>
                </c:pt>
                <c:pt idx="9867" formatCode="General">
                  <c:v>9.8670000000000009</c:v>
                </c:pt>
                <c:pt idx="9868" formatCode="General">
                  <c:v>9.8680000000000003</c:v>
                </c:pt>
                <c:pt idx="9869" formatCode="General">
                  <c:v>9.8689999999999998</c:v>
                </c:pt>
                <c:pt idx="9870" formatCode="General">
                  <c:v>9.8699999999999992</c:v>
                </c:pt>
                <c:pt idx="9871" formatCode="General">
                  <c:v>9.8710000000000004</c:v>
                </c:pt>
                <c:pt idx="9872" formatCode="General">
                  <c:v>9.8719999999999999</c:v>
                </c:pt>
                <c:pt idx="9873" formatCode="General">
                  <c:v>9.8729999999999993</c:v>
                </c:pt>
                <c:pt idx="9874" formatCode="General">
                  <c:v>9.8740000000000006</c:v>
                </c:pt>
                <c:pt idx="9875" formatCode="General">
                  <c:v>9.875</c:v>
                </c:pt>
                <c:pt idx="9876" formatCode="General">
                  <c:v>9.8759999999999994</c:v>
                </c:pt>
                <c:pt idx="9877" formatCode="General">
                  <c:v>9.8770000000000007</c:v>
                </c:pt>
                <c:pt idx="9878" formatCode="General">
                  <c:v>9.8780000000000001</c:v>
                </c:pt>
                <c:pt idx="9879" formatCode="General">
                  <c:v>9.8789999999999996</c:v>
                </c:pt>
                <c:pt idx="9880" formatCode="General">
                  <c:v>9.8800000000000008</c:v>
                </c:pt>
                <c:pt idx="9881" formatCode="General">
                  <c:v>9.8810000000000002</c:v>
                </c:pt>
                <c:pt idx="9882" formatCode="General">
                  <c:v>9.8819999999999997</c:v>
                </c:pt>
                <c:pt idx="9883" formatCode="General">
                  <c:v>9.8829999999999991</c:v>
                </c:pt>
                <c:pt idx="9884" formatCode="General">
                  <c:v>9.8840000000000003</c:v>
                </c:pt>
                <c:pt idx="9885" formatCode="General">
                  <c:v>9.8849999999999998</c:v>
                </c:pt>
                <c:pt idx="9886" formatCode="General">
                  <c:v>9.8859999999999992</c:v>
                </c:pt>
                <c:pt idx="9887" formatCode="General">
                  <c:v>9.8870000000000005</c:v>
                </c:pt>
                <c:pt idx="9888" formatCode="General">
                  <c:v>9.8879999999999999</c:v>
                </c:pt>
                <c:pt idx="9889" formatCode="General">
                  <c:v>9.8889999999999993</c:v>
                </c:pt>
                <c:pt idx="9890" formatCode="General">
                  <c:v>9.89</c:v>
                </c:pt>
                <c:pt idx="9891" formatCode="General">
                  <c:v>9.891</c:v>
                </c:pt>
                <c:pt idx="9892" formatCode="General">
                  <c:v>9.8919999999999995</c:v>
                </c:pt>
                <c:pt idx="9893" formatCode="General">
                  <c:v>9.8930000000000007</c:v>
                </c:pt>
                <c:pt idx="9894" formatCode="General">
                  <c:v>9.8940000000000001</c:v>
                </c:pt>
                <c:pt idx="9895" formatCode="General">
                  <c:v>9.8949999999999996</c:v>
                </c:pt>
                <c:pt idx="9896" formatCode="General">
                  <c:v>9.8960000000000008</c:v>
                </c:pt>
                <c:pt idx="9897" formatCode="General">
                  <c:v>9.8970000000000002</c:v>
                </c:pt>
                <c:pt idx="9898" formatCode="General">
                  <c:v>9.8979999999999997</c:v>
                </c:pt>
                <c:pt idx="9899" formatCode="General">
                  <c:v>9.8989999999999991</c:v>
                </c:pt>
                <c:pt idx="9900" formatCode="General">
                  <c:v>9.9</c:v>
                </c:pt>
                <c:pt idx="9901" formatCode="General">
                  <c:v>9.9009999999999998</c:v>
                </c:pt>
                <c:pt idx="9902" formatCode="General">
                  <c:v>9.9019999999999992</c:v>
                </c:pt>
                <c:pt idx="9903" formatCode="General">
                  <c:v>9.9030000000000005</c:v>
                </c:pt>
                <c:pt idx="9904" formatCode="General">
                  <c:v>9.9039999999999999</c:v>
                </c:pt>
                <c:pt idx="9905" formatCode="General">
                  <c:v>9.9049999999999994</c:v>
                </c:pt>
                <c:pt idx="9906" formatCode="General">
                  <c:v>9.9060000000000006</c:v>
                </c:pt>
                <c:pt idx="9907" formatCode="General">
                  <c:v>9.907</c:v>
                </c:pt>
                <c:pt idx="9908" formatCode="General">
                  <c:v>9.9079999999999995</c:v>
                </c:pt>
                <c:pt idx="9909" formatCode="General">
                  <c:v>9.9090000000000007</c:v>
                </c:pt>
                <c:pt idx="9910" formatCode="General">
                  <c:v>9.91</c:v>
                </c:pt>
                <c:pt idx="9911" formatCode="General">
                  <c:v>9.9109999999999996</c:v>
                </c:pt>
                <c:pt idx="9912" formatCode="General">
                  <c:v>9.9120000000000008</c:v>
                </c:pt>
                <c:pt idx="9913" formatCode="General">
                  <c:v>9.9130000000000003</c:v>
                </c:pt>
                <c:pt idx="9914" formatCode="General">
                  <c:v>9.9139999999999997</c:v>
                </c:pt>
                <c:pt idx="9915" formatCode="General">
                  <c:v>9.9149999999999991</c:v>
                </c:pt>
                <c:pt idx="9916" formatCode="General">
                  <c:v>9.9160000000000004</c:v>
                </c:pt>
                <c:pt idx="9917" formatCode="General">
                  <c:v>9.9169999999999998</c:v>
                </c:pt>
                <c:pt idx="9918" formatCode="General">
                  <c:v>9.9179999999999993</c:v>
                </c:pt>
                <c:pt idx="9919" formatCode="General">
                  <c:v>9.9190000000000005</c:v>
                </c:pt>
                <c:pt idx="9920" formatCode="General">
                  <c:v>9.92</c:v>
                </c:pt>
                <c:pt idx="9921" formatCode="General">
                  <c:v>9.9209999999999994</c:v>
                </c:pt>
                <c:pt idx="9922" formatCode="General">
                  <c:v>9.9220000000000006</c:v>
                </c:pt>
                <c:pt idx="9923" formatCode="General">
                  <c:v>9.923</c:v>
                </c:pt>
                <c:pt idx="9924" formatCode="General">
                  <c:v>9.9239999999999995</c:v>
                </c:pt>
                <c:pt idx="9925" formatCode="General">
                  <c:v>9.9250000000000007</c:v>
                </c:pt>
                <c:pt idx="9926" formatCode="General">
                  <c:v>9.9260000000000002</c:v>
                </c:pt>
                <c:pt idx="9927" formatCode="General">
                  <c:v>9.9269999999999996</c:v>
                </c:pt>
                <c:pt idx="9928" formatCode="General">
                  <c:v>9.9280000000000008</c:v>
                </c:pt>
                <c:pt idx="9929" formatCode="General">
                  <c:v>9.9290000000000003</c:v>
                </c:pt>
                <c:pt idx="9930" formatCode="General">
                  <c:v>9.93</c:v>
                </c:pt>
                <c:pt idx="9931" formatCode="General">
                  <c:v>9.9309999999999992</c:v>
                </c:pt>
                <c:pt idx="9932" formatCode="General">
                  <c:v>9.9320000000000004</c:v>
                </c:pt>
                <c:pt idx="9933" formatCode="General">
                  <c:v>9.9329999999999998</c:v>
                </c:pt>
                <c:pt idx="9934" formatCode="General">
                  <c:v>9.9339999999999993</c:v>
                </c:pt>
                <c:pt idx="9935" formatCode="General">
                  <c:v>9.9350000000000005</c:v>
                </c:pt>
                <c:pt idx="9936" formatCode="General">
                  <c:v>9.9359999999999999</c:v>
                </c:pt>
                <c:pt idx="9937" formatCode="General">
                  <c:v>9.9369999999999994</c:v>
                </c:pt>
                <c:pt idx="9938" formatCode="General">
                  <c:v>9.9380000000000006</c:v>
                </c:pt>
                <c:pt idx="9939" formatCode="General">
                  <c:v>9.9390000000000001</c:v>
                </c:pt>
                <c:pt idx="9940" formatCode="General">
                  <c:v>9.94</c:v>
                </c:pt>
                <c:pt idx="9941" formatCode="General">
                  <c:v>9.9410000000000007</c:v>
                </c:pt>
                <c:pt idx="9942" formatCode="General">
                  <c:v>9.9420000000000002</c:v>
                </c:pt>
                <c:pt idx="9943" formatCode="General">
                  <c:v>9.9429999999999996</c:v>
                </c:pt>
                <c:pt idx="9944" formatCode="General">
                  <c:v>9.9440000000000008</c:v>
                </c:pt>
                <c:pt idx="9945" formatCode="General">
                  <c:v>9.9450000000000003</c:v>
                </c:pt>
                <c:pt idx="9946" formatCode="General">
                  <c:v>9.9459999999999997</c:v>
                </c:pt>
                <c:pt idx="9947" formatCode="General">
                  <c:v>9.9469999999999992</c:v>
                </c:pt>
                <c:pt idx="9948" formatCode="General">
                  <c:v>9.9480000000000004</c:v>
                </c:pt>
                <c:pt idx="9949" formatCode="General">
                  <c:v>9.9489999999999998</c:v>
                </c:pt>
                <c:pt idx="9950" formatCode="General">
                  <c:v>9.9499999999999993</c:v>
                </c:pt>
                <c:pt idx="9951" formatCode="General">
                  <c:v>9.9510000000000005</c:v>
                </c:pt>
                <c:pt idx="9952" formatCode="General">
                  <c:v>9.952</c:v>
                </c:pt>
                <c:pt idx="9953" formatCode="General">
                  <c:v>9.9529999999999994</c:v>
                </c:pt>
                <c:pt idx="9954" formatCode="General">
                  <c:v>9.9540000000000006</c:v>
                </c:pt>
                <c:pt idx="9955" formatCode="General">
                  <c:v>9.9550000000000001</c:v>
                </c:pt>
                <c:pt idx="9956" formatCode="General">
                  <c:v>9.9559999999999995</c:v>
                </c:pt>
                <c:pt idx="9957" formatCode="General">
                  <c:v>9.9570000000000007</c:v>
                </c:pt>
                <c:pt idx="9958" formatCode="General">
                  <c:v>9.9580000000000002</c:v>
                </c:pt>
                <c:pt idx="9959" formatCode="General">
                  <c:v>9.9589999999999996</c:v>
                </c:pt>
                <c:pt idx="9960" formatCode="General">
                  <c:v>9.9600000000000009</c:v>
                </c:pt>
                <c:pt idx="9961" formatCode="General">
                  <c:v>9.9610000000000003</c:v>
                </c:pt>
                <c:pt idx="9962" formatCode="General">
                  <c:v>9.9619999999999997</c:v>
                </c:pt>
                <c:pt idx="9963" formatCode="General">
                  <c:v>9.9629999999999992</c:v>
                </c:pt>
                <c:pt idx="9964" formatCode="General">
                  <c:v>9.9640000000000004</c:v>
                </c:pt>
                <c:pt idx="9965" formatCode="General">
                  <c:v>9.9649999999999999</c:v>
                </c:pt>
                <c:pt idx="9966" formatCode="General">
                  <c:v>9.9659999999999993</c:v>
                </c:pt>
                <c:pt idx="9967" formatCode="General">
                  <c:v>9.9670000000000005</c:v>
                </c:pt>
                <c:pt idx="9968" formatCode="General">
                  <c:v>9.968</c:v>
                </c:pt>
                <c:pt idx="9969" formatCode="General">
                  <c:v>9.9689999999999994</c:v>
                </c:pt>
                <c:pt idx="9970" formatCode="General">
                  <c:v>9.9700000000000006</c:v>
                </c:pt>
                <c:pt idx="9971" formatCode="General">
                  <c:v>9.9710000000000001</c:v>
                </c:pt>
                <c:pt idx="9972" formatCode="General">
                  <c:v>9.9719999999999995</c:v>
                </c:pt>
                <c:pt idx="9973" formatCode="General">
                  <c:v>9.9730000000000008</c:v>
                </c:pt>
                <c:pt idx="9974" formatCode="General">
                  <c:v>9.9740000000000002</c:v>
                </c:pt>
                <c:pt idx="9975" formatCode="General">
                  <c:v>9.9749999999999996</c:v>
                </c:pt>
                <c:pt idx="9976" formatCode="General">
                  <c:v>9.9760000000000009</c:v>
                </c:pt>
                <c:pt idx="9977" formatCode="General">
                  <c:v>9.9770000000000003</c:v>
                </c:pt>
                <c:pt idx="9978" formatCode="General">
                  <c:v>9.9779999999999998</c:v>
                </c:pt>
                <c:pt idx="9979" formatCode="General">
                  <c:v>9.9789999999999992</c:v>
                </c:pt>
                <c:pt idx="9980" formatCode="General">
                  <c:v>9.98</c:v>
                </c:pt>
                <c:pt idx="9981" formatCode="General">
                  <c:v>9.9809999999999999</c:v>
                </c:pt>
                <c:pt idx="9982" formatCode="General">
                  <c:v>9.9819999999999993</c:v>
                </c:pt>
                <c:pt idx="9983" formatCode="General">
                  <c:v>9.9830000000000005</c:v>
                </c:pt>
                <c:pt idx="9984" formatCode="General">
                  <c:v>9.984</c:v>
                </c:pt>
                <c:pt idx="9985" formatCode="General">
                  <c:v>9.9849999999999994</c:v>
                </c:pt>
                <c:pt idx="9986" formatCode="General">
                  <c:v>9.9860000000000007</c:v>
                </c:pt>
                <c:pt idx="9987" formatCode="General">
                  <c:v>9.9870000000000001</c:v>
                </c:pt>
                <c:pt idx="9988" formatCode="General">
                  <c:v>9.9879999999999995</c:v>
                </c:pt>
                <c:pt idx="9989" formatCode="General">
                  <c:v>9.9890000000000008</c:v>
                </c:pt>
                <c:pt idx="9990" formatCode="General">
                  <c:v>9.99</c:v>
                </c:pt>
                <c:pt idx="9991" formatCode="General">
                  <c:v>9.9909999999999997</c:v>
                </c:pt>
                <c:pt idx="9992" formatCode="General">
                  <c:v>9.9920000000000009</c:v>
                </c:pt>
                <c:pt idx="9993" formatCode="General">
                  <c:v>9.9930000000000003</c:v>
                </c:pt>
                <c:pt idx="9994" formatCode="General">
                  <c:v>9.9939999999999998</c:v>
                </c:pt>
                <c:pt idx="9995" formatCode="General">
                  <c:v>9.9949999999999992</c:v>
                </c:pt>
                <c:pt idx="9996" formatCode="General">
                  <c:v>9.9960000000000004</c:v>
                </c:pt>
                <c:pt idx="9997" formatCode="General">
                  <c:v>9.9969999999999999</c:v>
                </c:pt>
                <c:pt idx="9998" formatCode="General">
                  <c:v>9.9979999999999993</c:v>
                </c:pt>
                <c:pt idx="9999" formatCode="General">
                  <c:v>9.9990000000000006</c:v>
                </c:pt>
                <c:pt idx="10000" formatCode="General">
                  <c:v>10</c:v>
                </c:pt>
                <c:pt idx="10001" formatCode="General">
                  <c:v>10.000999999999999</c:v>
                </c:pt>
                <c:pt idx="10002" formatCode="General">
                  <c:v>10.002000000000001</c:v>
                </c:pt>
                <c:pt idx="10003" formatCode="General">
                  <c:v>10.003</c:v>
                </c:pt>
                <c:pt idx="10004" formatCode="General">
                  <c:v>10.004</c:v>
                </c:pt>
                <c:pt idx="10005" formatCode="General">
                  <c:v>10.005000000000001</c:v>
                </c:pt>
                <c:pt idx="10006" formatCode="General">
                  <c:v>10.006</c:v>
                </c:pt>
                <c:pt idx="10007" formatCode="General">
                  <c:v>10.007</c:v>
                </c:pt>
                <c:pt idx="10008" formatCode="General">
                  <c:v>10.007999999999999</c:v>
                </c:pt>
                <c:pt idx="10009" formatCode="General">
                  <c:v>10.009</c:v>
                </c:pt>
                <c:pt idx="10010" formatCode="General">
                  <c:v>10.01</c:v>
                </c:pt>
                <c:pt idx="10011" formatCode="General">
                  <c:v>10.010999999999999</c:v>
                </c:pt>
                <c:pt idx="10012" formatCode="General">
                  <c:v>10.012</c:v>
                </c:pt>
                <c:pt idx="10013" formatCode="General">
                  <c:v>10.013</c:v>
                </c:pt>
                <c:pt idx="10014" formatCode="General">
                  <c:v>10.013999999999999</c:v>
                </c:pt>
                <c:pt idx="10015" formatCode="General">
                  <c:v>10.015000000000001</c:v>
                </c:pt>
                <c:pt idx="10016" formatCode="General">
                  <c:v>10.016</c:v>
                </c:pt>
                <c:pt idx="10017" formatCode="General">
                  <c:v>10.016999999999999</c:v>
                </c:pt>
                <c:pt idx="10018" formatCode="General">
                  <c:v>10.018000000000001</c:v>
                </c:pt>
                <c:pt idx="10019" formatCode="General">
                  <c:v>10.019</c:v>
                </c:pt>
                <c:pt idx="10020" formatCode="General">
                  <c:v>10.02</c:v>
                </c:pt>
                <c:pt idx="10021" formatCode="General">
                  <c:v>10.021000000000001</c:v>
                </c:pt>
                <c:pt idx="10022" formatCode="General">
                  <c:v>10.022</c:v>
                </c:pt>
                <c:pt idx="10023" formatCode="General">
                  <c:v>10.023</c:v>
                </c:pt>
                <c:pt idx="10024" formatCode="General">
                  <c:v>10.023999999999999</c:v>
                </c:pt>
                <c:pt idx="10025" formatCode="General">
                  <c:v>10.025</c:v>
                </c:pt>
                <c:pt idx="10026" formatCode="General">
                  <c:v>10.026</c:v>
                </c:pt>
                <c:pt idx="10027" formatCode="General">
                  <c:v>10.026999999999999</c:v>
                </c:pt>
                <c:pt idx="10028" formatCode="General">
                  <c:v>10.028</c:v>
                </c:pt>
                <c:pt idx="10029" formatCode="General">
                  <c:v>10.029</c:v>
                </c:pt>
                <c:pt idx="10030" formatCode="General">
                  <c:v>10.029999999999999</c:v>
                </c:pt>
                <c:pt idx="10031" formatCode="General">
                  <c:v>10.031000000000001</c:v>
                </c:pt>
                <c:pt idx="10032" formatCode="General">
                  <c:v>10.032</c:v>
                </c:pt>
                <c:pt idx="10033" formatCode="General">
                  <c:v>10.032999999999999</c:v>
                </c:pt>
                <c:pt idx="10034" formatCode="General">
                  <c:v>10.034000000000001</c:v>
                </c:pt>
                <c:pt idx="10035" formatCode="General">
                  <c:v>10.035</c:v>
                </c:pt>
                <c:pt idx="10036" formatCode="General">
                  <c:v>10.036</c:v>
                </c:pt>
                <c:pt idx="10037" formatCode="General">
                  <c:v>10.037000000000001</c:v>
                </c:pt>
                <c:pt idx="10038" formatCode="General">
                  <c:v>10.038</c:v>
                </c:pt>
                <c:pt idx="10039" formatCode="General">
                  <c:v>10.039</c:v>
                </c:pt>
                <c:pt idx="10040" formatCode="General">
                  <c:v>10.039999999999999</c:v>
                </c:pt>
                <c:pt idx="10041" formatCode="General">
                  <c:v>10.041</c:v>
                </c:pt>
                <c:pt idx="10042" formatCode="General">
                  <c:v>10.042</c:v>
                </c:pt>
                <c:pt idx="10043" formatCode="General">
                  <c:v>10.042999999999999</c:v>
                </c:pt>
                <c:pt idx="10044" formatCode="General">
                  <c:v>10.044</c:v>
                </c:pt>
                <c:pt idx="10045" formatCode="General">
                  <c:v>10.045</c:v>
                </c:pt>
                <c:pt idx="10046" formatCode="General">
                  <c:v>10.045999999999999</c:v>
                </c:pt>
                <c:pt idx="10047" formatCode="General">
                  <c:v>10.047000000000001</c:v>
                </c:pt>
                <c:pt idx="10048" formatCode="General">
                  <c:v>10.048</c:v>
                </c:pt>
                <c:pt idx="10049" formatCode="General">
                  <c:v>10.048999999999999</c:v>
                </c:pt>
                <c:pt idx="10050" formatCode="General">
                  <c:v>10.050000000000001</c:v>
                </c:pt>
                <c:pt idx="10051" formatCode="General">
                  <c:v>10.051</c:v>
                </c:pt>
                <c:pt idx="10052" formatCode="General">
                  <c:v>10.052</c:v>
                </c:pt>
                <c:pt idx="10053" formatCode="General">
                  <c:v>10.053000000000001</c:v>
                </c:pt>
                <c:pt idx="10054" formatCode="General">
                  <c:v>10.054</c:v>
                </c:pt>
                <c:pt idx="10055" formatCode="General">
                  <c:v>10.055</c:v>
                </c:pt>
                <c:pt idx="10056" formatCode="General">
                  <c:v>10.055999999999999</c:v>
                </c:pt>
                <c:pt idx="10057" formatCode="General">
                  <c:v>10.057</c:v>
                </c:pt>
                <c:pt idx="10058" formatCode="General">
                  <c:v>10.058</c:v>
                </c:pt>
                <c:pt idx="10059" formatCode="General">
                  <c:v>10.058999999999999</c:v>
                </c:pt>
                <c:pt idx="10060" formatCode="General">
                  <c:v>10.06</c:v>
                </c:pt>
                <c:pt idx="10061" formatCode="General">
                  <c:v>10.061</c:v>
                </c:pt>
                <c:pt idx="10062" formatCode="General">
                  <c:v>10.061999999999999</c:v>
                </c:pt>
                <c:pt idx="10063" formatCode="General">
                  <c:v>10.063000000000001</c:v>
                </c:pt>
                <c:pt idx="10064" formatCode="General">
                  <c:v>10.064</c:v>
                </c:pt>
                <c:pt idx="10065" formatCode="General">
                  <c:v>10.065</c:v>
                </c:pt>
                <c:pt idx="10066" formatCode="General">
                  <c:v>10.066000000000001</c:v>
                </c:pt>
                <c:pt idx="10067" formatCode="General">
                  <c:v>10.067</c:v>
                </c:pt>
                <c:pt idx="10068" formatCode="General">
                  <c:v>10.068</c:v>
                </c:pt>
                <c:pt idx="10069" formatCode="General">
                  <c:v>10.069000000000001</c:v>
                </c:pt>
                <c:pt idx="10070" formatCode="General">
                  <c:v>10.07</c:v>
                </c:pt>
                <c:pt idx="10071" formatCode="General">
                  <c:v>10.071</c:v>
                </c:pt>
                <c:pt idx="10072" formatCode="General">
                  <c:v>10.071999999999999</c:v>
                </c:pt>
                <c:pt idx="10073" formatCode="General">
                  <c:v>10.073</c:v>
                </c:pt>
                <c:pt idx="10074" formatCode="General">
                  <c:v>10.074</c:v>
                </c:pt>
                <c:pt idx="10075" formatCode="General">
                  <c:v>10.074999999999999</c:v>
                </c:pt>
                <c:pt idx="10076" formatCode="General">
                  <c:v>10.076000000000001</c:v>
                </c:pt>
                <c:pt idx="10077" formatCode="General">
                  <c:v>10.077</c:v>
                </c:pt>
                <c:pt idx="10078" formatCode="General">
                  <c:v>10.077999999999999</c:v>
                </c:pt>
                <c:pt idx="10079" formatCode="General">
                  <c:v>10.079000000000001</c:v>
                </c:pt>
                <c:pt idx="10080" formatCode="General">
                  <c:v>10.08</c:v>
                </c:pt>
                <c:pt idx="10081" formatCode="General">
                  <c:v>10.081</c:v>
                </c:pt>
                <c:pt idx="10082" formatCode="General">
                  <c:v>10.082000000000001</c:v>
                </c:pt>
                <c:pt idx="10083" formatCode="General">
                  <c:v>10.083</c:v>
                </c:pt>
                <c:pt idx="10084" formatCode="General">
                  <c:v>10.084</c:v>
                </c:pt>
                <c:pt idx="10085" formatCode="General">
                  <c:v>10.085000000000001</c:v>
                </c:pt>
                <c:pt idx="10086" formatCode="General">
                  <c:v>10.086</c:v>
                </c:pt>
                <c:pt idx="10087" formatCode="General">
                  <c:v>10.087</c:v>
                </c:pt>
                <c:pt idx="10088" formatCode="General">
                  <c:v>10.087999999999999</c:v>
                </c:pt>
                <c:pt idx="10089" formatCode="General">
                  <c:v>10.089</c:v>
                </c:pt>
                <c:pt idx="10090" formatCode="General">
                  <c:v>10.09</c:v>
                </c:pt>
                <c:pt idx="10091" formatCode="General">
                  <c:v>10.090999999999999</c:v>
                </c:pt>
                <c:pt idx="10092" formatCode="General">
                  <c:v>10.092000000000001</c:v>
                </c:pt>
                <c:pt idx="10093" formatCode="General">
                  <c:v>10.093</c:v>
                </c:pt>
                <c:pt idx="10094" formatCode="General">
                  <c:v>10.093999999999999</c:v>
                </c:pt>
                <c:pt idx="10095" formatCode="General">
                  <c:v>10.095000000000001</c:v>
                </c:pt>
                <c:pt idx="10096" formatCode="General">
                  <c:v>10.096</c:v>
                </c:pt>
                <c:pt idx="10097" formatCode="General">
                  <c:v>10.097</c:v>
                </c:pt>
                <c:pt idx="10098" formatCode="General">
                  <c:v>10.098000000000001</c:v>
                </c:pt>
                <c:pt idx="10099" formatCode="General">
                  <c:v>10.099</c:v>
                </c:pt>
                <c:pt idx="10100" formatCode="General">
                  <c:v>10.1</c:v>
                </c:pt>
                <c:pt idx="10101" formatCode="General">
                  <c:v>10.101000000000001</c:v>
                </c:pt>
                <c:pt idx="10102" formatCode="General">
                  <c:v>10.102</c:v>
                </c:pt>
                <c:pt idx="10103" formatCode="General">
                  <c:v>10.103</c:v>
                </c:pt>
                <c:pt idx="10104" formatCode="General">
                  <c:v>10.103999999999999</c:v>
                </c:pt>
                <c:pt idx="10105" formatCode="General">
                  <c:v>10.105</c:v>
                </c:pt>
                <c:pt idx="10106" formatCode="General">
                  <c:v>10.106</c:v>
                </c:pt>
                <c:pt idx="10107" formatCode="General">
                  <c:v>10.106999999999999</c:v>
                </c:pt>
                <c:pt idx="10108" formatCode="General">
                  <c:v>10.108000000000001</c:v>
                </c:pt>
                <c:pt idx="10109" formatCode="General">
                  <c:v>10.109</c:v>
                </c:pt>
                <c:pt idx="10110" formatCode="General">
                  <c:v>10.11</c:v>
                </c:pt>
                <c:pt idx="10111" formatCode="General">
                  <c:v>10.111000000000001</c:v>
                </c:pt>
                <c:pt idx="10112" formatCode="General">
                  <c:v>10.112</c:v>
                </c:pt>
                <c:pt idx="10113" formatCode="General">
                  <c:v>10.113</c:v>
                </c:pt>
                <c:pt idx="10114" formatCode="General">
                  <c:v>10.114000000000001</c:v>
                </c:pt>
                <c:pt idx="10115" formatCode="General">
                  <c:v>10.115</c:v>
                </c:pt>
                <c:pt idx="10116" formatCode="General">
                  <c:v>10.116</c:v>
                </c:pt>
                <c:pt idx="10117" formatCode="General">
                  <c:v>10.117000000000001</c:v>
                </c:pt>
                <c:pt idx="10118" formatCode="General">
                  <c:v>10.118</c:v>
                </c:pt>
                <c:pt idx="10119" formatCode="General">
                  <c:v>10.119</c:v>
                </c:pt>
                <c:pt idx="10120" formatCode="General">
                  <c:v>10.119999999999999</c:v>
                </c:pt>
                <c:pt idx="10121" formatCode="General">
                  <c:v>10.121</c:v>
                </c:pt>
                <c:pt idx="10122" formatCode="General">
                  <c:v>10.122</c:v>
                </c:pt>
                <c:pt idx="10123" formatCode="General">
                  <c:v>10.122999999999999</c:v>
                </c:pt>
                <c:pt idx="10124" formatCode="General">
                  <c:v>10.124000000000001</c:v>
                </c:pt>
                <c:pt idx="10125" formatCode="General">
                  <c:v>10.125</c:v>
                </c:pt>
                <c:pt idx="10126" formatCode="General">
                  <c:v>10.125999999999999</c:v>
                </c:pt>
                <c:pt idx="10127" formatCode="General">
                  <c:v>10.127000000000001</c:v>
                </c:pt>
                <c:pt idx="10128" formatCode="General">
                  <c:v>10.128</c:v>
                </c:pt>
                <c:pt idx="10129" formatCode="General">
                  <c:v>10.129</c:v>
                </c:pt>
                <c:pt idx="10130" formatCode="General">
                  <c:v>10.130000000000001</c:v>
                </c:pt>
                <c:pt idx="10131" formatCode="General">
                  <c:v>10.131</c:v>
                </c:pt>
                <c:pt idx="10132" formatCode="General">
                  <c:v>10.132</c:v>
                </c:pt>
                <c:pt idx="10133" formatCode="General">
                  <c:v>10.132999999999999</c:v>
                </c:pt>
                <c:pt idx="10134" formatCode="General">
                  <c:v>10.134</c:v>
                </c:pt>
                <c:pt idx="10135" formatCode="General">
                  <c:v>10.135</c:v>
                </c:pt>
                <c:pt idx="10136" formatCode="General">
                  <c:v>10.135999999999999</c:v>
                </c:pt>
                <c:pt idx="10137" formatCode="General">
                  <c:v>10.137</c:v>
                </c:pt>
                <c:pt idx="10138" formatCode="General">
                  <c:v>10.138</c:v>
                </c:pt>
                <c:pt idx="10139" formatCode="General">
                  <c:v>10.138999999999999</c:v>
                </c:pt>
                <c:pt idx="10140" formatCode="General">
                  <c:v>10.14</c:v>
                </c:pt>
                <c:pt idx="10141" formatCode="General">
                  <c:v>10.141</c:v>
                </c:pt>
                <c:pt idx="10142" formatCode="General">
                  <c:v>10.141999999999999</c:v>
                </c:pt>
                <c:pt idx="10143" formatCode="General">
                  <c:v>10.143000000000001</c:v>
                </c:pt>
                <c:pt idx="10144" formatCode="General">
                  <c:v>10.144</c:v>
                </c:pt>
                <c:pt idx="10145" formatCode="General">
                  <c:v>10.145</c:v>
                </c:pt>
                <c:pt idx="10146" formatCode="General">
                  <c:v>10.146000000000001</c:v>
                </c:pt>
                <c:pt idx="10147" formatCode="General">
                  <c:v>10.147</c:v>
                </c:pt>
                <c:pt idx="10148" formatCode="General">
                  <c:v>10.148</c:v>
                </c:pt>
                <c:pt idx="10149" formatCode="General">
                  <c:v>10.148999999999999</c:v>
                </c:pt>
                <c:pt idx="10150" formatCode="General">
                  <c:v>10.15</c:v>
                </c:pt>
                <c:pt idx="10151" formatCode="General">
                  <c:v>10.151</c:v>
                </c:pt>
                <c:pt idx="10152" formatCode="General">
                  <c:v>10.151999999999999</c:v>
                </c:pt>
                <c:pt idx="10153" formatCode="General">
                  <c:v>10.153</c:v>
                </c:pt>
                <c:pt idx="10154" formatCode="General">
                  <c:v>10.154</c:v>
                </c:pt>
                <c:pt idx="10155" formatCode="General">
                  <c:v>10.154999999999999</c:v>
                </c:pt>
                <c:pt idx="10156" formatCode="General">
                  <c:v>10.156000000000001</c:v>
                </c:pt>
                <c:pt idx="10157" formatCode="General">
                  <c:v>10.157</c:v>
                </c:pt>
                <c:pt idx="10158" formatCode="General">
                  <c:v>10.157999999999999</c:v>
                </c:pt>
                <c:pt idx="10159" formatCode="General">
                  <c:v>10.159000000000001</c:v>
                </c:pt>
                <c:pt idx="10160" formatCode="General">
                  <c:v>10.16</c:v>
                </c:pt>
                <c:pt idx="10161" formatCode="General">
                  <c:v>10.161</c:v>
                </c:pt>
                <c:pt idx="10162" formatCode="General">
                  <c:v>10.162000000000001</c:v>
                </c:pt>
                <c:pt idx="10163" formatCode="General">
                  <c:v>10.163</c:v>
                </c:pt>
                <c:pt idx="10164" formatCode="General">
                  <c:v>10.164</c:v>
                </c:pt>
                <c:pt idx="10165" formatCode="General">
                  <c:v>10.164999999999999</c:v>
                </c:pt>
                <c:pt idx="10166" formatCode="General">
                  <c:v>10.166</c:v>
                </c:pt>
                <c:pt idx="10167" formatCode="General">
                  <c:v>10.167</c:v>
                </c:pt>
                <c:pt idx="10168" formatCode="General">
                  <c:v>10.167999999999999</c:v>
                </c:pt>
                <c:pt idx="10169" formatCode="General">
                  <c:v>10.169</c:v>
                </c:pt>
                <c:pt idx="10170" formatCode="General">
                  <c:v>10.17</c:v>
                </c:pt>
                <c:pt idx="10171" formatCode="General">
                  <c:v>10.170999999999999</c:v>
                </c:pt>
                <c:pt idx="10172" formatCode="General">
                  <c:v>10.172000000000001</c:v>
                </c:pt>
                <c:pt idx="10173" formatCode="General">
                  <c:v>10.173</c:v>
                </c:pt>
                <c:pt idx="10174" formatCode="General">
                  <c:v>10.173999999999999</c:v>
                </c:pt>
                <c:pt idx="10175" formatCode="General">
                  <c:v>10.175000000000001</c:v>
                </c:pt>
                <c:pt idx="10176" formatCode="General">
                  <c:v>10.176</c:v>
                </c:pt>
                <c:pt idx="10177" formatCode="General">
                  <c:v>10.177</c:v>
                </c:pt>
                <c:pt idx="10178" formatCode="General">
                  <c:v>10.178000000000001</c:v>
                </c:pt>
                <c:pt idx="10179" formatCode="General">
                  <c:v>10.179</c:v>
                </c:pt>
                <c:pt idx="10180" formatCode="General">
                  <c:v>10.18</c:v>
                </c:pt>
                <c:pt idx="10181" formatCode="General">
                  <c:v>10.180999999999999</c:v>
                </c:pt>
                <c:pt idx="10182" formatCode="General">
                  <c:v>10.182</c:v>
                </c:pt>
                <c:pt idx="10183" formatCode="General">
                  <c:v>10.183</c:v>
                </c:pt>
                <c:pt idx="10184" formatCode="General">
                  <c:v>10.183999999999999</c:v>
                </c:pt>
                <c:pt idx="10185" formatCode="General">
                  <c:v>10.185</c:v>
                </c:pt>
                <c:pt idx="10186" formatCode="General">
                  <c:v>10.186</c:v>
                </c:pt>
                <c:pt idx="10187" formatCode="General">
                  <c:v>10.186999999999999</c:v>
                </c:pt>
                <c:pt idx="10188" formatCode="General">
                  <c:v>10.188000000000001</c:v>
                </c:pt>
                <c:pt idx="10189" formatCode="General">
                  <c:v>10.189</c:v>
                </c:pt>
                <c:pt idx="10190" formatCode="General">
                  <c:v>10.19</c:v>
                </c:pt>
                <c:pt idx="10191" formatCode="General">
                  <c:v>10.191000000000001</c:v>
                </c:pt>
                <c:pt idx="10192" formatCode="General">
                  <c:v>10.192</c:v>
                </c:pt>
                <c:pt idx="10193" formatCode="General">
                  <c:v>10.193</c:v>
                </c:pt>
                <c:pt idx="10194" formatCode="General">
                  <c:v>10.194000000000001</c:v>
                </c:pt>
                <c:pt idx="10195" formatCode="General">
                  <c:v>10.195</c:v>
                </c:pt>
                <c:pt idx="10196" formatCode="General">
                  <c:v>10.196</c:v>
                </c:pt>
                <c:pt idx="10197" formatCode="General">
                  <c:v>10.196999999999999</c:v>
                </c:pt>
                <c:pt idx="10198" formatCode="General">
                  <c:v>10.198</c:v>
                </c:pt>
                <c:pt idx="10199" formatCode="General">
                  <c:v>10.199</c:v>
                </c:pt>
                <c:pt idx="10200" formatCode="General">
                  <c:v>10.199999999999999</c:v>
                </c:pt>
                <c:pt idx="10201" formatCode="General">
                  <c:v>10.201000000000001</c:v>
                </c:pt>
                <c:pt idx="10202" formatCode="General">
                  <c:v>10.202</c:v>
                </c:pt>
                <c:pt idx="10203" formatCode="General">
                  <c:v>10.202999999999999</c:v>
                </c:pt>
                <c:pt idx="10204" formatCode="General">
                  <c:v>10.204000000000001</c:v>
                </c:pt>
                <c:pt idx="10205" formatCode="General">
                  <c:v>10.205</c:v>
                </c:pt>
                <c:pt idx="10206" formatCode="General">
                  <c:v>10.206</c:v>
                </c:pt>
                <c:pt idx="10207" formatCode="General">
                  <c:v>10.207000000000001</c:v>
                </c:pt>
                <c:pt idx="10208" formatCode="General">
                  <c:v>10.208</c:v>
                </c:pt>
                <c:pt idx="10209" formatCode="General">
                  <c:v>10.209</c:v>
                </c:pt>
                <c:pt idx="10210" formatCode="General">
                  <c:v>10.210000000000001</c:v>
                </c:pt>
                <c:pt idx="10211" formatCode="General">
                  <c:v>10.211</c:v>
                </c:pt>
                <c:pt idx="10212" formatCode="General">
                  <c:v>10.212</c:v>
                </c:pt>
                <c:pt idx="10213" formatCode="General">
                  <c:v>10.212999999999999</c:v>
                </c:pt>
                <c:pt idx="10214" formatCode="General">
                  <c:v>10.214</c:v>
                </c:pt>
                <c:pt idx="10215" formatCode="General">
                  <c:v>10.215</c:v>
                </c:pt>
                <c:pt idx="10216" formatCode="General">
                  <c:v>10.215999999999999</c:v>
                </c:pt>
                <c:pt idx="10217" formatCode="General">
                  <c:v>10.217000000000001</c:v>
                </c:pt>
                <c:pt idx="10218" formatCode="General">
                  <c:v>10.218</c:v>
                </c:pt>
                <c:pt idx="10219" formatCode="General">
                  <c:v>10.218999999999999</c:v>
                </c:pt>
                <c:pt idx="10220" formatCode="General">
                  <c:v>10.220000000000001</c:v>
                </c:pt>
                <c:pt idx="10221" formatCode="General">
                  <c:v>10.221</c:v>
                </c:pt>
                <c:pt idx="10222" formatCode="General">
                  <c:v>10.222</c:v>
                </c:pt>
                <c:pt idx="10223" formatCode="General">
                  <c:v>10.223000000000001</c:v>
                </c:pt>
                <c:pt idx="10224" formatCode="General">
                  <c:v>10.224</c:v>
                </c:pt>
                <c:pt idx="10225" formatCode="General">
                  <c:v>10.225</c:v>
                </c:pt>
                <c:pt idx="10226" formatCode="General">
                  <c:v>10.226000000000001</c:v>
                </c:pt>
                <c:pt idx="10227" formatCode="General">
                  <c:v>10.227</c:v>
                </c:pt>
                <c:pt idx="10228" formatCode="General">
                  <c:v>10.228</c:v>
                </c:pt>
                <c:pt idx="10229" formatCode="General">
                  <c:v>10.228999999999999</c:v>
                </c:pt>
                <c:pt idx="10230" formatCode="General">
                  <c:v>10.23</c:v>
                </c:pt>
                <c:pt idx="10231" formatCode="General">
                  <c:v>10.231</c:v>
                </c:pt>
                <c:pt idx="10232" formatCode="General">
                  <c:v>10.231999999999999</c:v>
                </c:pt>
                <c:pt idx="10233" formatCode="General">
                  <c:v>10.233000000000001</c:v>
                </c:pt>
                <c:pt idx="10234" formatCode="General">
                  <c:v>10.234</c:v>
                </c:pt>
                <c:pt idx="10235" formatCode="General">
                  <c:v>10.234999999999999</c:v>
                </c:pt>
                <c:pt idx="10236" formatCode="General">
                  <c:v>10.236000000000001</c:v>
                </c:pt>
                <c:pt idx="10237" formatCode="General">
                  <c:v>10.237</c:v>
                </c:pt>
                <c:pt idx="10238" formatCode="General">
                  <c:v>10.238</c:v>
                </c:pt>
                <c:pt idx="10239" formatCode="General">
                  <c:v>10.239000000000001</c:v>
                </c:pt>
                <c:pt idx="10240" formatCode="General">
                  <c:v>10.24</c:v>
                </c:pt>
                <c:pt idx="10241" formatCode="General">
                  <c:v>10.241</c:v>
                </c:pt>
                <c:pt idx="10242" formatCode="General">
                  <c:v>10.242000000000001</c:v>
                </c:pt>
                <c:pt idx="10243" formatCode="General">
                  <c:v>10.243</c:v>
                </c:pt>
                <c:pt idx="10244" formatCode="General">
                  <c:v>10.244</c:v>
                </c:pt>
                <c:pt idx="10245" formatCode="General">
                  <c:v>10.244999999999999</c:v>
                </c:pt>
                <c:pt idx="10246" formatCode="General">
                  <c:v>10.246</c:v>
                </c:pt>
                <c:pt idx="10247" formatCode="General">
                  <c:v>10.247</c:v>
                </c:pt>
                <c:pt idx="10248" formatCode="General">
                  <c:v>10.247999999999999</c:v>
                </c:pt>
                <c:pt idx="10249" formatCode="General">
                  <c:v>10.249000000000001</c:v>
                </c:pt>
                <c:pt idx="10250" formatCode="General">
                  <c:v>10.25</c:v>
                </c:pt>
                <c:pt idx="10251" formatCode="General">
                  <c:v>10.250999999999999</c:v>
                </c:pt>
                <c:pt idx="10252" formatCode="General">
                  <c:v>10.252000000000001</c:v>
                </c:pt>
                <c:pt idx="10253" formatCode="General">
                  <c:v>10.253</c:v>
                </c:pt>
                <c:pt idx="10254" formatCode="General">
                  <c:v>10.254</c:v>
                </c:pt>
                <c:pt idx="10255" formatCode="General">
                  <c:v>10.255000000000001</c:v>
                </c:pt>
                <c:pt idx="10256" formatCode="General">
                  <c:v>10.256</c:v>
                </c:pt>
                <c:pt idx="10257" formatCode="General">
                  <c:v>10.257</c:v>
                </c:pt>
                <c:pt idx="10258" formatCode="General">
                  <c:v>10.257999999999999</c:v>
                </c:pt>
                <c:pt idx="10259" formatCode="General">
                  <c:v>10.259</c:v>
                </c:pt>
                <c:pt idx="10260" formatCode="General">
                  <c:v>10.26</c:v>
                </c:pt>
                <c:pt idx="10261" formatCode="General">
                  <c:v>10.260999999999999</c:v>
                </c:pt>
                <c:pt idx="10262" formatCode="General">
                  <c:v>10.262</c:v>
                </c:pt>
                <c:pt idx="10263" formatCode="General">
                  <c:v>10.263</c:v>
                </c:pt>
                <c:pt idx="10264" formatCode="General">
                  <c:v>10.263999999999999</c:v>
                </c:pt>
                <c:pt idx="10265" formatCode="General">
                  <c:v>10.265000000000001</c:v>
                </c:pt>
                <c:pt idx="10266" formatCode="General">
                  <c:v>10.266</c:v>
                </c:pt>
                <c:pt idx="10267" formatCode="General">
                  <c:v>10.266999999999999</c:v>
                </c:pt>
                <c:pt idx="10268" formatCode="General">
                  <c:v>10.268000000000001</c:v>
                </c:pt>
                <c:pt idx="10269" formatCode="General">
                  <c:v>10.269</c:v>
                </c:pt>
                <c:pt idx="10270" formatCode="General">
                  <c:v>10.27</c:v>
                </c:pt>
                <c:pt idx="10271" formatCode="General">
                  <c:v>10.271000000000001</c:v>
                </c:pt>
                <c:pt idx="10272" formatCode="General">
                  <c:v>10.272</c:v>
                </c:pt>
                <c:pt idx="10273" formatCode="General">
                  <c:v>10.273</c:v>
                </c:pt>
                <c:pt idx="10274" formatCode="General">
                  <c:v>10.273999999999999</c:v>
                </c:pt>
                <c:pt idx="10275" formatCode="General">
                  <c:v>10.275</c:v>
                </c:pt>
                <c:pt idx="10276" formatCode="General">
                  <c:v>10.276</c:v>
                </c:pt>
                <c:pt idx="10277" formatCode="General">
                  <c:v>10.276999999999999</c:v>
                </c:pt>
                <c:pt idx="10278" formatCode="General">
                  <c:v>10.278</c:v>
                </c:pt>
                <c:pt idx="10279" formatCode="General">
                  <c:v>10.279</c:v>
                </c:pt>
                <c:pt idx="10280" formatCode="General">
                  <c:v>10.28</c:v>
                </c:pt>
                <c:pt idx="10281" formatCode="General">
                  <c:v>10.281000000000001</c:v>
                </c:pt>
                <c:pt idx="10282" formatCode="General">
                  <c:v>10.282</c:v>
                </c:pt>
                <c:pt idx="10283" formatCode="General">
                  <c:v>10.282999999999999</c:v>
                </c:pt>
                <c:pt idx="10284" formatCode="General">
                  <c:v>10.284000000000001</c:v>
                </c:pt>
                <c:pt idx="10285" formatCode="General">
                  <c:v>10.285</c:v>
                </c:pt>
                <c:pt idx="10286" formatCode="General">
                  <c:v>10.286</c:v>
                </c:pt>
                <c:pt idx="10287" formatCode="General">
                  <c:v>10.287000000000001</c:v>
                </c:pt>
                <c:pt idx="10288" formatCode="General">
                  <c:v>10.288</c:v>
                </c:pt>
                <c:pt idx="10289" formatCode="General">
                  <c:v>10.289</c:v>
                </c:pt>
                <c:pt idx="10290" formatCode="General">
                  <c:v>10.29</c:v>
                </c:pt>
                <c:pt idx="10291" formatCode="General">
                  <c:v>10.291</c:v>
                </c:pt>
                <c:pt idx="10292" formatCode="General">
                  <c:v>10.292</c:v>
                </c:pt>
                <c:pt idx="10293" formatCode="General">
                  <c:v>10.292999999999999</c:v>
                </c:pt>
                <c:pt idx="10294" formatCode="General">
                  <c:v>10.294</c:v>
                </c:pt>
                <c:pt idx="10295" formatCode="General">
                  <c:v>10.295</c:v>
                </c:pt>
                <c:pt idx="10296" formatCode="General">
                  <c:v>10.295999999999999</c:v>
                </c:pt>
                <c:pt idx="10297" formatCode="General">
                  <c:v>10.297000000000001</c:v>
                </c:pt>
                <c:pt idx="10298" formatCode="General">
                  <c:v>10.298</c:v>
                </c:pt>
                <c:pt idx="10299" formatCode="General">
                  <c:v>10.298999999999999</c:v>
                </c:pt>
                <c:pt idx="10300" formatCode="General">
                  <c:v>10.3</c:v>
                </c:pt>
                <c:pt idx="10301" formatCode="General">
                  <c:v>10.301</c:v>
                </c:pt>
                <c:pt idx="10302" formatCode="General">
                  <c:v>10.302</c:v>
                </c:pt>
                <c:pt idx="10303" formatCode="General">
                  <c:v>10.303000000000001</c:v>
                </c:pt>
                <c:pt idx="10304" formatCode="General">
                  <c:v>10.304</c:v>
                </c:pt>
                <c:pt idx="10305" formatCode="General">
                  <c:v>10.305</c:v>
                </c:pt>
                <c:pt idx="10306" formatCode="General">
                  <c:v>10.305999999999999</c:v>
                </c:pt>
                <c:pt idx="10307" formatCode="General">
                  <c:v>10.307</c:v>
                </c:pt>
                <c:pt idx="10308" formatCode="General">
                  <c:v>10.308</c:v>
                </c:pt>
                <c:pt idx="10309" formatCode="General">
                  <c:v>10.308999999999999</c:v>
                </c:pt>
                <c:pt idx="10310" formatCode="General">
                  <c:v>10.31</c:v>
                </c:pt>
                <c:pt idx="10311" formatCode="General">
                  <c:v>10.311</c:v>
                </c:pt>
                <c:pt idx="10312" formatCode="General">
                  <c:v>10.311999999999999</c:v>
                </c:pt>
                <c:pt idx="10313" formatCode="General">
                  <c:v>10.313000000000001</c:v>
                </c:pt>
                <c:pt idx="10314" formatCode="General">
                  <c:v>10.314</c:v>
                </c:pt>
                <c:pt idx="10315" formatCode="General">
                  <c:v>10.315</c:v>
                </c:pt>
                <c:pt idx="10316" formatCode="General">
                  <c:v>10.316000000000001</c:v>
                </c:pt>
                <c:pt idx="10317" formatCode="General">
                  <c:v>10.317</c:v>
                </c:pt>
                <c:pt idx="10318" formatCode="General">
                  <c:v>10.318</c:v>
                </c:pt>
                <c:pt idx="10319" formatCode="General">
                  <c:v>10.319000000000001</c:v>
                </c:pt>
                <c:pt idx="10320" formatCode="General">
                  <c:v>10.32</c:v>
                </c:pt>
                <c:pt idx="10321" formatCode="General">
                  <c:v>10.321</c:v>
                </c:pt>
                <c:pt idx="10322" formatCode="General">
                  <c:v>10.321999999999999</c:v>
                </c:pt>
                <c:pt idx="10323" formatCode="General">
                  <c:v>10.323</c:v>
                </c:pt>
                <c:pt idx="10324" formatCode="General">
                  <c:v>10.324</c:v>
                </c:pt>
                <c:pt idx="10325" formatCode="General">
                  <c:v>10.324999999999999</c:v>
                </c:pt>
                <c:pt idx="10326" formatCode="General">
                  <c:v>10.326000000000001</c:v>
                </c:pt>
                <c:pt idx="10327" formatCode="General">
                  <c:v>10.327</c:v>
                </c:pt>
                <c:pt idx="10328" formatCode="General">
                  <c:v>10.327999999999999</c:v>
                </c:pt>
                <c:pt idx="10329" formatCode="General">
                  <c:v>10.329000000000001</c:v>
                </c:pt>
                <c:pt idx="10330" formatCode="General">
                  <c:v>10.33</c:v>
                </c:pt>
                <c:pt idx="10331" formatCode="General">
                  <c:v>10.331</c:v>
                </c:pt>
                <c:pt idx="10332" formatCode="General">
                  <c:v>10.332000000000001</c:v>
                </c:pt>
                <c:pt idx="10333" formatCode="General">
                  <c:v>10.333</c:v>
                </c:pt>
                <c:pt idx="10334" formatCode="General">
                  <c:v>10.334</c:v>
                </c:pt>
                <c:pt idx="10335" formatCode="General">
                  <c:v>10.335000000000001</c:v>
                </c:pt>
                <c:pt idx="10336" formatCode="General">
                  <c:v>10.336</c:v>
                </c:pt>
                <c:pt idx="10337" formatCode="General">
                  <c:v>10.337</c:v>
                </c:pt>
                <c:pt idx="10338" formatCode="General">
                  <c:v>10.337999999999999</c:v>
                </c:pt>
                <c:pt idx="10339" formatCode="General">
                  <c:v>10.339</c:v>
                </c:pt>
                <c:pt idx="10340" formatCode="General">
                  <c:v>10.34</c:v>
                </c:pt>
                <c:pt idx="10341" formatCode="General">
                  <c:v>10.340999999999999</c:v>
                </c:pt>
                <c:pt idx="10342" formatCode="General">
                  <c:v>10.342000000000001</c:v>
                </c:pt>
                <c:pt idx="10343" formatCode="General">
                  <c:v>10.343</c:v>
                </c:pt>
                <c:pt idx="10344" formatCode="General">
                  <c:v>10.343999999999999</c:v>
                </c:pt>
                <c:pt idx="10345" formatCode="General">
                  <c:v>10.345000000000001</c:v>
                </c:pt>
                <c:pt idx="10346" formatCode="General">
                  <c:v>10.346</c:v>
                </c:pt>
                <c:pt idx="10347" formatCode="General">
                  <c:v>10.347</c:v>
                </c:pt>
                <c:pt idx="10348" formatCode="General">
                  <c:v>10.348000000000001</c:v>
                </c:pt>
                <c:pt idx="10349" formatCode="General">
                  <c:v>10.349</c:v>
                </c:pt>
                <c:pt idx="10350" formatCode="General">
                  <c:v>10.35</c:v>
                </c:pt>
                <c:pt idx="10351" formatCode="General">
                  <c:v>10.351000000000001</c:v>
                </c:pt>
                <c:pt idx="10352" formatCode="General">
                  <c:v>10.352</c:v>
                </c:pt>
                <c:pt idx="10353" formatCode="General">
                  <c:v>10.353</c:v>
                </c:pt>
                <c:pt idx="10354" formatCode="General">
                  <c:v>10.353999999999999</c:v>
                </c:pt>
                <c:pt idx="10355" formatCode="General">
                  <c:v>10.355</c:v>
                </c:pt>
                <c:pt idx="10356" formatCode="General">
                  <c:v>10.356</c:v>
                </c:pt>
                <c:pt idx="10357" formatCode="General">
                  <c:v>10.356999999999999</c:v>
                </c:pt>
                <c:pt idx="10358" formatCode="General">
                  <c:v>10.358000000000001</c:v>
                </c:pt>
                <c:pt idx="10359" formatCode="General">
                  <c:v>10.359</c:v>
                </c:pt>
                <c:pt idx="10360" formatCode="General">
                  <c:v>10.36</c:v>
                </c:pt>
                <c:pt idx="10361" formatCode="General">
                  <c:v>10.361000000000001</c:v>
                </c:pt>
                <c:pt idx="10362" formatCode="General">
                  <c:v>10.362</c:v>
                </c:pt>
                <c:pt idx="10363" formatCode="General">
                  <c:v>10.363</c:v>
                </c:pt>
                <c:pt idx="10364" formatCode="General">
                  <c:v>10.364000000000001</c:v>
                </c:pt>
                <c:pt idx="10365" formatCode="General">
                  <c:v>10.365</c:v>
                </c:pt>
                <c:pt idx="10366" formatCode="General">
                  <c:v>10.366</c:v>
                </c:pt>
                <c:pt idx="10367" formatCode="General">
                  <c:v>10.367000000000001</c:v>
                </c:pt>
                <c:pt idx="10368" formatCode="General">
                  <c:v>10.368</c:v>
                </c:pt>
                <c:pt idx="10369" formatCode="General">
                  <c:v>10.369</c:v>
                </c:pt>
                <c:pt idx="10370" formatCode="General">
                  <c:v>10.37</c:v>
                </c:pt>
                <c:pt idx="10371" formatCode="General">
                  <c:v>10.371</c:v>
                </c:pt>
                <c:pt idx="10372" formatCode="General">
                  <c:v>10.372</c:v>
                </c:pt>
                <c:pt idx="10373" formatCode="General">
                  <c:v>10.372999999999999</c:v>
                </c:pt>
                <c:pt idx="10374" formatCode="General">
                  <c:v>10.374000000000001</c:v>
                </c:pt>
                <c:pt idx="10375" formatCode="General">
                  <c:v>10.375</c:v>
                </c:pt>
                <c:pt idx="10376" formatCode="General">
                  <c:v>10.375999999999999</c:v>
                </c:pt>
                <c:pt idx="10377" formatCode="General">
                  <c:v>10.377000000000001</c:v>
                </c:pt>
                <c:pt idx="10378" formatCode="General">
                  <c:v>10.378</c:v>
                </c:pt>
                <c:pt idx="10379" formatCode="General">
                  <c:v>10.379</c:v>
                </c:pt>
                <c:pt idx="10380" formatCode="General">
                  <c:v>10.38</c:v>
                </c:pt>
                <c:pt idx="10381" formatCode="General">
                  <c:v>10.381</c:v>
                </c:pt>
                <c:pt idx="10382" formatCode="General">
                  <c:v>10.382</c:v>
                </c:pt>
                <c:pt idx="10383" formatCode="General">
                  <c:v>10.382999999999999</c:v>
                </c:pt>
                <c:pt idx="10384" formatCode="General">
                  <c:v>10.384</c:v>
                </c:pt>
                <c:pt idx="10385" formatCode="General">
                  <c:v>10.385</c:v>
                </c:pt>
                <c:pt idx="10386" formatCode="General">
                  <c:v>10.385999999999999</c:v>
                </c:pt>
                <c:pt idx="10387" formatCode="General">
                  <c:v>10.387</c:v>
                </c:pt>
                <c:pt idx="10388" formatCode="General">
                  <c:v>10.388</c:v>
                </c:pt>
                <c:pt idx="10389" formatCode="General">
                  <c:v>10.388999999999999</c:v>
                </c:pt>
                <c:pt idx="10390" formatCode="General">
                  <c:v>10.39</c:v>
                </c:pt>
                <c:pt idx="10391" formatCode="General">
                  <c:v>10.391</c:v>
                </c:pt>
                <c:pt idx="10392" formatCode="General">
                  <c:v>10.391999999999999</c:v>
                </c:pt>
                <c:pt idx="10393" formatCode="General">
                  <c:v>10.393000000000001</c:v>
                </c:pt>
                <c:pt idx="10394" formatCode="General">
                  <c:v>10.394</c:v>
                </c:pt>
                <c:pt idx="10395" formatCode="General">
                  <c:v>10.395</c:v>
                </c:pt>
                <c:pt idx="10396" formatCode="General">
                  <c:v>10.396000000000001</c:v>
                </c:pt>
                <c:pt idx="10397" formatCode="General">
                  <c:v>10.397</c:v>
                </c:pt>
                <c:pt idx="10398" formatCode="General">
                  <c:v>10.398</c:v>
                </c:pt>
                <c:pt idx="10399" formatCode="General">
                  <c:v>10.398999999999999</c:v>
                </c:pt>
                <c:pt idx="10400" formatCode="General">
                  <c:v>10.4</c:v>
                </c:pt>
                <c:pt idx="10401" formatCode="General">
                  <c:v>10.401</c:v>
                </c:pt>
                <c:pt idx="10402" formatCode="General">
                  <c:v>10.401999999999999</c:v>
                </c:pt>
                <c:pt idx="10403" formatCode="General">
                  <c:v>10.403</c:v>
                </c:pt>
                <c:pt idx="10404" formatCode="General">
                  <c:v>10.404</c:v>
                </c:pt>
                <c:pt idx="10405" formatCode="General">
                  <c:v>10.404999999999999</c:v>
                </c:pt>
                <c:pt idx="10406" formatCode="General">
                  <c:v>10.406000000000001</c:v>
                </c:pt>
                <c:pt idx="10407" formatCode="General">
                  <c:v>10.407</c:v>
                </c:pt>
                <c:pt idx="10408" formatCode="General">
                  <c:v>10.407999999999999</c:v>
                </c:pt>
                <c:pt idx="10409" formatCode="General">
                  <c:v>10.409000000000001</c:v>
                </c:pt>
                <c:pt idx="10410" formatCode="General">
                  <c:v>10.41</c:v>
                </c:pt>
                <c:pt idx="10411" formatCode="General">
                  <c:v>10.411</c:v>
                </c:pt>
                <c:pt idx="10412" formatCode="General">
                  <c:v>10.412000000000001</c:v>
                </c:pt>
                <c:pt idx="10413" formatCode="General">
                  <c:v>10.413</c:v>
                </c:pt>
                <c:pt idx="10414" formatCode="General">
                  <c:v>10.414</c:v>
                </c:pt>
                <c:pt idx="10415" formatCode="General">
                  <c:v>10.414999999999999</c:v>
                </c:pt>
                <c:pt idx="10416" formatCode="General">
                  <c:v>10.416</c:v>
                </c:pt>
                <c:pt idx="10417" formatCode="General">
                  <c:v>10.417</c:v>
                </c:pt>
                <c:pt idx="10418" formatCode="General">
                  <c:v>10.417999999999999</c:v>
                </c:pt>
                <c:pt idx="10419" formatCode="General">
                  <c:v>10.419</c:v>
                </c:pt>
                <c:pt idx="10420" formatCode="General">
                  <c:v>10.42</c:v>
                </c:pt>
                <c:pt idx="10421" formatCode="General">
                  <c:v>10.420999999999999</c:v>
                </c:pt>
                <c:pt idx="10422" formatCode="General">
                  <c:v>10.422000000000001</c:v>
                </c:pt>
                <c:pt idx="10423" formatCode="General">
                  <c:v>10.423</c:v>
                </c:pt>
                <c:pt idx="10424" formatCode="General">
                  <c:v>10.423999999999999</c:v>
                </c:pt>
                <c:pt idx="10425" formatCode="General">
                  <c:v>10.425000000000001</c:v>
                </c:pt>
                <c:pt idx="10426" formatCode="General">
                  <c:v>10.426</c:v>
                </c:pt>
                <c:pt idx="10427" formatCode="General">
                  <c:v>10.427</c:v>
                </c:pt>
                <c:pt idx="10428" formatCode="General">
                  <c:v>10.428000000000001</c:v>
                </c:pt>
                <c:pt idx="10429" formatCode="General">
                  <c:v>10.429</c:v>
                </c:pt>
                <c:pt idx="10430" formatCode="General">
                  <c:v>10.43</c:v>
                </c:pt>
                <c:pt idx="10431" formatCode="General">
                  <c:v>10.430999999999999</c:v>
                </c:pt>
                <c:pt idx="10432" formatCode="General">
                  <c:v>10.432</c:v>
                </c:pt>
                <c:pt idx="10433" formatCode="General">
                  <c:v>10.433</c:v>
                </c:pt>
                <c:pt idx="10434" formatCode="General">
                  <c:v>10.433999999999999</c:v>
                </c:pt>
                <c:pt idx="10435" formatCode="General">
                  <c:v>10.435</c:v>
                </c:pt>
                <c:pt idx="10436" formatCode="General">
                  <c:v>10.436</c:v>
                </c:pt>
                <c:pt idx="10437" formatCode="General">
                  <c:v>10.436999999999999</c:v>
                </c:pt>
                <c:pt idx="10438" formatCode="General">
                  <c:v>10.438000000000001</c:v>
                </c:pt>
                <c:pt idx="10439" formatCode="General">
                  <c:v>10.439</c:v>
                </c:pt>
                <c:pt idx="10440" formatCode="General">
                  <c:v>10.44</c:v>
                </c:pt>
                <c:pt idx="10441" formatCode="General">
                  <c:v>10.441000000000001</c:v>
                </c:pt>
                <c:pt idx="10442" formatCode="General">
                  <c:v>10.442</c:v>
                </c:pt>
                <c:pt idx="10443" formatCode="General">
                  <c:v>10.443</c:v>
                </c:pt>
                <c:pt idx="10444" formatCode="General">
                  <c:v>10.444000000000001</c:v>
                </c:pt>
                <c:pt idx="10445" formatCode="General">
                  <c:v>10.445</c:v>
                </c:pt>
                <c:pt idx="10446" formatCode="General">
                  <c:v>10.446</c:v>
                </c:pt>
                <c:pt idx="10447" formatCode="General">
                  <c:v>10.446999999999999</c:v>
                </c:pt>
                <c:pt idx="10448" formatCode="General">
                  <c:v>10.448</c:v>
                </c:pt>
                <c:pt idx="10449" formatCode="General">
                  <c:v>10.449</c:v>
                </c:pt>
                <c:pt idx="10450" formatCode="General">
                  <c:v>10.45</c:v>
                </c:pt>
                <c:pt idx="10451" formatCode="General">
                  <c:v>10.451000000000001</c:v>
                </c:pt>
                <c:pt idx="10452" formatCode="General">
                  <c:v>10.452</c:v>
                </c:pt>
                <c:pt idx="10453" formatCode="General">
                  <c:v>10.452999999999999</c:v>
                </c:pt>
                <c:pt idx="10454" formatCode="General">
                  <c:v>10.454000000000001</c:v>
                </c:pt>
                <c:pt idx="10455" formatCode="General">
                  <c:v>10.455</c:v>
                </c:pt>
                <c:pt idx="10456" formatCode="General">
                  <c:v>10.456</c:v>
                </c:pt>
                <c:pt idx="10457" formatCode="General">
                  <c:v>10.457000000000001</c:v>
                </c:pt>
                <c:pt idx="10458" formatCode="General">
                  <c:v>10.458</c:v>
                </c:pt>
                <c:pt idx="10459" formatCode="General">
                  <c:v>10.459</c:v>
                </c:pt>
                <c:pt idx="10460" formatCode="General">
                  <c:v>10.46</c:v>
                </c:pt>
                <c:pt idx="10461" formatCode="General">
                  <c:v>10.461</c:v>
                </c:pt>
                <c:pt idx="10462" formatCode="General">
                  <c:v>10.462</c:v>
                </c:pt>
                <c:pt idx="10463" formatCode="General">
                  <c:v>10.462999999999999</c:v>
                </c:pt>
                <c:pt idx="10464" formatCode="General">
                  <c:v>10.464</c:v>
                </c:pt>
                <c:pt idx="10465" formatCode="General">
                  <c:v>10.465</c:v>
                </c:pt>
                <c:pt idx="10466" formatCode="General">
                  <c:v>10.465999999999999</c:v>
                </c:pt>
                <c:pt idx="10467" formatCode="General">
                  <c:v>10.467000000000001</c:v>
                </c:pt>
                <c:pt idx="10468" formatCode="General">
                  <c:v>10.468</c:v>
                </c:pt>
                <c:pt idx="10469" formatCode="General">
                  <c:v>10.468999999999999</c:v>
                </c:pt>
                <c:pt idx="10470" formatCode="General">
                  <c:v>10.47</c:v>
                </c:pt>
                <c:pt idx="10471" formatCode="General">
                  <c:v>10.471</c:v>
                </c:pt>
                <c:pt idx="10472" formatCode="General">
                  <c:v>10.472</c:v>
                </c:pt>
                <c:pt idx="10473" formatCode="General">
                  <c:v>10.473000000000001</c:v>
                </c:pt>
                <c:pt idx="10474" formatCode="General">
                  <c:v>10.474</c:v>
                </c:pt>
                <c:pt idx="10475" formatCode="General">
                  <c:v>10.475</c:v>
                </c:pt>
                <c:pt idx="10476" formatCode="General">
                  <c:v>10.476000000000001</c:v>
                </c:pt>
                <c:pt idx="10477" formatCode="General">
                  <c:v>10.477</c:v>
                </c:pt>
                <c:pt idx="10478" formatCode="General">
                  <c:v>10.478</c:v>
                </c:pt>
                <c:pt idx="10479" formatCode="General">
                  <c:v>10.478999999999999</c:v>
                </c:pt>
                <c:pt idx="10480" formatCode="General">
                  <c:v>10.48</c:v>
                </c:pt>
                <c:pt idx="10481" formatCode="General">
                  <c:v>10.481</c:v>
                </c:pt>
                <c:pt idx="10482" formatCode="General">
                  <c:v>10.481999999999999</c:v>
                </c:pt>
                <c:pt idx="10483" formatCode="General">
                  <c:v>10.483000000000001</c:v>
                </c:pt>
                <c:pt idx="10484" formatCode="General">
                  <c:v>10.484</c:v>
                </c:pt>
                <c:pt idx="10485" formatCode="General">
                  <c:v>10.484999999999999</c:v>
                </c:pt>
                <c:pt idx="10486" formatCode="General">
                  <c:v>10.486000000000001</c:v>
                </c:pt>
                <c:pt idx="10487" formatCode="General">
                  <c:v>10.487</c:v>
                </c:pt>
                <c:pt idx="10488" formatCode="General">
                  <c:v>10.488</c:v>
                </c:pt>
                <c:pt idx="10489" formatCode="General">
                  <c:v>10.489000000000001</c:v>
                </c:pt>
                <c:pt idx="10490" formatCode="General">
                  <c:v>10.49</c:v>
                </c:pt>
                <c:pt idx="10491" formatCode="General">
                  <c:v>10.491</c:v>
                </c:pt>
                <c:pt idx="10492" formatCode="General">
                  <c:v>10.492000000000001</c:v>
                </c:pt>
                <c:pt idx="10493" formatCode="General">
                  <c:v>10.493</c:v>
                </c:pt>
                <c:pt idx="10494" formatCode="General">
                  <c:v>10.494</c:v>
                </c:pt>
                <c:pt idx="10495" formatCode="General">
                  <c:v>10.494999999999999</c:v>
                </c:pt>
                <c:pt idx="10496" formatCode="General">
                  <c:v>10.496</c:v>
                </c:pt>
                <c:pt idx="10497" formatCode="General">
                  <c:v>10.497</c:v>
                </c:pt>
                <c:pt idx="10498" formatCode="General">
                  <c:v>10.497999999999999</c:v>
                </c:pt>
                <c:pt idx="10499" formatCode="General">
                  <c:v>10.499000000000001</c:v>
                </c:pt>
                <c:pt idx="10500" formatCode="General">
                  <c:v>10.5</c:v>
                </c:pt>
                <c:pt idx="10501" formatCode="General">
                  <c:v>10.500999999999999</c:v>
                </c:pt>
                <c:pt idx="10502" formatCode="General">
                  <c:v>10.502000000000001</c:v>
                </c:pt>
                <c:pt idx="10503" formatCode="General">
                  <c:v>10.503</c:v>
                </c:pt>
                <c:pt idx="10504" formatCode="General">
                  <c:v>10.504</c:v>
                </c:pt>
                <c:pt idx="10505" formatCode="General">
                  <c:v>10.505000000000001</c:v>
                </c:pt>
                <c:pt idx="10506" formatCode="General">
                  <c:v>10.506</c:v>
                </c:pt>
                <c:pt idx="10507" formatCode="General">
                  <c:v>10.507</c:v>
                </c:pt>
                <c:pt idx="10508" formatCode="General">
                  <c:v>10.507999999999999</c:v>
                </c:pt>
                <c:pt idx="10509" formatCode="General">
                  <c:v>10.509</c:v>
                </c:pt>
                <c:pt idx="10510" formatCode="General">
                  <c:v>10.51</c:v>
                </c:pt>
                <c:pt idx="10511" formatCode="General">
                  <c:v>10.510999999999999</c:v>
                </c:pt>
                <c:pt idx="10512" formatCode="General">
                  <c:v>10.512</c:v>
                </c:pt>
                <c:pt idx="10513" formatCode="General">
                  <c:v>10.513</c:v>
                </c:pt>
                <c:pt idx="10514" formatCode="General">
                  <c:v>10.513999999999999</c:v>
                </c:pt>
                <c:pt idx="10515" formatCode="General">
                  <c:v>10.515000000000001</c:v>
                </c:pt>
                <c:pt idx="10516" formatCode="General">
                  <c:v>10.516</c:v>
                </c:pt>
                <c:pt idx="10517" formatCode="General">
                  <c:v>10.516999999999999</c:v>
                </c:pt>
                <c:pt idx="10518" formatCode="General">
                  <c:v>10.518000000000001</c:v>
                </c:pt>
                <c:pt idx="10519" formatCode="General">
                  <c:v>10.519</c:v>
                </c:pt>
                <c:pt idx="10520" formatCode="General">
                  <c:v>10.52</c:v>
                </c:pt>
                <c:pt idx="10521" formatCode="General">
                  <c:v>10.521000000000001</c:v>
                </c:pt>
                <c:pt idx="10522" formatCode="General">
                  <c:v>10.522</c:v>
                </c:pt>
                <c:pt idx="10523" formatCode="General">
                  <c:v>10.523</c:v>
                </c:pt>
                <c:pt idx="10524" formatCode="General">
                  <c:v>10.523999999999999</c:v>
                </c:pt>
                <c:pt idx="10525" formatCode="General">
                  <c:v>10.525</c:v>
                </c:pt>
                <c:pt idx="10526" formatCode="General">
                  <c:v>10.526</c:v>
                </c:pt>
                <c:pt idx="10527" formatCode="General">
                  <c:v>10.526999999999999</c:v>
                </c:pt>
                <c:pt idx="10528" formatCode="General">
                  <c:v>10.528</c:v>
                </c:pt>
                <c:pt idx="10529" formatCode="General">
                  <c:v>10.529</c:v>
                </c:pt>
                <c:pt idx="10530" formatCode="General">
                  <c:v>10.53</c:v>
                </c:pt>
                <c:pt idx="10531" formatCode="General">
                  <c:v>10.531000000000001</c:v>
                </c:pt>
                <c:pt idx="10532" formatCode="General">
                  <c:v>10.532</c:v>
                </c:pt>
                <c:pt idx="10533" formatCode="General">
                  <c:v>10.532999999999999</c:v>
                </c:pt>
                <c:pt idx="10534" formatCode="General">
                  <c:v>10.534000000000001</c:v>
                </c:pt>
                <c:pt idx="10535" formatCode="General">
                  <c:v>10.535</c:v>
                </c:pt>
                <c:pt idx="10536" formatCode="General">
                  <c:v>10.536</c:v>
                </c:pt>
                <c:pt idx="10537" formatCode="General">
                  <c:v>10.537000000000001</c:v>
                </c:pt>
                <c:pt idx="10538" formatCode="General">
                  <c:v>10.538</c:v>
                </c:pt>
                <c:pt idx="10539" formatCode="General">
                  <c:v>10.539</c:v>
                </c:pt>
                <c:pt idx="10540" formatCode="General">
                  <c:v>10.54</c:v>
                </c:pt>
                <c:pt idx="10541" formatCode="General">
                  <c:v>10.541</c:v>
                </c:pt>
                <c:pt idx="10542" formatCode="General">
                  <c:v>10.542</c:v>
                </c:pt>
                <c:pt idx="10543" formatCode="General">
                  <c:v>10.542999999999999</c:v>
                </c:pt>
                <c:pt idx="10544" formatCode="General">
                  <c:v>10.544</c:v>
                </c:pt>
                <c:pt idx="10545" formatCode="General">
                  <c:v>10.545</c:v>
                </c:pt>
                <c:pt idx="10546" formatCode="General">
                  <c:v>10.545999999999999</c:v>
                </c:pt>
                <c:pt idx="10547" formatCode="General">
                  <c:v>10.547000000000001</c:v>
                </c:pt>
                <c:pt idx="10548" formatCode="General">
                  <c:v>10.548</c:v>
                </c:pt>
                <c:pt idx="10549" formatCode="General">
                  <c:v>10.548999999999999</c:v>
                </c:pt>
                <c:pt idx="10550" formatCode="General">
                  <c:v>10.55</c:v>
                </c:pt>
                <c:pt idx="10551" formatCode="General">
                  <c:v>10.551</c:v>
                </c:pt>
                <c:pt idx="10552" formatCode="General">
                  <c:v>10.552</c:v>
                </c:pt>
                <c:pt idx="10553" formatCode="General">
                  <c:v>10.553000000000001</c:v>
                </c:pt>
                <c:pt idx="10554" formatCode="General">
                  <c:v>10.554</c:v>
                </c:pt>
                <c:pt idx="10555" formatCode="General">
                  <c:v>10.555</c:v>
                </c:pt>
                <c:pt idx="10556" formatCode="General">
                  <c:v>10.555999999999999</c:v>
                </c:pt>
                <c:pt idx="10557" formatCode="General">
                  <c:v>10.557</c:v>
                </c:pt>
                <c:pt idx="10558" formatCode="General">
                  <c:v>10.558</c:v>
                </c:pt>
                <c:pt idx="10559" formatCode="General">
                  <c:v>10.558999999999999</c:v>
                </c:pt>
                <c:pt idx="10560" formatCode="General">
                  <c:v>10.56</c:v>
                </c:pt>
                <c:pt idx="10561" formatCode="General">
                  <c:v>10.561</c:v>
                </c:pt>
                <c:pt idx="10562" formatCode="General">
                  <c:v>10.561999999999999</c:v>
                </c:pt>
                <c:pt idx="10563" formatCode="General">
                  <c:v>10.563000000000001</c:v>
                </c:pt>
                <c:pt idx="10564" formatCode="General">
                  <c:v>10.564</c:v>
                </c:pt>
                <c:pt idx="10565" formatCode="General">
                  <c:v>10.565</c:v>
                </c:pt>
                <c:pt idx="10566" formatCode="General">
                  <c:v>10.566000000000001</c:v>
                </c:pt>
                <c:pt idx="10567" formatCode="General">
                  <c:v>10.567</c:v>
                </c:pt>
                <c:pt idx="10568" formatCode="General">
                  <c:v>10.568</c:v>
                </c:pt>
                <c:pt idx="10569" formatCode="General">
                  <c:v>10.569000000000001</c:v>
                </c:pt>
                <c:pt idx="10570" formatCode="General">
                  <c:v>10.57</c:v>
                </c:pt>
                <c:pt idx="10571" formatCode="General">
                  <c:v>10.571</c:v>
                </c:pt>
                <c:pt idx="10572" formatCode="General">
                  <c:v>10.571999999999999</c:v>
                </c:pt>
                <c:pt idx="10573" formatCode="General">
                  <c:v>10.573</c:v>
                </c:pt>
                <c:pt idx="10574" formatCode="General">
                  <c:v>10.574</c:v>
                </c:pt>
                <c:pt idx="10575" formatCode="General">
                  <c:v>10.574999999999999</c:v>
                </c:pt>
                <c:pt idx="10576" formatCode="General">
                  <c:v>10.576000000000001</c:v>
                </c:pt>
                <c:pt idx="10577" formatCode="General">
                  <c:v>10.577</c:v>
                </c:pt>
                <c:pt idx="10578" formatCode="General">
                  <c:v>10.577999999999999</c:v>
                </c:pt>
                <c:pt idx="10579" formatCode="General">
                  <c:v>10.579000000000001</c:v>
                </c:pt>
                <c:pt idx="10580" formatCode="General">
                  <c:v>10.58</c:v>
                </c:pt>
                <c:pt idx="10581" formatCode="General">
                  <c:v>10.581</c:v>
                </c:pt>
                <c:pt idx="10582" formatCode="General">
                  <c:v>10.582000000000001</c:v>
                </c:pt>
                <c:pt idx="10583" formatCode="General">
                  <c:v>10.583</c:v>
                </c:pt>
                <c:pt idx="10584" formatCode="General">
                  <c:v>10.584</c:v>
                </c:pt>
                <c:pt idx="10585" formatCode="General">
                  <c:v>10.585000000000001</c:v>
                </c:pt>
                <c:pt idx="10586" formatCode="General">
                  <c:v>10.586</c:v>
                </c:pt>
                <c:pt idx="10587" formatCode="General">
                  <c:v>10.587</c:v>
                </c:pt>
                <c:pt idx="10588" formatCode="General">
                  <c:v>10.587999999999999</c:v>
                </c:pt>
                <c:pt idx="10589" formatCode="General">
                  <c:v>10.589</c:v>
                </c:pt>
                <c:pt idx="10590" formatCode="General">
                  <c:v>10.59</c:v>
                </c:pt>
                <c:pt idx="10591" formatCode="General">
                  <c:v>10.590999999999999</c:v>
                </c:pt>
                <c:pt idx="10592" formatCode="General">
                  <c:v>10.592000000000001</c:v>
                </c:pt>
                <c:pt idx="10593" formatCode="General">
                  <c:v>10.593</c:v>
                </c:pt>
                <c:pt idx="10594" formatCode="General">
                  <c:v>10.593999999999999</c:v>
                </c:pt>
                <c:pt idx="10595" formatCode="General">
                  <c:v>10.595000000000001</c:v>
                </c:pt>
                <c:pt idx="10596" formatCode="General">
                  <c:v>10.596</c:v>
                </c:pt>
                <c:pt idx="10597" formatCode="General">
                  <c:v>10.597</c:v>
                </c:pt>
                <c:pt idx="10598" formatCode="General">
                  <c:v>10.598000000000001</c:v>
                </c:pt>
                <c:pt idx="10599" formatCode="General">
                  <c:v>10.599</c:v>
                </c:pt>
                <c:pt idx="10600" formatCode="General">
                  <c:v>10.6</c:v>
                </c:pt>
                <c:pt idx="10601" formatCode="General">
                  <c:v>10.601000000000001</c:v>
                </c:pt>
                <c:pt idx="10602" formatCode="General">
                  <c:v>10.602</c:v>
                </c:pt>
                <c:pt idx="10603" formatCode="General">
                  <c:v>10.603</c:v>
                </c:pt>
                <c:pt idx="10604" formatCode="General">
                  <c:v>10.603999999999999</c:v>
                </c:pt>
                <c:pt idx="10605" formatCode="General">
                  <c:v>10.605</c:v>
                </c:pt>
                <c:pt idx="10606" formatCode="General">
                  <c:v>10.606</c:v>
                </c:pt>
                <c:pt idx="10607" formatCode="General">
                  <c:v>10.606999999999999</c:v>
                </c:pt>
                <c:pt idx="10608" formatCode="General">
                  <c:v>10.608000000000001</c:v>
                </c:pt>
                <c:pt idx="10609" formatCode="General">
                  <c:v>10.609</c:v>
                </c:pt>
                <c:pt idx="10610" formatCode="General">
                  <c:v>10.61</c:v>
                </c:pt>
                <c:pt idx="10611" formatCode="General">
                  <c:v>10.611000000000001</c:v>
                </c:pt>
                <c:pt idx="10612" formatCode="General">
                  <c:v>10.612</c:v>
                </c:pt>
                <c:pt idx="10613" formatCode="General">
                  <c:v>10.613</c:v>
                </c:pt>
                <c:pt idx="10614" formatCode="General">
                  <c:v>10.614000000000001</c:v>
                </c:pt>
                <c:pt idx="10615" formatCode="General">
                  <c:v>10.615</c:v>
                </c:pt>
                <c:pt idx="10616" formatCode="General">
                  <c:v>10.616</c:v>
                </c:pt>
                <c:pt idx="10617" formatCode="General">
                  <c:v>10.617000000000001</c:v>
                </c:pt>
                <c:pt idx="10618" formatCode="General">
                  <c:v>10.618</c:v>
                </c:pt>
                <c:pt idx="10619" formatCode="General">
                  <c:v>10.619</c:v>
                </c:pt>
                <c:pt idx="10620" formatCode="General">
                  <c:v>10.62</c:v>
                </c:pt>
                <c:pt idx="10621" formatCode="General">
                  <c:v>10.621</c:v>
                </c:pt>
                <c:pt idx="10622" formatCode="General">
                  <c:v>10.622</c:v>
                </c:pt>
                <c:pt idx="10623" formatCode="General">
                  <c:v>10.622999999999999</c:v>
                </c:pt>
                <c:pt idx="10624" formatCode="General">
                  <c:v>10.624000000000001</c:v>
                </c:pt>
                <c:pt idx="10625" formatCode="General">
                  <c:v>10.625</c:v>
                </c:pt>
                <c:pt idx="10626" formatCode="General">
                  <c:v>10.625999999999999</c:v>
                </c:pt>
                <c:pt idx="10627" formatCode="General">
                  <c:v>10.627000000000001</c:v>
                </c:pt>
                <c:pt idx="10628" formatCode="General">
                  <c:v>10.628</c:v>
                </c:pt>
                <c:pt idx="10629" formatCode="General">
                  <c:v>10.629</c:v>
                </c:pt>
                <c:pt idx="10630" formatCode="General">
                  <c:v>10.63</c:v>
                </c:pt>
                <c:pt idx="10631" formatCode="General">
                  <c:v>10.631</c:v>
                </c:pt>
                <c:pt idx="10632" formatCode="General">
                  <c:v>10.632</c:v>
                </c:pt>
                <c:pt idx="10633" formatCode="General">
                  <c:v>10.632999999999999</c:v>
                </c:pt>
                <c:pt idx="10634" formatCode="General">
                  <c:v>10.634</c:v>
                </c:pt>
                <c:pt idx="10635" formatCode="General">
                  <c:v>10.635</c:v>
                </c:pt>
                <c:pt idx="10636" formatCode="General">
                  <c:v>10.635999999999999</c:v>
                </c:pt>
                <c:pt idx="10637" formatCode="General">
                  <c:v>10.637</c:v>
                </c:pt>
                <c:pt idx="10638" formatCode="General">
                  <c:v>10.638</c:v>
                </c:pt>
                <c:pt idx="10639" formatCode="General">
                  <c:v>10.638999999999999</c:v>
                </c:pt>
                <c:pt idx="10640" formatCode="General">
                  <c:v>10.64</c:v>
                </c:pt>
                <c:pt idx="10641" formatCode="General">
                  <c:v>10.641</c:v>
                </c:pt>
                <c:pt idx="10642" formatCode="General">
                  <c:v>10.641999999999999</c:v>
                </c:pt>
                <c:pt idx="10643" formatCode="General">
                  <c:v>10.643000000000001</c:v>
                </c:pt>
                <c:pt idx="10644" formatCode="General">
                  <c:v>10.644</c:v>
                </c:pt>
                <c:pt idx="10645" formatCode="General">
                  <c:v>10.645</c:v>
                </c:pt>
                <c:pt idx="10646" formatCode="General">
                  <c:v>10.646000000000001</c:v>
                </c:pt>
                <c:pt idx="10647" formatCode="General">
                  <c:v>10.647</c:v>
                </c:pt>
                <c:pt idx="10648" formatCode="General">
                  <c:v>10.648</c:v>
                </c:pt>
                <c:pt idx="10649" formatCode="General">
                  <c:v>10.648999999999999</c:v>
                </c:pt>
                <c:pt idx="10650" formatCode="General">
                  <c:v>10.65</c:v>
                </c:pt>
                <c:pt idx="10651" formatCode="General">
                  <c:v>10.651</c:v>
                </c:pt>
                <c:pt idx="10652" formatCode="General">
                  <c:v>10.651999999999999</c:v>
                </c:pt>
                <c:pt idx="10653" formatCode="General">
                  <c:v>10.653</c:v>
                </c:pt>
                <c:pt idx="10654" formatCode="General">
                  <c:v>10.654</c:v>
                </c:pt>
                <c:pt idx="10655" formatCode="General">
                  <c:v>10.654999999999999</c:v>
                </c:pt>
                <c:pt idx="10656" formatCode="General">
                  <c:v>10.656000000000001</c:v>
                </c:pt>
                <c:pt idx="10657" formatCode="General">
                  <c:v>10.657</c:v>
                </c:pt>
                <c:pt idx="10658" formatCode="General">
                  <c:v>10.657999999999999</c:v>
                </c:pt>
                <c:pt idx="10659" formatCode="General">
                  <c:v>10.659000000000001</c:v>
                </c:pt>
                <c:pt idx="10660" formatCode="General">
                  <c:v>10.66</c:v>
                </c:pt>
                <c:pt idx="10661" formatCode="General">
                  <c:v>10.661</c:v>
                </c:pt>
                <c:pt idx="10662" formatCode="General">
                  <c:v>10.662000000000001</c:v>
                </c:pt>
                <c:pt idx="10663" formatCode="General">
                  <c:v>10.663</c:v>
                </c:pt>
                <c:pt idx="10664" formatCode="General">
                  <c:v>10.664</c:v>
                </c:pt>
                <c:pt idx="10665" formatCode="General">
                  <c:v>10.664999999999999</c:v>
                </c:pt>
                <c:pt idx="10666" formatCode="General">
                  <c:v>10.666</c:v>
                </c:pt>
                <c:pt idx="10667" formatCode="General">
                  <c:v>10.667</c:v>
                </c:pt>
                <c:pt idx="10668" formatCode="General">
                  <c:v>10.667999999999999</c:v>
                </c:pt>
                <c:pt idx="10669" formatCode="General">
                  <c:v>10.669</c:v>
                </c:pt>
                <c:pt idx="10670" formatCode="General">
                  <c:v>10.67</c:v>
                </c:pt>
                <c:pt idx="10671" formatCode="General">
                  <c:v>10.670999999999999</c:v>
                </c:pt>
                <c:pt idx="10672" formatCode="General">
                  <c:v>10.672000000000001</c:v>
                </c:pt>
                <c:pt idx="10673" formatCode="General">
                  <c:v>10.673</c:v>
                </c:pt>
                <c:pt idx="10674" formatCode="General">
                  <c:v>10.673999999999999</c:v>
                </c:pt>
                <c:pt idx="10675" formatCode="General">
                  <c:v>10.675000000000001</c:v>
                </c:pt>
                <c:pt idx="10676" formatCode="General">
                  <c:v>10.676</c:v>
                </c:pt>
                <c:pt idx="10677" formatCode="General">
                  <c:v>10.677</c:v>
                </c:pt>
                <c:pt idx="10678" formatCode="General">
                  <c:v>10.678000000000001</c:v>
                </c:pt>
                <c:pt idx="10679" formatCode="General">
                  <c:v>10.679</c:v>
                </c:pt>
                <c:pt idx="10680" formatCode="General">
                  <c:v>10.68</c:v>
                </c:pt>
                <c:pt idx="10681" formatCode="General">
                  <c:v>10.680999999999999</c:v>
                </c:pt>
                <c:pt idx="10682" formatCode="General">
                  <c:v>10.682</c:v>
                </c:pt>
                <c:pt idx="10683" formatCode="General">
                  <c:v>10.683</c:v>
                </c:pt>
                <c:pt idx="10684" formatCode="General">
                  <c:v>10.683999999999999</c:v>
                </c:pt>
                <c:pt idx="10685" formatCode="General">
                  <c:v>10.685</c:v>
                </c:pt>
                <c:pt idx="10686" formatCode="General">
                  <c:v>10.686</c:v>
                </c:pt>
                <c:pt idx="10687" formatCode="General">
                  <c:v>10.686999999999999</c:v>
                </c:pt>
                <c:pt idx="10688" formatCode="General">
                  <c:v>10.688000000000001</c:v>
                </c:pt>
                <c:pt idx="10689" formatCode="General">
                  <c:v>10.689</c:v>
                </c:pt>
                <c:pt idx="10690" formatCode="General">
                  <c:v>10.69</c:v>
                </c:pt>
                <c:pt idx="10691" formatCode="General">
                  <c:v>10.691000000000001</c:v>
                </c:pt>
                <c:pt idx="10692" formatCode="General">
                  <c:v>10.692</c:v>
                </c:pt>
                <c:pt idx="10693" formatCode="General">
                  <c:v>10.693</c:v>
                </c:pt>
                <c:pt idx="10694" formatCode="General">
                  <c:v>10.694000000000001</c:v>
                </c:pt>
                <c:pt idx="10695" formatCode="General">
                  <c:v>10.695</c:v>
                </c:pt>
                <c:pt idx="10696" formatCode="General">
                  <c:v>10.696</c:v>
                </c:pt>
                <c:pt idx="10697" formatCode="General">
                  <c:v>10.696999999999999</c:v>
                </c:pt>
                <c:pt idx="10698" formatCode="General">
                  <c:v>10.698</c:v>
                </c:pt>
                <c:pt idx="10699" formatCode="General">
                  <c:v>10.699</c:v>
                </c:pt>
                <c:pt idx="10700" formatCode="General">
                  <c:v>10.7</c:v>
                </c:pt>
                <c:pt idx="10701" formatCode="General">
                  <c:v>10.701000000000001</c:v>
                </c:pt>
                <c:pt idx="10702" formatCode="General">
                  <c:v>10.702</c:v>
                </c:pt>
                <c:pt idx="10703" formatCode="General">
                  <c:v>10.702999999999999</c:v>
                </c:pt>
                <c:pt idx="10704" formatCode="General">
                  <c:v>10.704000000000001</c:v>
                </c:pt>
                <c:pt idx="10705" formatCode="General">
                  <c:v>10.705</c:v>
                </c:pt>
                <c:pt idx="10706" formatCode="General">
                  <c:v>10.706</c:v>
                </c:pt>
                <c:pt idx="10707" formatCode="General">
                  <c:v>10.707000000000001</c:v>
                </c:pt>
                <c:pt idx="10708" formatCode="General">
                  <c:v>10.708</c:v>
                </c:pt>
                <c:pt idx="10709" formatCode="General">
                  <c:v>10.709</c:v>
                </c:pt>
                <c:pt idx="10710" formatCode="General">
                  <c:v>10.71</c:v>
                </c:pt>
                <c:pt idx="10711" formatCode="General">
                  <c:v>10.711</c:v>
                </c:pt>
                <c:pt idx="10712" formatCode="General">
                  <c:v>10.712</c:v>
                </c:pt>
                <c:pt idx="10713" formatCode="General">
                  <c:v>10.712999999999999</c:v>
                </c:pt>
                <c:pt idx="10714" formatCode="General">
                  <c:v>10.714</c:v>
                </c:pt>
                <c:pt idx="10715" formatCode="General">
                  <c:v>10.715</c:v>
                </c:pt>
                <c:pt idx="10716" formatCode="General">
                  <c:v>10.715999999999999</c:v>
                </c:pt>
                <c:pt idx="10717" formatCode="General">
                  <c:v>10.717000000000001</c:v>
                </c:pt>
                <c:pt idx="10718" formatCode="General">
                  <c:v>10.718</c:v>
                </c:pt>
                <c:pt idx="10719" formatCode="General">
                  <c:v>10.718999999999999</c:v>
                </c:pt>
                <c:pt idx="10720" formatCode="General">
                  <c:v>10.72</c:v>
                </c:pt>
                <c:pt idx="10721" formatCode="General">
                  <c:v>10.721</c:v>
                </c:pt>
                <c:pt idx="10722" formatCode="General">
                  <c:v>10.722</c:v>
                </c:pt>
                <c:pt idx="10723" formatCode="General">
                  <c:v>10.723000000000001</c:v>
                </c:pt>
                <c:pt idx="10724" formatCode="General">
                  <c:v>10.724</c:v>
                </c:pt>
                <c:pt idx="10725" formatCode="General">
                  <c:v>10.725</c:v>
                </c:pt>
                <c:pt idx="10726" formatCode="General">
                  <c:v>10.726000000000001</c:v>
                </c:pt>
                <c:pt idx="10727" formatCode="General">
                  <c:v>10.727</c:v>
                </c:pt>
                <c:pt idx="10728" formatCode="General">
                  <c:v>10.728</c:v>
                </c:pt>
                <c:pt idx="10729" formatCode="General">
                  <c:v>10.728999999999999</c:v>
                </c:pt>
                <c:pt idx="10730" formatCode="General">
                  <c:v>10.73</c:v>
                </c:pt>
                <c:pt idx="10731" formatCode="General">
                  <c:v>10.731</c:v>
                </c:pt>
                <c:pt idx="10732" formatCode="General">
                  <c:v>10.731999999999999</c:v>
                </c:pt>
                <c:pt idx="10733" formatCode="General">
                  <c:v>10.733000000000001</c:v>
                </c:pt>
                <c:pt idx="10734" formatCode="General">
                  <c:v>10.734</c:v>
                </c:pt>
                <c:pt idx="10735" formatCode="General">
                  <c:v>10.734999999999999</c:v>
                </c:pt>
                <c:pt idx="10736" formatCode="General">
                  <c:v>10.736000000000001</c:v>
                </c:pt>
                <c:pt idx="10737" formatCode="General">
                  <c:v>10.737</c:v>
                </c:pt>
                <c:pt idx="10738" formatCode="General">
                  <c:v>10.738</c:v>
                </c:pt>
                <c:pt idx="10739" formatCode="General">
                  <c:v>10.739000000000001</c:v>
                </c:pt>
                <c:pt idx="10740" formatCode="General">
                  <c:v>10.74</c:v>
                </c:pt>
                <c:pt idx="10741" formatCode="General">
                  <c:v>10.741</c:v>
                </c:pt>
                <c:pt idx="10742" formatCode="General">
                  <c:v>10.742000000000001</c:v>
                </c:pt>
                <c:pt idx="10743" formatCode="General">
                  <c:v>10.743</c:v>
                </c:pt>
                <c:pt idx="10744" formatCode="General">
                  <c:v>10.744</c:v>
                </c:pt>
                <c:pt idx="10745" formatCode="General">
                  <c:v>10.744999999999999</c:v>
                </c:pt>
                <c:pt idx="10746" formatCode="General">
                  <c:v>10.746</c:v>
                </c:pt>
                <c:pt idx="10747" formatCode="General">
                  <c:v>10.747</c:v>
                </c:pt>
                <c:pt idx="10748" formatCode="General">
                  <c:v>10.747999999999999</c:v>
                </c:pt>
                <c:pt idx="10749" formatCode="General">
                  <c:v>10.749000000000001</c:v>
                </c:pt>
                <c:pt idx="10750" formatCode="General">
                  <c:v>10.75</c:v>
                </c:pt>
                <c:pt idx="10751" formatCode="General">
                  <c:v>10.750999999999999</c:v>
                </c:pt>
                <c:pt idx="10752" formatCode="General">
                  <c:v>10.752000000000001</c:v>
                </c:pt>
                <c:pt idx="10753" formatCode="General">
                  <c:v>10.753</c:v>
                </c:pt>
                <c:pt idx="10754" formatCode="General">
                  <c:v>10.754</c:v>
                </c:pt>
                <c:pt idx="10755" formatCode="General">
                  <c:v>10.755000000000001</c:v>
                </c:pt>
                <c:pt idx="10756" formatCode="General">
                  <c:v>10.756</c:v>
                </c:pt>
                <c:pt idx="10757" formatCode="General">
                  <c:v>10.757</c:v>
                </c:pt>
                <c:pt idx="10758" formatCode="General">
                  <c:v>10.757999999999999</c:v>
                </c:pt>
                <c:pt idx="10759" formatCode="General">
                  <c:v>10.759</c:v>
                </c:pt>
                <c:pt idx="10760" formatCode="General">
                  <c:v>10.76</c:v>
                </c:pt>
                <c:pt idx="10761" formatCode="General">
                  <c:v>10.760999999999999</c:v>
                </c:pt>
                <c:pt idx="10762" formatCode="General">
                  <c:v>10.762</c:v>
                </c:pt>
                <c:pt idx="10763" formatCode="General">
                  <c:v>10.763</c:v>
                </c:pt>
                <c:pt idx="10764" formatCode="General">
                  <c:v>10.763999999999999</c:v>
                </c:pt>
                <c:pt idx="10765" formatCode="General">
                  <c:v>10.765000000000001</c:v>
                </c:pt>
                <c:pt idx="10766" formatCode="General">
                  <c:v>10.766</c:v>
                </c:pt>
                <c:pt idx="10767" formatCode="General">
                  <c:v>10.766999999999999</c:v>
                </c:pt>
                <c:pt idx="10768" formatCode="General">
                  <c:v>10.768000000000001</c:v>
                </c:pt>
                <c:pt idx="10769" formatCode="General">
                  <c:v>10.769</c:v>
                </c:pt>
                <c:pt idx="10770" formatCode="General">
                  <c:v>10.77</c:v>
                </c:pt>
                <c:pt idx="10771" formatCode="General">
                  <c:v>10.771000000000001</c:v>
                </c:pt>
                <c:pt idx="10772" formatCode="General">
                  <c:v>10.772</c:v>
                </c:pt>
                <c:pt idx="10773" formatCode="General">
                  <c:v>10.773</c:v>
                </c:pt>
                <c:pt idx="10774" formatCode="General">
                  <c:v>10.773999999999999</c:v>
                </c:pt>
                <c:pt idx="10775" formatCode="General">
                  <c:v>10.775</c:v>
                </c:pt>
                <c:pt idx="10776" formatCode="General">
                  <c:v>10.776</c:v>
                </c:pt>
                <c:pt idx="10777" formatCode="General">
                  <c:v>10.776999999999999</c:v>
                </c:pt>
                <c:pt idx="10778" formatCode="General">
                  <c:v>10.778</c:v>
                </c:pt>
                <c:pt idx="10779" formatCode="General">
                  <c:v>10.779</c:v>
                </c:pt>
                <c:pt idx="10780" formatCode="General">
                  <c:v>10.78</c:v>
                </c:pt>
                <c:pt idx="10781" formatCode="General">
                  <c:v>10.781000000000001</c:v>
                </c:pt>
                <c:pt idx="10782" formatCode="General">
                  <c:v>10.782</c:v>
                </c:pt>
                <c:pt idx="10783" formatCode="General">
                  <c:v>10.782999999999999</c:v>
                </c:pt>
                <c:pt idx="10784" formatCode="General">
                  <c:v>10.784000000000001</c:v>
                </c:pt>
                <c:pt idx="10785" formatCode="General">
                  <c:v>10.785</c:v>
                </c:pt>
                <c:pt idx="10786" formatCode="General">
                  <c:v>10.786</c:v>
                </c:pt>
                <c:pt idx="10787" formatCode="General">
                  <c:v>10.787000000000001</c:v>
                </c:pt>
                <c:pt idx="10788" formatCode="General">
                  <c:v>10.788</c:v>
                </c:pt>
                <c:pt idx="10789" formatCode="General">
                  <c:v>10.789</c:v>
                </c:pt>
                <c:pt idx="10790" formatCode="General">
                  <c:v>10.79</c:v>
                </c:pt>
                <c:pt idx="10791" formatCode="General">
                  <c:v>10.791</c:v>
                </c:pt>
                <c:pt idx="10792" formatCode="General">
                  <c:v>10.792</c:v>
                </c:pt>
                <c:pt idx="10793" formatCode="General">
                  <c:v>10.792999999999999</c:v>
                </c:pt>
                <c:pt idx="10794" formatCode="General">
                  <c:v>10.794</c:v>
                </c:pt>
                <c:pt idx="10795" formatCode="General">
                  <c:v>10.795</c:v>
                </c:pt>
                <c:pt idx="10796" formatCode="General">
                  <c:v>10.795999999999999</c:v>
                </c:pt>
                <c:pt idx="10797" formatCode="General">
                  <c:v>10.797000000000001</c:v>
                </c:pt>
                <c:pt idx="10798" formatCode="General">
                  <c:v>10.798</c:v>
                </c:pt>
                <c:pt idx="10799" formatCode="General">
                  <c:v>10.798999999999999</c:v>
                </c:pt>
                <c:pt idx="10800" formatCode="General">
                  <c:v>10.8</c:v>
                </c:pt>
                <c:pt idx="10801" formatCode="General">
                  <c:v>10.801</c:v>
                </c:pt>
                <c:pt idx="10802" formatCode="General">
                  <c:v>10.802</c:v>
                </c:pt>
                <c:pt idx="10803" formatCode="General">
                  <c:v>10.803000000000001</c:v>
                </c:pt>
                <c:pt idx="10804" formatCode="General">
                  <c:v>10.804</c:v>
                </c:pt>
                <c:pt idx="10805" formatCode="General">
                  <c:v>10.805</c:v>
                </c:pt>
                <c:pt idx="10806" formatCode="General">
                  <c:v>10.805999999999999</c:v>
                </c:pt>
                <c:pt idx="10807" formatCode="General">
                  <c:v>10.807</c:v>
                </c:pt>
                <c:pt idx="10808" formatCode="General">
                  <c:v>10.808</c:v>
                </c:pt>
                <c:pt idx="10809" formatCode="General">
                  <c:v>10.808999999999999</c:v>
                </c:pt>
                <c:pt idx="10810" formatCode="General">
                  <c:v>10.81</c:v>
                </c:pt>
                <c:pt idx="10811" formatCode="General">
                  <c:v>10.811</c:v>
                </c:pt>
                <c:pt idx="10812" formatCode="General">
                  <c:v>10.811999999999999</c:v>
                </c:pt>
                <c:pt idx="10813" formatCode="General">
                  <c:v>10.813000000000001</c:v>
                </c:pt>
                <c:pt idx="10814" formatCode="General">
                  <c:v>10.814</c:v>
                </c:pt>
                <c:pt idx="10815" formatCode="General">
                  <c:v>10.815</c:v>
                </c:pt>
                <c:pt idx="10816" formatCode="General">
                  <c:v>10.816000000000001</c:v>
                </c:pt>
                <c:pt idx="10817" formatCode="General">
                  <c:v>10.817</c:v>
                </c:pt>
                <c:pt idx="10818" formatCode="General">
                  <c:v>10.818</c:v>
                </c:pt>
                <c:pt idx="10819" formatCode="General">
                  <c:v>10.819000000000001</c:v>
                </c:pt>
                <c:pt idx="10820" formatCode="General">
                  <c:v>10.82</c:v>
                </c:pt>
                <c:pt idx="10821" formatCode="General">
                  <c:v>10.821</c:v>
                </c:pt>
                <c:pt idx="10822" formatCode="General">
                  <c:v>10.821999999999999</c:v>
                </c:pt>
                <c:pt idx="10823" formatCode="General">
                  <c:v>10.823</c:v>
                </c:pt>
                <c:pt idx="10824" formatCode="General">
                  <c:v>10.824</c:v>
                </c:pt>
                <c:pt idx="10825" formatCode="General">
                  <c:v>10.824999999999999</c:v>
                </c:pt>
                <c:pt idx="10826" formatCode="General">
                  <c:v>10.826000000000001</c:v>
                </c:pt>
                <c:pt idx="10827" formatCode="General">
                  <c:v>10.827</c:v>
                </c:pt>
                <c:pt idx="10828" formatCode="General">
                  <c:v>10.827999999999999</c:v>
                </c:pt>
                <c:pt idx="10829" formatCode="General">
                  <c:v>10.829000000000001</c:v>
                </c:pt>
                <c:pt idx="10830" formatCode="General">
                  <c:v>10.83</c:v>
                </c:pt>
                <c:pt idx="10831" formatCode="General">
                  <c:v>10.831</c:v>
                </c:pt>
                <c:pt idx="10832" formatCode="General">
                  <c:v>10.832000000000001</c:v>
                </c:pt>
                <c:pt idx="10833" formatCode="General">
                  <c:v>10.833</c:v>
                </c:pt>
                <c:pt idx="10834" formatCode="General">
                  <c:v>10.834</c:v>
                </c:pt>
                <c:pt idx="10835" formatCode="General">
                  <c:v>10.835000000000001</c:v>
                </c:pt>
                <c:pt idx="10836" formatCode="General">
                  <c:v>10.836</c:v>
                </c:pt>
                <c:pt idx="10837" formatCode="General">
                  <c:v>10.837</c:v>
                </c:pt>
                <c:pt idx="10838" formatCode="General">
                  <c:v>10.837999999999999</c:v>
                </c:pt>
                <c:pt idx="10839" formatCode="General">
                  <c:v>10.839</c:v>
                </c:pt>
                <c:pt idx="10840" formatCode="General">
                  <c:v>10.84</c:v>
                </c:pt>
                <c:pt idx="10841" formatCode="General">
                  <c:v>10.840999999999999</c:v>
                </c:pt>
                <c:pt idx="10842" formatCode="General">
                  <c:v>10.842000000000001</c:v>
                </c:pt>
                <c:pt idx="10843" formatCode="General">
                  <c:v>10.843</c:v>
                </c:pt>
                <c:pt idx="10844" formatCode="General">
                  <c:v>10.843999999999999</c:v>
                </c:pt>
                <c:pt idx="10845" formatCode="General">
                  <c:v>10.845000000000001</c:v>
                </c:pt>
                <c:pt idx="10846" formatCode="General">
                  <c:v>10.846</c:v>
                </c:pt>
                <c:pt idx="10847" formatCode="General">
                  <c:v>10.847</c:v>
                </c:pt>
                <c:pt idx="10848" formatCode="General">
                  <c:v>10.848000000000001</c:v>
                </c:pt>
                <c:pt idx="10849" formatCode="General">
                  <c:v>10.849</c:v>
                </c:pt>
                <c:pt idx="10850" formatCode="General">
                  <c:v>10.85</c:v>
                </c:pt>
                <c:pt idx="10851" formatCode="General">
                  <c:v>10.851000000000001</c:v>
                </c:pt>
                <c:pt idx="10852" formatCode="General">
                  <c:v>10.852</c:v>
                </c:pt>
                <c:pt idx="10853" formatCode="General">
                  <c:v>10.853</c:v>
                </c:pt>
                <c:pt idx="10854" formatCode="General">
                  <c:v>10.853999999999999</c:v>
                </c:pt>
                <c:pt idx="10855" formatCode="General">
                  <c:v>10.855</c:v>
                </c:pt>
                <c:pt idx="10856" formatCode="General">
                  <c:v>10.856</c:v>
                </c:pt>
                <c:pt idx="10857" formatCode="General">
                  <c:v>10.856999999999999</c:v>
                </c:pt>
                <c:pt idx="10858" formatCode="General">
                  <c:v>10.858000000000001</c:v>
                </c:pt>
                <c:pt idx="10859" formatCode="General">
                  <c:v>10.859</c:v>
                </c:pt>
                <c:pt idx="10860" formatCode="General">
                  <c:v>10.86</c:v>
                </c:pt>
                <c:pt idx="10861" formatCode="General">
                  <c:v>10.861000000000001</c:v>
                </c:pt>
                <c:pt idx="10862" formatCode="General">
                  <c:v>10.862</c:v>
                </c:pt>
                <c:pt idx="10863" formatCode="General">
                  <c:v>10.863</c:v>
                </c:pt>
                <c:pt idx="10864" formatCode="General">
                  <c:v>10.864000000000001</c:v>
                </c:pt>
                <c:pt idx="10865" formatCode="General">
                  <c:v>10.865</c:v>
                </c:pt>
                <c:pt idx="10866" formatCode="General">
                  <c:v>10.866</c:v>
                </c:pt>
                <c:pt idx="10867" formatCode="General">
                  <c:v>10.867000000000001</c:v>
                </c:pt>
                <c:pt idx="10868" formatCode="General">
                  <c:v>10.868</c:v>
                </c:pt>
                <c:pt idx="10869" formatCode="General">
                  <c:v>10.869</c:v>
                </c:pt>
                <c:pt idx="10870" formatCode="General">
                  <c:v>10.87</c:v>
                </c:pt>
                <c:pt idx="10871" formatCode="General">
                  <c:v>10.871</c:v>
                </c:pt>
                <c:pt idx="10872" formatCode="General">
                  <c:v>10.872</c:v>
                </c:pt>
                <c:pt idx="10873" formatCode="General">
                  <c:v>10.872999999999999</c:v>
                </c:pt>
                <c:pt idx="10874" formatCode="General">
                  <c:v>10.874000000000001</c:v>
                </c:pt>
                <c:pt idx="10875" formatCode="General">
                  <c:v>10.875</c:v>
                </c:pt>
                <c:pt idx="10876" formatCode="General">
                  <c:v>10.875999999999999</c:v>
                </c:pt>
                <c:pt idx="10877" formatCode="General">
                  <c:v>10.877000000000001</c:v>
                </c:pt>
                <c:pt idx="10878" formatCode="General">
                  <c:v>10.878</c:v>
                </c:pt>
                <c:pt idx="10879" formatCode="General">
                  <c:v>10.879</c:v>
                </c:pt>
                <c:pt idx="10880" formatCode="General">
                  <c:v>10.88</c:v>
                </c:pt>
                <c:pt idx="10881" formatCode="General">
                  <c:v>10.881</c:v>
                </c:pt>
                <c:pt idx="10882" formatCode="General">
                  <c:v>10.882</c:v>
                </c:pt>
                <c:pt idx="10883" formatCode="General">
                  <c:v>10.882999999999999</c:v>
                </c:pt>
                <c:pt idx="10884" formatCode="General">
                  <c:v>10.884</c:v>
                </c:pt>
                <c:pt idx="10885" formatCode="General">
                  <c:v>10.885</c:v>
                </c:pt>
                <c:pt idx="10886" formatCode="General">
                  <c:v>10.885999999999999</c:v>
                </c:pt>
                <c:pt idx="10887" formatCode="General">
                  <c:v>10.887</c:v>
                </c:pt>
                <c:pt idx="10888" formatCode="General">
                  <c:v>10.888</c:v>
                </c:pt>
                <c:pt idx="10889" formatCode="General">
                  <c:v>10.888999999999999</c:v>
                </c:pt>
                <c:pt idx="10890" formatCode="General">
                  <c:v>10.89</c:v>
                </c:pt>
                <c:pt idx="10891" formatCode="General">
                  <c:v>10.891</c:v>
                </c:pt>
                <c:pt idx="10892" formatCode="General">
                  <c:v>10.891999999999999</c:v>
                </c:pt>
                <c:pt idx="10893" formatCode="General">
                  <c:v>10.893000000000001</c:v>
                </c:pt>
                <c:pt idx="10894" formatCode="General">
                  <c:v>10.894</c:v>
                </c:pt>
                <c:pt idx="10895" formatCode="General">
                  <c:v>10.895</c:v>
                </c:pt>
                <c:pt idx="10896" formatCode="General">
                  <c:v>10.896000000000001</c:v>
                </c:pt>
                <c:pt idx="10897" formatCode="General">
                  <c:v>10.897</c:v>
                </c:pt>
                <c:pt idx="10898" formatCode="General">
                  <c:v>10.898</c:v>
                </c:pt>
                <c:pt idx="10899" formatCode="General">
                  <c:v>10.898999999999999</c:v>
                </c:pt>
                <c:pt idx="10900" formatCode="General">
                  <c:v>10.9</c:v>
                </c:pt>
                <c:pt idx="10901" formatCode="General">
                  <c:v>10.901</c:v>
                </c:pt>
                <c:pt idx="10902" formatCode="General">
                  <c:v>10.901999999999999</c:v>
                </c:pt>
                <c:pt idx="10903" formatCode="General">
                  <c:v>10.903</c:v>
                </c:pt>
                <c:pt idx="10904" formatCode="General">
                  <c:v>10.904</c:v>
                </c:pt>
                <c:pt idx="10905" formatCode="General">
                  <c:v>10.904999999999999</c:v>
                </c:pt>
                <c:pt idx="10906" formatCode="General">
                  <c:v>10.906000000000001</c:v>
                </c:pt>
                <c:pt idx="10907" formatCode="General">
                  <c:v>10.907</c:v>
                </c:pt>
                <c:pt idx="10908" formatCode="General">
                  <c:v>10.907999999999999</c:v>
                </c:pt>
                <c:pt idx="10909" formatCode="General">
                  <c:v>10.909000000000001</c:v>
                </c:pt>
                <c:pt idx="10910" formatCode="General">
                  <c:v>10.91</c:v>
                </c:pt>
                <c:pt idx="10911" formatCode="General">
                  <c:v>10.911</c:v>
                </c:pt>
                <c:pt idx="10912" formatCode="General">
                  <c:v>10.912000000000001</c:v>
                </c:pt>
                <c:pt idx="10913" formatCode="General">
                  <c:v>10.913</c:v>
                </c:pt>
                <c:pt idx="10914" formatCode="General">
                  <c:v>10.914</c:v>
                </c:pt>
                <c:pt idx="10915" formatCode="General">
                  <c:v>10.914999999999999</c:v>
                </c:pt>
                <c:pt idx="10916" formatCode="General">
                  <c:v>10.916</c:v>
                </c:pt>
                <c:pt idx="10917" formatCode="General">
                  <c:v>10.917</c:v>
                </c:pt>
                <c:pt idx="10918" formatCode="General">
                  <c:v>10.917999999999999</c:v>
                </c:pt>
                <c:pt idx="10919" formatCode="General">
                  <c:v>10.919</c:v>
                </c:pt>
                <c:pt idx="10920" formatCode="General">
                  <c:v>10.92</c:v>
                </c:pt>
                <c:pt idx="10921" formatCode="General">
                  <c:v>10.920999999999999</c:v>
                </c:pt>
                <c:pt idx="10922" formatCode="General">
                  <c:v>10.922000000000001</c:v>
                </c:pt>
                <c:pt idx="10923" formatCode="General">
                  <c:v>10.923</c:v>
                </c:pt>
                <c:pt idx="10924" formatCode="General">
                  <c:v>10.923999999999999</c:v>
                </c:pt>
                <c:pt idx="10925" formatCode="General">
                  <c:v>10.925000000000001</c:v>
                </c:pt>
                <c:pt idx="10926" formatCode="General">
                  <c:v>10.926</c:v>
                </c:pt>
                <c:pt idx="10927" formatCode="General">
                  <c:v>10.927</c:v>
                </c:pt>
                <c:pt idx="10928" formatCode="General">
                  <c:v>10.928000000000001</c:v>
                </c:pt>
                <c:pt idx="10929" formatCode="General">
                  <c:v>10.929</c:v>
                </c:pt>
                <c:pt idx="10930" formatCode="General">
                  <c:v>10.93</c:v>
                </c:pt>
                <c:pt idx="10931" formatCode="General">
                  <c:v>10.930999999999999</c:v>
                </c:pt>
                <c:pt idx="10932" formatCode="General">
                  <c:v>10.932</c:v>
                </c:pt>
                <c:pt idx="10933" formatCode="General">
                  <c:v>10.933</c:v>
                </c:pt>
                <c:pt idx="10934" formatCode="General">
                  <c:v>10.933999999999999</c:v>
                </c:pt>
                <c:pt idx="10935" formatCode="General">
                  <c:v>10.935</c:v>
                </c:pt>
                <c:pt idx="10936" formatCode="General">
                  <c:v>10.936</c:v>
                </c:pt>
                <c:pt idx="10937" formatCode="General">
                  <c:v>10.936999999999999</c:v>
                </c:pt>
                <c:pt idx="10938" formatCode="General">
                  <c:v>10.938000000000001</c:v>
                </c:pt>
                <c:pt idx="10939" formatCode="General">
                  <c:v>10.939</c:v>
                </c:pt>
                <c:pt idx="10940" formatCode="General">
                  <c:v>10.94</c:v>
                </c:pt>
                <c:pt idx="10941" formatCode="General">
                  <c:v>10.941000000000001</c:v>
                </c:pt>
                <c:pt idx="10942" formatCode="General">
                  <c:v>10.942</c:v>
                </c:pt>
                <c:pt idx="10943" formatCode="General">
                  <c:v>10.943</c:v>
                </c:pt>
                <c:pt idx="10944" formatCode="General">
                  <c:v>10.944000000000001</c:v>
                </c:pt>
                <c:pt idx="10945" formatCode="General">
                  <c:v>10.945</c:v>
                </c:pt>
                <c:pt idx="10946" formatCode="General">
                  <c:v>10.946</c:v>
                </c:pt>
                <c:pt idx="10947" formatCode="General">
                  <c:v>10.946999999999999</c:v>
                </c:pt>
                <c:pt idx="10948" formatCode="General">
                  <c:v>10.948</c:v>
                </c:pt>
                <c:pt idx="10949" formatCode="General">
                  <c:v>10.949</c:v>
                </c:pt>
                <c:pt idx="10950" formatCode="General">
                  <c:v>10.95</c:v>
                </c:pt>
                <c:pt idx="10951" formatCode="General">
                  <c:v>10.951000000000001</c:v>
                </c:pt>
                <c:pt idx="10952" formatCode="General">
                  <c:v>10.952</c:v>
                </c:pt>
                <c:pt idx="10953" formatCode="General">
                  <c:v>10.952999999999999</c:v>
                </c:pt>
                <c:pt idx="10954" formatCode="General">
                  <c:v>10.954000000000001</c:v>
                </c:pt>
                <c:pt idx="10955" formatCode="General">
                  <c:v>10.955</c:v>
                </c:pt>
                <c:pt idx="10956" formatCode="General">
                  <c:v>10.956</c:v>
                </c:pt>
                <c:pt idx="10957" formatCode="General">
                  <c:v>10.957000000000001</c:v>
                </c:pt>
                <c:pt idx="10958" formatCode="General">
                  <c:v>10.958</c:v>
                </c:pt>
                <c:pt idx="10959" formatCode="General">
                  <c:v>10.959</c:v>
                </c:pt>
                <c:pt idx="10960" formatCode="General">
                  <c:v>10.96</c:v>
                </c:pt>
                <c:pt idx="10961" formatCode="General">
                  <c:v>10.961</c:v>
                </c:pt>
                <c:pt idx="10962" formatCode="General">
                  <c:v>10.962</c:v>
                </c:pt>
                <c:pt idx="10963" formatCode="General">
                  <c:v>10.962999999999999</c:v>
                </c:pt>
                <c:pt idx="10964" formatCode="General">
                  <c:v>10.964</c:v>
                </c:pt>
                <c:pt idx="10965" formatCode="General">
                  <c:v>10.965</c:v>
                </c:pt>
                <c:pt idx="10966" formatCode="General">
                  <c:v>10.965999999999999</c:v>
                </c:pt>
                <c:pt idx="10967" formatCode="General">
                  <c:v>10.967000000000001</c:v>
                </c:pt>
                <c:pt idx="10968" formatCode="General">
                  <c:v>10.968</c:v>
                </c:pt>
                <c:pt idx="10969" formatCode="General">
                  <c:v>10.968999999999999</c:v>
                </c:pt>
                <c:pt idx="10970" formatCode="General">
                  <c:v>10.97</c:v>
                </c:pt>
                <c:pt idx="10971" formatCode="General">
                  <c:v>10.971</c:v>
                </c:pt>
                <c:pt idx="10972" formatCode="General">
                  <c:v>10.972</c:v>
                </c:pt>
                <c:pt idx="10973" formatCode="General">
                  <c:v>10.973000000000001</c:v>
                </c:pt>
                <c:pt idx="10974" formatCode="General">
                  <c:v>10.974</c:v>
                </c:pt>
                <c:pt idx="10975" formatCode="General">
                  <c:v>10.975</c:v>
                </c:pt>
                <c:pt idx="10976" formatCode="General">
                  <c:v>10.976000000000001</c:v>
                </c:pt>
                <c:pt idx="10977" formatCode="General">
                  <c:v>10.977</c:v>
                </c:pt>
                <c:pt idx="10978" formatCode="General">
                  <c:v>10.978</c:v>
                </c:pt>
                <c:pt idx="10979" formatCode="General">
                  <c:v>10.978999999999999</c:v>
                </c:pt>
                <c:pt idx="10980" formatCode="General">
                  <c:v>10.98</c:v>
                </c:pt>
                <c:pt idx="10981" formatCode="General">
                  <c:v>10.981</c:v>
                </c:pt>
                <c:pt idx="10982" formatCode="General">
                  <c:v>10.981999999999999</c:v>
                </c:pt>
                <c:pt idx="10983" formatCode="General">
                  <c:v>10.983000000000001</c:v>
                </c:pt>
                <c:pt idx="10984" formatCode="General">
                  <c:v>10.984</c:v>
                </c:pt>
                <c:pt idx="10985" formatCode="General">
                  <c:v>10.984999999999999</c:v>
                </c:pt>
                <c:pt idx="10986" formatCode="General">
                  <c:v>10.986000000000001</c:v>
                </c:pt>
                <c:pt idx="10987" formatCode="General">
                  <c:v>10.987</c:v>
                </c:pt>
                <c:pt idx="10988" formatCode="General">
                  <c:v>10.988</c:v>
                </c:pt>
                <c:pt idx="10989" formatCode="General">
                  <c:v>10.989000000000001</c:v>
                </c:pt>
                <c:pt idx="10990" formatCode="General">
                  <c:v>10.99</c:v>
                </c:pt>
                <c:pt idx="10991" formatCode="General">
                  <c:v>10.991</c:v>
                </c:pt>
                <c:pt idx="10992" formatCode="General">
                  <c:v>10.992000000000001</c:v>
                </c:pt>
                <c:pt idx="10993" formatCode="General">
                  <c:v>10.993</c:v>
                </c:pt>
                <c:pt idx="10994" formatCode="General">
                  <c:v>10.994</c:v>
                </c:pt>
                <c:pt idx="10995" formatCode="General">
                  <c:v>10.994999999999999</c:v>
                </c:pt>
                <c:pt idx="10996" formatCode="General">
                  <c:v>10.996</c:v>
                </c:pt>
                <c:pt idx="10997" formatCode="General">
                  <c:v>10.997</c:v>
                </c:pt>
                <c:pt idx="10998" formatCode="General">
                  <c:v>10.997999999999999</c:v>
                </c:pt>
                <c:pt idx="10999" formatCode="General">
                  <c:v>10.999000000000001</c:v>
                </c:pt>
                <c:pt idx="11000" formatCode="General">
                  <c:v>11</c:v>
                </c:pt>
                <c:pt idx="11001" formatCode="General">
                  <c:v>11.000999999999999</c:v>
                </c:pt>
                <c:pt idx="11002" formatCode="General">
                  <c:v>11.002000000000001</c:v>
                </c:pt>
                <c:pt idx="11003" formatCode="General">
                  <c:v>11.003</c:v>
                </c:pt>
                <c:pt idx="11004" formatCode="General">
                  <c:v>11.004</c:v>
                </c:pt>
                <c:pt idx="11005" formatCode="General">
                  <c:v>11.005000000000001</c:v>
                </c:pt>
                <c:pt idx="11006" formatCode="General">
                  <c:v>11.006</c:v>
                </c:pt>
                <c:pt idx="11007" formatCode="General">
                  <c:v>11.007</c:v>
                </c:pt>
                <c:pt idx="11008" formatCode="General">
                  <c:v>11.007999999999999</c:v>
                </c:pt>
                <c:pt idx="11009" formatCode="General">
                  <c:v>11.009</c:v>
                </c:pt>
                <c:pt idx="11010" formatCode="General">
                  <c:v>11.01</c:v>
                </c:pt>
                <c:pt idx="11011" formatCode="General">
                  <c:v>11.010999999999999</c:v>
                </c:pt>
                <c:pt idx="11012" formatCode="General">
                  <c:v>11.012</c:v>
                </c:pt>
                <c:pt idx="11013" formatCode="General">
                  <c:v>11.013</c:v>
                </c:pt>
                <c:pt idx="11014" formatCode="General">
                  <c:v>11.013999999999999</c:v>
                </c:pt>
                <c:pt idx="11015" formatCode="General">
                  <c:v>11.015000000000001</c:v>
                </c:pt>
                <c:pt idx="11016" formatCode="General">
                  <c:v>11.016</c:v>
                </c:pt>
                <c:pt idx="11017" formatCode="General">
                  <c:v>11.016999999999999</c:v>
                </c:pt>
                <c:pt idx="11018" formatCode="General">
                  <c:v>11.018000000000001</c:v>
                </c:pt>
                <c:pt idx="11019" formatCode="General">
                  <c:v>11.019</c:v>
                </c:pt>
                <c:pt idx="11020" formatCode="General">
                  <c:v>11.02</c:v>
                </c:pt>
                <c:pt idx="11021" formatCode="General">
                  <c:v>11.021000000000001</c:v>
                </c:pt>
                <c:pt idx="11022" formatCode="General">
                  <c:v>11.022</c:v>
                </c:pt>
                <c:pt idx="11023" formatCode="General">
                  <c:v>11.023</c:v>
                </c:pt>
                <c:pt idx="11024" formatCode="General">
                  <c:v>11.023999999999999</c:v>
                </c:pt>
                <c:pt idx="11025" formatCode="General">
                  <c:v>11.025</c:v>
                </c:pt>
                <c:pt idx="11026" formatCode="General">
                  <c:v>11.026</c:v>
                </c:pt>
                <c:pt idx="11027" formatCode="General">
                  <c:v>11.026999999999999</c:v>
                </c:pt>
                <c:pt idx="11028" formatCode="General">
                  <c:v>11.028</c:v>
                </c:pt>
                <c:pt idx="11029" formatCode="General">
                  <c:v>11.029</c:v>
                </c:pt>
                <c:pt idx="11030" formatCode="General">
                  <c:v>11.03</c:v>
                </c:pt>
                <c:pt idx="11031" formatCode="General">
                  <c:v>11.031000000000001</c:v>
                </c:pt>
                <c:pt idx="11032" formatCode="General">
                  <c:v>11.032</c:v>
                </c:pt>
                <c:pt idx="11033" formatCode="General">
                  <c:v>11.032999999999999</c:v>
                </c:pt>
                <c:pt idx="11034" formatCode="General">
                  <c:v>11.034000000000001</c:v>
                </c:pt>
                <c:pt idx="11035" formatCode="General">
                  <c:v>11.035</c:v>
                </c:pt>
                <c:pt idx="11036" formatCode="General">
                  <c:v>11.036</c:v>
                </c:pt>
                <c:pt idx="11037" formatCode="General">
                  <c:v>11.037000000000001</c:v>
                </c:pt>
                <c:pt idx="11038" formatCode="General">
                  <c:v>11.038</c:v>
                </c:pt>
                <c:pt idx="11039" formatCode="General">
                  <c:v>11.039</c:v>
                </c:pt>
                <c:pt idx="11040" formatCode="General">
                  <c:v>11.04</c:v>
                </c:pt>
                <c:pt idx="11041" formatCode="General">
                  <c:v>11.041</c:v>
                </c:pt>
                <c:pt idx="11042" formatCode="General">
                  <c:v>11.042</c:v>
                </c:pt>
                <c:pt idx="11043" formatCode="General">
                  <c:v>11.042999999999999</c:v>
                </c:pt>
                <c:pt idx="11044" formatCode="General">
                  <c:v>11.044</c:v>
                </c:pt>
                <c:pt idx="11045" formatCode="General">
                  <c:v>11.045</c:v>
                </c:pt>
                <c:pt idx="11046" formatCode="General">
                  <c:v>11.045999999999999</c:v>
                </c:pt>
                <c:pt idx="11047" formatCode="General">
                  <c:v>11.047000000000001</c:v>
                </c:pt>
                <c:pt idx="11048" formatCode="General">
                  <c:v>11.048</c:v>
                </c:pt>
                <c:pt idx="11049" formatCode="General">
                  <c:v>11.048999999999999</c:v>
                </c:pt>
                <c:pt idx="11050" formatCode="General">
                  <c:v>11.05</c:v>
                </c:pt>
                <c:pt idx="11051" formatCode="General">
                  <c:v>11.051</c:v>
                </c:pt>
                <c:pt idx="11052" formatCode="General">
                  <c:v>11.052</c:v>
                </c:pt>
                <c:pt idx="11053" formatCode="General">
                  <c:v>11.053000000000001</c:v>
                </c:pt>
                <c:pt idx="11054" formatCode="General">
                  <c:v>11.054</c:v>
                </c:pt>
                <c:pt idx="11055" formatCode="General">
                  <c:v>11.055</c:v>
                </c:pt>
                <c:pt idx="11056" formatCode="General">
                  <c:v>11.055999999999999</c:v>
                </c:pt>
                <c:pt idx="11057" formatCode="General">
                  <c:v>11.057</c:v>
                </c:pt>
                <c:pt idx="11058" formatCode="General">
                  <c:v>11.058</c:v>
                </c:pt>
                <c:pt idx="11059" formatCode="General">
                  <c:v>11.058999999999999</c:v>
                </c:pt>
                <c:pt idx="11060" formatCode="General">
                  <c:v>11.06</c:v>
                </c:pt>
                <c:pt idx="11061" formatCode="General">
                  <c:v>11.061</c:v>
                </c:pt>
                <c:pt idx="11062" formatCode="General">
                  <c:v>11.061999999999999</c:v>
                </c:pt>
                <c:pt idx="11063" formatCode="General">
                  <c:v>11.063000000000001</c:v>
                </c:pt>
                <c:pt idx="11064" formatCode="General">
                  <c:v>11.064</c:v>
                </c:pt>
                <c:pt idx="11065" formatCode="General">
                  <c:v>11.065</c:v>
                </c:pt>
                <c:pt idx="11066" formatCode="General">
                  <c:v>11.066000000000001</c:v>
                </c:pt>
                <c:pt idx="11067" formatCode="General">
                  <c:v>11.067</c:v>
                </c:pt>
                <c:pt idx="11068" formatCode="General">
                  <c:v>11.068</c:v>
                </c:pt>
                <c:pt idx="11069" formatCode="General">
                  <c:v>11.069000000000001</c:v>
                </c:pt>
                <c:pt idx="11070" formatCode="General">
                  <c:v>11.07</c:v>
                </c:pt>
                <c:pt idx="11071" formatCode="General">
                  <c:v>11.071</c:v>
                </c:pt>
                <c:pt idx="11072" formatCode="General">
                  <c:v>11.071999999999999</c:v>
                </c:pt>
                <c:pt idx="11073" formatCode="General">
                  <c:v>11.073</c:v>
                </c:pt>
                <c:pt idx="11074" formatCode="General">
                  <c:v>11.074</c:v>
                </c:pt>
                <c:pt idx="11075" formatCode="General">
                  <c:v>11.074999999999999</c:v>
                </c:pt>
                <c:pt idx="11076" formatCode="General">
                  <c:v>11.076000000000001</c:v>
                </c:pt>
                <c:pt idx="11077" formatCode="General">
                  <c:v>11.077</c:v>
                </c:pt>
                <c:pt idx="11078" formatCode="General">
                  <c:v>11.077999999999999</c:v>
                </c:pt>
                <c:pt idx="11079" formatCode="General">
                  <c:v>11.079000000000001</c:v>
                </c:pt>
                <c:pt idx="11080" formatCode="General">
                  <c:v>11.08</c:v>
                </c:pt>
                <c:pt idx="11081" formatCode="General">
                  <c:v>11.081</c:v>
                </c:pt>
                <c:pt idx="11082" formatCode="General">
                  <c:v>11.082000000000001</c:v>
                </c:pt>
                <c:pt idx="11083" formatCode="General">
                  <c:v>11.083</c:v>
                </c:pt>
                <c:pt idx="11084" formatCode="General">
                  <c:v>11.084</c:v>
                </c:pt>
                <c:pt idx="11085" formatCode="General">
                  <c:v>11.085000000000001</c:v>
                </c:pt>
                <c:pt idx="11086" formatCode="General">
                  <c:v>11.086</c:v>
                </c:pt>
                <c:pt idx="11087" formatCode="General">
                  <c:v>11.087</c:v>
                </c:pt>
                <c:pt idx="11088" formatCode="General">
                  <c:v>11.087999999999999</c:v>
                </c:pt>
                <c:pt idx="11089" formatCode="General">
                  <c:v>11.089</c:v>
                </c:pt>
                <c:pt idx="11090" formatCode="General">
                  <c:v>11.09</c:v>
                </c:pt>
                <c:pt idx="11091" formatCode="General">
                  <c:v>11.090999999999999</c:v>
                </c:pt>
                <c:pt idx="11092" formatCode="General">
                  <c:v>11.092000000000001</c:v>
                </c:pt>
                <c:pt idx="11093" formatCode="General">
                  <c:v>11.093</c:v>
                </c:pt>
                <c:pt idx="11094" formatCode="General">
                  <c:v>11.093999999999999</c:v>
                </c:pt>
                <c:pt idx="11095" formatCode="General">
                  <c:v>11.095000000000001</c:v>
                </c:pt>
                <c:pt idx="11096" formatCode="General">
                  <c:v>11.096</c:v>
                </c:pt>
                <c:pt idx="11097" formatCode="General">
                  <c:v>11.097</c:v>
                </c:pt>
                <c:pt idx="11098" formatCode="General">
                  <c:v>11.098000000000001</c:v>
                </c:pt>
                <c:pt idx="11099" formatCode="General">
                  <c:v>11.099</c:v>
                </c:pt>
                <c:pt idx="11100" formatCode="General">
                  <c:v>11.1</c:v>
                </c:pt>
                <c:pt idx="11101" formatCode="General">
                  <c:v>11.101000000000001</c:v>
                </c:pt>
                <c:pt idx="11102" formatCode="General">
                  <c:v>11.102</c:v>
                </c:pt>
                <c:pt idx="11103" formatCode="General">
                  <c:v>11.103</c:v>
                </c:pt>
                <c:pt idx="11104" formatCode="General">
                  <c:v>11.103999999999999</c:v>
                </c:pt>
                <c:pt idx="11105" formatCode="General">
                  <c:v>11.105</c:v>
                </c:pt>
                <c:pt idx="11106" formatCode="General">
                  <c:v>11.106</c:v>
                </c:pt>
                <c:pt idx="11107" formatCode="General">
                  <c:v>11.106999999999999</c:v>
                </c:pt>
                <c:pt idx="11108" formatCode="General">
                  <c:v>11.108000000000001</c:v>
                </c:pt>
                <c:pt idx="11109" formatCode="General">
                  <c:v>11.109</c:v>
                </c:pt>
                <c:pt idx="11110" formatCode="General">
                  <c:v>11.11</c:v>
                </c:pt>
                <c:pt idx="11111" formatCode="General">
                  <c:v>11.111000000000001</c:v>
                </c:pt>
                <c:pt idx="11112" formatCode="General">
                  <c:v>11.112</c:v>
                </c:pt>
                <c:pt idx="11113" formatCode="General">
                  <c:v>11.113</c:v>
                </c:pt>
                <c:pt idx="11114" formatCode="General">
                  <c:v>11.114000000000001</c:v>
                </c:pt>
                <c:pt idx="11115" formatCode="General">
                  <c:v>11.115</c:v>
                </c:pt>
                <c:pt idx="11116" formatCode="General">
                  <c:v>11.116</c:v>
                </c:pt>
                <c:pt idx="11117" formatCode="General">
                  <c:v>11.117000000000001</c:v>
                </c:pt>
                <c:pt idx="11118" formatCode="General">
                  <c:v>11.118</c:v>
                </c:pt>
                <c:pt idx="11119" formatCode="General">
                  <c:v>11.119</c:v>
                </c:pt>
                <c:pt idx="11120" formatCode="General">
                  <c:v>11.12</c:v>
                </c:pt>
                <c:pt idx="11121" formatCode="General">
                  <c:v>11.121</c:v>
                </c:pt>
                <c:pt idx="11122" formatCode="General">
                  <c:v>11.122</c:v>
                </c:pt>
                <c:pt idx="11123" formatCode="General">
                  <c:v>11.122999999999999</c:v>
                </c:pt>
                <c:pt idx="11124" formatCode="General">
                  <c:v>11.124000000000001</c:v>
                </c:pt>
                <c:pt idx="11125" formatCode="General">
                  <c:v>11.125</c:v>
                </c:pt>
                <c:pt idx="11126" formatCode="General">
                  <c:v>11.125999999999999</c:v>
                </c:pt>
                <c:pt idx="11127" formatCode="General">
                  <c:v>11.127000000000001</c:v>
                </c:pt>
                <c:pt idx="11128" formatCode="General">
                  <c:v>11.128</c:v>
                </c:pt>
                <c:pt idx="11129" formatCode="General">
                  <c:v>11.129</c:v>
                </c:pt>
                <c:pt idx="11130" formatCode="General">
                  <c:v>11.13</c:v>
                </c:pt>
                <c:pt idx="11131" formatCode="General">
                  <c:v>11.131</c:v>
                </c:pt>
                <c:pt idx="11132" formatCode="General">
                  <c:v>11.132</c:v>
                </c:pt>
                <c:pt idx="11133" formatCode="General">
                  <c:v>11.132999999999999</c:v>
                </c:pt>
                <c:pt idx="11134" formatCode="General">
                  <c:v>11.134</c:v>
                </c:pt>
                <c:pt idx="11135" formatCode="General">
                  <c:v>11.135</c:v>
                </c:pt>
                <c:pt idx="11136" formatCode="General">
                  <c:v>11.135999999999999</c:v>
                </c:pt>
                <c:pt idx="11137" formatCode="General">
                  <c:v>11.137</c:v>
                </c:pt>
                <c:pt idx="11138" formatCode="General">
                  <c:v>11.138</c:v>
                </c:pt>
                <c:pt idx="11139" formatCode="General">
                  <c:v>11.138999999999999</c:v>
                </c:pt>
                <c:pt idx="11140" formatCode="General">
                  <c:v>11.14</c:v>
                </c:pt>
                <c:pt idx="11141" formatCode="General">
                  <c:v>11.141</c:v>
                </c:pt>
                <c:pt idx="11142" formatCode="General">
                  <c:v>11.141999999999999</c:v>
                </c:pt>
                <c:pt idx="11143" formatCode="General">
                  <c:v>11.143000000000001</c:v>
                </c:pt>
                <c:pt idx="11144" formatCode="General">
                  <c:v>11.144</c:v>
                </c:pt>
                <c:pt idx="11145" formatCode="General">
                  <c:v>11.145</c:v>
                </c:pt>
                <c:pt idx="11146" formatCode="General">
                  <c:v>11.146000000000001</c:v>
                </c:pt>
                <c:pt idx="11147" formatCode="General">
                  <c:v>11.147</c:v>
                </c:pt>
                <c:pt idx="11148" formatCode="General">
                  <c:v>11.148</c:v>
                </c:pt>
                <c:pt idx="11149" formatCode="General">
                  <c:v>11.148999999999999</c:v>
                </c:pt>
                <c:pt idx="11150" formatCode="General">
                  <c:v>11.15</c:v>
                </c:pt>
                <c:pt idx="11151" formatCode="General">
                  <c:v>11.151</c:v>
                </c:pt>
                <c:pt idx="11152" formatCode="General">
                  <c:v>11.151999999999999</c:v>
                </c:pt>
                <c:pt idx="11153" formatCode="General">
                  <c:v>11.153</c:v>
                </c:pt>
                <c:pt idx="11154" formatCode="General">
                  <c:v>11.154</c:v>
                </c:pt>
                <c:pt idx="11155" formatCode="General">
                  <c:v>11.154999999999999</c:v>
                </c:pt>
                <c:pt idx="11156" formatCode="General">
                  <c:v>11.156000000000001</c:v>
                </c:pt>
                <c:pt idx="11157" formatCode="General">
                  <c:v>11.157</c:v>
                </c:pt>
                <c:pt idx="11158" formatCode="General">
                  <c:v>11.157999999999999</c:v>
                </c:pt>
                <c:pt idx="11159" formatCode="General">
                  <c:v>11.159000000000001</c:v>
                </c:pt>
                <c:pt idx="11160" formatCode="General">
                  <c:v>11.16</c:v>
                </c:pt>
                <c:pt idx="11161" formatCode="General">
                  <c:v>11.161</c:v>
                </c:pt>
                <c:pt idx="11162" formatCode="General">
                  <c:v>11.162000000000001</c:v>
                </c:pt>
                <c:pt idx="11163" formatCode="General">
                  <c:v>11.163</c:v>
                </c:pt>
                <c:pt idx="11164" formatCode="General">
                  <c:v>11.164</c:v>
                </c:pt>
                <c:pt idx="11165" formatCode="General">
                  <c:v>11.164999999999999</c:v>
                </c:pt>
                <c:pt idx="11166" formatCode="General">
                  <c:v>11.166</c:v>
                </c:pt>
                <c:pt idx="11167" formatCode="General">
                  <c:v>11.167</c:v>
                </c:pt>
                <c:pt idx="11168" formatCode="General">
                  <c:v>11.167999999999999</c:v>
                </c:pt>
                <c:pt idx="11169" formatCode="General">
                  <c:v>11.169</c:v>
                </c:pt>
                <c:pt idx="11170" formatCode="General">
                  <c:v>11.17</c:v>
                </c:pt>
                <c:pt idx="11171" formatCode="General">
                  <c:v>11.170999999999999</c:v>
                </c:pt>
                <c:pt idx="11172" formatCode="General">
                  <c:v>11.172000000000001</c:v>
                </c:pt>
                <c:pt idx="11173" formatCode="General">
                  <c:v>11.173</c:v>
                </c:pt>
                <c:pt idx="11174" formatCode="General">
                  <c:v>11.173999999999999</c:v>
                </c:pt>
                <c:pt idx="11175" formatCode="General">
                  <c:v>11.175000000000001</c:v>
                </c:pt>
                <c:pt idx="11176" formatCode="General">
                  <c:v>11.176</c:v>
                </c:pt>
                <c:pt idx="11177" formatCode="General">
                  <c:v>11.177</c:v>
                </c:pt>
                <c:pt idx="11178" formatCode="General">
                  <c:v>11.178000000000001</c:v>
                </c:pt>
                <c:pt idx="11179" formatCode="General">
                  <c:v>11.179</c:v>
                </c:pt>
                <c:pt idx="11180" formatCode="General">
                  <c:v>11.18</c:v>
                </c:pt>
                <c:pt idx="11181" formatCode="General">
                  <c:v>11.180999999999999</c:v>
                </c:pt>
                <c:pt idx="11182" formatCode="General">
                  <c:v>11.182</c:v>
                </c:pt>
                <c:pt idx="11183" formatCode="General">
                  <c:v>11.183</c:v>
                </c:pt>
                <c:pt idx="11184" formatCode="General">
                  <c:v>11.183999999999999</c:v>
                </c:pt>
                <c:pt idx="11185" formatCode="General">
                  <c:v>11.185</c:v>
                </c:pt>
                <c:pt idx="11186" formatCode="General">
                  <c:v>11.186</c:v>
                </c:pt>
                <c:pt idx="11187" formatCode="General">
                  <c:v>11.186999999999999</c:v>
                </c:pt>
                <c:pt idx="11188" formatCode="General">
                  <c:v>11.188000000000001</c:v>
                </c:pt>
                <c:pt idx="11189" formatCode="General">
                  <c:v>11.189</c:v>
                </c:pt>
                <c:pt idx="11190" formatCode="General">
                  <c:v>11.19</c:v>
                </c:pt>
                <c:pt idx="11191" formatCode="General">
                  <c:v>11.191000000000001</c:v>
                </c:pt>
                <c:pt idx="11192" formatCode="General">
                  <c:v>11.192</c:v>
                </c:pt>
                <c:pt idx="11193" formatCode="General">
                  <c:v>11.193</c:v>
                </c:pt>
                <c:pt idx="11194" formatCode="General">
                  <c:v>11.194000000000001</c:v>
                </c:pt>
                <c:pt idx="11195" formatCode="General">
                  <c:v>11.195</c:v>
                </c:pt>
                <c:pt idx="11196" formatCode="General">
                  <c:v>11.196</c:v>
                </c:pt>
                <c:pt idx="11197" formatCode="General">
                  <c:v>11.196999999999999</c:v>
                </c:pt>
                <c:pt idx="11198" formatCode="General">
                  <c:v>11.198</c:v>
                </c:pt>
                <c:pt idx="11199" formatCode="General">
                  <c:v>11.199</c:v>
                </c:pt>
                <c:pt idx="11200" formatCode="General">
                  <c:v>11.2</c:v>
                </c:pt>
                <c:pt idx="11201" formatCode="General">
                  <c:v>11.201000000000001</c:v>
                </c:pt>
                <c:pt idx="11202" formatCode="General">
                  <c:v>11.202</c:v>
                </c:pt>
                <c:pt idx="11203" formatCode="General">
                  <c:v>11.202999999999999</c:v>
                </c:pt>
                <c:pt idx="11204" formatCode="General">
                  <c:v>11.204000000000001</c:v>
                </c:pt>
                <c:pt idx="11205" formatCode="General">
                  <c:v>11.205</c:v>
                </c:pt>
                <c:pt idx="11206" formatCode="General">
                  <c:v>11.206</c:v>
                </c:pt>
                <c:pt idx="11207" formatCode="General">
                  <c:v>11.207000000000001</c:v>
                </c:pt>
                <c:pt idx="11208" formatCode="General">
                  <c:v>11.208</c:v>
                </c:pt>
                <c:pt idx="11209" formatCode="General">
                  <c:v>11.209</c:v>
                </c:pt>
                <c:pt idx="11210" formatCode="General">
                  <c:v>11.21</c:v>
                </c:pt>
                <c:pt idx="11211" formatCode="General">
                  <c:v>11.211</c:v>
                </c:pt>
                <c:pt idx="11212" formatCode="General">
                  <c:v>11.212</c:v>
                </c:pt>
                <c:pt idx="11213" formatCode="General">
                  <c:v>11.212999999999999</c:v>
                </c:pt>
                <c:pt idx="11214" formatCode="General">
                  <c:v>11.214</c:v>
                </c:pt>
                <c:pt idx="11215" formatCode="General">
                  <c:v>11.215</c:v>
                </c:pt>
                <c:pt idx="11216" formatCode="General">
                  <c:v>11.215999999999999</c:v>
                </c:pt>
                <c:pt idx="11217" formatCode="General">
                  <c:v>11.217000000000001</c:v>
                </c:pt>
                <c:pt idx="11218" formatCode="General">
                  <c:v>11.218</c:v>
                </c:pt>
                <c:pt idx="11219" formatCode="General">
                  <c:v>11.218999999999999</c:v>
                </c:pt>
                <c:pt idx="11220" formatCode="General">
                  <c:v>11.22</c:v>
                </c:pt>
                <c:pt idx="11221" formatCode="General">
                  <c:v>11.221</c:v>
                </c:pt>
                <c:pt idx="11222" formatCode="General">
                  <c:v>11.222</c:v>
                </c:pt>
                <c:pt idx="11223" formatCode="General">
                  <c:v>11.223000000000001</c:v>
                </c:pt>
                <c:pt idx="11224" formatCode="General">
                  <c:v>11.224</c:v>
                </c:pt>
                <c:pt idx="11225" formatCode="General">
                  <c:v>11.225</c:v>
                </c:pt>
                <c:pt idx="11226" formatCode="General">
                  <c:v>11.226000000000001</c:v>
                </c:pt>
                <c:pt idx="11227" formatCode="General">
                  <c:v>11.227</c:v>
                </c:pt>
                <c:pt idx="11228" formatCode="General">
                  <c:v>11.228</c:v>
                </c:pt>
                <c:pt idx="11229" formatCode="General">
                  <c:v>11.228999999999999</c:v>
                </c:pt>
                <c:pt idx="11230" formatCode="General">
                  <c:v>11.23</c:v>
                </c:pt>
                <c:pt idx="11231" formatCode="General">
                  <c:v>11.231</c:v>
                </c:pt>
                <c:pt idx="11232" formatCode="General">
                  <c:v>11.231999999999999</c:v>
                </c:pt>
                <c:pt idx="11233" formatCode="General">
                  <c:v>11.233000000000001</c:v>
                </c:pt>
                <c:pt idx="11234" formatCode="General">
                  <c:v>11.234</c:v>
                </c:pt>
                <c:pt idx="11235" formatCode="General">
                  <c:v>11.234999999999999</c:v>
                </c:pt>
                <c:pt idx="11236" formatCode="General">
                  <c:v>11.236000000000001</c:v>
                </c:pt>
                <c:pt idx="11237" formatCode="General">
                  <c:v>11.237</c:v>
                </c:pt>
                <c:pt idx="11238" formatCode="General">
                  <c:v>11.238</c:v>
                </c:pt>
                <c:pt idx="11239" formatCode="General">
                  <c:v>11.239000000000001</c:v>
                </c:pt>
                <c:pt idx="11240" formatCode="General">
                  <c:v>11.24</c:v>
                </c:pt>
                <c:pt idx="11241" formatCode="General">
                  <c:v>11.241</c:v>
                </c:pt>
                <c:pt idx="11242" formatCode="General">
                  <c:v>11.242000000000001</c:v>
                </c:pt>
                <c:pt idx="11243" formatCode="General">
                  <c:v>11.243</c:v>
                </c:pt>
                <c:pt idx="11244" formatCode="General">
                  <c:v>11.244</c:v>
                </c:pt>
                <c:pt idx="11245" formatCode="General">
                  <c:v>11.244999999999999</c:v>
                </c:pt>
                <c:pt idx="11246" formatCode="General">
                  <c:v>11.246</c:v>
                </c:pt>
                <c:pt idx="11247" formatCode="General">
                  <c:v>11.247</c:v>
                </c:pt>
                <c:pt idx="11248" formatCode="General">
                  <c:v>11.247999999999999</c:v>
                </c:pt>
                <c:pt idx="11249" formatCode="General">
                  <c:v>11.249000000000001</c:v>
                </c:pt>
                <c:pt idx="11250" formatCode="General">
                  <c:v>11.25</c:v>
                </c:pt>
                <c:pt idx="11251" formatCode="General">
                  <c:v>11.250999999999999</c:v>
                </c:pt>
                <c:pt idx="11252" formatCode="General">
                  <c:v>11.252000000000001</c:v>
                </c:pt>
                <c:pt idx="11253" formatCode="General">
                  <c:v>11.253</c:v>
                </c:pt>
                <c:pt idx="11254" formatCode="General">
                  <c:v>11.254</c:v>
                </c:pt>
                <c:pt idx="11255" formatCode="General">
                  <c:v>11.255000000000001</c:v>
                </c:pt>
                <c:pt idx="11256" formatCode="General">
                  <c:v>11.256</c:v>
                </c:pt>
                <c:pt idx="11257" formatCode="General">
                  <c:v>11.257</c:v>
                </c:pt>
                <c:pt idx="11258" formatCode="General">
                  <c:v>11.257999999999999</c:v>
                </c:pt>
                <c:pt idx="11259" formatCode="General">
                  <c:v>11.259</c:v>
                </c:pt>
                <c:pt idx="11260" formatCode="General">
                  <c:v>11.26</c:v>
                </c:pt>
                <c:pt idx="11261" formatCode="General">
                  <c:v>11.260999999999999</c:v>
                </c:pt>
                <c:pt idx="11262" formatCode="General">
                  <c:v>11.262</c:v>
                </c:pt>
                <c:pt idx="11263" formatCode="General">
                  <c:v>11.263</c:v>
                </c:pt>
                <c:pt idx="11264" formatCode="General">
                  <c:v>11.263999999999999</c:v>
                </c:pt>
                <c:pt idx="11265" formatCode="General">
                  <c:v>11.265000000000001</c:v>
                </c:pt>
                <c:pt idx="11266" formatCode="General">
                  <c:v>11.266</c:v>
                </c:pt>
                <c:pt idx="11267" formatCode="General">
                  <c:v>11.266999999999999</c:v>
                </c:pt>
                <c:pt idx="11268" formatCode="General">
                  <c:v>11.268000000000001</c:v>
                </c:pt>
                <c:pt idx="11269" formatCode="General">
                  <c:v>11.269</c:v>
                </c:pt>
                <c:pt idx="11270" formatCode="General">
                  <c:v>11.27</c:v>
                </c:pt>
                <c:pt idx="11271" formatCode="General">
                  <c:v>11.271000000000001</c:v>
                </c:pt>
                <c:pt idx="11272" formatCode="General">
                  <c:v>11.272</c:v>
                </c:pt>
                <c:pt idx="11273" formatCode="General">
                  <c:v>11.273</c:v>
                </c:pt>
                <c:pt idx="11274" formatCode="General">
                  <c:v>11.273999999999999</c:v>
                </c:pt>
                <c:pt idx="11275" formatCode="General">
                  <c:v>11.275</c:v>
                </c:pt>
                <c:pt idx="11276" formatCode="General">
                  <c:v>11.276</c:v>
                </c:pt>
                <c:pt idx="11277" formatCode="General">
                  <c:v>11.276999999999999</c:v>
                </c:pt>
                <c:pt idx="11278" formatCode="General">
                  <c:v>11.278</c:v>
                </c:pt>
                <c:pt idx="11279" formatCode="General">
                  <c:v>11.279</c:v>
                </c:pt>
                <c:pt idx="11280" formatCode="General">
                  <c:v>11.28</c:v>
                </c:pt>
                <c:pt idx="11281" formatCode="General">
                  <c:v>11.281000000000001</c:v>
                </c:pt>
                <c:pt idx="11282" formatCode="General">
                  <c:v>11.282</c:v>
                </c:pt>
                <c:pt idx="11283" formatCode="General">
                  <c:v>11.282999999999999</c:v>
                </c:pt>
                <c:pt idx="11284" formatCode="General">
                  <c:v>11.284000000000001</c:v>
                </c:pt>
                <c:pt idx="11285" formatCode="General">
                  <c:v>11.285</c:v>
                </c:pt>
                <c:pt idx="11286" formatCode="General">
                  <c:v>11.286</c:v>
                </c:pt>
                <c:pt idx="11287" formatCode="General">
                  <c:v>11.287000000000001</c:v>
                </c:pt>
                <c:pt idx="11288" formatCode="General">
                  <c:v>11.288</c:v>
                </c:pt>
                <c:pt idx="11289" formatCode="General">
                  <c:v>11.289</c:v>
                </c:pt>
                <c:pt idx="11290" formatCode="General">
                  <c:v>11.29</c:v>
                </c:pt>
                <c:pt idx="11291" formatCode="General">
                  <c:v>11.291</c:v>
                </c:pt>
                <c:pt idx="11292" formatCode="General">
                  <c:v>11.292</c:v>
                </c:pt>
                <c:pt idx="11293" formatCode="General">
                  <c:v>11.292999999999999</c:v>
                </c:pt>
                <c:pt idx="11294" formatCode="General">
                  <c:v>11.294</c:v>
                </c:pt>
                <c:pt idx="11295" formatCode="General">
                  <c:v>11.295</c:v>
                </c:pt>
                <c:pt idx="11296" formatCode="General">
                  <c:v>11.295999999999999</c:v>
                </c:pt>
                <c:pt idx="11297" formatCode="General">
                  <c:v>11.297000000000001</c:v>
                </c:pt>
                <c:pt idx="11298" formatCode="General">
                  <c:v>11.298</c:v>
                </c:pt>
                <c:pt idx="11299" formatCode="General">
                  <c:v>11.298999999999999</c:v>
                </c:pt>
                <c:pt idx="11300" formatCode="General">
                  <c:v>11.3</c:v>
                </c:pt>
                <c:pt idx="11301" formatCode="General">
                  <c:v>11.301</c:v>
                </c:pt>
                <c:pt idx="11302" formatCode="General">
                  <c:v>11.302</c:v>
                </c:pt>
                <c:pt idx="11303" formatCode="General">
                  <c:v>11.303000000000001</c:v>
                </c:pt>
                <c:pt idx="11304" formatCode="General">
                  <c:v>11.304</c:v>
                </c:pt>
                <c:pt idx="11305" formatCode="General">
                  <c:v>11.305</c:v>
                </c:pt>
                <c:pt idx="11306" formatCode="General">
                  <c:v>11.305999999999999</c:v>
                </c:pt>
                <c:pt idx="11307" formatCode="General">
                  <c:v>11.307</c:v>
                </c:pt>
                <c:pt idx="11308" formatCode="General">
                  <c:v>11.308</c:v>
                </c:pt>
                <c:pt idx="11309" formatCode="General">
                  <c:v>11.308999999999999</c:v>
                </c:pt>
                <c:pt idx="11310" formatCode="General">
                  <c:v>11.31</c:v>
                </c:pt>
                <c:pt idx="11311" formatCode="General">
                  <c:v>11.311</c:v>
                </c:pt>
                <c:pt idx="11312" formatCode="General">
                  <c:v>11.311999999999999</c:v>
                </c:pt>
                <c:pt idx="11313" formatCode="General">
                  <c:v>11.313000000000001</c:v>
                </c:pt>
                <c:pt idx="11314" formatCode="General">
                  <c:v>11.314</c:v>
                </c:pt>
                <c:pt idx="11315" formatCode="General">
                  <c:v>11.315</c:v>
                </c:pt>
                <c:pt idx="11316" formatCode="General">
                  <c:v>11.316000000000001</c:v>
                </c:pt>
                <c:pt idx="11317" formatCode="General">
                  <c:v>11.317</c:v>
                </c:pt>
                <c:pt idx="11318" formatCode="General">
                  <c:v>11.318</c:v>
                </c:pt>
                <c:pt idx="11319" formatCode="General">
                  <c:v>11.319000000000001</c:v>
                </c:pt>
                <c:pt idx="11320" formatCode="General">
                  <c:v>11.32</c:v>
                </c:pt>
                <c:pt idx="11321" formatCode="General">
                  <c:v>11.321</c:v>
                </c:pt>
                <c:pt idx="11322" formatCode="General">
                  <c:v>11.321999999999999</c:v>
                </c:pt>
                <c:pt idx="11323" formatCode="General">
                  <c:v>11.323</c:v>
                </c:pt>
                <c:pt idx="11324" formatCode="General">
                  <c:v>11.324</c:v>
                </c:pt>
                <c:pt idx="11325" formatCode="General">
                  <c:v>11.324999999999999</c:v>
                </c:pt>
                <c:pt idx="11326" formatCode="General">
                  <c:v>11.326000000000001</c:v>
                </c:pt>
                <c:pt idx="11327" formatCode="General">
                  <c:v>11.327</c:v>
                </c:pt>
                <c:pt idx="11328" formatCode="General">
                  <c:v>11.327999999999999</c:v>
                </c:pt>
                <c:pt idx="11329" formatCode="General">
                  <c:v>11.329000000000001</c:v>
                </c:pt>
                <c:pt idx="11330" formatCode="General">
                  <c:v>11.33</c:v>
                </c:pt>
                <c:pt idx="11331" formatCode="General">
                  <c:v>11.331</c:v>
                </c:pt>
                <c:pt idx="11332" formatCode="General">
                  <c:v>11.332000000000001</c:v>
                </c:pt>
                <c:pt idx="11333" formatCode="General">
                  <c:v>11.333</c:v>
                </c:pt>
                <c:pt idx="11334" formatCode="General">
                  <c:v>11.334</c:v>
                </c:pt>
                <c:pt idx="11335" formatCode="General">
                  <c:v>11.335000000000001</c:v>
                </c:pt>
                <c:pt idx="11336" formatCode="General">
                  <c:v>11.336</c:v>
                </c:pt>
                <c:pt idx="11337" formatCode="General">
                  <c:v>11.337</c:v>
                </c:pt>
                <c:pt idx="11338" formatCode="General">
                  <c:v>11.337999999999999</c:v>
                </c:pt>
                <c:pt idx="11339" formatCode="General">
                  <c:v>11.339</c:v>
                </c:pt>
                <c:pt idx="11340" formatCode="General">
                  <c:v>11.34</c:v>
                </c:pt>
                <c:pt idx="11341" formatCode="General">
                  <c:v>11.340999999999999</c:v>
                </c:pt>
                <c:pt idx="11342" formatCode="General">
                  <c:v>11.342000000000001</c:v>
                </c:pt>
                <c:pt idx="11343" formatCode="General">
                  <c:v>11.343</c:v>
                </c:pt>
                <c:pt idx="11344" formatCode="General">
                  <c:v>11.343999999999999</c:v>
                </c:pt>
                <c:pt idx="11345" formatCode="General">
                  <c:v>11.345000000000001</c:v>
                </c:pt>
                <c:pt idx="11346" formatCode="General">
                  <c:v>11.346</c:v>
                </c:pt>
                <c:pt idx="11347" formatCode="General">
                  <c:v>11.347</c:v>
                </c:pt>
                <c:pt idx="11348" formatCode="General">
                  <c:v>11.348000000000001</c:v>
                </c:pt>
                <c:pt idx="11349" formatCode="General">
                  <c:v>11.349</c:v>
                </c:pt>
                <c:pt idx="11350" formatCode="General">
                  <c:v>11.35</c:v>
                </c:pt>
                <c:pt idx="11351" formatCode="General">
                  <c:v>11.351000000000001</c:v>
                </c:pt>
                <c:pt idx="11352" formatCode="General">
                  <c:v>11.352</c:v>
                </c:pt>
                <c:pt idx="11353" formatCode="General">
                  <c:v>11.353</c:v>
                </c:pt>
                <c:pt idx="11354" formatCode="General">
                  <c:v>11.353999999999999</c:v>
                </c:pt>
                <c:pt idx="11355" formatCode="General">
                  <c:v>11.355</c:v>
                </c:pt>
                <c:pt idx="11356" formatCode="General">
                  <c:v>11.356</c:v>
                </c:pt>
                <c:pt idx="11357" formatCode="General">
                  <c:v>11.356999999999999</c:v>
                </c:pt>
                <c:pt idx="11358" formatCode="General">
                  <c:v>11.358000000000001</c:v>
                </c:pt>
                <c:pt idx="11359" formatCode="General">
                  <c:v>11.359</c:v>
                </c:pt>
                <c:pt idx="11360" formatCode="General">
                  <c:v>11.36</c:v>
                </c:pt>
                <c:pt idx="11361" formatCode="General">
                  <c:v>11.361000000000001</c:v>
                </c:pt>
                <c:pt idx="11362" formatCode="General">
                  <c:v>11.362</c:v>
                </c:pt>
                <c:pt idx="11363" formatCode="General">
                  <c:v>11.363</c:v>
                </c:pt>
                <c:pt idx="11364" formatCode="General">
                  <c:v>11.364000000000001</c:v>
                </c:pt>
                <c:pt idx="11365" formatCode="General">
                  <c:v>11.365</c:v>
                </c:pt>
                <c:pt idx="11366" formatCode="General">
                  <c:v>11.366</c:v>
                </c:pt>
                <c:pt idx="11367" formatCode="General">
                  <c:v>11.367000000000001</c:v>
                </c:pt>
                <c:pt idx="11368" formatCode="General">
                  <c:v>11.368</c:v>
                </c:pt>
                <c:pt idx="11369" formatCode="General">
                  <c:v>11.369</c:v>
                </c:pt>
                <c:pt idx="11370" formatCode="General">
                  <c:v>11.37</c:v>
                </c:pt>
                <c:pt idx="11371" formatCode="General">
                  <c:v>11.371</c:v>
                </c:pt>
                <c:pt idx="11372" formatCode="General">
                  <c:v>11.372</c:v>
                </c:pt>
                <c:pt idx="11373" formatCode="General">
                  <c:v>11.372999999999999</c:v>
                </c:pt>
                <c:pt idx="11374" formatCode="General">
                  <c:v>11.374000000000001</c:v>
                </c:pt>
                <c:pt idx="11375" formatCode="General">
                  <c:v>11.375</c:v>
                </c:pt>
                <c:pt idx="11376" formatCode="General">
                  <c:v>11.375999999999999</c:v>
                </c:pt>
                <c:pt idx="11377" formatCode="General">
                  <c:v>11.377000000000001</c:v>
                </c:pt>
                <c:pt idx="11378" formatCode="General">
                  <c:v>11.378</c:v>
                </c:pt>
                <c:pt idx="11379" formatCode="General">
                  <c:v>11.379</c:v>
                </c:pt>
                <c:pt idx="11380" formatCode="General">
                  <c:v>11.38</c:v>
                </c:pt>
                <c:pt idx="11381" formatCode="General">
                  <c:v>11.381</c:v>
                </c:pt>
                <c:pt idx="11382" formatCode="General">
                  <c:v>11.382</c:v>
                </c:pt>
                <c:pt idx="11383" formatCode="General">
                  <c:v>11.382999999999999</c:v>
                </c:pt>
                <c:pt idx="11384" formatCode="General">
                  <c:v>11.384</c:v>
                </c:pt>
                <c:pt idx="11385" formatCode="General">
                  <c:v>11.385</c:v>
                </c:pt>
                <c:pt idx="11386" formatCode="General">
                  <c:v>11.385999999999999</c:v>
                </c:pt>
                <c:pt idx="11387" formatCode="General">
                  <c:v>11.387</c:v>
                </c:pt>
                <c:pt idx="11388" formatCode="General">
                  <c:v>11.388</c:v>
                </c:pt>
                <c:pt idx="11389" formatCode="General">
                  <c:v>11.388999999999999</c:v>
                </c:pt>
                <c:pt idx="11390" formatCode="General">
                  <c:v>11.39</c:v>
                </c:pt>
                <c:pt idx="11391" formatCode="General">
                  <c:v>11.391</c:v>
                </c:pt>
                <c:pt idx="11392" formatCode="General">
                  <c:v>11.391999999999999</c:v>
                </c:pt>
                <c:pt idx="11393" formatCode="General">
                  <c:v>11.393000000000001</c:v>
                </c:pt>
                <c:pt idx="11394" formatCode="General">
                  <c:v>11.394</c:v>
                </c:pt>
                <c:pt idx="11395" formatCode="General">
                  <c:v>11.395</c:v>
                </c:pt>
                <c:pt idx="11396" formatCode="General">
                  <c:v>11.396000000000001</c:v>
                </c:pt>
                <c:pt idx="11397" formatCode="General">
                  <c:v>11.397</c:v>
                </c:pt>
                <c:pt idx="11398" formatCode="General">
                  <c:v>11.398</c:v>
                </c:pt>
                <c:pt idx="11399" formatCode="General">
                  <c:v>11.398999999999999</c:v>
                </c:pt>
                <c:pt idx="11400" formatCode="General">
                  <c:v>11.4</c:v>
                </c:pt>
                <c:pt idx="11401" formatCode="General">
                  <c:v>11.401</c:v>
                </c:pt>
                <c:pt idx="11402" formatCode="General">
                  <c:v>11.401999999999999</c:v>
                </c:pt>
                <c:pt idx="11403" formatCode="General">
                  <c:v>11.403</c:v>
                </c:pt>
                <c:pt idx="11404" formatCode="General">
                  <c:v>11.404</c:v>
                </c:pt>
                <c:pt idx="11405" formatCode="General">
                  <c:v>11.404999999999999</c:v>
                </c:pt>
                <c:pt idx="11406" formatCode="General">
                  <c:v>11.406000000000001</c:v>
                </c:pt>
                <c:pt idx="11407" formatCode="General">
                  <c:v>11.407</c:v>
                </c:pt>
                <c:pt idx="11408" formatCode="General">
                  <c:v>11.407999999999999</c:v>
                </c:pt>
                <c:pt idx="11409" formatCode="General">
                  <c:v>11.409000000000001</c:v>
                </c:pt>
                <c:pt idx="11410" formatCode="General">
                  <c:v>11.41</c:v>
                </c:pt>
                <c:pt idx="11411" formatCode="General">
                  <c:v>11.411</c:v>
                </c:pt>
                <c:pt idx="11412" formatCode="General">
                  <c:v>11.412000000000001</c:v>
                </c:pt>
                <c:pt idx="11413" formatCode="General">
                  <c:v>11.413</c:v>
                </c:pt>
                <c:pt idx="11414" formatCode="General">
                  <c:v>11.414</c:v>
                </c:pt>
                <c:pt idx="11415" formatCode="General">
                  <c:v>11.414999999999999</c:v>
                </c:pt>
                <c:pt idx="11416" formatCode="General">
                  <c:v>11.416</c:v>
                </c:pt>
                <c:pt idx="11417" formatCode="General">
                  <c:v>11.417</c:v>
                </c:pt>
                <c:pt idx="11418" formatCode="General">
                  <c:v>11.417999999999999</c:v>
                </c:pt>
                <c:pt idx="11419" formatCode="General">
                  <c:v>11.419</c:v>
                </c:pt>
                <c:pt idx="11420" formatCode="General">
                  <c:v>11.42</c:v>
                </c:pt>
                <c:pt idx="11421" formatCode="General">
                  <c:v>11.420999999999999</c:v>
                </c:pt>
                <c:pt idx="11422" formatCode="General">
                  <c:v>11.422000000000001</c:v>
                </c:pt>
                <c:pt idx="11423" formatCode="General">
                  <c:v>11.423</c:v>
                </c:pt>
                <c:pt idx="11424" formatCode="General">
                  <c:v>11.423999999999999</c:v>
                </c:pt>
                <c:pt idx="11425" formatCode="General">
                  <c:v>11.425000000000001</c:v>
                </c:pt>
                <c:pt idx="11426" formatCode="General">
                  <c:v>11.426</c:v>
                </c:pt>
                <c:pt idx="11427" formatCode="General">
                  <c:v>11.427</c:v>
                </c:pt>
                <c:pt idx="11428" formatCode="General">
                  <c:v>11.428000000000001</c:v>
                </c:pt>
                <c:pt idx="11429" formatCode="General">
                  <c:v>11.429</c:v>
                </c:pt>
                <c:pt idx="11430" formatCode="General">
                  <c:v>11.43</c:v>
                </c:pt>
                <c:pt idx="11431" formatCode="General">
                  <c:v>11.430999999999999</c:v>
                </c:pt>
                <c:pt idx="11432" formatCode="General">
                  <c:v>11.432</c:v>
                </c:pt>
                <c:pt idx="11433" formatCode="General">
                  <c:v>11.433</c:v>
                </c:pt>
                <c:pt idx="11434" formatCode="General">
                  <c:v>11.433999999999999</c:v>
                </c:pt>
                <c:pt idx="11435" formatCode="General">
                  <c:v>11.435</c:v>
                </c:pt>
                <c:pt idx="11436" formatCode="General">
                  <c:v>11.436</c:v>
                </c:pt>
                <c:pt idx="11437" formatCode="General">
                  <c:v>11.436999999999999</c:v>
                </c:pt>
                <c:pt idx="11438" formatCode="General">
                  <c:v>11.438000000000001</c:v>
                </c:pt>
                <c:pt idx="11439" formatCode="General">
                  <c:v>11.439</c:v>
                </c:pt>
                <c:pt idx="11440" formatCode="General">
                  <c:v>11.44</c:v>
                </c:pt>
                <c:pt idx="11441" formatCode="General">
                  <c:v>11.441000000000001</c:v>
                </c:pt>
                <c:pt idx="11442" formatCode="General">
                  <c:v>11.442</c:v>
                </c:pt>
                <c:pt idx="11443" formatCode="General">
                  <c:v>11.443</c:v>
                </c:pt>
                <c:pt idx="11444" formatCode="General">
                  <c:v>11.444000000000001</c:v>
                </c:pt>
                <c:pt idx="11445" formatCode="General">
                  <c:v>11.445</c:v>
                </c:pt>
                <c:pt idx="11446" formatCode="General">
                  <c:v>11.446</c:v>
                </c:pt>
                <c:pt idx="11447" formatCode="General">
                  <c:v>11.446999999999999</c:v>
                </c:pt>
                <c:pt idx="11448" formatCode="General">
                  <c:v>11.448</c:v>
                </c:pt>
                <c:pt idx="11449" formatCode="General">
                  <c:v>11.449</c:v>
                </c:pt>
                <c:pt idx="11450" formatCode="General">
                  <c:v>11.45</c:v>
                </c:pt>
                <c:pt idx="11451" formatCode="General">
                  <c:v>11.451000000000001</c:v>
                </c:pt>
                <c:pt idx="11452" formatCode="General">
                  <c:v>11.452</c:v>
                </c:pt>
                <c:pt idx="11453" formatCode="General">
                  <c:v>11.452999999999999</c:v>
                </c:pt>
                <c:pt idx="11454" formatCode="General">
                  <c:v>11.454000000000001</c:v>
                </c:pt>
                <c:pt idx="11455" formatCode="General">
                  <c:v>11.455</c:v>
                </c:pt>
                <c:pt idx="11456" formatCode="General">
                  <c:v>11.456</c:v>
                </c:pt>
                <c:pt idx="11457" formatCode="General">
                  <c:v>11.457000000000001</c:v>
                </c:pt>
                <c:pt idx="11458" formatCode="General">
                  <c:v>11.458</c:v>
                </c:pt>
                <c:pt idx="11459" formatCode="General">
                  <c:v>11.459</c:v>
                </c:pt>
                <c:pt idx="11460" formatCode="General">
                  <c:v>11.46</c:v>
                </c:pt>
                <c:pt idx="11461" formatCode="General">
                  <c:v>11.461</c:v>
                </c:pt>
                <c:pt idx="11462" formatCode="General">
                  <c:v>11.462</c:v>
                </c:pt>
                <c:pt idx="11463" formatCode="General">
                  <c:v>11.462999999999999</c:v>
                </c:pt>
                <c:pt idx="11464" formatCode="General">
                  <c:v>11.464</c:v>
                </c:pt>
                <c:pt idx="11465" formatCode="General">
                  <c:v>11.465</c:v>
                </c:pt>
                <c:pt idx="11466" formatCode="General">
                  <c:v>11.465999999999999</c:v>
                </c:pt>
                <c:pt idx="11467" formatCode="General">
                  <c:v>11.467000000000001</c:v>
                </c:pt>
                <c:pt idx="11468" formatCode="General">
                  <c:v>11.468</c:v>
                </c:pt>
                <c:pt idx="11469" formatCode="General">
                  <c:v>11.468999999999999</c:v>
                </c:pt>
                <c:pt idx="11470" formatCode="General">
                  <c:v>11.47</c:v>
                </c:pt>
                <c:pt idx="11471" formatCode="General">
                  <c:v>11.471</c:v>
                </c:pt>
                <c:pt idx="11472" formatCode="General">
                  <c:v>11.472</c:v>
                </c:pt>
                <c:pt idx="11473" formatCode="General">
                  <c:v>11.473000000000001</c:v>
                </c:pt>
                <c:pt idx="11474" formatCode="General">
                  <c:v>11.474</c:v>
                </c:pt>
                <c:pt idx="11475" formatCode="General">
                  <c:v>11.475</c:v>
                </c:pt>
                <c:pt idx="11476" formatCode="General">
                  <c:v>11.476000000000001</c:v>
                </c:pt>
                <c:pt idx="11477" formatCode="General">
                  <c:v>11.477</c:v>
                </c:pt>
                <c:pt idx="11478" formatCode="General">
                  <c:v>11.478</c:v>
                </c:pt>
                <c:pt idx="11479" formatCode="General">
                  <c:v>11.478999999999999</c:v>
                </c:pt>
                <c:pt idx="11480" formatCode="General">
                  <c:v>11.48</c:v>
                </c:pt>
                <c:pt idx="11481" formatCode="General">
                  <c:v>11.481</c:v>
                </c:pt>
                <c:pt idx="11482" formatCode="General">
                  <c:v>11.481999999999999</c:v>
                </c:pt>
                <c:pt idx="11483" formatCode="General">
                  <c:v>11.483000000000001</c:v>
                </c:pt>
                <c:pt idx="11484" formatCode="General">
                  <c:v>11.484</c:v>
                </c:pt>
                <c:pt idx="11485" formatCode="General">
                  <c:v>11.484999999999999</c:v>
                </c:pt>
                <c:pt idx="11486" formatCode="General">
                  <c:v>11.486000000000001</c:v>
                </c:pt>
                <c:pt idx="11487" formatCode="General">
                  <c:v>11.487</c:v>
                </c:pt>
                <c:pt idx="11488" formatCode="General">
                  <c:v>11.488</c:v>
                </c:pt>
                <c:pt idx="11489" formatCode="General">
                  <c:v>11.489000000000001</c:v>
                </c:pt>
                <c:pt idx="11490" formatCode="General">
                  <c:v>11.49</c:v>
                </c:pt>
                <c:pt idx="11491" formatCode="General">
                  <c:v>11.491</c:v>
                </c:pt>
                <c:pt idx="11492" formatCode="General">
                  <c:v>11.492000000000001</c:v>
                </c:pt>
                <c:pt idx="11493" formatCode="General">
                  <c:v>11.493</c:v>
                </c:pt>
                <c:pt idx="11494" formatCode="General">
                  <c:v>11.494</c:v>
                </c:pt>
                <c:pt idx="11495" formatCode="General">
                  <c:v>11.494999999999999</c:v>
                </c:pt>
                <c:pt idx="11496" formatCode="General">
                  <c:v>11.496</c:v>
                </c:pt>
                <c:pt idx="11497" formatCode="General">
                  <c:v>11.497</c:v>
                </c:pt>
                <c:pt idx="11498" formatCode="General">
                  <c:v>11.497999999999999</c:v>
                </c:pt>
                <c:pt idx="11499" formatCode="General">
                  <c:v>11.499000000000001</c:v>
                </c:pt>
                <c:pt idx="11500" formatCode="General">
                  <c:v>11.5</c:v>
                </c:pt>
                <c:pt idx="11501" formatCode="General">
                  <c:v>11.500999999999999</c:v>
                </c:pt>
                <c:pt idx="11502" formatCode="General">
                  <c:v>11.502000000000001</c:v>
                </c:pt>
                <c:pt idx="11503" formatCode="General">
                  <c:v>11.503</c:v>
                </c:pt>
                <c:pt idx="11504" formatCode="General">
                  <c:v>11.504</c:v>
                </c:pt>
                <c:pt idx="11505" formatCode="General">
                  <c:v>11.505000000000001</c:v>
                </c:pt>
                <c:pt idx="11506" formatCode="General">
                  <c:v>11.506</c:v>
                </c:pt>
                <c:pt idx="11507" formatCode="General">
                  <c:v>11.507</c:v>
                </c:pt>
                <c:pt idx="11508" formatCode="General">
                  <c:v>11.507999999999999</c:v>
                </c:pt>
                <c:pt idx="11509" formatCode="General">
                  <c:v>11.509</c:v>
                </c:pt>
                <c:pt idx="11510" formatCode="General">
                  <c:v>11.51</c:v>
                </c:pt>
                <c:pt idx="11511" formatCode="General">
                  <c:v>11.510999999999999</c:v>
                </c:pt>
                <c:pt idx="11512" formatCode="General">
                  <c:v>11.512</c:v>
                </c:pt>
                <c:pt idx="11513" formatCode="General">
                  <c:v>11.513</c:v>
                </c:pt>
                <c:pt idx="11514" formatCode="General">
                  <c:v>11.513999999999999</c:v>
                </c:pt>
                <c:pt idx="11515" formatCode="General">
                  <c:v>11.515000000000001</c:v>
                </c:pt>
                <c:pt idx="11516" formatCode="General">
                  <c:v>11.516</c:v>
                </c:pt>
                <c:pt idx="11517" formatCode="General">
                  <c:v>11.516999999999999</c:v>
                </c:pt>
                <c:pt idx="11518" formatCode="General">
                  <c:v>11.518000000000001</c:v>
                </c:pt>
                <c:pt idx="11519" formatCode="General">
                  <c:v>11.519</c:v>
                </c:pt>
                <c:pt idx="11520" formatCode="General">
                  <c:v>11.52</c:v>
                </c:pt>
                <c:pt idx="11521" formatCode="General">
                  <c:v>11.521000000000001</c:v>
                </c:pt>
                <c:pt idx="11522" formatCode="General">
                  <c:v>11.522</c:v>
                </c:pt>
                <c:pt idx="11523" formatCode="General">
                  <c:v>11.523</c:v>
                </c:pt>
                <c:pt idx="11524" formatCode="General">
                  <c:v>11.523999999999999</c:v>
                </c:pt>
                <c:pt idx="11525" formatCode="General">
                  <c:v>11.525</c:v>
                </c:pt>
                <c:pt idx="11526" formatCode="General">
                  <c:v>11.526</c:v>
                </c:pt>
                <c:pt idx="11527" formatCode="General">
                  <c:v>11.526999999999999</c:v>
                </c:pt>
                <c:pt idx="11528" formatCode="General">
                  <c:v>11.528</c:v>
                </c:pt>
                <c:pt idx="11529" formatCode="General">
                  <c:v>11.529</c:v>
                </c:pt>
                <c:pt idx="11530" formatCode="General">
                  <c:v>11.53</c:v>
                </c:pt>
                <c:pt idx="11531" formatCode="General">
                  <c:v>11.531000000000001</c:v>
                </c:pt>
                <c:pt idx="11532" formatCode="General">
                  <c:v>11.532</c:v>
                </c:pt>
                <c:pt idx="11533" formatCode="General">
                  <c:v>11.532999999999999</c:v>
                </c:pt>
                <c:pt idx="11534" formatCode="General">
                  <c:v>11.534000000000001</c:v>
                </c:pt>
                <c:pt idx="11535" formatCode="General">
                  <c:v>11.535</c:v>
                </c:pt>
                <c:pt idx="11536" formatCode="General">
                  <c:v>11.536</c:v>
                </c:pt>
                <c:pt idx="11537" formatCode="General">
                  <c:v>11.537000000000001</c:v>
                </c:pt>
                <c:pt idx="11538" formatCode="General">
                  <c:v>11.538</c:v>
                </c:pt>
                <c:pt idx="11539" formatCode="General">
                  <c:v>11.539</c:v>
                </c:pt>
                <c:pt idx="11540" formatCode="General">
                  <c:v>11.54</c:v>
                </c:pt>
                <c:pt idx="11541" formatCode="General">
                  <c:v>11.541</c:v>
                </c:pt>
                <c:pt idx="11542" formatCode="General">
                  <c:v>11.542</c:v>
                </c:pt>
                <c:pt idx="11543" formatCode="General">
                  <c:v>11.542999999999999</c:v>
                </c:pt>
                <c:pt idx="11544" formatCode="General">
                  <c:v>11.544</c:v>
                </c:pt>
                <c:pt idx="11545" formatCode="General">
                  <c:v>11.545</c:v>
                </c:pt>
                <c:pt idx="11546" formatCode="General">
                  <c:v>11.545999999999999</c:v>
                </c:pt>
                <c:pt idx="11547" formatCode="General">
                  <c:v>11.547000000000001</c:v>
                </c:pt>
                <c:pt idx="11548" formatCode="General">
                  <c:v>11.548</c:v>
                </c:pt>
                <c:pt idx="11549" formatCode="General">
                  <c:v>11.548999999999999</c:v>
                </c:pt>
                <c:pt idx="11550" formatCode="General">
                  <c:v>11.55</c:v>
                </c:pt>
                <c:pt idx="11551" formatCode="General">
                  <c:v>11.551</c:v>
                </c:pt>
                <c:pt idx="11552" formatCode="General">
                  <c:v>11.552</c:v>
                </c:pt>
                <c:pt idx="11553" formatCode="General">
                  <c:v>11.553000000000001</c:v>
                </c:pt>
                <c:pt idx="11554" formatCode="General">
                  <c:v>11.554</c:v>
                </c:pt>
                <c:pt idx="11555" formatCode="General">
                  <c:v>11.555</c:v>
                </c:pt>
                <c:pt idx="11556" formatCode="General">
                  <c:v>11.555999999999999</c:v>
                </c:pt>
                <c:pt idx="11557" formatCode="General">
                  <c:v>11.557</c:v>
                </c:pt>
                <c:pt idx="11558" formatCode="General">
                  <c:v>11.558</c:v>
                </c:pt>
                <c:pt idx="11559" formatCode="General">
                  <c:v>11.558999999999999</c:v>
                </c:pt>
                <c:pt idx="11560" formatCode="General">
                  <c:v>11.56</c:v>
                </c:pt>
                <c:pt idx="11561" formatCode="General">
                  <c:v>11.561</c:v>
                </c:pt>
                <c:pt idx="11562" formatCode="General">
                  <c:v>11.561999999999999</c:v>
                </c:pt>
                <c:pt idx="11563" formatCode="General">
                  <c:v>11.563000000000001</c:v>
                </c:pt>
                <c:pt idx="11564" formatCode="General">
                  <c:v>11.564</c:v>
                </c:pt>
                <c:pt idx="11565" formatCode="General">
                  <c:v>11.565</c:v>
                </c:pt>
                <c:pt idx="11566" formatCode="General">
                  <c:v>11.566000000000001</c:v>
                </c:pt>
                <c:pt idx="11567" formatCode="General">
                  <c:v>11.567</c:v>
                </c:pt>
                <c:pt idx="11568" formatCode="General">
                  <c:v>11.568</c:v>
                </c:pt>
                <c:pt idx="11569" formatCode="General">
                  <c:v>11.569000000000001</c:v>
                </c:pt>
                <c:pt idx="11570" formatCode="General">
                  <c:v>11.57</c:v>
                </c:pt>
                <c:pt idx="11571" formatCode="General">
                  <c:v>11.571</c:v>
                </c:pt>
                <c:pt idx="11572" formatCode="General">
                  <c:v>11.571999999999999</c:v>
                </c:pt>
                <c:pt idx="11573" formatCode="General">
                  <c:v>11.573</c:v>
                </c:pt>
                <c:pt idx="11574" formatCode="General">
                  <c:v>11.574</c:v>
                </c:pt>
                <c:pt idx="11575" formatCode="General">
                  <c:v>11.574999999999999</c:v>
                </c:pt>
                <c:pt idx="11576" formatCode="General">
                  <c:v>11.576000000000001</c:v>
                </c:pt>
                <c:pt idx="11577" formatCode="General">
                  <c:v>11.577</c:v>
                </c:pt>
                <c:pt idx="11578" formatCode="General">
                  <c:v>11.577999999999999</c:v>
                </c:pt>
                <c:pt idx="11579" formatCode="General">
                  <c:v>11.579000000000001</c:v>
                </c:pt>
                <c:pt idx="11580" formatCode="General">
                  <c:v>11.58</c:v>
                </c:pt>
                <c:pt idx="11581" formatCode="General">
                  <c:v>11.581</c:v>
                </c:pt>
                <c:pt idx="11582" formatCode="General">
                  <c:v>11.582000000000001</c:v>
                </c:pt>
                <c:pt idx="11583" formatCode="General">
                  <c:v>11.583</c:v>
                </c:pt>
                <c:pt idx="11584" formatCode="General">
                  <c:v>11.584</c:v>
                </c:pt>
                <c:pt idx="11585" formatCode="General">
                  <c:v>11.585000000000001</c:v>
                </c:pt>
                <c:pt idx="11586" formatCode="General">
                  <c:v>11.586</c:v>
                </c:pt>
                <c:pt idx="11587" formatCode="General">
                  <c:v>11.587</c:v>
                </c:pt>
                <c:pt idx="11588" formatCode="General">
                  <c:v>11.587999999999999</c:v>
                </c:pt>
                <c:pt idx="11589" formatCode="General">
                  <c:v>11.589</c:v>
                </c:pt>
                <c:pt idx="11590" formatCode="General">
                  <c:v>11.59</c:v>
                </c:pt>
                <c:pt idx="11591" formatCode="General">
                  <c:v>11.590999999999999</c:v>
                </c:pt>
                <c:pt idx="11592" formatCode="General">
                  <c:v>11.592000000000001</c:v>
                </c:pt>
                <c:pt idx="11593" formatCode="General">
                  <c:v>11.593</c:v>
                </c:pt>
                <c:pt idx="11594" formatCode="General">
                  <c:v>11.593999999999999</c:v>
                </c:pt>
                <c:pt idx="11595" formatCode="General">
                  <c:v>11.595000000000001</c:v>
                </c:pt>
                <c:pt idx="11596" formatCode="General">
                  <c:v>11.596</c:v>
                </c:pt>
                <c:pt idx="11597" formatCode="General">
                  <c:v>11.597</c:v>
                </c:pt>
                <c:pt idx="11598" formatCode="General">
                  <c:v>11.598000000000001</c:v>
                </c:pt>
                <c:pt idx="11599" formatCode="General">
                  <c:v>11.599</c:v>
                </c:pt>
                <c:pt idx="11600" formatCode="General">
                  <c:v>11.6</c:v>
                </c:pt>
                <c:pt idx="11601" formatCode="General">
                  <c:v>11.601000000000001</c:v>
                </c:pt>
                <c:pt idx="11602" formatCode="General">
                  <c:v>11.602</c:v>
                </c:pt>
                <c:pt idx="11603" formatCode="General">
                  <c:v>11.603</c:v>
                </c:pt>
                <c:pt idx="11604" formatCode="General">
                  <c:v>11.603999999999999</c:v>
                </c:pt>
                <c:pt idx="11605" formatCode="General">
                  <c:v>11.605</c:v>
                </c:pt>
                <c:pt idx="11606" formatCode="General">
                  <c:v>11.606</c:v>
                </c:pt>
                <c:pt idx="11607" formatCode="General">
                  <c:v>11.606999999999999</c:v>
                </c:pt>
                <c:pt idx="11608" formatCode="General">
                  <c:v>11.608000000000001</c:v>
                </c:pt>
                <c:pt idx="11609" formatCode="General">
                  <c:v>11.609</c:v>
                </c:pt>
                <c:pt idx="11610" formatCode="General">
                  <c:v>11.61</c:v>
                </c:pt>
                <c:pt idx="11611" formatCode="General">
                  <c:v>11.611000000000001</c:v>
                </c:pt>
                <c:pt idx="11612" formatCode="General">
                  <c:v>11.612</c:v>
                </c:pt>
                <c:pt idx="11613" formatCode="General">
                  <c:v>11.613</c:v>
                </c:pt>
                <c:pt idx="11614" formatCode="General">
                  <c:v>11.614000000000001</c:v>
                </c:pt>
                <c:pt idx="11615" formatCode="General">
                  <c:v>11.615</c:v>
                </c:pt>
                <c:pt idx="11616" formatCode="General">
                  <c:v>11.616</c:v>
                </c:pt>
                <c:pt idx="11617" formatCode="General">
                  <c:v>11.617000000000001</c:v>
                </c:pt>
                <c:pt idx="11618" formatCode="General">
                  <c:v>11.618</c:v>
                </c:pt>
                <c:pt idx="11619" formatCode="General">
                  <c:v>11.619</c:v>
                </c:pt>
                <c:pt idx="11620" formatCode="General">
                  <c:v>11.62</c:v>
                </c:pt>
                <c:pt idx="11621" formatCode="General">
                  <c:v>11.621</c:v>
                </c:pt>
                <c:pt idx="11622" formatCode="General">
                  <c:v>11.622</c:v>
                </c:pt>
                <c:pt idx="11623" formatCode="General">
                  <c:v>11.622999999999999</c:v>
                </c:pt>
                <c:pt idx="11624" formatCode="General">
                  <c:v>11.624000000000001</c:v>
                </c:pt>
                <c:pt idx="11625" formatCode="General">
                  <c:v>11.625</c:v>
                </c:pt>
                <c:pt idx="11626" formatCode="General">
                  <c:v>11.625999999999999</c:v>
                </c:pt>
                <c:pt idx="11627" formatCode="General">
                  <c:v>11.627000000000001</c:v>
                </c:pt>
                <c:pt idx="11628" formatCode="General">
                  <c:v>11.628</c:v>
                </c:pt>
                <c:pt idx="11629" formatCode="General">
                  <c:v>11.629</c:v>
                </c:pt>
                <c:pt idx="11630" formatCode="General">
                  <c:v>11.63</c:v>
                </c:pt>
                <c:pt idx="11631" formatCode="General">
                  <c:v>11.631</c:v>
                </c:pt>
                <c:pt idx="11632" formatCode="General">
                  <c:v>11.632</c:v>
                </c:pt>
                <c:pt idx="11633" formatCode="General">
                  <c:v>11.632999999999999</c:v>
                </c:pt>
                <c:pt idx="11634" formatCode="General">
                  <c:v>11.634</c:v>
                </c:pt>
                <c:pt idx="11635" formatCode="General">
                  <c:v>11.635</c:v>
                </c:pt>
                <c:pt idx="11636" formatCode="General">
                  <c:v>11.635999999999999</c:v>
                </c:pt>
                <c:pt idx="11637" formatCode="General">
                  <c:v>11.637</c:v>
                </c:pt>
                <c:pt idx="11638" formatCode="General">
                  <c:v>11.638</c:v>
                </c:pt>
                <c:pt idx="11639" formatCode="General">
                  <c:v>11.638999999999999</c:v>
                </c:pt>
                <c:pt idx="11640" formatCode="General">
                  <c:v>11.64</c:v>
                </c:pt>
                <c:pt idx="11641" formatCode="General">
                  <c:v>11.641</c:v>
                </c:pt>
                <c:pt idx="11642" formatCode="General">
                  <c:v>11.641999999999999</c:v>
                </c:pt>
                <c:pt idx="11643" formatCode="General">
                  <c:v>11.643000000000001</c:v>
                </c:pt>
                <c:pt idx="11644" formatCode="General">
                  <c:v>11.644</c:v>
                </c:pt>
                <c:pt idx="11645" formatCode="General">
                  <c:v>11.645</c:v>
                </c:pt>
                <c:pt idx="11646" formatCode="General">
                  <c:v>11.646000000000001</c:v>
                </c:pt>
                <c:pt idx="11647" formatCode="General">
                  <c:v>11.647</c:v>
                </c:pt>
                <c:pt idx="11648" formatCode="General">
                  <c:v>11.648</c:v>
                </c:pt>
                <c:pt idx="11649" formatCode="General">
                  <c:v>11.648999999999999</c:v>
                </c:pt>
                <c:pt idx="11650" formatCode="General">
                  <c:v>11.65</c:v>
                </c:pt>
                <c:pt idx="11651" formatCode="General">
                  <c:v>11.651</c:v>
                </c:pt>
                <c:pt idx="11652" formatCode="General">
                  <c:v>11.651999999999999</c:v>
                </c:pt>
                <c:pt idx="11653" formatCode="General">
                  <c:v>11.653</c:v>
                </c:pt>
                <c:pt idx="11654" formatCode="General">
                  <c:v>11.654</c:v>
                </c:pt>
                <c:pt idx="11655" formatCode="General">
                  <c:v>11.654999999999999</c:v>
                </c:pt>
                <c:pt idx="11656" formatCode="General">
                  <c:v>11.656000000000001</c:v>
                </c:pt>
                <c:pt idx="11657" formatCode="General">
                  <c:v>11.657</c:v>
                </c:pt>
                <c:pt idx="11658" formatCode="General">
                  <c:v>11.657999999999999</c:v>
                </c:pt>
                <c:pt idx="11659" formatCode="General">
                  <c:v>11.659000000000001</c:v>
                </c:pt>
                <c:pt idx="11660" formatCode="General">
                  <c:v>11.66</c:v>
                </c:pt>
                <c:pt idx="11661" formatCode="General">
                  <c:v>11.661</c:v>
                </c:pt>
                <c:pt idx="11662" formatCode="General">
                  <c:v>11.662000000000001</c:v>
                </c:pt>
                <c:pt idx="11663" formatCode="General">
                  <c:v>11.663</c:v>
                </c:pt>
                <c:pt idx="11664" formatCode="General">
                  <c:v>11.664</c:v>
                </c:pt>
                <c:pt idx="11665" formatCode="General">
                  <c:v>11.664999999999999</c:v>
                </c:pt>
                <c:pt idx="11666" formatCode="General">
                  <c:v>11.666</c:v>
                </c:pt>
                <c:pt idx="11667" formatCode="General">
                  <c:v>11.667</c:v>
                </c:pt>
                <c:pt idx="11668" formatCode="General">
                  <c:v>11.667999999999999</c:v>
                </c:pt>
                <c:pt idx="11669" formatCode="General">
                  <c:v>11.669</c:v>
                </c:pt>
                <c:pt idx="11670" formatCode="General">
                  <c:v>11.67</c:v>
                </c:pt>
                <c:pt idx="11671" formatCode="General">
                  <c:v>11.670999999999999</c:v>
                </c:pt>
                <c:pt idx="11672" formatCode="General">
                  <c:v>11.672000000000001</c:v>
                </c:pt>
                <c:pt idx="11673" formatCode="General">
                  <c:v>11.673</c:v>
                </c:pt>
                <c:pt idx="11674" formatCode="General">
                  <c:v>11.673999999999999</c:v>
                </c:pt>
                <c:pt idx="11675" formatCode="General">
                  <c:v>11.675000000000001</c:v>
                </c:pt>
                <c:pt idx="11676" formatCode="General">
                  <c:v>11.676</c:v>
                </c:pt>
                <c:pt idx="11677" formatCode="General">
                  <c:v>11.677</c:v>
                </c:pt>
                <c:pt idx="11678" formatCode="General">
                  <c:v>11.678000000000001</c:v>
                </c:pt>
                <c:pt idx="11679" formatCode="General">
                  <c:v>11.679</c:v>
                </c:pt>
                <c:pt idx="11680" formatCode="General">
                  <c:v>11.68</c:v>
                </c:pt>
                <c:pt idx="11681" formatCode="General">
                  <c:v>11.680999999999999</c:v>
                </c:pt>
                <c:pt idx="11682" formatCode="General">
                  <c:v>11.682</c:v>
                </c:pt>
                <c:pt idx="11683" formatCode="General">
                  <c:v>11.683</c:v>
                </c:pt>
                <c:pt idx="11684" formatCode="General">
                  <c:v>11.683999999999999</c:v>
                </c:pt>
                <c:pt idx="11685" formatCode="General">
                  <c:v>11.685</c:v>
                </c:pt>
                <c:pt idx="11686" formatCode="General">
                  <c:v>11.686</c:v>
                </c:pt>
                <c:pt idx="11687" formatCode="General">
                  <c:v>11.686999999999999</c:v>
                </c:pt>
                <c:pt idx="11688" formatCode="General">
                  <c:v>11.688000000000001</c:v>
                </c:pt>
                <c:pt idx="11689" formatCode="General">
                  <c:v>11.689</c:v>
                </c:pt>
                <c:pt idx="11690" formatCode="General">
                  <c:v>11.69</c:v>
                </c:pt>
                <c:pt idx="11691" formatCode="General">
                  <c:v>11.691000000000001</c:v>
                </c:pt>
                <c:pt idx="11692" formatCode="General">
                  <c:v>11.692</c:v>
                </c:pt>
                <c:pt idx="11693" formatCode="General">
                  <c:v>11.693</c:v>
                </c:pt>
                <c:pt idx="11694" formatCode="General">
                  <c:v>11.694000000000001</c:v>
                </c:pt>
                <c:pt idx="11695" formatCode="General">
                  <c:v>11.695</c:v>
                </c:pt>
                <c:pt idx="11696" formatCode="General">
                  <c:v>11.696</c:v>
                </c:pt>
                <c:pt idx="11697" formatCode="General">
                  <c:v>11.696999999999999</c:v>
                </c:pt>
                <c:pt idx="11698" formatCode="General">
                  <c:v>11.698</c:v>
                </c:pt>
                <c:pt idx="11699" formatCode="General">
                  <c:v>11.699</c:v>
                </c:pt>
                <c:pt idx="11700" formatCode="General">
                  <c:v>11.7</c:v>
                </c:pt>
                <c:pt idx="11701" formatCode="General">
                  <c:v>11.701000000000001</c:v>
                </c:pt>
                <c:pt idx="11702" formatCode="General">
                  <c:v>11.702</c:v>
                </c:pt>
                <c:pt idx="11703" formatCode="General">
                  <c:v>11.702999999999999</c:v>
                </c:pt>
                <c:pt idx="11704" formatCode="General">
                  <c:v>11.704000000000001</c:v>
                </c:pt>
                <c:pt idx="11705" formatCode="General">
                  <c:v>11.705</c:v>
                </c:pt>
                <c:pt idx="11706" formatCode="General">
                  <c:v>11.706</c:v>
                </c:pt>
                <c:pt idx="11707" formatCode="General">
                  <c:v>11.707000000000001</c:v>
                </c:pt>
                <c:pt idx="11708" formatCode="General">
                  <c:v>11.708</c:v>
                </c:pt>
                <c:pt idx="11709" formatCode="General">
                  <c:v>11.709</c:v>
                </c:pt>
                <c:pt idx="11710" formatCode="General">
                  <c:v>11.71</c:v>
                </c:pt>
                <c:pt idx="11711" formatCode="General">
                  <c:v>11.711</c:v>
                </c:pt>
                <c:pt idx="11712" formatCode="General">
                  <c:v>11.712</c:v>
                </c:pt>
                <c:pt idx="11713" formatCode="General">
                  <c:v>11.712999999999999</c:v>
                </c:pt>
                <c:pt idx="11714" formatCode="General">
                  <c:v>11.714</c:v>
                </c:pt>
                <c:pt idx="11715" formatCode="General">
                  <c:v>11.715</c:v>
                </c:pt>
                <c:pt idx="11716" formatCode="General">
                  <c:v>11.715999999999999</c:v>
                </c:pt>
                <c:pt idx="11717" formatCode="General">
                  <c:v>11.717000000000001</c:v>
                </c:pt>
                <c:pt idx="11718" formatCode="General">
                  <c:v>11.718</c:v>
                </c:pt>
                <c:pt idx="11719" formatCode="General">
                  <c:v>11.718999999999999</c:v>
                </c:pt>
                <c:pt idx="11720" formatCode="General">
                  <c:v>11.72</c:v>
                </c:pt>
                <c:pt idx="11721" formatCode="General">
                  <c:v>11.721</c:v>
                </c:pt>
                <c:pt idx="11722" formatCode="General">
                  <c:v>11.722</c:v>
                </c:pt>
                <c:pt idx="11723" formatCode="General">
                  <c:v>11.723000000000001</c:v>
                </c:pt>
                <c:pt idx="11724" formatCode="General">
                  <c:v>11.724</c:v>
                </c:pt>
                <c:pt idx="11725" formatCode="General">
                  <c:v>11.725</c:v>
                </c:pt>
                <c:pt idx="11726" formatCode="General">
                  <c:v>11.726000000000001</c:v>
                </c:pt>
                <c:pt idx="11727" formatCode="General">
                  <c:v>11.727</c:v>
                </c:pt>
                <c:pt idx="11728" formatCode="General">
                  <c:v>11.728</c:v>
                </c:pt>
                <c:pt idx="11729" formatCode="General">
                  <c:v>11.728999999999999</c:v>
                </c:pt>
                <c:pt idx="11730" formatCode="General">
                  <c:v>11.73</c:v>
                </c:pt>
                <c:pt idx="11731" formatCode="General">
                  <c:v>11.731</c:v>
                </c:pt>
                <c:pt idx="11732" formatCode="General">
                  <c:v>11.731999999999999</c:v>
                </c:pt>
                <c:pt idx="11733" formatCode="General">
                  <c:v>11.733000000000001</c:v>
                </c:pt>
                <c:pt idx="11734" formatCode="General">
                  <c:v>11.734</c:v>
                </c:pt>
                <c:pt idx="11735" formatCode="General">
                  <c:v>11.734999999999999</c:v>
                </c:pt>
                <c:pt idx="11736" formatCode="General">
                  <c:v>11.736000000000001</c:v>
                </c:pt>
                <c:pt idx="11737" formatCode="General">
                  <c:v>11.737</c:v>
                </c:pt>
                <c:pt idx="11738" formatCode="General">
                  <c:v>11.738</c:v>
                </c:pt>
                <c:pt idx="11739" formatCode="General">
                  <c:v>11.739000000000001</c:v>
                </c:pt>
                <c:pt idx="11740" formatCode="General">
                  <c:v>11.74</c:v>
                </c:pt>
                <c:pt idx="11741" formatCode="General">
                  <c:v>11.741</c:v>
                </c:pt>
                <c:pt idx="11742" formatCode="General">
                  <c:v>11.742000000000001</c:v>
                </c:pt>
                <c:pt idx="11743" formatCode="General">
                  <c:v>11.743</c:v>
                </c:pt>
                <c:pt idx="11744" formatCode="General">
                  <c:v>11.744</c:v>
                </c:pt>
                <c:pt idx="11745" formatCode="General">
                  <c:v>11.744999999999999</c:v>
                </c:pt>
                <c:pt idx="11746" formatCode="General">
                  <c:v>11.746</c:v>
                </c:pt>
                <c:pt idx="11747" formatCode="General">
                  <c:v>11.747</c:v>
                </c:pt>
                <c:pt idx="11748" formatCode="General">
                  <c:v>11.747999999999999</c:v>
                </c:pt>
                <c:pt idx="11749" formatCode="General">
                  <c:v>11.749000000000001</c:v>
                </c:pt>
                <c:pt idx="11750" formatCode="General">
                  <c:v>11.75</c:v>
                </c:pt>
                <c:pt idx="11751" formatCode="General">
                  <c:v>11.750999999999999</c:v>
                </c:pt>
                <c:pt idx="11752" formatCode="General">
                  <c:v>11.752000000000001</c:v>
                </c:pt>
                <c:pt idx="11753" formatCode="General">
                  <c:v>11.753</c:v>
                </c:pt>
                <c:pt idx="11754" formatCode="General">
                  <c:v>11.754</c:v>
                </c:pt>
                <c:pt idx="11755" formatCode="General">
                  <c:v>11.755000000000001</c:v>
                </c:pt>
                <c:pt idx="11756" formatCode="General">
                  <c:v>11.756</c:v>
                </c:pt>
                <c:pt idx="11757" formatCode="General">
                  <c:v>11.757</c:v>
                </c:pt>
                <c:pt idx="11758" formatCode="General">
                  <c:v>11.757999999999999</c:v>
                </c:pt>
                <c:pt idx="11759" formatCode="General">
                  <c:v>11.759</c:v>
                </c:pt>
                <c:pt idx="11760" formatCode="General">
                  <c:v>11.76</c:v>
                </c:pt>
                <c:pt idx="11761" formatCode="General">
                  <c:v>11.760999999999999</c:v>
                </c:pt>
                <c:pt idx="11762" formatCode="General">
                  <c:v>11.762</c:v>
                </c:pt>
                <c:pt idx="11763" formatCode="General">
                  <c:v>11.763</c:v>
                </c:pt>
                <c:pt idx="11764" formatCode="General">
                  <c:v>11.763999999999999</c:v>
                </c:pt>
                <c:pt idx="11765" formatCode="General">
                  <c:v>11.765000000000001</c:v>
                </c:pt>
                <c:pt idx="11766" formatCode="General">
                  <c:v>11.766</c:v>
                </c:pt>
                <c:pt idx="11767" formatCode="General">
                  <c:v>11.766999999999999</c:v>
                </c:pt>
                <c:pt idx="11768" formatCode="General">
                  <c:v>11.768000000000001</c:v>
                </c:pt>
                <c:pt idx="11769" formatCode="General">
                  <c:v>11.769</c:v>
                </c:pt>
                <c:pt idx="11770" formatCode="General">
                  <c:v>11.77</c:v>
                </c:pt>
                <c:pt idx="11771" formatCode="General">
                  <c:v>11.771000000000001</c:v>
                </c:pt>
                <c:pt idx="11772" formatCode="General">
                  <c:v>11.772</c:v>
                </c:pt>
                <c:pt idx="11773" formatCode="General">
                  <c:v>11.773</c:v>
                </c:pt>
                <c:pt idx="11774" formatCode="General">
                  <c:v>11.773999999999999</c:v>
                </c:pt>
                <c:pt idx="11775" formatCode="General">
                  <c:v>11.775</c:v>
                </c:pt>
                <c:pt idx="11776" formatCode="General">
                  <c:v>11.776</c:v>
                </c:pt>
                <c:pt idx="11777" formatCode="General">
                  <c:v>11.776999999999999</c:v>
                </c:pt>
                <c:pt idx="11778" formatCode="General">
                  <c:v>11.778</c:v>
                </c:pt>
                <c:pt idx="11779" formatCode="General">
                  <c:v>11.779</c:v>
                </c:pt>
                <c:pt idx="11780" formatCode="General">
                  <c:v>11.78</c:v>
                </c:pt>
                <c:pt idx="11781" formatCode="General">
                  <c:v>11.781000000000001</c:v>
                </c:pt>
                <c:pt idx="11782" formatCode="General">
                  <c:v>11.782</c:v>
                </c:pt>
                <c:pt idx="11783" formatCode="General">
                  <c:v>11.782999999999999</c:v>
                </c:pt>
                <c:pt idx="11784" formatCode="General">
                  <c:v>11.784000000000001</c:v>
                </c:pt>
                <c:pt idx="11785" formatCode="General">
                  <c:v>11.785</c:v>
                </c:pt>
                <c:pt idx="11786" formatCode="General">
                  <c:v>11.786</c:v>
                </c:pt>
                <c:pt idx="11787" formatCode="General">
                  <c:v>11.787000000000001</c:v>
                </c:pt>
                <c:pt idx="11788" formatCode="General">
                  <c:v>11.788</c:v>
                </c:pt>
                <c:pt idx="11789" formatCode="General">
                  <c:v>11.789</c:v>
                </c:pt>
                <c:pt idx="11790" formatCode="General">
                  <c:v>11.79</c:v>
                </c:pt>
                <c:pt idx="11791" formatCode="General">
                  <c:v>11.791</c:v>
                </c:pt>
                <c:pt idx="11792" formatCode="General">
                  <c:v>11.792</c:v>
                </c:pt>
                <c:pt idx="11793" formatCode="General">
                  <c:v>11.792999999999999</c:v>
                </c:pt>
                <c:pt idx="11794" formatCode="General">
                  <c:v>11.794</c:v>
                </c:pt>
                <c:pt idx="11795" formatCode="General">
                  <c:v>11.795</c:v>
                </c:pt>
                <c:pt idx="11796" formatCode="General">
                  <c:v>11.795999999999999</c:v>
                </c:pt>
                <c:pt idx="11797" formatCode="General">
                  <c:v>11.797000000000001</c:v>
                </c:pt>
                <c:pt idx="11798" formatCode="General">
                  <c:v>11.798</c:v>
                </c:pt>
                <c:pt idx="11799" formatCode="General">
                  <c:v>11.798999999999999</c:v>
                </c:pt>
                <c:pt idx="11800" formatCode="General">
                  <c:v>11.8</c:v>
                </c:pt>
                <c:pt idx="11801" formatCode="General">
                  <c:v>11.801</c:v>
                </c:pt>
                <c:pt idx="11802" formatCode="General">
                  <c:v>11.802</c:v>
                </c:pt>
                <c:pt idx="11803" formatCode="General">
                  <c:v>11.803000000000001</c:v>
                </c:pt>
                <c:pt idx="11804" formatCode="General">
                  <c:v>11.804</c:v>
                </c:pt>
                <c:pt idx="11805" formatCode="General">
                  <c:v>11.805</c:v>
                </c:pt>
                <c:pt idx="11806" formatCode="General">
                  <c:v>11.805999999999999</c:v>
                </c:pt>
                <c:pt idx="11807" formatCode="General">
                  <c:v>11.807</c:v>
                </c:pt>
                <c:pt idx="11808" formatCode="General">
                  <c:v>11.808</c:v>
                </c:pt>
                <c:pt idx="11809" formatCode="General">
                  <c:v>11.808999999999999</c:v>
                </c:pt>
                <c:pt idx="11810" formatCode="General">
                  <c:v>11.81</c:v>
                </c:pt>
                <c:pt idx="11811" formatCode="General">
                  <c:v>11.811</c:v>
                </c:pt>
                <c:pt idx="11812" formatCode="General">
                  <c:v>11.811999999999999</c:v>
                </c:pt>
                <c:pt idx="11813" formatCode="General">
                  <c:v>11.813000000000001</c:v>
                </c:pt>
                <c:pt idx="11814" formatCode="General">
                  <c:v>11.814</c:v>
                </c:pt>
                <c:pt idx="11815" formatCode="General">
                  <c:v>11.815</c:v>
                </c:pt>
                <c:pt idx="11816" formatCode="General">
                  <c:v>11.816000000000001</c:v>
                </c:pt>
                <c:pt idx="11817" formatCode="General">
                  <c:v>11.817</c:v>
                </c:pt>
                <c:pt idx="11818" formatCode="General">
                  <c:v>11.818</c:v>
                </c:pt>
                <c:pt idx="11819" formatCode="General">
                  <c:v>11.819000000000001</c:v>
                </c:pt>
                <c:pt idx="11820" formatCode="General">
                  <c:v>11.82</c:v>
                </c:pt>
                <c:pt idx="11821" formatCode="General">
                  <c:v>11.821</c:v>
                </c:pt>
                <c:pt idx="11822" formatCode="General">
                  <c:v>11.821999999999999</c:v>
                </c:pt>
                <c:pt idx="11823" formatCode="General">
                  <c:v>11.823</c:v>
                </c:pt>
                <c:pt idx="11824" formatCode="General">
                  <c:v>11.824</c:v>
                </c:pt>
                <c:pt idx="11825" formatCode="General">
                  <c:v>11.824999999999999</c:v>
                </c:pt>
                <c:pt idx="11826" formatCode="General">
                  <c:v>11.826000000000001</c:v>
                </c:pt>
                <c:pt idx="11827" formatCode="General">
                  <c:v>11.827</c:v>
                </c:pt>
                <c:pt idx="11828" formatCode="General">
                  <c:v>11.827999999999999</c:v>
                </c:pt>
                <c:pt idx="11829" formatCode="General">
                  <c:v>11.829000000000001</c:v>
                </c:pt>
                <c:pt idx="11830" formatCode="General">
                  <c:v>11.83</c:v>
                </c:pt>
                <c:pt idx="11831" formatCode="General">
                  <c:v>11.831</c:v>
                </c:pt>
                <c:pt idx="11832" formatCode="General">
                  <c:v>11.832000000000001</c:v>
                </c:pt>
                <c:pt idx="11833" formatCode="General">
                  <c:v>11.833</c:v>
                </c:pt>
                <c:pt idx="11834" formatCode="General">
                  <c:v>11.834</c:v>
                </c:pt>
                <c:pt idx="11835" formatCode="General">
                  <c:v>11.835000000000001</c:v>
                </c:pt>
                <c:pt idx="11836" formatCode="General">
                  <c:v>11.836</c:v>
                </c:pt>
                <c:pt idx="11837" formatCode="General">
                  <c:v>11.837</c:v>
                </c:pt>
                <c:pt idx="11838" formatCode="General">
                  <c:v>11.837999999999999</c:v>
                </c:pt>
                <c:pt idx="11839" formatCode="General">
                  <c:v>11.839</c:v>
                </c:pt>
                <c:pt idx="11840" formatCode="General">
                  <c:v>11.84</c:v>
                </c:pt>
                <c:pt idx="11841" formatCode="General">
                  <c:v>11.840999999999999</c:v>
                </c:pt>
                <c:pt idx="11842" formatCode="General">
                  <c:v>11.842000000000001</c:v>
                </c:pt>
                <c:pt idx="11843" formatCode="General">
                  <c:v>11.843</c:v>
                </c:pt>
                <c:pt idx="11844" formatCode="General">
                  <c:v>11.843999999999999</c:v>
                </c:pt>
                <c:pt idx="11845" formatCode="General">
                  <c:v>11.845000000000001</c:v>
                </c:pt>
                <c:pt idx="11846" formatCode="General">
                  <c:v>11.846</c:v>
                </c:pt>
                <c:pt idx="11847" formatCode="General">
                  <c:v>11.847</c:v>
                </c:pt>
                <c:pt idx="11848" formatCode="General">
                  <c:v>11.848000000000001</c:v>
                </c:pt>
                <c:pt idx="11849" formatCode="General">
                  <c:v>11.849</c:v>
                </c:pt>
                <c:pt idx="11850" formatCode="General">
                  <c:v>11.85</c:v>
                </c:pt>
                <c:pt idx="11851" formatCode="General">
                  <c:v>11.851000000000001</c:v>
                </c:pt>
                <c:pt idx="11852" formatCode="General">
                  <c:v>11.852</c:v>
                </c:pt>
                <c:pt idx="11853" formatCode="General">
                  <c:v>11.853</c:v>
                </c:pt>
                <c:pt idx="11854" formatCode="General">
                  <c:v>11.853999999999999</c:v>
                </c:pt>
                <c:pt idx="11855" formatCode="General">
                  <c:v>11.855</c:v>
                </c:pt>
                <c:pt idx="11856" formatCode="General">
                  <c:v>11.856</c:v>
                </c:pt>
                <c:pt idx="11857" formatCode="General">
                  <c:v>11.856999999999999</c:v>
                </c:pt>
                <c:pt idx="11858" formatCode="General">
                  <c:v>11.858000000000001</c:v>
                </c:pt>
                <c:pt idx="11859" formatCode="General">
                  <c:v>11.859</c:v>
                </c:pt>
                <c:pt idx="11860" formatCode="General">
                  <c:v>11.86</c:v>
                </c:pt>
                <c:pt idx="11861" formatCode="General">
                  <c:v>11.861000000000001</c:v>
                </c:pt>
                <c:pt idx="11862" formatCode="General">
                  <c:v>11.862</c:v>
                </c:pt>
                <c:pt idx="11863" formatCode="General">
                  <c:v>11.863</c:v>
                </c:pt>
                <c:pt idx="11864" formatCode="General">
                  <c:v>11.864000000000001</c:v>
                </c:pt>
                <c:pt idx="11865" formatCode="General">
                  <c:v>11.865</c:v>
                </c:pt>
                <c:pt idx="11866" formatCode="General">
                  <c:v>11.866</c:v>
                </c:pt>
                <c:pt idx="11867" formatCode="General">
                  <c:v>11.867000000000001</c:v>
                </c:pt>
                <c:pt idx="11868" formatCode="General">
                  <c:v>11.868</c:v>
                </c:pt>
                <c:pt idx="11869" formatCode="General">
                  <c:v>11.869</c:v>
                </c:pt>
                <c:pt idx="11870" formatCode="General">
                  <c:v>11.87</c:v>
                </c:pt>
                <c:pt idx="11871" formatCode="General">
                  <c:v>11.871</c:v>
                </c:pt>
                <c:pt idx="11872" formatCode="General">
                  <c:v>11.872</c:v>
                </c:pt>
                <c:pt idx="11873" formatCode="General">
                  <c:v>11.872999999999999</c:v>
                </c:pt>
                <c:pt idx="11874" formatCode="General">
                  <c:v>11.874000000000001</c:v>
                </c:pt>
                <c:pt idx="11875" formatCode="General">
                  <c:v>11.875</c:v>
                </c:pt>
                <c:pt idx="11876" formatCode="General">
                  <c:v>11.875999999999999</c:v>
                </c:pt>
                <c:pt idx="11877" formatCode="General">
                  <c:v>11.877000000000001</c:v>
                </c:pt>
                <c:pt idx="11878" formatCode="General">
                  <c:v>11.878</c:v>
                </c:pt>
                <c:pt idx="11879" formatCode="General">
                  <c:v>11.879</c:v>
                </c:pt>
                <c:pt idx="11880" formatCode="General">
                  <c:v>11.88</c:v>
                </c:pt>
                <c:pt idx="11881" formatCode="General">
                  <c:v>11.881</c:v>
                </c:pt>
                <c:pt idx="11882" formatCode="General">
                  <c:v>11.882</c:v>
                </c:pt>
                <c:pt idx="11883" formatCode="General">
                  <c:v>11.882999999999999</c:v>
                </c:pt>
                <c:pt idx="11884" formatCode="General">
                  <c:v>11.884</c:v>
                </c:pt>
                <c:pt idx="11885" formatCode="General">
                  <c:v>11.885</c:v>
                </c:pt>
                <c:pt idx="11886" formatCode="General">
                  <c:v>11.885999999999999</c:v>
                </c:pt>
                <c:pt idx="11887" formatCode="General">
                  <c:v>11.887</c:v>
                </c:pt>
                <c:pt idx="11888" formatCode="General">
                  <c:v>11.888</c:v>
                </c:pt>
                <c:pt idx="11889" formatCode="General">
                  <c:v>11.888999999999999</c:v>
                </c:pt>
                <c:pt idx="11890" formatCode="General">
                  <c:v>11.89</c:v>
                </c:pt>
                <c:pt idx="11891" formatCode="General">
                  <c:v>11.891</c:v>
                </c:pt>
                <c:pt idx="11892" formatCode="General">
                  <c:v>11.891999999999999</c:v>
                </c:pt>
                <c:pt idx="11893" formatCode="General">
                  <c:v>11.893000000000001</c:v>
                </c:pt>
                <c:pt idx="11894" formatCode="General">
                  <c:v>11.894</c:v>
                </c:pt>
                <c:pt idx="11895" formatCode="General">
                  <c:v>11.895</c:v>
                </c:pt>
                <c:pt idx="11896" formatCode="General">
                  <c:v>11.896000000000001</c:v>
                </c:pt>
                <c:pt idx="11897" formatCode="General">
                  <c:v>11.897</c:v>
                </c:pt>
                <c:pt idx="11898" formatCode="General">
                  <c:v>11.898</c:v>
                </c:pt>
                <c:pt idx="11899" formatCode="General">
                  <c:v>11.898999999999999</c:v>
                </c:pt>
                <c:pt idx="11900" formatCode="General">
                  <c:v>11.9</c:v>
                </c:pt>
                <c:pt idx="11901" formatCode="General">
                  <c:v>11.901</c:v>
                </c:pt>
                <c:pt idx="11902" formatCode="General">
                  <c:v>11.901999999999999</c:v>
                </c:pt>
                <c:pt idx="11903" formatCode="General">
                  <c:v>11.903</c:v>
                </c:pt>
                <c:pt idx="11904" formatCode="General">
                  <c:v>11.904</c:v>
                </c:pt>
                <c:pt idx="11905" formatCode="General">
                  <c:v>11.904999999999999</c:v>
                </c:pt>
                <c:pt idx="11906" formatCode="General">
                  <c:v>11.906000000000001</c:v>
                </c:pt>
                <c:pt idx="11907" formatCode="General">
                  <c:v>11.907</c:v>
                </c:pt>
                <c:pt idx="11908" formatCode="General">
                  <c:v>11.907999999999999</c:v>
                </c:pt>
                <c:pt idx="11909" formatCode="General">
                  <c:v>11.909000000000001</c:v>
                </c:pt>
                <c:pt idx="11910" formatCode="General">
                  <c:v>11.91</c:v>
                </c:pt>
                <c:pt idx="11911" formatCode="General">
                  <c:v>11.911</c:v>
                </c:pt>
                <c:pt idx="11912" formatCode="General">
                  <c:v>11.912000000000001</c:v>
                </c:pt>
                <c:pt idx="11913" formatCode="General">
                  <c:v>11.913</c:v>
                </c:pt>
                <c:pt idx="11914" formatCode="General">
                  <c:v>11.914</c:v>
                </c:pt>
                <c:pt idx="11915" formatCode="General">
                  <c:v>11.914999999999999</c:v>
                </c:pt>
                <c:pt idx="11916" formatCode="General">
                  <c:v>11.916</c:v>
                </c:pt>
                <c:pt idx="11917" formatCode="General">
                  <c:v>11.917</c:v>
                </c:pt>
                <c:pt idx="11918" formatCode="General">
                  <c:v>11.917999999999999</c:v>
                </c:pt>
                <c:pt idx="11919" formatCode="General">
                  <c:v>11.919</c:v>
                </c:pt>
                <c:pt idx="11920" formatCode="General">
                  <c:v>11.92</c:v>
                </c:pt>
                <c:pt idx="11921" formatCode="General">
                  <c:v>11.920999999999999</c:v>
                </c:pt>
                <c:pt idx="11922" formatCode="General">
                  <c:v>11.922000000000001</c:v>
                </c:pt>
                <c:pt idx="11923" formatCode="General">
                  <c:v>11.923</c:v>
                </c:pt>
                <c:pt idx="11924" formatCode="General">
                  <c:v>11.923999999999999</c:v>
                </c:pt>
                <c:pt idx="11925" formatCode="General">
                  <c:v>11.925000000000001</c:v>
                </c:pt>
                <c:pt idx="11926" formatCode="General">
                  <c:v>11.926</c:v>
                </c:pt>
                <c:pt idx="11927" formatCode="General">
                  <c:v>11.927</c:v>
                </c:pt>
                <c:pt idx="11928" formatCode="General">
                  <c:v>11.928000000000001</c:v>
                </c:pt>
                <c:pt idx="11929" formatCode="General">
                  <c:v>11.929</c:v>
                </c:pt>
                <c:pt idx="11930" formatCode="General">
                  <c:v>11.93</c:v>
                </c:pt>
                <c:pt idx="11931" formatCode="General">
                  <c:v>11.930999999999999</c:v>
                </c:pt>
                <c:pt idx="11932" formatCode="General">
                  <c:v>11.932</c:v>
                </c:pt>
                <c:pt idx="11933" formatCode="General">
                  <c:v>11.933</c:v>
                </c:pt>
                <c:pt idx="11934" formatCode="General">
                  <c:v>11.933999999999999</c:v>
                </c:pt>
                <c:pt idx="11935" formatCode="General">
                  <c:v>11.935</c:v>
                </c:pt>
                <c:pt idx="11936" formatCode="General">
                  <c:v>11.936</c:v>
                </c:pt>
                <c:pt idx="11937" formatCode="General">
                  <c:v>11.936999999999999</c:v>
                </c:pt>
                <c:pt idx="11938" formatCode="General">
                  <c:v>11.938000000000001</c:v>
                </c:pt>
                <c:pt idx="11939" formatCode="General">
                  <c:v>11.939</c:v>
                </c:pt>
                <c:pt idx="11940" formatCode="General">
                  <c:v>11.94</c:v>
                </c:pt>
                <c:pt idx="11941" formatCode="General">
                  <c:v>11.941000000000001</c:v>
                </c:pt>
                <c:pt idx="11942" formatCode="General">
                  <c:v>11.942</c:v>
                </c:pt>
                <c:pt idx="11943" formatCode="General">
                  <c:v>11.943</c:v>
                </c:pt>
                <c:pt idx="11944" formatCode="General">
                  <c:v>11.944000000000001</c:v>
                </c:pt>
                <c:pt idx="11945" formatCode="General">
                  <c:v>11.945</c:v>
                </c:pt>
                <c:pt idx="11946" formatCode="General">
                  <c:v>11.946</c:v>
                </c:pt>
                <c:pt idx="11947" formatCode="General">
                  <c:v>11.946999999999999</c:v>
                </c:pt>
                <c:pt idx="11948" formatCode="General">
                  <c:v>11.948</c:v>
                </c:pt>
                <c:pt idx="11949" formatCode="General">
                  <c:v>11.949</c:v>
                </c:pt>
                <c:pt idx="11950" formatCode="General">
                  <c:v>11.95</c:v>
                </c:pt>
                <c:pt idx="11951" formatCode="General">
                  <c:v>11.951000000000001</c:v>
                </c:pt>
                <c:pt idx="11952" formatCode="General">
                  <c:v>11.952</c:v>
                </c:pt>
                <c:pt idx="11953" formatCode="General">
                  <c:v>11.952999999999999</c:v>
                </c:pt>
                <c:pt idx="11954" formatCode="General">
                  <c:v>11.954000000000001</c:v>
                </c:pt>
                <c:pt idx="11955" formatCode="General">
                  <c:v>11.955</c:v>
                </c:pt>
                <c:pt idx="11956" formatCode="General">
                  <c:v>11.956</c:v>
                </c:pt>
                <c:pt idx="11957" formatCode="General">
                  <c:v>11.957000000000001</c:v>
                </c:pt>
                <c:pt idx="11958" formatCode="General">
                  <c:v>11.958</c:v>
                </c:pt>
                <c:pt idx="11959" formatCode="General">
                  <c:v>11.959</c:v>
                </c:pt>
                <c:pt idx="11960" formatCode="General">
                  <c:v>11.96</c:v>
                </c:pt>
                <c:pt idx="11961" formatCode="General">
                  <c:v>11.961</c:v>
                </c:pt>
                <c:pt idx="11962" formatCode="General">
                  <c:v>11.962</c:v>
                </c:pt>
                <c:pt idx="11963" formatCode="General">
                  <c:v>11.962999999999999</c:v>
                </c:pt>
                <c:pt idx="11964" formatCode="General">
                  <c:v>11.964</c:v>
                </c:pt>
                <c:pt idx="11965" formatCode="General">
                  <c:v>11.965</c:v>
                </c:pt>
                <c:pt idx="11966" formatCode="General">
                  <c:v>11.965999999999999</c:v>
                </c:pt>
                <c:pt idx="11967" formatCode="General">
                  <c:v>11.967000000000001</c:v>
                </c:pt>
                <c:pt idx="11968" formatCode="General">
                  <c:v>11.968</c:v>
                </c:pt>
                <c:pt idx="11969" formatCode="General">
                  <c:v>11.968999999999999</c:v>
                </c:pt>
                <c:pt idx="11970" formatCode="General">
                  <c:v>11.97</c:v>
                </c:pt>
                <c:pt idx="11971" formatCode="General">
                  <c:v>11.971</c:v>
                </c:pt>
                <c:pt idx="11972" formatCode="General">
                  <c:v>11.972</c:v>
                </c:pt>
                <c:pt idx="11973" formatCode="General">
                  <c:v>11.973000000000001</c:v>
                </c:pt>
                <c:pt idx="11974" formatCode="General">
                  <c:v>11.974</c:v>
                </c:pt>
                <c:pt idx="11975" formatCode="General">
                  <c:v>11.975</c:v>
                </c:pt>
                <c:pt idx="11976" formatCode="General">
                  <c:v>11.976000000000001</c:v>
                </c:pt>
                <c:pt idx="11977" formatCode="General">
                  <c:v>11.977</c:v>
                </c:pt>
                <c:pt idx="11978" formatCode="General">
                  <c:v>11.978</c:v>
                </c:pt>
                <c:pt idx="11979" formatCode="General">
                  <c:v>11.978999999999999</c:v>
                </c:pt>
                <c:pt idx="11980" formatCode="General">
                  <c:v>11.98</c:v>
                </c:pt>
                <c:pt idx="11981" formatCode="General">
                  <c:v>11.981</c:v>
                </c:pt>
                <c:pt idx="11982" formatCode="General">
                  <c:v>11.981999999999999</c:v>
                </c:pt>
                <c:pt idx="11983" formatCode="General">
                  <c:v>11.983000000000001</c:v>
                </c:pt>
                <c:pt idx="11984" formatCode="General">
                  <c:v>11.984</c:v>
                </c:pt>
                <c:pt idx="11985" formatCode="General">
                  <c:v>11.984999999999999</c:v>
                </c:pt>
                <c:pt idx="11986" formatCode="General">
                  <c:v>11.986000000000001</c:v>
                </c:pt>
                <c:pt idx="11987" formatCode="General">
                  <c:v>11.987</c:v>
                </c:pt>
                <c:pt idx="11988" formatCode="General">
                  <c:v>11.988</c:v>
                </c:pt>
                <c:pt idx="11989" formatCode="General">
                  <c:v>11.989000000000001</c:v>
                </c:pt>
                <c:pt idx="11990" formatCode="General">
                  <c:v>11.99</c:v>
                </c:pt>
                <c:pt idx="11991" formatCode="General">
                  <c:v>11.991</c:v>
                </c:pt>
                <c:pt idx="11992" formatCode="General">
                  <c:v>11.992000000000001</c:v>
                </c:pt>
                <c:pt idx="11993" formatCode="General">
                  <c:v>11.993</c:v>
                </c:pt>
                <c:pt idx="11994" formatCode="General">
                  <c:v>11.994</c:v>
                </c:pt>
                <c:pt idx="11995" formatCode="General">
                  <c:v>11.994999999999999</c:v>
                </c:pt>
                <c:pt idx="11996" formatCode="General">
                  <c:v>11.996</c:v>
                </c:pt>
                <c:pt idx="11997" formatCode="General">
                  <c:v>11.997</c:v>
                </c:pt>
                <c:pt idx="11998" formatCode="General">
                  <c:v>11.997999999999999</c:v>
                </c:pt>
                <c:pt idx="11999" formatCode="General">
                  <c:v>11.999000000000001</c:v>
                </c:pt>
                <c:pt idx="12000" formatCode="General">
                  <c:v>12</c:v>
                </c:pt>
                <c:pt idx="12001" formatCode="General">
                  <c:v>12.000999999999999</c:v>
                </c:pt>
                <c:pt idx="12002" formatCode="General">
                  <c:v>12.002000000000001</c:v>
                </c:pt>
                <c:pt idx="12003" formatCode="General">
                  <c:v>12.003</c:v>
                </c:pt>
                <c:pt idx="12004" formatCode="General">
                  <c:v>12.004</c:v>
                </c:pt>
                <c:pt idx="12005" formatCode="General">
                  <c:v>12.005000000000001</c:v>
                </c:pt>
                <c:pt idx="12006" formatCode="General">
                  <c:v>12.006</c:v>
                </c:pt>
                <c:pt idx="12007" formatCode="General">
                  <c:v>12.007</c:v>
                </c:pt>
                <c:pt idx="12008" formatCode="General">
                  <c:v>12.007999999999999</c:v>
                </c:pt>
                <c:pt idx="12009" formatCode="General">
                  <c:v>12.009</c:v>
                </c:pt>
                <c:pt idx="12010" formatCode="General">
                  <c:v>12.01</c:v>
                </c:pt>
                <c:pt idx="12011" formatCode="General">
                  <c:v>12.010999999999999</c:v>
                </c:pt>
                <c:pt idx="12012" formatCode="General">
                  <c:v>12.012</c:v>
                </c:pt>
                <c:pt idx="12013" formatCode="General">
                  <c:v>12.013</c:v>
                </c:pt>
                <c:pt idx="12014" formatCode="General">
                  <c:v>12.013999999999999</c:v>
                </c:pt>
                <c:pt idx="12015" formatCode="General">
                  <c:v>12.015000000000001</c:v>
                </c:pt>
                <c:pt idx="12016" formatCode="General">
                  <c:v>12.016</c:v>
                </c:pt>
                <c:pt idx="12017" formatCode="General">
                  <c:v>12.016999999999999</c:v>
                </c:pt>
                <c:pt idx="12018" formatCode="General">
                  <c:v>12.018000000000001</c:v>
                </c:pt>
                <c:pt idx="12019" formatCode="General">
                  <c:v>12.019</c:v>
                </c:pt>
                <c:pt idx="12020" formatCode="General">
                  <c:v>12.02</c:v>
                </c:pt>
                <c:pt idx="12021" formatCode="General">
                  <c:v>12.021000000000001</c:v>
                </c:pt>
                <c:pt idx="12022" formatCode="General">
                  <c:v>12.022</c:v>
                </c:pt>
                <c:pt idx="12023" formatCode="General">
                  <c:v>12.023</c:v>
                </c:pt>
                <c:pt idx="12024" formatCode="General">
                  <c:v>12.023999999999999</c:v>
                </c:pt>
                <c:pt idx="12025" formatCode="General">
                  <c:v>12.025</c:v>
                </c:pt>
                <c:pt idx="12026" formatCode="General">
                  <c:v>12.026</c:v>
                </c:pt>
                <c:pt idx="12027" formatCode="General">
                  <c:v>12.026999999999999</c:v>
                </c:pt>
                <c:pt idx="12028" formatCode="General">
                  <c:v>12.028</c:v>
                </c:pt>
                <c:pt idx="12029" formatCode="General">
                  <c:v>12.029</c:v>
                </c:pt>
                <c:pt idx="12030" formatCode="General">
                  <c:v>12.03</c:v>
                </c:pt>
                <c:pt idx="12031" formatCode="General">
                  <c:v>12.031000000000001</c:v>
                </c:pt>
                <c:pt idx="12032" formatCode="General">
                  <c:v>12.032</c:v>
                </c:pt>
                <c:pt idx="12033" formatCode="General">
                  <c:v>12.032999999999999</c:v>
                </c:pt>
                <c:pt idx="12034" formatCode="General">
                  <c:v>12.034000000000001</c:v>
                </c:pt>
                <c:pt idx="12035" formatCode="General">
                  <c:v>12.035</c:v>
                </c:pt>
                <c:pt idx="12036" formatCode="General">
                  <c:v>12.036</c:v>
                </c:pt>
                <c:pt idx="12037" formatCode="General">
                  <c:v>12.037000000000001</c:v>
                </c:pt>
                <c:pt idx="12038" formatCode="General">
                  <c:v>12.038</c:v>
                </c:pt>
                <c:pt idx="12039" formatCode="General">
                  <c:v>12.039</c:v>
                </c:pt>
                <c:pt idx="12040" formatCode="General">
                  <c:v>12.04</c:v>
                </c:pt>
                <c:pt idx="12041" formatCode="General">
                  <c:v>12.041</c:v>
                </c:pt>
                <c:pt idx="12042" formatCode="General">
                  <c:v>12.042</c:v>
                </c:pt>
                <c:pt idx="12043" formatCode="General">
                  <c:v>12.042999999999999</c:v>
                </c:pt>
                <c:pt idx="12044" formatCode="General">
                  <c:v>12.044</c:v>
                </c:pt>
                <c:pt idx="12045" formatCode="General">
                  <c:v>12.045</c:v>
                </c:pt>
                <c:pt idx="12046" formatCode="General">
                  <c:v>12.045999999999999</c:v>
                </c:pt>
                <c:pt idx="12047" formatCode="General">
                  <c:v>12.047000000000001</c:v>
                </c:pt>
                <c:pt idx="12048" formatCode="General">
                  <c:v>12.048</c:v>
                </c:pt>
                <c:pt idx="12049" formatCode="General">
                  <c:v>12.048999999999999</c:v>
                </c:pt>
                <c:pt idx="12050" formatCode="General">
                  <c:v>12.05</c:v>
                </c:pt>
                <c:pt idx="12051" formatCode="General">
                  <c:v>12.051</c:v>
                </c:pt>
                <c:pt idx="12052" formatCode="General">
                  <c:v>12.052</c:v>
                </c:pt>
                <c:pt idx="12053" formatCode="General">
                  <c:v>12.053000000000001</c:v>
                </c:pt>
                <c:pt idx="12054" formatCode="General">
                  <c:v>12.054</c:v>
                </c:pt>
                <c:pt idx="12055" formatCode="General">
                  <c:v>12.055</c:v>
                </c:pt>
                <c:pt idx="12056" formatCode="General">
                  <c:v>12.055999999999999</c:v>
                </c:pt>
                <c:pt idx="12057" formatCode="General">
                  <c:v>12.057</c:v>
                </c:pt>
                <c:pt idx="12058" formatCode="General">
                  <c:v>12.058</c:v>
                </c:pt>
                <c:pt idx="12059" formatCode="General">
                  <c:v>12.058999999999999</c:v>
                </c:pt>
                <c:pt idx="12060" formatCode="General">
                  <c:v>12.06</c:v>
                </c:pt>
                <c:pt idx="12061" formatCode="General">
                  <c:v>12.061</c:v>
                </c:pt>
                <c:pt idx="12062" formatCode="General">
                  <c:v>12.061999999999999</c:v>
                </c:pt>
                <c:pt idx="12063" formatCode="General">
                  <c:v>12.063000000000001</c:v>
                </c:pt>
                <c:pt idx="12064" formatCode="General">
                  <c:v>12.064</c:v>
                </c:pt>
                <c:pt idx="12065" formatCode="General">
                  <c:v>12.065</c:v>
                </c:pt>
                <c:pt idx="12066" formatCode="General">
                  <c:v>12.066000000000001</c:v>
                </c:pt>
                <c:pt idx="12067" formatCode="General">
                  <c:v>12.067</c:v>
                </c:pt>
                <c:pt idx="12068" formatCode="General">
                  <c:v>12.068</c:v>
                </c:pt>
                <c:pt idx="12069" formatCode="General">
                  <c:v>12.069000000000001</c:v>
                </c:pt>
                <c:pt idx="12070" formatCode="General">
                  <c:v>12.07</c:v>
                </c:pt>
                <c:pt idx="12071" formatCode="General">
                  <c:v>12.071</c:v>
                </c:pt>
                <c:pt idx="12072" formatCode="General">
                  <c:v>12.071999999999999</c:v>
                </c:pt>
                <c:pt idx="12073" formatCode="General">
                  <c:v>12.073</c:v>
                </c:pt>
                <c:pt idx="12074" formatCode="General">
                  <c:v>12.074</c:v>
                </c:pt>
                <c:pt idx="12075" formatCode="General">
                  <c:v>12.074999999999999</c:v>
                </c:pt>
                <c:pt idx="12076" formatCode="General">
                  <c:v>12.076000000000001</c:v>
                </c:pt>
                <c:pt idx="12077" formatCode="General">
                  <c:v>12.077</c:v>
                </c:pt>
                <c:pt idx="12078" formatCode="General">
                  <c:v>12.077999999999999</c:v>
                </c:pt>
                <c:pt idx="12079" formatCode="General">
                  <c:v>12.079000000000001</c:v>
                </c:pt>
                <c:pt idx="12080" formatCode="General">
                  <c:v>12.08</c:v>
                </c:pt>
                <c:pt idx="12081" formatCode="General">
                  <c:v>12.081</c:v>
                </c:pt>
                <c:pt idx="12082" formatCode="General">
                  <c:v>12.082000000000001</c:v>
                </c:pt>
                <c:pt idx="12083" formatCode="General">
                  <c:v>12.083</c:v>
                </c:pt>
                <c:pt idx="12084" formatCode="General">
                  <c:v>12.084</c:v>
                </c:pt>
                <c:pt idx="12085" formatCode="General">
                  <c:v>12.085000000000001</c:v>
                </c:pt>
                <c:pt idx="12086" formatCode="General">
                  <c:v>12.086</c:v>
                </c:pt>
                <c:pt idx="12087" formatCode="General">
                  <c:v>12.087</c:v>
                </c:pt>
                <c:pt idx="12088" formatCode="General">
                  <c:v>12.087999999999999</c:v>
                </c:pt>
                <c:pt idx="12089" formatCode="General">
                  <c:v>12.089</c:v>
                </c:pt>
                <c:pt idx="12090" formatCode="General">
                  <c:v>12.09</c:v>
                </c:pt>
                <c:pt idx="12091" formatCode="General">
                  <c:v>12.090999999999999</c:v>
                </c:pt>
                <c:pt idx="12092" formatCode="General">
                  <c:v>12.092000000000001</c:v>
                </c:pt>
                <c:pt idx="12093" formatCode="General">
                  <c:v>12.093</c:v>
                </c:pt>
                <c:pt idx="12094" formatCode="General">
                  <c:v>12.093999999999999</c:v>
                </c:pt>
                <c:pt idx="12095" formatCode="General">
                  <c:v>12.095000000000001</c:v>
                </c:pt>
                <c:pt idx="12096" formatCode="General">
                  <c:v>12.096</c:v>
                </c:pt>
                <c:pt idx="12097" formatCode="General">
                  <c:v>12.097</c:v>
                </c:pt>
                <c:pt idx="12098" formatCode="General">
                  <c:v>12.098000000000001</c:v>
                </c:pt>
                <c:pt idx="12099" formatCode="General">
                  <c:v>12.099</c:v>
                </c:pt>
                <c:pt idx="12100" formatCode="General">
                  <c:v>12.1</c:v>
                </c:pt>
                <c:pt idx="12101" formatCode="General">
                  <c:v>12.101000000000001</c:v>
                </c:pt>
                <c:pt idx="12102" formatCode="General">
                  <c:v>12.102</c:v>
                </c:pt>
                <c:pt idx="12103" formatCode="General">
                  <c:v>12.103</c:v>
                </c:pt>
                <c:pt idx="12104" formatCode="General">
                  <c:v>12.103999999999999</c:v>
                </c:pt>
                <c:pt idx="12105" formatCode="General">
                  <c:v>12.105</c:v>
                </c:pt>
                <c:pt idx="12106" formatCode="General">
                  <c:v>12.106</c:v>
                </c:pt>
                <c:pt idx="12107" formatCode="General">
                  <c:v>12.106999999999999</c:v>
                </c:pt>
                <c:pt idx="12108" formatCode="General">
                  <c:v>12.108000000000001</c:v>
                </c:pt>
                <c:pt idx="12109" formatCode="General">
                  <c:v>12.109</c:v>
                </c:pt>
                <c:pt idx="12110" formatCode="General">
                  <c:v>12.11</c:v>
                </c:pt>
                <c:pt idx="12111" formatCode="General">
                  <c:v>12.111000000000001</c:v>
                </c:pt>
                <c:pt idx="12112" formatCode="General">
                  <c:v>12.112</c:v>
                </c:pt>
                <c:pt idx="12113" formatCode="General">
                  <c:v>12.113</c:v>
                </c:pt>
                <c:pt idx="12114" formatCode="General">
                  <c:v>12.114000000000001</c:v>
                </c:pt>
                <c:pt idx="12115" formatCode="General">
                  <c:v>12.115</c:v>
                </c:pt>
                <c:pt idx="12116" formatCode="General">
                  <c:v>12.116</c:v>
                </c:pt>
                <c:pt idx="12117" formatCode="General">
                  <c:v>12.117000000000001</c:v>
                </c:pt>
                <c:pt idx="12118" formatCode="General">
                  <c:v>12.118</c:v>
                </c:pt>
                <c:pt idx="12119" formatCode="General">
                  <c:v>12.119</c:v>
                </c:pt>
                <c:pt idx="12120" formatCode="General">
                  <c:v>12.12</c:v>
                </c:pt>
                <c:pt idx="12121" formatCode="General">
                  <c:v>12.121</c:v>
                </c:pt>
                <c:pt idx="12122" formatCode="General">
                  <c:v>12.122</c:v>
                </c:pt>
                <c:pt idx="12123" formatCode="General">
                  <c:v>12.122999999999999</c:v>
                </c:pt>
                <c:pt idx="12124" formatCode="General">
                  <c:v>12.124000000000001</c:v>
                </c:pt>
                <c:pt idx="12125" formatCode="General">
                  <c:v>12.125</c:v>
                </c:pt>
                <c:pt idx="12126" formatCode="General">
                  <c:v>12.125999999999999</c:v>
                </c:pt>
                <c:pt idx="12127" formatCode="General">
                  <c:v>12.127000000000001</c:v>
                </c:pt>
                <c:pt idx="12128" formatCode="General">
                  <c:v>12.128</c:v>
                </c:pt>
                <c:pt idx="12129" formatCode="General">
                  <c:v>12.129</c:v>
                </c:pt>
                <c:pt idx="12130" formatCode="General">
                  <c:v>12.13</c:v>
                </c:pt>
                <c:pt idx="12131" formatCode="General">
                  <c:v>12.131</c:v>
                </c:pt>
                <c:pt idx="12132" formatCode="General">
                  <c:v>12.132</c:v>
                </c:pt>
                <c:pt idx="12133" formatCode="General">
                  <c:v>12.132999999999999</c:v>
                </c:pt>
                <c:pt idx="12134" formatCode="General">
                  <c:v>12.134</c:v>
                </c:pt>
                <c:pt idx="12135" formatCode="General">
                  <c:v>12.135</c:v>
                </c:pt>
                <c:pt idx="12136" formatCode="General">
                  <c:v>12.135999999999999</c:v>
                </c:pt>
                <c:pt idx="12137" formatCode="General">
                  <c:v>12.137</c:v>
                </c:pt>
                <c:pt idx="12138" formatCode="General">
                  <c:v>12.138</c:v>
                </c:pt>
                <c:pt idx="12139" formatCode="General">
                  <c:v>12.138999999999999</c:v>
                </c:pt>
                <c:pt idx="12140" formatCode="General">
                  <c:v>12.14</c:v>
                </c:pt>
                <c:pt idx="12141" formatCode="General">
                  <c:v>12.141</c:v>
                </c:pt>
                <c:pt idx="12142" formatCode="General">
                  <c:v>12.141999999999999</c:v>
                </c:pt>
                <c:pt idx="12143" formatCode="General">
                  <c:v>12.143000000000001</c:v>
                </c:pt>
                <c:pt idx="12144" formatCode="General">
                  <c:v>12.144</c:v>
                </c:pt>
                <c:pt idx="12145" formatCode="General">
                  <c:v>12.145</c:v>
                </c:pt>
                <c:pt idx="12146" formatCode="General">
                  <c:v>12.146000000000001</c:v>
                </c:pt>
                <c:pt idx="12147" formatCode="General">
                  <c:v>12.147</c:v>
                </c:pt>
                <c:pt idx="12148" formatCode="General">
                  <c:v>12.148</c:v>
                </c:pt>
                <c:pt idx="12149" formatCode="General">
                  <c:v>12.148999999999999</c:v>
                </c:pt>
                <c:pt idx="12150" formatCode="General">
                  <c:v>12.15</c:v>
                </c:pt>
                <c:pt idx="12151" formatCode="General">
                  <c:v>12.151</c:v>
                </c:pt>
                <c:pt idx="12152" formatCode="General">
                  <c:v>12.151999999999999</c:v>
                </c:pt>
                <c:pt idx="12153" formatCode="General">
                  <c:v>12.153</c:v>
                </c:pt>
                <c:pt idx="12154" formatCode="General">
                  <c:v>12.154</c:v>
                </c:pt>
                <c:pt idx="12155" formatCode="General">
                  <c:v>12.154999999999999</c:v>
                </c:pt>
                <c:pt idx="12156" formatCode="General">
                  <c:v>12.156000000000001</c:v>
                </c:pt>
                <c:pt idx="12157" formatCode="General">
                  <c:v>12.157</c:v>
                </c:pt>
                <c:pt idx="12158" formatCode="General">
                  <c:v>12.157999999999999</c:v>
                </c:pt>
                <c:pt idx="12159" formatCode="General">
                  <c:v>12.159000000000001</c:v>
                </c:pt>
                <c:pt idx="12160" formatCode="General">
                  <c:v>12.16</c:v>
                </c:pt>
                <c:pt idx="12161" formatCode="General">
                  <c:v>12.161</c:v>
                </c:pt>
                <c:pt idx="12162" formatCode="General">
                  <c:v>12.162000000000001</c:v>
                </c:pt>
                <c:pt idx="12163" formatCode="General">
                  <c:v>12.163</c:v>
                </c:pt>
                <c:pt idx="12164" formatCode="General">
                  <c:v>12.164</c:v>
                </c:pt>
                <c:pt idx="12165" formatCode="General">
                  <c:v>12.164999999999999</c:v>
                </c:pt>
                <c:pt idx="12166" formatCode="General">
                  <c:v>12.166</c:v>
                </c:pt>
                <c:pt idx="12167" formatCode="General">
                  <c:v>12.167</c:v>
                </c:pt>
                <c:pt idx="12168" formatCode="General">
                  <c:v>12.167999999999999</c:v>
                </c:pt>
                <c:pt idx="12169" formatCode="General">
                  <c:v>12.169</c:v>
                </c:pt>
                <c:pt idx="12170" formatCode="General">
                  <c:v>12.17</c:v>
                </c:pt>
                <c:pt idx="12171" formatCode="General">
                  <c:v>12.170999999999999</c:v>
                </c:pt>
                <c:pt idx="12172" formatCode="General">
                  <c:v>12.172000000000001</c:v>
                </c:pt>
                <c:pt idx="12173" formatCode="General">
                  <c:v>12.173</c:v>
                </c:pt>
                <c:pt idx="12174" formatCode="General">
                  <c:v>12.173999999999999</c:v>
                </c:pt>
                <c:pt idx="12175" formatCode="General">
                  <c:v>12.175000000000001</c:v>
                </c:pt>
                <c:pt idx="12176" formatCode="General">
                  <c:v>12.176</c:v>
                </c:pt>
                <c:pt idx="12177" formatCode="General">
                  <c:v>12.177</c:v>
                </c:pt>
                <c:pt idx="12178" formatCode="General">
                  <c:v>12.178000000000001</c:v>
                </c:pt>
                <c:pt idx="12179" formatCode="General">
                  <c:v>12.179</c:v>
                </c:pt>
                <c:pt idx="12180" formatCode="General">
                  <c:v>12.18</c:v>
                </c:pt>
                <c:pt idx="12181" formatCode="General">
                  <c:v>12.180999999999999</c:v>
                </c:pt>
                <c:pt idx="12182" formatCode="General">
                  <c:v>12.182</c:v>
                </c:pt>
                <c:pt idx="12183" formatCode="General">
                  <c:v>12.183</c:v>
                </c:pt>
                <c:pt idx="12184" formatCode="General">
                  <c:v>12.183999999999999</c:v>
                </c:pt>
                <c:pt idx="12185" formatCode="General">
                  <c:v>12.185</c:v>
                </c:pt>
                <c:pt idx="12186" formatCode="General">
                  <c:v>12.186</c:v>
                </c:pt>
                <c:pt idx="12187" formatCode="General">
                  <c:v>12.186999999999999</c:v>
                </c:pt>
                <c:pt idx="12188" formatCode="General">
                  <c:v>12.188000000000001</c:v>
                </c:pt>
                <c:pt idx="12189" formatCode="General">
                  <c:v>12.189</c:v>
                </c:pt>
                <c:pt idx="12190" formatCode="General">
                  <c:v>12.19</c:v>
                </c:pt>
                <c:pt idx="12191" formatCode="General">
                  <c:v>12.191000000000001</c:v>
                </c:pt>
                <c:pt idx="12192" formatCode="General">
                  <c:v>12.192</c:v>
                </c:pt>
                <c:pt idx="12193" formatCode="General">
                  <c:v>12.193</c:v>
                </c:pt>
                <c:pt idx="12194" formatCode="General">
                  <c:v>12.194000000000001</c:v>
                </c:pt>
                <c:pt idx="12195" formatCode="General">
                  <c:v>12.195</c:v>
                </c:pt>
                <c:pt idx="12196" formatCode="General">
                  <c:v>12.196</c:v>
                </c:pt>
                <c:pt idx="12197" formatCode="General">
                  <c:v>12.196999999999999</c:v>
                </c:pt>
                <c:pt idx="12198" formatCode="General">
                  <c:v>12.198</c:v>
                </c:pt>
                <c:pt idx="12199" formatCode="General">
                  <c:v>12.199</c:v>
                </c:pt>
                <c:pt idx="12200" formatCode="General">
                  <c:v>12.2</c:v>
                </c:pt>
                <c:pt idx="12201" formatCode="General">
                  <c:v>12.201000000000001</c:v>
                </c:pt>
                <c:pt idx="12202" formatCode="General">
                  <c:v>12.202</c:v>
                </c:pt>
                <c:pt idx="12203" formatCode="General">
                  <c:v>12.202999999999999</c:v>
                </c:pt>
                <c:pt idx="12204" formatCode="General">
                  <c:v>12.204000000000001</c:v>
                </c:pt>
                <c:pt idx="12205" formatCode="General">
                  <c:v>12.205</c:v>
                </c:pt>
                <c:pt idx="12206" formatCode="General">
                  <c:v>12.206</c:v>
                </c:pt>
                <c:pt idx="12207" formatCode="General">
                  <c:v>12.207000000000001</c:v>
                </c:pt>
                <c:pt idx="12208" formatCode="General">
                  <c:v>12.208</c:v>
                </c:pt>
                <c:pt idx="12209" formatCode="General">
                  <c:v>12.209</c:v>
                </c:pt>
                <c:pt idx="12210" formatCode="General">
                  <c:v>12.21</c:v>
                </c:pt>
                <c:pt idx="12211" formatCode="General">
                  <c:v>12.211</c:v>
                </c:pt>
                <c:pt idx="12212" formatCode="General">
                  <c:v>12.212</c:v>
                </c:pt>
                <c:pt idx="12213" formatCode="General">
                  <c:v>12.212999999999999</c:v>
                </c:pt>
                <c:pt idx="12214" formatCode="General">
                  <c:v>12.214</c:v>
                </c:pt>
                <c:pt idx="12215" formatCode="General">
                  <c:v>12.215</c:v>
                </c:pt>
                <c:pt idx="12216" formatCode="General">
                  <c:v>12.215999999999999</c:v>
                </c:pt>
                <c:pt idx="12217" formatCode="General">
                  <c:v>12.217000000000001</c:v>
                </c:pt>
                <c:pt idx="12218" formatCode="General">
                  <c:v>12.218</c:v>
                </c:pt>
                <c:pt idx="12219" formatCode="General">
                  <c:v>12.218999999999999</c:v>
                </c:pt>
                <c:pt idx="12220" formatCode="General">
                  <c:v>12.22</c:v>
                </c:pt>
                <c:pt idx="12221" formatCode="General">
                  <c:v>12.221</c:v>
                </c:pt>
                <c:pt idx="12222" formatCode="General">
                  <c:v>12.222</c:v>
                </c:pt>
                <c:pt idx="12223" formatCode="General">
                  <c:v>12.223000000000001</c:v>
                </c:pt>
                <c:pt idx="12224" formatCode="General">
                  <c:v>12.224</c:v>
                </c:pt>
                <c:pt idx="12225" formatCode="General">
                  <c:v>12.225</c:v>
                </c:pt>
                <c:pt idx="12226" formatCode="General">
                  <c:v>12.226000000000001</c:v>
                </c:pt>
                <c:pt idx="12227" formatCode="General">
                  <c:v>12.227</c:v>
                </c:pt>
                <c:pt idx="12228" formatCode="General">
                  <c:v>12.228</c:v>
                </c:pt>
                <c:pt idx="12229" formatCode="General">
                  <c:v>12.228999999999999</c:v>
                </c:pt>
                <c:pt idx="12230" formatCode="General">
                  <c:v>12.23</c:v>
                </c:pt>
                <c:pt idx="12231" formatCode="General">
                  <c:v>12.231</c:v>
                </c:pt>
                <c:pt idx="12232" formatCode="General">
                  <c:v>12.231999999999999</c:v>
                </c:pt>
                <c:pt idx="12233" formatCode="General">
                  <c:v>12.233000000000001</c:v>
                </c:pt>
                <c:pt idx="12234" formatCode="General">
                  <c:v>12.234</c:v>
                </c:pt>
                <c:pt idx="12235" formatCode="General">
                  <c:v>12.234999999999999</c:v>
                </c:pt>
                <c:pt idx="12236" formatCode="General">
                  <c:v>12.236000000000001</c:v>
                </c:pt>
                <c:pt idx="12237" formatCode="General">
                  <c:v>12.237</c:v>
                </c:pt>
                <c:pt idx="12238" formatCode="General">
                  <c:v>12.238</c:v>
                </c:pt>
                <c:pt idx="12239" formatCode="General">
                  <c:v>12.239000000000001</c:v>
                </c:pt>
                <c:pt idx="12240" formatCode="General">
                  <c:v>12.24</c:v>
                </c:pt>
                <c:pt idx="12241" formatCode="General">
                  <c:v>12.241</c:v>
                </c:pt>
                <c:pt idx="12242" formatCode="General">
                  <c:v>12.242000000000001</c:v>
                </c:pt>
                <c:pt idx="12243" formatCode="General">
                  <c:v>12.243</c:v>
                </c:pt>
                <c:pt idx="12244" formatCode="General">
                  <c:v>12.244</c:v>
                </c:pt>
                <c:pt idx="12245" formatCode="General">
                  <c:v>12.244999999999999</c:v>
                </c:pt>
                <c:pt idx="12246" formatCode="General">
                  <c:v>12.246</c:v>
                </c:pt>
                <c:pt idx="12247" formatCode="General">
                  <c:v>12.247</c:v>
                </c:pt>
                <c:pt idx="12248" formatCode="General">
                  <c:v>12.247999999999999</c:v>
                </c:pt>
                <c:pt idx="12249" formatCode="General">
                  <c:v>12.249000000000001</c:v>
                </c:pt>
                <c:pt idx="12250" formatCode="General">
                  <c:v>12.25</c:v>
                </c:pt>
                <c:pt idx="12251" formatCode="General">
                  <c:v>12.250999999999999</c:v>
                </c:pt>
                <c:pt idx="12252" formatCode="General">
                  <c:v>12.252000000000001</c:v>
                </c:pt>
                <c:pt idx="12253" formatCode="General">
                  <c:v>12.253</c:v>
                </c:pt>
                <c:pt idx="12254" formatCode="General">
                  <c:v>12.254</c:v>
                </c:pt>
                <c:pt idx="12255" formatCode="General">
                  <c:v>12.255000000000001</c:v>
                </c:pt>
                <c:pt idx="12256" formatCode="General">
                  <c:v>12.256</c:v>
                </c:pt>
                <c:pt idx="12257" formatCode="General">
                  <c:v>12.257</c:v>
                </c:pt>
                <c:pt idx="12258" formatCode="General">
                  <c:v>12.257999999999999</c:v>
                </c:pt>
                <c:pt idx="12259" formatCode="General">
                  <c:v>12.259</c:v>
                </c:pt>
                <c:pt idx="12260" formatCode="General">
                  <c:v>12.26</c:v>
                </c:pt>
                <c:pt idx="12261" formatCode="General">
                  <c:v>12.260999999999999</c:v>
                </c:pt>
                <c:pt idx="12262" formatCode="General">
                  <c:v>12.262</c:v>
                </c:pt>
                <c:pt idx="12263" formatCode="General">
                  <c:v>12.263</c:v>
                </c:pt>
                <c:pt idx="12264" formatCode="General">
                  <c:v>12.263999999999999</c:v>
                </c:pt>
                <c:pt idx="12265" formatCode="General">
                  <c:v>12.265000000000001</c:v>
                </c:pt>
                <c:pt idx="12266" formatCode="General">
                  <c:v>12.266</c:v>
                </c:pt>
                <c:pt idx="12267" formatCode="General">
                  <c:v>12.266999999999999</c:v>
                </c:pt>
                <c:pt idx="12268" formatCode="General">
                  <c:v>12.268000000000001</c:v>
                </c:pt>
                <c:pt idx="12269" formatCode="General">
                  <c:v>12.269</c:v>
                </c:pt>
                <c:pt idx="12270" formatCode="General">
                  <c:v>12.27</c:v>
                </c:pt>
                <c:pt idx="12271" formatCode="General">
                  <c:v>12.271000000000001</c:v>
                </c:pt>
                <c:pt idx="12272" formatCode="General">
                  <c:v>12.272</c:v>
                </c:pt>
                <c:pt idx="12273" formatCode="General">
                  <c:v>12.273</c:v>
                </c:pt>
                <c:pt idx="12274" formatCode="General">
                  <c:v>12.273999999999999</c:v>
                </c:pt>
                <c:pt idx="12275" formatCode="General">
                  <c:v>12.275</c:v>
                </c:pt>
                <c:pt idx="12276" formatCode="General">
                  <c:v>12.276</c:v>
                </c:pt>
                <c:pt idx="12277" formatCode="General">
                  <c:v>12.276999999999999</c:v>
                </c:pt>
                <c:pt idx="12278" formatCode="General">
                  <c:v>12.278</c:v>
                </c:pt>
                <c:pt idx="12279" formatCode="General">
                  <c:v>12.279</c:v>
                </c:pt>
                <c:pt idx="12280" formatCode="General">
                  <c:v>12.28</c:v>
                </c:pt>
                <c:pt idx="12281" formatCode="General">
                  <c:v>12.281000000000001</c:v>
                </c:pt>
                <c:pt idx="12282" formatCode="General">
                  <c:v>12.282</c:v>
                </c:pt>
                <c:pt idx="12283" formatCode="General">
                  <c:v>12.282999999999999</c:v>
                </c:pt>
                <c:pt idx="12284" formatCode="General">
                  <c:v>12.284000000000001</c:v>
                </c:pt>
                <c:pt idx="12285" formatCode="General">
                  <c:v>12.285</c:v>
                </c:pt>
                <c:pt idx="12286" formatCode="General">
                  <c:v>12.286</c:v>
                </c:pt>
                <c:pt idx="12287" formatCode="General">
                  <c:v>12.287000000000001</c:v>
                </c:pt>
                <c:pt idx="12288" formatCode="General">
                  <c:v>12.288</c:v>
                </c:pt>
                <c:pt idx="12289" formatCode="General">
                  <c:v>12.289</c:v>
                </c:pt>
                <c:pt idx="12290" formatCode="General">
                  <c:v>12.29</c:v>
                </c:pt>
                <c:pt idx="12291" formatCode="General">
                  <c:v>12.291</c:v>
                </c:pt>
                <c:pt idx="12292" formatCode="General">
                  <c:v>12.292</c:v>
                </c:pt>
                <c:pt idx="12293" formatCode="General">
                  <c:v>12.292999999999999</c:v>
                </c:pt>
                <c:pt idx="12294" formatCode="General">
                  <c:v>12.294</c:v>
                </c:pt>
                <c:pt idx="12295" formatCode="General">
                  <c:v>12.295</c:v>
                </c:pt>
                <c:pt idx="12296" formatCode="General">
                  <c:v>12.295999999999999</c:v>
                </c:pt>
                <c:pt idx="12297" formatCode="General">
                  <c:v>12.297000000000001</c:v>
                </c:pt>
                <c:pt idx="12298" formatCode="General">
                  <c:v>12.298</c:v>
                </c:pt>
                <c:pt idx="12299" formatCode="General">
                  <c:v>12.298999999999999</c:v>
                </c:pt>
                <c:pt idx="12300" formatCode="General">
                  <c:v>12.3</c:v>
                </c:pt>
                <c:pt idx="12301" formatCode="General">
                  <c:v>12.301</c:v>
                </c:pt>
                <c:pt idx="12302" formatCode="General">
                  <c:v>12.302</c:v>
                </c:pt>
                <c:pt idx="12303" formatCode="General">
                  <c:v>12.303000000000001</c:v>
                </c:pt>
                <c:pt idx="12304" formatCode="General">
                  <c:v>12.304</c:v>
                </c:pt>
                <c:pt idx="12305" formatCode="General">
                  <c:v>12.305</c:v>
                </c:pt>
                <c:pt idx="12306" formatCode="General">
                  <c:v>12.305999999999999</c:v>
                </c:pt>
                <c:pt idx="12307" formatCode="General">
                  <c:v>12.307</c:v>
                </c:pt>
                <c:pt idx="12308" formatCode="General">
                  <c:v>12.308</c:v>
                </c:pt>
                <c:pt idx="12309" formatCode="General">
                  <c:v>12.308999999999999</c:v>
                </c:pt>
                <c:pt idx="12310" formatCode="General">
                  <c:v>12.31</c:v>
                </c:pt>
                <c:pt idx="12311" formatCode="General">
                  <c:v>12.311</c:v>
                </c:pt>
                <c:pt idx="12312" formatCode="General">
                  <c:v>12.311999999999999</c:v>
                </c:pt>
                <c:pt idx="12313" formatCode="General">
                  <c:v>12.313000000000001</c:v>
                </c:pt>
                <c:pt idx="12314" formatCode="General">
                  <c:v>12.314</c:v>
                </c:pt>
                <c:pt idx="12315" formatCode="General">
                  <c:v>12.315</c:v>
                </c:pt>
                <c:pt idx="12316" formatCode="General">
                  <c:v>12.316000000000001</c:v>
                </c:pt>
                <c:pt idx="12317" formatCode="General">
                  <c:v>12.317</c:v>
                </c:pt>
                <c:pt idx="12318" formatCode="General">
                  <c:v>12.318</c:v>
                </c:pt>
                <c:pt idx="12319" formatCode="General">
                  <c:v>12.319000000000001</c:v>
                </c:pt>
                <c:pt idx="12320" formatCode="General">
                  <c:v>12.32</c:v>
                </c:pt>
                <c:pt idx="12321" formatCode="General">
                  <c:v>12.321</c:v>
                </c:pt>
                <c:pt idx="12322" formatCode="General">
                  <c:v>12.321999999999999</c:v>
                </c:pt>
                <c:pt idx="12323" formatCode="General">
                  <c:v>12.323</c:v>
                </c:pt>
                <c:pt idx="12324" formatCode="General">
                  <c:v>12.324</c:v>
                </c:pt>
                <c:pt idx="12325" formatCode="General">
                  <c:v>12.324999999999999</c:v>
                </c:pt>
                <c:pt idx="12326" formatCode="General">
                  <c:v>12.326000000000001</c:v>
                </c:pt>
                <c:pt idx="12327" formatCode="General">
                  <c:v>12.327</c:v>
                </c:pt>
                <c:pt idx="12328" formatCode="General">
                  <c:v>12.327999999999999</c:v>
                </c:pt>
                <c:pt idx="12329" formatCode="General">
                  <c:v>12.329000000000001</c:v>
                </c:pt>
                <c:pt idx="12330" formatCode="General">
                  <c:v>12.33</c:v>
                </c:pt>
                <c:pt idx="12331" formatCode="General">
                  <c:v>12.331</c:v>
                </c:pt>
                <c:pt idx="12332" formatCode="General">
                  <c:v>12.332000000000001</c:v>
                </c:pt>
                <c:pt idx="12333" formatCode="General">
                  <c:v>12.333</c:v>
                </c:pt>
                <c:pt idx="12334" formatCode="General">
                  <c:v>12.334</c:v>
                </c:pt>
                <c:pt idx="12335" formatCode="General">
                  <c:v>12.335000000000001</c:v>
                </c:pt>
                <c:pt idx="12336" formatCode="General">
                  <c:v>12.336</c:v>
                </c:pt>
                <c:pt idx="12337" formatCode="General">
                  <c:v>12.337</c:v>
                </c:pt>
                <c:pt idx="12338" formatCode="General">
                  <c:v>12.337999999999999</c:v>
                </c:pt>
                <c:pt idx="12339" formatCode="General">
                  <c:v>12.339</c:v>
                </c:pt>
                <c:pt idx="12340" formatCode="General">
                  <c:v>12.34</c:v>
                </c:pt>
                <c:pt idx="12341" formatCode="General">
                  <c:v>12.340999999999999</c:v>
                </c:pt>
                <c:pt idx="12342" formatCode="General">
                  <c:v>12.342000000000001</c:v>
                </c:pt>
                <c:pt idx="12343" formatCode="General">
                  <c:v>12.343</c:v>
                </c:pt>
                <c:pt idx="12344" formatCode="General">
                  <c:v>12.343999999999999</c:v>
                </c:pt>
                <c:pt idx="12345" formatCode="General">
                  <c:v>12.345000000000001</c:v>
                </c:pt>
                <c:pt idx="12346" formatCode="General">
                  <c:v>12.346</c:v>
                </c:pt>
                <c:pt idx="12347" formatCode="General">
                  <c:v>12.347</c:v>
                </c:pt>
                <c:pt idx="12348" formatCode="General">
                  <c:v>12.348000000000001</c:v>
                </c:pt>
                <c:pt idx="12349" formatCode="General">
                  <c:v>12.349</c:v>
                </c:pt>
                <c:pt idx="12350" formatCode="General">
                  <c:v>12.35</c:v>
                </c:pt>
                <c:pt idx="12351" formatCode="General">
                  <c:v>12.351000000000001</c:v>
                </c:pt>
                <c:pt idx="12352" formatCode="General">
                  <c:v>12.352</c:v>
                </c:pt>
                <c:pt idx="12353" formatCode="General">
                  <c:v>12.353</c:v>
                </c:pt>
                <c:pt idx="12354" formatCode="General">
                  <c:v>12.353999999999999</c:v>
                </c:pt>
                <c:pt idx="12355" formatCode="General">
                  <c:v>12.355</c:v>
                </c:pt>
                <c:pt idx="12356" formatCode="General">
                  <c:v>12.356</c:v>
                </c:pt>
                <c:pt idx="12357" formatCode="General">
                  <c:v>12.356999999999999</c:v>
                </c:pt>
                <c:pt idx="12358" formatCode="General">
                  <c:v>12.358000000000001</c:v>
                </c:pt>
                <c:pt idx="12359" formatCode="General">
                  <c:v>12.359</c:v>
                </c:pt>
                <c:pt idx="12360" formatCode="General">
                  <c:v>12.36</c:v>
                </c:pt>
                <c:pt idx="12361" formatCode="General">
                  <c:v>12.361000000000001</c:v>
                </c:pt>
                <c:pt idx="12362" formatCode="General">
                  <c:v>12.362</c:v>
                </c:pt>
                <c:pt idx="12363" formatCode="General">
                  <c:v>12.363</c:v>
                </c:pt>
                <c:pt idx="12364" formatCode="General">
                  <c:v>12.364000000000001</c:v>
                </c:pt>
                <c:pt idx="12365" formatCode="General">
                  <c:v>12.365</c:v>
                </c:pt>
                <c:pt idx="12366" formatCode="General">
                  <c:v>12.366</c:v>
                </c:pt>
                <c:pt idx="12367" formatCode="General">
                  <c:v>12.367000000000001</c:v>
                </c:pt>
                <c:pt idx="12368" formatCode="General">
                  <c:v>12.368</c:v>
                </c:pt>
                <c:pt idx="12369" formatCode="General">
                  <c:v>12.369</c:v>
                </c:pt>
                <c:pt idx="12370" formatCode="General">
                  <c:v>12.37</c:v>
                </c:pt>
                <c:pt idx="12371" formatCode="General">
                  <c:v>12.371</c:v>
                </c:pt>
                <c:pt idx="12372" formatCode="General">
                  <c:v>12.372</c:v>
                </c:pt>
                <c:pt idx="12373" formatCode="General">
                  <c:v>12.372999999999999</c:v>
                </c:pt>
                <c:pt idx="12374" formatCode="General">
                  <c:v>12.374000000000001</c:v>
                </c:pt>
                <c:pt idx="12375" formatCode="General">
                  <c:v>12.375</c:v>
                </c:pt>
                <c:pt idx="12376" formatCode="General">
                  <c:v>12.375999999999999</c:v>
                </c:pt>
                <c:pt idx="12377" formatCode="General">
                  <c:v>12.377000000000001</c:v>
                </c:pt>
                <c:pt idx="12378" formatCode="General">
                  <c:v>12.378</c:v>
                </c:pt>
                <c:pt idx="12379" formatCode="General">
                  <c:v>12.379</c:v>
                </c:pt>
                <c:pt idx="12380" formatCode="General">
                  <c:v>12.38</c:v>
                </c:pt>
                <c:pt idx="12381" formatCode="General">
                  <c:v>12.381</c:v>
                </c:pt>
                <c:pt idx="12382" formatCode="General">
                  <c:v>12.382</c:v>
                </c:pt>
                <c:pt idx="12383" formatCode="General">
                  <c:v>12.382999999999999</c:v>
                </c:pt>
                <c:pt idx="12384" formatCode="General">
                  <c:v>12.384</c:v>
                </c:pt>
                <c:pt idx="12385" formatCode="General">
                  <c:v>12.385</c:v>
                </c:pt>
                <c:pt idx="12386" formatCode="General">
                  <c:v>12.385999999999999</c:v>
                </c:pt>
                <c:pt idx="12387" formatCode="General">
                  <c:v>12.387</c:v>
                </c:pt>
                <c:pt idx="12388" formatCode="General">
                  <c:v>12.388</c:v>
                </c:pt>
                <c:pt idx="12389" formatCode="General">
                  <c:v>12.388999999999999</c:v>
                </c:pt>
                <c:pt idx="12390" formatCode="General">
                  <c:v>12.39</c:v>
                </c:pt>
                <c:pt idx="12391" formatCode="General">
                  <c:v>12.391</c:v>
                </c:pt>
                <c:pt idx="12392" formatCode="General">
                  <c:v>12.391999999999999</c:v>
                </c:pt>
                <c:pt idx="12393" formatCode="General">
                  <c:v>12.393000000000001</c:v>
                </c:pt>
                <c:pt idx="12394" formatCode="General">
                  <c:v>12.394</c:v>
                </c:pt>
                <c:pt idx="12395" formatCode="General">
                  <c:v>12.395</c:v>
                </c:pt>
                <c:pt idx="12396" formatCode="General">
                  <c:v>12.396000000000001</c:v>
                </c:pt>
                <c:pt idx="12397" formatCode="General">
                  <c:v>12.397</c:v>
                </c:pt>
                <c:pt idx="12398" formatCode="General">
                  <c:v>12.398</c:v>
                </c:pt>
                <c:pt idx="12399" formatCode="General">
                  <c:v>12.398999999999999</c:v>
                </c:pt>
                <c:pt idx="12400" formatCode="General">
                  <c:v>12.4</c:v>
                </c:pt>
                <c:pt idx="12401" formatCode="General">
                  <c:v>12.401</c:v>
                </c:pt>
                <c:pt idx="12402" formatCode="General">
                  <c:v>12.401999999999999</c:v>
                </c:pt>
                <c:pt idx="12403" formatCode="General">
                  <c:v>12.403</c:v>
                </c:pt>
                <c:pt idx="12404" formatCode="General">
                  <c:v>12.404</c:v>
                </c:pt>
                <c:pt idx="12405" formatCode="General">
                  <c:v>12.404999999999999</c:v>
                </c:pt>
                <c:pt idx="12406" formatCode="General">
                  <c:v>12.406000000000001</c:v>
                </c:pt>
                <c:pt idx="12407" formatCode="General">
                  <c:v>12.407</c:v>
                </c:pt>
                <c:pt idx="12408" formatCode="General">
                  <c:v>12.407999999999999</c:v>
                </c:pt>
                <c:pt idx="12409" formatCode="General">
                  <c:v>12.409000000000001</c:v>
                </c:pt>
                <c:pt idx="12410" formatCode="General">
                  <c:v>12.41</c:v>
                </c:pt>
                <c:pt idx="12411" formatCode="General">
                  <c:v>12.411</c:v>
                </c:pt>
                <c:pt idx="12412" formatCode="General">
                  <c:v>12.412000000000001</c:v>
                </c:pt>
                <c:pt idx="12413" formatCode="General">
                  <c:v>12.413</c:v>
                </c:pt>
                <c:pt idx="12414" formatCode="General">
                  <c:v>12.414</c:v>
                </c:pt>
                <c:pt idx="12415" formatCode="General">
                  <c:v>12.414999999999999</c:v>
                </c:pt>
                <c:pt idx="12416" formatCode="General">
                  <c:v>12.416</c:v>
                </c:pt>
                <c:pt idx="12417" formatCode="General">
                  <c:v>12.417</c:v>
                </c:pt>
                <c:pt idx="12418" formatCode="General">
                  <c:v>12.417999999999999</c:v>
                </c:pt>
                <c:pt idx="12419" formatCode="General">
                  <c:v>12.419</c:v>
                </c:pt>
                <c:pt idx="12420" formatCode="General">
                  <c:v>12.42</c:v>
                </c:pt>
                <c:pt idx="12421" formatCode="General">
                  <c:v>12.420999999999999</c:v>
                </c:pt>
                <c:pt idx="12422" formatCode="General">
                  <c:v>12.422000000000001</c:v>
                </c:pt>
                <c:pt idx="12423" formatCode="General">
                  <c:v>12.423</c:v>
                </c:pt>
                <c:pt idx="12424" formatCode="General">
                  <c:v>12.423999999999999</c:v>
                </c:pt>
                <c:pt idx="12425" formatCode="General">
                  <c:v>12.425000000000001</c:v>
                </c:pt>
                <c:pt idx="12426" formatCode="General">
                  <c:v>12.426</c:v>
                </c:pt>
                <c:pt idx="12427" formatCode="General">
                  <c:v>12.427</c:v>
                </c:pt>
                <c:pt idx="12428" formatCode="General">
                  <c:v>12.428000000000001</c:v>
                </c:pt>
                <c:pt idx="12429" formatCode="General">
                  <c:v>12.429</c:v>
                </c:pt>
                <c:pt idx="12430" formatCode="General">
                  <c:v>12.43</c:v>
                </c:pt>
                <c:pt idx="12431" formatCode="General">
                  <c:v>12.430999999999999</c:v>
                </c:pt>
                <c:pt idx="12432" formatCode="General">
                  <c:v>12.432</c:v>
                </c:pt>
                <c:pt idx="12433" formatCode="General">
                  <c:v>12.433</c:v>
                </c:pt>
                <c:pt idx="12434" formatCode="General">
                  <c:v>12.433999999999999</c:v>
                </c:pt>
                <c:pt idx="12435" formatCode="General">
                  <c:v>12.435</c:v>
                </c:pt>
                <c:pt idx="12436" formatCode="General">
                  <c:v>12.436</c:v>
                </c:pt>
                <c:pt idx="12437" formatCode="General">
                  <c:v>12.436999999999999</c:v>
                </c:pt>
                <c:pt idx="12438" formatCode="General">
                  <c:v>12.438000000000001</c:v>
                </c:pt>
                <c:pt idx="12439" formatCode="General">
                  <c:v>12.439</c:v>
                </c:pt>
                <c:pt idx="12440" formatCode="General">
                  <c:v>12.44</c:v>
                </c:pt>
                <c:pt idx="12441" formatCode="General">
                  <c:v>12.441000000000001</c:v>
                </c:pt>
                <c:pt idx="12442" formatCode="General">
                  <c:v>12.442</c:v>
                </c:pt>
                <c:pt idx="12443" formatCode="General">
                  <c:v>12.443</c:v>
                </c:pt>
                <c:pt idx="12444" formatCode="General">
                  <c:v>12.444000000000001</c:v>
                </c:pt>
                <c:pt idx="12445" formatCode="General">
                  <c:v>12.445</c:v>
                </c:pt>
                <c:pt idx="12446" formatCode="General">
                  <c:v>12.446</c:v>
                </c:pt>
                <c:pt idx="12447" formatCode="General">
                  <c:v>12.446999999999999</c:v>
                </c:pt>
                <c:pt idx="12448" formatCode="General">
                  <c:v>12.448</c:v>
                </c:pt>
                <c:pt idx="12449" formatCode="General">
                  <c:v>12.449</c:v>
                </c:pt>
                <c:pt idx="12450" formatCode="General">
                  <c:v>12.45</c:v>
                </c:pt>
                <c:pt idx="12451" formatCode="General">
                  <c:v>12.451000000000001</c:v>
                </c:pt>
                <c:pt idx="12452" formatCode="General">
                  <c:v>12.452</c:v>
                </c:pt>
                <c:pt idx="12453" formatCode="General">
                  <c:v>12.452999999999999</c:v>
                </c:pt>
                <c:pt idx="12454" formatCode="General">
                  <c:v>12.454000000000001</c:v>
                </c:pt>
                <c:pt idx="12455" formatCode="General">
                  <c:v>12.455</c:v>
                </c:pt>
                <c:pt idx="12456" formatCode="General">
                  <c:v>12.456</c:v>
                </c:pt>
                <c:pt idx="12457" formatCode="General">
                  <c:v>12.457000000000001</c:v>
                </c:pt>
                <c:pt idx="12458" formatCode="General">
                  <c:v>12.458</c:v>
                </c:pt>
                <c:pt idx="12459" formatCode="General">
                  <c:v>12.459</c:v>
                </c:pt>
                <c:pt idx="12460" formatCode="General">
                  <c:v>12.46</c:v>
                </c:pt>
                <c:pt idx="12461" formatCode="General">
                  <c:v>12.461</c:v>
                </c:pt>
                <c:pt idx="12462" formatCode="General">
                  <c:v>12.462</c:v>
                </c:pt>
                <c:pt idx="12463" formatCode="General">
                  <c:v>12.462999999999999</c:v>
                </c:pt>
                <c:pt idx="12464" formatCode="General">
                  <c:v>12.464</c:v>
                </c:pt>
                <c:pt idx="12465" formatCode="General">
                  <c:v>12.465</c:v>
                </c:pt>
                <c:pt idx="12466" formatCode="General">
                  <c:v>12.465999999999999</c:v>
                </c:pt>
                <c:pt idx="12467" formatCode="General">
                  <c:v>12.467000000000001</c:v>
                </c:pt>
                <c:pt idx="12468" formatCode="General">
                  <c:v>12.468</c:v>
                </c:pt>
                <c:pt idx="12469" formatCode="General">
                  <c:v>12.468999999999999</c:v>
                </c:pt>
                <c:pt idx="12470" formatCode="General">
                  <c:v>12.47</c:v>
                </c:pt>
                <c:pt idx="12471" formatCode="General">
                  <c:v>12.471</c:v>
                </c:pt>
                <c:pt idx="12472" formatCode="General">
                  <c:v>12.472</c:v>
                </c:pt>
                <c:pt idx="12473" formatCode="General">
                  <c:v>12.473000000000001</c:v>
                </c:pt>
                <c:pt idx="12474" formatCode="General">
                  <c:v>12.474</c:v>
                </c:pt>
                <c:pt idx="12475" formatCode="General">
                  <c:v>12.475</c:v>
                </c:pt>
                <c:pt idx="12476" formatCode="General">
                  <c:v>12.476000000000001</c:v>
                </c:pt>
                <c:pt idx="12477" formatCode="General">
                  <c:v>12.477</c:v>
                </c:pt>
                <c:pt idx="12478" formatCode="General">
                  <c:v>12.478</c:v>
                </c:pt>
                <c:pt idx="12479" formatCode="General">
                  <c:v>12.478999999999999</c:v>
                </c:pt>
                <c:pt idx="12480" formatCode="General">
                  <c:v>12.48</c:v>
                </c:pt>
                <c:pt idx="12481" formatCode="General">
                  <c:v>12.481</c:v>
                </c:pt>
                <c:pt idx="12482" formatCode="General">
                  <c:v>12.481999999999999</c:v>
                </c:pt>
                <c:pt idx="12483" formatCode="General">
                  <c:v>12.483000000000001</c:v>
                </c:pt>
                <c:pt idx="12484" formatCode="General">
                  <c:v>12.484</c:v>
                </c:pt>
                <c:pt idx="12485" formatCode="General">
                  <c:v>12.484999999999999</c:v>
                </c:pt>
                <c:pt idx="12486" formatCode="General">
                  <c:v>12.486000000000001</c:v>
                </c:pt>
                <c:pt idx="12487" formatCode="General">
                  <c:v>12.487</c:v>
                </c:pt>
                <c:pt idx="12488" formatCode="General">
                  <c:v>12.488</c:v>
                </c:pt>
                <c:pt idx="12489" formatCode="General">
                  <c:v>12.489000000000001</c:v>
                </c:pt>
                <c:pt idx="12490" formatCode="General">
                  <c:v>12.49</c:v>
                </c:pt>
                <c:pt idx="12491" formatCode="General">
                  <c:v>12.491</c:v>
                </c:pt>
                <c:pt idx="12492" formatCode="General">
                  <c:v>12.492000000000001</c:v>
                </c:pt>
                <c:pt idx="12493" formatCode="General">
                  <c:v>12.493</c:v>
                </c:pt>
                <c:pt idx="12494" formatCode="General">
                  <c:v>12.494</c:v>
                </c:pt>
                <c:pt idx="12495" formatCode="General">
                  <c:v>12.494999999999999</c:v>
                </c:pt>
                <c:pt idx="12496" formatCode="General">
                  <c:v>12.496</c:v>
                </c:pt>
                <c:pt idx="12497" formatCode="General">
                  <c:v>12.497</c:v>
                </c:pt>
                <c:pt idx="12498" formatCode="General">
                  <c:v>12.497999999999999</c:v>
                </c:pt>
                <c:pt idx="12499" formatCode="General">
                  <c:v>12.499000000000001</c:v>
                </c:pt>
                <c:pt idx="12500" formatCode="General">
                  <c:v>12.5</c:v>
                </c:pt>
                <c:pt idx="12501" formatCode="General">
                  <c:v>12.500999999999999</c:v>
                </c:pt>
                <c:pt idx="12502" formatCode="General">
                  <c:v>12.502000000000001</c:v>
                </c:pt>
                <c:pt idx="12503" formatCode="General">
                  <c:v>12.503</c:v>
                </c:pt>
                <c:pt idx="12504" formatCode="General">
                  <c:v>12.504</c:v>
                </c:pt>
                <c:pt idx="12505" formatCode="General">
                  <c:v>12.505000000000001</c:v>
                </c:pt>
                <c:pt idx="12506" formatCode="General">
                  <c:v>12.506</c:v>
                </c:pt>
                <c:pt idx="12507" formatCode="General">
                  <c:v>12.507</c:v>
                </c:pt>
                <c:pt idx="12508" formatCode="General">
                  <c:v>12.507999999999999</c:v>
                </c:pt>
                <c:pt idx="12509" formatCode="General">
                  <c:v>12.509</c:v>
                </c:pt>
                <c:pt idx="12510" formatCode="General">
                  <c:v>12.51</c:v>
                </c:pt>
                <c:pt idx="12511" formatCode="General">
                  <c:v>12.510999999999999</c:v>
                </c:pt>
                <c:pt idx="12512" formatCode="General">
                  <c:v>12.512</c:v>
                </c:pt>
                <c:pt idx="12513" formatCode="General">
                  <c:v>12.513</c:v>
                </c:pt>
                <c:pt idx="12514" formatCode="General">
                  <c:v>12.513999999999999</c:v>
                </c:pt>
                <c:pt idx="12515" formatCode="General">
                  <c:v>12.515000000000001</c:v>
                </c:pt>
                <c:pt idx="12516" formatCode="General">
                  <c:v>12.516</c:v>
                </c:pt>
                <c:pt idx="12517" formatCode="General">
                  <c:v>12.516999999999999</c:v>
                </c:pt>
                <c:pt idx="12518" formatCode="General">
                  <c:v>12.518000000000001</c:v>
                </c:pt>
                <c:pt idx="12519" formatCode="General">
                  <c:v>12.519</c:v>
                </c:pt>
                <c:pt idx="12520" formatCode="General">
                  <c:v>12.52</c:v>
                </c:pt>
                <c:pt idx="12521" formatCode="General">
                  <c:v>12.521000000000001</c:v>
                </c:pt>
                <c:pt idx="12522" formatCode="General">
                  <c:v>12.522</c:v>
                </c:pt>
                <c:pt idx="12523" formatCode="General">
                  <c:v>12.523</c:v>
                </c:pt>
                <c:pt idx="12524" formatCode="General">
                  <c:v>12.523999999999999</c:v>
                </c:pt>
                <c:pt idx="12525" formatCode="General">
                  <c:v>12.525</c:v>
                </c:pt>
                <c:pt idx="12526" formatCode="General">
                  <c:v>12.526</c:v>
                </c:pt>
                <c:pt idx="12527" formatCode="General">
                  <c:v>12.526999999999999</c:v>
                </c:pt>
                <c:pt idx="12528" formatCode="General">
                  <c:v>12.528</c:v>
                </c:pt>
                <c:pt idx="12529" formatCode="General">
                  <c:v>12.529</c:v>
                </c:pt>
                <c:pt idx="12530" formatCode="General">
                  <c:v>12.53</c:v>
                </c:pt>
                <c:pt idx="12531" formatCode="General">
                  <c:v>12.531000000000001</c:v>
                </c:pt>
                <c:pt idx="12532" formatCode="General">
                  <c:v>12.532</c:v>
                </c:pt>
                <c:pt idx="12533" formatCode="General">
                  <c:v>12.532999999999999</c:v>
                </c:pt>
                <c:pt idx="12534" formatCode="General">
                  <c:v>12.534000000000001</c:v>
                </c:pt>
                <c:pt idx="12535" formatCode="General">
                  <c:v>12.535</c:v>
                </c:pt>
                <c:pt idx="12536" formatCode="General">
                  <c:v>12.536</c:v>
                </c:pt>
                <c:pt idx="12537" formatCode="General">
                  <c:v>12.537000000000001</c:v>
                </c:pt>
                <c:pt idx="12538" formatCode="General">
                  <c:v>12.538</c:v>
                </c:pt>
                <c:pt idx="12539" formatCode="General">
                  <c:v>12.539</c:v>
                </c:pt>
                <c:pt idx="12540" formatCode="General">
                  <c:v>12.54</c:v>
                </c:pt>
                <c:pt idx="12541" formatCode="General">
                  <c:v>12.541</c:v>
                </c:pt>
                <c:pt idx="12542" formatCode="General">
                  <c:v>12.542</c:v>
                </c:pt>
                <c:pt idx="12543" formatCode="General">
                  <c:v>12.542999999999999</c:v>
                </c:pt>
                <c:pt idx="12544" formatCode="General">
                  <c:v>12.544</c:v>
                </c:pt>
                <c:pt idx="12545" formatCode="General">
                  <c:v>12.545</c:v>
                </c:pt>
                <c:pt idx="12546" formatCode="General">
                  <c:v>12.545999999999999</c:v>
                </c:pt>
                <c:pt idx="12547" formatCode="General">
                  <c:v>12.547000000000001</c:v>
                </c:pt>
                <c:pt idx="12548" formatCode="General">
                  <c:v>12.548</c:v>
                </c:pt>
                <c:pt idx="12549" formatCode="General">
                  <c:v>12.548999999999999</c:v>
                </c:pt>
                <c:pt idx="12550" formatCode="General">
                  <c:v>12.55</c:v>
                </c:pt>
                <c:pt idx="12551" formatCode="General">
                  <c:v>12.551</c:v>
                </c:pt>
                <c:pt idx="12552" formatCode="General">
                  <c:v>12.552</c:v>
                </c:pt>
                <c:pt idx="12553" formatCode="General">
                  <c:v>12.553000000000001</c:v>
                </c:pt>
                <c:pt idx="12554" formatCode="General">
                  <c:v>12.554</c:v>
                </c:pt>
                <c:pt idx="12555" formatCode="General">
                  <c:v>12.555</c:v>
                </c:pt>
                <c:pt idx="12556" formatCode="General">
                  <c:v>12.555999999999999</c:v>
                </c:pt>
                <c:pt idx="12557" formatCode="General">
                  <c:v>12.557</c:v>
                </c:pt>
                <c:pt idx="12558" formatCode="General">
                  <c:v>12.558</c:v>
                </c:pt>
                <c:pt idx="12559" formatCode="General">
                  <c:v>12.558999999999999</c:v>
                </c:pt>
                <c:pt idx="12560" formatCode="General">
                  <c:v>12.56</c:v>
                </c:pt>
                <c:pt idx="12561" formatCode="General">
                  <c:v>12.561</c:v>
                </c:pt>
                <c:pt idx="12562" formatCode="General">
                  <c:v>12.561999999999999</c:v>
                </c:pt>
                <c:pt idx="12563" formatCode="General">
                  <c:v>12.563000000000001</c:v>
                </c:pt>
                <c:pt idx="12564" formatCode="General">
                  <c:v>12.564</c:v>
                </c:pt>
                <c:pt idx="12565" formatCode="General">
                  <c:v>12.565</c:v>
                </c:pt>
                <c:pt idx="12566" formatCode="General">
                  <c:v>12.566000000000001</c:v>
                </c:pt>
                <c:pt idx="12567" formatCode="General">
                  <c:v>12.567</c:v>
                </c:pt>
                <c:pt idx="12568" formatCode="General">
                  <c:v>12.568</c:v>
                </c:pt>
                <c:pt idx="12569" formatCode="General">
                  <c:v>12.569000000000001</c:v>
                </c:pt>
                <c:pt idx="12570" formatCode="General">
                  <c:v>12.57</c:v>
                </c:pt>
                <c:pt idx="12571" formatCode="General">
                  <c:v>12.571</c:v>
                </c:pt>
                <c:pt idx="12572" formatCode="General">
                  <c:v>12.571999999999999</c:v>
                </c:pt>
                <c:pt idx="12573" formatCode="General">
                  <c:v>12.573</c:v>
                </c:pt>
                <c:pt idx="12574" formatCode="General">
                  <c:v>12.574</c:v>
                </c:pt>
                <c:pt idx="12575" formatCode="General">
                  <c:v>12.574999999999999</c:v>
                </c:pt>
                <c:pt idx="12576" formatCode="General">
                  <c:v>12.576000000000001</c:v>
                </c:pt>
                <c:pt idx="12577" formatCode="General">
                  <c:v>12.577</c:v>
                </c:pt>
                <c:pt idx="12578" formatCode="General">
                  <c:v>12.577999999999999</c:v>
                </c:pt>
                <c:pt idx="12579" formatCode="General">
                  <c:v>12.579000000000001</c:v>
                </c:pt>
                <c:pt idx="12580" formatCode="General">
                  <c:v>12.58</c:v>
                </c:pt>
                <c:pt idx="12581" formatCode="General">
                  <c:v>12.581</c:v>
                </c:pt>
                <c:pt idx="12582" formatCode="General">
                  <c:v>12.582000000000001</c:v>
                </c:pt>
                <c:pt idx="12583" formatCode="General">
                  <c:v>12.583</c:v>
                </c:pt>
                <c:pt idx="12584" formatCode="General">
                  <c:v>12.584</c:v>
                </c:pt>
                <c:pt idx="12585" formatCode="General">
                  <c:v>12.585000000000001</c:v>
                </c:pt>
                <c:pt idx="12586" formatCode="General">
                  <c:v>12.586</c:v>
                </c:pt>
                <c:pt idx="12587" formatCode="General">
                  <c:v>12.587</c:v>
                </c:pt>
                <c:pt idx="12588" formatCode="General">
                  <c:v>12.587999999999999</c:v>
                </c:pt>
                <c:pt idx="12589" formatCode="General">
                  <c:v>12.589</c:v>
                </c:pt>
                <c:pt idx="12590" formatCode="General">
                  <c:v>12.59</c:v>
                </c:pt>
                <c:pt idx="12591" formatCode="General">
                  <c:v>12.590999999999999</c:v>
                </c:pt>
                <c:pt idx="12592" formatCode="General">
                  <c:v>12.592000000000001</c:v>
                </c:pt>
                <c:pt idx="12593" formatCode="General">
                  <c:v>12.593</c:v>
                </c:pt>
                <c:pt idx="12594" formatCode="General">
                  <c:v>12.593999999999999</c:v>
                </c:pt>
                <c:pt idx="12595" formatCode="General">
                  <c:v>12.595000000000001</c:v>
                </c:pt>
                <c:pt idx="12596" formatCode="General">
                  <c:v>12.596</c:v>
                </c:pt>
                <c:pt idx="12597" formatCode="General">
                  <c:v>12.597</c:v>
                </c:pt>
                <c:pt idx="12598" formatCode="General">
                  <c:v>12.598000000000001</c:v>
                </c:pt>
                <c:pt idx="12599" formatCode="General">
                  <c:v>12.599</c:v>
                </c:pt>
                <c:pt idx="12600" formatCode="General">
                  <c:v>12.6</c:v>
                </c:pt>
                <c:pt idx="12601" formatCode="General">
                  <c:v>12.601000000000001</c:v>
                </c:pt>
                <c:pt idx="12602" formatCode="General">
                  <c:v>12.602</c:v>
                </c:pt>
                <c:pt idx="12603" formatCode="General">
                  <c:v>12.603</c:v>
                </c:pt>
                <c:pt idx="12604" formatCode="General">
                  <c:v>12.603999999999999</c:v>
                </c:pt>
                <c:pt idx="12605" formatCode="General">
                  <c:v>12.605</c:v>
                </c:pt>
                <c:pt idx="12606" formatCode="General">
                  <c:v>12.606</c:v>
                </c:pt>
                <c:pt idx="12607" formatCode="General">
                  <c:v>12.606999999999999</c:v>
                </c:pt>
                <c:pt idx="12608" formatCode="General">
                  <c:v>12.608000000000001</c:v>
                </c:pt>
                <c:pt idx="12609" formatCode="General">
                  <c:v>12.609</c:v>
                </c:pt>
                <c:pt idx="12610" formatCode="General">
                  <c:v>12.61</c:v>
                </c:pt>
                <c:pt idx="12611" formatCode="General">
                  <c:v>12.611000000000001</c:v>
                </c:pt>
                <c:pt idx="12612" formatCode="General">
                  <c:v>12.612</c:v>
                </c:pt>
                <c:pt idx="12613" formatCode="General">
                  <c:v>12.613</c:v>
                </c:pt>
                <c:pt idx="12614" formatCode="General">
                  <c:v>12.614000000000001</c:v>
                </c:pt>
                <c:pt idx="12615" formatCode="General">
                  <c:v>12.615</c:v>
                </c:pt>
                <c:pt idx="12616" formatCode="General">
                  <c:v>12.616</c:v>
                </c:pt>
                <c:pt idx="12617" formatCode="General">
                  <c:v>12.617000000000001</c:v>
                </c:pt>
                <c:pt idx="12618" formatCode="General">
                  <c:v>12.618</c:v>
                </c:pt>
                <c:pt idx="12619" formatCode="General">
                  <c:v>12.619</c:v>
                </c:pt>
                <c:pt idx="12620" formatCode="General">
                  <c:v>12.62</c:v>
                </c:pt>
                <c:pt idx="12621" formatCode="General">
                  <c:v>12.621</c:v>
                </c:pt>
                <c:pt idx="12622" formatCode="General">
                  <c:v>12.622</c:v>
                </c:pt>
                <c:pt idx="12623" formatCode="General">
                  <c:v>12.622999999999999</c:v>
                </c:pt>
                <c:pt idx="12624" formatCode="General">
                  <c:v>12.624000000000001</c:v>
                </c:pt>
                <c:pt idx="12625" formatCode="General">
                  <c:v>12.625</c:v>
                </c:pt>
                <c:pt idx="12626" formatCode="General">
                  <c:v>12.625999999999999</c:v>
                </c:pt>
                <c:pt idx="12627" formatCode="General">
                  <c:v>12.627000000000001</c:v>
                </c:pt>
                <c:pt idx="12628" formatCode="General">
                  <c:v>12.628</c:v>
                </c:pt>
                <c:pt idx="12629" formatCode="General">
                  <c:v>12.629</c:v>
                </c:pt>
                <c:pt idx="12630" formatCode="General">
                  <c:v>12.63</c:v>
                </c:pt>
                <c:pt idx="12631" formatCode="General">
                  <c:v>12.631</c:v>
                </c:pt>
                <c:pt idx="12632" formatCode="General">
                  <c:v>12.632</c:v>
                </c:pt>
                <c:pt idx="12633" formatCode="General">
                  <c:v>12.632999999999999</c:v>
                </c:pt>
                <c:pt idx="12634" formatCode="General">
                  <c:v>12.634</c:v>
                </c:pt>
                <c:pt idx="12635" formatCode="General">
                  <c:v>12.635</c:v>
                </c:pt>
                <c:pt idx="12636" formatCode="General">
                  <c:v>12.635999999999999</c:v>
                </c:pt>
                <c:pt idx="12637" formatCode="General">
                  <c:v>12.637</c:v>
                </c:pt>
                <c:pt idx="12638" formatCode="General">
                  <c:v>12.638</c:v>
                </c:pt>
                <c:pt idx="12639" formatCode="General">
                  <c:v>12.638999999999999</c:v>
                </c:pt>
                <c:pt idx="12640" formatCode="General">
                  <c:v>12.64</c:v>
                </c:pt>
                <c:pt idx="12641" formatCode="General">
                  <c:v>12.641</c:v>
                </c:pt>
                <c:pt idx="12642" formatCode="General">
                  <c:v>12.641999999999999</c:v>
                </c:pt>
                <c:pt idx="12643" formatCode="General">
                  <c:v>12.643000000000001</c:v>
                </c:pt>
                <c:pt idx="12644" formatCode="General">
                  <c:v>12.644</c:v>
                </c:pt>
                <c:pt idx="12645" formatCode="General">
                  <c:v>12.645</c:v>
                </c:pt>
                <c:pt idx="12646" formatCode="General">
                  <c:v>12.646000000000001</c:v>
                </c:pt>
                <c:pt idx="12647" formatCode="General">
                  <c:v>12.647</c:v>
                </c:pt>
                <c:pt idx="12648" formatCode="General">
                  <c:v>12.648</c:v>
                </c:pt>
                <c:pt idx="12649" formatCode="General">
                  <c:v>12.648999999999999</c:v>
                </c:pt>
                <c:pt idx="12650" formatCode="General">
                  <c:v>12.65</c:v>
                </c:pt>
                <c:pt idx="12651" formatCode="General">
                  <c:v>12.651</c:v>
                </c:pt>
                <c:pt idx="12652" formatCode="General">
                  <c:v>12.651999999999999</c:v>
                </c:pt>
                <c:pt idx="12653" formatCode="General">
                  <c:v>12.653</c:v>
                </c:pt>
                <c:pt idx="12654" formatCode="General">
                  <c:v>12.654</c:v>
                </c:pt>
                <c:pt idx="12655" formatCode="General">
                  <c:v>12.654999999999999</c:v>
                </c:pt>
                <c:pt idx="12656" formatCode="General">
                  <c:v>12.656000000000001</c:v>
                </c:pt>
                <c:pt idx="12657" formatCode="General">
                  <c:v>12.657</c:v>
                </c:pt>
                <c:pt idx="12658" formatCode="General">
                  <c:v>12.657999999999999</c:v>
                </c:pt>
                <c:pt idx="12659" formatCode="General">
                  <c:v>12.659000000000001</c:v>
                </c:pt>
                <c:pt idx="12660" formatCode="General">
                  <c:v>12.66</c:v>
                </c:pt>
                <c:pt idx="12661" formatCode="General">
                  <c:v>12.661</c:v>
                </c:pt>
                <c:pt idx="12662" formatCode="General">
                  <c:v>12.662000000000001</c:v>
                </c:pt>
                <c:pt idx="12663" formatCode="General">
                  <c:v>12.663</c:v>
                </c:pt>
                <c:pt idx="12664" formatCode="General">
                  <c:v>12.664</c:v>
                </c:pt>
                <c:pt idx="12665" formatCode="General">
                  <c:v>12.664999999999999</c:v>
                </c:pt>
                <c:pt idx="12666" formatCode="General">
                  <c:v>12.666</c:v>
                </c:pt>
                <c:pt idx="12667" formatCode="General">
                  <c:v>12.667</c:v>
                </c:pt>
                <c:pt idx="12668" formatCode="General">
                  <c:v>12.667999999999999</c:v>
                </c:pt>
                <c:pt idx="12669" formatCode="General">
                  <c:v>12.669</c:v>
                </c:pt>
                <c:pt idx="12670" formatCode="General">
                  <c:v>12.67</c:v>
                </c:pt>
                <c:pt idx="12671" formatCode="General">
                  <c:v>12.670999999999999</c:v>
                </c:pt>
                <c:pt idx="12672" formatCode="General">
                  <c:v>12.672000000000001</c:v>
                </c:pt>
                <c:pt idx="12673" formatCode="General">
                  <c:v>12.673</c:v>
                </c:pt>
                <c:pt idx="12674" formatCode="General">
                  <c:v>12.673999999999999</c:v>
                </c:pt>
                <c:pt idx="12675" formatCode="General">
                  <c:v>12.675000000000001</c:v>
                </c:pt>
                <c:pt idx="12676" formatCode="General">
                  <c:v>12.676</c:v>
                </c:pt>
                <c:pt idx="12677" formatCode="General">
                  <c:v>12.677</c:v>
                </c:pt>
                <c:pt idx="12678" formatCode="General">
                  <c:v>12.678000000000001</c:v>
                </c:pt>
                <c:pt idx="12679" formatCode="General">
                  <c:v>12.679</c:v>
                </c:pt>
                <c:pt idx="12680" formatCode="General">
                  <c:v>12.68</c:v>
                </c:pt>
                <c:pt idx="12681" formatCode="General">
                  <c:v>12.680999999999999</c:v>
                </c:pt>
                <c:pt idx="12682" formatCode="General">
                  <c:v>12.682</c:v>
                </c:pt>
                <c:pt idx="12683" formatCode="General">
                  <c:v>12.683</c:v>
                </c:pt>
                <c:pt idx="12684" formatCode="General">
                  <c:v>12.683999999999999</c:v>
                </c:pt>
                <c:pt idx="12685" formatCode="General">
                  <c:v>12.685</c:v>
                </c:pt>
                <c:pt idx="12686" formatCode="General">
                  <c:v>12.686</c:v>
                </c:pt>
                <c:pt idx="12687" formatCode="General">
                  <c:v>12.686999999999999</c:v>
                </c:pt>
                <c:pt idx="12688" formatCode="General">
                  <c:v>12.688000000000001</c:v>
                </c:pt>
                <c:pt idx="12689" formatCode="General">
                  <c:v>12.689</c:v>
                </c:pt>
                <c:pt idx="12690" formatCode="General">
                  <c:v>12.69</c:v>
                </c:pt>
                <c:pt idx="12691" formatCode="General">
                  <c:v>12.691000000000001</c:v>
                </c:pt>
                <c:pt idx="12692" formatCode="General">
                  <c:v>12.692</c:v>
                </c:pt>
                <c:pt idx="12693" formatCode="General">
                  <c:v>12.693</c:v>
                </c:pt>
                <c:pt idx="12694" formatCode="General">
                  <c:v>12.694000000000001</c:v>
                </c:pt>
                <c:pt idx="12695" formatCode="General">
                  <c:v>12.695</c:v>
                </c:pt>
                <c:pt idx="12696" formatCode="General">
                  <c:v>12.696</c:v>
                </c:pt>
                <c:pt idx="12697" formatCode="General">
                  <c:v>12.696999999999999</c:v>
                </c:pt>
                <c:pt idx="12698" formatCode="General">
                  <c:v>12.698</c:v>
                </c:pt>
                <c:pt idx="12699" formatCode="General">
                  <c:v>12.699</c:v>
                </c:pt>
                <c:pt idx="12700" formatCode="General">
                  <c:v>12.7</c:v>
                </c:pt>
                <c:pt idx="12701" formatCode="General">
                  <c:v>12.701000000000001</c:v>
                </c:pt>
                <c:pt idx="12702" formatCode="General">
                  <c:v>12.702</c:v>
                </c:pt>
                <c:pt idx="12703" formatCode="General">
                  <c:v>12.702999999999999</c:v>
                </c:pt>
                <c:pt idx="12704" formatCode="General">
                  <c:v>12.704000000000001</c:v>
                </c:pt>
                <c:pt idx="12705" formatCode="General">
                  <c:v>12.705</c:v>
                </c:pt>
                <c:pt idx="12706" formatCode="General">
                  <c:v>12.706</c:v>
                </c:pt>
                <c:pt idx="12707" formatCode="General">
                  <c:v>12.707000000000001</c:v>
                </c:pt>
                <c:pt idx="12708" formatCode="General">
                  <c:v>12.708</c:v>
                </c:pt>
                <c:pt idx="12709" formatCode="General">
                  <c:v>12.709</c:v>
                </c:pt>
                <c:pt idx="12710" formatCode="General">
                  <c:v>12.71</c:v>
                </c:pt>
                <c:pt idx="12711" formatCode="General">
                  <c:v>12.711</c:v>
                </c:pt>
                <c:pt idx="12712" formatCode="General">
                  <c:v>12.712</c:v>
                </c:pt>
                <c:pt idx="12713" formatCode="General">
                  <c:v>12.712999999999999</c:v>
                </c:pt>
                <c:pt idx="12714" formatCode="General">
                  <c:v>12.714</c:v>
                </c:pt>
                <c:pt idx="12715" formatCode="General">
                  <c:v>12.715</c:v>
                </c:pt>
                <c:pt idx="12716" formatCode="General">
                  <c:v>12.715999999999999</c:v>
                </c:pt>
                <c:pt idx="12717" formatCode="General">
                  <c:v>12.717000000000001</c:v>
                </c:pt>
                <c:pt idx="12718" formatCode="General">
                  <c:v>12.718</c:v>
                </c:pt>
                <c:pt idx="12719" formatCode="General">
                  <c:v>12.718999999999999</c:v>
                </c:pt>
                <c:pt idx="12720" formatCode="General">
                  <c:v>12.72</c:v>
                </c:pt>
                <c:pt idx="12721" formatCode="General">
                  <c:v>12.721</c:v>
                </c:pt>
                <c:pt idx="12722" formatCode="General">
                  <c:v>12.722</c:v>
                </c:pt>
                <c:pt idx="12723" formatCode="General">
                  <c:v>12.723000000000001</c:v>
                </c:pt>
                <c:pt idx="12724" formatCode="General">
                  <c:v>12.724</c:v>
                </c:pt>
                <c:pt idx="12725" formatCode="General">
                  <c:v>12.725</c:v>
                </c:pt>
                <c:pt idx="12726" formatCode="General">
                  <c:v>12.726000000000001</c:v>
                </c:pt>
                <c:pt idx="12727" formatCode="General">
                  <c:v>12.727</c:v>
                </c:pt>
                <c:pt idx="12728" formatCode="General">
                  <c:v>12.728</c:v>
                </c:pt>
                <c:pt idx="12729" formatCode="General">
                  <c:v>12.728999999999999</c:v>
                </c:pt>
                <c:pt idx="12730" formatCode="General">
                  <c:v>12.73</c:v>
                </c:pt>
                <c:pt idx="12731" formatCode="General">
                  <c:v>12.731</c:v>
                </c:pt>
                <c:pt idx="12732" formatCode="General">
                  <c:v>12.731999999999999</c:v>
                </c:pt>
                <c:pt idx="12733" formatCode="General">
                  <c:v>12.733000000000001</c:v>
                </c:pt>
                <c:pt idx="12734" formatCode="General">
                  <c:v>12.734</c:v>
                </c:pt>
                <c:pt idx="12735" formatCode="General">
                  <c:v>12.734999999999999</c:v>
                </c:pt>
                <c:pt idx="12736" formatCode="General">
                  <c:v>12.736000000000001</c:v>
                </c:pt>
                <c:pt idx="12737" formatCode="General">
                  <c:v>12.737</c:v>
                </c:pt>
                <c:pt idx="12738" formatCode="General">
                  <c:v>12.738</c:v>
                </c:pt>
                <c:pt idx="12739" formatCode="General">
                  <c:v>12.739000000000001</c:v>
                </c:pt>
                <c:pt idx="12740" formatCode="General">
                  <c:v>12.74</c:v>
                </c:pt>
                <c:pt idx="12741" formatCode="General">
                  <c:v>12.741</c:v>
                </c:pt>
                <c:pt idx="12742" formatCode="General">
                  <c:v>12.742000000000001</c:v>
                </c:pt>
                <c:pt idx="12743" formatCode="General">
                  <c:v>12.743</c:v>
                </c:pt>
                <c:pt idx="12744" formatCode="General">
                  <c:v>12.744</c:v>
                </c:pt>
                <c:pt idx="12745" formatCode="General">
                  <c:v>12.744999999999999</c:v>
                </c:pt>
                <c:pt idx="12746" formatCode="General">
                  <c:v>12.746</c:v>
                </c:pt>
                <c:pt idx="12747" formatCode="General">
                  <c:v>12.747</c:v>
                </c:pt>
                <c:pt idx="12748" formatCode="General">
                  <c:v>12.747999999999999</c:v>
                </c:pt>
                <c:pt idx="12749" formatCode="General">
                  <c:v>12.749000000000001</c:v>
                </c:pt>
                <c:pt idx="12750" formatCode="General">
                  <c:v>12.75</c:v>
                </c:pt>
                <c:pt idx="12751" formatCode="General">
                  <c:v>12.750999999999999</c:v>
                </c:pt>
                <c:pt idx="12752" formatCode="General">
                  <c:v>12.752000000000001</c:v>
                </c:pt>
                <c:pt idx="12753" formatCode="General">
                  <c:v>12.753</c:v>
                </c:pt>
                <c:pt idx="12754" formatCode="General">
                  <c:v>12.754</c:v>
                </c:pt>
                <c:pt idx="12755" formatCode="General">
                  <c:v>12.755000000000001</c:v>
                </c:pt>
                <c:pt idx="12756" formatCode="General">
                  <c:v>12.756</c:v>
                </c:pt>
                <c:pt idx="12757" formatCode="General">
                  <c:v>12.757</c:v>
                </c:pt>
                <c:pt idx="12758" formatCode="General">
                  <c:v>12.757999999999999</c:v>
                </c:pt>
                <c:pt idx="12759" formatCode="General">
                  <c:v>12.759</c:v>
                </c:pt>
                <c:pt idx="12760" formatCode="General">
                  <c:v>12.76</c:v>
                </c:pt>
                <c:pt idx="12761" formatCode="General">
                  <c:v>12.760999999999999</c:v>
                </c:pt>
                <c:pt idx="12762" formatCode="General">
                  <c:v>12.762</c:v>
                </c:pt>
                <c:pt idx="12763" formatCode="General">
                  <c:v>12.763</c:v>
                </c:pt>
                <c:pt idx="12764" formatCode="General">
                  <c:v>12.763999999999999</c:v>
                </c:pt>
                <c:pt idx="12765" formatCode="General">
                  <c:v>12.765000000000001</c:v>
                </c:pt>
                <c:pt idx="12766" formatCode="General">
                  <c:v>12.766</c:v>
                </c:pt>
                <c:pt idx="12767" formatCode="General">
                  <c:v>12.766999999999999</c:v>
                </c:pt>
                <c:pt idx="12768" formatCode="General">
                  <c:v>12.768000000000001</c:v>
                </c:pt>
                <c:pt idx="12769" formatCode="General">
                  <c:v>12.769</c:v>
                </c:pt>
                <c:pt idx="12770" formatCode="General">
                  <c:v>12.77</c:v>
                </c:pt>
                <c:pt idx="12771" formatCode="General">
                  <c:v>12.771000000000001</c:v>
                </c:pt>
                <c:pt idx="12772" formatCode="General">
                  <c:v>12.772</c:v>
                </c:pt>
                <c:pt idx="12773" formatCode="General">
                  <c:v>12.773</c:v>
                </c:pt>
                <c:pt idx="12774" formatCode="General">
                  <c:v>12.773999999999999</c:v>
                </c:pt>
                <c:pt idx="12775" formatCode="General">
                  <c:v>12.775</c:v>
                </c:pt>
                <c:pt idx="12776" formatCode="General">
                  <c:v>12.776</c:v>
                </c:pt>
                <c:pt idx="12777" formatCode="General">
                  <c:v>12.776999999999999</c:v>
                </c:pt>
                <c:pt idx="12778" formatCode="General">
                  <c:v>12.778</c:v>
                </c:pt>
                <c:pt idx="12779" formatCode="General">
                  <c:v>12.779</c:v>
                </c:pt>
                <c:pt idx="12780" formatCode="General">
                  <c:v>12.78</c:v>
                </c:pt>
                <c:pt idx="12781" formatCode="General">
                  <c:v>12.781000000000001</c:v>
                </c:pt>
                <c:pt idx="12782" formatCode="General">
                  <c:v>12.782</c:v>
                </c:pt>
                <c:pt idx="12783" formatCode="General">
                  <c:v>12.782999999999999</c:v>
                </c:pt>
                <c:pt idx="12784" formatCode="General">
                  <c:v>12.784000000000001</c:v>
                </c:pt>
                <c:pt idx="12785" formatCode="General">
                  <c:v>12.785</c:v>
                </c:pt>
                <c:pt idx="12786" formatCode="General">
                  <c:v>12.786</c:v>
                </c:pt>
                <c:pt idx="12787" formatCode="General">
                  <c:v>12.787000000000001</c:v>
                </c:pt>
                <c:pt idx="12788" formatCode="General">
                  <c:v>12.788</c:v>
                </c:pt>
                <c:pt idx="12789" formatCode="General">
                  <c:v>12.789</c:v>
                </c:pt>
                <c:pt idx="12790" formatCode="General">
                  <c:v>12.79</c:v>
                </c:pt>
                <c:pt idx="12791" formatCode="General">
                  <c:v>12.791</c:v>
                </c:pt>
                <c:pt idx="12792" formatCode="General">
                  <c:v>12.792</c:v>
                </c:pt>
                <c:pt idx="12793" formatCode="General">
                  <c:v>12.792999999999999</c:v>
                </c:pt>
                <c:pt idx="12794" formatCode="General">
                  <c:v>12.794</c:v>
                </c:pt>
                <c:pt idx="12795" formatCode="General">
                  <c:v>12.795</c:v>
                </c:pt>
                <c:pt idx="12796" formatCode="General">
                  <c:v>12.795999999999999</c:v>
                </c:pt>
                <c:pt idx="12797" formatCode="General">
                  <c:v>12.797000000000001</c:v>
                </c:pt>
                <c:pt idx="12798" formatCode="General">
                  <c:v>12.798</c:v>
                </c:pt>
                <c:pt idx="12799" formatCode="General">
                  <c:v>12.798999999999999</c:v>
                </c:pt>
                <c:pt idx="12800" formatCode="General">
                  <c:v>12.8</c:v>
                </c:pt>
                <c:pt idx="12801" formatCode="General">
                  <c:v>12.801</c:v>
                </c:pt>
                <c:pt idx="12802" formatCode="General">
                  <c:v>12.802</c:v>
                </c:pt>
                <c:pt idx="12803" formatCode="General">
                  <c:v>12.803000000000001</c:v>
                </c:pt>
                <c:pt idx="12804" formatCode="General">
                  <c:v>12.804</c:v>
                </c:pt>
                <c:pt idx="12805" formatCode="General">
                  <c:v>12.805</c:v>
                </c:pt>
                <c:pt idx="12806" formatCode="General">
                  <c:v>12.805999999999999</c:v>
                </c:pt>
                <c:pt idx="12807" formatCode="General">
                  <c:v>12.807</c:v>
                </c:pt>
                <c:pt idx="12808" formatCode="General">
                  <c:v>12.808</c:v>
                </c:pt>
                <c:pt idx="12809" formatCode="General">
                  <c:v>12.808999999999999</c:v>
                </c:pt>
                <c:pt idx="12810" formatCode="General">
                  <c:v>12.81</c:v>
                </c:pt>
                <c:pt idx="12811" formatCode="General">
                  <c:v>12.811</c:v>
                </c:pt>
                <c:pt idx="12812" formatCode="General">
                  <c:v>12.811999999999999</c:v>
                </c:pt>
                <c:pt idx="12813" formatCode="General">
                  <c:v>12.813000000000001</c:v>
                </c:pt>
                <c:pt idx="12814" formatCode="General">
                  <c:v>12.814</c:v>
                </c:pt>
                <c:pt idx="12815" formatCode="General">
                  <c:v>12.815</c:v>
                </c:pt>
                <c:pt idx="12816" formatCode="General">
                  <c:v>12.816000000000001</c:v>
                </c:pt>
                <c:pt idx="12817" formatCode="General">
                  <c:v>12.817</c:v>
                </c:pt>
                <c:pt idx="12818" formatCode="General">
                  <c:v>12.818</c:v>
                </c:pt>
                <c:pt idx="12819" formatCode="General">
                  <c:v>12.819000000000001</c:v>
                </c:pt>
                <c:pt idx="12820" formatCode="General">
                  <c:v>12.82</c:v>
                </c:pt>
                <c:pt idx="12821" formatCode="General">
                  <c:v>12.821</c:v>
                </c:pt>
                <c:pt idx="12822" formatCode="General">
                  <c:v>12.821999999999999</c:v>
                </c:pt>
                <c:pt idx="12823" formatCode="General">
                  <c:v>12.823</c:v>
                </c:pt>
                <c:pt idx="12824" formatCode="General">
                  <c:v>12.824</c:v>
                </c:pt>
                <c:pt idx="12825" formatCode="General">
                  <c:v>12.824999999999999</c:v>
                </c:pt>
                <c:pt idx="12826" formatCode="General">
                  <c:v>12.826000000000001</c:v>
                </c:pt>
                <c:pt idx="12827" formatCode="General">
                  <c:v>12.827</c:v>
                </c:pt>
                <c:pt idx="12828" formatCode="General">
                  <c:v>12.827999999999999</c:v>
                </c:pt>
                <c:pt idx="12829" formatCode="General">
                  <c:v>12.829000000000001</c:v>
                </c:pt>
                <c:pt idx="12830" formatCode="General">
                  <c:v>12.83</c:v>
                </c:pt>
                <c:pt idx="12831" formatCode="General">
                  <c:v>12.831</c:v>
                </c:pt>
                <c:pt idx="12832" formatCode="General">
                  <c:v>12.832000000000001</c:v>
                </c:pt>
                <c:pt idx="12833" formatCode="General">
                  <c:v>12.833</c:v>
                </c:pt>
                <c:pt idx="12834" formatCode="General">
                  <c:v>12.834</c:v>
                </c:pt>
                <c:pt idx="12835" formatCode="General">
                  <c:v>12.835000000000001</c:v>
                </c:pt>
                <c:pt idx="12836" formatCode="General">
                  <c:v>12.836</c:v>
                </c:pt>
                <c:pt idx="12837" formatCode="General">
                  <c:v>12.837</c:v>
                </c:pt>
                <c:pt idx="12838" formatCode="General">
                  <c:v>12.837999999999999</c:v>
                </c:pt>
                <c:pt idx="12839" formatCode="General">
                  <c:v>12.839</c:v>
                </c:pt>
                <c:pt idx="12840" formatCode="General">
                  <c:v>12.84</c:v>
                </c:pt>
                <c:pt idx="12841" formatCode="General">
                  <c:v>12.840999999999999</c:v>
                </c:pt>
                <c:pt idx="12842" formatCode="General">
                  <c:v>12.842000000000001</c:v>
                </c:pt>
                <c:pt idx="12843" formatCode="General">
                  <c:v>12.843</c:v>
                </c:pt>
                <c:pt idx="12844" formatCode="General">
                  <c:v>12.843999999999999</c:v>
                </c:pt>
                <c:pt idx="12845" formatCode="General">
                  <c:v>12.845000000000001</c:v>
                </c:pt>
                <c:pt idx="12846" formatCode="General">
                  <c:v>12.846</c:v>
                </c:pt>
                <c:pt idx="12847" formatCode="General">
                  <c:v>12.847</c:v>
                </c:pt>
                <c:pt idx="12848" formatCode="General">
                  <c:v>12.848000000000001</c:v>
                </c:pt>
                <c:pt idx="12849" formatCode="General">
                  <c:v>12.849</c:v>
                </c:pt>
                <c:pt idx="12850" formatCode="General">
                  <c:v>12.85</c:v>
                </c:pt>
                <c:pt idx="12851" formatCode="General">
                  <c:v>12.851000000000001</c:v>
                </c:pt>
                <c:pt idx="12852" formatCode="General">
                  <c:v>12.852</c:v>
                </c:pt>
                <c:pt idx="12853" formatCode="General">
                  <c:v>12.853</c:v>
                </c:pt>
                <c:pt idx="12854" formatCode="General">
                  <c:v>12.853999999999999</c:v>
                </c:pt>
                <c:pt idx="12855" formatCode="General">
                  <c:v>12.855</c:v>
                </c:pt>
                <c:pt idx="12856" formatCode="General">
                  <c:v>12.856</c:v>
                </c:pt>
                <c:pt idx="12857" formatCode="General">
                  <c:v>12.856999999999999</c:v>
                </c:pt>
                <c:pt idx="12858" formatCode="General">
                  <c:v>12.858000000000001</c:v>
                </c:pt>
                <c:pt idx="12859" formatCode="General">
                  <c:v>12.859</c:v>
                </c:pt>
                <c:pt idx="12860" formatCode="General">
                  <c:v>12.86</c:v>
                </c:pt>
                <c:pt idx="12861" formatCode="General">
                  <c:v>12.861000000000001</c:v>
                </c:pt>
                <c:pt idx="12862" formatCode="General">
                  <c:v>12.862</c:v>
                </c:pt>
                <c:pt idx="12863" formatCode="General">
                  <c:v>12.863</c:v>
                </c:pt>
                <c:pt idx="12864" formatCode="General">
                  <c:v>12.864000000000001</c:v>
                </c:pt>
                <c:pt idx="12865" formatCode="General">
                  <c:v>12.865</c:v>
                </c:pt>
                <c:pt idx="12866" formatCode="General">
                  <c:v>12.866</c:v>
                </c:pt>
                <c:pt idx="12867" formatCode="General">
                  <c:v>12.867000000000001</c:v>
                </c:pt>
                <c:pt idx="12868" formatCode="General">
                  <c:v>12.868</c:v>
                </c:pt>
                <c:pt idx="12869" formatCode="General">
                  <c:v>12.869</c:v>
                </c:pt>
                <c:pt idx="12870" formatCode="General">
                  <c:v>12.87</c:v>
                </c:pt>
                <c:pt idx="12871" formatCode="General">
                  <c:v>12.871</c:v>
                </c:pt>
                <c:pt idx="12872" formatCode="General">
                  <c:v>12.872</c:v>
                </c:pt>
                <c:pt idx="12873" formatCode="General">
                  <c:v>12.872999999999999</c:v>
                </c:pt>
                <c:pt idx="12874" formatCode="General">
                  <c:v>12.874000000000001</c:v>
                </c:pt>
                <c:pt idx="12875" formatCode="General">
                  <c:v>12.875</c:v>
                </c:pt>
                <c:pt idx="12876" formatCode="General">
                  <c:v>12.875999999999999</c:v>
                </c:pt>
                <c:pt idx="12877" formatCode="General">
                  <c:v>12.877000000000001</c:v>
                </c:pt>
                <c:pt idx="12878" formatCode="General">
                  <c:v>12.878</c:v>
                </c:pt>
                <c:pt idx="12879" formatCode="General">
                  <c:v>12.879</c:v>
                </c:pt>
                <c:pt idx="12880" formatCode="General">
                  <c:v>12.88</c:v>
                </c:pt>
                <c:pt idx="12881" formatCode="General">
                  <c:v>12.881</c:v>
                </c:pt>
                <c:pt idx="12882" formatCode="General">
                  <c:v>12.882</c:v>
                </c:pt>
                <c:pt idx="12883" formatCode="General">
                  <c:v>12.882999999999999</c:v>
                </c:pt>
                <c:pt idx="12884" formatCode="General">
                  <c:v>12.884</c:v>
                </c:pt>
                <c:pt idx="12885" formatCode="General">
                  <c:v>12.885</c:v>
                </c:pt>
                <c:pt idx="12886" formatCode="General">
                  <c:v>12.885999999999999</c:v>
                </c:pt>
                <c:pt idx="12887" formatCode="General">
                  <c:v>12.887</c:v>
                </c:pt>
                <c:pt idx="12888" formatCode="General">
                  <c:v>12.888</c:v>
                </c:pt>
                <c:pt idx="12889" formatCode="General">
                  <c:v>12.888999999999999</c:v>
                </c:pt>
                <c:pt idx="12890" formatCode="General">
                  <c:v>12.89</c:v>
                </c:pt>
                <c:pt idx="12891" formatCode="General">
                  <c:v>12.891</c:v>
                </c:pt>
                <c:pt idx="12892" formatCode="General">
                  <c:v>12.891999999999999</c:v>
                </c:pt>
                <c:pt idx="12893" formatCode="General">
                  <c:v>12.893000000000001</c:v>
                </c:pt>
                <c:pt idx="12894" formatCode="General">
                  <c:v>12.894</c:v>
                </c:pt>
                <c:pt idx="12895" formatCode="General">
                  <c:v>12.895</c:v>
                </c:pt>
                <c:pt idx="12896" formatCode="General">
                  <c:v>12.896000000000001</c:v>
                </c:pt>
                <c:pt idx="12897" formatCode="General">
                  <c:v>12.897</c:v>
                </c:pt>
                <c:pt idx="12898" formatCode="General">
                  <c:v>12.898</c:v>
                </c:pt>
                <c:pt idx="12899" formatCode="General">
                  <c:v>12.898999999999999</c:v>
                </c:pt>
                <c:pt idx="12900" formatCode="General">
                  <c:v>12.9</c:v>
                </c:pt>
                <c:pt idx="12901" formatCode="General">
                  <c:v>12.901</c:v>
                </c:pt>
                <c:pt idx="12902" formatCode="General">
                  <c:v>12.901999999999999</c:v>
                </c:pt>
                <c:pt idx="12903" formatCode="General">
                  <c:v>12.903</c:v>
                </c:pt>
                <c:pt idx="12904" formatCode="General">
                  <c:v>12.904</c:v>
                </c:pt>
                <c:pt idx="12905" formatCode="General">
                  <c:v>12.904999999999999</c:v>
                </c:pt>
                <c:pt idx="12906" formatCode="General">
                  <c:v>12.906000000000001</c:v>
                </c:pt>
                <c:pt idx="12907" formatCode="General">
                  <c:v>12.907</c:v>
                </c:pt>
                <c:pt idx="12908" formatCode="General">
                  <c:v>12.907999999999999</c:v>
                </c:pt>
                <c:pt idx="12909" formatCode="General">
                  <c:v>12.909000000000001</c:v>
                </c:pt>
                <c:pt idx="12910" formatCode="General">
                  <c:v>12.91</c:v>
                </c:pt>
                <c:pt idx="12911" formatCode="General">
                  <c:v>12.911</c:v>
                </c:pt>
                <c:pt idx="12912" formatCode="General">
                  <c:v>12.912000000000001</c:v>
                </c:pt>
                <c:pt idx="12913" formatCode="General">
                  <c:v>12.913</c:v>
                </c:pt>
                <c:pt idx="12914" formatCode="General">
                  <c:v>12.914</c:v>
                </c:pt>
                <c:pt idx="12915" formatCode="General">
                  <c:v>12.914999999999999</c:v>
                </c:pt>
                <c:pt idx="12916" formatCode="General">
                  <c:v>12.916</c:v>
                </c:pt>
                <c:pt idx="12917" formatCode="General">
                  <c:v>12.917</c:v>
                </c:pt>
                <c:pt idx="12918" formatCode="General">
                  <c:v>12.917999999999999</c:v>
                </c:pt>
                <c:pt idx="12919" formatCode="General">
                  <c:v>12.919</c:v>
                </c:pt>
                <c:pt idx="12920" formatCode="General">
                  <c:v>12.92</c:v>
                </c:pt>
                <c:pt idx="12921" formatCode="General">
                  <c:v>12.920999999999999</c:v>
                </c:pt>
                <c:pt idx="12922" formatCode="General">
                  <c:v>12.922000000000001</c:v>
                </c:pt>
                <c:pt idx="12923" formatCode="General">
                  <c:v>12.923</c:v>
                </c:pt>
                <c:pt idx="12924" formatCode="General">
                  <c:v>12.923999999999999</c:v>
                </c:pt>
                <c:pt idx="12925" formatCode="General">
                  <c:v>12.925000000000001</c:v>
                </c:pt>
                <c:pt idx="12926" formatCode="General">
                  <c:v>12.926</c:v>
                </c:pt>
                <c:pt idx="12927" formatCode="General">
                  <c:v>12.927</c:v>
                </c:pt>
                <c:pt idx="12928" formatCode="General">
                  <c:v>12.928000000000001</c:v>
                </c:pt>
                <c:pt idx="12929" formatCode="General">
                  <c:v>12.929</c:v>
                </c:pt>
                <c:pt idx="12930" formatCode="General">
                  <c:v>12.93</c:v>
                </c:pt>
                <c:pt idx="12931" formatCode="General">
                  <c:v>12.930999999999999</c:v>
                </c:pt>
                <c:pt idx="12932" formatCode="General">
                  <c:v>12.932</c:v>
                </c:pt>
                <c:pt idx="12933" formatCode="General">
                  <c:v>12.933</c:v>
                </c:pt>
                <c:pt idx="12934" formatCode="General">
                  <c:v>12.933999999999999</c:v>
                </c:pt>
                <c:pt idx="12935" formatCode="General">
                  <c:v>12.935</c:v>
                </c:pt>
                <c:pt idx="12936" formatCode="General">
                  <c:v>12.936</c:v>
                </c:pt>
                <c:pt idx="12937" formatCode="General">
                  <c:v>12.936999999999999</c:v>
                </c:pt>
                <c:pt idx="12938" formatCode="General">
                  <c:v>12.938000000000001</c:v>
                </c:pt>
                <c:pt idx="12939" formatCode="General">
                  <c:v>12.939</c:v>
                </c:pt>
                <c:pt idx="12940" formatCode="General">
                  <c:v>12.94</c:v>
                </c:pt>
                <c:pt idx="12941" formatCode="General">
                  <c:v>12.941000000000001</c:v>
                </c:pt>
                <c:pt idx="12942" formatCode="General">
                  <c:v>12.942</c:v>
                </c:pt>
                <c:pt idx="12943" formatCode="General">
                  <c:v>12.943</c:v>
                </c:pt>
                <c:pt idx="12944" formatCode="General">
                  <c:v>12.944000000000001</c:v>
                </c:pt>
                <c:pt idx="12945" formatCode="General">
                  <c:v>12.945</c:v>
                </c:pt>
                <c:pt idx="12946" formatCode="General">
                  <c:v>12.946</c:v>
                </c:pt>
                <c:pt idx="12947" formatCode="General">
                  <c:v>12.946999999999999</c:v>
                </c:pt>
                <c:pt idx="12948">
                  <c:v>12.948</c:v>
                </c:pt>
                <c:pt idx="12949">
                  <c:v>12.949</c:v>
                </c:pt>
                <c:pt idx="12950">
                  <c:v>12.95</c:v>
                </c:pt>
                <c:pt idx="12951">
                  <c:v>12.951000000000001</c:v>
                </c:pt>
                <c:pt idx="12952">
                  <c:v>12.952</c:v>
                </c:pt>
                <c:pt idx="12953">
                  <c:v>12.952999999999999</c:v>
                </c:pt>
                <c:pt idx="12954">
                  <c:v>12.954000000000001</c:v>
                </c:pt>
                <c:pt idx="12955">
                  <c:v>12.955</c:v>
                </c:pt>
                <c:pt idx="12956">
                  <c:v>12.956</c:v>
                </c:pt>
                <c:pt idx="12957">
                  <c:v>12.957000000000001</c:v>
                </c:pt>
                <c:pt idx="12958">
                  <c:v>12.958</c:v>
                </c:pt>
                <c:pt idx="12959">
                  <c:v>12.959</c:v>
                </c:pt>
                <c:pt idx="12960">
                  <c:v>12.96</c:v>
                </c:pt>
                <c:pt idx="12961">
                  <c:v>12.961</c:v>
                </c:pt>
                <c:pt idx="12962">
                  <c:v>12.962</c:v>
                </c:pt>
                <c:pt idx="12963">
                  <c:v>12.962999999999999</c:v>
                </c:pt>
                <c:pt idx="12964">
                  <c:v>12.964</c:v>
                </c:pt>
                <c:pt idx="12965">
                  <c:v>12.965</c:v>
                </c:pt>
                <c:pt idx="12966">
                  <c:v>12.965999999999999</c:v>
                </c:pt>
                <c:pt idx="12967">
                  <c:v>12.967000000000001</c:v>
                </c:pt>
                <c:pt idx="12968">
                  <c:v>12.968</c:v>
                </c:pt>
                <c:pt idx="12969">
                  <c:v>12.968999999999999</c:v>
                </c:pt>
                <c:pt idx="12970">
                  <c:v>12.97</c:v>
                </c:pt>
                <c:pt idx="12971">
                  <c:v>12.971</c:v>
                </c:pt>
                <c:pt idx="12972">
                  <c:v>12.972</c:v>
                </c:pt>
                <c:pt idx="12973">
                  <c:v>12.973000000000001</c:v>
                </c:pt>
                <c:pt idx="12974">
                  <c:v>12.974</c:v>
                </c:pt>
                <c:pt idx="12975">
                  <c:v>12.975</c:v>
                </c:pt>
                <c:pt idx="12976">
                  <c:v>12.976000000000001</c:v>
                </c:pt>
                <c:pt idx="12977">
                  <c:v>12.977</c:v>
                </c:pt>
                <c:pt idx="12978">
                  <c:v>12.978</c:v>
                </c:pt>
                <c:pt idx="12979">
                  <c:v>12.978999999999999</c:v>
                </c:pt>
                <c:pt idx="12980">
                  <c:v>12.98</c:v>
                </c:pt>
                <c:pt idx="12981">
                  <c:v>12.981</c:v>
                </c:pt>
                <c:pt idx="12982" formatCode="General">
                  <c:v>12.981999999999999</c:v>
                </c:pt>
                <c:pt idx="12983" formatCode="General">
                  <c:v>12.983000000000001</c:v>
                </c:pt>
                <c:pt idx="12984" formatCode="General">
                  <c:v>12.984</c:v>
                </c:pt>
                <c:pt idx="12985" formatCode="General">
                  <c:v>12.984999999999999</c:v>
                </c:pt>
                <c:pt idx="12986" formatCode="General">
                  <c:v>12.986000000000001</c:v>
                </c:pt>
                <c:pt idx="12987" formatCode="General">
                  <c:v>12.987</c:v>
                </c:pt>
                <c:pt idx="12988" formatCode="General">
                  <c:v>12.988</c:v>
                </c:pt>
                <c:pt idx="12989" formatCode="General">
                  <c:v>12.989000000000001</c:v>
                </c:pt>
                <c:pt idx="12990" formatCode="General">
                  <c:v>12.99</c:v>
                </c:pt>
                <c:pt idx="12991" formatCode="General">
                  <c:v>12.991</c:v>
                </c:pt>
                <c:pt idx="12992" formatCode="General">
                  <c:v>12.992000000000001</c:v>
                </c:pt>
                <c:pt idx="12993" formatCode="General">
                  <c:v>12.993</c:v>
                </c:pt>
                <c:pt idx="12994" formatCode="General">
                  <c:v>12.994</c:v>
                </c:pt>
                <c:pt idx="12995" formatCode="General">
                  <c:v>12.994999999999999</c:v>
                </c:pt>
                <c:pt idx="12996" formatCode="General">
                  <c:v>12.996</c:v>
                </c:pt>
                <c:pt idx="12997" formatCode="General">
                  <c:v>12.997</c:v>
                </c:pt>
                <c:pt idx="12998" formatCode="General">
                  <c:v>12.997999999999999</c:v>
                </c:pt>
                <c:pt idx="12999" formatCode="General">
                  <c:v>12.999000000000001</c:v>
                </c:pt>
                <c:pt idx="13000" formatCode="General">
                  <c:v>13</c:v>
                </c:pt>
                <c:pt idx="13001" formatCode="General">
                  <c:v>13.000999999999999</c:v>
                </c:pt>
                <c:pt idx="13002" formatCode="General">
                  <c:v>13.002000000000001</c:v>
                </c:pt>
                <c:pt idx="13003" formatCode="General">
                  <c:v>13.003</c:v>
                </c:pt>
                <c:pt idx="13004" formatCode="General">
                  <c:v>13.004</c:v>
                </c:pt>
                <c:pt idx="13005" formatCode="General">
                  <c:v>13.005000000000001</c:v>
                </c:pt>
                <c:pt idx="13006" formatCode="General">
                  <c:v>13.006</c:v>
                </c:pt>
                <c:pt idx="13007" formatCode="General">
                  <c:v>13.007</c:v>
                </c:pt>
                <c:pt idx="13008" formatCode="General">
                  <c:v>13.007999999999999</c:v>
                </c:pt>
                <c:pt idx="13009" formatCode="General">
                  <c:v>13.009</c:v>
                </c:pt>
                <c:pt idx="13010" formatCode="General">
                  <c:v>13.01</c:v>
                </c:pt>
                <c:pt idx="13011" formatCode="General">
                  <c:v>13.010999999999999</c:v>
                </c:pt>
                <c:pt idx="13012" formatCode="General">
                  <c:v>13.012</c:v>
                </c:pt>
                <c:pt idx="13013" formatCode="General">
                  <c:v>13.013</c:v>
                </c:pt>
                <c:pt idx="13014" formatCode="General">
                  <c:v>13.013999999999999</c:v>
                </c:pt>
                <c:pt idx="13015" formatCode="General">
                  <c:v>13.015000000000001</c:v>
                </c:pt>
                <c:pt idx="13016" formatCode="General">
                  <c:v>13.016</c:v>
                </c:pt>
                <c:pt idx="13017" formatCode="General">
                  <c:v>13.016999999999999</c:v>
                </c:pt>
                <c:pt idx="13018" formatCode="General">
                  <c:v>13.018000000000001</c:v>
                </c:pt>
                <c:pt idx="13019" formatCode="General">
                  <c:v>13.019</c:v>
                </c:pt>
                <c:pt idx="13020" formatCode="General">
                  <c:v>13.02</c:v>
                </c:pt>
                <c:pt idx="13021" formatCode="General">
                  <c:v>13.021000000000001</c:v>
                </c:pt>
                <c:pt idx="13022" formatCode="General">
                  <c:v>13.022</c:v>
                </c:pt>
                <c:pt idx="13023" formatCode="General">
                  <c:v>13.023</c:v>
                </c:pt>
                <c:pt idx="13024" formatCode="General">
                  <c:v>13.023999999999999</c:v>
                </c:pt>
                <c:pt idx="13025" formatCode="General">
                  <c:v>13.025</c:v>
                </c:pt>
                <c:pt idx="13026" formatCode="General">
                  <c:v>13.026</c:v>
                </c:pt>
                <c:pt idx="13027" formatCode="General">
                  <c:v>13.026999999999999</c:v>
                </c:pt>
                <c:pt idx="13028" formatCode="General">
                  <c:v>13.028</c:v>
                </c:pt>
                <c:pt idx="13029" formatCode="General">
                  <c:v>13.029</c:v>
                </c:pt>
                <c:pt idx="13030" formatCode="General">
                  <c:v>13.03</c:v>
                </c:pt>
                <c:pt idx="13031" formatCode="General">
                  <c:v>13.031000000000001</c:v>
                </c:pt>
                <c:pt idx="13032" formatCode="General">
                  <c:v>13.032</c:v>
                </c:pt>
                <c:pt idx="13033" formatCode="General">
                  <c:v>13.032999999999999</c:v>
                </c:pt>
                <c:pt idx="13034" formatCode="General">
                  <c:v>13.034000000000001</c:v>
                </c:pt>
                <c:pt idx="13035" formatCode="General">
                  <c:v>13.035</c:v>
                </c:pt>
                <c:pt idx="13036" formatCode="General">
                  <c:v>13.036</c:v>
                </c:pt>
                <c:pt idx="13037" formatCode="General">
                  <c:v>13.037000000000001</c:v>
                </c:pt>
                <c:pt idx="13038" formatCode="General">
                  <c:v>13.038</c:v>
                </c:pt>
                <c:pt idx="13039" formatCode="General">
                  <c:v>13.039</c:v>
                </c:pt>
                <c:pt idx="13040" formatCode="General">
                  <c:v>13.04</c:v>
                </c:pt>
                <c:pt idx="13041" formatCode="General">
                  <c:v>13.041</c:v>
                </c:pt>
                <c:pt idx="13042" formatCode="General">
                  <c:v>13.042</c:v>
                </c:pt>
                <c:pt idx="13043" formatCode="General">
                  <c:v>13.042999999999999</c:v>
                </c:pt>
                <c:pt idx="13044" formatCode="General">
                  <c:v>13.044</c:v>
                </c:pt>
                <c:pt idx="13045" formatCode="General">
                  <c:v>13.045</c:v>
                </c:pt>
                <c:pt idx="13046" formatCode="General">
                  <c:v>13.045999999999999</c:v>
                </c:pt>
                <c:pt idx="13047" formatCode="General">
                  <c:v>13.047000000000001</c:v>
                </c:pt>
                <c:pt idx="13048" formatCode="General">
                  <c:v>13.048</c:v>
                </c:pt>
                <c:pt idx="13049" formatCode="General">
                  <c:v>13.048999999999999</c:v>
                </c:pt>
                <c:pt idx="13050" formatCode="General">
                  <c:v>13.05</c:v>
                </c:pt>
                <c:pt idx="13051" formatCode="General">
                  <c:v>13.051</c:v>
                </c:pt>
                <c:pt idx="13052" formatCode="General">
                  <c:v>13.052</c:v>
                </c:pt>
                <c:pt idx="13053" formatCode="General">
                  <c:v>13.053000000000001</c:v>
                </c:pt>
                <c:pt idx="13054" formatCode="General">
                  <c:v>13.054</c:v>
                </c:pt>
                <c:pt idx="13055" formatCode="General">
                  <c:v>13.055</c:v>
                </c:pt>
                <c:pt idx="13056" formatCode="General">
                  <c:v>13.055999999999999</c:v>
                </c:pt>
                <c:pt idx="13057" formatCode="General">
                  <c:v>13.057</c:v>
                </c:pt>
                <c:pt idx="13058" formatCode="General">
                  <c:v>13.058</c:v>
                </c:pt>
                <c:pt idx="13059" formatCode="General">
                  <c:v>13.058999999999999</c:v>
                </c:pt>
                <c:pt idx="13060" formatCode="General">
                  <c:v>13.06</c:v>
                </c:pt>
                <c:pt idx="13061" formatCode="General">
                  <c:v>13.061</c:v>
                </c:pt>
                <c:pt idx="13062" formatCode="General">
                  <c:v>13.061999999999999</c:v>
                </c:pt>
                <c:pt idx="13063" formatCode="General">
                  <c:v>13.063000000000001</c:v>
                </c:pt>
                <c:pt idx="13064" formatCode="General">
                  <c:v>13.064</c:v>
                </c:pt>
                <c:pt idx="13065" formatCode="General">
                  <c:v>13.065</c:v>
                </c:pt>
                <c:pt idx="13066" formatCode="General">
                  <c:v>13.066000000000001</c:v>
                </c:pt>
                <c:pt idx="13067" formatCode="General">
                  <c:v>13.067</c:v>
                </c:pt>
                <c:pt idx="13068" formatCode="General">
                  <c:v>13.068</c:v>
                </c:pt>
                <c:pt idx="13069" formatCode="General">
                  <c:v>13.069000000000001</c:v>
                </c:pt>
                <c:pt idx="13070" formatCode="General">
                  <c:v>13.07</c:v>
                </c:pt>
                <c:pt idx="13071" formatCode="General">
                  <c:v>13.071</c:v>
                </c:pt>
                <c:pt idx="13072" formatCode="General">
                  <c:v>13.071999999999999</c:v>
                </c:pt>
                <c:pt idx="13073" formatCode="General">
                  <c:v>13.073</c:v>
                </c:pt>
                <c:pt idx="13074" formatCode="General">
                  <c:v>13.074</c:v>
                </c:pt>
                <c:pt idx="13075" formatCode="General">
                  <c:v>13.074999999999999</c:v>
                </c:pt>
                <c:pt idx="13076" formatCode="General">
                  <c:v>13.076000000000001</c:v>
                </c:pt>
                <c:pt idx="13077" formatCode="General">
                  <c:v>13.077</c:v>
                </c:pt>
                <c:pt idx="13078" formatCode="General">
                  <c:v>13.077999999999999</c:v>
                </c:pt>
                <c:pt idx="13079" formatCode="General">
                  <c:v>13.079000000000001</c:v>
                </c:pt>
                <c:pt idx="13080" formatCode="General">
                  <c:v>13.08</c:v>
                </c:pt>
                <c:pt idx="13081" formatCode="General">
                  <c:v>13.081</c:v>
                </c:pt>
                <c:pt idx="13082" formatCode="General">
                  <c:v>13.082000000000001</c:v>
                </c:pt>
                <c:pt idx="13083" formatCode="General">
                  <c:v>13.083</c:v>
                </c:pt>
                <c:pt idx="13084" formatCode="General">
                  <c:v>13.084</c:v>
                </c:pt>
                <c:pt idx="13085" formatCode="General">
                  <c:v>13.085000000000001</c:v>
                </c:pt>
                <c:pt idx="13086" formatCode="General">
                  <c:v>13.086</c:v>
                </c:pt>
                <c:pt idx="13087" formatCode="General">
                  <c:v>13.087</c:v>
                </c:pt>
                <c:pt idx="13088" formatCode="General">
                  <c:v>13.087999999999999</c:v>
                </c:pt>
                <c:pt idx="13089" formatCode="General">
                  <c:v>13.089</c:v>
                </c:pt>
                <c:pt idx="13090" formatCode="General">
                  <c:v>13.09</c:v>
                </c:pt>
                <c:pt idx="13091" formatCode="General">
                  <c:v>13.090999999999999</c:v>
                </c:pt>
                <c:pt idx="13092" formatCode="General">
                  <c:v>13.092000000000001</c:v>
                </c:pt>
                <c:pt idx="13093" formatCode="General">
                  <c:v>13.093</c:v>
                </c:pt>
                <c:pt idx="13094" formatCode="General">
                  <c:v>13.093999999999999</c:v>
                </c:pt>
                <c:pt idx="13095" formatCode="General">
                  <c:v>13.095000000000001</c:v>
                </c:pt>
                <c:pt idx="13096" formatCode="General">
                  <c:v>13.096</c:v>
                </c:pt>
                <c:pt idx="13097" formatCode="General">
                  <c:v>13.097</c:v>
                </c:pt>
                <c:pt idx="13098" formatCode="General">
                  <c:v>13.098000000000001</c:v>
                </c:pt>
                <c:pt idx="13099" formatCode="General">
                  <c:v>13.099</c:v>
                </c:pt>
                <c:pt idx="13100" formatCode="General">
                  <c:v>13.1</c:v>
                </c:pt>
                <c:pt idx="13101" formatCode="General">
                  <c:v>13.101000000000001</c:v>
                </c:pt>
                <c:pt idx="13102" formatCode="General">
                  <c:v>13.102</c:v>
                </c:pt>
                <c:pt idx="13103" formatCode="General">
                  <c:v>13.103</c:v>
                </c:pt>
                <c:pt idx="13104" formatCode="General">
                  <c:v>13.103999999999999</c:v>
                </c:pt>
                <c:pt idx="13105" formatCode="General">
                  <c:v>13.105</c:v>
                </c:pt>
                <c:pt idx="13106" formatCode="General">
                  <c:v>13.106</c:v>
                </c:pt>
                <c:pt idx="13107" formatCode="General">
                  <c:v>13.106999999999999</c:v>
                </c:pt>
                <c:pt idx="13108" formatCode="General">
                  <c:v>13.108000000000001</c:v>
                </c:pt>
                <c:pt idx="13109" formatCode="General">
                  <c:v>13.109</c:v>
                </c:pt>
                <c:pt idx="13110" formatCode="General">
                  <c:v>13.11</c:v>
                </c:pt>
                <c:pt idx="13111" formatCode="General">
                  <c:v>13.111000000000001</c:v>
                </c:pt>
                <c:pt idx="13112" formatCode="General">
                  <c:v>13.112</c:v>
                </c:pt>
                <c:pt idx="13113" formatCode="General">
                  <c:v>13.113</c:v>
                </c:pt>
                <c:pt idx="13114" formatCode="General">
                  <c:v>13.114000000000001</c:v>
                </c:pt>
                <c:pt idx="13115" formatCode="General">
                  <c:v>13.115</c:v>
                </c:pt>
                <c:pt idx="13116" formatCode="General">
                  <c:v>13.116</c:v>
                </c:pt>
                <c:pt idx="13117" formatCode="General">
                  <c:v>13.117000000000001</c:v>
                </c:pt>
                <c:pt idx="13118" formatCode="General">
                  <c:v>13.118</c:v>
                </c:pt>
                <c:pt idx="13119" formatCode="General">
                  <c:v>13.119</c:v>
                </c:pt>
                <c:pt idx="13120" formatCode="General">
                  <c:v>13.12</c:v>
                </c:pt>
                <c:pt idx="13121" formatCode="General">
                  <c:v>13.121</c:v>
                </c:pt>
                <c:pt idx="13122" formatCode="General">
                  <c:v>13.122</c:v>
                </c:pt>
                <c:pt idx="13123" formatCode="General">
                  <c:v>13.122999999999999</c:v>
                </c:pt>
                <c:pt idx="13124" formatCode="General">
                  <c:v>13.124000000000001</c:v>
                </c:pt>
                <c:pt idx="13125" formatCode="General">
                  <c:v>13.125</c:v>
                </c:pt>
                <c:pt idx="13126" formatCode="General">
                  <c:v>13.125999999999999</c:v>
                </c:pt>
                <c:pt idx="13127" formatCode="General">
                  <c:v>13.127000000000001</c:v>
                </c:pt>
                <c:pt idx="13128" formatCode="General">
                  <c:v>13.128</c:v>
                </c:pt>
                <c:pt idx="13129" formatCode="General">
                  <c:v>13.129</c:v>
                </c:pt>
                <c:pt idx="13130" formatCode="General">
                  <c:v>13.13</c:v>
                </c:pt>
                <c:pt idx="13131" formatCode="General">
                  <c:v>13.131</c:v>
                </c:pt>
                <c:pt idx="13132" formatCode="General">
                  <c:v>13.132</c:v>
                </c:pt>
                <c:pt idx="13133" formatCode="General">
                  <c:v>13.132999999999999</c:v>
                </c:pt>
                <c:pt idx="13134" formatCode="General">
                  <c:v>13.134</c:v>
                </c:pt>
                <c:pt idx="13135" formatCode="General">
                  <c:v>13.135</c:v>
                </c:pt>
                <c:pt idx="13136" formatCode="General">
                  <c:v>13.135999999999999</c:v>
                </c:pt>
                <c:pt idx="13137" formatCode="General">
                  <c:v>13.137</c:v>
                </c:pt>
                <c:pt idx="13138" formatCode="General">
                  <c:v>13.138</c:v>
                </c:pt>
                <c:pt idx="13139" formatCode="General">
                  <c:v>13.138999999999999</c:v>
                </c:pt>
                <c:pt idx="13140" formatCode="General">
                  <c:v>13.14</c:v>
                </c:pt>
                <c:pt idx="13141" formatCode="General">
                  <c:v>13.141</c:v>
                </c:pt>
                <c:pt idx="13142" formatCode="General">
                  <c:v>13.141999999999999</c:v>
                </c:pt>
                <c:pt idx="13143" formatCode="General">
                  <c:v>13.143000000000001</c:v>
                </c:pt>
                <c:pt idx="13144" formatCode="General">
                  <c:v>13.144</c:v>
                </c:pt>
                <c:pt idx="13145" formatCode="General">
                  <c:v>13.145</c:v>
                </c:pt>
                <c:pt idx="13146" formatCode="General">
                  <c:v>13.146000000000001</c:v>
                </c:pt>
                <c:pt idx="13147" formatCode="General">
                  <c:v>13.147</c:v>
                </c:pt>
                <c:pt idx="13148" formatCode="General">
                  <c:v>13.148</c:v>
                </c:pt>
                <c:pt idx="13149" formatCode="General">
                  <c:v>13.148999999999999</c:v>
                </c:pt>
                <c:pt idx="13150" formatCode="General">
                  <c:v>13.15</c:v>
                </c:pt>
                <c:pt idx="13151" formatCode="General">
                  <c:v>13.151</c:v>
                </c:pt>
                <c:pt idx="13152" formatCode="General">
                  <c:v>13.151999999999999</c:v>
                </c:pt>
                <c:pt idx="13153" formatCode="General">
                  <c:v>13.153</c:v>
                </c:pt>
                <c:pt idx="13154" formatCode="General">
                  <c:v>13.154</c:v>
                </c:pt>
                <c:pt idx="13155" formatCode="General">
                  <c:v>13.154999999999999</c:v>
                </c:pt>
                <c:pt idx="13156" formatCode="General">
                  <c:v>13.156000000000001</c:v>
                </c:pt>
                <c:pt idx="13157" formatCode="General">
                  <c:v>13.157</c:v>
                </c:pt>
                <c:pt idx="13158" formatCode="General">
                  <c:v>13.157999999999999</c:v>
                </c:pt>
                <c:pt idx="13159" formatCode="General">
                  <c:v>13.159000000000001</c:v>
                </c:pt>
                <c:pt idx="13160" formatCode="General">
                  <c:v>13.16</c:v>
                </c:pt>
                <c:pt idx="13161" formatCode="General">
                  <c:v>13.161</c:v>
                </c:pt>
                <c:pt idx="13162" formatCode="General">
                  <c:v>13.162000000000001</c:v>
                </c:pt>
                <c:pt idx="13163" formatCode="General">
                  <c:v>13.163</c:v>
                </c:pt>
                <c:pt idx="13164" formatCode="General">
                  <c:v>13.164</c:v>
                </c:pt>
                <c:pt idx="13165" formatCode="General">
                  <c:v>13.164999999999999</c:v>
                </c:pt>
                <c:pt idx="13166" formatCode="General">
                  <c:v>13.166</c:v>
                </c:pt>
                <c:pt idx="13167" formatCode="General">
                  <c:v>13.167</c:v>
                </c:pt>
                <c:pt idx="13168" formatCode="General">
                  <c:v>13.167999999999999</c:v>
                </c:pt>
                <c:pt idx="13169" formatCode="General">
                  <c:v>13.169</c:v>
                </c:pt>
                <c:pt idx="13170" formatCode="General">
                  <c:v>13.17</c:v>
                </c:pt>
                <c:pt idx="13171" formatCode="General">
                  <c:v>13.170999999999999</c:v>
                </c:pt>
                <c:pt idx="13172" formatCode="General">
                  <c:v>13.172000000000001</c:v>
                </c:pt>
                <c:pt idx="13173" formatCode="General">
                  <c:v>13.173</c:v>
                </c:pt>
                <c:pt idx="13174" formatCode="General">
                  <c:v>13.173999999999999</c:v>
                </c:pt>
                <c:pt idx="13175" formatCode="General">
                  <c:v>13.175000000000001</c:v>
                </c:pt>
                <c:pt idx="13176" formatCode="General">
                  <c:v>13.176</c:v>
                </c:pt>
                <c:pt idx="13177" formatCode="General">
                  <c:v>13.177</c:v>
                </c:pt>
                <c:pt idx="13178" formatCode="General">
                  <c:v>13.178000000000001</c:v>
                </c:pt>
                <c:pt idx="13179" formatCode="General">
                  <c:v>13.179</c:v>
                </c:pt>
                <c:pt idx="13180" formatCode="General">
                  <c:v>13.18</c:v>
                </c:pt>
                <c:pt idx="13181" formatCode="General">
                  <c:v>13.180999999999999</c:v>
                </c:pt>
                <c:pt idx="13182" formatCode="General">
                  <c:v>13.182</c:v>
                </c:pt>
                <c:pt idx="13183" formatCode="General">
                  <c:v>13.183</c:v>
                </c:pt>
                <c:pt idx="13184" formatCode="General">
                  <c:v>13.183999999999999</c:v>
                </c:pt>
                <c:pt idx="13185" formatCode="General">
                  <c:v>13.185</c:v>
                </c:pt>
                <c:pt idx="13186" formatCode="General">
                  <c:v>13.186</c:v>
                </c:pt>
                <c:pt idx="13187" formatCode="General">
                  <c:v>13.186999999999999</c:v>
                </c:pt>
                <c:pt idx="13188" formatCode="General">
                  <c:v>13.188000000000001</c:v>
                </c:pt>
                <c:pt idx="13189" formatCode="General">
                  <c:v>13.189</c:v>
                </c:pt>
                <c:pt idx="13190" formatCode="General">
                  <c:v>13.19</c:v>
                </c:pt>
                <c:pt idx="13191" formatCode="General">
                  <c:v>13.191000000000001</c:v>
                </c:pt>
                <c:pt idx="13192" formatCode="General">
                  <c:v>13.192</c:v>
                </c:pt>
                <c:pt idx="13193" formatCode="General">
                  <c:v>13.193</c:v>
                </c:pt>
                <c:pt idx="13194" formatCode="General">
                  <c:v>13.194000000000001</c:v>
                </c:pt>
                <c:pt idx="13195" formatCode="General">
                  <c:v>13.195</c:v>
                </c:pt>
                <c:pt idx="13196" formatCode="General">
                  <c:v>13.196</c:v>
                </c:pt>
                <c:pt idx="13197" formatCode="General">
                  <c:v>13.196999999999999</c:v>
                </c:pt>
                <c:pt idx="13198" formatCode="General">
                  <c:v>13.198</c:v>
                </c:pt>
                <c:pt idx="13199" formatCode="General">
                  <c:v>13.199</c:v>
                </c:pt>
                <c:pt idx="13200" formatCode="General">
                  <c:v>13.2</c:v>
                </c:pt>
                <c:pt idx="13201" formatCode="General">
                  <c:v>13.201000000000001</c:v>
                </c:pt>
                <c:pt idx="13202" formatCode="General">
                  <c:v>13.202</c:v>
                </c:pt>
                <c:pt idx="13203" formatCode="General">
                  <c:v>13.202999999999999</c:v>
                </c:pt>
                <c:pt idx="13204" formatCode="General">
                  <c:v>13.204000000000001</c:v>
                </c:pt>
                <c:pt idx="13205" formatCode="General">
                  <c:v>13.205</c:v>
                </c:pt>
                <c:pt idx="13206" formatCode="General">
                  <c:v>13.206</c:v>
                </c:pt>
                <c:pt idx="13207" formatCode="General">
                  <c:v>13.207000000000001</c:v>
                </c:pt>
                <c:pt idx="13208" formatCode="General">
                  <c:v>13.208</c:v>
                </c:pt>
                <c:pt idx="13209" formatCode="General">
                  <c:v>13.209</c:v>
                </c:pt>
                <c:pt idx="13210" formatCode="General">
                  <c:v>13.21</c:v>
                </c:pt>
                <c:pt idx="13211" formatCode="General">
                  <c:v>13.211</c:v>
                </c:pt>
                <c:pt idx="13212" formatCode="General">
                  <c:v>13.212</c:v>
                </c:pt>
                <c:pt idx="13213" formatCode="General">
                  <c:v>13.212999999999999</c:v>
                </c:pt>
                <c:pt idx="13214" formatCode="General">
                  <c:v>13.214</c:v>
                </c:pt>
                <c:pt idx="13215" formatCode="General">
                  <c:v>13.215</c:v>
                </c:pt>
                <c:pt idx="13216" formatCode="General">
                  <c:v>13.215999999999999</c:v>
                </c:pt>
                <c:pt idx="13217" formatCode="General">
                  <c:v>13.217000000000001</c:v>
                </c:pt>
                <c:pt idx="13218" formatCode="General">
                  <c:v>13.218</c:v>
                </c:pt>
                <c:pt idx="13219" formatCode="General">
                  <c:v>13.218999999999999</c:v>
                </c:pt>
                <c:pt idx="13220" formatCode="General">
                  <c:v>13.22</c:v>
                </c:pt>
                <c:pt idx="13221" formatCode="General">
                  <c:v>13.221</c:v>
                </c:pt>
                <c:pt idx="13222" formatCode="General">
                  <c:v>13.222</c:v>
                </c:pt>
                <c:pt idx="13223" formatCode="General">
                  <c:v>13.223000000000001</c:v>
                </c:pt>
                <c:pt idx="13224" formatCode="General">
                  <c:v>13.224</c:v>
                </c:pt>
                <c:pt idx="13225" formatCode="General">
                  <c:v>13.225</c:v>
                </c:pt>
                <c:pt idx="13226" formatCode="General">
                  <c:v>13.226000000000001</c:v>
                </c:pt>
                <c:pt idx="13227" formatCode="General">
                  <c:v>13.227</c:v>
                </c:pt>
                <c:pt idx="13228" formatCode="General">
                  <c:v>13.228</c:v>
                </c:pt>
                <c:pt idx="13229" formatCode="General">
                  <c:v>13.228999999999999</c:v>
                </c:pt>
                <c:pt idx="13230" formatCode="General">
                  <c:v>13.23</c:v>
                </c:pt>
                <c:pt idx="13231" formatCode="General">
                  <c:v>13.231</c:v>
                </c:pt>
                <c:pt idx="13232" formatCode="General">
                  <c:v>13.231999999999999</c:v>
                </c:pt>
                <c:pt idx="13233" formatCode="General">
                  <c:v>13.233000000000001</c:v>
                </c:pt>
                <c:pt idx="13234" formatCode="General">
                  <c:v>13.234</c:v>
                </c:pt>
                <c:pt idx="13235" formatCode="General">
                  <c:v>13.234999999999999</c:v>
                </c:pt>
                <c:pt idx="13236" formatCode="General">
                  <c:v>13.236000000000001</c:v>
                </c:pt>
                <c:pt idx="13237" formatCode="General">
                  <c:v>13.237</c:v>
                </c:pt>
                <c:pt idx="13238" formatCode="General">
                  <c:v>13.238</c:v>
                </c:pt>
                <c:pt idx="13239" formatCode="General">
                  <c:v>13.239000000000001</c:v>
                </c:pt>
                <c:pt idx="13240" formatCode="General">
                  <c:v>13.24</c:v>
                </c:pt>
                <c:pt idx="13241" formatCode="General">
                  <c:v>13.241</c:v>
                </c:pt>
                <c:pt idx="13242" formatCode="General">
                  <c:v>13.242000000000001</c:v>
                </c:pt>
                <c:pt idx="13243" formatCode="General">
                  <c:v>13.243</c:v>
                </c:pt>
                <c:pt idx="13244" formatCode="General">
                  <c:v>13.244</c:v>
                </c:pt>
                <c:pt idx="13245" formatCode="General">
                  <c:v>13.244999999999999</c:v>
                </c:pt>
                <c:pt idx="13246" formatCode="General">
                  <c:v>13.246</c:v>
                </c:pt>
                <c:pt idx="13247" formatCode="General">
                  <c:v>13.247</c:v>
                </c:pt>
                <c:pt idx="13248" formatCode="General">
                  <c:v>13.247999999999999</c:v>
                </c:pt>
                <c:pt idx="13249" formatCode="General">
                  <c:v>13.249000000000001</c:v>
                </c:pt>
                <c:pt idx="13250" formatCode="General">
                  <c:v>13.25</c:v>
                </c:pt>
                <c:pt idx="13251" formatCode="General">
                  <c:v>13.250999999999999</c:v>
                </c:pt>
                <c:pt idx="13252" formatCode="General">
                  <c:v>13.252000000000001</c:v>
                </c:pt>
                <c:pt idx="13253" formatCode="General">
                  <c:v>13.253</c:v>
                </c:pt>
                <c:pt idx="13254" formatCode="General">
                  <c:v>13.254</c:v>
                </c:pt>
                <c:pt idx="13255" formatCode="General">
                  <c:v>13.255000000000001</c:v>
                </c:pt>
                <c:pt idx="13256" formatCode="General">
                  <c:v>13.256</c:v>
                </c:pt>
                <c:pt idx="13257" formatCode="General">
                  <c:v>13.257</c:v>
                </c:pt>
                <c:pt idx="13258" formatCode="General">
                  <c:v>13.257999999999999</c:v>
                </c:pt>
                <c:pt idx="13259" formatCode="General">
                  <c:v>13.259</c:v>
                </c:pt>
                <c:pt idx="13260" formatCode="General">
                  <c:v>13.26</c:v>
                </c:pt>
                <c:pt idx="13261" formatCode="General">
                  <c:v>13.260999999999999</c:v>
                </c:pt>
                <c:pt idx="13262" formatCode="General">
                  <c:v>13.262</c:v>
                </c:pt>
                <c:pt idx="13263" formatCode="General">
                  <c:v>13.263</c:v>
                </c:pt>
                <c:pt idx="13264" formatCode="General">
                  <c:v>13.263999999999999</c:v>
                </c:pt>
                <c:pt idx="13265" formatCode="General">
                  <c:v>13.265000000000001</c:v>
                </c:pt>
                <c:pt idx="13266" formatCode="General">
                  <c:v>13.266</c:v>
                </c:pt>
                <c:pt idx="13267" formatCode="General">
                  <c:v>13.266999999999999</c:v>
                </c:pt>
                <c:pt idx="13268" formatCode="General">
                  <c:v>13.268000000000001</c:v>
                </c:pt>
                <c:pt idx="13269" formatCode="General">
                  <c:v>13.269</c:v>
                </c:pt>
                <c:pt idx="13270" formatCode="General">
                  <c:v>13.27</c:v>
                </c:pt>
                <c:pt idx="13271" formatCode="General">
                  <c:v>13.271000000000001</c:v>
                </c:pt>
                <c:pt idx="13272" formatCode="General">
                  <c:v>13.272</c:v>
                </c:pt>
                <c:pt idx="13273" formatCode="General">
                  <c:v>13.273</c:v>
                </c:pt>
                <c:pt idx="13274" formatCode="General">
                  <c:v>13.273999999999999</c:v>
                </c:pt>
                <c:pt idx="13275" formatCode="General">
                  <c:v>13.275</c:v>
                </c:pt>
                <c:pt idx="13276" formatCode="General">
                  <c:v>13.276</c:v>
                </c:pt>
                <c:pt idx="13277" formatCode="General">
                  <c:v>13.276999999999999</c:v>
                </c:pt>
                <c:pt idx="13278" formatCode="General">
                  <c:v>13.278</c:v>
                </c:pt>
                <c:pt idx="13279" formatCode="General">
                  <c:v>13.279</c:v>
                </c:pt>
                <c:pt idx="13280" formatCode="General">
                  <c:v>13.28</c:v>
                </c:pt>
                <c:pt idx="13281" formatCode="General">
                  <c:v>13.281000000000001</c:v>
                </c:pt>
                <c:pt idx="13282" formatCode="General">
                  <c:v>13.282</c:v>
                </c:pt>
                <c:pt idx="13283" formatCode="General">
                  <c:v>13.282999999999999</c:v>
                </c:pt>
                <c:pt idx="13284" formatCode="General">
                  <c:v>13.284000000000001</c:v>
                </c:pt>
                <c:pt idx="13285" formatCode="General">
                  <c:v>13.285</c:v>
                </c:pt>
                <c:pt idx="13286" formatCode="General">
                  <c:v>13.286</c:v>
                </c:pt>
                <c:pt idx="13287" formatCode="General">
                  <c:v>13.287000000000001</c:v>
                </c:pt>
                <c:pt idx="13288" formatCode="General">
                  <c:v>13.288</c:v>
                </c:pt>
                <c:pt idx="13289" formatCode="General">
                  <c:v>13.289</c:v>
                </c:pt>
                <c:pt idx="13290" formatCode="General">
                  <c:v>13.29</c:v>
                </c:pt>
                <c:pt idx="13291" formatCode="General">
                  <c:v>13.291</c:v>
                </c:pt>
                <c:pt idx="13292" formatCode="General">
                  <c:v>13.292</c:v>
                </c:pt>
                <c:pt idx="13293" formatCode="General">
                  <c:v>13.292999999999999</c:v>
                </c:pt>
                <c:pt idx="13294" formatCode="General">
                  <c:v>13.294</c:v>
                </c:pt>
                <c:pt idx="13295" formatCode="General">
                  <c:v>13.295</c:v>
                </c:pt>
                <c:pt idx="13296" formatCode="General">
                  <c:v>13.295999999999999</c:v>
                </c:pt>
                <c:pt idx="13297" formatCode="General">
                  <c:v>13.297000000000001</c:v>
                </c:pt>
                <c:pt idx="13298" formatCode="General">
                  <c:v>13.298</c:v>
                </c:pt>
                <c:pt idx="13299" formatCode="General">
                  <c:v>13.298999999999999</c:v>
                </c:pt>
                <c:pt idx="13300" formatCode="General">
                  <c:v>13.3</c:v>
                </c:pt>
                <c:pt idx="13301" formatCode="General">
                  <c:v>13.301</c:v>
                </c:pt>
                <c:pt idx="13302" formatCode="General">
                  <c:v>13.302</c:v>
                </c:pt>
                <c:pt idx="13303" formatCode="General">
                  <c:v>13.303000000000001</c:v>
                </c:pt>
                <c:pt idx="13304" formatCode="General">
                  <c:v>13.304</c:v>
                </c:pt>
                <c:pt idx="13305" formatCode="General">
                  <c:v>13.305</c:v>
                </c:pt>
                <c:pt idx="13306" formatCode="General">
                  <c:v>13.305999999999999</c:v>
                </c:pt>
                <c:pt idx="13307" formatCode="General">
                  <c:v>13.307</c:v>
                </c:pt>
                <c:pt idx="13308" formatCode="General">
                  <c:v>13.308</c:v>
                </c:pt>
                <c:pt idx="13309" formatCode="General">
                  <c:v>13.308999999999999</c:v>
                </c:pt>
                <c:pt idx="13310" formatCode="General">
                  <c:v>13.31</c:v>
                </c:pt>
                <c:pt idx="13311" formatCode="General">
                  <c:v>13.311</c:v>
                </c:pt>
                <c:pt idx="13312" formatCode="General">
                  <c:v>13.311999999999999</c:v>
                </c:pt>
                <c:pt idx="13313" formatCode="General">
                  <c:v>13.313000000000001</c:v>
                </c:pt>
                <c:pt idx="13314" formatCode="General">
                  <c:v>13.314</c:v>
                </c:pt>
                <c:pt idx="13315" formatCode="General">
                  <c:v>13.315</c:v>
                </c:pt>
                <c:pt idx="13316" formatCode="General">
                  <c:v>13.316000000000001</c:v>
                </c:pt>
                <c:pt idx="13317" formatCode="General">
                  <c:v>13.317</c:v>
                </c:pt>
                <c:pt idx="13318" formatCode="General">
                  <c:v>13.318</c:v>
                </c:pt>
                <c:pt idx="13319" formatCode="General">
                  <c:v>13.319000000000001</c:v>
                </c:pt>
                <c:pt idx="13320" formatCode="General">
                  <c:v>13.32</c:v>
                </c:pt>
                <c:pt idx="13321" formatCode="General">
                  <c:v>13.321</c:v>
                </c:pt>
                <c:pt idx="13322" formatCode="General">
                  <c:v>13.321999999999999</c:v>
                </c:pt>
                <c:pt idx="13323" formatCode="General">
                  <c:v>13.323</c:v>
                </c:pt>
                <c:pt idx="13324" formatCode="General">
                  <c:v>13.324</c:v>
                </c:pt>
                <c:pt idx="13325" formatCode="General">
                  <c:v>13.324999999999999</c:v>
                </c:pt>
                <c:pt idx="13326" formatCode="General">
                  <c:v>13.326000000000001</c:v>
                </c:pt>
                <c:pt idx="13327" formatCode="General">
                  <c:v>13.327</c:v>
                </c:pt>
                <c:pt idx="13328" formatCode="General">
                  <c:v>13.327999999999999</c:v>
                </c:pt>
                <c:pt idx="13329" formatCode="General">
                  <c:v>13.329000000000001</c:v>
                </c:pt>
                <c:pt idx="13330" formatCode="General">
                  <c:v>13.33</c:v>
                </c:pt>
                <c:pt idx="13331" formatCode="General">
                  <c:v>13.331</c:v>
                </c:pt>
                <c:pt idx="13332" formatCode="General">
                  <c:v>13.332000000000001</c:v>
                </c:pt>
                <c:pt idx="13333" formatCode="General">
                  <c:v>13.333</c:v>
                </c:pt>
                <c:pt idx="13334" formatCode="General">
                  <c:v>13.334</c:v>
                </c:pt>
                <c:pt idx="13335" formatCode="General">
                  <c:v>13.335000000000001</c:v>
                </c:pt>
                <c:pt idx="13336" formatCode="General">
                  <c:v>13.336</c:v>
                </c:pt>
                <c:pt idx="13337" formatCode="General">
                  <c:v>13.337</c:v>
                </c:pt>
                <c:pt idx="13338" formatCode="General">
                  <c:v>13.337999999999999</c:v>
                </c:pt>
                <c:pt idx="13339" formatCode="General">
                  <c:v>13.339</c:v>
                </c:pt>
                <c:pt idx="13340" formatCode="General">
                  <c:v>13.34</c:v>
                </c:pt>
                <c:pt idx="13341" formatCode="General">
                  <c:v>13.340999999999999</c:v>
                </c:pt>
                <c:pt idx="13342" formatCode="General">
                  <c:v>13.342000000000001</c:v>
                </c:pt>
                <c:pt idx="13343" formatCode="General">
                  <c:v>13.343</c:v>
                </c:pt>
                <c:pt idx="13344" formatCode="General">
                  <c:v>13.343999999999999</c:v>
                </c:pt>
                <c:pt idx="13345" formatCode="General">
                  <c:v>13.345000000000001</c:v>
                </c:pt>
                <c:pt idx="13346" formatCode="General">
                  <c:v>13.346</c:v>
                </c:pt>
                <c:pt idx="13347" formatCode="General">
                  <c:v>13.347</c:v>
                </c:pt>
                <c:pt idx="13348" formatCode="General">
                  <c:v>13.348000000000001</c:v>
                </c:pt>
                <c:pt idx="13349" formatCode="General">
                  <c:v>13.349</c:v>
                </c:pt>
                <c:pt idx="13350" formatCode="General">
                  <c:v>13.35</c:v>
                </c:pt>
                <c:pt idx="13351" formatCode="General">
                  <c:v>13.351000000000001</c:v>
                </c:pt>
                <c:pt idx="13352" formatCode="General">
                  <c:v>13.352</c:v>
                </c:pt>
                <c:pt idx="13353" formatCode="General">
                  <c:v>13.353</c:v>
                </c:pt>
                <c:pt idx="13354" formatCode="General">
                  <c:v>13.353999999999999</c:v>
                </c:pt>
                <c:pt idx="13355" formatCode="General">
                  <c:v>13.355</c:v>
                </c:pt>
                <c:pt idx="13356" formatCode="General">
                  <c:v>13.356</c:v>
                </c:pt>
                <c:pt idx="13357" formatCode="General">
                  <c:v>13.356999999999999</c:v>
                </c:pt>
                <c:pt idx="13358" formatCode="General">
                  <c:v>13.358000000000001</c:v>
                </c:pt>
                <c:pt idx="13359" formatCode="General">
                  <c:v>13.359</c:v>
                </c:pt>
                <c:pt idx="13360" formatCode="General">
                  <c:v>13.36</c:v>
                </c:pt>
                <c:pt idx="13361" formatCode="General">
                  <c:v>13.361000000000001</c:v>
                </c:pt>
                <c:pt idx="13362" formatCode="General">
                  <c:v>13.362</c:v>
                </c:pt>
                <c:pt idx="13363" formatCode="General">
                  <c:v>13.363</c:v>
                </c:pt>
                <c:pt idx="13364" formatCode="General">
                  <c:v>13.364000000000001</c:v>
                </c:pt>
                <c:pt idx="13365" formatCode="General">
                  <c:v>13.365</c:v>
                </c:pt>
                <c:pt idx="13366" formatCode="General">
                  <c:v>13.366</c:v>
                </c:pt>
                <c:pt idx="13367" formatCode="General">
                  <c:v>13.367000000000001</c:v>
                </c:pt>
                <c:pt idx="13368" formatCode="General">
                  <c:v>13.368</c:v>
                </c:pt>
                <c:pt idx="13369" formatCode="General">
                  <c:v>13.369</c:v>
                </c:pt>
                <c:pt idx="13370" formatCode="General">
                  <c:v>13.37</c:v>
                </c:pt>
                <c:pt idx="13371" formatCode="General">
                  <c:v>13.371</c:v>
                </c:pt>
                <c:pt idx="13372" formatCode="General">
                  <c:v>13.372</c:v>
                </c:pt>
                <c:pt idx="13373" formatCode="General">
                  <c:v>13.372999999999999</c:v>
                </c:pt>
                <c:pt idx="13374" formatCode="General">
                  <c:v>13.374000000000001</c:v>
                </c:pt>
                <c:pt idx="13375" formatCode="General">
                  <c:v>13.375</c:v>
                </c:pt>
                <c:pt idx="13376" formatCode="General">
                  <c:v>13.375999999999999</c:v>
                </c:pt>
                <c:pt idx="13377" formatCode="General">
                  <c:v>13.377000000000001</c:v>
                </c:pt>
                <c:pt idx="13378" formatCode="General">
                  <c:v>13.378</c:v>
                </c:pt>
                <c:pt idx="13379" formatCode="General">
                  <c:v>13.379</c:v>
                </c:pt>
                <c:pt idx="13380" formatCode="General">
                  <c:v>13.38</c:v>
                </c:pt>
                <c:pt idx="13381" formatCode="General">
                  <c:v>13.381</c:v>
                </c:pt>
                <c:pt idx="13382" formatCode="General">
                  <c:v>13.382</c:v>
                </c:pt>
                <c:pt idx="13383" formatCode="General">
                  <c:v>13.382999999999999</c:v>
                </c:pt>
                <c:pt idx="13384" formatCode="General">
                  <c:v>13.384</c:v>
                </c:pt>
                <c:pt idx="13385" formatCode="General">
                  <c:v>13.385</c:v>
                </c:pt>
                <c:pt idx="13386" formatCode="General">
                  <c:v>13.385999999999999</c:v>
                </c:pt>
                <c:pt idx="13387" formatCode="General">
                  <c:v>13.387</c:v>
                </c:pt>
                <c:pt idx="13388" formatCode="General">
                  <c:v>13.388</c:v>
                </c:pt>
                <c:pt idx="13389" formatCode="General">
                  <c:v>13.388999999999999</c:v>
                </c:pt>
                <c:pt idx="13390" formatCode="General">
                  <c:v>13.39</c:v>
                </c:pt>
                <c:pt idx="13391" formatCode="General">
                  <c:v>13.391</c:v>
                </c:pt>
                <c:pt idx="13392" formatCode="General">
                  <c:v>13.391999999999999</c:v>
                </c:pt>
                <c:pt idx="13393" formatCode="General">
                  <c:v>13.393000000000001</c:v>
                </c:pt>
                <c:pt idx="13394" formatCode="General">
                  <c:v>13.394</c:v>
                </c:pt>
                <c:pt idx="13395" formatCode="General">
                  <c:v>13.395</c:v>
                </c:pt>
                <c:pt idx="13396" formatCode="General">
                  <c:v>13.396000000000001</c:v>
                </c:pt>
                <c:pt idx="13397" formatCode="General">
                  <c:v>13.397</c:v>
                </c:pt>
                <c:pt idx="13398" formatCode="General">
                  <c:v>13.398</c:v>
                </c:pt>
                <c:pt idx="13399" formatCode="General">
                  <c:v>13.398999999999999</c:v>
                </c:pt>
                <c:pt idx="13400" formatCode="General">
                  <c:v>13.4</c:v>
                </c:pt>
                <c:pt idx="13401" formatCode="General">
                  <c:v>13.401</c:v>
                </c:pt>
                <c:pt idx="13402" formatCode="General">
                  <c:v>13.401999999999999</c:v>
                </c:pt>
                <c:pt idx="13403" formatCode="General">
                  <c:v>13.403</c:v>
                </c:pt>
                <c:pt idx="13404" formatCode="General">
                  <c:v>13.404</c:v>
                </c:pt>
                <c:pt idx="13405" formatCode="General">
                  <c:v>13.404999999999999</c:v>
                </c:pt>
                <c:pt idx="13406" formatCode="General">
                  <c:v>13.406000000000001</c:v>
                </c:pt>
                <c:pt idx="13407" formatCode="General">
                  <c:v>13.407</c:v>
                </c:pt>
                <c:pt idx="13408" formatCode="General">
                  <c:v>13.407999999999999</c:v>
                </c:pt>
                <c:pt idx="13409" formatCode="General">
                  <c:v>13.409000000000001</c:v>
                </c:pt>
                <c:pt idx="13410" formatCode="General">
                  <c:v>13.41</c:v>
                </c:pt>
                <c:pt idx="13411" formatCode="General">
                  <c:v>13.411</c:v>
                </c:pt>
                <c:pt idx="13412" formatCode="General">
                  <c:v>13.412000000000001</c:v>
                </c:pt>
                <c:pt idx="13413" formatCode="General">
                  <c:v>13.413</c:v>
                </c:pt>
                <c:pt idx="13414" formatCode="General">
                  <c:v>13.414</c:v>
                </c:pt>
                <c:pt idx="13415" formatCode="General">
                  <c:v>13.414999999999999</c:v>
                </c:pt>
                <c:pt idx="13416" formatCode="General">
                  <c:v>13.416</c:v>
                </c:pt>
                <c:pt idx="13417" formatCode="General">
                  <c:v>13.417</c:v>
                </c:pt>
                <c:pt idx="13418" formatCode="General">
                  <c:v>13.417999999999999</c:v>
                </c:pt>
                <c:pt idx="13419" formatCode="General">
                  <c:v>13.419</c:v>
                </c:pt>
                <c:pt idx="13420" formatCode="General">
                  <c:v>13.42</c:v>
                </c:pt>
                <c:pt idx="13421" formatCode="General">
                  <c:v>13.420999999999999</c:v>
                </c:pt>
                <c:pt idx="13422" formatCode="General">
                  <c:v>13.422000000000001</c:v>
                </c:pt>
                <c:pt idx="13423" formatCode="General">
                  <c:v>13.423</c:v>
                </c:pt>
                <c:pt idx="13424" formatCode="General">
                  <c:v>13.423999999999999</c:v>
                </c:pt>
                <c:pt idx="13425" formatCode="General">
                  <c:v>13.425000000000001</c:v>
                </c:pt>
                <c:pt idx="13426" formatCode="General">
                  <c:v>13.426</c:v>
                </c:pt>
                <c:pt idx="13427" formatCode="General">
                  <c:v>13.427</c:v>
                </c:pt>
                <c:pt idx="13428" formatCode="General">
                  <c:v>13.428000000000001</c:v>
                </c:pt>
                <c:pt idx="13429" formatCode="General">
                  <c:v>13.429</c:v>
                </c:pt>
                <c:pt idx="13430" formatCode="General">
                  <c:v>13.43</c:v>
                </c:pt>
                <c:pt idx="13431" formatCode="General">
                  <c:v>13.430999999999999</c:v>
                </c:pt>
                <c:pt idx="13432" formatCode="General">
                  <c:v>13.432</c:v>
                </c:pt>
                <c:pt idx="13433" formatCode="General">
                  <c:v>13.433</c:v>
                </c:pt>
                <c:pt idx="13434" formatCode="General">
                  <c:v>13.433999999999999</c:v>
                </c:pt>
                <c:pt idx="13435" formatCode="General">
                  <c:v>13.435</c:v>
                </c:pt>
                <c:pt idx="13436" formatCode="General">
                  <c:v>13.436</c:v>
                </c:pt>
                <c:pt idx="13437" formatCode="General">
                  <c:v>13.436999999999999</c:v>
                </c:pt>
                <c:pt idx="13438" formatCode="General">
                  <c:v>13.438000000000001</c:v>
                </c:pt>
                <c:pt idx="13439" formatCode="General">
                  <c:v>13.439</c:v>
                </c:pt>
                <c:pt idx="13440" formatCode="General">
                  <c:v>13.44</c:v>
                </c:pt>
                <c:pt idx="13441" formatCode="General">
                  <c:v>13.441000000000001</c:v>
                </c:pt>
                <c:pt idx="13442" formatCode="General">
                  <c:v>13.442</c:v>
                </c:pt>
                <c:pt idx="13443" formatCode="General">
                  <c:v>13.443</c:v>
                </c:pt>
                <c:pt idx="13444" formatCode="General">
                  <c:v>13.444000000000001</c:v>
                </c:pt>
                <c:pt idx="13445" formatCode="General">
                  <c:v>13.445</c:v>
                </c:pt>
                <c:pt idx="13446" formatCode="General">
                  <c:v>13.446</c:v>
                </c:pt>
                <c:pt idx="13447" formatCode="General">
                  <c:v>13.446999999999999</c:v>
                </c:pt>
                <c:pt idx="13448" formatCode="General">
                  <c:v>13.448</c:v>
                </c:pt>
                <c:pt idx="13449" formatCode="General">
                  <c:v>13.449</c:v>
                </c:pt>
                <c:pt idx="13450" formatCode="General">
                  <c:v>13.45</c:v>
                </c:pt>
                <c:pt idx="13451" formatCode="General">
                  <c:v>13.451000000000001</c:v>
                </c:pt>
                <c:pt idx="13452" formatCode="General">
                  <c:v>13.452</c:v>
                </c:pt>
                <c:pt idx="13453" formatCode="General">
                  <c:v>13.452999999999999</c:v>
                </c:pt>
                <c:pt idx="13454" formatCode="General">
                  <c:v>13.454000000000001</c:v>
                </c:pt>
                <c:pt idx="13455" formatCode="General">
                  <c:v>13.455</c:v>
                </c:pt>
                <c:pt idx="13456" formatCode="General">
                  <c:v>13.456</c:v>
                </c:pt>
                <c:pt idx="13457" formatCode="General">
                  <c:v>13.457000000000001</c:v>
                </c:pt>
                <c:pt idx="13458" formatCode="General">
                  <c:v>13.458</c:v>
                </c:pt>
                <c:pt idx="13459" formatCode="General">
                  <c:v>13.459</c:v>
                </c:pt>
                <c:pt idx="13460" formatCode="General">
                  <c:v>13.46</c:v>
                </c:pt>
                <c:pt idx="13461" formatCode="General">
                  <c:v>13.461</c:v>
                </c:pt>
                <c:pt idx="13462" formatCode="General">
                  <c:v>13.462</c:v>
                </c:pt>
                <c:pt idx="13463" formatCode="General">
                  <c:v>13.462999999999999</c:v>
                </c:pt>
                <c:pt idx="13464" formatCode="General">
                  <c:v>13.464</c:v>
                </c:pt>
                <c:pt idx="13465" formatCode="General">
                  <c:v>13.465</c:v>
                </c:pt>
                <c:pt idx="13466" formatCode="General">
                  <c:v>13.465999999999999</c:v>
                </c:pt>
                <c:pt idx="13467" formatCode="General">
                  <c:v>13.467000000000001</c:v>
                </c:pt>
                <c:pt idx="13468" formatCode="General">
                  <c:v>13.468</c:v>
                </c:pt>
                <c:pt idx="13469" formatCode="General">
                  <c:v>13.468999999999999</c:v>
                </c:pt>
                <c:pt idx="13470" formatCode="General">
                  <c:v>13.47</c:v>
                </c:pt>
                <c:pt idx="13471" formatCode="General">
                  <c:v>13.471</c:v>
                </c:pt>
                <c:pt idx="13472" formatCode="General">
                  <c:v>13.472</c:v>
                </c:pt>
                <c:pt idx="13473" formatCode="General">
                  <c:v>13.473000000000001</c:v>
                </c:pt>
                <c:pt idx="13474" formatCode="General">
                  <c:v>13.474</c:v>
                </c:pt>
                <c:pt idx="13475" formatCode="General">
                  <c:v>13.475</c:v>
                </c:pt>
                <c:pt idx="13476" formatCode="General">
                  <c:v>13.476000000000001</c:v>
                </c:pt>
                <c:pt idx="13477" formatCode="General">
                  <c:v>13.477</c:v>
                </c:pt>
                <c:pt idx="13478" formatCode="General">
                  <c:v>13.478</c:v>
                </c:pt>
                <c:pt idx="13479" formatCode="General">
                  <c:v>13.478999999999999</c:v>
                </c:pt>
                <c:pt idx="13480" formatCode="General">
                  <c:v>13.48</c:v>
                </c:pt>
                <c:pt idx="13481" formatCode="General">
                  <c:v>13.481</c:v>
                </c:pt>
                <c:pt idx="13482" formatCode="General">
                  <c:v>13.481999999999999</c:v>
                </c:pt>
                <c:pt idx="13483" formatCode="General">
                  <c:v>13.483000000000001</c:v>
                </c:pt>
                <c:pt idx="13484" formatCode="General">
                  <c:v>13.484</c:v>
                </c:pt>
                <c:pt idx="13485" formatCode="General">
                  <c:v>13.484999999999999</c:v>
                </c:pt>
                <c:pt idx="13486" formatCode="General">
                  <c:v>13.486000000000001</c:v>
                </c:pt>
                <c:pt idx="13487" formatCode="General">
                  <c:v>13.487</c:v>
                </c:pt>
                <c:pt idx="13488" formatCode="General">
                  <c:v>13.488</c:v>
                </c:pt>
                <c:pt idx="13489" formatCode="General">
                  <c:v>13.489000000000001</c:v>
                </c:pt>
                <c:pt idx="13490" formatCode="General">
                  <c:v>13.49</c:v>
                </c:pt>
                <c:pt idx="13491" formatCode="General">
                  <c:v>13.491</c:v>
                </c:pt>
                <c:pt idx="13492" formatCode="General">
                  <c:v>13.492000000000001</c:v>
                </c:pt>
                <c:pt idx="13493" formatCode="General">
                  <c:v>13.493</c:v>
                </c:pt>
                <c:pt idx="13494" formatCode="General">
                  <c:v>13.494</c:v>
                </c:pt>
                <c:pt idx="13495" formatCode="General">
                  <c:v>13.494999999999999</c:v>
                </c:pt>
                <c:pt idx="13496" formatCode="General">
                  <c:v>13.496</c:v>
                </c:pt>
                <c:pt idx="13497" formatCode="General">
                  <c:v>13.497</c:v>
                </c:pt>
                <c:pt idx="13498" formatCode="General">
                  <c:v>13.497999999999999</c:v>
                </c:pt>
                <c:pt idx="13499" formatCode="General">
                  <c:v>13.499000000000001</c:v>
                </c:pt>
                <c:pt idx="13500" formatCode="General">
                  <c:v>13.5</c:v>
                </c:pt>
                <c:pt idx="13501" formatCode="General">
                  <c:v>13.500999999999999</c:v>
                </c:pt>
                <c:pt idx="13502" formatCode="General">
                  <c:v>13.502000000000001</c:v>
                </c:pt>
                <c:pt idx="13503" formatCode="General">
                  <c:v>13.503</c:v>
                </c:pt>
                <c:pt idx="13504" formatCode="General">
                  <c:v>13.504</c:v>
                </c:pt>
                <c:pt idx="13505" formatCode="General">
                  <c:v>13.505000000000001</c:v>
                </c:pt>
                <c:pt idx="13506" formatCode="General">
                  <c:v>13.506</c:v>
                </c:pt>
                <c:pt idx="13507" formatCode="General">
                  <c:v>13.507</c:v>
                </c:pt>
                <c:pt idx="13508" formatCode="General">
                  <c:v>13.507999999999999</c:v>
                </c:pt>
                <c:pt idx="13509" formatCode="General">
                  <c:v>13.509</c:v>
                </c:pt>
                <c:pt idx="13510" formatCode="General">
                  <c:v>13.51</c:v>
                </c:pt>
                <c:pt idx="13511" formatCode="General">
                  <c:v>13.510999999999999</c:v>
                </c:pt>
                <c:pt idx="13512" formatCode="General">
                  <c:v>13.512</c:v>
                </c:pt>
                <c:pt idx="13513" formatCode="General">
                  <c:v>13.513</c:v>
                </c:pt>
                <c:pt idx="13514" formatCode="General">
                  <c:v>13.513999999999999</c:v>
                </c:pt>
                <c:pt idx="13515" formatCode="General">
                  <c:v>13.515000000000001</c:v>
                </c:pt>
                <c:pt idx="13516" formatCode="General">
                  <c:v>13.516</c:v>
                </c:pt>
                <c:pt idx="13517" formatCode="General">
                  <c:v>13.516999999999999</c:v>
                </c:pt>
                <c:pt idx="13518" formatCode="General">
                  <c:v>13.518000000000001</c:v>
                </c:pt>
                <c:pt idx="13519" formatCode="General">
                  <c:v>13.519</c:v>
                </c:pt>
                <c:pt idx="13520" formatCode="General">
                  <c:v>13.52</c:v>
                </c:pt>
                <c:pt idx="13521" formatCode="General">
                  <c:v>13.521000000000001</c:v>
                </c:pt>
                <c:pt idx="13522" formatCode="General">
                  <c:v>13.522</c:v>
                </c:pt>
                <c:pt idx="13523" formatCode="General">
                  <c:v>13.523</c:v>
                </c:pt>
                <c:pt idx="13524" formatCode="General">
                  <c:v>13.523999999999999</c:v>
                </c:pt>
                <c:pt idx="13525" formatCode="General">
                  <c:v>13.525</c:v>
                </c:pt>
                <c:pt idx="13526" formatCode="General">
                  <c:v>13.526</c:v>
                </c:pt>
                <c:pt idx="13527" formatCode="General">
                  <c:v>13.526999999999999</c:v>
                </c:pt>
                <c:pt idx="13528" formatCode="General">
                  <c:v>13.528</c:v>
                </c:pt>
                <c:pt idx="13529" formatCode="General">
                  <c:v>13.529</c:v>
                </c:pt>
                <c:pt idx="13530" formatCode="General">
                  <c:v>13.53</c:v>
                </c:pt>
                <c:pt idx="13531" formatCode="General">
                  <c:v>13.531000000000001</c:v>
                </c:pt>
                <c:pt idx="13532" formatCode="General">
                  <c:v>13.532</c:v>
                </c:pt>
                <c:pt idx="13533" formatCode="General">
                  <c:v>13.532999999999999</c:v>
                </c:pt>
                <c:pt idx="13534" formatCode="General">
                  <c:v>13.534000000000001</c:v>
                </c:pt>
                <c:pt idx="13535" formatCode="General">
                  <c:v>13.535</c:v>
                </c:pt>
                <c:pt idx="13536" formatCode="General">
                  <c:v>13.536</c:v>
                </c:pt>
                <c:pt idx="13537" formatCode="General">
                  <c:v>13.537000000000001</c:v>
                </c:pt>
                <c:pt idx="13538" formatCode="General">
                  <c:v>13.538</c:v>
                </c:pt>
                <c:pt idx="13539" formatCode="General">
                  <c:v>13.539</c:v>
                </c:pt>
                <c:pt idx="13540" formatCode="General">
                  <c:v>13.54</c:v>
                </c:pt>
                <c:pt idx="13541" formatCode="General">
                  <c:v>13.541</c:v>
                </c:pt>
                <c:pt idx="13542" formatCode="General">
                  <c:v>13.542</c:v>
                </c:pt>
                <c:pt idx="13543" formatCode="General">
                  <c:v>13.542999999999999</c:v>
                </c:pt>
                <c:pt idx="13544" formatCode="General">
                  <c:v>13.544</c:v>
                </c:pt>
                <c:pt idx="13545" formatCode="General">
                  <c:v>13.545</c:v>
                </c:pt>
                <c:pt idx="13546" formatCode="General">
                  <c:v>13.545999999999999</c:v>
                </c:pt>
                <c:pt idx="13547" formatCode="General">
                  <c:v>13.547000000000001</c:v>
                </c:pt>
                <c:pt idx="13548" formatCode="General">
                  <c:v>13.548</c:v>
                </c:pt>
                <c:pt idx="13549" formatCode="General">
                  <c:v>13.548999999999999</c:v>
                </c:pt>
                <c:pt idx="13550" formatCode="General">
                  <c:v>13.55</c:v>
                </c:pt>
                <c:pt idx="13551" formatCode="General">
                  <c:v>13.551</c:v>
                </c:pt>
                <c:pt idx="13552" formatCode="General">
                  <c:v>13.552</c:v>
                </c:pt>
                <c:pt idx="13553" formatCode="General">
                  <c:v>13.553000000000001</c:v>
                </c:pt>
                <c:pt idx="13554" formatCode="General">
                  <c:v>13.554</c:v>
                </c:pt>
                <c:pt idx="13555" formatCode="General">
                  <c:v>13.555</c:v>
                </c:pt>
                <c:pt idx="13556" formatCode="General">
                  <c:v>13.555999999999999</c:v>
                </c:pt>
                <c:pt idx="13557" formatCode="General">
                  <c:v>13.557</c:v>
                </c:pt>
                <c:pt idx="13558" formatCode="General">
                  <c:v>13.558</c:v>
                </c:pt>
                <c:pt idx="13559" formatCode="General">
                  <c:v>13.558999999999999</c:v>
                </c:pt>
                <c:pt idx="13560" formatCode="General">
                  <c:v>13.56</c:v>
                </c:pt>
                <c:pt idx="13561" formatCode="General">
                  <c:v>13.561</c:v>
                </c:pt>
                <c:pt idx="13562" formatCode="General">
                  <c:v>13.561999999999999</c:v>
                </c:pt>
                <c:pt idx="13563" formatCode="General">
                  <c:v>13.563000000000001</c:v>
                </c:pt>
                <c:pt idx="13564" formatCode="General">
                  <c:v>13.564</c:v>
                </c:pt>
                <c:pt idx="13565" formatCode="General">
                  <c:v>13.565</c:v>
                </c:pt>
                <c:pt idx="13566" formatCode="General">
                  <c:v>13.566000000000001</c:v>
                </c:pt>
                <c:pt idx="13567" formatCode="General">
                  <c:v>13.567</c:v>
                </c:pt>
                <c:pt idx="13568" formatCode="General">
                  <c:v>13.568</c:v>
                </c:pt>
                <c:pt idx="13569" formatCode="General">
                  <c:v>13.569000000000001</c:v>
                </c:pt>
                <c:pt idx="13570" formatCode="General">
                  <c:v>13.57</c:v>
                </c:pt>
                <c:pt idx="13571" formatCode="General">
                  <c:v>13.571</c:v>
                </c:pt>
                <c:pt idx="13572" formatCode="General">
                  <c:v>13.571999999999999</c:v>
                </c:pt>
                <c:pt idx="13573" formatCode="General">
                  <c:v>13.573</c:v>
                </c:pt>
                <c:pt idx="13574" formatCode="General">
                  <c:v>13.574</c:v>
                </c:pt>
                <c:pt idx="13575" formatCode="General">
                  <c:v>13.574999999999999</c:v>
                </c:pt>
                <c:pt idx="13576" formatCode="General">
                  <c:v>13.576000000000001</c:v>
                </c:pt>
                <c:pt idx="13577" formatCode="General">
                  <c:v>13.577</c:v>
                </c:pt>
                <c:pt idx="13578" formatCode="General">
                  <c:v>13.577999999999999</c:v>
                </c:pt>
                <c:pt idx="13579" formatCode="General">
                  <c:v>13.579000000000001</c:v>
                </c:pt>
                <c:pt idx="13580" formatCode="General">
                  <c:v>13.58</c:v>
                </c:pt>
                <c:pt idx="13581" formatCode="General">
                  <c:v>13.581</c:v>
                </c:pt>
                <c:pt idx="13582" formatCode="General">
                  <c:v>13.582000000000001</c:v>
                </c:pt>
                <c:pt idx="13583" formatCode="General">
                  <c:v>13.583</c:v>
                </c:pt>
                <c:pt idx="13584" formatCode="General">
                  <c:v>13.584</c:v>
                </c:pt>
                <c:pt idx="13585" formatCode="General">
                  <c:v>13.585000000000001</c:v>
                </c:pt>
                <c:pt idx="13586" formatCode="General">
                  <c:v>13.586</c:v>
                </c:pt>
                <c:pt idx="13587" formatCode="General">
                  <c:v>13.587</c:v>
                </c:pt>
                <c:pt idx="13588" formatCode="General">
                  <c:v>13.587999999999999</c:v>
                </c:pt>
                <c:pt idx="13589" formatCode="General">
                  <c:v>13.589</c:v>
                </c:pt>
                <c:pt idx="13590" formatCode="General">
                  <c:v>13.59</c:v>
                </c:pt>
                <c:pt idx="13591" formatCode="General">
                  <c:v>13.590999999999999</c:v>
                </c:pt>
                <c:pt idx="13592" formatCode="General">
                  <c:v>13.592000000000001</c:v>
                </c:pt>
                <c:pt idx="13593" formatCode="General">
                  <c:v>13.593</c:v>
                </c:pt>
                <c:pt idx="13594" formatCode="General">
                  <c:v>13.593999999999999</c:v>
                </c:pt>
                <c:pt idx="13595" formatCode="General">
                  <c:v>13.595000000000001</c:v>
                </c:pt>
                <c:pt idx="13596" formatCode="General">
                  <c:v>13.596</c:v>
                </c:pt>
                <c:pt idx="13597" formatCode="General">
                  <c:v>13.597</c:v>
                </c:pt>
                <c:pt idx="13598" formatCode="General">
                  <c:v>13.598000000000001</c:v>
                </c:pt>
                <c:pt idx="13599" formatCode="General">
                  <c:v>13.599</c:v>
                </c:pt>
                <c:pt idx="13600" formatCode="General">
                  <c:v>13.6</c:v>
                </c:pt>
                <c:pt idx="13601" formatCode="General">
                  <c:v>13.601000000000001</c:v>
                </c:pt>
                <c:pt idx="13602" formatCode="General">
                  <c:v>13.602</c:v>
                </c:pt>
                <c:pt idx="13603" formatCode="General">
                  <c:v>13.603</c:v>
                </c:pt>
                <c:pt idx="13604" formatCode="General">
                  <c:v>13.603999999999999</c:v>
                </c:pt>
                <c:pt idx="13605" formatCode="General">
                  <c:v>13.605</c:v>
                </c:pt>
                <c:pt idx="13606" formatCode="General">
                  <c:v>13.606</c:v>
                </c:pt>
                <c:pt idx="13607" formatCode="General">
                  <c:v>13.606999999999999</c:v>
                </c:pt>
                <c:pt idx="13608" formatCode="General">
                  <c:v>13.608000000000001</c:v>
                </c:pt>
                <c:pt idx="13609" formatCode="General">
                  <c:v>13.609</c:v>
                </c:pt>
                <c:pt idx="13610" formatCode="General">
                  <c:v>13.61</c:v>
                </c:pt>
                <c:pt idx="13611" formatCode="General">
                  <c:v>13.611000000000001</c:v>
                </c:pt>
                <c:pt idx="13612" formatCode="General">
                  <c:v>13.612</c:v>
                </c:pt>
                <c:pt idx="13613" formatCode="General">
                  <c:v>13.613</c:v>
                </c:pt>
                <c:pt idx="13614" formatCode="General">
                  <c:v>13.614000000000001</c:v>
                </c:pt>
                <c:pt idx="13615" formatCode="General">
                  <c:v>13.615</c:v>
                </c:pt>
                <c:pt idx="13616" formatCode="General">
                  <c:v>13.616</c:v>
                </c:pt>
                <c:pt idx="13617" formatCode="General">
                  <c:v>13.617000000000001</c:v>
                </c:pt>
                <c:pt idx="13618" formatCode="General">
                  <c:v>13.618</c:v>
                </c:pt>
                <c:pt idx="13619" formatCode="General">
                  <c:v>13.619</c:v>
                </c:pt>
                <c:pt idx="13620" formatCode="General">
                  <c:v>13.62</c:v>
                </c:pt>
                <c:pt idx="13621" formatCode="General">
                  <c:v>13.621</c:v>
                </c:pt>
                <c:pt idx="13622" formatCode="General">
                  <c:v>13.622</c:v>
                </c:pt>
                <c:pt idx="13623" formatCode="General">
                  <c:v>13.622999999999999</c:v>
                </c:pt>
                <c:pt idx="13624" formatCode="General">
                  <c:v>13.624000000000001</c:v>
                </c:pt>
                <c:pt idx="13625" formatCode="General">
                  <c:v>13.625</c:v>
                </c:pt>
                <c:pt idx="13626" formatCode="General">
                  <c:v>13.625999999999999</c:v>
                </c:pt>
                <c:pt idx="13627" formatCode="General">
                  <c:v>13.627000000000001</c:v>
                </c:pt>
                <c:pt idx="13628" formatCode="General">
                  <c:v>13.628</c:v>
                </c:pt>
                <c:pt idx="13629" formatCode="General">
                  <c:v>13.629</c:v>
                </c:pt>
                <c:pt idx="13630" formatCode="General">
                  <c:v>13.63</c:v>
                </c:pt>
                <c:pt idx="13631" formatCode="General">
                  <c:v>13.631</c:v>
                </c:pt>
                <c:pt idx="13632" formatCode="General">
                  <c:v>13.632</c:v>
                </c:pt>
                <c:pt idx="13633" formatCode="General">
                  <c:v>13.632999999999999</c:v>
                </c:pt>
                <c:pt idx="13634" formatCode="General">
                  <c:v>13.634</c:v>
                </c:pt>
                <c:pt idx="13635" formatCode="General">
                  <c:v>13.635</c:v>
                </c:pt>
                <c:pt idx="13636" formatCode="General">
                  <c:v>13.635999999999999</c:v>
                </c:pt>
                <c:pt idx="13637" formatCode="General">
                  <c:v>13.637</c:v>
                </c:pt>
                <c:pt idx="13638" formatCode="General">
                  <c:v>13.638</c:v>
                </c:pt>
                <c:pt idx="13639" formatCode="General">
                  <c:v>13.638999999999999</c:v>
                </c:pt>
                <c:pt idx="13640" formatCode="General">
                  <c:v>13.64</c:v>
                </c:pt>
                <c:pt idx="13641" formatCode="General">
                  <c:v>13.641</c:v>
                </c:pt>
                <c:pt idx="13642" formatCode="General">
                  <c:v>13.641999999999999</c:v>
                </c:pt>
                <c:pt idx="13643" formatCode="General">
                  <c:v>13.643000000000001</c:v>
                </c:pt>
                <c:pt idx="13644" formatCode="General">
                  <c:v>13.644</c:v>
                </c:pt>
                <c:pt idx="13645" formatCode="General">
                  <c:v>13.645</c:v>
                </c:pt>
                <c:pt idx="13646" formatCode="General">
                  <c:v>13.646000000000001</c:v>
                </c:pt>
                <c:pt idx="13647" formatCode="General">
                  <c:v>13.647</c:v>
                </c:pt>
                <c:pt idx="13648" formatCode="General">
                  <c:v>13.648</c:v>
                </c:pt>
                <c:pt idx="13649" formatCode="General">
                  <c:v>13.648999999999999</c:v>
                </c:pt>
                <c:pt idx="13650" formatCode="General">
                  <c:v>13.65</c:v>
                </c:pt>
                <c:pt idx="13651" formatCode="General">
                  <c:v>13.651</c:v>
                </c:pt>
                <c:pt idx="13652" formatCode="General">
                  <c:v>13.651999999999999</c:v>
                </c:pt>
                <c:pt idx="13653" formatCode="General">
                  <c:v>13.653</c:v>
                </c:pt>
                <c:pt idx="13654" formatCode="General">
                  <c:v>13.654</c:v>
                </c:pt>
                <c:pt idx="13655" formatCode="General">
                  <c:v>13.654999999999999</c:v>
                </c:pt>
                <c:pt idx="13656" formatCode="General">
                  <c:v>13.656000000000001</c:v>
                </c:pt>
                <c:pt idx="13657" formatCode="General">
                  <c:v>13.657</c:v>
                </c:pt>
                <c:pt idx="13658" formatCode="General">
                  <c:v>13.657999999999999</c:v>
                </c:pt>
                <c:pt idx="13659" formatCode="General">
                  <c:v>13.659000000000001</c:v>
                </c:pt>
                <c:pt idx="13660" formatCode="General">
                  <c:v>13.66</c:v>
                </c:pt>
                <c:pt idx="13661" formatCode="General">
                  <c:v>13.661</c:v>
                </c:pt>
                <c:pt idx="13662" formatCode="General">
                  <c:v>13.662000000000001</c:v>
                </c:pt>
                <c:pt idx="13663" formatCode="General">
                  <c:v>13.663</c:v>
                </c:pt>
                <c:pt idx="13664" formatCode="General">
                  <c:v>13.664</c:v>
                </c:pt>
                <c:pt idx="13665" formatCode="General">
                  <c:v>13.664999999999999</c:v>
                </c:pt>
                <c:pt idx="13666" formatCode="General">
                  <c:v>13.666</c:v>
                </c:pt>
                <c:pt idx="13667" formatCode="General">
                  <c:v>13.667</c:v>
                </c:pt>
                <c:pt idx="13668" formatCode="General">
                  <c:v>13.667999999999999</c:v>
                </c:pt>
                <c:pt idx="13669" formatCode="General">
                  <c:v>13.669</c:v>
                </c:pt>
                <c:pt idx="13670" formatCode="General">
                  <c:v>13.67</c:v>
                </c:pt>
                <c:pt idx="13671" formatCode="General">
                  <c:v>13.670999999999999</c:v>
                </c:pt>
                <c:pt idx="13672" formatCode="General">
                  <c:v>13.672000000000001</c:v>
                </c:pt>
                <c:pt idx="13673" formatCode="General">
                  <c:v>13.673</c:v>
                </c:pt>
                <c:pt idx="13674" formatCode="General">
                  <c:v>13.673999999999999</c:v>
                </c:pt>
                <c:pt idx="13675" formatCode="General">
                  <c:v>13.675000000000001</c:v>
                </c:pt>
                <c:pt idx="13676" formatCode="General">
                  <c:v>13.676</c:v>
                </c:pt>
                <c:pt idx="13677" formatCode="General">
                  <c:v>13.677</c:v>
                </c:pt>
                <c:pt idx="13678" formatCode="General">
                  <c:v>13.678000000000001</c:v>
                </c:pt>
                <c:pt idx="13679" formatCode="General">
                  <c:v>13.679</c:v>
                </c:pt>
                <c:pt idx="13680" formatCode="General">
                  <c:v>13.68</c:v>
                </c:pt>
                <c:pt idx="13681" formatCode="General">
                  <c:v>13.680999999999999</c:v>
                </c:pt>
                <c:pt idx="13682" formatCode="General">
                  <c:v>13.682</c:v>
                </c:pt>
                <c:pt idx="13683" formatCode="General">
                  <c:v>13.683</c:v>
                </c:pt>
                <c:pt idx="13684" formatCode="General">
                  <c:v>13.683999999999999</c:v>
                </c:pt>
                <c:pt idx="13685" formatCode="General">
                  <c:v>13.685</c:v>
                </c:pt>
                <c:pt idx="13686" formatCode="General">
                  <c:v>13.686</c:v>
                </c:pt>
                <c:pt idx="13687" formatCode="General">
                  <c:v>13.686999999999999</c:v>
                </c:pt>
                <c:pt idx="13688" formatCode="General">
                  <c:v>13.688000000000001</c:v>
                </c:pt>
                <c:pt idx="13689" formatCode="General">
                  <c:v>13.689</c:v>
                </c:pt>
                <c:pt idx="13690" formatCode="General">
                  <c:v>13.69</c:v>
                </c:pt>
                <c:pt idx="13691" formatCode="General">
                  <c:v>13.691000000000001</c:v>
                </c:pt>
                <c:pt idx="13692" formatCode="General">
                  <c:v>13.692</c:v>
                </c:pt>
                <c:pt idx="13693" formatCode="General">
                  <c:v>13.693</c:v>
                </c:pt>
                <c:pt idx="13694" formatCode="General">
                  <c:v>13.694000000000001</c:v>
                </c:pt>
                <c:pt idx="13695" formatCode="General">
                  <c:v>13.695</c:v>
                </c:pt>
                <c:pt idx="13696" formatCode="General">
                  <c:v>13.696</c:v>
                </c:pt>
                <c:pt idx="13697" formatCode="General">
                  <c:v>13.696999999999999</c:v>
                </c:pt>
                <c:pt idx="13698" formatCode="General">
                  <c:v>13.698</c:v>
                </c:pt>
                <c:pt idx="13699" formatCode="General">
                  <c:v>13.699</c:v>
                </c:pt>
                <c:pt idx="13700" formatCode="General">
                  <c:v>13.7</c:v>
                </c:pt>
                <c:pt idx="13701" formatCode="General">
                  <c:v>13.701000000000001</c:v>
                </c:pt>
                <c:pt idx="13702" formatCode="General">
                  <c:v>13.702</c:v>
                </c:pt>
                <c:pt idx="13703" formatCode="General">
                  <c:v>13.702999999999999</c:v>
                </c:pt>
                <c:pt idx="13704" formatCode="General">
                  <c:v>13.704000000000001</c:v>
                </c:pt>
                <c:pt idx="13705" formatCode="General">
                  <c:v>13.705</c:v>
                </c:pt>
                <c:pt idx="13706" formatCode="General">
                  <c:v>13.706</c:v>
                </c:pt>
                <c:pt idx="13707" formatCode="General">
                  <c:v>13.707000000000001</c:v>
                </c:pt>
                <c:pt idx="13708" formatCode="General">
                  <c:v>13.708</c:v>
                </c:pt>
                <c:pt idx="13709" formatCode="General">
                  <c:v>13.709</c:v>
                </c:pt>
                <c:pt idx="13710" formatCode="General">
                  <c:v>13.71</c:v>
                </c:pt>
                <c:pt idx="13711" formatCode="General">
                  <c:v>13.711</c:v>
                </c:pt>
                <c:pt idx="13712" formatCode="General">
                  <c:v>13.712</c:v>
                </c:pt>
                <c:pt idx="13713" formatCode="General">
                  <c:v>13.712999999999999</c:v>
                </c:pt>
                <c:pt idx="13714" formatCode="General">
                  <c:v>13.714</c:v>
                </c:pt>
                <c:pt idx="13715" formatCode="General">
                  <c:v>13.715</c:v>
                </c:pt>
                <c:pt idx="13716" formatCode="General">
                  <c:v>13.715999999999999</c:v>
                </c:pt>
                <c:pt idx="13717" formatCode="General">
                  <c:v>13.717000000000001</c:v>
                </c:pt>
                <c:pt idx="13718" formatCode="General">
                  <c:v>13.718</c:v>
                </c:pt>
                <c:pt idx="13719" formatCode="General">
                  <c:v>13.718999999999999</c:v>
                </c:pt>
                <c:pt idx="13720" formatCode="General">
                  <c:v>13.72</c:v>
                </c:pt>
                <c:pt idx="13721" formatCode="General">
                  <c:v>13.721</c:v>
                </c:pt>
                <c:pt idx="13722" formatCode="General">
                  <c:v>13.722</c:v>
                </c:pt>
                <c:pt idx="13723" formatCode="General">
                  <c:v>13.723000000000001</c:v>
                </c:pt>
                <c:pt idx="13724" formatCode="General">
                  <c:v>13.724</c:v>
                </c:pt>
                <c:pt idx="13725" formatCode="General">
                  <c:v>13.725</c:v>
                </c:pt>
                <c:pt idx="13726" formatCode="General">
                  <c:v>13.726000000000001</c:v>
                </c:pt>
                <c:pt idx="13727" formatCode="General">
                  <c:v>13.727</c:v>
                </c:pt>
                <c:pt idx="13728" formatCode="General">
                  <c:v>13.728</c:v>
                </c:pt>
                <c:pt idx="13729" formatCode="General">
                  <c:v>13.728999999999999</c:v>
                </c:pt>
                <c:pt idx="13730" formatCode="General">
                  <c:v>13.73</c:v>
                </c:pt>
                <c:pt idx="13731" formatCode="General">
                  <c:v>13.731</c:v>
                </c:pt>
                <c:pt idx="13732" formatCode="General">
                  <c:v>13.731999999999999</c:v>
                </c:pt>
                <c:pt idx="13733" formatCode="General">
                  <c:v>13.733000000000001</c:v>
                </c:pt>
                <c:pt idx="13734" formatCode="General">
                  <c:v>13.734</c:v>
                </c:pt>
                <c:pt idx="13735" formatCode="General">
                  <c:v>13.734999999999999</c:v>
                </c:pt>
                <c:pt idx="13736" formatCode="General">
                  <c:v>13.736000000000001</c:v>
                </c:pt>
                <c:pt idx="13737" formatCode="General">
                  <c:v>13.737</c:v>
                </c:pt>
                <c:pt idx="13738" formatCode="General">
                  <c:v>13.738</c:v>
                </c:pt>
                <c:pt idx="13739" formatCode="General">
                  <c:v>13.739000000000001</c:v>
                </c:pt>
                <c:pt idx="13740" formatCode="General">
                  <c:v>13.74</c:v>
                </c:pt>
                <c:pt idx="13741" formatCode="General">
                  <c:v>13.741</c:v>
                </c:pt>
                <c:pt idx="13742" formatCode="General">
                  <c:v>13.742000000000001</c:v>
                </c:pt>
                <c:pt idx="13743" formatCode="General">
                  <c:v>13.743</c:v>
                </c:pt>
                <c:pt idx="13744" formatCode="General">
                  <c:v>13.744</c:v>
                </c:pt>
                <c:pt idx="13745" formatCode="General">
                  <c:v>13.744999999999999</c:v>
                </c:pt>
                <c:pt idx="13746" formatCode="General">
                  <c:v>13.746</c:v>
                </c:pt>
                <c:pt idx="13747" formatCode="General">
                  <c:v>13.747</c:v>
                </c:pt>
                <c:pt idx="13748" formatCode="General">
                  <c:v>13.747999999999999</c:v>
                </c:pt>
                <c:pt idx="13749" formatCode="General">
                  <c:v>13.749000000000001</c:v>
                </c:pt>
                <c:pt idx="13750" formatCode="General">
                  <c:v>13.75</c:v>
                </c:pt>
                <c:pt idx="13751" formatCode="General">
                  <c:v>13.750999999999999</c:v>
                </c:pt>
                <c:pt idx="13752" formatCode="General">
                  <c:v>13.752000000000001</c:v>
                </c:pt>
                <c:pt idx="13753" formatCode="General">
                  <c:v>13.753</c:v>
                </c:pt>
                <c:pt idx="13754" formatCode="General">
                  <c:v>13.754</c:v>
                </c:pt>
                <c:pt idx="13755" formatCode="General">
                  <c:v>13.755000000000001</c:v>
                </c:pt>
                <c:pt idx="13756" formatCode="General">
                  <c:v>13.756</c:v>
                </c:pt>
                <c:pt idx="13757" formatCode="General">
                  <c:v>13.757</c:v>
                </c:pt>
                <c:pt idx="13758" formatCode="General">
                  <c:v>13.757999999999999</c:v>
                </c:pt>
                <c:pt idx="13759" formatCode="General">
                  <c:v>13.759</c:v>
                </c:pt>
                <c:pt idx="13760" formatCode="General">
                  <c:v>13.76</c:v>
                </c:pt>
                <c:pt idx="13761" formatCode="General">
                  <c:v>13.760999999999999</c:v>
                </c:pt>
                <c:pt idx="13762" formatCode="General">
                  <c:v>13.762</c:v>
                </c:pt>
                <c:pt idx="13763" formatCode="General">
                  <c:v>13.763</c:v>
                </c:pt>
                <c:pt idx="13764" formatCode="General">
                  <c:v>13.763999999999999</c:v>
                </c:pt>
                <c:pt idx="13765" formatCode="General">
                  <c:v>13.765000000000001</c:v>
                </c:pt>
                <c:pt idx="13766" formatCode="General">
                  <c:v>13.766</c:v>
                </c:pt>
                <c:pt idx="13767" formatCode="General">
                  <c:v>13.766999999999999</c:v>
                </c:pt>
                <c:pt idx="13768" formatCode="General">
                  <c:v>13.768000000000001</c:v>
                </c:pt>
                <c:pt idx="13769" formatCode="General">
                  <c:v>13.769</c:v>
                </c:pt>
                <c:pt idx="13770" formatCode="General">
                  <c:v>13.77</c:v>
                </c:pt>
                <c:pt idx="13771" formatCode="General">
                  <c:v>13.771000000000001</c:v>
                </c:pt>
                <c:pt idx="13772" formatCode="General">
                  <c:v>13.772</c:v>
                </c:pt>
                <c:pt idx="13773" formatCode="General">
                  <c:v>13.773</c:v>
                </c:pt>
                <c:pt idx="13774" formatCode="General">
                  <c:v>13.773999999999999</c:v>
                </c:pt>
                <c:pt idx="13775" formatCode="General">
                  <c:v>13.775</c:v>
                </c:pt>
                <c:pt idx="13776" formatCode="General">
                  <c:v>13.776</c:v>
                </c:pt>
                <c:pt idx="13777" formatCode="General">
                  <c:v>13.776999999999999</c:v>
                </c:pt>
                <c:pt idx="13778" formatCode="General">
                  <c:v>13.778</c:v>
                </c:pt>
                <c:pt idx="13779" formatCode="General">
                  <c:v>13.779</c:v>
                </c:pt>
                <c:pt idx="13780" formatCode="General">
                  <c:v>13.78</c:v>
                </c:pt>
                <c:pt idx="13781" formatCode="General">
                  <c:v>13.781000000000001</c:v>
                </c:pt>
                <c:pt idx="13782" formatCode="General">
                  <c:v>13.782</c:v>
                </c:pt>
                <c:pt idx="13783" formatCode="General">
                  <c:v>13.782999999999999</c:v>
                </c:pt>
                <c:pt idx="13784" formatCode="General">
                  <c:v>13.784000000000001</c:v>
                </c:pt>
                <c:pt idx="13785" formatCode="General">
                  <c:v>13.785</c:v>
                </c:pt>
                <c:pt idx="13786" formatCode="General">
                  <c:v>13.786</c:v>
                </c:pt>
                <c:pt idx="13787" formatCode="General">
                  <c:v>13.787000000000001</c:v>
                </c:pt>
                <c:pt idx="13788" formatCode="General">
                  <c:v>13.788</c:v>
                </c:pt>
                <c:pt idx="13789" formatCode="General">
                  <c:v>13.789</c:v>
                </c:pt>
                <c:pt idx="13790" formatCode="General">
                  <c:v>13.79</c:v>
                </c:pt>
                <c:pt idx="13791" formatCode="General">
                  <c:v>13.791</c:v>
                </c:pt>
                <c:pt idx="13792" formatCode="General">
                  <c:v>13.792</c:v>
                </c:pt>
                <c:pt idx="13793" formatCode="General">
                  <c:v>13.792999999999999</c:v>
                </c:pt>
                <c:pt idx="13794" formatCode="General">
                  <c:v>13.794</c:v>
                </c:pt>
                <c:pt idx="13795" formatCode="General">
                  <c:v>13.795</c:v>
                </c:pt>
                <c:pt idx="13796" formatCode="General">
                  <c:v>13.795999999999999</c:v>
                </c:pt>
                <c:pt idx="13797" formatCode="General">
                  <c:v>13.797000000000001</c:v>
                </c:pt>
                <c:pt idx="13798" formatCode="General">
                  <c:v>13.798</c:v>
                </c:pt>
                <c:pt idx="13799" formatCode="General">
                  <c:v>13.798999999999999</c:v>
                </c:pt>
                <c:pt idx="13800" formatCode="General">
                  <c:v>13.8</c:v>
                </c:pt>
                <c:pt idx="13801" formatCode="General">
                  <c:v>13.801</c:v>
                </c:pt>
                <c:pt idx="13802" formatCode="General">
                  <c:v>13.802</c:v>
                </c:pt>
                <c:pt idx="13803" formatCode="General">
                  <c:v>13.803000000000001</c:v>
                </c:pt>
                <c:pt idx="13804" formatCode="General">
                  <c:v>13.804</c:v>
                </c:pt>
                <c:pt idx="13805" formatCode="General">
                  <c:v>13.805</c:v>
                </c:pt>
                <c:pt idx="13806" formatCode="General">
                  <c:v>13.805999999999999</c:v>
                </c:pt>
                <c:pt idx="13807" formatCode="General">
                  <c:v>13.807</c:v>
                </c:pt>
                <c:pt idx="13808" formatCode="General">
                  <c:v>13.808</c:v>
                </c:pt>
                <c:pt idx="13809" formatCode="General">
                  <c:v>13.808999999999999</c:v>
                </c:pt>
                <c:pt idx="13810" formatCode="General">
                  <c:v>13.81</c:v>
                </c:pt>
                <c:pt idx="13811" formatCode="General">
                  <c:v>13.811</c:v>
                </c:pt>
                <c:pt idx="13812" formatCode="General">
                  <c:v>13.811999999999999</c:v>
                </c:pt>
                <c:pt idx="13813" formatCode="General">
                  <c:v>13.813000000000001</c:v>
                </c:pt>
                <c:pt idx="13814" formatCode="General">
                  <c:v>13.814</c:v>
                </c:pt>
                <c:pt idx="13815" formatCode="General">
                  <c:v>13.815</c:v>
                </c:pt>
                <c:pt idx="13816" formatCode="General">
                  <c:v>13.816000000000001</c:v>
                </c:pt>
                <c:pt idx="13817" formatCode="General">
                  <c:v>13.817</c:v>
                </c:pt>
                <c:pt idx="13818" formatCode="General">
                  <c:v>13.818</c:v>
                </c:pt>
                <c:pt idx="13819" formatCode="General">
                  <c:v>13.819000000000001</c:v>
                </c:pt>
                <c:pt idx="13820" formatCode="General">
                  <c:v>13.82</c:v>
                </c:pt>
                <c:pt idx="13821" formatCode="General">
                  <c:v>13.821</c:v>
                </c:pt>
                <c:pt idx="13822" formatCode="General">
                  <c:v>13.821999999999999</c:v>
                </c:pt>
                <c:pt idx="13823" formatCode="General">
                  <c:v>13.823</c:v>
                </c:pt>
                <c:pt idx="13824" formatCode="General">
                  <c:v>13.824</c:v>
                </c:pt>
                <c:pt idx="13825" formatCode="General">
                  <c:v>13.824999999999999</c:v>
                </c:pt>
                <c:pt idx="13826" formatCode="General">
                  <c:v>13.826000000000001</c:v>
                </c:pt>
                <c:pt idx="13827" formatCode="General">
                  <c:v>13.827</c:v>
                </c:pt>
                <c:pt idx="13828" formatCode="General">
                  <c:v>13.827999999999999</c:v>
                </c:pt>
                <c:pt idx="13829" formatCode="General">
                  <c:v>13.829000000000001</c:v>
                </c:pt>
                <c:pt idx="13830" formatCode="General">
                  <c:v>13.83</c:v>
                </c:pt>
                <c:pt idx="13831" formatCode="General">
                  <c:v>13.831</c:v>
                </c:pt>
                <c:pt idx="13832" formatCode="General">
                  <c:v>13.832000000000001</c:v>
                </c:pt>
                <c:pt idx="13833" formatCode="General">
                  <c:v>13.833</c:v>
                </c:pt>
                <c:pt idx="13834" formatCode="General">
                  <c:v>13.834</c:v>
                </c:pt>
                <c:pt idx="13835" formatCode="General">
                  <c:v>13.835000000000001</c:v>
                </c:pt>
                <c:pt idx="13836" formatCode="General">
                  <c:v>13.836</c:v>
                </c:pt>
                <c:pt idx="13837" formatCode="General">
                  <c:v>13.837</c:v>
                </c:pt>
                <c:pt idx="13838" formatCode="General">
                  <c:v>13.837999999999999</c:v>
                </c:pt>
                <c:pt idx="13839" formatCode="General">
                  <c:v>13.839</c:v>
                </c:pt>
                <c:pt idx="13840" formatCode="General">
                  <c:v>13.84</c:v>
                </c:pt>
                <c:pt idx="13841" formatCode="General">
                  <c:v>13.840999999999999</c:v>
                </c:pt>
                <c:pt idx="13842" formatCode="General">
                  <c:v>13.842000000000001</c:v>
                </c:pt>
                <c:pt idx="13843" formatCode="General">
                  <c:v>13.843</c:v>
                </c:pt>
                <c:pt idx="13844" formatCode="General">
                  <c:v>13.843999999999999</c:v>
                </c:pt>
                <c:pt idx="13845" formatCode="General">
                  <c:v>13.845000000000001</c:v>
                </c:pt>
                <c:pt idx="13846" formatCode="General">
                  <c:v>13.846</c:v>
                </c:pt>
                <c:pt idx="13847" formatCode="General">
                  <c:v>13.847</c:v>
                </c:pt>
                <c:pt idx="13848" formatCode="General">
                  <c:v>13.848000000000001</c:v>
                </c:pt>
                <c:pt idx="13849" formatCode="General">
                  <c:v>13.849</c:v>
                </c:pt>
                <c:pt idx="13850" formatCode="General">
                  <c:v>13.85</c:v>
                </c:pt>
                <c:pt idx="13851" formatCode="General">
                  <c:v>13.851000000000001</c:v>
                </c:pt>
                <c:pt idx="13852" formatCode="General">
                  <c:v>13.852</c:v>
                </c:pt>
                <c:pt idx="13853" formatCode="General">
                  <c:v>13.853</c:v>
                </c:pt>
                <c:pt idx="13854" formatCode="General">
                  <c:v>13.853999999999999</c:v>
                </c:pt>
                <c:pt idx="13855" formatCode="General">
                  <c:v>13.855</c:v>
                </c:pt>
                <c:pt idx="13856" formatCode="General">
                  <c:v>13.856</c:v>
                </c:pt>
                <c:pt idx="13857" formatCode="General">
                  <c:v>13.856999999999999</c:v>
                </c:pt>
                <c:pt idx="13858" formatCode="General">
                  <c:v>13.858000000000001</c:v>
                </c:pt>
                <c:pt idx="13859" formatCode="General">
                  <c:v>13.859</c:v>
                </c:pt>
                <c:pt idx="13860" formatCode="General">
                  <c:v>13.86</c:v>
                </c:pt>
                <c:pt idx="13861" formatCode="General">
                  <c:v>13.861000000000001</c:v>
                </c:pt>
                <c:pt idx="13862" formatCode="General">
                  <c:v>13.862</c:v>
                </c:pt>
                <c:pt idx="13863" formatCode="General">
                  <c:v>13.863</c:v>
                </c:pt>
                <c:pt idx="13864" formatCode="General">
                  <c:v>13.864000000000001</c:v>
                </c:pt>
                <c:pt idx="13865" formatCode="General">
                  <c:v>13.865</c:v>
                </c:pt>
                <c:pt idx="13866" formatCode="General">
                  <c:v>13.866</c:v>
                </c:pt>
                <c:pt idx="13867" formatCode="General">
                  <c:v>13.867000000000001</c:v>
                </c:pt>
                <c:pt idx="13868" formatCode="General">
                  <c:v>13.868</c:v>
                </c:pt>
                <c:pt idx="13869" formatCode="General">
                  <c:v>13.869</c:v>
                </c:pt>
                <c:pt idx="13870" formatCode="General">
                  <c:v>13.87</c:v>
                </c:pt>
                <c:pt idx="13871" formatCode="General">
                  <c:v>13.871</c:v>
                </c:pt>
                <c:pt idx="13872" formatCode="General">
                  <c:v>13.872</c:v>
                </c:pt>
                <c:pt idx="13873" formatCode="General">
                  <c:v>13.872999999999999</c:v>
                </c:pt>
                <c:pt idx="13874" formatCode="General">
                  <c:v>13.874000000000001</c:v>
                </c:pt>
                <c:pt idx="13875" formatCode="General">
                  <c:v>13.875</c:v>
                </c:pt>
                <c:pt idx="13876" formatCode="General">
                  <c:v>13.875999999999999</c:v>
                </c:pt>
                <c:pt idx="13877" formatCode="General">
                  <c:v>13.877000000000001</c:v>
                </c:pt>
                <c:pt idx="13878" formatCode="General">
                  <c:v>13.878</c:v>
                </c:pt>
                <c:pt idx="13879" formatCode="General">
                  <c:v>13.879</c:v>
                </c:pt>
                <c:pt idx="13880" formatCode="General">
                  <c:v>13.88</c:v>
                </c:pt>
                <c:pt idx="13881" formatCode="General">
                  <c:v>13.881</c:v>
                </c:pt>
                <c:pt idx="13882" formatCode="General">
                  <c:v>13.882</c:v>
                </c:pt>
                <c:pt idx="13883" formatCode="General">
                  <c:v>13.882999999999999</c:v>
                </c:pt>
                <c:pt idx="13884" formatCode="General">
                  <c:v>13.884</c:v>
                </c:pt>
                <c:pt idx="13885" formatCode="General">
                  <c:v>13.885</c:v>
                </c:pt>
                <c:pt idx="13886" formatCode="General">
                  <c:v>13.885999999999999</c:v>
                </c:pt>
                <c:pt idx="13887" formatCode="General">
                  <c:v>13.887</c:v>
                </c:pt>
                <c:pt idx="13888" formatCode="General">
                  <c:v>13.888</c:v>
                </c:pt>
                <c:pt idx="13889" formatCode="General">
                  <c:v>13.888999999999999</c:v>
                </c:pt>
                <c:pt idx="13890" formatCode="General">
                  <c:v>13.89</c:v>
                </c:pt>
                <c:pt idx="13891" formatCode="General">
                  <c:v>13.891</c:v>
                </c:pt>
                <c:pt idx="13892" formatCode="General">
                  <c:v>13.891999999999999</c:v>
                </c:pt>
                <c:pt idx="13893" formatCode="General">
                  <c:v>13.893000000000001</c:v>
                </c:pt>
                <c:pt idx="13894" formatCode="General">
                  <c:v>13.894</c:v>
                </c:pt>
                <c:pt idx="13895" formatCode="General">
                  <c:v>13.895</c:v>
                </c:pt>
                <c:pt idx="13896" formatCode="General">
                  <c:v>13.896000000000001</c:v>
                </c:pt>
                <c:pt idx="13897" formatCode="General">
                  <c:v>13.897</c:v>
                </c:pt>
                <c:pt idx="13898" formatCode="General">
                  <c:v>13.898</c:v>
                </c:pt>
                <c:pt idx="13899" formatCode="General">
                  <c:v>13.898999999999999</c:v>
                </c:pt>
                <c:pt idx="13900" formatCode="General">
                  <c:v>13.9</c:v>
                </c:pt>
                <c:pt idx="13901" formatCode="General">
                  <c:v>13.901</c:v>
                </c:pt>
                <c:pt idx="13902" formatCode="General">
                  <c:v>13.901999999999999</c:v>
                </c:pt>
                <c:pt idx="13903" formatCode="General">
                  <c:v>13.903</c:v>
                </c:pt>
                <c:pt idx="13904" formatCode="General">
                  <c:v>13.904</c:v>
                </c:pt>
                <c:pt idx="13905" formatCode="General">
                  <c:v>13.904999999999999</c:v>
                </c:pt>
                <c:pt idx="13906" formatCode="General">
                  <c:v>13.906000000000001</c:v>
                </c:pt>
                <c:pt idx="13907" formatCode="General">
                  <c:v>13.907</c:v>
                </c:pt>
                <c:pt idx="13908" formatCode="General">
                  <c:v>13.907999999999999</c:v>
                </c:pt>
                <c:pt idx="13909" formatCode="General">
                  <c:v>13.909000000000001</c:v>
                </c:pt>
                <c:pt idx="13910" formatCode="General">
                  <c:v>13.91</c:v>
                </c:pt>
                <c:pt idx="13911" formatCode="General">
                  <c:v>13.911</c:v>
                </c:pt>
                <c:pt idx="13912" formatCode="General">
                  <c:v>13.912000000000001</c:v>
                </c:pt>
                <c:pt idx="13913" formatCode="General">
                  <c:v>13.913</c:v>
                </c:pt>
                <c:pt idx="13914" formatCode="General">
                  <c:v>13.914</c:v>
                </c:pt>
                <c:pt idx="13915" formatCode="General">
                  <c:v>13.914999999999999</c:v>
                </c:pt>
                <c:pt idx="13916" formatCode="General">
                  <c:v>13.916</c:v>
                </c:pt>
                <c:pt idx="13917" formatCode="General">
                  <c:v>13.917</c:v>
                </c:pt>
                <c:pt idx="13918" formatCode="General">
                  <c:v>13.917999999999999</c:v>
                </c:pt>
                <c:pt idx="13919" formatCode="General">
                  <c:v>13.919</c:v>
                </c:pt>
                <c:pt idx="13920" formatCode="General">
                  <c:v>13.92</c:v>
                </c:pt>
                <c:pt idx="13921" formatCode="General">
                  <c:v>13.920999999999999</c:v>
                </c:pt>
                <c:pt idx="13922" formatCode="General">
                  <c:v>13.922000000000001</c:v>
                </c:pt>
                <c:pt idx="13923" formatCode="General">
                  <c:v>13.923</c:v>
                </c:pt>
                <c:pt idx="13924" formatCode="General">
                  <c:v>13.923999999999999</c:v>
                </c:pt>
                <c:pt idx="13925" formatCode="General">
                  <c:v>13.925000000000001</c:v>
                </c:pt>
                <c:pt idx="13926" formatCode="General">
                  <c:v>13.926</c:v>
                </c:pt>
                <c:pt idx="13927" formatCode="General">
                  <c:v>13.927</c:v>
                </c:pt>
                <c:pt idx="13928" formatCode="General">
                  <c:v>13.928000000000001</c:v>
                </c:pt>
                <c:pt idx="13929" formatCode="General">
                  <c:v>13.929</c:v>
                </c:pt>
                <c:pt idx="13930" formatCode="General">
                  <c:v>13.93</c:v>
                </c:pt>
                <c:pt idx="13931" formatCode="General">
                  <c:v>13.930999999999999</c:v>
                </c:pt>
                <c:pt idx="13932" formatCode="General">
                  <c:v>13.932</c:v>
                </c:pt>
                <c:pt idx="13933" formatCode="General">
                  <c:v>13.933</c:v>
                </c:pt>
                <c:pt idx="13934" formatCode="General">
                  <c:v>13.933999999999999</c:v>
                </c:pt>
                <c:pt idx="13935" formatCode="General">
                  <c:v>13.935</c:v>
                </c:pt>
                <c:pt idx="13936" formatCode="General">
                  <c:v>13.936</c:v>
                </c:pt>
                <c:pt idx="13937" formatCode="General">
                  <c:v>13.936999999999999</c:v>
                </c:pt>
                <c:pt idx="13938" formatCode="General">
                  <c:v>13.938000000000001</c:v>
                </c:pt>
                <c:pt idx="13939" formatCode="General">
                  <c:v>13.939</c:v>
                </c:pt>
                <c:pt idx="13940" formatCode="General">
                  <c:v>13.94</c:v>
                </c:pt>
                <c:pt idx="13941" formatCode="General">
                  <c:v>13.941000000000001</c:v>
                </c:pt>
                <c:pt idx="13942" formatCode="General">
                  <c:v>13.942</c:v>
                </c:pt>
                <c:pt idx="13943" formatCode="General">
                  <c:v>13.943</c:v>
                </c:pt>
                <c:pt idx="13944" formatCode="General">
                  <c:v>13.944000000000001</c:v>
                </c:pt>
                <c:pt idx="13945" formatCode="General">
                  <c:v>13.945</c:v>
                </c:pt>
                <c:pt idx="13946" formatCode="General">
                  <c:v>13.946</c:v>
                </c:pt>
                <c:pt idx="13947" formatCode="General">
                  <c:v>13.946999999999999</c:v>
                </c:pt>
                <c:pt idx="13948" formatCode="General">
                  <c:v>13.948</c:v>
                </c:pt>
                <c:pt idx="13949" formatCode="General">
                  <c:v>13.949</c:v>
                </c:pt>
                <c:pt idx="13950" formatCode="General">
                  <c:v>13.95</c:v>
                </c:pt>
                <c:pt idx="13951" formatCode="General">
                  <c:v>13.951000000000001</c:v>
                </c:pt>
                <c:pt idx="13952" formatCode="General">
                  <c:v>13.952</c:v>
                </c:pt>
                <c:pt idx="13953" formatCode="General">
                  <c:v>13.952999999999999</c:v>
                </c:pt>
                <c:pt idx="13954" formatCode="General">
                  <c:v>13.954000000000001</c:v>
                </c:pt>
                <c:pt idx="13955" formatCode="General">
                  <c:v>13.955</c:v>
                </c:pt>
                <c:pt idx="13956" formatCode="General">
                  <c:v>13.956</c:v>
                </c:pt>
                <c:pt idx="13957" formatCode="General">
                  <c:v>13.957000000000001</c:v>
                </c:pt>
                <c:pt idx="13958" formatCode="General">
                  <c:v>13.958</c:v>
                </c:pt>
                <c:pt idx="13959" formatCode="General">
                  <c:v>13.959</c:v>
                </c:pt>
                <c:pt idx="13960" formatCode="General">
                  <c:v>13.96</c:v>
                </c:pt>
                <c:pt idx="13961" formatCode="General">
                  <c:v>13.961</c:v>
                </c:pt>
                <c:pt idx="13962" formatCode="General">
                  <c:v>13.962</c:v>
                </c:pt>
                <c:pt idx="13963" formatCode="General">
                  <c:v>13.962999999999999</c:v>
                </c:pt>
                <c:pt idx="13964" formatCode="General">
                  <c:v>13.964</c:v>
                </c:pt>
                <c:pt idx="13965" formatCode="General">
                  <c:v>13.965</c:v>
                </c:pt>
                <c:pt idx="13966" formatCode="General">
                  <c:v>13.965999999999999</c:v>
                </c:pt>
                <c:pt idx="13967" formatCode="General">
                  <c:v>13.967000000000001</c:v>
                </c:pt>
                <c:pt idx="13968" formatCode="General">
                  <c:v>13.968</c:v>
                </c:pt>
                <c:pt idx="13969" formatCode="General">
                  <c:v>13.968999999999999</c:v>
                </c:pt>
                <c:pt idx="13970" formatCode="General">
                  <c:v>13.97</c:v>
                </c:pt>
                <c:pt idx="13971" formatCode="General">
                  <c:v>13.971</c:v>
                </c:pt>
                <c:pt idx="13972" formatCode="General">
                  <c:v>13.972</c:v>
                </c:pt>
                <c:pt idx="13973" formatCode="General">
                  <c:v>13.973000000000001</c:v>
                </c:pt>
                <c:pt idx="13974" formatCode="General">
                  <c:v>13.974</c:v>
                </c:pt>
                <c:pt idx="13975" formatCode="General">
                  <c:v>13.975</c:v>
                </c:pt>
                <c:pt idx="13976" formatCode="General">
                  <c:v>13.976000000000001</c:v>
                </c:pt>
                <c:pt idx="13977" formatCode="General">
                  <c:v>13.977</c:v>
                </c:pt>
                <c:pt idx="13978" formatCode="General">
                  <c:v>13.978</c:v>
                </c:pt>
                <c:pt idx="13979" formatCode="General">
                  <c:v>13.978999999999999</c:v>
                </c:pt>
                <c:pt idx="13980" formatCode="General">
                  <c:v>13.98</c:v>
                </c:pt>
                <c:pt idx="13981" formatCode="General">
                  <c:v>13.981</c:v>
                </c:pt>
                <c:pt idx="13982" formatCode="General">
                  <c:v>13.981999999999999</c:v>
                </c:pt>
                <c:pt idx="13983" formatCode="General">
                  <c:v>13.983000000000001</c:v>
                </c:pt>
                <c:pt idx="13984" formatCode="General">
                  <c:v>13.984</c:v>
                </c:pt>
                <c:pt idx="13985" formatCode="General">
                  <c:v>13.984999999999999</c:v>
                </c:pt>
                <c:pt idx="13986" formatCode="General">
                  <c:v>13.986000000000001</c:v>
                </c:pt>
                <c:pt idx="13987" formatCode="General">
                  <c:v>13.987</c:v>
                </c:pt>
                <c:pt idx="13988" formatCode="General">
                  <c:v>13.988</c:v>
                </c:pt>
                <c:pt idx="13989" formatCode="General">
                  <c:v>13.989000000000001</c:v>
                </c:pt>
                <c:pt idx="13990" formatCode="General">
                  <c:v>13.99</c:v>
                </c:pt>
                <c:pt idx="13991" formatCode="General">
                  <c:v>13.991</c:v>
                </c:pt>
                <c:pt idx="13992" formatCode="General">
                  <c:v>13.992000000000001</c:v>
                </c:pt>
                <c:pt idx="13993" formatCode="General">
                  <c:v>13.993</c:v>
                </c:pt>
                <c:pt idx="13994" formatCode="General">
                  <c:v>13.994</c:v>
                </c:pt>
                <c:pt idx="13995" formatCode="General">
                  <c:v>13.994999999999999</c:v>
                </c:pt>
                <c:pt idx="13996" formatCode="General">
                  <c:v>13.996</c:v>
                </c:pt>
                <c:pt idx="13997" formatCode="General">
                  <c:v>13.997</c:v>
                </c:pt>
                <c:pt idx="13998" formatCode="General">
                  <c:v>13.997999999999999</c:v>
                </c:pt>
                <c:pt idx="13999" formatCode="General">
                  <c:v>13.999000000000001</c:v>
                </c:pt>
                <c:pt idx="14000" formatCode="General">
                  <c:v>14</c:v>
                </c:pt>
                <c:pt idx="14001" formatCode="General">
                  <c:v>14.000999999999999</c:v>
                </c:pt>
                <c:pt idx="14002" formatCode="General">
                  <c:v>14.002000000000001</c:v>
                </c:pt>
                <c:pt idx="14003" formatCode="General">
                  <c:v>14.003</c:v>
                </c:pt>
                <c:pt idx="14004" formatCode="General">
                  <c:v>14.004</c:v>
                </c:pt>
                <c:pt idx="14005" formatCode="General">
                  <c:v>14.005000000000001</c:v>
                </c:pt>
                <c:pt idx="14006" formatCode="General">
                  <c:v>14.006</c:v>
                </c:pt>
                <c:pt idx="14007" formatCode="General">
                  <c:v>14.007</c:v>
                </c:pt>
                <c:pt idx="14008" formatCode="General">
                  <c:v>14.007999999999999</c:v>
                </c:pt>
                <c:pt idx="14009" formatCode="General">
                  <c:v>14.009</c:v>
                </c:pt>
                <c:pt idx="14010" formatCode="General">
                  <c:v>14.01</c:v>
                </c:pt>
                <c:pt idx="14011" formatCode="General">
                  <c:v>14.010999999999999</c:v>
                </c:pt>
                <c:pt idx="14012" formatCode="General">
                  <c:v>14.012</c:v>
                </c:pt>
                <c:pt idx="14013" formatCode="General">
                  <c:v>14.013</c:v>
                </c:pt>
                <c:pt idx="14014" formatCode="General">
                  <c:v>14.013999999999999</c:v>
                </c:pt>
                <c:pt idx="14015" formatCode="General">
                  <c:v>14.015000000000001</c:v>
                </c:pt>
                <c:pt idx="14016" formatCode="General">
                  <c:v>14.016</c:v>
                </c:pt>
                <c:pt idx="14017" formatCode="General">
                  <c:v>14.016999999999999</c:v>
                </c:pt>
                <c:pt idx="14018" formatCode="General">
                  <c:v>14.018000000000001</c:v>
                </c:pt>
                <c:pt idx="14019" formatCode="General">
                  <c:v>14.019</c:v>
                </c:pt>
                <c:pt idx="14020" formatCode="General">
                  <c:v>14.02</c:v>
                </c:pt>
                <c:pt idx="14021" formatCode="General">
                  <c:v>14.021000000000001</c:v>
                </c:pt>
                <c:pt idx="14022" formatCode="General">
                  <c:v>14.022</c:v>
                </c:pt>
                <c:pt idx="14023" formatCode="General">
                  <c:v>14.023</c:v>
                </c:pt>
                <c:pt idx="14024" formatCode="General">
                  <c:v>14.023999999999999</c:v>
                </c:pt>
                <c:pt idx="14025" formatCode="General">
                  <c:v>14.025</c:v>
                </c:pt>
                <c:pt idx="14026" formatCode="General">
                  <c:v>14.026</c:v>
                </c:pt>
                <c:pt idx="14027" formatCode="General">
                  <c:v>14.026999999999999</c:v>
                </c:pt>
                <c:pt idx="14028" formatCode="General">
                  <c:v>14.028</c:v>
                </c:pt>
                <c:pt idx="14029" formatCode="General">
                  <c:v>14.029</c:v>
                </c:pt>
                <c:pt idx="14030" formatCode="General">
                  <c:v>14.03</c:v>
                </c:pt>
                <c:pt idx="14031" formatCode="General">
                  <c:v>14.031000000000001</c:v>
                </c:pt>
                <c:pt idx="14032" formatCode="General">
                  <c:v>14.032</c:v>
                </c:pt>
                <c:pt idx="14033" formatCode="General">
                  <c:v>14.032999999999999</c:v>
                </c:pt>
                <c:pt idx="14034" formatCode="General">
                  <c:v>14.034000000000001</c:v>
                </c:pt>
                <c:pt idx="14035" formatCode="General">
                  <c:v>14.035</c:v>
                </c:pt>
                <c:pt idx="14036" formatCode="General">
                  <c:v>14.036</c:v>
                </c:pt>
                <c:pt idx="14037" formatCode="General">
                  <c:v>14.037000000000001</c:v>
                </c:pt>
                <c:pt idx="14038" formatCode="General">
                  <c:v>14.038</c:v>
                </c:pt>
                <c:pt idx="14039" formatCode="General">
                  <c:v>14.039</c:v>
                </c:pt>
                <c:pt idx="14040" formatCode="General">
                  <c:v>14.04</c:v>
                </c:pt>
                <c:pt idx="14041" formatCode="General">
                  <c:v>14.041</c:v>
                </c:pt>
                <c:pt idx="14042" formatCode="General">
                  <c:v>14.042</c:v>
                </c:pt>
                <c:pt idx="14043" formatCode="General">
                  <c:v>14.042999999999999</c:v>
                </c:pt>
                <c:pt idx="14044" formatCode="General">
                  <c:v>14.044</c:v>
                </c:pt>
                <c:pt idx="14045" formatCode="General">
                  <c:v>14.045</c:v>
                </c:pt>
                <c:pt idx="14046" formatCode="General">
                  <c:v>14.045999999999999</c:v>
                </c:pt>
                <c:pt idx="14047" formatCode="General">
                  <c:v>14.047000000000001</c:v>
                </c:pt>
                <c:pt idx="14048" formatCode="General">
                  <c:v>14.048</c:v>
                </c:pt>
                <c:pt idx="14049" formatCode="General">
                  <c:v>14.048999999999999</c:v>
                </c:pt>
                <c:pt idx="14050" formatCode="General">
                  <c:v>14.05</c:v>
                </c:pt>
                <c:pt idx="14051" formatCode="General">
                  <c:v>14.051</c:v>
                </c:pt>
                <c:pt idx="14052" formatCode="General">
                  <c:v>14.052</c:v>
                </c:pt>
                <c:pt idx="14053" formatCode="General">
                  <c:v>14.053000000000001</c:v>
                </c:pt>
                <c:pt idx="14054" formatCode="General">
                  <c:v>14.054</c:v>
                </c:pt>
                <c:pt idx="14055" formatCode="General">
                  <c:v>14.055</c:v>
                </c:pt>
                <c:pt idx="14056" formatCode="General">
                  <c:v>14.055999999999999</c:v>
                </c:pt>
                <c:pt idx="14057" formatCode="General">
                  <c:v>14.057</c:v>
                </c:pt>
                <c:pt idx="14058" formatCode="General">
                  <c:v>14.058</c:v>
                </c:pt>
                <c:pt idx="14059" formatCode="General">
                  <c:v>14.058999999999999</c:v>
                </c:pt>
                <c:pt idx="14060" formatCode="General">
                  <c:v>14.06</c:v>
                </c:pt>
                <c:pt idx="14061" formatCode="General">
                  <c:v>14.061</c:v>
                </c:pt>
                <c:pt idx="14062" formatCode="General">
                  <c:v>14.061999999999999</c:v>
                </c:pt>
                <c:pt idx="14063" formatCode="General">
                  <c:v>14.063000000000001</c:v>
                </c:pt>
                <c:pt idx="14064" formatCode="General">
                  <c:v>14.064</c:v>
                </c:pt>
                <c:pt idx="14065" formatCode="General">
                  <c:v>14.065</c:v>
                </c:pt>
                <c:pt idx="14066" formatCode="General">
                  <c:v>14.066000000000001</c:v>
                </c:pt>
                <c:pt idx="14067" formatCode="General">
                  <c:v>14.067</c:v>
                </c:pt>
                <c:pt idx="14068" formatCode="General">
                  <c:v>14.068</c:v>
                </c:pt>
                <c:pt idx="14069" formatCode="General">
                  <c:v>14.069000000000001</c:v>
                </c:pt>
                <c:pt idx="14070" formatCode="General">
                  <c:v>14.07</c:v>
                </c:pt>
                <c:pt idx="14071" formatCode="General">
                  <c:v>14.071</c:v>
                </c:pt>
                <c:pt idx="14072" formatCode="General">
                  <c:v>14.071999999999999</c:v>
                </c:pt>
                <c:pt idx="14073" formatCode="General">
                  <c:v>14.073</c:v>
                </c:pt>
                <c:pt idx="14074" formatCode="General">
                  <c:v>14.074</c:v>
                </c:pt>
                <c:pt idx="14075" formatCode="General">
                  <c:v>14.074999999999999</c:v>
                </c:pt>
                <c:pt idx="14076" formatCode="General">
                  <c:v>14.076000000000001</c:v>
                </c:pt>
                <c:pt idx="14077" formatCode="General">
                  <c:v>14.077</c:v>
                </c:pt>
                <c:pt idx="14078" formatCode="General">
                  <c:v>14.077999999999999</c:v>
                </c:pt>
                <c:pt idx="14079" formatCode="General">
                  <c:v>14.079000000000001</c:v>
                </c:pt>
                <c:pt idx="14080" formatCode="General">
                  <c:v>14.08</c:v>
                </c:pt>
                <c:pt idx="14081" formatCode="General">
                  <c:v>14.081</c:v>
                </c:pt>
                <c:pt idx="14082" formatCode="General">
                  <c:v>14.082000000000001</c:v>
                </c:pt>
                <c:pt idx="14083" formatCode="General">
                  <c:v>14.083</c:v>
                </c:pt>
                <c:pt idx="14084" formatCode="General">
                  <c:v>14.084</c:v>
                </c:pt>
                <c:pt idx="14085" formatCode="General">
                  <c:v>14.085000000000001</c:v>
                </c:pt>
                <c:pt idx="14086" formatCode="General">
                  <c:v>14.086</c:v>
                </c:pt>
                <c:pt idx="14087" formatCode="General">
                  <c:v>14.087</c:v>
                </c:pt>
                <c:pt idx="14088" formatCode="General">
                  <c:v>14.087999999999999</c:v>
                </c:pt>
                <c:pt idx="14089" formatCode="General">
                  <c:v>14.089</c:v>
                </c:pt>
                <c:pt idx="14090" formatCode="General">
                  <c:v>14.09</c:v>
                </c:pt>
                <c:pt idx="14091" formatCode="General">
                  <c:v>14.090999999999999</c:v>
                </c:pt>
                <c:pt idx="14092" formatCode="General">
                  <c:v>14.092000000000001</c:v>
                </c:pt>
                <c:pt idx="14093" formatCode="General">
                  <c:v>14.093</c:v>
                </c:pt>
                <c:pt idx="14094" formatCode="General">
                  <c:v>14.093999999999999</c:v>
                </c:pt>
                <c:pt idx="14095" formatCode="General">
                  <c:v>14.095000000000001</c:v>
                </c:pt>
                <c:pt idx="14096" formatCode="General">
                  <c:v>14.096</c:v>
                </c:pt>
                <c:pt idx="14097" formatCode="General">
                  <c:v>14.097</c:v>
                </c:pt>
                <c:pt idx="14098" formatCode="General">
                  <c:v>14.098000000000001</c:v>
                </c:pt>
                <c:pt idx="14099" formatCode="General">
                  <c:v>14.099</c:v>
                </c:pt>
                <c:pt idx="14100" formatCode="General">
                  <c:v>14.1</c:v>
                </c:pt>
                <c:pt idx="14101" formatCode="General">
                  <c:v>14.101000000000001</c:v>
                </c:pt>
                <c:pt idx="14102" formatCode="General">
                  <c:v>14.102</c:v>
                </c:pt>
                <c:pt idx="14103" formatCode="General">
                  <c:v>14.103</c:v>
                </c:pt>
                <c:pt idx="14104" formatCode="General">
                  <c:v>14.103999999999999</c:v>
                </c:pt>
                <c:pt idx="14105" formatCode="General">
                  <c:v>14.105</c:v>
                </c:pt>
                <c:pt idx="14106" formatCode="General">
                  <c:v>14.106</c:v>
                </c:pt>
                <c:pt idx="14107" formatCode="General">
                  <c:v>14.106999999999999</c:v>
                </c:pt>
                <c:pt idx="14108" formatCode="General">
                  <c:v>14.108000000000001</c:v>
                </c:pt>
                <c:pt idx="14109" formatCode="General">
                  <c:v>14.109</c:v>
                </c:pt>
                <c:pt idx="14110" formatCode="General">
                  <c:v>14.11</c:v>
                </c:pt>
                <c:pt idx="14111" formatCode="General">
                  <c:v>14.111000000000001</c:v>
                </c:pt>
                <c:pt idx="14112" formatCode="General">
                  <c:v>14.112</c:v>
                </c:pt>
                <c:pt idx="14113" formatCode="General">
                  <c:v>14.113</c:v>
                </c:pt>
                <c:pt idx="14114" formatCode="General">
                  <c:v>14.114000000000001</c:v>
                </c:pt>
                <c:pt idx="14115" formatCode="General">
                  <c:v>14.115</c:v>
                </c:pt>
                <c:pt idx="14116" formatCode="General">
                  <c:v>14.116</c:v>
                </c:pt>
                <c:pt idx="14117" formatCode="General">
                  <c:v>14.117000000000001</c:v>
                </c:pt>
                <c:pt idx="14118" formatCode="General">
                  <c:v>14.118</c:v>
                </c:pt>
                <c:pt idx="14119" formatCode="General">
                  <c:v>14.119</c:v>
                </c:pt>
                <c:pt idx="14120" formatCode="General">
                  <c:v>14.12</c:v>
                </c:pt>
                <c:pt idx="14121" formatCode="General">
                  <c:v>14.121</c:v>
                </c:pt>
                <c:pt idx="14122" formatCode="General">
                  <c:v>14.122</c:v>
                </c:pt>
                <c:pt idx="14123" formatCode="General">
                  <c:v>14.122999999999999</c:v>
                </c:pt>
                <c:pt idx="14124" formatCode="General">
                  <c:v>14.124000000000001</c:v>
                </c:pt>
                <c:pt idx="14125" formatCode="General">
                  <c:v>14.125</c:v>
                </c:pt>
                <c:pt idx="14126" formatCode="General">
                  <c:v>14.125999999999999</c:v>
                </c:pt>
                <c:pt idx="14127" formatCode="General">
                  <c:v>14.127000000000001</c:v>
                </c:pt>
                <c:pt idx="14128" formatCode="General">
                  <c:v>14.128</c:v>
                </c:pt>
                <c:pt idx="14129" formatCode="General">
                  <c:v>14.129</c:v>
                </c:pt>
                <c:pt idx="14130" formatCode="General">
                  <c:v>14.13</c:v>
                </c:pt>
                <c:pt idx="14131" formatCode="General">
                  <c:v>14.131</c:v>
                </c:pt>
                <c:pt idx="14132" formatCode="General">
                  <c:v>14.132</c:v>
                </c:pt>
                <c:pt idx="14133" formatCode="General">
                  <c:v>14.132999999999999</c:v>
                </c:pt>
                <c:pt idx="14134" formatCode="General">
                  <c:v>14.134</c:v>
                </c:pt>
                <c:pt idx="14135" formatCode="General">
                  <c:v>14.135</c:v>
                </c:pt>
                <c:pt idx="14136" formatCode="General">
                  <c:v>14.135999999999999</c:v>
                </c:pt>
                <c:pt idx="14137" formatCode="General">
                  <c:v>14.137</c:v>
                </c:pt>
                <c:pt idx="14138" formatCode="General">
                  <c:v>14.138</c:v>
                </c:pt>
                <c:pt idx="14139" formatCode="General">
                  <c:v>14.138999999999999</c:v>
                </c:pt>
                <c:pt idx="14140" formatCode="General">
                  <c:v>14.14</c:v>
                </c:pt>
                <c:pt idx="14141" formatCode="General">
                  <c:v>14.141</c:v>
                </c:pt>
                <c:pt idx="14142" formatCode="General">
                  <c:v>14.141999999999999</c:v>
                </c:pt>
                <c:pt idx="14143" formatCode="General">
                  <c:v>14.143000000000001</c:v>
                </c:pt>
                <c:pt idx="14144" formatCode="General">
                  <c:v>14.144</c:v>
                </c:pt>
                <c:pt idx="14145" formatCode="General">
                  <c:v>14.145</c:v>
                </c:pt>
                <c:pt idx="14146" formatCode="General">
                  <c:v>14.146000000000001</c:v>
                </c:pt>
                <c:pt idx="14147" formatCode="General">
                  <c:v>14.147</c:v>
                </c:pt>
                <c:pt idx="14148" formatCode="General">
                  <c:v>14.148</c:v>
                </c:pt>
                <c:pt idx="14149" formatCode="General">
                  <c:v>14.148999999999999</c:v>
                </c:pt>
                <c:pt idx="14150" formatCode="General">
                  <c:v>14.15</c:v>
                </c:pt>
                <c:pt idx="14151" formatCode="General">
                  <c:v>14.151</c:v>
                </c:pt>
                <c:pt idx="14152" formatCode="General">
                  <c:v>14.151999999999999</c:v>
                </c:pt>
                <c:pt idx="14153" formatCode="General">
                  <c:v>14.153</c:v>
                </c:pt>
                <c:pt idx="14154" formatCode="General">
                  <c:v>14.154</c:v>
                </c:pt>
                <c:pt idx="14155" formatCode="General">
                  <c:v>14.154999999999999</c:v>
                </c:pt>
                <c:pt idx="14156" formatCode="General">
                  <c:v>14.156000000000001</c:v>
                </c:pt>
                <c:pt idx="14157" formatCode="General">
                  <c:v>14.157</c:v>
                </c:pt>
                <c:pt idx="14158" formatCode="General">
                  <c:v>14.157999999999999</c:v>
                </c:pt>
                <c:pt idx="14159" formatCode="General">
                  <c:v>14.159000000000001</c:v>
                </c:pt>
                <c:pt idx="14160" formatCode="General">
                  <c:v>14.16</c:v>
                </c:pt>
                <c:pt idx="14161" formatCode="General">
                  <c:v>14.161</c:v>
                </c:pt>
                <c:pt idx="14162" formatCode="General">
                  <c:v>14.162000000000001</c:v>
                </c:pt>
                <c:pt idx="14163" formatCode="General">
                  <c:v>14.163</c:v>
                </c:pt>
                <c:pt idx="14164" formatCode="General">
                  <c:v>14.164</c:v>
                </c:pt>
                <c:pt idx="14165" formatCode="General">
                  <c:v>14.164999999999999</c:v>
                </c:pt>
                <c:pt idx="14166" formatCode="General">
                  <c:v>14.166</c:v>
                </c:pt>
                <c:pt idx="14167" formatCode="General">
                  <c:v>14.167</c:v>
                </c:pt>
                <c:pt idx="14168" formatCode="General">
                  <c:v>14.167999999999999</c:v>
                </c:pt>
                <c:pt idx="14169" formatCode="General">
                  <c:v>14.169</c:v>
                </c:pt>
                <c:pt idx="14170" formatCode="General">
                  <c:v>14.17</c:v>
                </c:pt>
                <c:pt idx="14171" formatCode="General">
                  <c:v>14.170999999999999</c:v>
                </c:pt>
                <c:pt idx="14172" formatCode="General">
                  <c:v>14.172000000000001</c:v>
                </c:pt>
                <c:pt idx="14173" formatCode="General">
                  <c:v>14.173</c:v>
                </c:pt>
                <c:pt idx="14174" formatCode="General">
                  <c:v>14.173999999999999</c:v>
                </c:pt>
                <c:pt idx="14175" formatCode="General">
                  <c:v>14.175000000000001</c:v>
                </c:pt>
                <c:pt idx="14176" formatCode="General">
                  <c:v>14.176</c:v>
                </c:pt>
                <c:pt idx="14177" formatCode="General">
                  <c:v>14.177</c:v>
                </c:pt>
                <c:pt idx="14178" formatCode="General">
                  <c:v>14.178000000000001</c:v>
                </c:pt>
                <c:pt idx="14179" formatCode="General">
                  <c:v>14.179</c:v>
                </c:pt>
                <c:pt idx="14180" formatCode="General">
                  <c:v>14.18</c:v>
                </c:pt>
                <c:pt idx="14181" formatCode="General">
                  <c:v>14.180999999999999</c:v>
                </c:pt>
                <c:pt idx="14182" formatCode="General">
                  <c:v>14.182</c:v>
                </c:pt>
                <c:pt idx="14183" formatCode="General">
                  <c:v>14.183</c:v>
                </c:pt>
                <c:pt idx="14184" formatCode="General">
                  <c:v>14.183999999999999</c:v>
                </c:pt>
                <c:pt idx="14185" formatCode="General">
                  <c:v>14.185</c:v>
                </c:pt>
                <c:pt idx="14186" formatCode="General">
                  <c:v>14.186</c:v>
                </c:pt>
                <c:pt idx="14187" formatCode="General">
                  <c:v>14.186999999999999</c:v>
                </c:pt>
                <c:pt idx="14188" formatCode="General">
                  <c:v>14.188000000000001</c:v>
                </c:pt>
                <c:pt idx="14189" formatCode="General">
                  <c:v>14.189</c:v>
                </c:pt>
                <c:pt idx="14190" formatCode="General">
                  <c:v>14.19</c:v>
                </c:pt>
                <c:pt idx="14191" formatCode="General">
                  <c:v>14.191000000000001</c:v>
                </c:pt>
                <c:pt idx="14192" formatCode="General">
                  <c:v>14.192</c:v>
                </c:pt>
                <c:pt idx="14193" formatCode="General">
                  <c:v>14.193</c:v>
                </c:pt>
                <c:pt idx="14194" formatCode="General">
                  <c:v>14.194000000000001</c:v>
                </c:pt>
                <c:pt idx="14195" formatCode="General">
                  <c:v>14.195</c:v>
                </c:pt>
                <c:pt idx="14196" formatCode="General">
                  <c:v>14.196</c:v>
                </c:pt>
                <c:pt idx="14197" formatCode="General">
                  <c:v>14.196999999999999</c:v>
                </c:pt>
                <c:pt idx="14198" formatCode="General">
                  <c:v>14.198</c:v>
                </c:pt>
                <c:pt idx="14199" formatCode="General">
                  <c:v>14.199</c:v>
                </c:pt>
                <c:pt idx="14200" formatCode="General">
                  <c:v>14.2</c:v>
                </c:pt>
                <c:pt idx="14201" formatCode="General">
                  <c:v>14.201000000000001</c:v>
                </c:pt>
                <c:pt idx="14202" formatCode="General">
                  <c:v>14.202</c:v>
                </c:pt>
                <c:pt idx="14203" formatCode="General">
                  <c:v>14.202999999999999</c:v>
                </c:pt>
                <c:pt idx="14204" formatCode="General">
                  <c:v>14.204000000000001</c:v>
                </c:pt>
                <c:pt idx="14205" formatCode="General">
                  <c:v>14.205</c:v>
                </c:pt>
                <c:pt idx="14206" formatCode="General">
                  <c:v>14.206</c:v>
                </c:pt>
                <c:pt idx="14207" formatCode="General">
                  <c:v>14.207000000000001</c:v>
                </c:pt>
                <c:pt idx="14208" formatCode="General">
                  <c:v>14.208</c:v>
                </c:pt>
                <c:pt idx="14209" formatCode="General">
                  <c:v>14.209</c:v>
                </c:pt>
                <c:pt idx="14210" formatCode="General">
                  <c:v>14.21</c:v>
                </c:pt>
                <c:pt idx="14211" formatCode="General">
                  <c:v>14.211</c:v>
                </c:pt>
                <c:pt idx="14212" formatCode="General">
                  <c:v>14.212</c:v>
                </c:pt>
                <c:pt idx="14213" formatCode="General">
                  <c:v>14.212999999999999</c:v>
                </c:pt>
                <c:pt idx="14214" formatCode="General">
                  <c:v>14.214</c:v>
                </c:pt>
                <c:pt idx="14215" formatCode="General">
                  <c:v>14.215</c:v>
                </c:pt>
                <c:pt idx="14216" formatCode="General">
                  <c:v>14.215999999999999</c:v>
                </c:pt>
                <c:pt idx="14217" formatCode="General">
                  <c:v>14.217000000000001</c:v>
                </c:pt>
                <c:pt idx="14218" formatCode="General">
                  <c:v>14.218</c:v>
                </c:pt>
                <c:pt idx="14219" formatCode="General">
                  <c:v>14.218999999999999</c:v>
                </c:pt>
                <c:pt idx="14220" formatCode="General">
                  <c:v>14.22</c:v>
                </c:pt>
                <c:pt idx="14221" formatCode="General">
                  <c:v>14.221</c:v>
                </c:pt>
                <c:pt idx="14222" formatCode="General">
                  <c:v>14.222</c:v>
                </c:pt>
                <c:pt idx="14223" formatCode="General">
                  <c:v>14.223000000000001</c:v>
                </c:pt>
                <c:pt idx="14224" formatCode="General">
                  <c:v>14.224</c:v>
                </c:pt>
                <c:pt idx="14225" formatCode="General">
                  <c:v>14.225</c:v>
                </c:pt>
                <c:pt idx="14226" formatCode="General">
                  <c:v>14.226000000000001</c:v>
                </c:pt>
                <c:pt idx="14227" formatCode="General">
                  <c:v>14.227</c:v>
                </c:pt>
                <c:pt idx="14228" formatCode="General">
                  <c:v>14.228</c:v>
                </c:pt>
                <c:pt idx="14229" formatCode="General">
                  <c:v>14.228999999999999</c:v>
                </c:pt>
                <c:pt idx="14230" formatCode="General">
                  <c:v>14.23</c:v>
                </c:pt>
                <c:pt idx="14231" formatCode="General">
                  <c:v>14.231</c:v>
                </c:pt>
                <c:pt idx="14232" formatCode="General">
                  <c:v>14.231999999999999</c:v>
                </c:pt>
                <c:pt idx="14233" formatCode="General">
                  <c:v>14.233000000000001</c:v>
                </c:pt>
                <c:pt idx="14234" formatCode="General">
                  <c:v>14.234</c:v>
                </c:pt>
                <c:pt idx="14235" formatCode="General">
                  <c:v>14.234999999999999</c:v>
                </c:pt>
                <c:pt idx="14236" formatCode="General">
                  <c:v>14.236000000000001</c:v>
                </c:pt>
                <c:pt idx="14237" formatCode="General">
                  <c:v>14.237</c:v>
                </c:pt>
                <c:pt idx="14238" formatCode="General">
                  <c:v>14.238</c:v>
                </c:pt>
                <c:pt idx="14239" formatCode="General">
                  <c:v>14.239000000000001</c:v>
                </c:pt>
                <c:pt idx="14240" formatCode="General">
                  <c:v>14.24</c:v>
                </c:pt>
                <c:pt idx="14241" formatCode="General">
                  <c:v>14.241</c:v>
                </c:pt>
                <c:pt idx="14242" formatCode="General">
                  <c:v>14.242000000000001</c:v>
                </c:pt>
                <c:pt idx="14243" formatCode="General">
                  <c:v>14.243</c:v>
                </c:pt>
                <c:pt idx="14244" formatCode="General">
                  <c:v>14.244</c:v>
                </c:pt>
                <c:pt idx="14245" formatCode="General">
                  <c:v>14.244999999999999</c:v>
                </c:pt>
                <c:pt idx="14246" formatCode="General">
                  <c:v>14.246</c:v>
                </c:pt>
                <c:pt idx="14247" formatCode="General">
                  <c:v>14.247</c:v>
                </c:pt>
                <c:pt idx="14248" formatCode="General">
                  <c:v>14.247999999999999</c:v>
                </c:pt>
                <c:pt idx="14249" formatCode="General">
                  <c:v>14.249000000000001</c:v>
                </c:pt>
                <c:pt idx="14250" formatCode="General">
                  <c:v>14.25</c:v>
                </c:pt>
                <c:pt idx="14251" formatCode="General">
                  <c:v>14.250999999999999</c:v>
                </c:pt>
                <c:pt idx="14252" formatCode="General">
                  <c:v>14.252000000000001</c:v>
                </c:pt>
                <c:pt idx="14253" formatCode="General">
                  <c:v>14.253</c:v>
                </c:pt>
                <c:pt idx="14254" formatCode="General">
                  <c:v>14.254</c:v>
                </c:pt>
                <c:pt idx="14255" formatCode="General">
                  <c:v>14.255000000000001</c:v>
                </c:pt>
                <c:pt idx="14256" formatCode="General">
                  <c:v>14.256</c:v>
                </c:pt>
                <c:pt idx="14257" formatCode="General">
                  <c:v>14.257</c:v>
                </c:pt>
                <c:pt idx="14258" formatCode="General">
                  <c:v>14.257999999999999</c:v>
                </c:pt>
                <c:pt idx="14259" formatCode="General">
                  <c:v>14.259</c:v>
                </c:pt>
                <c:pt idx="14260" formatCode="General">
                  <c:v>14.26</c:v>
                </c:pt>
                <c:pt idx="14261" formatCode="General">
                  <c:v>14.260999999999999</c:v>
                </c:pt>
                <c:pt idx="14262" formatCode="General">
                  <c:v>14.262</c:v>
                </c:pt>
                <c:pt idx="14263" formatCode="General">
                  <c:v>14.263</c:v>
                </c:pt>
                <c:pt idx="14264" formatCode="General">
                  <c:v>14.263999999999999</c:v>
                </c:pt>
                <c:pt idx="14265" formatCode="General">
                  <c:v>14.265000000000001</c:v>
                </c:pt>
                <c:pt idx="14266" formatCode="General">
                  <c:v>14.266</c:v>
                </c:pt>
                <c:pt idx="14267" formatCode="General">
                  <c:v>14.266999999999999</c:v>
                </c:pt>
                <c:pt idx="14268" formatCode="General">
                  <c:v>14.268000000000001</c:v>
                </c:pt>
                <c:pt idx="14269" formatCode="General">
                  <c:v>14.269</c:v>
                </c:pt>
                <c:pt idx="14270" formatCode="General">
                  <c:v>14.27</c:v>
                </c:pt>
                <c:pt idx="14271" formatCode="General">
                  <c:v>14.271000000000001</c:v>
                </c:pt>
                <c:pt idx="14272" formatCode="General">
                  <c:v>14.272</c:v>
                </c:pt>
                <c:pt idx="14273" formatCode="General">
                  <c:v>14.273</c:v>
                </c:pt>
                <c:pt idx="14274" formatCode="General">
                  <c:v>14.273999999999999</c:v>
                </c:pt>
                <c:pt idx="14275" formatCode="General">
                  <c:v>14.275</c:v>
                </c:pt>
                <c:pt idx="14276" formatCode="General">
                  <c:v>14.276</c:v>
                </c:pt>
                <c:pt idx="14277" formatCode="General">
                  <c:v>14.276999999999999</c:v>
                </c:pt>
                <c:pt idx="14278" formatCode="General">
                  <c:v>14.278</c:v>
                </c:pt>
                <c:pt idx="14279" formatCode="General">
                  <c:v>14.279</c:v>
                </c:pt>
                <c:pt idx="14280" formatCode="General">
                  <c:v>14.28</c:v>
                </c:pt>
                <c:pt idx="14281" formatCode="General">
                  <c:v>14.281000000000001</c:v>
                </c:pt>
                <c:pt idx="14282" formatCode="General">
                  <c:v>14.282</c:v>
                </c:pt>
                <c:pt idx="14283" formatCode="General">
                  <c:v>14.282999999999999</c:v>
                </c:pt>
                <c:pt idx="14284" formatCode="General">
                  <c:v>14.284000000000001</c:v>
                </c:pt>
                <c:pt idx="14285" formatCode="General">
                  <c:v>14.285</c:v>
                </c:pt>
                <c:pt idx="14286" formatCode="General">
                  <c:v>14.286</c:v>
                </c:pt>
                <c:pt idx="14287" formatCode="General">
                  <c:v>14.287000000000001</c:v>
                </c:pt>
                <c:pt idx="14288" formatCode="General">
                  <c:v>14.288</c:v>
                </c:pt>
                <c:pt idx="14289" formatCode="General">
                  <c:v>14.289</c:v>
                </c:pt>
                <c:pt idx="14290" formatCode="General">
                  <c:v>14.29</c:v>
                </c:pt>
                <c:pt idx="14291" formatCode="General">
                  <c:v>14.291</c:v>
                </c:pt>
                <c:pt idx="14292" formatCode="General">
                  <c:v>14.292</c:v>
                </c:pt>
                <c:pt idx="14293" formatCode="General">
                  <c:v>14.292999999999999</c:v>
                </c:pt>
                <c:pt idx="14294" formatCode="General">
                  <c:v>14.294</c:v>
                </c:pt>
                <c:pt idx="14295" formatCode="General">
                  <c:v>14.295</c:v>
                </c:pt>
                <c:pt idx="14296" formatCode="General">
                  <c:v>14.295999999999999</c:v>
                </c:pt>
                <c:pt idx="14297" formatCode="General">
                  <c:v>14.297000000000001</c:v>
                </c:pt>
                <c:pt idx="14298" formatCode="General">
                  <c:v>14.298</c:v>
                </c:pt>
                <c:pt idx="14299" formatCode="General">
                  <c:v>14.298999999999999</c:v>
                </c:pt>
                <c:pt idx="14300" formatCode="General">
                  <c:v>14.3</c:v>
                </c:pt>
                <c:pt idx="14301" formatCode="General">
                  <c:v>14.301</c:v>
                </c:pt>
                <c:pt idx="14302" formatCode="General">
                  <c:v>14.302</c:v>
                </c:pt>
                <c:pt idx="14303" formatCode="General">
                  <c:v>14.303000000000001</c:v>
                </c:pt>
                <c:pt idx="14304" formatCode="General">
                  <c:v>14.304</c:v>
                </c:pt>
                <c:pt idx="14305" formatCode="General">
                  <c:v>14.305</c:v>
                </c:pt>
                <c:pt idx="14306" formatCode="General">
                  <c:v>14.305999999999999</c:v>
                </c:pt>
                <c:pt idx="14307" formatCode="General">
                  <c:v>14.307</c:v>
                </c:pt>
                <c:pt idx="14308" formatCode="General">
                  <c:v>14.308</c:v>
                </c:pt>
                <c:pt idx="14309" formatCode="General">
                  <c:v>14.308999999999999</c:v>
                </c:pt>
                <c:pt idx="14310" formatCode="General">
                  <c:v>14.31</c:v>
                </c:pt>
                <c:pt idx="14311" formatCode="General">
                  <c:v>14.311</c:v>
                </c:pt>
                <c:pt idx="14312" formatCode="General">
                  <c:v>14.311999999999999</c:v>
                </c:pt>
                <c:pt idx="14313" formatCode="General">
                  <c:v>14.313000000000001</c:v>
                </c:pt>
                <c:pt idx="14314" formatCode="General">
                  <c:v>14.314</c:v>
                </c:pt>
                <c:pt idx="14315" formatCode="General">
                  <c:v>14.315</c:v>
                </c:pt>
                <c:pt idx="14316" formatCode="General">
                  <c:v>14.316000000000001</c:v>
                </c:pt>
                <c:pt idx="14317" formatCode="General">
                  <c:v>14.317</c:v>
                </c:pt>
                <c:pt idx="14318" formatCode="General">
                  <c:v>14.318</c:v>
                </c:pt>
                <c:pt idx="14319" formatCode="General">
                  <c:v>14.319000000000001</c:v>
                </c:pt>
                <c:pt idx="14320" formatCode="General">
                  <c:v>14.32</c:v>
                </c:pt>
                <c:pt idx="14321" formatCode="General">
                  <c:v>14.321</c:v>
                </c:pt>
                <c:pt idx="14322" formatCode="General">
                  <c:v>14.321999999999999</c:v>
                </c:pt>
                <c:pt idx="14323" formatCode="General">
                  <c:v>14.323</c:v>
                </c:pt>
                <c:pt idx="14324" formatCode="General">
                  <c:v>14.324</c:v>
                </c:pt>
                <c:pt idx="14325" formatCode="General">
                  <c:v>14.324999999999999</c:v>
                </c:pt>
                <c:pt idx="14326" formatCode="General">
                  <c:v>14.326000000000001</c:v>
                </c:pt>
                <c:pt idx="14327" formatCode="General">
                  <c:v>14.327</c:v>
                </c:pt>
                <c:pt idx="14328" formatCode="General">
                  <c:v>14.327999999999999</c:v>
                </c:pt>
                <c:pt idx="14329" formatCode="General">
                  <c:v>14.329000000000001</c:v>
                </c:pt>
                <c:pt idx="14330" formatCode="General">
                  <c:v>14.33</c:v>
                </c:pt>
                <c:pt idx="14331" formatCode="General">
                  <c:v>14.331</c:v>
                </c:pt>
                <c:pt idx="14332" formatCode="General">
                  <c:v>14.332000000000001</c:v>
                </c:pt>
                <c:pt idx="14333" formatCode="General">
                  <c:v>14.333</c:v>
                </c:pt>
                <c:pt idx="14334" formatCode="General">
                  <c:v>14.334</c:v>
                </c:pt>
                <c:pt idx="14335" formatCode="General">
                  <c:v>14.335000000000001</c:v>
                </c:pt>
                <c:pt idx="14336" formatCode="General">
                  <c:v>14.336</c:v>
                </c:pt>
                <c:pt idx="14337" formatCode="General">
                  <c:v>14.337</c:v>
                </c:pt>
                <c:pt idx="14338" formatCode="General">
                  <c:v>14.337999999999999</c:v>
                </c:pt>
                <c:pt idx="14339" formatCode="General">
                  <c:v>14.339</c:v>
                </c:pt>
                <c:pt idx="14340" formatCode="General">
                  <c:v>14.34</c:v>
                </c:pt>
                <c:pt idx="14341" formatCode="General">
                  <c:v>14.340999999999999</c:v>
                </c:pt>
                <c:pt idx="14342" formatCode="General">
                  <c:v>14.342000000000001</c:v>
                </c:pt>
                <c:pt idx="14343" formatCode="General">
                  <c:v>14.343</c:v>
                </c:pt>
                <c:pt idx="14344" formatCode="General">
                  <c:v>14.343999999999999</c:v>
                </c:pt>
                <c:pt idx="14345" formatCode="General">
                  <c:v>14.345000000000001</c:v>
                </c:pt>
                <c:pt idx="14346" formatCode="General">
                  <c:v>14.346</c:v>
                </c:pt>
                <c:pt idx="14347" formatCode="General">
                  <c:v>14.347</c:v>
                </c:pt>
                <c:pt idx="14348" formatCode="General">
                  <c:v>14.348000000000001</c:v>
                </c:pt>
                <c:pt idx="14349" formatCode="General">
                  <c:v>14.349</c:v>
                </c:pt>
                <c:pt idx="14350" formatCode="General">
                  <c:v>14.35</c:v>
                </c:pt>
                <c:pt idx="14351" formatCode="General">
                  <c:v>14.351000000000001</c:v>
                </c:pt>
                <c:pt idx="14352" formatCode="General">
                  <c:v>14.352</c:v>
                </c:pt>
                <c:pt idx="14353" formatCode="General">
                  <c:v>14.353</c:v>
                </c:pt>
                <c:pt idx="14354" formatCode="General">
                  <c:v>14.353999999999999</c:v>
                </c:pt>
                <c:pt idx="14355" formatCode="General">
                  <c:v>14.355</c:v>
                </c:pt>
                <c:pt idx="14356" formatCode="General">
                  <c:v>14.356</c:v>
                </c:pt>
                <c:pt idx="14357" formatCode="General">
                  <c:v>14.356999999999999</c:v>
                </c:pt>
                <c:pt idx="14358" formatCode="General">
                  <c:v>14.358000000000001</c:v>
                </c:pt>
                <c:pt idx="14359" formatCode="General">
                  <c:v>14.359</c:v>
                </c:pt>
                <c:pt idx="14360" formatCode="General">
                  <c:v>14.36</c:v>
                </c:pt>
                <c:pt idx="14361" formatCode="General">
                  <c:v>14.361000000000001</c:v>
                </c:pt>
                <c:pt idx="14362" formatCode="General">
                  <c:v>14.362</c:v>
                </c:pt>
                <c:pt idx="14363" formatCode="General">
                  <c:v>14.363</c:v>
                </c:pt>
                <c:pt idx="14364" formatCode="General">
                  <c:v>14.364000000000001</c:v>
                </c:pt>
                <c:pt idx="14365" formatCode="General">
                  <c:v>14.365</c:v>
                </c:pt>
                <c:pt idx="14366" formatCode="General">
                  <c:v>14.366</c:v>
                </c:pt>
                <c:pt idx="14367" formatCode="General">
                  <c:v>14.367000000000001</c:v>
                </c:pt>
                <c:pt idx="14368" formatCode="General">
                  <c:v>14.368</c:v>
                </c:pt>
                <c:pt idx="14369" formatCode="General">
                  <c:v>14.369</c:v>
                </c:pt>
                <c:pt idx="14370" formatCode="General">
                  <c:v>14.37</c:v>
                </c:pt>
                <c:pt idx="14371" formatCode="General">
                  <c:v>14.371</c:v>
                </c:pt>
                <c:pt idx="14372" formatCode="General">
                  <c:v>14.372</c:v>
                </c:pt>
                <c:pt idx="14373" formatCode="General">
                  <c:v>14.372999999999999</c:v>
                </c:pt>
                <c:pt idx="14374" formatCode="General">
                  <c:v>14.374000000000001</c:v>
                </c:pt>
                <c:pt idx="14375" formatCode="General">
                  <c:v>14.375</c:v>
                </c:pt>
                <c:pt idx="14376" formatCode="General">
                  <c:v>14.375999999999999</c:v>
                </c:pt>
                <c:pt idx="14377" formatCode="General">
                  <c:v>14.377000000000001</c:v>
                </c:pt>
                <c:pt idx="14378" formatCode="General">
                  <c:v>14.378</c:v>
                </c:pt>
                <c:pt idx="14379" formatCode="General">
                  <c:v>14.379</c:v>
                </c:pt>
                <c:pt idx="14380" formatCode="General">
                  <c:v>14.38</c:v>
                </c:pt>
                <c:pt idx="14381" formatCode="General">
                  <c:v>14.381</c:v>
                </c:pt>
                <c:pt idx="14382" formatCode="General">
                  <c:v>14.382</c:v>
                </c:pt>
                <c:pt idx="14383" formatCode="General">
                  <c:v>14.382999999999999</c:v>
                </c:pt>
                <c:pt idx="14384" formatCode="General">
                  <c:v>14.384</c:v>
                </c:pt>
                <c:pt idx="14385" formatCode="General">
                  <c:v>14.385</c:v>
                </c:pt>
                <c:pt idx="14386" formatCode="General">
                  <c:v>14.385999999999999</c:v>
                </c:pt>
                <c:pt idx="14387" formatCode="General">
                  <c:v>14.387</c:v>
                </c:pt>
                <c:pt idx="14388" formatCode="General">
                  <c:v>14.388</c:v>
                </c:pt>
                <c:pt idx="14389" formatCode="General">
                  <c:v>14.388999999999999</c:v>
                </c:pt>
                <c:pt idx="14390" formatCode="General">
                  <c:v>14.39</c:v>
                </c:pt>
                <c:pt idx="14391" formatCode="General">
                  <c:v>14.391</c:v>
                </c:pt>
                <c:pt idx="14392" formatCode="General">
                  <c:v>14.391999999999999</c:v>
                </c:pt>
                <c:pt idx="14393" formatCode="General">
                  <c:v>14.393000000000001</c:v>
                </c:pt>
                <c:pt idx="14394" formatCode="General">
                  <c:v>14.394</c:v>
                </c:pt>
                <c:pt idx="14395" formatCode="General">
                  <c:v>14.395</c:v>
                </c:pt>
                <c:pt idx="14396" formatCode="General">
                  <c:v>14.396000000000001</c:v>
                </c:pt>
                <c:pt idx="14397" formatCode="General">
                  <c:v>14.397</c:v>
                </c:pt>
                <c:pt idx="14398" formatCode="General">
                  <c:v>14.398</c:v>
                </c:pt>
                <c:pt idx="14399" formatCode="General">
                  <c:v>14.398999999999999</c:v>
                </c:pt>
                <c:pt idx="14400" formatCode="General">
                  <c:v>14.4</c:v>
                </c:pt>
                <c:pt idx="14401" formatCode="General">
                  <c:v>14.401</c:v>
                </c:pt>
                <c:pt idx="14402" formatCode="General">
                  <c:v>14.401999999999999</c:v>
                </c:pt>
                <c:pt idx="14403" formatCode="General">
                  <c:v>14.403</c:v>
                </c:pt>
                <c:pt idx="14404" formatCode="General">
                  <c:v>14.404</c:v>
                </c:pt>
                <c:pt idx="14405" formatCode="General">
                  <c:v>14.404999999999999</c:v>
                </c:pt>
                <c:pt idx="14406" formatCode="General">
                  <c:v>14.406000000000001</c:v>
                </c:pt>
                <c:pt idx="14407" formatCode="General">
                  <c:v>14.407</c:v>
                </c:pt>
                <c:pt idx="14408" formatCode="General">
                  <c:v>14.407999999999999</c:v>
                </c:pt>
                <c:pt idx="14409" formatCode="General">
                  <c:v>14.409000000000001</c:v>
                </c:pt>
                <c:pt idx="14410" formatCode="General">
                  <c:v>14.41</c:v>
                </c:pt>
                <c:pt idx="14411" formatCode="General">
                  <c:v>14.411</c:v>
                </c:pt>
                <c:pt idx="14412" formatCode="General">
                  <c:v>14.412000000000001</c:v>
                </c:pt>
                <c:pt idx="14413" formatCode="General">
                  <c:v>14.413</c:v>
                </c:pt>
                <c:pt idx="14414" formatCode="General">
                  <c:v>14.414</c:v>
                </c:pt>
                <c:pt idx="14415" formatCode="General">
                  <c:v>14.414999999999999</c:v>
                </c:pt>
                <c:pt idx="14416" formatCode="General">
                  <c:v>14.416</c:v>
                </c:pt>
                <c:pt idx="14417" formatCode="General">
                  <c:v>14.417</c:v>
                </c:pt>
                <c:pt idx="14418" formatCode="General">
                  <c:v>14.417999999999999</c:v>
                </c:pt>
                <c:pt idx="14419" formatCode="General">
                  <c:v>14.419</c:v>
                </c:pt>
                <c:pt idx="14420" formatCode="General">
                  <c:v>14.42</c:v>
                </c:pt>
                <c:pt idx="14421" formatCode="General">
                  <c:v>14.420999999999999</c:v>
                </c:pt>
                <c:pt idx="14422" formatCode="General">
                  <c:v>14.422000000000001</c:v>
                </c:pt>
                <c:pt idx="14423" formatCode="General">
                  <c:v>14.423</c:v>
                </c:pt>
                <c:pt idx="14424" formatCode="General">
                  <c:v>14.423999999999999</c:v>
                </c:pt>
                <c:pt idx="14425" formatCode="General">
                  <c:v>14.425000000000001</c:v>
                </c:pt>
                <c:pt idx="14426" formatCode="General">
                  <c:v>14.426</c:v>
                </c:pt>
                <c:pt idx="14427" formatCode="General">
                  <c:v>14.427</c:v>
                </c:pt>
                <c:pt idx="14428" formatCode="General">
                  <c:v>14.428000000000001</c:v>
                </c:pt>
                <c:pt idx="14429" formatCode="General">
                  <c:v>14.429</c:v>
                </c:pt>
                <c:pt idx="14430" formatCode="General">
                  <c:v>14.43</c:v>
                </c:pt>
                <c:pt idx="14431" formatCode="General">
                  <c:v>14.430999999999999</c:v>
                </c:pt>
                <c:pt idx="14432" formatCode="General">
                  <c:v>14.432</c:v>
                </c:pt>
                <c:pt idx="14433" formatCode="General">
                  <c:v>14.433</c:v>
                </c:pt>
                <c:pt idx="14434" formatCode="General">
                  <c:v>14.433999999999999</c:v>
                </c:pt>
                <c:pt idx="14435" formatCode="General">
                  <c:v>14.435</c:v>
                </c:pt>
                <c:pt idx="14436" formatCode="General">
                  <c:v>14.436</c:v>
                </c:pt>
                <c:pt idx="14437" formatCode="General">
                  <c:v>14.436999999999999</c:v>
                </c:pt>
                <c:pt idx="14438" formatCode="General">
                  <c:v>14.438000000000001</c:v>
                </c:pt>
                <c:pt idx="14439" formatCode="General">
                  <c:v>14.439</c:v>
                </c:pt>
                <c:pt idx="14440" formatCode="General">
                  <c:v>14.44</c:v>
                </c:pt>
                <c:pt idx="14441" formatCode="General">
                  <c:v>14.441000000000001</c:v>
                </c:pt>
                <c:pt idx="14442" formatCode="General">
                  <c:v>14.442</c:v>
                </c:pt>
                <c:pt idx="14443" formatCode="General">
                  <c:v>14.443</c:v>
                </c:pt>
                <c:pt idx="14444" formatCode="General">
                  <c:v>14.444000000000001</c:v>
                </c:pt>
                <c:pt idx="14445" formatCode="General">
                  <c:v>14.445</c:v>
                </c:pt>
                <c:pt idx="14446" formatCode="General">
                  <c:v>14.446</c:v>
                </c:pt>
                <c:pt idx="14447" formatCode="General">
                  <c:v>14.446999999999999</c:v>
                </c:pt>
                <c:pt idx="14448" formatCode="General">
                  <c:v>14.448</c:v>
                </c:pt>
                <c:pt idx="14449" formatCode="General">
                  <c:v>14.449</c:v>
                </c:pt>
                <c:pt idx="14450" formatCode="General">
                  <c:v>14.45</c:v>
                </c:pt>
                <c:pt idx="14451" formatCode="General">
                  <c:v>14.451000000000001</c:v>
                </c:pt>
                <c:pt idx="14452" formatCode="General">
                  <c:v>14.452</c:v>
                </c:pt>
                <c:pt idx="14453" formatCode="General">
                  <c:v>14.452999999999999</c:v>
                </c:pt>
                <c:pt idx="14454" formatCode="General">
                  <c:v>14.454000000000001</c:v>
                </c:pt>
                <c:pt idx="14455" formatCode="General">
                  <c:v>14.455</c:v>
                </c:pt>
                <c:pt idx="14456" formatCode="General">
                  <c:v>14.456</c:v>
                </c:pt>
                <c:pt idx="14457" formatCode="General">
                  <c:v>14.457000000000001</c:v>
                </c:pt>
                <c:pt idx="14458" formatCode="General">
                  <c:v>14.458</c:v>
                </c:pt>
                <c:pt idx="14459" formatCode="General">
                  <c:v>14.459</c:v>
                </c:pt>
                <c:pt idx="14460" formatCode="General">
                  <c:v>14.46</c:v>
                </c:pt>
                <c:pt idx="14461" formatCode="General">
                  <c:v>14.461</c:v>
                </c:pt>
                <c:pt idx="14462" formatCode="General">
                  <c:v>14.462</c:v>
                </c:pt>
                <c:pt idx="14463" formatCode="General">
                  <c:v>14.462999999999999</c:v>
                </c:pt>
                <c:pt idx="14464" formatCode="General">
                  <c:v>14.464</c:v>
                </c:pt>
                <c:pt idx="14465" formatCode="General">
                  <c:v>14.465</c:v>
                </c:pt>
                <c:pt idx="14466" formatCode="General">
                  <c:v>14.465999999999999</c:v>
                </c:pt>
                <c:pt idx="14467" formatCode="General">
                  <c:v>14.467000000000001</c:v>
                </c:pt>
                <c:pt idx="14468" formatCode="General">
                  <c:v>14.468</c:v>
                </c:pt>
                <c:pt idx="14469" formatCode="General">
                  <c:v>14.468999999999999</c:v>
                </c:pt>
                <c:pt idx="14470" formatCode="General">
                  <c:v>14.47</c:v>
                </c:pt>
                <c:pt idx="14471" formatCode="General">
                  <c:v>14.471</c:v>
                </c:pt>
                <c:pt idx="14472" formatCode="General">
                  <c:v>14.472</c:v>
                </c:pt>
                <c:pt idx="14473" formatCode="General">
                  <c:v>14.473000000000001</c:v>
                </c:pt>
                <c:pt idx="14474" formatCode="General">
                  <c:v>14.474</c:v>
                </c:pt>
                <c:pt idx="14475" formatCode="General">
                  <c:v>14.475</c:v>
                </c:pt>
                <c:pt idx="14476" formatCode="General">
                  <c:v>14.476000000000001</c:v>
                </c:pt>
                <c:pt idx="14477" formatCode="General">
                  <c:v>14.477</c:v>
                </c:pt>
                <c:pt idx="14478" formatCode="General">
                  <c:v>14.478</c:v>
                </c:pt>
                <c:pt idx="14479" formatCode="General">
                  <c:v>14.478999999999999</c:v>
                </c:pt>
                <c:pt idx="14480" formatCode="General">
                  <c:v>14.48</c:v>
                </c:pt>
                <c:pt idx="14481" formatCode="General">
                  <c:v>14.481</c:v>
                </c:pt>
                <c:pt idx="14482" formatCode="General">
                  <c:v>14.481999999999999</c:v>
                </c:pt>
                <c:pt idx="14483" formatCode="General">
                  <c:v>14.483000000000001</c:v>
                </c:pt>
                <c:pt idx="14484" formatCode="General">
                  <c:v>14.484</c:v>
                </c:pt>
                <c:pt idx="14485" formatCode="General">
                  <c:v>14.484999999999999</c:v>
                </c:pt>
                <c:pt idx="14486" formatCode="General">
                  <c:v>14.486000000000001</c:v>
                </c:pt>
                <c:pt idx="14487" formatCode="General">
                  <c:v>14.487</c:v>
                </c:pt>
                <c:pt idx="14488" formatCode="General">
                  <c:v>14.488</c:v>
                </c:pt>
                <c:pt idx="14489" formatCode="General">
                  <c:v>14.489000000000001</c:v>
                </c:pt>
                <c:pt idx="14490" formatCode="General">
                  <c:v>14.49</c:v>
                </c:pt>
                <c:pt idx="14491" formatCode="General">
                  <c:v>14.491</c:v>
                </c:pt>
                <c:pt idx="14492" formatCode="General">
                  <c:v>14.492000000000001</c:v>
                </c:pt>
                <c:pt idx="14493" formatCode="General">
                  <c:v>14.493</c:v>
                </c:pt>
                <c:pt idx="14494" formatCode="General">
                  <c:v>14.494</c:v>
                </c:pt>
                <c:pt idx="14495" formatCode="General">
                  <c:v>14.494999999999999</c:v>
                </c:pt>
                <c:pt idx="14496" formatCode="General">
                  <c:v>14.496</c:v>
                </c:pt>
                <c:pt idx="14497" formatCode="General">
                  <c:v>14.497</c:v>
                </c:pt>
                <c:pt idx="14498" formatCode="General">
                  <c:v>14.497999999999999</c:v>
                </c:pt>
                <c:pt idx="14499" formatCode="General">
                  <c:v>14.499000000000001</c:v>
                </c:pt>
                <c:pt idx="14500" formatCode="General">
                  <c:v>14.5</c:v>
                </c:pt>
                <c:pt idx="14501" formatCode="General">
                  <c:v>14.500999999999999</c:v>
                </c:pt>
                <c:pt idx="14502" formatCode="General">
                  <c:v>14.502000000000001</c:v>
                </c:pt>
                <c:pt idx="14503" formatCode="General">
                  <c:v>14.503</c:v>
                </c:pt>
                <c:pt idx="14504" formatCode="General">
                  <c:v>14.504</c:v>
                </c:pt>
                <c:pt idx="14505" formatCode="General">
                  <c:v>14.505000000000001</c:v>
                </c:pt>
                <c:pt idx="14506" formatCode="General">
                  <c:v>14.506</c:v>
                </c:pt>
                <c:pt idx="14507" formatCode="General">
                  <c:v>14.507</c:v>
                </c:pt>
                <c:pt idx="14508" formatCode="General">
                  <c:v>14.507999999999999</c:v>
                </c:pt>
                <c:pt idx="14509" formatCode="General">
                  <c:v>14.509</c:v>
                </c:pt>
                <c:pt idx="14510" formatCode="General">
                  <c:v>14.51</c:v>
                </c:pt>
                <c:pt idx="14511" formatCode="General">
                  <c:v>14.510999999999999</c:v>
                </c:pt>
                <c:pt idx="14512" formatCode="General">
                  <c:v>14.512</c:v>
                </c:pt>
                <c:pt idx="14513" formatCode="General">
                  <c:v>14.513</c:v>
                </c:pt>
                <c:pt idx="14514" formatCode="General">
                  <c:v>14.513999999999999</c:v>
                </c:pt>
                <c:pt idx="14515" formatCode="General">
                  <c:v>14.515000000000001</c:v>
                </c:pt>
                <c:pt idx="14516" formatCode="General">
                  <c:v>14.516</c:v>
                </c:pt>
                <c:pt idx="14517" formatCode="General">
                  <c:v>14.516999999999999</c:v>
                </c:pt>
                <c:pt idx="14518" formatCode="General">
                  <c:v>14.518000000000001</c:v>
                </c:pt>
                <c:pt idx="14519" formatCode="General">
                  <c:v>14.519</c:v>
                </c:pt>
                <c:pt idx="14520" formatCode="General">
                  <c:v>14.52</c:v>
                </c:pt>
                <c:pt idx="14521" formatCode="General">
                  <c:v>14.521000000000001</c:v>
                </c:pt>
                <c:pt idx="14522" formatCode="General">
                  <c:v>14.522</c:v>
                </c:pt>
                <c:pt idx="14523" formatCode="General">
                  <c:v>14.523</c:v>
                </c:pt>
                <c:pt idx="14524" formatCode="General">
                  <c:v>14.523999999999999</c:v>
                </c:pt>
                <c:pt idx="14525" formatCode="General">
                  <c:v>14.525</c:v>
                </c:pt>
                <c:pt idx="14526" formatCode="General">
                  <c:v>14.526</c:v>
                </c:pt>
                <c:pt idx="14527" formatCode="General">
                  <c:v>14.526999999999999</c:v>
                </c:pt>
                <c:pt idx="14528" formatCode="General">
                  <c:v>14.528</c:v>
                </c:pt>
                <c:pt idx="14529" formatCode="General">
                  <c:v>14.529</c:v>
                </c:pt>
                <c:pt idx="14530" formatCode="General">
                  <c:v>14.53</c:v>
                </c:pt>
                <c:pt idx="14531" formatCode="General">
                  <c:v>14.531000000000001</c:v>
                </c:pt>
                <c:pt idx="14532" formatCode="General">
                  <c:v>14.532</c:v>
                </c:pt>
                <c:pt idx="14533" formatCode="General">
                  <c:v>14.532999999999999</c:v>
                </c:pt>
                <c:pt idx="14534" formatCode="General">
                  <c:v>14.534000000000001</c:v>
                </c:pt>
                <c:pt idx="14535" formatCode="General">
                  <c:v>14.535</c:v>
                </c:pt>
                <c:pt idx="14536" formatCode="General">
                  <c:v>14.536</c:v>
                </c:pt>
                <c:pt idx="14537" formatCode="General">
                  <c:v>14.537000000000001</c:v>
                </c:pt>
                <c:pt idx="14538" formatCode="General">
                  <c:v>14.538</c:v>
                </c:pt>
                <c:pt idx="14539" formatCode="General">
                  <c:v>14.539</c:v>
                </c:pt>
                <c:pt idx="14540" formatCode="General">
                  <c:v>14.54</c:v>
                </c:pt>
                <c:pt idx="14541" formatCode="General">
                  <c:v>14.541</c:v>
                </c:pt>
                <c:pt idx="14542" formatCode="General">
                  <c:v>14.542</c:v>
                </c:pt>
                <c:pt idx="14543" formatCode="General">
                  <c:v>14.542999999999999</c:v>
                </c:pt>
                <c:pt idx="14544" formatCode="General">
                  <c:v>14.544</c:v>
                </c:pt>
                <c:pt idx="14545" formatCode="General">
                  <c:v>14.545</c:v>
                </c:pt>
                <c:pt idx="14546" formatCode="General">
                  <c:v>14.545999999999999</c:v>
                </c:pt>
                <c:pt idx="14547" formatCode="General">
                  <c:v>14.547000000000001</c:v>
                </c:pt>
                <c:pt idx="14548" formatCode="General">
                  <c:v>14.548</c:v>
                </c:pt>
                <c:pt idx="14549" formatCode="General">
                  <c:v>14.548999999999999</c:v>
                </c:pt>
                <c:pt idx="14550" formatCode="General">
                  <c:v>14.55</c:v>
                </c:pt>
                <c:pt idx="14551" formatCode="General">
                  <c:v>14.551</c:v>
                </c:pt>
                <c:pt idx="14552" formatCode="General">
                  <c:v>14.552</c:v>
                </c:pt>
                <c:pt idx="14553" formatCode="General">
                  <c:v>14.553000000000001</c:v>
                </c:pt>
                <c:pt idx="14554" formatCode="General">
                  <c:v>14.554</c:v>
                </c:pt>
                <c:pt idx="14555" formatCode="General">
                  <c:v>14.555</c:v>
                </c:pt>
                <c:pt idx="14556" formatCode="General">
                  <c:v>14.555999999999999</c:v>
                </c:pt>
                <c:pt idx="14557" formatCode="General">
                  <c:v>14.557</c:v>
                </c:pt>
                <c:pt idx="14558" formatCode="General">
                  <c:v>14.558</c:v>
                </c:pt>
                <c:pt idx="14559" formatCode="General">
                  <c:v>14.558999999999999</c:v>
                </c:pt>
                <c:pt idx="14560" formatCode="General">
                  <c:v>14.56</c:v>
                </c:pt>
                <c:pt idx="14561" formatCode="General">
                  <c:v>14.561</c:v>
                </c:pt>
                <c:pt idx="14562" formatCode="General">
                  <c:v>14.561999999999999</c:v>
                </c:pt>
                <c:pt idx="14563" formatCode="General">
                  <c:v>14.563000000000001</c:v>
                </c:pt>
                <c:pt idx="14564" formatCode="General">
                  <c:v>14.564</c:v>
                </c:pt>
                <c:pt idx="14565" formatCode="General">
                  <c:v>14.565</c:v>
                </c:pt>
                <c:pt idx="14566" formatCode="General">
                  <c:v>14.566000000000001</c:v>
                </c:pt>
                <c:pt idx="14567" formatCode="General">
                  <c:v>14.567</c:v>
                </c:pt>
                <c:pt idx="14568" formatCode="General">
                  <c:v>14.568</c:v>
                </c:pt>
                <c:pt idx="14569" formatCode="General">
                  <c:v>14.569000000000001</c:v>
                </c:pt>
                <c:pt idx="14570" formatCode="General">
                  <c:v>14.57</c:v>
                </c:pt>
                <c:pt idx="14571" formatCode="General">
                  <c:v>14.571</c:v>
                </c:pt>
                <c:pt idx="14572" formatCode="General">
                  <c:v>14.571999999999999</c:v>
                </c:pt>
                <c:pt idx="14573" formatCode="General">
                  <c:v>14.573</c:v>
                </c:pt>
                <c:pt idx="14574" formatCode="General">
                  <c:v>14.574</c:v>
                </c:pt>
                <c:pt idx="14575" formatCode="General">
                  <c:v>14.574999999999999</c:v>
                </c:pt>
                <c:pt idx="14576" formatCode="General">
                  <c:v>14.576000000000001</c:v>
                </c:pt>
                <c:pt idx="14577" formatCode="General">
                  <c:v>14.577</c:v>
                </c:pt>
                <c:pt idx="14578" formatCode="General">
                  <c:v>14.577999999999999</c:v>
                </c:pt>
                <c:pt idx="14579" formatCode="General">
                  <c:v>14.579000000000001</c:v>
                </c:pt>
                <c:pt idx="14580" formatCode="General">
                  <c:v>14.58</c:v>
                </c:pt>
                <c:pt idx="14581" formatCode="General">
                  <c:v>14.581</c:v>
                </c:pt>
                <c:pt idx="14582" formatCode="General">
                  <c:v>14.582000000000001</c:v>
                </c:pt>
                <c:pt idx="14583" formatCode="General">
                  <c:v>14.583</c:v>
                </c:pt>
                <c:pt idx="14584" formatCode="General">
                  <c:v>14.584</c:v>
                </c:pt>
                <c:pt idx="14585" formatCode="General">
                  <c:v>14.585000000000001</c:v>
                </c:pt>
                <c:pt idx="14586" formatCode="General">
                  <c:v>14.586</c:v>
                </c:pt>
                <c:pt idx="14587" formatCode="General">
                  <c:v>14.587</c:v>
                </c:pt>
                <c:pt idx="14588" formatCode="General">
                  <c:v>14.587999999999999</c:v>
                </c:pt>
                <c:pt idx="14589" formatCode="General">
                  <c:v>14.589</c:v>
                </c:pt>
                <c:pt idx="14590" formatCode="General">
                  <c:v>14.59</c:v>
                </c:pt>
                <c:pt idx="14591" formatCode="General">
                  <c:v>14.590999999999999</c:v>
                </c:pt>
                <c:pt idx="14592" formatCode="General">
                  <c:v>14.592000000000001</c:v>
                </c:pt>
                <c:pt idx="14593" formatCode="General">
                  <c:v>14.593</c:v>
                </c:pt>
                <c:pt idx="14594" formatCode="General">
                  <c:v>14.593999999999999</c:v>
                </c:pt>
                <c:pt idx="14595" formatCode="General">
                  <c:v>14.595000000000001</c:v>
                </c:pt>
                <c:pt idx="14596" formatCode="General">
                  <c:v>14.596</c:v>
                </c:pt>
                <c:pt idx="14597" formatCode="General">
                  <c:v>14.597</c:v>
                </c:pt>
                <c:pt idx="14598" formatCode="General">
                  <c:v>14.598000000000001</c:v>
                </c:pt>
                <c:pt idx="14599" formatCode="General">
                  <c:v>14.599</c:v>
                </c:pt>
                <c:pt idx="14600" formatCode="General">
                  <c:v>14.6</c:v>
                </c:pt>
                <c:pt idx="14601" formatCode="General">
                  <c:v>14.601000000000001</c:v>
                </c:pt>
                <c:pt idx="14602" formatCode="General">
                  <c:v>14.602</c:v>
                </c:pt>
                <c:pt idx="14603" formatCode="General">
                  <c:v>14.603</c:v>
                </c:pt>
                <c:pt idx="14604" formatCode="General">
                  <c:v>14.603999999999999</c:v>
                </c:pt>
                <c:pt idx="14605" formatCode="General">
                  <c:v>14.605</c:v>
                </c:pt>
                <c:pt idx="14606" formatCode="General">
                  <c:v>14.606</c:v>
                </c:pt>
                <c:pt idx="14607" formatCode="General">
                  <c:v>14.606999999999999</c:v>
                </c:pt>
                <c:pt idx="14608" formatCode="General">
                  <c:v>14.608000000000001</c:v>
                </c:pt>
                <c:pt idx="14609" formatCode="General">
                  <c:v>14.609</c:v>
                </c:pt>
                <c:pt idx="14610" formatCode="General">
                  <c:v>14.61</c:v>
                </c:pt>
                <c:pt idx="14611" formatCode="General">
                  <c:v>14.611000000000001</c:v>
                </c:pt>
                <c:pt idx="14612" formatCode="General">
                  <c:v>14.612</c:v>
                </c:pt>
                <c:pt idx="14613" formatCode="General">
                  <c:v>14.613</c:v>
                </c:pt>
                <c:pt idx="14614" formatCode="General">
                  <c:v>14.614000000000001</c:v>
                </c:pt>
                <c:pt idx="14615" formatCode="General">
                  <c:v>14.615</c:v>
                </c:pt>
                <c:pt idx="14616" formatCode="General">
                  <c:v>14.616</c:v>
                </c:pt>
                <c:pt idx="14617" formatCode="General">
                  <c:v>14.617000000000001</c:v>
                </c:pt>
                <c:pt idx="14618" formatCode="General">
                  <c:v>14.618</c:v>
                </c:pt>
                <c:pt idx="14619" formatCode="General">
                  <c:v>14.619</c:v>
                </c:pt>
                <c:pt idx="14620" formatCode="General">
                  <c:v>14.62</c:v>
                </c:pt>
                <c:pt idx="14621" formatCode="General">
                  <c:v>14.621</c:v>
                </c:pt>
                <c:pt idx="14622" formatCode="General">
                  <c:v>14.622</c:v>
                </c:pt>
                <c:pt idx="14623" formatCode="General">
                  <c:v>14.622999999999999</c:v>
                </c:pt>
                <c:pt idx="14624" formatCode="General">
                  <c:v>14.624000000000001</c:v>
                </c:pt>
                <c:pt idx="14625" formatCode="General">
                  <c:v>14.625</c:v>
                </c:pt>
                <c:pt idx="14626" formatCode="General">
                  <c:v>14.625999999999999</c:v>
                </c:pt>
                <c:pt idx="14627" formatCode="General">
                  <c:v>14.627000000000001</c:v>
                </c:pt>
                <c:pt idx="14628" formatCode="General">
                  <c:v>14.628</c:v>
                </c:pt>
                <c:pt idx="14629" formatCode="General">
                  <c:v>14.629</c:v>
                </c:pt>
                <c:pt idx="14630" formatCode="General">
                  <c:v>14.63</c:v>
                </c:pt>
                <c:pt idx="14631" formatCode="General">
                  <c:v>14.631</c:v>
                </c:pt>
                <c:pt idx="14632" formatCode="General">
                  <c:v>14.632</c:v>
                </c:pt>
                <c:pt idx="14633" formatCode="General">
                  <c:v>14.632999999999999</c:v>
                </c:pt>
                <c:pt idx="14634" formatCode="General">
                  <c:v>14.634</c:v>
                </c:pt>
                <c:pt idx="14635" formatCode="General">
                  <c:v>14.635</c:v>
                </c:pt>
                <c:pt idx="14636" formatCode="General">
                  <c:v>14.635999999999999</c:v>
                </c:pt>
                <c:pt idx="14637" formatCode="General">
                  <c:v>14.637</c:v>
                </c:pt>
                <c:pt idx="14638" formatCode="General">
                  <c:v>14.638</c:v>
                </c:pt>
                <c:pt idx="14639" formatCode="General">
                  <c:v>14.638999999999999</c:v>
                </c:pt>
                <c:pt idx="14640" formatCode="General">
                  <c:v>14.64</c:v>
                </c:pt>
                <c:pt idx="14641" formatCode="General">
                  <c:v>14.641</c:v>
                </c:pt>
                <c:pt idx="14642" formatCode="General">
                  <c:v>14.641999999999999</c:v>
                </c:pt>
                <c:pt idx="14643" formatCode="General">
                  <c:v>14.643000000000001</c:v>
                </c:pt>
                <c:pt idx="14644" formatCode="General">
                  <c:v>14.644</c:v>
                </c:pt>
                <c:pt idx="14645" formatCode="General">
                  <c:v>14.645</c:v>
                </c:pt>
                <c:pt idx="14646" formatCode="General">
                  <c:v>14.646000000000001</c:v>
                </c:pt>
                <c:pt idx="14647" formatCode="General">
                  <c:v>14.647</c:v>
                </c:pt>
                <c:pt idx="14648" formatCode="General">
                  <c:v>14.648</c:v>
                </c:pt>
                <c:pt idx="14649" formatCode="General">
                  <c:v>14.648999999999999</c:v>
                </c:pt>
                <c:pt idx="14650" formatCode="General">
                  <c:v>14.65</c:v>
                </c:pt>
                <c:pt idx="14651" formatCode="General">
                  <c:v>14.651</c:v>
                </c:pt>
                <c:pt idx="14652" formatCode="General">
                  <c:v>14.651999999999999</c:v>
                </c:pt>
                <c:pt idx="14653" formatCode="General">
                  <c:v>14.653</c:v>
                </c:pt>
                <c:pt idx="14654" formatCode="General">
                  <c:v>14.654</c:v>
                </c:pt>
                <c:pt idx="14655" formatCode="General">
                  <c:v>14.654999999999999</c:v>
                </c:pt>
                <c:pt idx="14656" formatCode="General">
                  <c:v>14.656000000000001</c:v>
                </c:pt>
                <c:pt idx="14657" formatCode="General">
                  <c:v>14.657</c:v>
                </c:pt>
                <c:pt idx="14658" formatCode="General">
                  <c:v>14.657999999999999</c:v>
                </c:pt>
                <c:pt idx="14659" formatCode="General">
                  <c:v>14.659000000000001</c:v>
                </c:pt>
                <c:pt idx="14660" formatCode="General">
                  <c:v>14.66</c:v>
                </c:pt>
                <c:pt idx="14661" formatCode="General">
                  <c:v>14.661</c:v>
                </c:pt>
                <c:pt idx="14662" formatCode="General">
                  <c:v>14.662000000000001</c:v>
                </c:pt>
                <c:pt idx="14663" formatCode="General">
                  <c:v>14.663</c:v>
                </c:pt>
                <c:pt idx="14664" formatCode="General">
                  <c:v>14.664</c:v>
                </c:pt>
                <c:pt idx="14665" formatCode="General">
                  <c:v>14.664999999999999</c:v>
                </c:pt>
                <c:pt idx="14666" formatCode="General">
                  <c:v>14.666</c:v>
                </c:pt>
                <c:pt idx="14667" formatCode="General">
                  <c:v>14.667</c:v>
                </c:pt>
                <c:pt idx="14668" formatCode="General">
                  <c:v>14.667999999999999</c:v>
                </c:pt>
                <c:pt idx="14669" formatCode="General">
                  <c:v>14.669</c:v>
                </c:pt>
                <c:pt idx="14670" formatCode="General">
                  <c:v>14.67</c:v>
                </c:pt>
                <c:pt idx="14671" formatCode="General">
                  <c:v>14.670999999999999</c:v>
                </c:pt>
                <c:pt idx="14672" formatCode="General">
                  <c:v>14.672000000000001</c:v>
                </c:pt>
                <c:pt idx="14673" formatCode="General">
                  <c:v>14.673</c:v>
                </c:pt>
                <c:pt idx="14674" formatCode="General">
                  <c:v>14.673999999999999</c:v>
                </c:pt>
                <c:pt idx="14675" formatCode="General">
                  <c:v>14.675000000000001</c:v>
                </c:pt>
                <c:pt idx="14676" formatCode="General">
                  <c:v>14.676</c:v>
                </c:pt>
                <c:pt idx="14677" formatCode="General">
                  <c:v>14.677</c:v>
                </c:pt>
                <c:pt idx="14678" formatCode="General">
                  <c:v>14.678000000000001</c:v>
                </c:pt>
                <c:pt idx="14679" formatCode="General">
                  <c:v>14.679</c:v>
                </c:pt>
                <c:pt idx="14680" formatCode="General">
                  <c:v>14.68</c:v>
                </c:pt>
                <c:pt idx="14681" formatCode="General">
                  <c:v>14.680999999999999</c:v>
                </c:pt>
                <c:pt idx="14682" formatCode="General">
                  <c:v>14.682</c:v>
                </c:pt>
                <c:pt idx="14683" formatCode="General">
                  <c:v>14.683</c:v>
                </c:pt>
                <c:pt idx="14684" formatCode="General">
                  <c:v>14.683999999999999</c:v>
                </c:pt>
                <c:pt idx="14685" formatCode="General">
                  <c:v>14.685</c:v>
                </c:pt>
                <c:pt idx="14686" formatCode="General">
                  <c:v>14.686</c:v>
                </c:pt>
                <c:pt idx="14687" formatCode="General">
                  <c:v>14.686999999999999</c:v>
                </c:pt>
                <c:pt idx="14688" formatCode="General">
                  <c:v>14.688000000000001</c:v>
                </c:pt>
                <c:pt idx="14689" formatCode="General">
                  <c:v>14.689</c:v>
                </c:pt>
                <c:pt idx="14690" formatCode="General">
                  <c:v>14.69</c:v>
                </c:pt>
                <c:pt idx="14691" formatCode="General">
                  <c:v>14.691000000000001</c:v>
                </c:pt>
                <c:pt idx="14692" formatCode="General">
                  <c:v>14.692</c:v>
                </c:pt>
                <c:pt idx="14693" formatCode="General">
                  <c:v>14.693</c:v>
                </c:pt>
                <c:pt idx="14694" formatCode="General">
                  <c:v>14.694000000000001</c:v>
                </c:pt>
                <c:pt idx="14695" formatCode="General">
                  <c:v>14.695</c:v>
                </c:pt>
                <c:pt idx="14696" formatCode="General">
                  <c:v>14.696</c:v>
                </c:pt>
                <c:pt idx="14697" formatCode="General">
                  <c:v>14.696999999999999</c:v>
                </c:pt>
                <c:pt idx="14698" formatCode="General">
                  <c:v>14.698</c:v>
                </c:pt>
                <c:pt idx="14699" formatCode="General">
                  <c:v>14.699</c:v>
                </c:pt>
                <c:pt idx="14700" formatCode="General">
                  <c:v>14.7</c:v>
                </c:pt>
                <c:pt idx="14701" formatCode="General">
                  <c:v>14.701000000000001</c:v>
                </c:pt>
                <c:pt idx="14702" formatCode="General">
                  <c:v>14.702</c:v>
                </c:pt>
                <c:pt idx="14703" formatCode="General">
                  <c:v>14.702999999999999</c:v>
                </c:pt>
                <c:pt idx="14704" formatCode="General">
                  <c:v>14.704000000000001</c:v>
                </c:pt>
                <c:pt idx="14705" formatCode="General">
                  <c:v>14.705</c:v>
                </c:pt>
                <c:pt idx="14706" formatCode="General">
                  <c:v>14.706</c:v>
                </c:pt>
                <c:pt idx="14707" formatCode="General">
                  <c:v>14.707000000000001</c:v>
                </c:pt>
                <c:pt idx="14708" formatCode="General">
                  <c:v>14.708</c:v>
                </c:pt>
                <c:pt idx="14709" formatCode="General">
                  <c:v>14.709</c:v>
                </c:pt>
                <c:pt idx="14710" formatCode="General">
                  <c:v>14.71</c:v>
                </c:pt>
                <c:pt idx="14711" formatCode="General">
                  <c:v>14.711</c:v>
                </c:pt>
                <c:pt idx="14712" formatCode="General">
                  <c:v>14.712</c:v>
                </c:pt>
                <c:pt idx="14713" formatCode="General">
                  <c:v>14.712999999999999</c:v>
                </c:pt>
                <c:pt idx="14714" formatCode="General">
                  <c:v>14.714</c:v>
                </c:pt>
                <c:pt idx="14715" formatCode="General">
                  <c:v>14.715</c:v>
                </c:pt>
                <c:pt idx="14716" formatCode="General">
                  <c:v>14.715999999999999</c:v>
                </c:pt>
                <c:pt idx="14717" formatCode="General">
                  <c:v>14.717000000000001</c:v>
                </c:pt>
                <c:pt idx="14718" formatCode="General">
                  <c:v>14.718</c:v>
                </c:pt>
                <c:pt idx="14719" formatCode="General">
                  <c:v>14.718999999999999</c:v>
                </c:pt>
                <c:pt idx="14720" formatCode="General">
                  <c:v>14.72</c:v>
                </c:pt>
                <c:pt idx="14721" formatCode="General">
                  <c:v>14.721</c:v>
                </c:pt>
                <c:pt idx="14722" formatCode="General">
                  <c:v>14.722</c:v>
                </c:pt>
                <c:pt idx="14723" formatCode="General">
                  <c:v>14.723000000000001</c:v>
                </c:pt>
                <c:pt idx="14724" formatCode="General">
                  <c:v>14.724</c:v>
                </c:pt>
                <c:pt idx="14725" formatCode="General">
                  <c:v>14.725</c:v>
                </c:pt>
                <c:pt idx="14726" formatCode="General">
                  <c:v>14.726000000000001</c:v>
                </c:pt>
                <c:pt idx="14727" formatCode="General">
                  <c:v>14.727</c:v>
                </c:pt>
                <c:pt idx="14728" formatCode="General">
                  <c:v>14.728</c:v>
                </c:pt>
                <c:pt idx="14729" formatCode="General">
                  <c:v>14.728999999999999</c:v>
                </c:pt>
                <c:pt idx="14730" formatCode="General">
                  <c:v>14.73</c:v>
                </c:pt>
                <c:pt idx="14731" formatCode="General">
                  <c:v>14.731</c:v>
                </c:pt>
                <c:pt idx="14732" formatCode="General">
                  <c:v>14.731999999999999</c:v>
                </c:pt>
                <c:pt idx="14733" formatCode="General">
                  <c:v>14.733000000000001</c:v>
                </c:pt>
                <c:pt idx="14734" formatCode="General">
                  <c:v>14.734</c:v>
                </c:pt>
                <c:pt idx="14735" formatCode="General">
                  <c:v>14.734999999999999</c:v>
                </c:pt>
                <c:pt idx="14736" formatCode="General">
                  <c:v>14.736000000000001</c:v>
                </c:pt>
                <c:pt idx="14737" formatCode="General">
                  <c:v>14.737</c:v>
                </c:pt>
                <c:pt idx="14738" formatCode="General">
                  <c:v>14.738</c:v>
                </c:pt>
                <c:pt idx="14739" formatCode="General">
                  <c:v>14.739000000000001</c:v>
                </c:pt>
                <c:pt idx="14740" formatCode="General">
                  <c:v>14.74</c:v>
                </c:pt>
                <c:pt idx="14741" formatCode="General">
                  <c:v>14.741</c:v>
                </c:pt>
                <c:pt idx="14742" formatCode="General">
                  <c:v>14.742000000000001</c:v>
                </c:pt>
                <c:pt idx="14743" formatCode="General">
                  <c:v>14.743</c:v>
                </c:pt>
                <c:pt idx="14744" formatCode="General">
                  <c:v>14.744</c:v>
                </c:pt>
                <c:pt idx="14745" formatCode="General">
                  <c:v>14.744999999999999</c:v>
                </c:pt>
                <c:pt idx="14746" formatCode="General">
                  <c:v>14.746</c:v>
                </c:pt>
                <c:pt idx="14747" formatCode="General">
                  <c:v>14.747</c:v>
                </c:pt>
                <c:pt idx="14748" formatCode="General">
                  <c:v>14.747999999999999</c:v>
                </c:pt>
                <c:pt idx="14749" formatCode="General">
                  <c:v>14.749000000000001</c:v>
                </c:pt>
                <c:pt idx="14750" formatCode="General">
                  <c:v>14.75</c:v>
                </c:pt>
                <c:pt idx="14751" formatCode="General">
                  <c:v>14.750999999999999</c:v>
                </c:pt>
                <c:pt idx="14752" formatCode="General">
                  <c:v>14.752000000000001</c:v>
                </c:pt>
                <c:pt idx="14753" formatCode="General">
                  <c:v>14.753</c:v>
                </c:pt>
                <c:pt idx="14754" formatCode="General">
                  <c:v>14.754</c:v>
                </c:pt>
                <c:pt idx="14755" formatCode="General">
                  <c:v>14.755000000000001</c:v>
                </c:pt>
                <c:pt idx="14756" formatCode="General">
                  <c:v>14.756</c:v>
                </c:pt>
                <c:pt idx="14757" formatCode="General">
                  <c:v>14.757</c:v>
                </c:pt>
                <c:pt idx="14758" formatCode="General">
                  <c:v>14.757999999999999</c:v>
                </c:pt>
                <c:pt idx="14759" formatCode="General">
                  <c:v>14.759</c:v>
                </c:pt>
                <c:pt idx="14760" formatCode="General">
                  <c:v>14.76</c:v>
                </c:pt>
                <c:pt idx="14761" formatCode="General">
                  <c:v>14.760999999999999</c:v>
                </c:pt>
                <c:pt idx="14762" formatCode="General">
                  <c:v>14.762</c:v>
                </c:pt>
                <c:pt idx="14763" formatCode="General">
                  <c:v>14.763</c:v>
                </c:pt>
                <c:pt idx="14764" formatCode="General">
                  <c:v>14.763999999999999</c:v>
                </c:pt>
                <c:pt idx="14765" formatCode="General">
                  <c:v>14.765000000000001</c:v>
                </c:pt>
                <c:pt idx="14766" formatCode="General">
                  <c:v>14.766</c:v>
                </c:pt>
                <c:pt idx="14767" formatCode="General">
                  <c:v>14.766999999999999</c:v>
                </c:pt>
                <c:pt idx="14768" formatCode="General">
                  <c:v>14.768000000000001</c:v>
                </c:pt>
                <c:pt idx="14769" formatCode="General">
                  <c:v>14.769</c:v>
                </c:pt>
                <c:pt idx="14770" formatCode="General">
                  <c:v>14.77</c:v>
                </c:pt>
                <c:pt idx="14771" formatCode="General">
                  <c:v>14.771000000000001</c:v>
                </c:pt>
                <c:pt idx="14772" formatCode="General">
                  <c:v>14.772</c:v>
                </c:pt>
                <c:pt idx="14773" formatCode="General">
                  <c:v>14.773</c:v>
                </c:pt>
                <c:pt idx="14774" formatCode="General">
                  <c:v>14.773999999999999</c:v>
                </c:pt>
                <c:pt idx="14775" formatCode="General">
                  <c:v>14.775</c:v>
                </c:pt>
                <c:pt idx="14776" formatCode="General">
                  <c:v>14.776</c:v>
                </c:pt>
                <c:pt idx="14777" formatCode="General">
                  <c:v>14.776999999999999</c:v>
                </c:pt>
                <c:pt idx="14778" formatCode="General">
                  <c:v>14.778</c:v>
                </c:pt>
                <c:pt idx="14779" formatCode="General">
                  <c:v>14.779</c:v>
                </c:pt>
                <c:pt idx="14780" formatCode="General">
                  <c:v>14.78</c:v>
                </c:pt>
                <c:pt idx="14781" formatCode="General">
                  <c:v>14.781000000000001</c:v>
                </c:pt>
                <c:pt idx="14782" formatCode="General">
                  <c:v>14.782</c:v>
                </c:pt>
                <c:pt idx="14783" formatCode="General">
                  <c:v>14.782999999999999</c:v>
                </c:pt>
                <c:pt idx="14784" formatCode="General">
                  <c:v>14.784000000000001</c:v>
                </c:pt>
                <c:pt idx="14785" formatCode="General">
                  <c:v>14.785</c:v>
                </c:pt>
                <c:pt idx="14786" formatCode="General">
                  <c:v>14.786</c:v>
                </c:pt>
                <c:pt idx="14787" formatCode="General">
                  <c:v>14.787000000000001</c:v>
                </c:pt>
                <c:pt idx="14788" formatCode="General">
                  <c:v>14.788</c:v>
                </c:pt>
                <c:pt idx="14789" formatCode="General">
                  <c:v>14.789</c:v>
                </c:pt>
                <c:pt idx="14790" formatCode="General">
                  <c:v>14.79</c:v>
                </c:pt>
                <c:pt idx="14791" formatCode="General">
                  <c:v>14.791</c:v>
                </c:pt>
                <c:pt idx="14792" formatCode="General">
                  <c:v>14.792</c:v>
                </c:pt>
                <c:pt idx="14793" formatCode="General">
                  <c:v>14.792999999999999</c:v>
                </c:pt>
                <c:pt idx="14794" formatCode="General">
                  <c:v>14.794</c:v>
                </c:pt>
                <c:pt idx="14795" formatCode="General">
                  <c:v>14.795</c:v>
                </c:pt>
                <c:pt idx="14796" formatCode="General">
                  <c:v>14.795999999999999</c:v>
                </c:pt>
                <c:pt idx="14797" formatCode="General">
                  <c:v>14.797000000000001</c:v>
                </c:pt>
                <c:pt idx="14798" formatCode="General">
                  <c:v>14.798</c:v>
                </c:pt>
                <c:pt idx="14799" formatCode="General">
                  <c:v>14.798999999999999</c:v>
                </c:pt>
                <c:pt idx="14800" formatCode="General">
                  <c:v>14.8</c:v>
                </c:pt>
                <c:pt idx="14801" formatCode="General">
                  <c:v>14.801</c:v>
                </c:pt>
                <c:pt idx="14802" formatCode="General">
                  <c:v>14.802</c:v>
                </c:pt>
                <c:pt idx="14803" formatCode="General">
                  <c:v>14.803000000000001</c:v>
                </c:pt>
                <c:pt idx="14804" formatCode="General">
                  <c:v>14.804</c:v>
                </c:pt>
                <c:pt idx="14805" formatCode="General">
                  <c:v>14.805</c:v>
                </c:pt>
                <c:pt idx="14806" formatCode="General">
                  <c:v>14.805999999999999</c:v>
                </c:pt>
                <c:pt idx="14807" formatCode="General">
                  <c:v>14.807</c:v>
                </c:pt>
                <c:pt idx="14808" formatCode="General">
                  <c:v>14.808</c:v>
                </c:pt>
                <c:pt idx="14809" formatCode="General">
                  <c:v>14.808999999999999</c:v>
                </c:pt>
                <c:pt idx="14810" formatCode="General">
                  <c:v>14.81</c:v>
                </c:pt>
                <c:pt idx="14811" formatCode="General">
                  <c:v>14.811</c:v>
                </c:pt>
                <c:pt idx="14812" formatCode="General">
                  <c:v>14.811999999999999</c:v>
                </c:pt>
                <c:pt idx="14813" formatCode="General">
                  <c:v>14.813000000000001</c:v>
                </c:pt>
                <c:pt idx="14814" formatCode="General">
                  <c:v>14.814</c:v>
                </c:pt>
                <c:pt idx="14815" formatCode="General">
                  <c:v>14.815</c:v>
                </c:pt>
                <c:pt idx="14816" formatCode="General">
                  <c:v>14.816000000000001</c:v>
                </c:pt>
                <c:pt idx="14817" formatCode="General">
                  <c:v>14.817</c:v>
                </c:pt>
                <c:pt idx="14818" formatCode="General">
                  <c:v>14.818</c:v>
                </c:pt>
                <c:pt idx="14819" formatCode="General">
                  <c:v>14.819000000000001</c:v>
                </c:pt>
                <c:pt idx="14820" formatCode="General">
                  <c:v>14.82</c:v>
                </c:pt>
                <c:pt idx="14821" formatCode="General">
                  <c:v>14.821</c:v>
                </c:pt>
                <c:pt idx="14822" formatCode="General">
                  <c:v>14.821999999999999</c:v>
                </c:pt>
                <c:pt idx="14823" formatCode="General">
                  <c:v>14.823</c:v>
                </c:pt>
                <c:pt idx="14824" formatCode="General">
                  <c:v>14.824</c:v>
                </c:pt>
                <c:pt idx="14825" formatCode="General">
                  <c:v>14.824999999999999</c:v>
                </c:pt>
                <c:pt idx="14826" formatCode="General">
                  <c:v>14.826000000000001</c:v>
                </c:pt>
                <c:pt idx="14827" formatCode="General">
                  <c:v>14.827</c:v>
                </c:pt>
                <c:pt idx="14828" formatCode="General">
                  <c:v>14.827999999999999</c:v>
                </c:pt>
                <c:pt idx="14829" formatCode="General">
                  <c:v>14.829000000000001</c:v>
                </c:pt>
                <c:pt idx="14830" formatCode="General">
                  <c:v>14.83</c:v>
                </c:pt>
                <c:pt idx="14831" formatCode="General">
                  <c:v>14.831</c:v>
                </c:pt>
                <c:pt idx="14832" formatCode="General">
                  <c:v>14.832000000000001</c:v>
                </c:pt>
                <c:pt idx="14833" formatCode="General">
                  <c:v>14.833</c:v>
                </c:pt>
                <c:pt idx="14834" formatCode="General">
                  <c:v>14.834</c:v>
                </c:pt>
                <c:pt idx="14835" formatCode="General">
                  <c:v>14.835000000000001</c:v>
                </c:pt>
                <c:pt idx="14836" formatCode="General">
                  <c:v>14.836</c:v>
                </c:pt>
                <c:pt idx="14837" formatCode="General">
                  <c:v>14.837</c:v>
                </c:pt>
                <c:pt idx="14838" formatCode="General">
                  <c:v>14.837999999999999</c:v>
                </c:pt>
                <c:pt idx="14839" formatCode="General">
                  <c:v>14.839</c:v>
                </c:pt>
                <c:pt idx="14840" formatCode="General">
                  <c:v>14.84</c:v>
                </c:pt>
                <c:pt idx="14841" formatCode="General">
                  <c:v>14.840999999999999</c:v>
                </c:pt>
                <c:pt idx="14842" formatCode="General">
                  <c:v>14.842000000000001</c:v>
                </c:pt>
                <c:pt idx="14843" formatCode="General">
                  <c:v>14.843</c:v>
                </c:pt>
                <c:pt idx="14844" formatCode="General">
                  <c:v>14.843999999999999</c:v>
                </c:pt>
                <c:pt idx="14845" formatCode="General">
                  <c:v>14.845000000000001</c:v>
                </c:pt>
                <c:pt idx="14846" formatCode="General">
                  <c:v>14.846</c:v>
                </c:pt>
                <c:pt idx="14847" formatCode="General">
                  <c:v>14.847</c:v>
                </c:pt>
                <c:pt idx="14848" formatCode="General">
                  <c:v>14.848000000000001</c:v>
                </c:pt>
                <c:pt idx="14849" formatCode="General">
                  <c:v>14.849</c:v>
                </c:pt>
                <c:pt idx="14850" formatCode="General">
                  <c:v>14.85</c:v>
                </c:pt>
                <c:pt idx="14851" formatCode="General">
                  <c:v>14.851000000000001</c:v>
                </c:pt>
                <c:pt idx="14852" formatCode="General">
                  <c:v>14.852</c:v>
                </c:pt>
                <c:pt idx="14853" formatCode="General">
                  <c:v>14.853</c:v>
                </c:pt>
                <c:pt idx="14854" formatCode="General">
                  <c:v>14.853999999999999</c:v>
                </c:pt>
                <c:pt idx="14855" formatCode="General">
                  <c:v>14.855</c:v>
                </c:pt>
                <c:pt idx="14856" formatCode="General">
                  <c:v>14.856</c:v>
                </c:pt>
                <c:pt idx="14857" formatCode="General">
                  <c:v>14.856999999999999</c:v>
                </c:pt>
                <c:pt idx="14858" formatCode="General">
                  <c:v>14.858000000000001</c:v>
                </c:pt>
                <c:pt idx="14859" formatCode="General">
                  <c:v>14.859</c:v>
                </c:pt>
                <c:pt idx="14860" formatCode="General">
                  <c:v>14.86</c:v>
                </c:pt>
                <c:pt idx="14861" formatCode="General">
                  <c:v>14.861000000000001</c:v>
                </c:pt>
                <c:pt idx="14862" formatCode="General">
                  <c:v>14.862</c:v>
                </c:pt>
                <c:pt idx="14863" formatCode="General">
                  <c:v>14.863</c:v>
                </c:pt>
                <c:pt idx="14864" formatCode="General">
                  <c:v>14.864000000000001</c:v>
                </c:pt>
                <c:pt idx="14865" formatCode="General">
                  <c:v>14.865</c:v>
                </c:pt>
                <c:pt idx="14866" formatCode="General">
                  <c:v>14.866</c:v>
                </c:pt>
                <c:pt idx="14867" formatCode="General">
                  <c:v>14.867000000000001</c:v>
                </c:pt>
                <c:pt idx="14868" formatCode="General">
                  <c:v>14.868</c:v>
                </c:pt>
                <c:pt idx="14869" formatCode="General">
                  <c:v>14.869</c:v>
                </c:pt>
                <c:pt idx="14870" formatCode="General">
                  <c:v>14.87</c:v>
                </c:pt>
                <c:pt idx="14871" formatCode="General">
                  <c:v>14.871</c:v>
                </c:pt>
                <c:pt idx="14872" formatCode="General">
                  <c:v>14.872</c:v>
                </c:pt>
                <c:pt idx="14873" formatCode="General">
                  <c:v>14.872999999999999</c:v>
                </c:pt>
                <c:pt idx="14874" formatCode="General">
                  <c:v>14.874000000000001</c:v>
                </c:pt>
                <c:pt idx="14875" formatCode="General">
                  <c:v>14.875</c:v>
                </c:pt>
                <c:pt idx="14876" formatCode="General">
                  <c:v>14.875999999999999</c:v>
                </c:pt>
                <c:pt idx="14877" formatCode="General">
                  <c:v>14.877000000000001</c:v>
                </c:pt>
                <c:pt idx="14878" formatCode="General">
                  <c:v>14.878</c:v>
                </c:pt>
                <c:pt idx="14879" formatCode="General">
                  <c:v>14.879</c:v>
                </c:pt>
                <c:pt idx="14880" formatCode="General">
                  <c:v>14.88</c:v>
                </c:pt>
                <c:pt idx="14881" formatCode="General">
                  <c:v>14.881</c:v>
                </c:pt>
                <c:pt idx="14882" formatCode="General">
                  <c:v>14.882</c:v>
                </c:pt>
                <c:pt idx="14883" formatCode="General">
                  <c:v>14.882999999999999</c:v>
                </c:pt>
                <c:pt idx="14884" formatCode="General">
                  <c:v>14.884</c:v>
                </c:pt>
                <c:pt idx="14885" formatCode="General">
                  <c:v>14.885</c:v>
                </c:pt>
                <c:pt idx="14886" formatCode="General">
                  <c:v>14.885999999999999</c:v>
                </c:pt>
                <c:pt idx="14887" formatCode="General">
                  <c:v>14.887</c:v>
                </c:pt>
                <c:pt idx="14888" formatCode="General">
                  <c:v>14.888</c:v>
                </c:pt>
                <c:pt idx="14889" formatCode="General">
                  <c:v>14.888999999999999</c:v>
                </c:pt>
                <c:pt idx="14890" formatCode="General">
                  <c:v>14.89</c:v>
                </c:pt>
                <c:pt idx="14891" formatCode="General">
                  <c:v>14.891</c:v>
                </c:pt>
                <c:pt idx="14892" formatCode="General">
                  <c:v>14.891999999999999</c:v>
                </c:pt>
                <c:pt idx="14893" formatCode="General">
                  <c:v>14.893000000000001</c:v>
                </c:pt>
                <c:pt idx="14894" formatCode="General">
                  <c:v>14.894</c:v>
                </c:pt>
                <c:pt idx="14895" formatCode="General">
                  <c:v>14.895</c:v>
                </c:pt>
                <c:pt idx="14896" formatCode="General">
                  <c:v>14.896000000000001</c:v>
                </c:pt>
                <c:pt idx="14897" formatCode="General">
                  <c:v>14.897</c:v>
                </c:pt>
                <c:pt idx="14898" formatCode="General">
                  <c:v>14.898</c:v>
                </c:pt>
                <c:pt idx="14899" formatCode="General">
                  <c:v>14.898999999999999</c:v>
                </c:pt>
                <c:pt idx="14900" formatCode="General">
                  <c:v>14.9</c:v>
                </c:pt>
                <c:pt idx="14901" formatCode="General">
                  <c:v>14.901</c:v>
                </c:pt>
                <c:pt idx="14902" formatCode="General">
                  <c:v>14.901999999999999</c:v>
                </c:pt>
                <c:pt idx="14903" formatCode="General">
                  <c:v>14.903</c:v>
                </c:pt>
                <c:pt idx="14904" formatCode="General">
                  <c:v>14.904</c:v>
                </c:pt>
                <c:pt idx="14905" formatCode="General">
                  <c:v>14.904999999999999</c:v>
                </c:pt>
                <c:pt idx="14906" formatCode="General">
                  <c:v>14.906000000000001</c:v>
                </c:pt>
                <c:pt idx="14907" formatCode="General">
                  <c:v>14.907</c:v>
                </c:pt>
                <c:pt idx="14908" formatCode="General">
                  <c:v>14.907999999999999</c:v>
                </c:pt>
                <c:pt idx="14909" formatCode="General">
                  <c:v>14.909000000000001</c:v>
                </c:pt>
                <c:pt idx="14910" formatCode="General">
                  <c:v>14.91</c:v>
                </c:pt>
                <c:pt idx="14911" formatCode="General">
                  <c:v>14.911</c:v>
                </c:pt>
                <c:pt idx="14912" formatCode="General">
                  <c:v>14.912000000000001</c:v>
                </c:pt>
                <c:pt idx="14913" formatCode="General">
                  <c:v>14.913</c:v>
                </c:pt>
                <c:pt idx="14914" formatCode="General">
                  <c:v>14.914</c:v>
                </c:pt>
                <c:pt idx="14915" formatCode="General">
                  <c:v>14.914999999999999</c:v>
                </c:pt>
                <c:pt idx="14916" formatCode="General">
                  <c:v>14.916</c:v>
                </c:pt>
                <c:pt idx="14917" formatCode="General">
                  <c:v>14.917</c:v>
                </c:pt>
                <c:pt idx="14918" formatCode="General">
                  <c:v>14.917999999999999</c:v>
                </c:pt>
                <c:pt idx="14919" formatCode="General">
                  <c:v>14.919</c:v>
                </c:pt>
                <c:pt idx="14920" formatCode="General">
                  <c:v>14.92</c:v>
                </c:pt>
                <c:pt idx="14921" formatCode="General">
                  <c:v>14.920999999999999</c:v>
                </c:pt>
                <c:pt idx="14922" formatCode="General">
                  <c:v>14.922000000000001</c:v>
                </c:pt>
                <c:pt idx="14923" formatCode="General">
                  <c:v>14.923</c:v>
                </c:pt>
                <c:pt idx="14924" formatCode="General">
                  <c:v>14.923999999999999</c:v>
                </c:pt>
                <c:pt idx="14925" formatCode="General">
                  <c:v>14.925000000000001</c:v>
                </c:pt>
                <c:pt idx="14926" formatCode="General">
                  <c:v>14.926</c:v>
                </c:pt>
                <c:pt idx="14927" formatCode="General">
                  <c:v>14.927</c:v>
                </c:pt>
                <c:pt idx="14928" formatCode="General">
                  <c:v>14.928000000000001</c:v>
                </c:pt>
                <c:pt idx="14929" formatCode="General">
                  <c:v>14.929</c:v>
                </c:pt>
                <c:pt idx="14930" formatCode="General">
                  <c:v>14.93</c:v>
                </c:pt>
                <c:pt idx="14931" formatCode="General">
                  <c:v>14.930999999999999</c:v>
                </c:pt>
                <c:pt idx="14932" formatCode="General">
                  <c:v>14.932</c:v>
                </c:pt>
                <c:pt idx="14933" formatCode="General">
                  <c:v>14.933</c:v>
                </c:pt>
                <c:pt idx="14934" formatCode="General">
                  <c:v>14.933999999999999</c:v>
                </c:pt>
                <c:pt idx="14935" formatCode="General">
                  <c:v>14.935</c:v>
                </c:pt>
                <c:pt idx="14936" formatCode="General">
                  <c:v>14.936</c:v>
                </c:pt>
                <c:pt idx="14937" formatCode="General">
                  <c:v>14.936999999999999</c:v>
                </c:pt>
                <c:pt idx="14938" formatCode="General">
                  <c:v>14.938000000000001</c:v>
                </c:pt>
                <c:pt idx="14939" formatCode="General">
                  <c:v>14.939</c:v>
                </c:pt>
                <c:pt idx="14940" formatCode="General">
                  <c:v>14.94</c:v>
                </c:pt>
                <c:pt idx="14941" formatCode="General">
                  <c:v>14.941000000000001</c:v>
                </c:pt>
                <c:pt idx="14942" formatCode="General">
                  <c:v>14.942</c:v>
                </c:pt>
                <c:pt idx="14943" formatCode="General">
                  <c:v>14.943</c:v>
                </c:pt>
                <c:pt idx="14944" formatCode="General">
                  <c:v>14.944000000000001</c:v>
                </c:pt>
                <c:pt idx="14945" formatCode="General">
                  <c:v>14.945</c:v>
                </c:pt>
                <c:pt idx="14946" formatCode="General">
                  <c:v>14.946</c:v>
                </c:pt>
                <c:pt idx="14947" formatCode="General">
                  <c:v>14.946999999999999</c:v>
                </c:pt>
                <c:pt idx="14948" formatCode="General">
                  <c:v>14.948</c:v>
                </c:pt>
                <c:pt idx="14949" formatCode="General">
                  <c:v>14.949</c:v>
                </c:pt>
                <c:pt idx="14950" formatCode="General">
                  <c:v>14.95</c:v>
                </c:pt>
                <c:pt idx="14951" formatCode="General">
                  <c:v>14.951000000000001</c:v>
                </c:pt>
                <c:pt idx="14952" formatCode="General">
                  <c:v>14.952</c:v>
                </c:pt>
                <c:pt idx="14953" formatCode="General">
                  <c:v>14.952999999999999</c:v>
                </c:pt>
                <c:pt idx="14954" formatCode="General">
                  <c:v>14.954000000000001</c:v>
                </c:pt>
                <c:pt idx="14955" formatCode="General">
                  <c:v>14.955</c:v>
                </c:pt>
                <c:pt idx="14956" formatCode="General">
                  <c:v>14.956</c:v>
                </c:pt>
                <c:pt idx="14957" formatCode="General">
                  <c:v>14.957000000000001</c:v>
                </c:pt>
                <c:pt idx="14958" formatCode="General">
                  <c:v>14.958</c:v>
                </c:pt>
                <c:pt idx="14959" formatCode="General">
                  <c:v>14.959</c:v>
                </c:pt>
                <c:pt idx="14960" formatCode="General">
                  <c:v>14.96</c:v>
                </c:pt>
                <c:pt idx="14961" formatCode="General">
                  <c:v>14.961</c:v>
                </c:pt>
                <c:pt idx="14962" formatCode="General">
                  <c:v>14.962</c:v>
                </c:pt>
                <c:pt idx="14963" formatCode="General">
                  <c:v>14.962999999999999</c:v>
                </c:pt>
                <c:pt idx="14964" formatCode="General">
                  <c:v>14.964</c:v>
                </c:pt>
                <c:pt idx="14965" formatCode="General">
                  <c:v>14.965</c:v>
                </c:pt>
                <c:pt idx="14966" formatCode="General">
                  <c:v>14.965999999999999</c:v>
                </c:pt>
                <c:pt idx="14967" formatCode="General">
                  <c:v>14.967000000000001</c:v>
                </c:pt>
                <c:pt idx="14968" formatCode="General">
                  <c:v>14.968</c:v>
                </c:pt>
                <c:pt idx="14969" formatCode="General">
                  <c:v>14.968999999999999</c:v>
                </c:pt>
                <c:pt idx="14970" formatCode="General">
                  <c:v>14.97</c:v>
                </c:pt>
                <c:pt idx="14971" formatCode="General">
                  <c:v>14.971</c:v>
                </c:pt>
                <c:pt idx="14972" formatCode="General">
                  <c:v>14.972</c:v>
                </c:pt>
                <c:pt idx="14973" formatCode="General">
                  <c:v>14.973000000000001</c:v>
                </c:pt>
                <c:pt idx="14974" formatCode="General">
                  <c:v>14.974</c:v>
                </c:pt>
                <c:pt idx="14975" formatCode="General">
                  <c:v>14.975</c:v>
                </c:pt>
                <c:pt idx="14976" formatCode="General">
                  <c:v>14.976000000000001</c:v>
                </c:pt>
                <c:pt idx="14977" formatCode="General">
                  <c:v>14.977</c:v>
                </c:pt>
                <c:pt idx="14978" formatCode="General">
                  <c:v>14.978</c:v>
                </c:pt>
                <c:pt idx="14979" formatCode="General">
                  <c:v>14.978999999999999</c:v>
                </c:pt>
                <c:pt idx="14980" formatCode="General">
                  <c:v>14.98</c:v>
                </c:pt>
                <c:pt idx="14981" formatCode="General">
                  <c:v>14.981</c:v>
                </c:pt>
                <c:pt idx="14982" formatCode="General">
                  <c:v>14.981999999999999</c:v>
                </c:pt>
                <c:pt idx="14983" formatCode="General">
                  <c:v>14.983000000000001</c:v>
                </c:pt>
                <c:pt idx="14984" formatCode="General">
                  <c:v>14.984</c:v>
                </c:pt>
                <c:pt idx="14985" formatCode="General">
                  <c:v>14.984999999999999</c:v>
                </c:pt>
                <c:pt idx="14986" formatCode="General">
                  <c:v>14.986000000000001</c:v>
                </c:pt>
                <c:pt idx="14987" formatCode="General">
                  <c:v>14.987</c:v>
                </c:pt>
                <c:pt idx="14988" formatCode="General">
                  <c:v>14.988</c:v>
                </c:pt>
                <c:pt idx="14989" formatCode="General">
                  <c:v>14.989000000000001</c:v>
                </c:pt>
                <c:pt idx="14990" formatCode="General">
                  <c:v>14.99</c:v>
                </c:pt>
                <c:pt idx="14991" formatCode="General">
                  <c:v>14.991</c:v>
                </c:pt>
                <c:pt idx="14992" formatCode="General">
                  <c:v>14.992000000000001</c:v>
                </c:pt>
                <c:pt idx="14993" formatCode="General">
                  <c:v>14.993</c:v>
                </c:pt>
                <c:pt idx="14994" formatCode="General">
                  <c:v>14.994</c:v>
                </c:pt>
                <c:pt idx="14995" formatCode="General">
                  <c:v>14.994999999999999</c:v>
                </c:pt>
                <c:pt idx="14996" formatCode="General">
                  <c:v>14.996</c:v>
                </c:pt>
                <c:pt idx="14997" formatCode="General">
                  <c:v>14.997</c:v>
                </c:pt>
                <c:pt idx="14998" formatCode="General">
                  <c:v>14.997999999999999</c:v>
                </c:pt>
                <c:pt idx="14999" formatCode="General">
                  <c:v>14.999000000000001</c:v>
                </c:pt>
                <c:pt idx="15000" formatCode="General">
                  <c:v>15</c:v>
                </c:pt>
                <c:pt idx="15001" formatCode="General">
                  <c:v>15.000999999999999</c:v>
                </c:pt>
                <c:pt idx="15002" formatCode="General">
                  <c:v>15.002000000000001</c:v>
                </c:pt>
                <c:pt idx="15003" formatCode="General">
                  <c:v>15.003</c:v>
                </c:pt>
                <c:pt idx="15004" formatCode="General">
                  <c:v>15.004</c:v>
                </c:pt>
                <c:pt idx="15005" formatCode="General">
                  <c:v>15.005000000000001</c:v>
                </c:pt>
                <c:pt idx="15006" formatCode="General">
                  <c:v>15.006</c:v>
                </c:pt>
                <c:pt idx="15007" formatCode="General">
                  <c:v>15.007</c:v>
                </c:pt>
                <c:pt idx="15008" formatCode="General">
                  <c:v>15.007999999999999</c:v>
                </c:pt>
                <c:pt idx="15009" formatCode="General">
                  <c:v>15.009</c:v>
                </c:pt>
                <c:pt idx="15010" formatCode="General">
                  <c:v>15.01</c:v>
                </c:pt>
                <c:pt idx="15011" formatCode="General">
                  <c:v>15.010999999999999</c:v>
                </c:pt>
                <c:pt idx="15012" formatCode="General">
                  <c:v>15.012</c:v>
                </c:pt>
                <c:pt idx="15013" formatCode="General">
                  <c:v>15.013</c:v>
                </c:pt>
                <c:pt idx="15014" formatCode="General">
                  <c:v>15.013999999999999</c:v>
                </c:pt>
                <c:pt idx="15015" formatCode="General">
                  <c:v>15.015000000000001</c:v>
                </c:pt>
                <c:pt idx="15016" formatCode="General">
                  <c:v>15.016</c:v>
                </c:pt>
                <c:pt idx="15017" formatCode="General">
                  <c:v>15.016999999999999</c:v>
                </c:pt>
                <c:pt idx="15018" formatCode="General">
                  <c:v>15.018000000000001</c:v>
                </c:pt>
                <c:pt idx="15019" formatCode="General">
                  <c:v>15.019</c:v>
                </c:pt>
                <c:pt idx="15020" formatCode="General">
                  <c:v>15.02</c:v>
                </c:pt>
                <c:pt idx="15021" formatCode="General">
                  <c:v>15.021000000000001</c:v>
                </c:pt>
                <c:pt idx="15022" formatCode="General">
                  <c:v>15.022</c:v>
                </c:pt>
                <c:pt idx="15023" formatCode="General">
                  <c:v>15.023</c:v>
                </c:pt>
                <c:pt idx="15024" formatCode="General">
                  <c:v>15.023999999999999</c:v>
                </c:pt>
                <c:pt idx="15025" formatCode="General">
                  <c:v>15.025</c:v>
                </c:pt>
                <c:pt idx="15026" formatCode="General">
                  <c:v>15.026</c:v>
                </c:pt>
                <c:pt idx="15027" formatCode="General">
                  <c:v>15.026999999999999</c:v>
                </c:pt>
                <c:pt idx="15028" formatCode="General">
                  <c:v>15.028</c:v>
                </c:pt>
                <c:pt idx="15029" formatCode="General">
                  <c:v>15.029</c:v>
                </c:pt>
                <c:pt idx="15030" formatCode="General">
                  <c:v>15.03</c:v>
                </c:pt>
                <c:pt idx="15031" formatCode="General">
                  <c:v>15.031000000000001</c:v>
                </c:pt>
                <c:pt idx="15032" formatCode="General">
                  <c:v>15.032</c:v>
                </c:pt>
                <c:pt idx="15033" formatCode="General">
                  <c:v>15.032999999999999</c:v>
                </c:pt>
                <c:pt idx="15034" formatCode="General">
                  <c:v>15.034000000000001</c:v>
                </c:pt>
                <c:pt idx="15035" formatCode="General">
                  <c:v>15.035</c:v>
                </c:pt>
                <c:pt idx="15036" formatCode="General">
                  <c:v>15.036</c:v>
                </c:pt>
                <c:pt idx="15037" formatCode="General">
                  <c:v>15.037000000000001</c:v>
                </c:pt>
                <c:pt idx="15038" formatCode="General">
                  <c:v>15.038</c:v>
                </c:pt>
                <c:pt idx="15039" formatCode="General">
                  <c:v>15.039</c:v>
                </c:pt>
                <c:pt idx="15040" formatCode="General">
                  <c:v>15.04</c:v>
                </c:pt>
                <c:pt idx="15041" formatCode="General">
                  <c:v>15.041</c:v>
                </c:pt>
                <c:pt idx="15042" formatCode="General">
                  <c:v>15.042</c:v>
                </c:pt>
                <c:pt idx="15043" formatCode="General">
                  <c:v>15.042999999999999</c:v>
                </c:pt>
                <c:pt idx="15044" formatCode="General">
                  <c:v>15.044</c:v>
                </c:pt>
                <c:pt idx="15045" formatCode="General">
                  <c:v>15.045</c:v>
                </c:pt>
                <c:pt idx="15046" formatCode="General">
                  <c:v>15.045999999999999</c:v>
                </c:pt>
                <c:pt idx="15047" formatCode="General">
                  <c:v>15.047000000000001</c:v>
                </c:pt>
                <c:pt idx="15048" formatCode="General">
                  <c:v>15.048</c:v>
                </c:pt>
                <c:pt idx="15049" formatCode="General">
                  <c:v>15.048999999999999</c:v>
                </c:pt>
                <c:pt idx="15050" formatCode="General">
                  <c:v>15.05</c:v>
                </c:pt>
                <c:pt idx="15051" formatCode="General">
                  <c:v>15.051</c:v>
                </c:pt>
                <c:pt idx="15052" formatCode="General">
                  <c:v>15.052</c:v>
                </c:pt>
                <c:pt idx="15053" formatCode="General">
                  <c:v>15.053000000000001</c:v>
                </c:pt>
                <c:pt idx="15054" formatCode="General">
                  <c:v>15.054</c:v>
                </c:pt>
                <c:pt idx="15055" formatCode="General">
                  <c:v>15.055</c:v>
                </c:pt>
                <c:pt idx="15056" formatCode="General">
                  <c:v>15.055999999999999</c:v>
                </c:pt>
                <c:pt idx="15057" formatCode="General">
                  <c:v>15.057</c:v>
                </c:pt>
                <c:pt idx="15058" formatCode="General">
                  <c:v>15.058</c:v>
                </c:pt>
                <c:pt idx="15059" formatCode="General">
                  <c:v>15.058999999999999</c:v>
                </c:pt>
                <c:pt idx="15060" formatCode="General">
                  <c:v>15.06</c:v>
                </c:pt>
                <c:pt idx="15061" formatCode="General">
                  <c:v>15.061</c:v>
                </c:pt>
                <c:pt idx="15062" formatCode="General">
                  <c:v>15.061999999999999</c:v>
                </c:pt>
                <c:pt idx="15063" formatCode="General">
                  <c:v>15.063000000000001</c:v>
                </c:pt>
                <c:pt idx="15064" formatCode="General">
                  <c:v>15.064</c:v>
                </c:pt>
                <c:pt idx="15065" formatCode="General">
                  <c:v>15.065</c:v>
                </c:pt>
                <c:pt idx="15066" formatCode="General">
                  <c:v>15.066000000000001</c:v>
                </c:pt>
                <c:pt idx="15067" formatCode="General">
                  <c:v>15.067</c:v>
                </c:pt>
                <c:pt idx="15068" formatCode="General">
                  <c:v>15.068</c:v>
                </c:pt>
                <c:pt idx="15069" formatCode="General">
                  <c:v>15.069000000000001</c:v>
                </c:pt>
                <c:pt idx="15070" formatCode="General">
                  <c:v>15.07</c:v>
                </c:pt>
                <c:pt idx="15071" formatCode="General">
                  <c:v>15.071</c:v>
                </c:pt>
                <c:pt idx="15072" formatCode="General">
                  <c:v>15.071999999999999</c:v>
                </c:pt>
                <c:pt idx="15073" formatCode="General">
                  <c:v>15.073</c:v>
                </c:pt>
                <c:pt idx="15074" formatCode="General">
                  <c:v>15.074</c:v>
                </c:pt>
                <c:pt idx="15075" formatCode="General">
                  <c:v>15.074999999999999</c:v>
                </c:pt>
                <c:pt idx="15076" formatCode="General">
                  <c:v>15.076000000000001</c:v>
                </c:pt>
                <c:pt idx="15077" formatCode="General">
                  <c:v>15.077</c:v>
                </c:pt>
                <c:pt idx="15078" formatCode="General">
                  <c:v>15.077999999999999</c:v>
                </c:pt>
                <c:pt idx="15079" formatCode="General">
                  <c:v>15.079000000000001</c:v>
                </c:pt>
                <c:pt idx="15080" formatCode="General">
                  <c:v>15.08</c:v>
                </c:pt>
                <c:pt idx="15081" formatCode="General">
                  <c:v>15.081</c:v>
                </c:pt>
                <c:pt idx="15082" formatCode="General">
                  <c:v>15.082000000000001</c:v>
                </c:pt>
                <c:pt idx="15083" formatCode="General">
                  <c:v>15.083</c:v>
                </c:pt>
                <c:pt idx="15084" formatCode="General">
                  <c:v>15.084</c:v>
                </c:pt>
                <c:pt idx="15085" formatCode="General">
                  <c:v>15.085000000000001</c:v>
                </c:pt>
                <c:pt idx="15086" formatCode="General">
                  <c:v>15.086</c:v>
                </c:pt>
                <c:pt idx="15087" formatCode="General">
                  <c:v>15.087</c:v>
                </c:pt>
                <c:pt idx="15088" formatCode="General">
                  <c:v>15.087999999999999</c:v>
                </c:pt>
                <c:pt idx="15089" formatCode="General">
                  <c:v>15.089</c:v>
                </c:pt>
                <c:pt idx="15090" formatCode="General">
                  <c:v>15.09</c:v>
                </c:pt>
                <c:pt idx="15091" formatCode="General">
                  <c:v>15.090999999999999</c:v>
                </c:pt>
                <c:pt idx="15092" formatCode="General">
                  <c:v>15.092000000000001</c:v>
                </c:pt>
                <c:pt idx="15093" formatCode="General">
                  <c:v>15.093</c:v>
                </c:pt>
                <c:pt idx="15094" formatCode="General">
                  <c:v>15.093999999999999</c:v>
                </c:pt>
                <c:pt idx="15095" formatCode="General">
                  <c:v>15.095000000000001</c:v>
                </c:pt>
                <c:pt idx="15096" formatCode="General">
                  <c:v>15.096</c:v>
                </c:pt>
                <c:pt idx="15097" formatCode="General">
                  <c:v>15.097</c:v>
                </c:pt>
                <c:pt idx="15098" formatCode="General">
                  <c:v>15.098000000000001</c:v>
                </c:pt>
                <c:pt idx="15099" formatCode="General">
                  <c:v>15.099</c:v>
                </c:pt>
                <c:pt idx="15100" formatCode="General">
                  <c:v>15.1</c:v>
                </c:pt>
                <c:pt idx="15101" formatCode="General">
                  <c:v>15.101000000000001</c:v>
                </c:pt>
                <c:pt idx="15102" formatCode="General">
                  <c:v>15.102</c:v>
                </c:pt>
                <c:pt idx="15103" formatCode="General">
                  <c:v>15.103</c:v>
                </c:pt>
                <c:pt idx="15104" formatCode="General">
                  <c:v>15.103999999999999</c:v>
                </c:pt>
                <c:pt idx="15105" formatCode="General">
                  <c:v>15.105</c:v>
                </c:pt>
                <c:pt idx="15106" formatCode="General">
                  <c:v>15.106</c:v>
                </c:pt>
                <c:pt idx="15107" formatCode="General">
                  <c:v>15.106999999999999</c:v>
                </c:pt>
                <c:pt idx="15108" formatCode="General">
                  <c:v>15.108000000000001</c:v>
                </c:pt>
                <c:pt idx="15109" formatCode="General">
                  <c:v>15.109</c:v>
                </c:pt>
                <c:pt idx="15110" formatCode="General">
                  <c:v>15.11</c:v>
                </c:pt>
                <c:pt idx="15111" formatCode="General">
                  <c:v>15.111000000000001</c:v>
                </c:pt>
                <c:pt idx="15112" formatCode="General">
                  <c:v>15.112</c:v>
                </c:pt>
                <c:pt idx="15113" formatCode="General">
                  <c:v>15.113</c:v>
                </c:pt>
                <c:pt idx="15114" formatCode="General">
                  <c:v>15.114000000000001</c:v>
                </c:pt>
                <c:pt idx="15115" formatCode="General">
                  <c:v>15.115</c:v>
                </c:pt>
                <c:pt idx="15116" formatCode="General">
                  <c:v>15.116</c:v>
                </c:pt>
                <c:pt idx="15117" formatCode="General">
                  <c:v>15.117000000000001</c:v>
                </c:pt>
                <c:pt idx="15118" formatCode="General">
                  <c:v>15.118</c:v>
                </c:pt>
                <c:pt idx="15119" formatCode="General">
                  <c:v>15.119</c:v>
                </c:pt>
                <c:pt idx="15120" formatCode="General">
                  <c:v>15.12</c:v>
                </c:pt>
                <c:pt idx="15121" formatCode="General">
                  <c:v>15.121</c:v>
                </c:pt>
                <c:pt idx="15122" formatCode="General">
                  <c:v>15.122</c:v>
                </c:pt>
                <c:pt idx="15123" formatCode="General">
                  <c:v>15.122999999999999</c:v>
                </c:pt>
                <c:pt idx="15124" formatCode="General">
                  <c:v>15.124000000000001</c:v>
                </c:pt>
                <c:pt idx="15125" formatCode="General">
                  <c:v>15.125</c:v>
                </c:pt>
                <c:pt idx="15126" formatCode="General">
                  <c:v>15.125999999999999</c:v>
                </c:pt>
                <c:pt idx="15127" formatCode="General">
                  <c:v>15.127000000000001</c:v>
                </c:pt>
                <c:pt idx="15128" formatCode="General">
                  <c:v>15.128</c:v>
                </c:pt>
                <c:pt idx="15129" formatCode="General">
                  <c:v>15.129</c:v>
                </c:pt>
                <c:pt idx="15130" formatCode="General">
                  <c:v>15.13</c:v>
                </c:pt>
                <c:pt idx="15131" formatCode="General">
                  <c:v>15.131</c:v>
                </c:pt>
                <c:pt idx="15132" formatCode="General">
                  <c:v>15.132</c:v>
                </c:pt>
                <c:pt idx="15133" formatCode="General">
                  <c:v>15.132999999999999</c:v>
                </c:pt>
                <c:pt idx="15134" formatCode="General">
                  <c:v>15.134</c:v>
                </c:pt>
                <c:pt idx="15135" formatCode="General">
                  <c:v>15.135</c:v>
                </c:pt>
                <c:pt idx="15136" formatCode="General">
                  <c:v>15.135999999999999</c:v>
                </c:pt>
                <c:pt idx="15137" formatCode="General">
                  <c:v>15.137</c:v>
                </c:pt>
                <c:pt idx="15138" formatCode="General">
                  <c:v>15.138</c:v>
                </c:pt>
                <c:pt idx="15139" formatCode="General">
                  <c:v>15.138999999999999</c:v>
                </c:pt>
                <c:pt idx="15140" formatCode="General">
                  <c:v>15.14</c:v>
                </c:pt>
                <c:pt idx="15141" formatCode="General">
                  <c:v>15.141</c:v>
                </c:pt>
                <c:pt idx="15142" formatCode="General">
                  <c:v>15.141999999999999</c:v>
                </c:pt>
                <c:pt idx="15143" formatCode="General">
                  <c:v>15.143000000000001</c:v>
                </c:pt>
                <c:pt idx="15144" formatCode="General">
                  <c:v>15.144</c:v>
                </c:pt>
                <c:pt idx="15145" formatCode="General">
                  <c:v>15.145</c:v>
                </c:pt>
                <c:pt idx="15146" formatCode="General">
                  <c:v>15.146000000000001</c:v>
                </c:pt>
                <c:pt idx="15147" formatCode="General">
                  <c:v>15.147</c:v>
                </c:pt>
                <c:pt idx="15148" formatCode="General">
                  <c:v>15.148</c:v>
                </c:pt>
                <c:pt idx="15149" formatCode="General">
                  <c:v>15.148999999999999</c:v>
                </c:pt>
                <c:pt idx="15150" formatCode="General">
                  <c:v>15.15</c:v>
                </c:pt>
                <c:pt idx="15151" formatCode="General">
                  <c:v>15.151</c:v>
                </c:pt>
                <c:pt idx="15152" formatCode="General">
                  <c:v>15.151999999999999</c:v>
                </c:pt>
                <c:pt idx="15153" formatCode="General">
                  <c:v>15.153</c:v>
                </c:pt>
                <c:pt idx="15154" formatCode="General">
                  <c:v>15.154</c:v>
                </c:pt>
                <c:pt idx="15155" formatCode="General">
                  <c:v>15.154999999999999</c:v>
                </c:pt>
                <c:pt idx="15156" formatCode="General">
                  <c:v>15.156000000000001</c:v>
                </c:pt>
                <c:pt idx="15157" formatCode="General">
                  <c:v>15.157</c:v>
                </c:pt>
                <c:pt idx="15158" formatCode="General">
                  <c:v>15.157999999999999</c:v>
                </c:pt>
                <c:pt idx="15159" formatCode="General">
                  <c:v>15.159000000000001</c:v>
                </c:pt>
                <c:pt idx="15160" formatCode="General">
                  <c:v>15.16</c:v>
                </c:pt>
                <c:pt idx="15161" formatCode="General">
                  <c:v>15.161</c:v>
                </c:pt>
                <c:pt idx="15162" formatCode="General">
                  <c:v>15.162000000000001</c:v>
                </c:pt>
                <c:pt idx="15163" formatCode="General">
                  <c:v>15.163</c:v>
                </c:pt>
                <c:pt idx="15164" formatCode="General">
                  <c:v>15.164</c:v>
                </c:pt>
                <c:pt idx="15165" formatCode="General">
                  <c:v>15.164999999999999</c:v>
                </c:pt>
                <c:pt idx="15166" formatCode="General">
                  <c:v>15.166</c:v>
                </c:pt>
                <c:pt idx="15167" formatCode="General">
                  <c:v>15.167</c:v>
                </c:pt>
                <c:pt idx="15168" formatCode="General">
                  <c:v>15.167999999999999</c:v>
                </c:pt>
                <c:pt idx="15169" formatCode="General">
                  <c:v>15.169</c:v>
                </c:pt>
                <c:pt idx="15170" formatCode="General">
                  <c:v>15.17</c:v>
                </c:pt>
                <c:pt idx="15171" formatCode="General">
                  <c:v>15.170999999999999</c:v>
                </c:pt>
                <c:pt idx="15172" formatCode="General">
                  <c:v>15.172000000000001</c:v>
                </c:pt>
                <c:pt idx="15173" formatCode="General">
                  <c:v>15.173</c:v>
                </c:pt>
                <c:pt idx="15174" formatCode="General">
                  <c:v>15.173999999999999</c:v>
                </c:pt>
                <c:pt idx="15175" formatCode="General">
                  <c:v>15.175000000000001</c:v>
                </c:pt>
                <c:pt idx="15176" formatCode="General">
                  <c:v>15.176</c:v>
                </c:pt>
                <c:pt idx="15177" formatCode="General">
                  <c:v>15.177</c:v>
                </c:pt>
                <c:pt idx="15178" formatCode="General">
                  <c:v>15.178000000000001</c:v>
                </c:pt>
                <c:pt idx="15179" formatCode="General">
                  <c:v>15.179</c:v>
                </c:pt>
                <c:pt idx="15180" formatCode="General">
                  <c:v>15.18</c:v>
                </c:pt>
                <c:pt idx="15181" formatCode="General">
                  <c:v>15.180999999999999</c:v>
                </c:pt>
                <c:pt idx="15182" formatCode="General">
                  <c:v>15.182</c:v>
                </c:pt>
                <c:pt idx="15183" formatCode="General">
                  <c:v>15.183</c:v>
                </c:pt>
                <c:pt idx="15184" formatCode="General">
                  <c:v>15.183999999999999</c:v>
                </c:pt>
                <c:pt idx="15185" formatCode="General">
                  <c:v>15.185</c:v>
                </c:pt>
                <c:pt idx="15186" formatCode="General">
                  <c:v>15.186</c:v>
                </c:pt>
                <c:pt idx="15187" formatCode="General">
                  <c:v>15.186999999999999</c:v>
                </c:pt>
                <c:pt idx="15188" formatCode="General">
                  <c:v>15.188000000000001</c:v>
                </c:pt>
                <c:pt idx="15189" formatCode="General">
                  <c:v>15.189</c:v>
                </c:pt>
                <c:pt idx="15190" formatCode="General">
                  <c:v>15.19</c:v>
                </c:pt>
                <c:pt idx="15191" formatCode="General">
                  <c:v>15.191000000000001</c:v>
                </c:pt>
                <c:pt idx="15192" formatCode="General">
                  <c:v>15.192</c:v>
                </c:pt>
                <c:pt idx="15193" formatCode="General">
                  <c:v>15.193</c:v>
                </c:pt>
                <c:pt idx="15194" formatCode="General">
                  <c:v>15.194000000000001</c:v>
                </c:pt>
                <c:pt idx="15195" formatCode="General">
                  <c:v>15.195</c:v>
                </c:pt>
                <c:pt idx="15196" formatCode="General">
                  <c:v>15.196</c:v>
                </c:pt>
                <c:pt idx="15197" formatCode="General">
                  <c:v>15.196999999999999</c:v>
                </c:pt>
                <c:pt idx="15198" formatCode="General">
                  <c:v>15.198</c:v>
                </c:pt>
                <c:pt idx="15199" formatCode="General">
                  <c:v>15.199</c:v>
                </c:pt>
                <c:pt idx="15200" formatCode="General">
                  <c:v>15.2</c:v>
                </c:pt>
                <c:pt idx="15201" formatCode="General">
                  <c:v>15.201000000000001</c:v>
                </c:pt>
                <c:pt idx="15202" formatCode="General">
                  <c:v>15.202</c:v>
                </c:pt>
                <c:pt idx="15203" formatCode="General">
                  <c:v>15.202999999999999</c:v>
                </c:pt>
                <c:pt idx="15204" formatCode="General">
                  <c:v>15.204000000000001</c:v>
                </c:pt>
                <c:pt idx="15205" formatCode="General">
                  <c:v>15.205</c:v>
                </c:pt>
                <c:pt idx="15206" formatCode="General">
                  <c:v>15.206</c:v>
                </c:pt>
                <c:pt idx="15207" formatCode="General">
                  <c:v>15.207000000000001</c:v>
                </c:pt>
                <c:pt idx="15208" formatCode="General">
                  <c:v>15.208</c:v>
                </c:pt>
                <c:pt idx="15209" formatCode="General">
                  <c:v>15.209</c:v>
                </c:pt>
                <c:pt idx="15210" formatCode="General">
                  <c:v>15.21</c:v>
                </c:pt>
                <c:pt idx="15211" formatCode="General">
                  <c:v>15.211</c:v>
                </c:pt>
                <c:pt idx="15212" formatCode="General">
                  <c:v>15.212</c:v>
                </c:pt>
                <c:pt idx="15213" formatCode="General">
                  <c:v>15.212999999999999</c:v>
                </c:pt>
                <c:pt idx="15214" formatCode="General">
                  <c:v>15.214</c:v>
                </c:pt>
                <c:pt idx="15215" formatCode="General">
                  <c:v>15.215</c:v>
                </c:pt>
                <c:pt idx="15216" formatCode="General">
                  <c:v>15.215999999999999</c:v>
                </c:pt>
                <c:pt idx="15217" formatCode="General">
                  <c:v>15.217000000000001</c:v>
                </c:pt>
                <c:pt idx="15218" formatCode="General">
                  <c:v>15.218</c:v>
                </c:pt>
                <c:pt idx="15219" formatCode="General">
                  <c:v>15.218999999999999</c:v>
                </c:pt>
                <c:pt idx="15220" formatCode="General">
                  <c:v>15.22</c:v>
                </c:pt>
                <c:pt idx="15221" formatCode="General">
                  <c:v>15.221</c:v>
                </c:pt>
                <c:pt idx="15222" formatCode="General">
                  <c:v>15.222</c:v>
                </c:pt>
                <c:pt idx="15223" formatCode="General">
                  <c:v>15.223000000000001</c:v>
                </c:pt>
                <c:pt idx="15224" formatCode="General">
                  <c:v>15.224</c:v>
                </c:pt>
                <c:pt idx="15225" formatCode="General">
                  <c:v>15.225</c:v>
                </c:pt>
                <c:pt idx="15226" formatCode="General">
                  <c:v>15.226000000000001</c:v>
                </c:pt>
                <c:pt idx="15227" formatCode="General">
                  <c:v>15.227</c:v>
                </c:pt>
                <c:pt idx="15228" formatCode="General">
                  <c:v>15.228</c:v>
                </c:pt>
                <c:pt idx="15229" formatCode="General">
                  <c:v>15.228999999999999</c:v>
                </c:pt>
                <c:pt idx="15230" formatCode="General">
                  <c:v>15.23</c:v>
                </c:pt>
                <c:pt idx="15231" formatCode="General">
                  <c:v>15.231</c:v>
                </c:pt>
                <c:pt idx="15232" formatCode="General">
                  <c:v>15.231999999999999</c:v>
                </c:pt>
                <c:pt idx="15233" formatCode="General">
                  <c:v>15.233000000000001</c:v>
                </c:pt>
                <c:pt idx="15234" formatCode="General">
                  <c:v>15.234</c:v>
                </c:pt>
                <c:pt idx="15235" formatCode="General">
                  <c:v>15.234999999999999</c:v>
                </c:pt>
                <c:pt idx="15236" formatCode="General">
                  <c:v>15.236000000000001</c:v>
                </c:pt>
                <c:pt idx="15237" formatCode="General">
                  <c:v>15.237</c:v>
                </c:pt>
                <c:pt idx="15238" formatCode="General">
                  <c:v>15.238</c:v>
                </c:pt>
                <c:pt idx="15239" formatCode="General">
                  <c:v>15.239000000000001</c:v>
                </c:pt>
                <c:pt idx="15240" formatCode="General">
                  <c:v>15.24</c:v>
                </c:pt>
                <c:pt idx="15241" formatCode="General">
                  <c:v>15.241</c:v>
                </c:pt>
                <c:pt idx="15242" formatCode="General">
                  <c:v>15.242000000000001</c:v>
                </c:pt>
                <c:pt idx="15243" formatCode="General">
                  <c:v>15.243</c:v>
                </c:pt>
                <c:pt idx="15244" formatCode="General">
                  <c:v>15.244</c:v>
                </c:pt>
                <c:pt idx="15245" formatCode="General">
                  <c:v>15.244999999999999</c:v>
                </c:pt>
                <c:pt idx="15246" formatCode="General">
                  <c:v>15.246</c:v>
                </c:pt>
                <c:pt idx="15247" formatCode="General">
                  <c:v>15.247</c:v>
                </c:pt>
                <c:pt idx="15248" formatCode="General">
                  <c:v>15.247999999999999</c:v>
                </c:pt>
                <c:pt idx="15249" formatCode="General">
                  <c:v>15.249000000000001</c:v>
                </c:pt>
                <c:pt idx="15250" formatCode="General">
                  <c:v>15.25</c:v>
                </c:pt>
                <c:pt idx="15251" formatCode="General">
                  <c:v>15.250999999999999</c:v>
                </c:pt>
                <c:pt idx="15252" formatCode="General">
                  <c:v>15.252000000000001</c:v>
                </c:pt>
                <c:pt idx="15253" formatCode="General">
                  <c:v>15.253</c:v>
                </c:pt>
                <c:pt idx="15254" formatCode="General">
                  <c:v>15.254</c:v>
                </c:pt>
                <c:pt idx="15255" formatCode="General">
                  <c:v>15.255000000000001</c:v>
                </c:pt>
                <c:pt idx="15256" formatCode="General">
                  <c:v>15.256</c:v>
                </c:pt>
                <c:pt idx="15257" formatCode="General">
                  <c:v>15.257</c:v>
                </c:pt>
                <c:pt idx="15258" formatCode="General">
                  <c:v>15.257999999999999</c:v>
                </c:pt>
                <c:pt idx="15259" formatCode="General">
                  <c:v>15.259</c:v>
                </c:pt>
                <c:pt idx="15260" formatCode="General">
                  <c:v>15.26</c:v>
                </c:pt>
                <c:pt idx="15261" formatCode="General">
                  <c:v>15.260999999999999</c:v>
                </c:pt>
                <c:pt idx="15262" formatCode="General">
                  <c:v>15.262</c:v>
                </c:pt>
                <c:pt idx="15263" formatCode="General">
                  <c:v>15.263</c:v>
                </c:pt>
                <c:pt idx="15264" formatCode="General">
                  <c:v>15.263999999999999</c:v>
                </c:pt>
                <c:pt idx="15265" formatCode="General">
                  <c:v>15.265000000000001</c:v>
                </c:pt>
                <c:pt idx="15266" formatCode="General">
                  <c:v>15.266</c:v>
                </c:pt>
                <c:pt idx="15267" formatCode="General">
                  <c:v>15.266999999999999</c:v>
                </c:pt>
                <c:pt idx="15268" formatCode="General">
                  <c:v>15.268000000000001</c:v>
                </c:pt>
                <c:pt idx="15269" formatCode="General">
                  <c:v>15.269</c:v>
                </c:pt>
                <c:pt idx="15270" formatCode="General">
                  <c:v>15.27</c:v>
                </c:pt>
                <c:pt idx="15271" formatCode="General">
                  <c:v>15.271000000000001</c:v>
                </c:pt>
                <c:pt idx="15272" formatCode="General">
                  <c:v>15.272</c:v>
                </c:pt>
                <c:pt idx="15273" formatCode="General">
                  <c:v>15.273</c:v>
                </c:pt>
                <c:pt idx="15274" formatCode="General">
                  <c:v>15.273999999999999</c:v>
                </c:pt>
                <c:pt idx="15275" formatCode="General">
                  <c:v>15.275</c:v>
                </c:pt>
                <c:pt idx="15276" formatCode="General">
                  <c:v>15.276</c:v>
                </c:pt>
                <c:pt idx="15277" formatCode="General">
                  <c:v>15.276999999999999</c:v>
                </c:pt>
                <c:pt idx="15278" formatCode="General">
                  <c:v>15.278</c:v>
                </c:pt>
                <c:pt idx="15279" formatCode="General">
                  <c:v>15.279</c:v>
                </c:pt>
                <c:pt idx="15280" formatCode="General">
                  <c:v>15.28</c:v>
                </c:pt>
                <c:pt idx="15281" formatCode="General">
                  <c:v>15.281000000000001</c:v>
                </c:pt>
                <c:pt idx="15282" formatCode="General">
                  <c:v>15.282</c:v>
                </c:pt>
                <c:pt idx="15283" formatCode="General">
                  <c:v>15.282999999999999</c:v>
                </c:pt>
                <c:pt idx="15284" formatCode="General">
                  <c:v>15.284000000000001</c:v>
                </c:pt>
                <c:pt idx="15285" formatCode="General">
                  <c:v>15.285</c:v>
                </c:pt>
                <c:pt idx="15286" formatCode="General">
                  <c:v>15.286</c:v>
                </c:pt>
                <c:pt idx="15287" formatCode="General">
                  <c:v>15.287000000000001</c:v>
                </c:pt>
                <c:pt idx="15288" formatCode="General">
                  <c:v>15.288</c:v>
                </c:pt>
                <c:pt idx="15289" formatCode="General">
                  <c:v>15.289</c:v>
                </c:pt>
                <c:pt idx="15290" formatCode="General">
                  <c:v>15.29</c:v>
                </c:pt>
                <c:pt idx="15291" formatCode="General">
                  <c:v>15.291</c:v>
                </c:pt>
                <c:pt idx="15292" formatCode="General">
                  <c:v>15.292</c:v>
                </c:pt>
                <c:pt idx="15293" formatCode="General">
                  <c:v>15.292999999999999</c:v>
                </c:pt>
                <c:pt idx="15294" formatCode="General">
                  <c:v>15.294</c:v>
                </c:pt>
                <c:pt idx="15295" formatCode="General">
                  <c:v>15.295</c:v>
                </c:pt>
                <c:pt idx="15296" formatCode="General">
                  <c:v>15.295999999999999</c:v>
                </c:pt>
                <c:pt idx="15297" formatCode="General">
                  <c:v>15.297000000000001</c:v>
                </c:pt>
                <c:pt idx="15298" formatCode="General">
                  <c:v>15.298</c:v>
                </c:pt>
                <c:pt idx="15299" formatCode="General">
                  <c:v>15.298999999999999</c:v>
                </c:pt>
                <c:pt idx="15300" formatCode="General">
                  <c:v>15.3</c:v>
                </c:pt>
                <c:pt idx="15301" formatCode="General">
                  <c:v>15.301</c:v>
                </c:pt>
                <c:pt idx="15302" formatCode="General">
                  <c:v>15.302</c:v>
                </c:pt>
                <c:pt idx="15303" formatCode="General">
                  <c:v>15.303000000000001</c:v>
                </c:pt>
                <c:pt idx="15304" formatCode="General">
                  <c:v>15.304</c:v>
                </c:pt>
                <c:pt idx="15305" formatCode="General">
                  <c:v>15.305</c:v>
                </c:pt>
                <c:pt idx="15306" formatCode="General">
                  <c:v>15.305999999999999</c:v>
                </c:pt>
                <c:pt idx="15307" formatCode="General">
                  <c:v>15.307</c:v>
                </c:pt>
                <c:pt idx="15308" formatCode="General">
                  <c:v>15.308</c:v>
                </c:pt>
                <c:pt idx="15309" formatCode="General">
                  <c:v>15.308999999999999</c:v>
                </c:pt>
                <c:pt idx="15310" formatCode="General">
                  <c:v>15.31</c:v>
                </c:pt>
                <c:pt idx="15311" formatCode="General">
                  <c:v>15.311</c:v>
                </c:pt>
                <c:pt idx="15312" formatCode="General">
                  <c:v>15.311999999999999</c:v>
                </c:pt>
                <c:pt idx="15313" formatCode="General">
                  <c:v>15.313000000000001</c:v>
                </c:pt>
                <c:pt idx="15314" formatCode="General">
                  <c:v>15.314</c:v>
                </c:pt>
                <c:pt idx="15315" formatCode="General">
                  <c:v>15.315</c:v>
                </c:pt>
                <c:pt idx="15316" formatCode="General">
                  <c:v>15.316000000000001</c:v>
                </c:pt>
                <c:pt idx="15317" formatCode="General">
                  <c:v>15.317</c:v>
                </c:pt>
                <c:pt idx="15318" formatCode="General">
                  <c:v>15.318</c:v>
                </c:pt>
                <c:pt idx="15319" formatCode="General">
                  <c:v>15.319000000000001</c:v>
                </c:pt>
                <c:pt idx="15320" formatCode="General">
                  <c:v>15.32</c:v>
                </c:pt>
                <c:pt idx="15321" formatCode="General">
                  <c:v>15.321</c:v>
                </c:pt>
                <c:pt idx="15322" formatCode="General">
                  <c:v>15.321999999999999</c:v>
                </c:pt>
                <c:pt idx="15323" formatCode="General">
                  <c:v>15.323</c:v>
                </c:pt>
                <c:pt idx="15324" formatCode="General">
                  <c:v>15.324</c:v>
                </c:pt>
                <c:pt idx="15325" formatCode="General">
                  <c:v>15.324999999999999</c:v>
                </c:pt>
                <c:pt idx="15326" formatCode="General">
                  <c:v>15.326000000000001</c:v>
                </c:pt>
                <c:pt idx="15327" formatCode="General">
                  <c:v>15.327</c:v>
                </c:pt>
                <c:pt idx="15328" formatCode="General">
                  <c:v>15.327999999999999</c:v>
                </c:pt>
                <c:pt idx="15329" formatCode="General">
                  <c:v>15.329000000000001</c:v>
                </c:pt>
                <c:pt idx="15330" formatCode="General">
                  <c:v>15.33</c:v>
                </c:pt>
                <c:pt idx="15331" formatCode="General">
                  <c:v>15.331</c:v>
                </c:pt>
                <c:pt idx="15332" formatCode="General">
                  <c:v>15.332000000000001</c:v>
                </c:pt>
                <c:pt idx="15333" formatCode="General">
                  <c:v>15.333</c:v>
                </c:pt>
                <c:pt idx="15334" formatCode="General">
                  <c:v>15.334</c:v>
                </c:pt>
                <c:pt idx="15335" formatCode="General">
                  <c:v>15.335000000000001</c:v>
                </c:pt>
                <c:pt idx="15336" formatCode="General">
                  <c:v>15.336</c:v>
                </c:pt>
                <c:pt idx="15337" formatCode="General">
                  <c:v>15.337</c:v>
                </c:pt>
                <c:pt idx="15338" formatCode="General">
                  <c:v>15.337999999999999</c:v>
                </c:pt>
                <c:pt idx="15339" formatCode="General">
                  <c:v>15.339</c:v>
                </c:pt>
                <c:pt idx="15340" formatCode="General">
                  <c:v>15.34</c:v>
                </c:pt>
                <c:pt idx="15341" formatCode="General">
                  <c:v>15.340999999999999</c:v>
                </c:pt>
                <c:pt idx="15342" formatCode="General">
                  <c:v>15.342000000000001</c:v>
                </c:pt>
                <c:pt idx="15343" formatCode="General">
                  <c:v>15.343</c:v>
                </c:pt>
                <c:pt idx="15344" formatCode="General">
                  <c:v>15.343999999999999</c:v>
                </c:pt>
                <c:pt idx="15345" formatCode="General">
                  <c:v>15.345000000000001</c:v>
                </c:pt>
                <c:pt idx="15346" formatCode="General">
                  <c:v>15.346</c:v>
                </c:pt>
                <c:pt idx="15347" formatCode="General">
                  <c:v>15.347</c:v>
                </c:pt>
                <c:pt idx="15348" formatCode="General">
                  <c:v>15.348000000000001</c:v>
                </c:pt>
                <c:pt idx="15349" formatCode="General">
                  <c:v>15.349</c:v>
                </c:pt>
                <c:pt idx="15350" formatCode="General">
                  <c:v>15.35</c:v>
                </c:pt>
                <c:pt idx="15351" formatCode="General">
                  <c:v>15.351000000000001</c:v>
                </c:pt>
                <c:pt idx="15352" formatCode="General">
                  <c:v>15.352</c:v>
                </c:pt>
                <c:pt idx="15353" formatCode="General">
                  <c:v>15.353</c:v>
                </c:pt>
                <c:pt idx="15354" formatCode="General">
                  <c:v>15.353999999999999</c:v>
                </c:pt>
                <c:pt idx="15355" formatCode="General">
                  <c:v>15.355</c:v>
                </c:pt>
                <c:pt idx="15356" formatCode="General">
                  <c:v>15.356</c:v>
                </c:pt>
                <c:pt idx="15357" formatCode="General">
                  <c:v>15.356999999999999</c:v>
                </c:pt>
                <c:pt idx="15358" formatCode="General">
                  <c:v>15.358000000000001</c:v>
                </c:pt>
                <c:pt idx="15359" formatCode="General">
                  <c:v>15.359</c:v>
                </c:pt>
                <c:pt idx="15360" formatCode="General">
                  <c:v>15.36</c:v>
                </c:pt>
                <c:pt idx="15361" formatCode="General">
                  <c:v>15.361000000000001</c:v>
                </c:pt>
                <c:pt idx="15362" formatCode="General">
                  <c:v>15.362</c:v>
                </c:pt>
                <c:pt idx="15363" formatCode="General">
                  <c:v>15.363</c:v>
                </c:pt>
                <c:pt idx="15364" formatCode="General">
                  <c:v>15.364000000000001</c:v>
                </c:pt>
                <c:pt idx="15365" formatCode="General">
                  <c:v>15.365</c:v>
                </c:pt>
                <c:pt idx="15366" formatCode="General">
                  <c:v>15.366</c:v>
                </c:pt>
                <c:pt idx="15367" formatCode="General">
                  <c:v>15.367000000000001</c:v>
                </c:pt>
                <c:pt idx="15368" formatCode="General">
                  <c:v>15.368</c:v>
                </c:pt>
                <c:pt idx="15369" formatCode="General">
                  <c:v>15.369</c:v>
                </c:pt>
                <c:pt idx="15370" formatCode="General">
                  <c:v>15.37</c:v>
                </c:pt>
                <c:pt idx="15371" formatCode="General">
                  <c:v>15.371</c:v>
                </c:pt>
                <c:pt idx="15372" formatCode="General">
                  <c:v>15.372</c:v>
                </c:pt>
                <c:pt idx="15373" formatCode="General">
                  <c:v>15.372999999999999</c:v>
                </c:pt>
                <c:pt idx="15374" formatCode="General">
                  <c:v>15.374000000000001</c:v>
                </c:pt>
                <c:pt idx="15375" formatCode="General">
                  <c:v>15.375</c:v>
                </c:pt>
                <c:pt idx="15376" formatCode="General">
                  <c:v>15.375999999999999</c:v>
                </c:pt>
                <c:pt idx="15377" formatCode="General">
                  <c:v>15.377000000000001</c:v>
                </c:pt>
                <c:pt idx="15378" formatCode="General">
                  <c:v>15.378</c:v>
                </c:pt>
                <c:pt idx="15379" formatCode="General">
                  <c:v>15.379</c:v>
                </c:pt>
                <c:pt idx="15380" formatCode="General">
                  <c:v>15.38</c:v>
                </c:pt>
                <c:pt idx="15381" formatCode="General">
                  <c:v>15.381</c:v>
                </c:pt>
                <c:pt idx="15382" formatCode="General">
                  <c:v>15.382</c:v>
                </c:pt>
                <c:pt idx="15383" formatCode="General">
                  <c:v>15.382999999999999</c:v>
                </c:pt>
                <c:pt idx="15384" formatCode="General">
                  <c:v>15.384</c:v>
                </c:pt>
                <c:pt idx="15385" formatCode="General">
                  <c:v>15.385</c:v>
                </c:pt>
                <c:pt idx="15386" formatCode="General">
                  <c:v>15.385999999999999</c:v>
                </c:pt>
                <c:pt idx="15387" formatCode="General">
                  <c:v>15.387</c:v>
                </c:pt>
                <c:pt idx="15388" formatCode="General">
                  <c:v>15.388</c:v>
                </c:pt>
                <c:pt idx="15389" formatCode="General">
                  <c:v>15.388999999999999</c:v>
                </c:pt>
                <c:pt idx="15390" formatCode="General">
                  <c:v>15.39</c:v>
                </c:pt>
                <c:pt idx="15391" formatCode="General">
                  <c:v>15.391</c:v>
                </c:pt>
                <c:pt idx="15392" formatCode="General">
                  <c:v>15.391999999999999</c:v>
                </c:pt>
                <c:pt idx="15393" formatCode="General">
                  <c:v>15.393000000000001</c:v>
                </c:pt>
                <c:pt idx="15394" formatCode="General">
                  <c:v>15.394</c:v>
                </c:pt>
                <c:pt idx="15395" formatCode="General">
                  <c:v>15.395</c:v>
                </c:pt>
                <c:pt idx="15396" formatCode="General">
                  <c:v>15.396000000000001</c:v>
                </c:pt>
                <c:pt idx="15397" formatCode="General">
                  <c:v>15.397</c:v>
                </c:pt>
                <c:pt idx="15398" formatCode="General">
                  <c:v>15.398</c:v>
                </c:pt>
                <c:pt idx="15399" formatCode="General">
                  <c:v>15.398999999999999</c:v>
                </c:pt>
                <c:pt idx="15400" formatCode="General">
                  <c:v>15.4</c:v>
                </c:pt>
                <c:pt idx="15401" formatCode="General">
                  <c:v>15.401</c:v>
                </c:pt>
                <c:pt idx="15402" formatCode="General">
                  <c:v>15.401999999999999</c:v>
                </c:pt>
                <c:pt idx="15403" formatCode="General">
                  <c:v>15.403</c:v>
                </c:pt>
                <c:pt idx="15404" formatCode="General">
                  <c:v>15.404</c:v>
                </c:pt>
                <c:pt idx="15405" formatCode="General">
                  <c:v>15.404999999999999</c:v>
                </c:pt>
                <c:pt idx="15406" formatCode="General">
                  <c:v>15.406000000000001</c:v>
                </c:pt>
                <c:pt idx="15407" formatCode="General">
                  <c:v>15.407</c:v>
                </c:pt>
                <c:pt idx="15408" formatCode="General">
                  <c:v>15.407999999999999</c:v>
                </c:pt>
                <c:pt idx="15409" formatCode="General">
                  <c:v>15.409000000000001</c:v>
                </c:pt>
                <c:pt idx="15410" formatCode="General">
                  <c:v>15.41</c:v>
                </c:pt>
                <c:pt idx="15411" formatCode="General">
                  <c:v>15.411</c:v>
                </c:pt>
                <c:pt idx="15412" formatCode="General">
                  <c:v>15.412000000000001</c:v>
                </c:pt>
                <c:pt idx="15413" formatCode="General">
                  <c:v>15.413</c:v>
                </c:pt>
                <c:pt idx="15414" formatCode="General">
                  <c:v>15.414</c:v>
                </c:pt>
                <c:pt idx="15415" formatCode="General">
                  <c:v>15.414999999999999</c:v>
                </c:pt>
                <c:pt idx="15416" formatCode="General">
                  <c:v>15.416</c:v>
                </c:pt>
                <c:pt idx="15417" formatCode="General">
                  <c:v>15.417</c:v>
                </c:pt>
                <c:pt idx="15418" formatCode="General">
                  <c:v>15.417999999999999</c:v>
                </c:pt>
                <c:pt idx="15419" formatCode="General">
                  <c:v>15.419</c:v>
                </c:pt>
                <c:pt idx="15420" formatCode="General">
                  <c:v>15.42</c:v>
                </c:pt>
                <c:pt idx="15421" formatCode="General">
                  <c:v>15.420999999999999</c:v>
                </c:pt>
                <c:pt idx="15422" formatCode="General">
                  <c:v>15.422000000000001</c:v>
                </c:pt>
                <c:pt idx="15423" formatCode="General">
                  <c:v>15.423</c:v>
                </c:pt>
                <c:pt idx="15424" formatCode="General">
                  <c:v>15.423999999999999</c:v>
                </c:pt>
                <c:pt idx="15425" formatCode="General">
                  <c:v>15.425000000000001</c:v>
                </c:pt>
                <c:pt idx="15426" formatCode="General">
                  <c:v>15.426</c:v>
                </c:pt>
                <c:pt idx="15427" formatCode="General">
                  <c:v>15.427</c:v>
                </c:pt>
                <c:pt idx="15428" formatCode="General">
                  <c:v>15.428000000000001</c:v>
                </c:pt>
                <c:pt idx="15429" formatCode="General">
                  <c:v>15.429</c:v>
                </c:pt>
                <c:pt idx="15430" formatCode="General">
                  <c:v>15.43</c:v>
                </c:pt>
                <c:pt idx="15431" formatCode="General">
                  <c:v>15.430999999999999</c:v>
                </c:pt>
                <c:pt idx="15432" formatCode="General">
                  <c:v>15.432</c:v>
                </c:pt>
                <c:pt idx="15433" formatCode="General">
                  <c:v>15.433</c:v>
                </c:pt>
                <c:pt idx="15434" formatCode="General">
                  <c:v>15.433999999999999</c:v>
                </c:pt>
                <c:pt idx="15435" formatCode="General">
                  <c:v>15.435</c:v>
                </c:pt>
                <c:pt idx="15436" formatCode="General">
                  <c:v>15.436</c:v>
                </c:pt>
                <c:pt idx="15437" formatCode="General">
                  <c:v>15.436999999999999</c:v>
                </c:pt>
                <c:pt idx="15438" formatCode="General">
                  <c:v>15.438000000000001</c:v>
                </c:pt>
                <c:pt idx="15439" formatCode="General">
                  <c:v>15.439</c:v>
                </c:pt>
                <c:pt idx="15440" formatCode="General">
                  <c:v>15.44</c:v>
                </c:pt>
                <c:pt idx="15441" formatCode="General">
                  <c:v>15.441000000000001</c:v>
                </c:pt>
                <c:pt idx="15442" formatCode="General">
                  <c:v>15.442</c:v>
                </c:pt>
                <c:pt idx="15443" formatCode="General">
                  <c:v>15.443</c:v>
                </c:pt>
                <c:pt idx="15444" formatCode="General">
                  <c:v>15.444000000000001</c:v>
                </c:pt>
                <c:pt idx="15445" formatCode="General">
                  <c:v>15.445</c:v>
                </c:pt>
                <c:pt idx="15446" formatCode="General">
                  <c:v>15.446</c:v>
                </c:pt>
                <c:pt idx="15447" formatCode="General">
                  <c:v>15.446999999999999</c:v>
                </c:pt>
                <c:pt idx="15448" formatCode="General">
                  <c:v>15.448</c:v>
                </c:pt>
                <c:pt idx="15449" formatCode="General">
                  <c:v>15.449</c:v>
                </c:pt>
                <c:pt idx="15450" formatCode="General">
                  <c:v>15.45</c:v>
                </c:pt>
                <c:pt idx="15451" formatCode="General">
                  <c:v>15.451000000000001</c:v>
                </c:pt>
                <c:pt idx="15452" formatCode="General">
                  <c:v>15.452</c:v>
                </c:pt>
                <c:pt idx="15453" formatCode="General">
                  <c:v>15.452999999999999</c:v>
                </c:pt>
                <c:pt idx="15454" formatCode="General">
                  <c:v>15.454000000000001</c:v>
                </c:pt>
                <c:pt idx="15455" formatCode="General">
                  <c:v>15.455</c:v>
                </c:pt>
                <c:pt idx="15456" formatCode="General">
                  <c:v>15.456</c:v>
                </c:pt>
                <c:pt idx="15457" formatCode="General">
                  <c:v>15.457000000000001</c:v>
                </c:pt>
                <c:pt idx="15458" formatCode="General">
                  <c:v>15.458</c:v>
                </c:pt>
                <c:pt idx="15459" formatCode="General">
                  <c:v>15.459</c:v>
                </c:pt>
                <c:pt idx="15460" formatCode="General">
                  <c:v>15.46</c:v>
                </c:pt>
                <c:pt idx="15461" formatCode="General">
                  <c:v>15.461</c:v>
                </c:pt>
                <c:pt idx="15462" formatCode="General">
                  <c:v>15.462</c:v>
                </c:pt>
                <c:pt idx="15463" formatCode="General">
                  <c:v>15.462999999999999</c:v>
                </c:pt>
                <c:pt idx="15464" formatCode="General">
                  <c:v>15.464</c:v>
                </c:pt>
                <c:pt idx="15465" formatCode="General">
                  <c:v>15.465</c:v>
                </c:pt>
                <c:pt idx="15466" formatCode="General">
                  <c:v>15.465999999999999</c:v>
                </c:pt>
                <c:pt idx="15467" formatCode="General">
                  <c:v>15.467000000000001</c:v>
                </c:pt>
                <c:pt idx="15468" formatCode="General">
                  <c:v>15.468</c:v>
                </c:pt>
                <c:pt idx="15469" formatCode="General">
                  <c:v>15.468999999999999</c:v>
                </c:pt>
                <c:pt idx="15470" formatCode="General">
                  <c:v>15.47</c:v>
                </c:pt>
                <c:pt idx="15471" formatCode="General">
                  <c:v>15.471</c:v>
                </c:pt>
                <c:pt idx="15472" formatCode="General">
                  <c:v>15.472</c:v>
                </c:pt>
                <c:pt idx="15473" formatCode="General">
                  <c:v>15.473000000000001</c:v>
                </c:pt>
                <c:pt idx="15474" formatCode="General">
                  <c:v>15.474</c:v>
                </c:pt>
                <c:pt idx="15475" formatCode="General">
                  <c:v>15.475</c:v>
                </c:pt>
                <c:pt idx="15476" formatCode="General">
                  <c:v>15.476000000000001</c:v>
                </c:pt>
                <c:pt idx="15477" formatCode="General">
                  <c:v>15.477</c:v>
                </c:pt>
                <c:pt idx="15478" formatCode="General">
                  <c:v>15.478</c:v>
                </c:pt>
                <c:pt idx="15479" formatCode="General">
                  <c:v>15.478999999999999</c:v>
                </c:pt>
                <c:pt idx="15480" formatCode="General">
                  <c:v>15.48</c:v>
                </c:pt>
                <c:pt idx="15481" formatCode="General">
                  <c:v>15.481</c:v>
                </c:pt>
                <c:pt idx="15482" formatCode="General">
                  <c:v>15.481999999999999</c:v>
                </c:pt>
                <c:pt idx="15483" formatCode="General">
                  <c:v>15.483000000000001</c:v>
                </c:pt>
                <c:pt idx="15484" formatCode="General">
                  <c:v>15.484</c:v>
                </c:pt>
                <c:pt idx="15485" formatCode="General">
                  <c:v>15.484999999999999</c:v>
                </c:pt>
                <c:pt idx="15486" formatCode="General">
                  <c:v>15.486000000000001</c:v>
                </c:pt>
                <c:pt idx="15487" formatCode="General">
                  <c:v>15.487</c:v>
                </c:pt>
                <c:pt idx="15488" formatCode="General">
                  <c:v>15.488</c:v>
                </c:pt>
                <c:pt idx="15489" formatCode="General">
                  <c:v>15.489000000000001</c:v>
                </c:pt>
                <c:pt idx="15490" formatCode="General">
                  <c:v>15.49</c:v>
                </c:pt>
                <c:pt idx="15491" formatCode="General">
                  <c:v>15.491</c:v>
                </c:pt>
                <c:pt idx="15492" formatCode="General">
                  <c:v>15.492000000000001</c:v>
                </c:pt>
                <c:pt idx="15493" formatCode="General">
                  <c:v>15.493</c:v>
                </c:pt>
                <c:pt idx="15494" formatCode="General">
                  <c:v>15.494</c:v>
                </c:pt>
                <c:pt idx="15495" formatCode="General">
                  <c:v>15.494999999999999</c:v>
                </c:pt>
                <c:pt idx="15496" formatCode="General">
                  <c:v>15.496</c:v>
                </c:pt>
                <c:pt idx="15497" formatCode="General">
                  <c:v>15.497</c:v>
                </c:pt>
                <c:pt idx="15498" formatCode="General">
                  <c:v>15.497999999999999</c:v>
                </c:pt>
                <c:pt idx="15499" formatCode="General">
                  <c:v>15.499000000000001</c:v>
                </c:pt>
                <c:pt idx="15500" formatCode="General">
                  <c:v>15.5</c:v>
                </c:pt>
                <c:pt idx="15501" formatCode="General">
                  <c:v>15.500999999999999</c:v>
                </c:pt>
                <c:pt idx="15502" formatCode="General">
                  <c:v>15.502000000000001</c:v>
                </c:pt>
                <c:pt idx="15503" formatCode="General">
                  <c:v>15.503</c:v>
                </c:pt>
                <c:pt idx="15504" formatCode="General">
                  <c:v>15.504</c:v>
                </c:pt>
                <c:pt idx="15505" formatCode="General">
                  <c:v>15.505000000000001</c:v>
                </c:pt>
                <c:pt idx="15506" formatCode="General">
                  <c:v>15.506</c:v>
                </c:pt>
                <c:pt idx="15507" formatCode="General">
                  <c:v>15.507</c:v>
                </c:pt>
                <c:pt idx="15508" formatCode="General">
                  <c:v>15.507999999999999</c:v>
                </c:pt>
                <c:pt idx="15509" formatCode="General">
                  <c:v>15.509</c:v>
                </c:pt>
                <c:pt idx="15510" formatCode="General">
                  <c:v>15.51</c:v>
                </c:pt>
                <c:pt idx="15511" formatCode="General">
                  <c:v>15.510999999999999</c:v>
                </c:pt>
                <c:pt idx="15512" formatCode="General">
                  <c:v>15.512</c:v>
                </c:pt>
                <c:pt idx="15513" formatCode="General">
                  <c:v>15.513</c:v>
                </c:pt>
                <c:pt idx="15514" formatCode="General">
                  <c:v>15.513999999999999</c:v>
                </c:pt>
                <c:pt idx="15515" formatCode="General">
                  <c:v>15.515000000000001</c:v>
                </c:pt>
                <c:pt idx="15516" formatCode="General">
                  <c:v>15.516</c:v>
                </c:pt>
                <c:pt idx="15517" formatCode="General">
                  <c:v>15.516999999999999</c:v>
                </c:pt>
                <c:pt idx="15518" formatCode="General">
                  <c:v>15.518000000000001</c:v>
                </c:pt>
                <c:pt idx="15519" formatCode="General">
                  <c:v>15.519</c:v>
                </c:pt>
                <c:pt idx="15520" formatCode="General">
                  <c:v>15.52</c:v>
                </c:pt>
                <c:pt idx="15521" formatCode="General">
                  <c:v>15.521000000000001</c:v>
                </c:pt>
                <c:pt idx="15522" formatCode="General">
                  <c:v>15.522</c:v>
                </c:pt>
                <c:pt idx="15523" formatCode="General">
                  <c:v>15.523</c:v>
                </c:pt>
                <c:pt idx="15524" formatCode="General">
                  <c:v>15.523999999999999</c:v>
                </c:pt>
                <c:pt idx="15525" formatCode="General">
                  <c:v>15.525</c:v>
                </c:pt>
                <c:pt idx="15526" formatCode="General">
                  <c:v>15.526</c:v>
                </c:pt>
                <c:pt idx="15527" formatCode="General">
                  <c:v>15.526999999999999</c:v>
                </c:pt>
                <c:pt idx="15528" formatCode="General">
                  <c:v>15.528</c:v>
                </c:pt>
                <c:pt idx="15529" formatCode="General">
                  <c:v>15.529</c:v>
                </c:pt>
                <c:pt idx="15530" formatCode="General">
                  <c:v>15.53</c:v>
                </c:pt>
                <c:pt idx="15531" formatCode="General">
                  <c:v>15.531000000000001</c:v>
                </c:pt>
                <c:pt idx="15532" formatCode="General">
                  <c:v>15.532</c:v>
                </c:pt>
                <c:pt idx="15533" formatCode="General">
                  <c:v>15.532999999999999</c:v>
                </c:pt>
                <c:pt idx="15534" formatCode="General">
                  <c:v>15.534000000000001</c:v>
                </c:pt>
                <c:pt idx="15535" formatCode="General">
                  <c:v>15.535</c:v>
                </c:pt>
                <c:pt idx="15536" formatCode="General">
                  <c:v>15.536</c:v>
                </c:pt>
                <c:pt idx="15537" formatCode="General">
                  <c:v>15.537000000000001</c:v>
                </c:pt>
                <c:pt idx="15538" formatCode="General">
                  <c:v>15.538</c:v>
                </c:pt>
                <c:pt idx="15539" formatCode="General">
                  <c:v>15.539</c:v>
                </c:pt>
                <c:pt idx="15540" formatCode="General">
                  <c:v>15.54</c:v>
                </c:pt>
                <c:pt idx="15541" formatCode="General">
                  <c:v>15.541</c:v>
                </c:pt>
                <c:pt idx="15542" formatCode="General">
                  <c:v>15.542</c:v>
                </c:pt>
                <c:pt idx="15543" formatCode="General">
                  <c:v>15.542999999999999</c:v>
                </c:pt>
                <c:pt idx="15544" formatCode="General">
                  <c:v>15.544</c:v>
                </c:pt>
                <c:pt idx="15545" formatCode="General">
                  <c:v>15.545</c:v>
                </c:pt>
                <c:pt idx="15546" formatCode="General">
                  <c:v>15.545999999999999</c:v>
                </c:pt>
                <c:pt idx="15547" formatCode="General">
                  <c:v>15.547000000000001</c:v>
                </c:pt>
                <c:pt idx="15548" formatCode="General">
                  <c:v>15.548</c:v>
                </c:pt>
                <c:pt idx="15549" formatCode="General">
                  <c:v>15.548999999999999</c:v>
                </c:pt>
                <c:pt idx="15550" formatCode="General">
                  <c:v>15.55</c:v>
                </c:pt>
                <c:pt idx="15551" formatCode="General">
                  <c:v>15.551</c:v>
                </c:pt>
                <c:pt idx="15552" formatCode="General">
                  <c:v>15.552</c:v>
                </c:pt>
                <c:pt idx="15553" formatCode="General">
                  <c:v>15.553000000000001</c:v>
                </c:pt>
                <c:pt idx="15554" formatCode="General">
                  <c:v>15.554</c:v>
                </c:pt>
                <c:pt idx="15555" formatCode="General">
                  <c:v>15.555</c:v>
                </c:pt>
                <c:pt idx="15556" formatCode="General">
                  <c:v>15.555999999999999</c:v>
                </c:pt>
                <c:pt idx="15557" formatCode="General">
                  <c:v>15.557</c:v>
                </c:pt>
                <c:pt idx="15558" formatCode="General">
                  <c:v>15.558</c:v>
                </c:pt>
                <c:pt idx="15559" formatCode="General">
                  <c:v>15.558999999999999</c:v>
                </c:pt>
                <c:pt idx="15560" formatCode="General">
                  <c:v>15.56</c:v>
                </c:pt>
                <c:pt idx="15561" formatCode="General">
                  <c:v>15.561</c:v>
                </c:pt>
                <c:pt idx="15562" formatCode="General">
                  <c:v>15.561999999999999</c:v>
                </c:pt>
                <c:pt idx="15563" formatCode="General">
                  <c:v>15.563000000000001</c:v>
                </c:pt>
                <c:pt idx="15564" formatCode="General">
                  <c:v>15.564</c:v>
                </c:pt>
                <c:pt idx="15565" formatCode="General">
                  <c:v>15.565</c:v>
                </c:pt>
                <c:pt idx="15566" formatCode="General">
                  <c:v>15.566000000000001</c:v>
                </c:pt>
                <c:pt idx="15567" formatCode="General">
                  <c:v>15.567</c:v>
                </c:pt>
                <c:pt idx="15568" formatCode="General">
                  <c:v>15.568</c:v>
                </c:pt>
                <c:pt idx="15569" formatCode="General">
                  <c:v>15.569000000000001</c:v>
                </c:pt>
                <c:pt idx="15570" formatCode="General">
                  <c:v>15.57</c:v>
                </c:pt>
                <c:pt idx="15571" formatCode="General">
                  <c:v>15.571</c:v>
                </c:pt>
                <c:pt idx="15572" formatCode="General">
                  <c:v>15.571999999999999</c:v>
                </c:pt>
                <c:pt idx="15573" formatCode="General">
                  <c:v>15.573</c:v>
                </c:pt>
                <c:pt idx="15574" formatCode="General">
                  <c:v>15.574</c:v>
                </c:pt>
                <c:pt idx="15575" formatCode="General">
                  <c:v>15.574999999999999</c:v>
                </c:pt>
                <c:pt idx="15576" formatCode="General">
                  <c:v>15.576000000000001</c:v>
                </c:pt>
                <c:pt idx="15577" formatCode="General">
                  <c:v>15.577</c:v>
                </c:pt>
                <c:pt idx="15578" formatCode="General">
                  <c:v>15.577999999999999</c:v>
                </c:pt>
                <c:pt idx="15579" formatCode="General">
                  <c:v>15.579000000000001</c:v>
                </c:pt>
                <c:pt idx="15580" formatCode="General">
                  <c:v>15.58</c:v>
                </c:pt>
                <c:pt idx="15581" formatCode="General">
                  <c:v>15.581</c:v>
                </c:pt>
                <c:pt idx="15582" formatCode="General">
                  <c:v>15.582000000000001</c:v>
                </c:pt>
                <c:pt idx="15583" formatCode="General">
                  <c:v>15.583</c:v>
                </c:pt>
                <c:pt idx="15584" formatCode="General">
                  <c:v>15.584</c:v>
                </c:pt>
                <c:pt idx="15585" formatCode="General">
                  <c:v>15.585000000000001</c:v>
                </c:pt>
                <c:pt idx="15586" formatCode="General">
                  <c:v>15.586</c:v>
                </c:pt>
                <c:pt idx="15587" formatCode="General">
                  <c:v>15.587</c:v>
                </c:pt>
                <c:pt idx="15588" formatCode="General">
                  <c:v>15.587999999999999</c:v>
                </c:pt>
                <c:pt idx="15589" formatCode="General">
                  <c:v>15.589</c:v>
                </c:pt>
                <c:pt idx="15590" formatCode="General">
                  <c:v>15.59</c:v>
                </c:pt>
                <c:pt idx="15591" formatCode="General">
                  <c:v>15.590999999999999</c:v>
                </c:pt>
                <c:pt idx="15592" formatCode="General">
                  <c:v>15.592000000000001</c:v>
                </c:pt>
                <c:pt idx="15593" formatCode="General">
                  <c:v>15.593</c:v>
                </c:pt>
                <c:pt idx="15594" formatCode="General">
                  <c:v>15.593999999999999</c:v>
                </c:pt>
                <c:pt idx="15595" formatCode="General">
                  <c:v>15.595000000000001</c:v>
                </c:pt>
                <c:pt idx="15596" formatCode="General">
                  <c:v>15.596</c:v>
                </c:pt>
                <c:pt idx="15597" formatCode="General">
                  <c:v>15.597</c:v>
                </c:pt>
                <c:pt idx="15598" formatCode="General">
                  <c:v>15.598000000000001</c:v>
                </c:pt>
                <c:pt idx="15599" formatCode="General">
                  <c:v>15.599</c:v>
                </c:pt>
                <c:pt idx="15600" formatCode="General">
                  <c:v>15.6</c:v>
                </c:pt>
                <c:pt idx="15601" formatCode="General">
                  <c:v>15.601000000000001</c:v>
                </c:pt>
                <c:pt idx="15602" formatCode="General">
                  <c:v>15.602</c:v>
                </c:pt>
                <c:pt idx="15603" formatCode="General">
                  <c:v>15.603</c:v>
                </c:pt>
                <c:pt idx="15604" formatCode="General">
                  <c:v>15.603999999999999</c:v>
                </c:pt>
                <c:pt idx="15605" formatCode="General">
                  <c:v>15.605</c:v>
                </c:pt>
                <c:pt idx="15606" formatCode="General">
                  <c:v>15.606</c:v>
                </c:pt>
                <c:pt idx="15607" formatCode="General">
                  <c:v>15.606999999999999</c:v>
                </c:pt>
                <c:pt idx="15608" formatCode="General">
                  <c:v>15.608000000000001</c:v>
                </c:pt>
                <c:pt idx="15609" formatCode="General">
                  <c:v>15.609</c:v>
                </c:pt>
                <c:pt idx="15610" formatCode="General">
                  <c:v>15.61</c:v>
                </c:pt>
                <c:pt idx="15611" formatCode="General">
                  <c:v>15.611000000000001</c:v>
                </c:pt>
                <c:pt idx="15612" formatCode="General">
                  <c:v>15.612</c:v>
                </c:pt>
                <c:pt idx="15613" formatCode="General">
                  <c:v>15.613</c:v>
                </c:pt>
                <c:pt idx="15614" formatCode="General">
                  <c:v>15.614000000000001</c:v>
                </c:pt>
                <c:pt idx="15615" formatCode="General">
                  <c:v>15.615</c:v>
                </c:pt>
                <c:pt idx="15616" formatCode="General">
                  <c:v>15.616</c:v>
                </c:pt>
                <c:pt idx="15617" formatCode="General">
                  <c:v>15.617000000000001</c:v>
                </c:pt>
                <c:pt idx="15618" formatCode="General">
                  <c:v>15.618</c:v>
                </c:pt>
                <c:pt idx="15619" formatCode="General">
                  <c:v>15.619</c:v>
                </c:pt>
                <c:pt idx="15620" formatCode="General">
                  <c:v>15.62</c:v>
                </c:pt>
                <c:pt idx="15621" formatCode="General">
                  <c:v>15.621</c:v>
                </c:pt>
                <c:pt idx="15622" formatCode="General">
                  <c:v>15.622</c:v>
                </c:pt>
                <c:pt idx="15623" formatCode="General">
                  <c:v>15.622999999999999</c:v>
                </c:pt>
                <c:pt idx="15624" formatCode="General">
                  <c:v>15.624000000000001</c:v>
                </c:pt>
                <c:pt idx="15625" formatCode="General">
                  <c:v>15.625</c:v>
                </c:pt>
                <c:pt idx="15626" formatCode="General">
                  <c:v>15.625999999999999</c:v>
                </c:pt>
                <c:pt idx="15627" formatCode="General">
                  <c:v>15.627000000000001</c:v>
                </c:pt>
                <c:pt idx="15628" formatCode="General">
                  <c:v>15.628</c:v>
                </c:pt>
                <c:pt idx="15629" formatCode="General">
                  <c:v>15.629</c:v>
                </c:pt>
                <c:pt idx="15630" formatCode="General">
                  <c:v>15.63</c:v>
                </c:pt>
                <c:pt idx="15631" formatCode="General">
                  <c:v>15.631</c:v>
                </c:pt>
                <c:pt idx="15632" formatCode="General">
                  <c:v>15.632</c:v>
                </c:pt>
                <c:pt idx="15633" formatCode="General">
                  <c:v>15.632999999999999</c:v>
                </c:pt>
                <c:pt idx="15634" formatCode="General">
                  <c:v>15.634</c:v>
                </c:pt>
                <c:pt idx="15635" formatCode="General">
                  <c:v>15.635</c:v>
                </c:pt>
                <c:pt idx="15636" formatCode="General">
                  <c:v>15.635999999999999</c:v>
                </c:pt>
                <c:pt idx="15637" formatCode="General">
                  <c:v>15.637</c:v>
                </c:pt>
                <c:pt idx="15638" formatCode="General">
                  <c:v>15.638</c:v>
                </c:pt>
                <c:pt idx="15639" formatCode="General">
                  <c:v>15.638999999999999</c:v>
                </c:pt>
                <c:pt idx="15640" formatCode="General">
                  <c:v>15.64</c:v>
                </c:pt>
                <c:pt idx="15641" formatCode="General">
                  <c:v>15.641</c:v>
                </c:pt>
                <c:pt idx="15642" formatCode="General">
                  <c:v>15.641999999999999</c:v>
                </c:pt>
                <c:pt idx="15643" formatCode="General">
                  <c:v>15.643000000000001</c:v>
                </c:pt>
                <c:pt idx="15644" formatCode="General">
                  <c:v>15.644</c:v>
                </c:pt>
                <c:pt idx="15645" formatCode="General">
                  <c:v>15.645</c:v>
                </c:pt>
                <c:pt idx="15646" formatCode="General">
                  <c:v>15.646000000000001</c:v>
                </c:pt>
                <c:pt idx="15647" formatCode="General">
                  <c:v>15.647</c:v>
                </c:pt>
                <c:pt idx="15648" formatCode="General">
                  <c:v>15.648</c:v>
                </c:pt>
                <c:pt idx="15649" formatCode="General">
                  <c:v>15.648999999999999</c:v>
                </c:pt>
                <c:pt idx="15650" formatCode="General">
                  <c:v>15.65</c:v>
                </c:pt>
                <c:pt idx="15651" formatCode="General">
                  <c:v>15.651</c:v>
                </c:pt>
                <c:pt idx="15652" formatCode="General">
                  <c:v>15.651999999999999</c:v>
                </c:pt>
                <c:pt idx="15653" formatCode="General">
                  <c:v>15.653</c:v>
                </c:pt>
                <c:pt idx="15654" formatCode="General">
                  <c:v>15.654</c:v>
                </c:pt>
                <c:pt idx="15655" formatCode="General">
                  <c:v>15.654999999999999</c:v>
                </c:pt>
                <c:pt idx="15656" formatCode="General">
                  <c:v>15.656000000000001</c:v>
                </c:pt>
                <c:pt idx="15657" formatCode="General">
                  <c:v>15.657</c:v>
                </c:pt>
                <c:pt idx="15658" formatCode="General">
                  <c:v>15.657999999999999</c:v>
                </c:pt>
                <c:pt idx="15659" formatCode="General">
                  <c:v>15.659000000000001</c:v>
                </c:pt>
                <c:pt idx="15660" formatCode="General">
                  <c:v>15.66</c:v>
                </c:pt>
                <c:pt idx="15661" formatCode="General">
                  <c:v>15.661</c:v>
                </c:pt>
                <c:pt idx="15662" formatCode="General">
                  <c:v>15.662000000000001</c:v>
                </c:pt>
                <c:pt idx="15663" formatCode="General">
                  <c:v>15.663</c:v>
                </c:pt>
                <c:pt idx="15664" formatCode="General">
                  <c:v>15.664</c:v>
                </c:pt>
                <c:pt idx="15665" formatCode="General">
                  <c:v>15.664999999999999</c:v>
                </c:pt>
                <c:pt idx="15666" formatCode="General">
                  <c:v>15.666</c:v>
                </c:pt>
                <c:pt idx="15667" formatCode="General">
                  <c:v>15.667</c:v>
                </c:pt>
                <c:pt idx="15668" formatCode="General">
                  <c:v>15.667999999999999</c:v>
                </c:pt>
                <c:pt idx="15669" formatCode="General">
                  <c:v>15.669</c:v>
                </c:pt>
                <c:pt idx="15670" formatCode="General">
                  <c:v>15.67</c:v>
                </c:pt>
                <c:pt idx="15671" formatCode="General">
                  <c:v>15.670999999999999</c:v>
                </c:pt>
                <c:pt idx="15672" formatCode="General">
                  <c:v>15.672000000000001</c:v>
                </c:pt>
                <c:pt idx="15673" formatCode="General">
                  <c:v>15.673</c:v>
                </c:pt>
                <c:pt idx="15674" formatCode="General">
                  <c:v>15.673999999999999</c:v>
                </c:pt>
                <c:pt idx="15675" formatCode="General">
                  <c:v>15.675000000000001</c:v>
                </c:pt>
                <c:pt idx="15676" formatCode="General">
                  <c:v>15.676</c:v>
                </c:pt>
                <c:pt idx="15677" formatCode="General">
                  <c:v>15.677</c:v>
                </c:pt>
                <c:pt idx="15678" formatCode="General">
                  <c:v>15.678000000000001</c:v>
                </c:pt>
                <c:pt idx="15679" formatCode="General">
                  <c:v>15.679</c:v>
                </c:pt>
                <c:pt idx="15680" formatCode="General">
                  <c:v>15.68</c:v>
                </c:pt>
                <c:pt idx="15681" formatCode="General">
                  <c:v>15.680999999999999</c:v>
                </c:pt>
                <c:pt idx="15682" formatCode="General">
                  <c:v>15.682</c:v>
                </c:pt>
                <c:pt idx="15683" formatCode="General">
                  <c:v>15.683</c:v>
                </c:pt>
                <c:pt idx="15684" formatCode="General">
                  <c:v>15.683999999999999</c:v>
                </c:pt>
                <c:pt idx="15685" formatCode="General">
                  <c:v>15.685</c:v>
                </c:pt>
                <c:pt idx="15686" formatCode="General">
                  <c:v>15.686</c:v>
                </c:pt>
                <c:pt idx="15687" formatCode="General">
                  <c:v>15.686999999999999</c:v>
                </c:pt>
                <c:pt idx="15688" formatCode="General">
                  <c:v>15.688000000000001</c:v>
                </c:pt>
                <c:pt idx="15689" formatCode="General">
                  <c:v>15.689</c:v>
                </c:pt>
                <c:pt idx="15690" formatCode="General">
                  <c:v>15.69</c:v>
                </c:pt>
                <c:pt idx="15691" formatCode="General">
                  <c:v>15.691000000000001</c:v>
                </c:pt>
                <c:pt idx="15692" formatCode="General">
                  <c:v>15.692</c:v>
                </c:pt>
                <c:pt idx="15693" formatCode="General">
                  <c:v>15.693</c:v>
                </c:pt>
                <c:pt idx="15694" formatCode="General">
                  <c:v>15.694000000000001</c:v>
                </c:pt>
                <c:pt idx="15695" formatCode="General">
                  <c:v>15.695</c:v>
                </c:pt>
                <c:pt idx="15696" formatCode="General">
                  <c:v>15.696</c:v>
                </c:pt>
                <c:pt idx="15697" formatCode="General">
                  <c:v>15.696999999999999</c:v>
                </c:pt>
                <c:pt idx="15698" formatCode="General">
                  <c:v>15.698</c:v>
                </c:pt>
                <c:pt idx="15699" formatCode="General">
                  <c:v>15.699</c:v>
                </c:pt>
                <c:pt idx="15700" formatCode="General">
                  <c:v>15.7</c:v>
                </c:pt>
                <c:pt idx="15701" formatCode="General">
                  <c:v>15.701000000000001</c:v>
                </c:pt>
                <c:pt idx="15702" formatCode="General">
                  <c:v>15.702</c:v>
                </c:pt>
                <c:pt idx="15703" formatCode="General">
                  <c:v>15.702999999999999</c:v>
                </c:pt>
                <c:pt idx="15704" formatCode="General">
                  <c:v>15.704000000000001</c:v>
                </c:pt>
                <c:pt idx="15705" formatCode="General">
                  <c:v>15.705</c:v>
                </c:pt>
                <c:pt idx="15706" formatCode="General">
                  <c:v>15.706</c:v>
                </c:pt>
                <c:pt idx="15707" formatCode="General">
                  <c:v>15.707000000000001</c:v>
                </c:pt>
                <c:pt idx="15708" formatCode="General">
                  <c:v>15.708</c:v>
                </c:pt>
                <c:pt idx="15709" formatCode="General">
                  <c:v>15.709</c:v>
                </c:pt>
                <c:pt idx="15710" formatCode="General">
                  <c:v>15.71</c:v>
                </c:pt>
                <c:pt idx="15711" formatCode="General">
                  <c:v>15.711</c:v>
                </c:pt>
                <c:pt idx="15712" formatCode="General">
                  <c:v>15.712</c:v>
                </c:pt>
                <c:pt idx="15713" formatCode="General">
                  <c:v>15.712999999999999</c:v>
                </c:pt>
                <c:pt idx="15714" formatCode="General">
                  <c:v>15.714</c:v>
                </c:pt>
                <c:pt idx="15715" formatCode="General">
                  <c:v>15.715</c:v>
                </c:pt>
                <c:pt idx="15716" formatCode="General">
                  <c:v>15.715999999999999</c:v>
                </c:pt>
                <c:pt idx="15717" formatCode="General">
                  <c:v>15.717000000000001</c:v>
                </c:pt>
                <c:pt idx="15718" formatCode="General">
                  <c:v>15.718</c:v>
                </c:pt>
                <c:pt idx="15719" formatCode="General">
                  <c:v>15.718999999999999</c:v>
                </c:pt>
                <c:pt idx="15720" formatCode="General">
                  <c:v>15.72</c:v>
                </c:pt>
                <c:pt idx="15721" formatCode="General">
                  <c:v>15.721</c:v>
                </c:pt>
                <c:pt idx="15722" formatCode="General">
                  <c:v>15.722</c:v>
                </c:pt>
                <c:pt idx="15723" formatCode="General">
                  <c:v>15.723000000000001</c:v>
                </c:pt>
                <c:pt idx="15724" formatCode="General">
                  <c:v>15.724</c:v>
                </c:pt>
                <c:pt idx="15725" formatCode="General">
                  <c:v>15.725</c:v>
                </c:pt>
                <c:pt idx="15726" formatCode="General">
                  <c:v>15.726000000000001</c:v>
                </c:pt>
                <c:pt idx="15727" formatCode="General">
                  <c:v>15.727</c:v>
                </c:pt>
                <c:pt idx="15728" formatCode="General">
                  <c:v>15.728</c:v>
                </c:pt>
                <c:pt idx="15729" formatCode="General">
                  <c:v>15.728999999999999</c:v>
                </c:pt>
                <c:pt idx="15730" formatCode="General">
                  <c:v>15.73</c:v>
                </c:pt>
                <c:pt idx="15731" formatCode="General">
                  <c:v>15.731</c:v>
                </c:pt>
                <c:pt idx="15732" formatCode="General">
                  <c:v>15.731999999999999</c:v>
                </c:pt>
                <c:pt idx="15733" formatCode="General">
                  <c:v>15.733000000000001</c:v>
                </c:pt>
                <c:pt idx="15734" formatCode="General">
                  <c:v>15.734</c:v>
                </c:pt>
                <c:pt idx="15735" formatCode="General">
                  <c:v>15.734999999999999</c:v>
                </c:pt>
                <c:pt idx="15736" formatCode="General">
                  <c:v>15.736000000000001</c:v>
                </c:pt>
                <c:pt idx="15737" formatCode="General">
                  <c:v>15.737</c:v>
                </c:pt>
                <c:pt idx="15738" formatCode="General">
                  <c:v>15.738</c:v>
                </c:pt>
                <c:pt idx="15739" formatCode="General">
                  <c:v>15.739000000000001</c:v>
                </c:pt>
                <c:pt idx="15740" formatCode="General">
                  <c:v>15.74</c:v>
                </c:pt>
                <c:pt idx="15741" formatCode="General">
                  <c:v>15.741</c:v>
                </c:pt>
                <c:pt idx="15742" formatCode="General">
                  <c:v>15.742000000000001</c:v>
                </c:pt>
                <c:pt idx="15743" formatCode="General">
                  <c:v>15.743</c:v>
                </c:pt>
                <c:pt idx="15744" formatCode="General">
                  <c:v>15.744</c:v>
                </c:pt>
                <c:pt idx="15745" formatCode="General">
                  <c:v>15.744999999999999</c:v>
                </c:pt>
                <c:pt idx="15746" formatCode="General">
                  <c:v>15.746</c:v>
                </c:pt>
                <c:pt idx="15747" formatCode="General">
                  <c:v>15.747</c:v>
                </c:pt>
                <c:pt idx="15748" formatCode="General">
                  <c:v>15.747999999999999</c:v>
                </c:pt>
                <c:pt idx="15749" formatCode="General">
                  <c:v>15.749000000000001</c:v>
                </c:pt>
                <c:pt idx="15750" formatCode="General">
                  <c:v>15.75</c:v>
                </c:pt>
                <c:pt idx="15751" formatCode="General">
                  <c:v>15.750999999999999</c:v>
                </c:pt>
                <c:pt idx="15752" formatCode="General">
                  <c:v>15.752000000000001</c:v>
                </c:pt>
                <c:pt idx="15753" formatCode="General">
                  <c:v>15.753</c:v>
                </c:pt>
                <c:pt idx="15754" formatCode="General">
                  <c:v>15.754</c:v>
                </c:pt>
                <c:pt idx="15755" formatCode="General">
                  <c:v>15.755000000000001</c:v>
                </c:pt>
                <c:pt idx="15756" formatCode="General">
                  <c:v>15.756</c:v>
                </c:pt>
                <c:pt idx="15757" formatCode="General">
                  <c:v>15.757</c:v>
                </c:pt>
                <c:pt idx="15758" formatCode="General">
                  <c:v>15.757999999999999</c:v>
                </c:pt>
                <c:pt idx="15759" formatCode="General">
                  <c:v>15.759</c:v>
                </c:pt>
                <c:pt idx="15760" formatCode="General">
                  <c:v>15.76</c:v>
                </c:pt>
                <c:pt idx="15761" formatCode="General">
                  <c:v>15.760999999999999</c:v>
                </c:pt>
                <c:pt idx="15762" formatCode="General">
                  <c:v>15.762</c:v>
                </c:pt>
                <c:pt idx="15763" formatCode="General">
                  <c:v>15.763</c:v>
                </c:pt>
                <c:pt idx="15764" formatCode="General">
                  <c:v>15.763999999999999</c:v>
                </c:pt>
                <c:pt idx="15765" formatCode="General">
                  <c:v>15.765000000000001</c:v>
                </c:pt>
                <c:pt idx="15766" formatCode="General">
                  <c:v>15.766</c:v>
                </c:pt>
                <c:pt idx="15767" formatCode="General">
                  <c:v>15.766999999999999</c:v>
                </c:pt>
                <c:pt idx="15768" formatCode="General">
                  <c:v>15.768000000000001</c:v>
                </c:pt>
                <c:pt idx="15769" formatCode="General">
                  <c:v>15.769</c:v>
                </c:pt>
                <c:pt idx="15770" formatCode="General">
                  <c:v>15.77</c:v>
                </c:pt>
                <c:pt idx="15771" formatCode="General">
                  <c:v>15.771000000000001</c:v>
                </c:pt>
                <c:pt idx="15772" formatCode="General">
                  <c:v>15.772</c:v>
                </c:pt>
                <c:pt idx="15773" formatCode="General">
                  <c:v>15.773</c:v>
                </c:pt>
                <c:pt idx="15774" formatCode="General">
                  <c:v>15.773999999999999</c:v>
                </c:pt>
                <c:pt idx="15775" formatCode="General">
                  <c:v>15.775</c:v>
                </c:pt>
                <c:pt idx="15776" formatCode="General">
                  <c:v>15.776</c:v>
                </c:pt>
                <c:pt idx="15777" formatCode="General">
                  <c:v>15.776999999999999</c:v>
                </c:pt>
                <c:pt idx="15778" formatCode="General">
                  <c:v>15.778</c:v>
                </c:pt>
                <c:pt idx="15779" formatCode="General">
                  <c:v>15.779</c:v>
                </c:pt>
                <c:pt idx="15780" formatCode="General">
                  <c:v>15.78</c:v>
                </c:pt>
                <c:pt idx="15781" formatCode="General">
                  <c:v>15.781000000000001</c:v>
                </c:pt>
                <c:pt idx="15782" formatCode="General">
                  <c:v>15.782</c:v>
                </c:pt>
                <c:pt idx="15783" formatCode="General">
                  <c:v>15.782999999999999</c:v>
                </c:pt>
                <c:pt idx="15784" formatCode="General">
                  <c:v>15.784000000000001</c:v>
                </c:pt>
                <c:pt idx="15785" formatCode="General">
                  <c:v>15.785</c:v>
                </c:pt>
                <c:pt idx="15786" formatCode="General">
                  <c:v>15.786</c:v>
                </c:pt>
                <c:pt idx="15787" formatCode="General">
                  <c:v>15.787000000000001</c:v>
                </c:pt>
                <c:pt idx="15788" formatCode="General">
                  <c:v>15.788</c:v>
                </c:pt>
                <c:pt idx="15789" formatCode="General">
                  <c:v>15.789</c:v>
                </c:pt>
                <c:pt idx="15790" formatCode="General">
                  <c:v>15.79</c:v>
                </c:pt>
                <c:pt idx="15791" formatCode="General">
                  <c:v>15.791</c:v>
                </c:pt>
                <c:pt idx="15792" formatCode="General">
                  <c:v>15.792</c:v>
                </c:pt>
                <c:pt idx="15793" formatCode="General">
                  <c:v>15.792999999999999</c:v>
                </c:pt>
                <c:pt idx="15794" formatCode="General">
                  <c:v>15.794</c:v>
                </c:pt>
                <c:pt idx="15795" formatCode="General">
                  <c:v>15.795</c:v>
                </c:pt>
                <c:pt idx="15796" formatCode="General">
                  <c:v>15.795999999999999</c:v>
                </c:pt>
                <c:pt idx="15797" formatCode="General">
                  <c:v>15.797000000000001</c:v>
                </c:pt>
                <c:pt idx="15798" formatCode="General">
                  <c:v>15.798</c:v>
                </c:pt>
                <c:pt idx="15799" formatCode="General">
                  <c:v>15.798999999999999</c:v>
                </c:pt>
                <c:pt idx="15800" formatCode="General">
                  <c:v>15.8</c:v>
                </c:pt>
                <c:pt idx="15801" formatCode="General">
                  <c:v>15.801</c:v>
                </c:pt>
                <c:pt idx="15802" formatCode="General">
                  <c:v>15.802</c:v>
                </c:pt>
                <c:pt idx="15803" formatCode="General">
                  <c:v>15.803000000000001</c:v>
                </c:pt>
                <c:pt idx="15804" formatCode="General">
                  <c:v>15.804</c:v>
                </c:pt>
                <c:pt idx="15805" formatCode="General">
                  <c:v>15.805</c:v>
                </c:pt>
                <c:pt idx="15806" formatCode="General">
                  <c:v>15.805999999999999</c:v>
                </c:pt>
                <c:pt idx="15807" formatCode="General">
                  <c:v>15.807</c:v>
                </c:pt>
                <c:pt idx="15808" formatCode="General">
                  <c:v>15.808</c:v>
                </c:pt>
                <c:pt idx="15809" formatCode="General">
                  <c:v>15.808999999999999</c:v>
                </c:pt>
                <c:pt idx="15810" formatCode="General">
                  <c:v>15.81</c:v>
                </c:pt>
                <c:pt idx="15811" formatCode="General">
                  <c:v>15.811</c:v>
                </c:pt>
                <c:pt idx="15812" formatCode="General">
                  <c:v>15.811999999999999</c:v>
                </c:pt>
                <c:pt idx="15813" formatCode="General">
                  <c:v>15.813000000000001</c:v>
                </c:pt>
                <c:pt idx="15814" formatCode="General">
                  <c:v>15.814</c:v>
                </c:pt>
                <c:pt idx="15815" formatCode="General">
                  <c:v>15.815</c:v>
                </c:pt>
                <c:pt idx="15816" formatCode="General">
                  <c:v>15.816000000000001</c:v>
                </c:pt>
                <c:pt idx="15817" formatCode="General">
                  <c:v>15.817</c:v>
                </c:pt>
                <c:pt idx="15818" formatCode="General">
                  <c:v>15.818</c:v>
                </c:pt>
                <c:pt idx="15819" formatCode="General">
                  <c:v>15.819000000000001</c:v>
                </c:pt>
                <c:pt idx="15820" formatCode="General">
                  <c:v>15.82</c:v>
                </c:pt>
                <c:pt idx="15821" formatCode="General">
                  <c:v>15.821</c:v>
                </c:pt>
                <c:pt idx="15822" formatCode="General">
                  <c:v>15.821999999999999</c:v>
                </c:pt>
                <c:pt idx="15823" formatCode="General">
                  <c:v>15.823</c:v>
                </c:pt>
                <c:pt idx="15824" formatCode="General">
                  <c:v>15.824</c:v>
                </c:pt>
                <c:pt idx="15825" formatCode="General">
                  <c:v>15.824999999999999</c:v>
                </c:pt>
                <c:pt idx="15826" formatCode="General">
                  <c:v>15.826000000000001</c:v>
                </c:pt>
                <c:pt idx="15827" formatCode="General">
                  <c:v>15.827</c:v>
                </c:pt>
                <c:pt idx="15828" formatCode="General">
                  <c:v>15.827999999999999</c:v>
                </c:pt>
                <c:pt idx="15829" formatCode="General">
                  <c:v>15.829000000000001</c:v>
                </c:pt>
                <c:pt idx="15830" formatCode="General">
                  <c:v>15.83</c:v>
                </c:pt>
                <c:pt idx="15831" formatCode="General">
                  <c:v>15.831</c:v>
                </c:pt>
                <c:pt idx="15832" formatCode="General">
                  <c:v>15.832000000000001</c:v>
                </c:pt>
                <c:pt idx="15833" formatCode="General">
                  <c:v>15.833</c:v>
                </c:pt>
                <c:pt idx="15834" formatCode="General">
                  <c:v>15.834</c:v>
                </c:pt>
                <c:pt idx="15835" formatCode="General">
                  <c:v>15.835000000000001</c:v>
                </c:pt>
                <c:pt idx="15836" formatCode="General">
                  <c:v>15.836</c:v>
                </c:pt>
                <c:pt idx="15837" formatCode="General">
                  <c:v>15.837</c:v>
                </c:pt>
                <c:pt idx="15838" formatCode="General">
                  <c:v>15.837999999999999</c:v>
                </c:pt>
                <c:pt idx="15839" formatCode="General">
                  <c:v>15.839</c:v>
                </c:pt>
                <c:pt idx="15840" formatCode="General">
                  <c:v>15.84</c:v>
                </c:pt>
                <c:pt idx="15841" formatCode="General">
                  <c:v>15.840999999999999</c:v>
                </c:pt>
                <c:pt idx="15842" formatCode="General">
                  <c:v>15.842000000000001</c:v>
                </c:pt>
                <c:pt idx="15843" formatCode="General">
                  <c:v>15.843</c:v>
                </c:pt>
                <c:pt idx="15844" formatCode="General">
                  <c:v>15.843999999999999</c:v>
                </c:pt>
                <c:pt idx="15845" formatCode="General">
                  <c:v>15.845000000000001</c:v>
                </c:pt>
                <c:pt idx="15846" formatCode="General">
                  <c:v>15.846</c:v>
                </c:pt>
                <c:pt idx="15847" formatCode="General">
                  <c:v>15.847</c:v>
                </c:pt>
                <c:pt idx="15848" formatCode="General">
                  <c:v>15.848000000000001</c:v>
                </c:pt>
                <c:pt idx="15849" formatCode="General">
                  <c:v>15.849</c:v>
                </c:pt>
                <c:pt idx="15850" formatCode="General">
                  <c:v>15.85</c:v>
                </c:pt>
                <c:pt idx="15851" formatCode="General">
                  <c:v>15.851000000000001</c:v>
                </c:pt>
                <c:pt idx="15852" formatCode="General">
                  <c:v>15.852</c:v>
                </c:pt>
                <c:pt idx="15853" formatCode="General">
                  <c:v>15.853</c:v>
                </c:pt>
                <c:pt idx="15854" formatCode="General">
                  <c:v>15.853999999999999</c:v>
                </c:pt>
                <c:pt idx="15855" formatCode="General">
                  <c:v>15.855</c:v>
                </c:pt>
                <c:pt idx="15856" formatCode="General">
                  <c:v>15.856</c:v>
                </c:pt>
                <c:pt idx="15857" formatCode="General">
                  <c:v>15.856999999999999</c:v>
                </c:pt>
                <c:pt idx="15858" formatCode="General">
                  <c:v>15.858000000000001</c:v>
                </c:pt>
                <c:pt idx="15859" formatCode="General">
                  <c:v>15.859</c:v>
                </c:pt>
                <c:pt idx="15860" formatCode="General">
                  <c:v>15.86</c:v>
                </c:pt>
                <c:pt idx="15861" formatCode="General">
                  <c:v>15.861000000000001</c:v>
                </c:pt>
                <c:pt idx="15862" formatCode="General">
                  <c:v>15.862</c:v>
                </c:pt>
                <c:pt idx="15863" formatCode="General">
                  <c:v>15.863</c:v>
                </c:pt>
                <c:pt idx="15864" formatCode="General">
                  <c:v>15.864000000000001</c:v>
                </c:pt>
                <c:pt idx="15865" formatCode="General">
                  <c:v>15.865</c:v>
                </c:pt>
                <c:pt idx="15866" formatCode="General">
                  <c:v>15.866</c:v>
                </c:pt>
                <c:pt idx="15867" formatCode="General">
                  <c:v>15.867000000000001</c:v>
                </c:pt>
                <c:pt idx="15868" formatCode="General">
                  <c:v>15.868</c:v>
                </c:pt>
                <c:pt idx="15869" formatCode="General">
                  <c:v>15.869</c:v>
                </c:pt>
                <c:pt idx="15870" formatCode="General">
                  <c:v>15.87</c:v>
                </c:pt>
                <c:pt idx="15871" formatCode="General">
                  <c:v>15.871</c:v>
                </c:pt>
                <c:pt idx="15872" formatCode="General">
                  <c:v>15.872</c:v>
                </c:pt>
                <c:pt idx="15873" formatCode="General">
                  <c:v>15.872999999999999</c:v>
                </c:pt>
                <c:pt idx="15874" formatCode="General">
                  <c:v>15.874000000000001</c:v>
                </c:pt>
                <c:pt idx="15875" formatCode="General">
                  <c:v>15.875</c:v>
                </c:pt>
                <c:pt idx="15876" formatCode="General">
                  <c:v>15.875999999999999</c:v>
                </c:pt>
                <c:pt idx="15877" formatCode="General">
                  <c:v>15.877000000000001</c:v>
                </c:pt>
                <c:pt idx="15878" formatCode="General">
                  <c:v>15.878</c:v>
                </c:pt>
                <c:pt idx="15879" formatCode="General">
                  <c:v>15.879</c:v>
                </c:pt>
                <c:pt idx="15880" formatCode="General">
                  <c:v>15.88</c:v>
                </c:pt>
                <c:pt idx="15881" formatCode="General">
                  <c:v>15.881</c:v>
                </c:pt>
                <c:pt idx="15882" formatCode="General">
                  <c:v>15.882</c:v>
                </c:pt>
                <c:pt idx="15883" formatCode="General">
                  <c:v>15.882999999999999</c:v>
                </c:pt>
                <c:pt idx="15884" formatCode="General">
                  <c:v>15.884</c:v>
                </c:pt>
                <c:pt idx="15885" formatCode="General">
                  <c:v>15.885</c:v>
                </c:pt>
                <c:pt idx="15886" formatCode="General">
                  <c:v>15.885999999999999</c:v>
                </c:pt>
                <c:pt idx="15887" formatCode="General">
                  <c:v>15.887</c:v>
                </c:pt>
                <c:pt idx="15888" formatCode="General">
                  <c:v>15.888</c:v>
                </c:pt>
                <c:pt idx="15889" formatCode="General">
                  <c:v>15.888999999999999</c:v>
                </c:pt>
                <c:pt idx="15890" formatCode="General">
                  <c:v>15.89</c:v>
                </c:pt>
                <c:pt idx="15891" formatCode="General">
                  <c:v>15.891</c:v>
                </c:pt>
                <c:pt idx="15892" formatCode="General">
                  <c:v>15.891999999999999</c:v>
                </c:pt>
                <c:pt idx="15893" formatCode="General">
                  <c:v>15.893000000000001</c:v>
                </c:pt>
                <c:pt idx="15894" formatCode="General">
                  <c:v>15.894</c:v>
                </c:pt>
                <c:pt idx="15895" formatCode="General">
                  <c:v>15.895</c:v>
                </c:pt>
                <c:pt idx="15896" formatCode="General">
                  <c:v>15.896000000000001</c:v>
                </c:pt>
                <c:pt idx="15897" formatCode="General">
                  <c:v>15.897</c:v>
                </c:pt>
                <c:pt idx="15898" formatCode="General">
                  <c:v>15.898</c:v>
                </c:pt>
                <c:pt idx="15899" formatCode="General">
                  <c:v>15.898999999999999</c:v>
                </c:pt>
                <c:pt idx="15900" formatCode="General">
                  <c:v>15.9</c:v>
                </c:pt>
                <c:pt idx="15901" formatCode="General">
                  <c:v>15.901</c:v>
                </c:pt>
                <c:pt idx="15902" formatCode="General">
                  <c:v>15.901999999999999</c:v>
                </c:pt>
                <c:pt idx="15903" formatCode="General">
                  <c:v>15.903</c:v>
                </c:pt>
                <c:pt idx="15904" formatCode="General">
                  <c:v>15.904</c:v>
                </c:pt>
                <c:pt idx="15905" formatCode="General">
                  <c:v>15.904999999999999</c:v>
                </c:pt>
                <c:pt idx="15906" formatCode="General">
                  <c:v>15.906000000000001</c:v>
                </c:pt>
                <c:pt idx="15907" formatCode="General">
                  <c:v>15.907</c:v>
                </c:pt>
                <c:pt idx="15908" formatCode="General">
                  <c:v>15.907999999999999</c:v>
                </c:pt>
                <c:pt idx="15909" formatCode="General">
                  <c:v>15.909000000000001</c:v>
                </c:pt>
                <c:pt idx="15910" formatCode="General">
                  <c:v>15.91</c:v>
                </c:pt>
                <c:pt idx="15911" formatCode="General">
                  <c:v>15.911</c:v>
                </c:pt>
                <c:pt idx="15912" formatCode="General">
                  <c:v>15.912000000000001</c:v>
                </c:pt>
                <c:pt idx="15913" formatCode="General">
                  <c:v>15.913</c:v>
                </c:pt>
                <c:pt idx="15914" formatCode="General">
                  <c:v>15.914</c:v>
                </c:pt>
                <c:pt idx="15915" formatCode="General">
                  <c:v>15.914999999999999</c:v>
                </c:pt>
                <c:pt idx="15916" formatCode="General">
                  <c:v>15.916</c:v>
                </c:pt>
                <c:pt idx="15917" formatCode="General">
                  <c:v>15.917</c:v>
                </c:pt>
                <c:pt idx="15918" formatCode="General">
                  <c:v>15.917999999999999</c:v>
                </c:pt>
                <c:pt idx="15919" formatCode="General">
                  <c:v>15.919</c:v>
                </c:pt>
                <c:pt idx="15920" formatCode="General">
                  <c:v>15.92</c:v>
                </c:pt>
                <c:pt idx="15921" formatCode="General">
                  <c:v>15.920999999999999</c:v>
                </c:pt>
                <c:pt idx="15922" formatCode="General">
                  <c:v>15.922000000000001</c:v>
                </c:pt>
                <c:pt idx="15923" formatCode="General">
                  <c:v>15.923</c:v>
                </c:pt>
                <c:pt idx="15924" formatCode="General">
                  <c:v>15.923999999999999</c:v>
                </c:pt>
                <c:pt idx="15925" formatCode="General">
                  <c:v>15.925000000000001</c:v>
                </c:pt>
                <c:pt idx="15926" formatCode="General">
                  <c:v>15.926</c:v>
                </c:pt>
                <c:pt idx="15927" formatCode="General">
                  <c:v>15.927</c:v>
                </c:pt>
                <c:pt idx="15928" formatCode="General">
                  <c:v>15.928000000000001</c:v>
                </c:pt>
                <c:pt idx="15929" formatCode="General">
                  <c:v>15.929</c:v>
                </c:pt>
                <c:pt idx="15930" formatCode="General">
                  <c:v>15.93</c:v>
                </c:pt>
                <c:pt idx="15931" formatCode="General">
                  <c:v>15.930999999999999</c:v>
                </c:pt>
                <c:pt idx="15932" formatCode="General">
                  <c:v>15.932</c:v>
                </c:pt>
                <c:pt idx="15933" formatCode="General">
                  <c:v>15.933</c:v>
                </c:pt>
                <c:pt idx="15934" formatCode="General">
                  <c:v>15.933999999999999</c:v>
                </c:pt>
                <c:pt idx="15935" formatCode="General">
                  <c:v>15.935</c:v>
                </c:pt>
                <c:pt idx="15936" formatCode="General">
                  <c:v>15.936</c:v>
                </c:pt>
                <c:pt idx="15937" formatCode="General">
                  <c:v>15.936999999999999</c:v>
                </c:pt>
                <c:pt idx="15938" formatCode="General">
                  <c:v>15.938000000000001</c:v>
                </c:pt>
                <c:pt idx="15939" formatCode="General">
                  <c:v>15.939</c:v>
                </c:pt>
                <c:pt idx="15940" formatCode="General">
                  <c:v>15.94</c:v>
                </c:pt>
                <c:pt idx="15941" formatCode="General">
                  <c:v>15.941000000000001</c:v>
                </c:pt>
                <c:pt idx="15942" formatCode="General">
                  <c:v>15.942</c:v>
                </c:pt>
                <c:pt idx="15943" formatCode="General">
                  <c:v>15.943</c:v>
                </c:pt>
                <c:pt idx="15944" formatCode="General">
                  <c:v>15.944000000000001</c:v>
                </c:pt>
                <c:pt idx="15945" formatCode="General">
                  <c:v>15.945</c:v>
                </c:pt>
                <c:pt idx="15946" formatCode="General">
                  <c:v>15.946</c:v>
                </c:pt>
                <c:pt idx="15947" formatCode="General">
                  <c:v>15.946999999999999</c:v>
                </c:pt>
                <c:pt idx="15948" formatCode="General">
                  <c:v>15.948</c:v>
                </c:pt>
                <c:pt idx="15949" formatCode="General">
                  <c:v>15.949</c:v>
                </c:pt>
                <c:pt idx="15950" formatCode="General">
                  <c:v>15.95</c:v>
                </c:pt>
                <c:pt idx="15951" formatCode="General">
                  <c:v>15.951000000000001</c:v>
                </c:pt>
                <c:pt idx="15952" formatCode="General">
                  <c:v>15.952</c:v>
                </c:pt>
                <c:pt idx="15953" formatCode="General">
                  <c:v>15.952999999999999</c:v>
                </c:pt>
                <c:pt idx="15954" formatCode="General">
                  <c:v>15.954000000000001</c:v>
                </c:pt>
                <c:pt idx="15955" formatCode="General">
                  <c:v>15.955</c:v>
                </c:pt>
                <c:pt idx="15956" formatCode="General">
                  <c:v>15.956</c:v>
                </c:pt>
                <c:pt idx="15957" formatCode="General">
                  <c:v>15.957000000000001</c:v>
                </c:pt>
                <c:pt idx="15958" formatCode="General">
                  <c:v>15.958</c:v>
                </c:pt>
                <c:pt idx="15959" formatCode="General">
                  <c:v>15.959</c:v>
                </c:pt>
                <c:pt idx="15960" formatCode="General">
                  <c:v>15.96</c:v>
                </c:pt>
                <c:pt idx="15961" formatCode="General">
                  <c:v>15.961</c:v>
                </c:pt>
                <c:pt idx="15962" formatCode="General">
                  <c:v>15.962</c:v>
                </c:pt>
                <c:pt idx="15963" formatCode="General">
                  <c:v>15.962999999999999</c:v>
                </c:pt>
                <c:pt idx="15964" formatCode="General">
                  <c:v>15.964</c:v>
                </c:pt>
                <c:pt idx="15965" formatCode="General">
                  <c:v>15.965</c:v>
                </c:pt>
                <c:pt idx="15966" formatCode="General">
                  <c:v>15.965999999999999</c:v>
                </c:pt>
                <c:pt idx="15967" formatCode="General">
                  <c:v>15.967000000000001</c:v>
                </c:pt>
                <c:pt idx="15968" formatCode="General">
                  <c:v>15.968</c:v>
                </c:pt>
                <c:pt idx="15969" formatCode="General">
                  <c:v>15.968999999999999</c:v>
                </c:pt>
                <c:pt idx="15970" formatCode="General">
                  <c:v>15.97</c:v>
                </c:pt>
                <c:pt idx="15971" formatCode="General">
                  <c:v>15.971</c:v>
                </c:pt>
                <c:pt idx="15972" formatCode="General">
                  <c:v>15.972</c:v>
                </c:pt>
                <c:pt idx="15973" formatCode="General">
                  <c:v>15.973000000000001</c:v>
                </c:pt>
                <c:pt idx="15974" formatCode="General">
                  <c:v>15.974</c:v>
                </c:pt>
                <c:pt idx="15975" formatCode="General">
                  <c:v>15.975</c:v>
                </c:pt>
                <c:pt idx="15976" formatCode="General">
                  <c:v>15.976000000000001</c:v>
                </c:pt>
                <c:pt idx="15977" formatCode="General">
                  <c:v>15.977</c:v>
                </c:pt>
                <c:pt idx="15978" formatCode="General">
                  <c:v>15.978</c:v>
                </c:pt>
                <c:pt idx="15979" formatCode="General">
                  <c:v>15.978999999999999</c:v>
                </c:pt>
                <c:pt idx="15980" formatCode="General">
                  <c:v>15.98</c:v>
                </c:pt>
                <c:pt idx="15981" formatCode="General">
                  <c:v>15.981</c:v>
                </c:pt>
                <c:pt idx="15982" formatCode="General">
                  <c:v>15.981999999999999</c:v>
                </c:pt>
                <c:pt idx="15983" formatCode="General">
                  <c:v>15.983000000000001</c:v>
                </c:pt>
                <c:pt idx="15984" formatCode="General">
                  <c:v>15.984</c:v>
                </c:pt>
                <c:pt idx="15985" formatCode="General">
                  <c:v>15.984999999999999</c:v>
                </c:pt>
                <c:pt idx="15986" formatCode="General">
                  <c:v>15.986000000000001</c:v>
                </c:pt>
                <c:pt idx="15987" formatCode="General">
                  <c:v>15.987</c:v>
                </c:pt>
                <c:pt idx="15988" formatCode="General">
                  <c:v>15.988</c:v>
                </c:pt>
                <c:pt idx="15989" formatCode="General">
                  <c:v>15.989000000000001</c:v>
                </c:pt>
                <c:pt idx="15990" formatCode="General">
                  <c:v>15.99</c:v>
                </c:pt>
                <c:pt idx="15991" formatCode="General">
                  <c:v>15.991</c:v>
                </c:pt>
                <c:pt idx="15992" formatCode="General">
                  <c:v>15.992000000000001</c:v>
                </c:pt>
                <c:pt idx="15993" formatCode="General">
                  <c:v>15.993</c:v>
                </c:pt>
                <c:pt idx="15994" formatCode="General">
                  <c:v>15.994</c:v>
                </c:pt>
                <c:pt idx="15995" formatCode="General">
                  <c:v>15.994999999999999</c:v>
                </c:pt>
                <c:pt idx="15996" formatCode="General">
                  <c:v>15.996</c:v>
                </c:pt>
                <c:pt idx="15997" formatCode="General">
                  <c:v>15.997</c:v>
                </c:pt>
                <c:pt idx="15998" formatCode="General">
                  <c:v>15.997999999999999</c:v>
                </c:pt>
                <c:pt idx="15999" formatCode="General">
                  <c:v>15.999000000000001</c:v>
                </c:pt>
                <c:pt idx="16000" formatCode="General">
                  <c:v>16</c:v>
                </c:pt>
                <c:pt idx="16001" formatCode="General">
                  <c:v>16.001000000000001</c:v>
                </c:pt>
                <c:pt idx="16002" formatCode="General">
                  <c:v>16.001999999999999</c:v>
                </c:pt>
                <c:pt idx="16003" formatCode="General">
                  <c:v>16.003</c:v>
                </c:pt>
                <c:pt idx="16004" formatCode="General">
                  <c:v>16.004000000000001</c:v>
                </c:pt>
                <c:pt idx="16005" formatCode="General">
                  <c:v>16.004999999999999</c:v>
                </c:pt>
                <c:pt idx="16006" formatCode="General">
                  <c:v>16.006</c:v>
                </c:pt>
                <c:pt idx="16007" formatCode="General">
                  <c:v>16.007000000000001</c:v>
                </c:pt>
                <c:pt idx="16008" formatCode="General">
                  <c:v>16.007999999999999</c:v>
                </c:pt>
                <c:pt idx="16009" formatCode="General">
                  <c:v>16.009</c:v>
                </c:pt>
                <c:pt idx="16010" formatCode="General">
                  <c:v>16.010000000000002</c:v>
                </c:pt>
                <c:pt idx="16011" formatCode="General">
                  <c:v>16.010999999999999</c:v>
                </c:pt>
                <c:pt idx="16012" formatCode="General">
                  <c:v>16.012</c:v>
                </c:pt>
                <c:pt idx="16013" formatCode="General">
                  <c:v>16.013000000000002</c:v>
                </c:pt>
                <c:pt idx="16014" formatCode="General">
                  <c:v>16.013999999999999</c:v>
                </c:pt>
                <c:pt idx="16015" formatCode="General">
                  <c:v>16.015000000000001</c:v>
                </c:pt>
                <c:pt idx="16016" formatCode="General">
                  <c:v>16.015999999999998</c:v>
                </c:pt>
                <c:pt idx="16017" formatCode="General">
                  <c:v>16.016999999999999</c:v>
                </c:pt>
                <c:pt idx="16018" formatCode="General">
                  <c:v>16.018000000000001</c:v>
                </c:pt>
                <c:pt idx="16019" formatCode="General">
                  <c:v>16.018999999999998</c:v>
                </c:pt>
                <c:pt idx="16020" formatCode="General">
                  <c:v>16.02</c:v>
                </c:pt>
                <c:pt idx="16021" formatCode="General">
                  <c:v>16.021000000000001</c:v>
                </c:pt>
                <c:pt idx="16022" formatCode="General">
                  <c:v>16.021999999999998</c:v>
                </c:pt>
                <c:pt idx="16023" formatCode="General">
                  <c:v>16.023</c:v>
                </c:pt>
                <c:pt idx="16024" formatCode="General">
                  <c:v>16.024000000000001</c:v>
                </c:pt>
                <c:pt idx="16025" formatCode="General">
                  <c:v>16.024999999999999</c:v>
                </c:pt>
                <c:pt idx="16026" formatCode="General">
                  <c:v>16.026</c:v>
                </c:pt>
                <c:pt idx="16027" formatCode="General">
                  <c:v>16.027000000000001</c:v>
                </c:pt>
                <c:pt idx="16028" formatCode="General">
                  <c:v>16.027999999999999</c:v>
                </c:pt>
                <c:pt idx="16029" formatCode="General">
                  <c:v>16.029</c:v>
                </c:pt>
                <c:pt idx="16030" formatCode="General">
                  <c:v>16.03</c:v>
                </c:pt>
                <c:pt idx="16031" formatCode="General">
                  <c:v>16.030999999999999</c:v>
                </c:pt>
                <c:pt idx="16032" formatCode="General">
                  <c:v>16.032</c:v>
                </c:pt>
                <c:pt idx="16033" formatCode="General">
                  <c:v>16.033000000000001</c:v>
                </c:pt>
                <c:pt idx="16034" formatCode="General">
                  <c:v>16.033999999999999</c:v>
                </c:pt>
                <c:pt idx="16035" formatCode="General">
                  <c:v>16.035</c:v>
                </c:pt>
                <c:pt idx="16036" formatCode="General">
                  <c:v>16.036000000000001</c:v>
                </c:pt>
                <c:pt idx="16037" formatCode="General">
                  <c:v>16.036999999999999</c:v>
                </c:pt>
                <c:pt idx="16038" formatCode="General">
                  <c:v>16.038</c:v>
                </c:pt>
                <c:pt idx="16039" formatCode="General">
                  <c:v>16.039000000000001</c:v>
                </c:pt>
                <c:pt idx="16040" formatCode="General">
                  <c:v>16.04</c:v>
                </c:pt>
                <c:pt idx="16041" formatCode="General">
                  <c:v>16.041</c:v>
                </c:pt>
                <c:pt idx="16042" formatCode="General">
                  <c:v>16.042000000000002</c:v>
                </c:pt>
                <c:pt idx="16043" formatCode="General">
                  <c:v>16.042999999999999</c:v>
                </c:pt>
                <c:pt idx="16044" formatCode="General">
                  <c:v>16.044</c:v>
                </c:pt>
                <c:pt idx="16045" formatCode="General">
                  <c:v>16.045000000000002</c:v>
                </c:pt>
                <c:pt idx="16046" formatCode="General">
                  <c:v>16.045999999999999</c:v>
                </c:pt>
                <c:pt idx="16047" formatCode="General">
                  <c:v>16.047000000000001</c:v>
                </c:pt>
                <c:pt idx="16048" formatCode="General">
                  <c:v>16.047999999999998</c:v>
                </c:pt>
                <c:pt idx="16049" formatCode="General">
                  <c:v>16.048999999999999</c:v>
                </c:pt>
                <c:pt idx="16050" formatCode="General">
                  <c:v>16.05</c:v>
                </c:pt>
                <c:pt idx="16051" formatCode="General">
                  <c:v>16.050999999999998</c:v>
                </c:pt>
                <c:pt idx="16052" formatCode="General">
                  <c:v>16.052</c:v>
                </c:pt>
                <c:pt idx="16053" formatCode="General">
                  <c:v>16.053000000000001</c:v>
                </c:pt>
                <c:pt idx="16054" formatCode="General">
                  <c:v>16.053999999999998</c:v>
                </c:pt>
                <c:pt idx="16055" formatCode="General">
                  <c:v>16.055</c:v>
                </c:pt>
                <c:pt idx="16056" formatCode="General">
                  <c:v>16.056000000000001</c:v>
                </c:pt>
                <c:pt idx="16057" formatCode="General">
                  <c:v>16.056999999999999</c:v>
                </c:pt>
                <c:pt idx="16058" formatCode="General">
                  <c:v>16.058</c:v>
                </c:pt>
                <c:pt idx="16059" formatCode="General">
                  <c:v>16.059000000000001</c:v>
                </c:pt>
                <c:pt idx="16060" formatCode="General">
                  <c:v>16.059999999999999</c:v>
                </c:pt>
                <c:pt idx="16061" formatCode="General">
                  <c:v>16.061</c:v>
                </c:pt>
                <c:pt idx="16062" formatCode="General">
                  <c:v>16.062000000000001</c:v>
                </c:pt>
                <c:pt idx="16063" formatCode="General">
                  <c:v>16.062999999999999</c:v>
                </c:pt>
                <c:pt idx="16064" formatCode="General">
                  <c:v>16.064</c:v>
                </c:pt>
                <c:pt idx="16065" formatCode="General">
                  <c:v>16.065000000000001</c:v>
                </c:pt>
                <c:pt idx="16066" formatCode="General">
                  <c:v>16.065999999999999</c:v>
                </c:pt>
                <c:pt idx="16067" formatCode="General">
                  <c:v>16.067</c:v>
                </c:pt>
                <c:pt idx="16068" formatCode="General">
                  <c:v>16.068000000000001</c:v>
                </c:pt>
                <c:pt idx="16069" formatCode="General">
                  <c:v>16.068999999999999</c:v>
                </c:pt>
                <c:pt idx="16070" formatCode="General">
                  <c:v>16.07</c:v>
                </c:pt>
                <c:pt idx="16071" formatCode="General">
                  <c:v>16.071000000000002</c:v>
                </c:pt>
                <c:pt idx="16072" formatCode="General">
                  <c:v>16.071999999999999</c:v>
                </c:pt>
                <c:pt idx="16073" formatCode="General">
                  <c:v>16.073</c:v>
                </c:pt>
                <c:pt idx="16074" formatCode="General">
                  <c:v>16.074000000000002</c:v>
                </c:pt>
                <c:pt idx="16075" formatCode="General">
                  <c:v>16.074999999999999</c:v>
                </c:pt>
                <c:pt idx="16076" formatCode="General">
                  <c:v>16.076000000000001</c:v>
                </c:pt>
                <c:pt idx="16077" formatCode="General">
                  <c:v>16.077000000000002</c:v>
                </c:pt>
                <c:pt idx="16078" formatCode="General">
                  <c:v>16.077999999999999</c:v>
                </c:pt>
                <c:pt idx="16079" formatCode="General">
                  <c:v>16.079000000000001</c:v>
                </c:pt>
                <c:pt idx="16080" formatCode="General">
                  <c:v>16.079999999999998</c:v>
                </c:pt>
                <c:pt idx="16081" formatCode="General">
                  <c:v>16.081</c:v>
                </c:pt>
                <c:pt idx="16082" formatCode="General">
                  <c:v>16.082000000000001</c:v>
                </c:pt>
                <c:pt idx="16083" formatCode="General">
                  <c:v>16.082999999999998</c:v>
                </c:pt>
                <c:pt idx="16084" formatCode="General">
                  <c:v>16.084</c:v>
                </c:pt>
                <c:pt idx="16085" formatCode="General">
                  <c:v>16.085000000000001</c:v>
                </c:pt>
                <c:pt idx="16086" formatCode="General">
                  <c:v>16.085999999999999</c:v>
                </c:pt>
                <c:pt idx="16087" formatCode="General">
                  <c:v>16.087</c:v>
                </c:pt>
                <c:pt idx="16088" formatCode="General">
                  <c:v>16.088000000000001</c:v>
                </c:pt>
                <c:pt idx="16089" formatCode="General">
                  <c:v>16.088999999999999</c:v>
                </c:pt>
                <c:pt idx="16090" formatCode="General">
                  <c:v>16.09</c:v>
                </c:pt>
                <c:pt idx="16091" formatCode="General">
                  <c:v>16.091000000000001</c:v>
                </c:pt>
                <c:pt idx="16092" formatCode="General">
                  <c:v>16.091999999999999</c:v>
                </c:pt>
                <c:pt idx="16093" formatCode="General">
                  <c:v>16.093</c:v>
                </c:pt>
                <c:pt idx="16094" formatCode="General">
                  <c:v>16.094000000000001</c:v>
                </c:pt>
                <c:pt idx="16095" formatCode="General">
                  <c:v>16.094999999999999</c:v>
                </c:pt>
                <c:pt idx="16096" formatCode="General">
                  <c:v>16.096</c:v>
                </c:pt>
                <c:pt idx="16097" formatCode="General">
                  <c:v>16.097000000000001</c:v>
                </c:pt>
                <c:pt idx="16098" formatCode="General">
                  <c:v>16.097999999999999</c:v>
                </c:pt>
                <c:pt idx="16099" formatCode="General">
                  <c:v>16.099</c:v>
                </c:pt>
                <c:pt idx="16100" formatCode="General">
                  <c:v>16.100000000000001</c:v>
                </c:pt>
                <c:pt idx="16101" formatCode="General">
                  <c:v>16.100999999999999</c:v>
                </c:pt>
                <c:pt idx="16102" formatCode="General">
                  <c:v>16.102</c:v>
                </c:pt>
                <c:pt idx="16103" formatCode="General">
                  <c:v>16.103000000000002</c:v>
                </c:pt>
                <c:pt idx="16104" formatCode="General">
                  <c:v>16.103999999999999</c:v>
                </c:pt>
                <c:pt idx="16105" formatCode="General">
                  <c:v>16.105</c:v>
                </c:pt>
                <c:pt idx="16106" formatCode="General">
                  <c:v>16.106000000000002</c:v>
                </c:pt>
                <c:pt idx="16107" formatCode="General">
                  <c:v>16.106999999999999</c:v>
                </c:pt>
                <c:pt idx="16108" formatCode="General">
                  <c:v>16.108000000000001</c:v>
                </c:pt>
                <c:pt idx="16109" formatCode="General">
                  <c:v>16.109000000000002</c:v>
                </c:pt>
                <c:pt idx="16110" formatCode="General">
                  <c:v>16.11</c:v>
                </c:pt>
                <c:pt idx="16111" formatCode="General">
                  <c:v>16.111000000000001</c:v>
                </c:pt>
                <c:pt idx="16112" formatCode="General">
                  <c:v>16.111999999999998</c:v>
                </c:pt>
                <c:pt idx="16113" formatCode="General">
                  <c:v>16.113</c:v>
                </c:pt>
                <c:pt idx="16114" formatCode="General">
                  <c:v>16.114000000000001</c:v>
                </c:pt>
                <c:pt idx="16115" formatCode="General">
                  <c:v>16.114999999999998</c:v>
                </c:pt>
                <c:pt idx="16116" formatCode="General">
                  <c:v>16.116</c:v>
                </c:pt>
                <c:pt idx="16117" formatCode="General">
                  <c:v>16.117000000000001</c:v>
                </c:pt>
                <c:pt idx="16118" formatCode="General">
                  <c:v>16.117999999999999</c:v>
                </c:pt>
                <c:pt idx="16119" formatCode="General">
                  <c:v>16.119</c:v>
                </c:pt>
                <c:pt idx="16120" formatCode="General">
                  <c:v>16.12</c:v>
                </c:pt>
                <c:pt idx="16121" formatCode="General">
                  <c:v>16.120999999999999</c:v>
                </c:pt>
                <c:pt idx="16122" formatCode="General">
                  <c:v>16.122</c:v>
                </c:pt>
                <c:pt idx="16123" formatCode="General">
                  <c:v>16.123000000000001</c:v>
                </c:pt>
                <c:pt idx="16124" formatCode="General">
                  <c:v>16.123999999999999</c:v>
                </c:pt>
                <c:pt idx="16125" formatCode="General">
                  <c:v>16.125</c:v>
                </c:pt>
                <c:pt idx="16126" formatCode="General">
                  <c:v>16.126000000000001</c:v>
                </c:pt>
                <c:pt idx="16127" formatCode="General">
                  <c:v>16.126999999999999</c:v>
                </c:pt>
                <c:pt idx="16128" formatCode="General">
                  <c:v>16.128</c:v>
                </c:pt>
                <c:pt idx="16129" formatCode="General">
                  <c:v>16.129000000000001</c:v>
                </c:pt>
                <c:pt idx="16130" formatCode="General">
                  <c:v>16.13</c:v>
                </c:pt>
                <c:pt idx="16131" formatCode="General">
                  <c:v>16.131</c:v>
                </c:pt>
                <c:pt idx="16132" formatCode="General">
                  <c:v>16.132000000000001</c:v>
                </c:pt>
                <c:pt idx="16133" formatCode="General">
                  <c:v>16.132999999999999</c:v>
                </c:pt>
                <c:pt idx="16134" formatCode="General">
                  <c:v>16.134</c:v>
                </c:pt>
                <c:pt idx="16135" formatCode="General">
                  <c:v>16.135000000000002</c:v>
                </c:pt>
                <c:pt idx="16136" formatCode="General">
                  <c:v>16.135999999999999</c:v>
                </c:pt>
                <c:pt idx="16137" formatCode="General">
                  <c:v>16.137</c:v>
                </c:pt>
                <c:pt idx="16138" formatCode="General">
                  <c:v>16.138000000000002</c:v>
                </c:pt>
                <c:pt idx="16139" formatCode="General">
                  <c:v>16.138999999999999</c:v>
                </c:pt>
                <c:pt idx="16140" formatCode="General">
                  <c:v>16.14</c:v>
                </c:pt>
                <c:pt idx="16141" formatCode="General">
                  <c:v>16.140999999999998</c:v>
                </c:pt>
                <c:pt idx="16142" formatCode="General">
                  <c:v>16.141999999999999</c:v>
                </c:pt>
                <c:pt idx="16143" formatCode="General">
                  <c:v>16.143000000000001</c:v>
                </c:pt>
                <c:pt idx="16144" formatCode="General">
                  <c:v>16.143999999999998</c:v>
                </c:pt>
                <c:pt idx="16145" formatCode="General">
                  <c:v>16.145</c:v>
                </c:pt>
                <c:pt idx="16146" formatCode="General">
                  <c:v>16.146000000000001</c:v>
                </c:pt>
                <c:pt idx="16147" formatCode="General">
                  <c:v>16.146999999999998</c:v>
                </c:pt>
                <c:pt idx="16148" formatCode="General">
                  <c:v>16.148</c:v>
                </c:pt>
                <c:pt idx="16149" formatCode="General">
                  <c:v>16.149000000000001</c:v>
                </c:pt>
                <c:pt idx="16150" formatCode="General">
                  <c:v>16.149999999999999</c:v>
                </c:pt>
                <c:pt idx="16151" formatCode="General">
                  <c:v>16.151</c:v>
                </c:pt>
                <c:pt idx="16152" formatCode="General">
                  <c:v>16.152000000000001</c:v>
                </c:pt>
                <c:pt idx="16153" formatCode="General">
                  <c:v>16.152999999999999</c:v>
                </c:pt>
                <c:pt idx="16154" formatCode="General">
                  <c:v>16.154</c:v>
                </c:pt>
                <c:pt idx="16155" formatCode="General">
                  <c:v>16.155000000000001</c:v>
                </c:pt>
                <c:pt idx="16156" formatCode="General">
                  <c:v>16.155999999999999</c:v>
                </c:pt>
                <c:pt idx="16157" formatCode="General">
                  <c:v>16.157</c:v>
                </c:pt>
                <c:pt idx="16158" formatCode="General">
                  <c:v>16.158000000000001</c:v>
                </c:pt>
                <c:pt idx="16159" formatCode="General">
                  <c:v>16.158999999999999</c:v>
                </c:pt>
                <c:pt idx="16160" formatCode="General">
                  <c:v>16.16</c:v>
                </c:pt>
                <c:pt idx="16161" formatCode="General">
                  <c:v>16.161000000000001</c:v>
                </c:pt>
                <c:pt idx="16162" formatCode="General">
                  <c:v>16.161999999999999</c:v>
                </c:pt>
                <c:pt idx="16163" formatCode="General">
                  <c:v>16.163</c:v>
                </c:pt>
                <c:pt idx="16164" formatCode="General">
                  <c:v>16.164000000000001</c:v>
                </c:pt>
                <c:pt idx="16165" formatCode="General">
                  <c:v>16.164999999999999</c:v>
                </c:pt>
                <c:pt idx="16166" formatCode="General">
                  <c:v>16.166</c:v>
                </c:pt>
                <c:pt idx="16167" formatCode="General">
                  <c:v>16.167000000000002</c:v>
                </c:pt>
                <c:pt idx="16168" formatCode="General">
                  <c:v>16.167999999999999</c:v>
                </c:pt>
                <c:pt idx="16169" formatCode="General">
                  <c:v>16.169</c:v>
                </c:pt>
                <c:pt idx="16170" formatCode="General">
                  <c:v>16.170000000000002</c:v>
                </c:pt>
                <c:pt idx="16171" formatCode="General">
                  <c:v>16.170999999999999</c:v>
                </c:pt>
                <c:pt idx="16172" formatCode="General">
                  <c:v>16.172000000000001</c:v>
                </c:pt>
                <c:pt idx="16173" formatCode="General">
                  <c:v>16.172999999999998</c:v>
                </c:pt>
                <c:pt idx="16174" formatCode="General">
                  <c:v>16.173999999999999</c:v>
                </c:pt>
                <c:pt idx="16175" formatCode="General">
                  <c:v>16.175000000000001</c:v>
                </c:pt>
                <c:pt idx="16176" formatCode="General">
                  <c:v>16.175999999999998</c:v>
                </c:pt>
                <c:pt idx="16177" formatCode="General">
                  <c:v>16.177</c:v>
                </c:pt>
                <c:pt idx="16178" formatCode="General">
                  <c:v>16.178000000000001</c:v>
                </c:pt>
                <c:pt idx="16179" formatCode="General">
                  <c:v>16.178999999999998</c:v>
                </c:pt>
                <c:pt idx="16180" formatCode="General">
                  <c:v>16.18</c:v>
                </c:pt>
                <c:pt idx="16181" formatCode="General">
                  <c:v>16.181000000000001</c:v>
                </c:pt>
                <c:pt idx="16182" formatCode="General">
                  <c:v>16.181999999999999</c:v>
                </c:pt>
                <c:pt idx="16183" formatCode="General">
                  <c:v>16.183</c:v>
                </c:pt>
                <c:pt idx="16184" formatCode="General">
                  <c:v>16.184000000000001</c:v>
                </c:pt>
                <c:pt idx="16185" formatCode="General">
                  <c:v>16.184999999999999</c:v>
                </c:pt>
                <c:pt idx="16186" formatCode="General">
                  <c:v>16.186</c:v>
                </c:pt>
                <c:pt idx="16187" formatCode="General">
                  <c:v>16.187000000000001</c:v>
                </c:pt>
                <c:pt idx="16188" formatCode="General">
                  <c:v>16.187999999999999</c:v>
                </c:pt>
                <c:pt idx="16189" formatCode="General">
                  <c:v>16.189</c:v>
                </c:pt>
                <c:pt idx="16190" formatCode="General">
                  <c:v>16.190000000000001</c:v>
                </c:pt>
                <c:pt idx="16191" formatCode="General">
                  <c:v>16.190999999999999</c:v>
                </c:pt>
                <c:pt idx="16192" formatCode="General">
                  <c:v>16.192</c:v>
                </c:pt>
                <c:pt idx="16193" formatCode="General">
                  <c:v>16.193000000000001</c:v>
                </c:pt>
                <c:pt idx="16194" formatCode="General">
                  <c:v>16.193999999999999</c:v>
                </c:pt>
                <c:pt idx="16195" formatCode="General">
                  <c:v>16.195</c:v>
                </c:pt>
                <c:pt idx="16196" formatCode="General">
                  <c:v>16.196000000000002</c:v>
                </c:pt>
                <c:pt idx="16197" formatCode="General">
                  <c:v>16.196999999999999</c:v>
                </c:pt>
                <c:pt idx="16198" formatCode="General">
                  <c:v>16.198</c:v>
                </c:pt>
                <c:pt idx="16199" formatCode="General">
                  <c:v>16.199000000000002</c:v>
                </c:pt>
                <c:pt idx="16200" formatCode="General">
                  <c:v>16.2</c:v>
                </c:pt>
                <c:pt idx="16201" formatCode="General">
                  <c:v>16.201000000000001</c:v>
                </c:pt>
                <c:pt idx="16202" formatCode="General">
                  <c:v>16.202000000000002</c:v>
                </c:pt>
                <c:pt idx="16203" formatCode="General">
                  <c:v>16.202999999999999</c:v>
                </c:pt>
                <c:pt idx="16204" formatCode="General">
                  <c:v>16.204000000000001</c:v>
                </c:pt>
                <c:pt idx="16205" formatCode="General">
                  <c:v>16.204999999999998</c:v>
                </c:pt>
                <c:pt idx="16206" formatCode="General">
                  <c:v>16.206</c:v>
                </c:pt>
                <c:pt idx="16207" formatCode="General">
                  <c:v>16.207000000000001</c:v>
                </c:pt>
                <c:pt idx="16208" formatCode="General">
                  <c:v>16.207999999999998</c:v>
                </c:pt>
                <c:pt idx="16209" formatCode="General">
                  <c:v>16.209</c:v>
                </c:pt>
                <c:pt idx="16210" formatCode="General">
                  <c:v>16.21</c:v>
                </c:pt>
                <c:pt idx="16211" formatCode="General">
                  <c:v>16.210999999999999</c:v>
                </c:pt>
                <c:pt idx="16212" formatCode="General">
                  <c:v>16.212</c:v>
                </c:pt>
                <c:pt idx="16213" formatCode="General">
                  <c:v>16.213000000000001</c:v>
                </c:pt>
                <c:pt idx="16214" formatCode="General">
                  <c:v>16.213999999999999</c:v>
                </c:pt>
                <c:pt idx="16215" formatCode="General">
                  <c:v>16.215</c:v>
                </c:pt>
                <c:pt idx="16216" formatCode="General">
                  <c:v>16.216000000000001</c:v>
                </c:pt>
                <c:pt idx="16217" formatCode="General">
                  <c:v>16.216999999999999</c:v>
                </c:pt>
                <c:pt idx="16218" formatCode="General">
                  <c:v>16.218</c:v>
                </c:pt>
                <c:pt idx="16219" formatCode="General">
                  <c:v>16.219000000000001</c:v>
                </c:pt>
                <c:pt idx="16220" formatCode="General">
                  <c:v>16.22</c:v>
                </c:pt>
                <c:pt idx="16221" formatCode="General">
                  <c:v>16.221</c:v>
                </c:pt>
                <c:pt idx="16222" formatCode="General">
                  <c:v>16.222000000000001</c:v>
                </c:pt>
                <c:pt idx="16223" formatCode="General">
                  <c:v>16.222999999999999</c:v>
                </c:pt>
                <c:pt idx="16224" formatCode="General">
                  <c:v>16.224</c:v>
                </c:pt>
                <c:pt idx="16225" formatCode="General">
                  <c:v>16.225000000000001</c:v>
                </c:pt>
                <c:pt idx="16226" formatCode="General">
                  <c:v>16.225999999999999</c:v>
                </c:pt>
                <c:pt idx="16227" formatCode="General">
                  <c:v>16.227</c:v>
                </c:pt>
                <c:pt idx="16228" formatCode="General">
                  <c:v>16.228000000000002</c:v>
                </c:pt>
                <c:pt idx="16229" formatCode="General">
                  <c:v>16.228999999999999</c:v>
                </c:pt>
                <c:pt idx="16230" formatCode="General">
                  <c:v>16.23</c:v>
                </c:pt>
                <c:pt idx="16231" formatCode="General">
                  <c:v>16.231000000000002</c:v>
                </c:pt>
                <c:pt idx="16232" formatCode="General">
                  <c:v>16.231999999999999</c:v>
                </c:pt>
                <c:pt idx="16233" formatCode="General">
                  <c:v>16.233000000000001</c:v>
                </c:pt>
                <c:pt idx="16234" formatCode="General">
                  <c:v>16.234000000000002</c:v>
                </c:pt>
                <c:pt idx="16235" formatCode="General">
                  <c:v>16.234999999999999</c:v>
                </c:pt>
                <c:pt idx="16236" formatCode="General">
                  <c:v>16.236000000000001</c:v>
                </c:pt>
                <c:pt idx="16237" formatCode="General">
                  <c:v>16.236999999999998</c:v>
                </c:pt>
                <c:pt idx="16238" formatCode="General">
                  <c:v>16.238</c:v>
                </c:pt>
                <c:pt idx="16239" formatCode="General">
                  <c:v>16.239000000000001</c:v>
                </c:pt>
                <c:pt idx="16240" formatCode="General">
                  <c:v>16.239999999999998</c:v>
                </c:pt>
                <c:pt idx="16241" formatCode="General">
                  <c:v>16.241</c:v>
                </c:pt>
                <c:pt idx="16242" formatCode="General">
                  <c:v>16.242000000000001</c:v>
                </c:pt>
                <c:pt idx="16243" formatCode="General">
                  <c:v>16.242999999999999</c:v>
                </c:pt>
                <c:pt idx="16244" formatCode="General">
                  <c:v>16.244</c:v>
                </c:pt>
                <c:pt idx="16245" formatCode="General">
                  <c:v>16.245000000000001</c:v>
                </c:pt>
                <c:pt idx="16246" formatCode="General">
                  <c:v>16.245999999999999</c:v>
                </c:pt>
                <c:pt idx="16247" formatCode="General">
                  <c:v>16.247</c:v>
                </c:pt>
                <c:pt idx="16248" formatCode="General">
                  <c:v>16.248000000000001</c:v>
                </c:pt>
                <c:pt idx="16249" formatCode="General">
                  <c:v>16.248999999999999</c:v>
                </c:pt>
                <c:pt idx="16250" formatCode="General">
                  <c:v>16.25</c:v>
                </c:pt>
                <c:pt idx="16251" formatCode="General">
                  <c:v>16.251000000000001</c:v>
                </c:pt>
                <c:pt idx="16252" formatCode="General">
                  <c:v>16.251999999999999</c:v>
                </c:pt>
                <c:pt idx="16253" formatCode="General">
                  <c:v>16.253</c:v>
                </c:pt>
                <c:pt idx="16254" formatCode="General">
                  <c:v>16.254000000000001</c:v>
                </c:pt>
                <c:pt idx="16255" formatCode="General">
                  <c:v>16.254999999999999</c:v>
                </c:pt>
                <c:pt idx="16256" formatCode="General">
                  <c:v>16.256</c:v>
                </c:pt>
                <c:pt idx="16257" formatCode="General">
                  <c:v>16.257000000000001</c:v>
                </c:pt>
                <c:pt idx="16258" formatCode="General">
                  <c:v>16.257999999999999</c:v>
                </c:pt>
                <c:pt idx="16259" formatCode="General">
                  <c:v>16.259</c:v>
                </c:pt>
                <c:pt idx="16260" formatCode="General">
                  <c:v>16.260000000000002</c:v>
                </c:pt>
                <c:pt idx="16261" formatCode="General">
                  <c:v>16.260999999999999</c:v>
                </c:pt>
                <c:pt idx="16262" formatCode="General">
                  <c:v>16.262</c:v>
                </c:pt>
                <c:pt idx="16263" formatCode="General">
                  <c:v>16.263000000000002</c:v>
                </c:pt>
                <c:pt idx="16264" formatCode="General">
                  <c:v>16.263999999999999</c:v>
                </c:pt>
                <c:pt idx="16265" formatCode="General">
                  <c:v>16.265000000000001</c:v>
                </c:pt>
                <c:pt idx="16266" formatCode="General">
                  <c:v>16.265999999999998</c:v>
                </c:pt>
                <c:pt idx="16267" formatCode="General">
                  <c:v>16.266999999999999</c:v>
                </c:pt>
                <c:pt idx="16268" formatCode="General">
                  <c:v>16.268000000000001</c:v>
                </c:pt>
                <c:pt idx="16269" formatCode="General">
                  <c:v>16.268999999999998</c:v>
                </c:pt>
                <c:pt idx="16270" formatCode="General">
                  <c:v>16.27</c:v>
                </c:pt>
                <c:pt idx="16271" formatCode="General">
                  <c:v>16.271000000000001</c:v>
                </c:pt>
                <c:pt idx="16272" formatCode="General">
                  <c:v>16.271999999999998</c:v>
                </c:pt>
                <c:pt idx="16273" formatCode="General">
                  <c:v>16.273</c:v>
                </c:pt>
                <c:pt idx="16274" formatCode="General">
                  <c:v>16.274000000000001</c:v>
                </c:pt>
                <c:pt idx="16275" formatCode="General">
                  <c:v>16.274999999999999</c:v>
                </c:pt>
                <c:pt idx="16276" formatCode="General">
                  <c:v>16.276</c:v>
                </c:pt>
                <c:pt idx="16277" formatCode="General">
                  <c:v>16.277000000000001</c:v>
                </c:pt>
                <c:pt idx="16278" formatCode="General">
                  <c:v>16.277999999999999</c:v>
                </c:pt>
                <c:pt idx="16279" formatCode="General">
                  <c:v>16.279</c:v>
                </c:pt>
                <c:pt idx="16280" formatCode="General">
                  <c:v>16.28</c:v>
                </c:pt>
                <c:pt idx="16281" formatCode="General">
                  <c:v>16.280999999999999</c:v>
                </c:pt>
                <c:pt idx="16282" formatCode="General">
                  <c:v>16.282</c:v>
                </c:pt>
                <c:pt idx="16283" formatCode="General">
                  <c:v>16.283000000000001</c:v>
                </c:pt>
                <c:pt idx="16284" formatCode="General">
                  <c:v>16.283999999999999</c:v>
                </c:pt>
                <c:pt idx="16285" formatCode="General">
                  <c:v>16.285</c:v>
                </c:pt>
                <c:pt idx="16286" formatCode="General">
                  <c:v>16.286000000000001</c:v>
                </c:pt>
                <c:pt idx="16287" formatCode="General">
                  <c:v>16.286999999999999</c:v>
                </c:pt>
                <c:pt idx="16288" formatCode="General">
                  <c:v>16.288</c:v>
                </c:pt>
                <c:pt idx="16289" formatCode="General">
                  <c:v>16.289000000000001</c:v>
                </c:pt>
                <c:pt idx="16290" formatCode="General">
                  <c:v>16.29</c:v>
                </c:pt>
                <c:pt idx="16291" formatCode="General">
                  <c:v>16.291</c:v>
                </c:pt>
                <c:pt idx="16292" formatCode="General">
                  <c:v>16.292000000000002</c:v>
                </c:pt>
                <c:pt idx="16293" formatCode="General">
                  <c:v>16.292999999999999</c:v>
                </c:pt>
                <c:pt idx="16294" formatCode="General">
                  <c:v>16.294</c:v>
                </c:pt>
                <c:pt idx="16295" formatCode="General">
                  <c:v>16.295000000000002</c:v>
                </c:pt>
                <c:pt idx="16296" formatCode="General">
                  <c:v>16.295999999999999</c:v>
                </c:pt>
                <c:pt idx="16297" formatCode="General">
                  <c:v>16.297000000000001</c:v>
                </c:pt>
                <c:pt idx="16298" formatCode="General">
                  <c:v>16.297999999999998</c:v>
                </c:pt>
                <c:pt idx="16299" formatCode="General">
                  <c:v>16.298999999999999</c:v>
                </c:pt>
                <c:pt idx="16300" formatCode="General">
                  <c:v>16.3</c:v>
                </c:pt>
                <c:pt idx="16301" formatCode="General">
                  <c:v>16.300999999999998</c:v>
                </c:pt>
                <c:pt idx="16302" formatCode="General">
                  <c:v>16.302</c:v>
                </c:pt>
                <c:pt idx="16303" formatCode="General">
                  <c:v>16.303000000000001</c:v>
                </c:pt>
                <c:pt idx="16304" formatCode="General">
                  <c:v>16.303999999999998</c:v>
                </c:pt>
                <c:pt idx="16305" formatCode="General">
                  <c:v>16.305</c:v>
                </c:pt>
                <c:pt idx="16306" formatCode="General">
                  <c:v>16.306000000000001</c:v>
                </c:pt>
                <c:pt idx="16307" formatCode="General">
                  <c:v>16.306999999999999</c:v>
                </c:pt>
                <c:pt idx="16308" formatCode="General">
                  <c:v>16.308</c:v>
                </c:pt>
                <c:pt idx="16309" formatCode="General">
                  <c:v>16.309000000000001</c:v>
                </c:pt>
                <c:pt idx="16310" formatCode="General">
                  <c:v>16.309999999999999</c:v>
                </c:pt>
                <c:pt idx="16311" formatCode="General">
                  <c:v>16.311</c:v>
                </c:pt>
                <c:pt idx="16312" formatCode="General">
                  <c:v>16.312000000000001</c:v>
                </c:pt>
                <c:pt idx="16313" formatCode="General">
                  <c:v>16.312999999999999</c:v>
                </c:pt>
                <c:pt idx="16314" formatCode="General">
                  <c:v>16.314</c:v>
                </c:pt>
                <c:pt idx="16315" formatCode="General">
                  <c:v>16.315000000000001</c:v>
                </c:pt>
                <c:pt idx="16316" formatCode="General">
                  <c:v>16.315999999999999</c:v>
                </c:pt>
                <c:pt idx="16317" formatCode="General">
                  <c:v>16.317</c:v>
                </c:pt>
                <c:pt idx="16318" formatCode="General">
                  <c:v>16.318000000000001</c:v>
                </c:pt>
                <c:pt idx="16319" formatCode="General">
                  <c:v>16.318999999999999</c:v>
                </c:pt>
                <c:pt idx="16320" formatCode="General">
                  <c:v>16.32</c:v>
                </c:pt>
                <c:pt idx="16321" formatCode="General">
                  <c:v>16.321000000000002</c:v>
                </c:pt>
                <c:pt idx="16322" formatCode="General">
                  <c:v>16.321999999999999</c:v>
                </c:pt>
                <c:pt idx="16323" formatCode="General">
                  <c:v>16.323</c:v>
                </c:pt>
                <c:pt idx="16324" formatCode="General">
                  <c:v>16.324000000000002</c:v>
                </c:pt>
                <c:pt idx="16325" formatCode="General">
                  <c:v>16.324999999999999</c:v>
                </c:pt>
                <c:pt idx="16326" formatCode="General">
                  <c:v>16.326000000000001</c:v>
                </c:pt>
                <c:pt idx="16327" formatCode="General">
                  <c:v>16.327000000000002</c:v>
                </c:pt>
                <c:pt idx="16328" formatCode="General">
                  <c:v>16.327999999999999</c:v>
                </c:pt>
                <c:pt idx="16329" formatCode="General">
                  <c:v>16.329000000000001</c:v>
                </c:pt>
                <c:pt idx="16330" formatCode="General">
                  <c:v>16.329999999999998</c:v>
                </c:pt>
                <c:pt idx="16331" formatCode="General">
                  <c:v>16.331</c:v>
                </c:pt>
                <c:pt idx="16332" formatCode="General">
                  <c:v>16.332000000000001</c:v>
                </c:pt>
                <c:pt idx="16333" formatCode="General">
                  <c:v>16.332999999999998</c:v>
                </c:pt>
                <c:pt idx="16334" formatCode="General">
                  <c:v>16.334</c:v>
                </c:pt>
                <c:pt idx="16335" formatCode="General">
                  <c:v>16.335000000000001</c:v>
                </c:pt>
                <c:pt idx="16336" formatCode="General">
                  <c:v>16.335999999999999</c:v>
                </c:pt>
                <c:pt idx="16337" formatCode="General">
                  <c:v>16.337</c:v>
                </c:pt>
                <c:pt idx="16338" formatCode="General">
                  <c:v>16.338000000000001</c:v>
                </c:pt>
                <c:pt idx="16339" formatCode="General">
                  <c:v>16.338999999999999</c:v>
                </c:pt>
                <c:pt idx="16340" formatCode="General">
                  <c:v>16.34</c:v>
                </c:pt>
                <c:pt idx="16341" formatCode="General">
                  <c:v>16.341000000000001</c:v>
                </c:pt>
                <c:pt idx="16342" formatCode="General">
                  <c:v>16.341999999999999</c:v>
                </c:pt>
                <c:pt idx="16343" formatCode="General">
                  <c:v>16.343</c:v>
                </c:pt>
                <c:pt idx="16344" formatCode="General">
                  <c:v>16.344000000000001</c:v>
                </c:pt>
                <c:pt idx="16345" formatCode="General">
                  <c:v>16.344999999999999</c:v>
                </c:pt>
                <c:pt idx="16346" formatCode="General">
                  <c:v>16.346</c:v>
                </c:pt>
                <c:pt idx="16347" formatCode="General">
                  <c:v>16.347000000000001</c:v>
                </c:pt>
                <c:pt idx="16348" formatCode="General">
                  <c:v>16.347999999999999</c:v>
                </c:pt>
                <c:pt idx="16349" formatCode="General">
                  <c:v>16.349</c:v>
                </c:pt>
                <c:pt idx="16350" formatCode="General">
                  <c:v>16.350000000000001</c:v>
                </c:pt>
                <c:pt idx="16351" formatCode="General">
                  <c:v>16.350999999999999</c:v>
                </c:pt>
                <c:pt idx="16352" formatCode="General">
                  <c:v>16.352</c:v>
                </c:pt>
                <c:pt idx="16353" formatCode="General">
                  <c:v>16.353000000000002</c:v>
                </c:pt>
                <c:pt idx="16354" formatCode="General">
                  <c:v>16.353999999999999</c:v>
                </c:pt>
                <c:pt idx="16355" formatCode="General">
                  <c:v>16.355</c:v>
                </c:pt>
                <c:pt idx="16356" formatCode="General">
                  <c:v>16.356000000000002</c:v>
                </c:pt>
                <c:pt idx="16357" formatCode="General">
                  <c:v>16.356999999999999</c:v>
                </c:pt>
                <c:pt idx="16358" formatCode="General">
                  <c:v>16.358000000000001</c:v>
                </c:pt>
                <c:pt idx="16359" formatCode="General">
                  <c:v>16.359000000000002</c:v>
                </c:pt>
                <c:pt idx="16360" formatCode="General">
                  <c:v>16.36</c:v>
                </c:pt>
                <c:pt idx="16361" formatCode="General">
                  <c:v>16.361000000000001</c:v>
                </c:pt>
                <c:pt idx="16362" formatCode="General">
                  <c:v>16.361999999999998</c:v>
                </c:pt>
                <c:pt idx="16363" formatCode="General">
                  <c:v>16.363</c:v>
                </c:pt>
                <c:pt idx="16364" formatCode="General">
                  <c:v>16.364000000000001</c:v>
                </c:pt>
                <c:pt idx="16365" formatCode="General">
                  <c:v>16.364999999999998</c:v>
                </c:pt>
                <c:pt idx="16366" formatCode="General">
                  <c:v>16.366</c:v>
                </c:pt>
                <c:pt idx="16367" formatCode="General">
                  <c:v>16.367000000000001</c:v>
                </c:pt>
                <c:pt idx="16368" formatCode="General">
                  <c:v>16.367999999999999</c:v>
                </c:pt>
                <c:pt idx="16369" formatCode="General">
                  <c:v>16.369</c:v>
                </c:pt>
                <c:pt idx="16370" formatCode="General">
                  <c:v>16.37</c:v>
                </c:pt>
                <c:pt idx="16371" formatCode="General">
                  <c:v>16.370999999999999</c:v>
                </c:pt>
                <c:pt idx="16372" formatCode="General">
                  <c:v>16.372</c:v>
                </c:pt>
                <c:pt idx="16373" formatCode="General">
                  <c:v>16.373000000000001</c:v>
                </c:pt>
                <c:pt idx="16374" formatCode="General">
                  <c:v>16.373999999999999</c:v>
                </c:pt>
                <c:pt idx="16375" formatCode="General">
                  <c:v>16.375</c:v>
                </c:pt>
                <c:pt idx="16376" formatCode="General">
                  <c:v>16.376000000000001</c:v>
                </c:pt>
                <c:pt idx="16377" formatCode="General">
                  <c:v>16.376999999999999</c:v>
                </c:pt>
                <c:pt idx="16378" formatCode="General">
                  <c:v>16.378</c:v>
                </c:pt>
                <c:pt idx="16379" formatCode="General">
                  <c:v>16.379000000000001</c:v>
                </c:pt>
                <c:pt idx="16380" formatCode="General">
                  <c:v>16.38</c:v>
                </c:pt>
                <c:pt idx="16381" formatCode="General">
                  <c:v>16.381</c:v>
                </c:pt>
                <c:pt idx="16382" formatCode="General">
                  <c:v>16.382000000000001</c:v>
                </c:pt>
                <c:pt idx="16383" formatCode="General">
                  <c:v>16.382999999999999</c:v>
                </c:pt>
                <c:pt idx="16384" formatCode="General">
                  <c:v>16.384</c:v>
                </c:pt>
                <c:pt idx="16385" formatCode="General">
                  <c:v>16.385000000000002</c:v>
                </c:pt>
                <c:pt idx="16386" formatCode="General">
                  <c:v>16.385999999999999</c:v>
                </c:pt>
                <c:pt idx="16387" formatCode="General">
                  <c:v>16.387</c:v>
                </c:pt>
                <c:pt idx="16388" formatCode="General">
                  <c:v>16.388000000000002</c:v>
                </c:pt>
                <c:pt idx="16389" formatCode="General">
                  <c:v>16.388999999999999</c:v>
                </c:pt>
                <c:pt idx="16390" formatCode="General">
                  <c:v>16.39</c:v>
                </c:pt>
                <c:pt idx="16391" formatCode="General">
                  <c:v>16.390999999999998</c:v>
                </c:pt>
                <c:pt idx="16392" formatCode="General">
                  <c:v>16.391999999999999</c:v>
                </c:pt>
                <c:pt idx="16393" formatCode="General">
                  <c:v>16.393000000000001</c:v>
                </c:pt>
                <c:pt idx="16394" formatCode="General">
                  <c:v>16.393999999999998</c:v>
                </c:pt>
                <c:pt idx="16395" formatCode="General">
                  <c:v>16.395</c:v>
                </c:pt>
                <c:pt idx="16396" formatCode="General">
                  <c:v>16.396000000000001</c:v>
                </c:pt>
                <c:pt idx="16397" formatCode="General">
                  <c:v>16.396999999999998</c:v>
                </c:pt>
                <c:pt idx="16398" formatCode="General">
                  <c:v>16.398</c:v>
                </c:pt>
                <c:pt idx="16399" formatCode="General">
                  <c:v>16.399000000000001</c:v>
                </c:pt>
                <c:pt idx="16400" formatCode="General">
                  <c:v>16.399999999999999</c:v>
                </c:pt>
                <c:pt idx="16401" formatCode="General">
                  <c:v>16.401</c:v>
                </c:pt>
                <c:pt idx="16402" formatCode="General">
                  <c:v>16.402000000000001</c:v>
                </c:pt>
                <c:pt idx="16403" formatCode="General">
                  <c:v>16.402999999999999</c:v>
                </c:pt>
                <c:pt idx="16404" formatCode="General">
                  <c:v>16.404</c:v>
                </c:pt>
                <c:pt idx="16405" formatCode="General">
                  <c:v>16.405000000000001</c:v>
                </c:pt>
                <c:pt idx="16406" formatCode="General">
                  <c:v>16.405999999999999</c:v>
                </c:pt>
                <c:pt idx="16407" formatCode="General">
                  <c:v>16.407</c:v>
                </c:pt>
                <c:pt idx="16408" formatCode="General">
                  <c:v>16.408000000000001</c:v>
                </c:pt>
                <c:pt idx="16409" formatCode="General">
                  <c:v>16.408999999999999</c:v>
                </c:pt>
                <c:pt idx="16410" formatCode="General">
                  <c:v>16.41</c:v>
                </c:pt>
                <c:pt idx="16411" formatCode="General">
                  <c:v>16.411000000000001</c:v>
                </c:pt>
                <c:pt idx="16412" formatCode="General">
                  <c:v>16.411999999999999</c:v>
                </c:pt>
                <c:pt idx="16413" formatCode="General">
                  <c:v>16.413</c:v>
                </c:pt>
                <c:pt idx="16414" formatCode="General">
                  <c:v>16.414000000000001</c:v>
                </c:pt>
                <c:pt idx="16415" formatCode="General">
                  <c:v>16.414999999999999</c:v>
                </c:pt>
                <c:pt idx="16416" formatCode="General">
                  <c:v>16.416</c:v>
                </c:pt>
                <c:pt idx="16417" formatCode="General">
                  <c:v>16.417000000000002</c:v>
                </c:pt>
                <c:pt idx="16418" formatCode="General">
                  <c:v>16.417999999999999</c:v>
                </c:pt>
                <c:pt idx="16419" formatCode="General">
                  <c:v>16.419</c:v>
                </c:pt>
                <c:pt idx="16420" formatCode="General">
                  <c:v>16.420000000000002</c:v>
                </c:pt>
                <c:pt idx="16421" formatCode="General">
                  <c:v>16.420999999999999</c:v>
                </c:pt>
                <c:pt idx="16422" formatCode="General">
                  <c:v>16.422000000000001</c:v>
                </c:pt>
                <c:pt idx="16423" formatCode="General">
                  <c:v>16.422999999999998</c:v>
                </c:pt>
                <c:pt idx="16424" formatCode="General">
                  <c:v>16.423999999999999</c:v>
                </c:pt>
                <c:pt idx="16425" formatCode="General">
                  <c:v>16.425000000000001</c:v>
                </c:pt>
                <c:pt idx="16426" formatCode="General">
                  <c:v>16.425999999999998</c:v>
                </c:pt>
                <c:pt idx="16427" formatCode="General">
                  <c:v>16.427</c:v>
                </c:pt>
                <c:pt idx="16428" formatCode="General">
                  <c:v>16.428000000000001</c:v>
                </c:pt>
                <c:pt idx="16429" formatCode="General">
                  <c:v>16.428999999999998</c:v>
                </c:pt>
                <c:pt idx="16430" formatCode="General">
                  <c:v>16.43</c:v>
                </c:pt>
                <c:pt idx="16431" formatCode="General">
                  <c:v>16.431000000000001</c:v>
                </c:pt>
                <c:pt idx="16432" formatCode="General">
                  <c:v>16.431999999999999</c:v>
                </c:pt>
                <c:pt idx="16433" formatCode="General">
                  <c:v>16.433</c:v>
                </c:pt>
                <c:pt idx="16434" formatCode="General">
                  <c:v>16.434000000000001</c:v>
                </c:pt>
                <c:pt idx="16435" formatCode="General">
                  <c:v>16.434999999999999</c:v>
                </c:pt>
                <c:pt idx="16436" formatCode="General">
                  <c:v>16.436</c:v>
                </c:pt>
                <c:pt idx="16437" formatCode="General">
                  <c:v>16.437000000000001</c:v>
                </c:pt>
                <c:pt idx="16438" formatCode="General">
                  <c:v>16.437999999999999</c:v>
                </c:pt>
                <c:pt idx="16439" formatCode="General">
                  <c:v>16.439</c:v>
                </c:pt>
                <c:pt idx="16440" formatCode="General">
                  <c:v>16.440000000000001</c:v>
                </c:pt>
                <c:pt idx="16441" formatCode="General">
                  <c:v>16.440999999999999</c:v>
                </c:pt>
                <c:pt idx="16442" formatCode="General">
                  <c:v>16.442</c:v>
                </c:pt>
                <c:pt idx="16443" formatCode="General">
                  <c:v>16.443000000000001</c:v>
                </c:pt>
                <c:pt idx="16444" formatCode="General">
                  <c:v>16.443999999999999</c:v>
                </c:pt>
                <c:pt idx="16445" formatCode="General">
                  <c:v>16.445</c:v>
                </c:pt>
                <c:pt idx="16446" formatCode="General">
                  <c:v>16.446000000000002</c:v>
                </c:pt>
                <c:pt idx="16447" formatCode="General">
                  <c:v>16.446999999999999</c:v>
                </c:pt>
                <c:pt idx="16448" formatCode="General">
                  <c:v>16.448</c:v>
                </c:pt>
                <c:pt idx="16449" formatCode="General">
                  <c:v>16.449000000000002</c:v>
                </c:pt>
                <c:pt idx="16450" formatCode="General">
                  <c:v>16.45</c:v>
                </c:pt>
                <c:pt idx="16451" formatCode="General">
                  <c:v>16.451000000000001</c:v>
                </c:pt>
                <c:pt idx="16452" formatCode="General">
                  <c:v>16.452000000000002</c:v>
                </c:pt>
                <c:pt idx="16453" formatCode="General">
                  <c:v>16.452999999999999</c:v>
                </c:pt>
                <c:pt idx="16454" formatCode="General">
                  <c:v>16.454000000000001</c:v>
                </c:pt>
                <c:pt idx="16455" formatCode="General">
                  <c:v>16.454999999999998</c:v>
                </c:pt>
                <c:pt idx="16456" formatCode="General">
                  <c:v>16.456</c:v>
                </c:pt>
                <c:pt idx="16457" formatCode="General">
                  <c:v>16.457000000000001</c:v>
                </c:pt>
                <c:pt idx="16458" formatCode="General">
                  <c:v>16.457999999999998</c:v>
                </c:pt>
                <c:pt idx="16459" formatCode="General">
                  <c:v>16.459</c:v>
                </c:pt>
                <c:pt idx="16460" formatCode="General">
                  <c:v>16.46</c:v>
                </c:pt>
                <c:pt idx="16461" formatCode="General">
                  <c:v>16.460999999999999</c:v>
                </c:pt>
                <c:pt idx="16462" formatCode="General">
                  <c:v>16.462</c:v>
                </c:pt>
                <c:pt idx="16463" formatCode="General">
                  <c:v>16.463000000000001</c:v>
                </c:pt>
                <c:pt idx="16464" formatCode="General">
                  <c:v>16.463999999999999</c:v>
                </c:pt>
                <c:pt idx="16465" formatCode="General">
                  <c:v>16.465</c:v>
                </c:pt>
                <c:pt idx="16466" formatCode="General">
                  <c:v>16.466000000000001</c:v>
                </c:pt>
                <c:pt idx="16467" formatCode="General">
                  <c:v>16.466999999999999</c:v>
                </c:pt>
                <c:pt idx="16468" formatCode="General">
                  <c:v>16.468</c:v>
                </c:pt>
                <c:pt idx="16469" formatCode="General">
                  <c:v>16.469000000000001</c:v>
                </c:pt>
                <c:pt idx="16470" formatCode="General">
                  <c:v>16.47</c:v>
                </c:pt>
                <c:pt idx="16471" formatCode="General">
                  <c:v>16.471</c:v>
                </c:pt>
                <c:pt idx="16472" formatCode="General">
                  <c:v>16.472000000000001</c:v>
                </c:pt>
                <c:pt idx="16473" formatCode="General">
                  <c:v>16.472999999999999</c:v>
                </c:pt>
                <c:pt idx="16474" formatCode="General">
                  <c:v>16.474</c:v>
                </c:pt>
                <c:pt idx="16475" formatCode="General">
                  <c:v>16.475000000000001</c:v>
                </c:pt>
                <c:pt idx="16476" formatCode="General">
                  <c:v>16.475999999999999</c:v>
                </c:pt>
                <c:pt idx="16477" formatCode="General">
                  <c:v>16.477</c:v>
                </c:pt>
                <c:pt idx="16478" formatCode="General">
                  <c:v>16.478000000000002</c:v>
                </c:pt>
                <c:pt idx="16479" formatCode="General">
                  <c:v>16.478999999999999</c:v>
                </c:pt>
                <c:pt idx="16480" formatCode="General">
                  <c:v>16.48</c:v>
                </c:pt>
                <c:pt idx="16481" formatCode="General">
                  <c:v>16.481000000000002</c:v>
                </c:pt>
                <c:pt idx="16482" formatCode="General">
                  <c:v>16.481999999999999</c:v>
                </c:pt>
                <c:pt idx="16483" formatCode="General">
                  <c:v>16.483000000000001</c:v>
                </c:pt>
                <c:pt idx="16484" formatCode="General">
                  <c:v>16.484000000000002</c:v>
                </c:pt>
                <c:pt idx="16485" formatCode="General">
                  <c:v>16.484999999999999</c:v>
                </c:pt>
                <c:pt idx="16486" formatCode="General">
                  <c:v>16.486000000000001</c:v>
                </c:pt>
                <c:pt idx="16487" formatCode="General">
                  <c:v>16.486999999999998</c:v>
                </c:pt>
                <c:pt idx="16488" formatCode="General">
                  <c:v>16.488</c:v>
                </c:pt>
                <c:pt idx="16489" formatCode="General">
                  <c:v>16.489000000000001</c:v>
                </c:pt>
                <c:pt idx="16490" formatCode="General">
                  <c:v>16.489999999999998</c:v>
                </c:pt>
                <c:pt idx="16491" formatCode="General">
                  <c:v>16.491</c:v>
                </c:pt>
                <c:pt idx="16492" formatCode="General">
                  <c:v>16.492000000000001</c:v>
                </c:pt>
                <c:pt idx="16493" formatCode="General">
                  <c:v>16.492999999999999</c:v>
                </c:pt>
                <c:pt idx="16494" formatCode="General">
                  <c:v>16.494</c:v>
                </c:pt>
                <c:pt idx="16495" formatCode="General">
                  <c:v>16.495000000000001</c:v>
                </c:pt>
                <c:pt idx="16496" formatCode="General">
                  <c:v>16.495999999999999</c:v>
                </c:pt>
                <c:pt idx="16497" formatCode="General">
                  <c:v>16.497</c:v>
                </c:pt>
                <c:pt idx="16498" formatCode="General">
                  <c:v>16.498000000000001</c:v>
                </c:pt>
                <c:pt idx="16499" formatCode="General">
                  <c:v>16.498999999999999</c:v>
                </c:pt>
                <c:pt idx="16500" formatCode="General">
                  <c:v>16.5</c:v>
                </c:pt>
                <c:pt idx="16501" formatCode="General">
                  <c:v>16.501000000000001</c:v>
                </c:pt>
                <c:pt idx="16502" formatCode="General">
                  <c:v>16.501999999999999</c:v>
                </c:pt>
                <c:pt idx="16503" formatCode="General">
                  <c:v>16.503</c:v>
                </c:pt>
                <c:pt idx="16504" formatCode="General">
                  <c:v>16.504000000000001</c:v>
                </c:pt>
                <c:pt idx="16505" formatCode="General">
                  <c:v>16.504999999999999</c:v>
                </c:pt>
                <c:pt idx="16506" formatCode="General">
                  <c:v>16.506</c:v>
                </c:pt>
                <c:pt idx="16507" formatCode="General">
                  <c:v>16.507000000000001</c:v>
                </c:pt>
                <c:pt idx="16508" formatCode="General">
                  <c:v>16.507999999999999</c:v>
                </c:pt>
                <c:pt idx="16509" formatCode="General">
                  <c:v>16.509</c:v>
                </c:pt>
                <c:pt idx="16510" formatCode="General">
                  <c:v>16.510000000000002</c:v>
                </c:pt>
                <c:pt idx="16511" formatCode="General">
                  <c:v>16.510999999999999</c:v>
                </c:pt>
                <c:pt idx="16512" formatCode="General">
                  <c:v>16.512</c:v>
                </c:pt>
                <c:pt idx="16513" formatCode="General">
                  <c:v>16.513000000000002</c:v>
                </c:pt>
                <c:pt idx="16514" formatCode="General">
                  <c:v>16.513999999999999</c:v>
                </c:pt>
                <c:pt idx="16515" formatCode="General">
                  <c:v>16.515000000000001</c:v>
                </c:pt>
                <c:pt idx="16516" formatCode="General">
                  <c:v>16.515999999999998</c:v>
                </c:pt>
                <c:pt idx="16517" formatCode="General">
                  <c:v>16.516999999999999</c:v>
                </c:pt>
                <c:pt idx="16518" formatCode="General">
                  <c:v>16.518000000000001</c:v>
                </c:pt>
                <c:pt idx="16519" formatCode="General">
                  <c:v>16.518999999999998</c:v>
                </c:pt>
                <c:pt idx="16520" formatCode="General">
                  <c:v>16.52</c:v>
                </c:pt>
                <c:pt idx="16521" formatCode="General">
                  <c:v>16.521000000000001</c:v>
                </c:pt>
                <c:pt idx="16522" formatCode="General">
                  <c:v>16.521999999999998</c:v>
                </c:pt>
                <c:pt idx="16523" formatCode="General">
                  <c:v>16.523</c:v>
                </c:pt>
                <c:pt idx="16524" formatCode="General">
                  <c:v>16.524000000000001</c:v>
                </c:pt>
                <c:pt idx="16525" formatCode="General">
                  <c:v>16.524999999999999</c:v>
                </c:pt>
                <c:pt idx="16526" formatCode="General">
                  <c:v>16.526</c:v>
                </c:pt>
                <c:pt idx="16527" formatCode="General">
                  <c:v>16.527000000000001</c:v>
                </c:pt>
                <c:pt idx="16528" formatCode="General">
                  <c:v>16.527999999999999</c:v>
                </c:pt>
                <c:pt idx="16529" formatCode="General">
                  <c:v>16.529</c:v>
                </c:pt>
                <c:pt idx="16530" formatCode="General">
                  <c:v>16.53</c:v>
                </c:pt>
                <c:pt idx="16531" formatCode="General">
                  <c:v>16.530999999999999</c:v>
                </c:pt>
                <c:pt idx="16532" formatCode="General">
                  <c:v>16.532</c:v>
                </c:pt>
                <c:pt idx="16533" formatCode="General">
                  <c:v>16.533000000000001</c:v>
                </c:pt>
                <c:pt idx="16534" formatCode="General">
                  <c:v>16.533999999999999</c:v>
                </c:pt>
                <c:pt idx="16535" formatCode="General">
                  <c:v>16.535</c:v>
                </c:pt>
                <c:pt idx="16536" formatCode="General">
                  <c:v>16.536000000000001</c:v>
                </c:pt>
                <c:pt idx="16537" formatCode="General">
                  <c:v>16.536999999999999</c:v>
                </c:pt>
                <c:pt idx="16538" formatCode="General">
                  <c:v>16.538</c:v>
                </c:pt>
                <c:pt idx="16539" formatCode="General">
                  <c:v>16.539000000000001</c:v>
                </c:pt>
                <c:pt idx="16540" formatCode="General">
                  <c:v>16.54</c:v>
                </c:pt>
                <c:pt idx="16541" formatCode="General">
                  <c:v>16.541</c:v>
                </c:pt>
                <c:pt idx="16542" formatCode="General">
                  <c:v>16.542000000000002</c:v>
                </c:pt>
                <c:pt idx="16543" formatCode="General">
                  <c:v>16.542999999999999</c:v>
                </c:pt>
                <c:pt idx="16544" formatCode="General">
                  <c:v>16.544</c:v>
                </c:pt>
                <c:pt idx="16545" formatCode="General">
                  <c:v>16.545000000000002</c:v>
                </c:pt>
                <c:pt idx="16546" formatCode="General">
                  <c:v>16.545999999999999</c:v>
                </c:pt>
                <c:pt idx="16547" formatCode="General">
                  <c:v>16.547000000000001</c:v>
                </c:pt>
                <c:pt idx="16548" formatCode="General">
                  <c:v>16.547999999999998</c:v>
                </c:pt>
                <c:pt idx="16549" formatCode="General">
                  <c:v>16.548999999999999</c:v>
                </c:pt>
                <c:pt idx="16550" formatCode="General">
                  <c:v>16.55</c:v>
                </c:pt>
                <c:pt idx="16551" formatCode="General">
                  <c:v>16.550999999999998</c:v>
                </c:pt>
                <c:pt idx="16552" formatCode="General">
                  <c:v>16.552</c:v>
                </c:pt>
                <c:pt idx="16553" formatCode="General">
                  <c:v>16.553000000000001</c:v>
                </c:pt>
                <c:pt idx="16554" formatCode="General">
                  <c:v>16.553999999999998</c:v>
                </c:pt>
                <c:pt idx="16555" formatCode="General">
                  <c:v>16.555</c:v>
                </c:pt>
                <c:pt idx="16556" formatCode="General">
                  <c:v>16.556000000000001</c:v>
                </c:pt>
                <c:pt idx="16557" formatCode="General">
                  <c:v>16.556999999999999</c:v>
                </c:pt>
                <c:pt idx="16558" formatCode="General">
                  <c:v>16.558</c:v>
                </c:pt>
                <c:pt idx="16559" formatCode="General">
                  <c:v>16.559000000000001</c:v>
                </c:pt>
                <c:pt idx="16560" formatCode="General">
                  <c:v>16.559999999999999</c:v>
                </c:pt>
                <c:pt idx="16561" formatCode="General">
                  <c:v>16.561</c:v>
                </c:pt>
                <c:pt idx="16562" formatCode="General">
                  <c:v>16.562000000000001</c:v>
                </c:pt>
                <c:pt idx="16563" formatCode="General">
                  <c:v>16.562999999999999</c:v>
                </c:pt>
                <c:pt idx="16564" formatCode="General">
                  <c:v>16.564</c:v>
                </c:pt>
                <c:pt idx="16565" formatCode="General">
                  <c:v>16.565000000000001</c:v>
                </c:pt>
                <c:pt idx="16566" formatCode="General">
                  <c:v>16.565999999999999</c:v>
                </c:pt>
                <c:pt idx="16567" formatCode="General">
                  <c:v>16.567</c:v>
                </c:pt>
                <c:pt idx="16568" formatCode="General">
                  <c:v>16.568000000000001</c:v>
                </c:pt>
                <c:pt idx="16569" formatCode="General">
                  <c:v>16.568999999999999</c:v>
                </c:pt>
                <c:pt idx="16570" formatCode="General">
                  <c:v>16.57</c:v>
                </c:pt>
                <c:pt idx="16571" formatCode="General">
                  <c:v>16.571000000000002</c:v>
                </c:pt>
                <c:pt idx="16572" formatCode="General">
                  <c:v>16.571999999999999</c:v>
                </c:pt>
                <c:pt idx="16573" formatCode="General">
                  <c:v>16.573</c:v>
                </c:pt>
                <c:pt idx="16574" formatCode="General">
                  <c:v>16.574000000000002</c:v>
                </c:pt>
                <c:pt idx="16575" formatCode="General">
                  <c:v>16.574999999999999</c:v>
                </c:pt>
                <c:pt idx="16576" formatCode="General">
                  <c:v>16.576000000000001</c:v>
                </c:pt>
                <c:pt idx="16577" formatCode="General">
                  <c:v>16.577000000000002</c:v>
                </c:pt>
                <c:pt idx="16578" formatCode="General">
                  <c:v>16.577999999999999</c:v>
                </c:pt>
                <c:pt idx="16579" formatCode="General">
                  <c:v>16.579000000000001</c:v>
                </c:pt>
                <c:pt idx="16580" formatCode="General">
                  <c:v>16.579999999999998</c:v>
                </c:pt>
                <c:pt idx="16581" formatCode="General">
                  <c:v>16.581</c:v>
                </c:pt>
                <c:pt idx="16582" formatCode="General">
                  <c:v>16.582000000000001</c:v>
                </c:pt>
                <c:pt idx="16583" formatCode="General">
                  <c:v>16.582999999999998</c:v>
                </c:pt>
                <c:pt idx="16584" formatCode="General">
                  <c:v>16.584</c:v>
                </c:pt>
                <c:pt idx="16585" formatCode="General">
                  <c:v>16.585000000000001</c:v>
                </c:pt>
                <c:pt idx="16586" formatCode="General">
                  <c:v>16.585999999999999</c:v>
                </c:pt>
                <c:pt idx="16587" formatCode="General">
                  <c:v>16.587</c:v>
                </c:pt>
                <c:pt idx="16588" formatCode="General">
                  <c:v>16.588000000000001</c:v>
                </c:pt>
                <c:pt idx="16589" formatCode="General">
                  <c:v>16.588999999999999</c:v>
                </c:pt>
                <c:pt idx="16590" formatCode="General">
                  <c:v>16.59</c:v>
                </c:pt>
                <c:pt idx="16591" formatCode="General">
                  <c:v>16.591000000000001</c:v>
                </c:pt>
                <c:pt idx="16592" formatCode="General">
                  <c:v>16.591999999999999</c:v>
                </c:pt>
                <c:pt idx="16593" formatCode="General">
                  <c:v>16.593</c:v>
                </c:pt>
                <c:pt idx="16594" formatCode="General">
                  <c:v>16.594000000000001</c:v>
                </c:pt>
                <c:pt idx="16595" formatCode="General">
                  <c:v>16.594999999999999</c:v>
                </c:pt>
                <c:pt idx="16596" formatCode="General">
                  <c:v>16.596</c:v>
                </c:pt>
                <c:pt idx="16597" formatCode="General">
                  <c:v>16.597000000000001</c:v>
                </c:pt>
                <c:pt idx="16598" formatCode="General">
                  <c:v>16.597999999999999</c:v>
                </c:pt>
                <c:pt idx="16599" formatCode="General">
                  <c:v>16.599</c:v>
                </c:pt>
                <c:pt idx="16600" formatCode="General">
                  <c:v>16.600000000000001</c:v>
                </c:pt>
                <c:pt idx="16601" formatCode="General">
                  <c:v>16.600999999999999</c:v>
                </c:pt>
                <c:pt idx="16602" formatCode="General">
                  <c:v>16.602</c:v>
                </c:pt>
                <c:pt idx="16603" formatCode="General">
                  <c:v>16.603000000000002</c:v>
                </c:pt>
                <c:pt idx="16604" formatCode="General">
                  <c:v>16.603999999999999</c:v>
                </c:pt>
                <c:pt idx="16605" formatCode="General">
                  <c:v>16.605</c:v>
                </c:pt>
                <c:pt idx="16606" formatCode="General">
                  <c:v>16.606000000000002</c:v>
                </c:pt>
                <c:pt idx="16607" formatCode="General">
                  <c:v>16.606999999999999</c:v>
                </c:pt>
                <c:pt idx="16608" formatCode="General">
                  <c:v>16.608000000000001</c:v>
                </c:pt>
                <c:pt idx="16609" formatCode="General">
                  <c:v>16.609000000000002</c:v>
                </c:pt>
                <c:pt idx="16610" formatCode="General">
                  <c:v>16.61</c:v>
                </c:pt>
                <c:pt idx="16611" formatCode="General">
                  <c:v>16.611000000000001</c:v>
                </c:pt>
                <c:pt idx="16612" formatCode="General">
                  <c:v>16.611999999999998</c:v>
                </c:pt>
                <c:pt idx="16613" formatCode="General">
                  <c:v>16.613</c:v>
                </c:pt>
                <c:pt idx="16614" formatCode="General">
                  <c:v>16.614000000000001</c:v>
                </c:pt>
                <c:pt idx="16615" formatCode="General">
                  <c:v>16.614999999999998</c:v>
                </c:pt>
                <c:pt idx="16616" formatCode="General">
                  <c:v>16.616</c:v>
                </c:pt>
                <c:pt idx="16617" formatCode="General">
                  <c:v>16.617000000000001</c:v>
                </c:pt>
                <c:pt idx="16618" formatCode="General">
                  <c:v>16.617999999999999</c:v>
                </c:pt>
                <c:pt idx="16619" formatCode="General">
                  <c:v>16.619</c:v>
                </c:pt>
                <c:pt idx="16620" formatCode="General">
                  <c:v>16.62</c:v>
                </c:pt>
                <c:pt idx="16621" formatCode="General">
                  <c:v>16.620999999999999</c:v>
                </c:pt>
                <c:pt idx="16622" formatCode="General">
                  <c:v>16.622</c:v>
                </c:pt>
                <c:pt idx="16623" formatCode="General">
                  <c:v>16.623000000000001</c:v>
                </c:pt>
                <c:pt idx="16624" formatCode="General">
                  <c:v>16.623999999999999</c:v>
                </c:pt>
                <c:pt idx="16625" formatCode="General">
                  <c:v>16.625</c:v>
                </c:pt>
                <c:pt idx="16626" formatCode="General">
                  <c:v>16.626000000000001</c:v>
                </c:pt>
                <c:pt idx="16627" formatCode="General">
                  <c:v>16.626999999999999</c:v>
                </c:pt>
                <c:pt idx="16628" formatCode="General">
                  <c:v>16.628</c:v>
                </c:pt>
                <c:pt idx="16629" formatCode="General">
                  <c:v>16.629000000000001</c:v>
                </c:pt>
                <c:pt idx="16630" formatCode="General">
                  <c:v>16.63</c:v>
                </c:pt>
                <c:pt idx="16631" formatCode="General">
                  <c:v>16.631</c:v>
                </c:pt>
                <c:pt idx="16632" formatCode="General">
                  <c:v>16.632000000000001</c:v>
                </c:pt>
                <c:pt idx="16633" formatCode="General">
                  <c:v>16.632999999999999</c:v>
                </c:pt>
                <c:pt idx="16634" formatCode="General">
                  <c:v>16.634</c:v>
                </c:pt>
                <c:pt idx="16635" formatCode="General">
                  <c:v>16.635000000000002</c:v>
                </c:pt>
                <c:pt idx="16636" formatCode="General">
                  <c:v>16.635999999999999</c:v>
                </c:pt>
                <c:pt idx="16637" formatCode="General">
                  <c:v>16.637</c:v>
                </c:pt>
                <c:pt idx="16638" formatCode="General">
                  <c:v>16.638000000000002</c:v>
                </c:pt>
                <c:pt idx="16639" formatCode="General">
                  <c:v>16.638999999999999</c:v>
                </c:pt>
                <c:pt idx="16640" formatCode="General">
                  <c:v>16.64</c:v>
                </c:pt>
                <c:pt idx="16641" formatCode="General">
                  <c:v>16.640999999999998</c:v>
                </c:pt>
                <c:pt idx="16642" formatCode="General">
                  <c:v>16.641999999999999</c:v>
                </c:pt>
                <c:pt idx="16643" formatCode="General">
                  <c:v>16.643000000000001</c:v>
                </c:pt>
                <c:pt idx="16644" formatCode="General">
                  <c:v>16.643999999999998</c:v>
                </c:pt>
                <c:pt idx="16645" formatCode="General">
                  <c:v>16.645</c:v>
                </c:pt>
                <c:pt idx="16646" formatCode="General">
                  <c:v>16.646000000000001</c:v>
                </c:pt>
                <c:pt idx="16647" formatCode="General">
                  <c:v>16.646999999999998</c:v>
                </c:pt>
                <c:pt idx="16648" formatCode="General">
                  <c:v>16.648</c:v>
                </c:pt>
                <c:pt idx="16649" formatCode="General">
                  <c:v>16.649000000000001</c:v>
                </c:pt>
                <c:pt idx="16650" formatCode="General">
                  <c:v>16.649999999999999</c:v>
                </c:pt>
                <c:pt idx="16651" formatCode="General">
                  <c:v>16.651</c:v>
                </c:pt>
                <c:pt idx="16652" formatCode="General">
                  <c:v>16.652000000000001</c:v>
                </c:pt>
                <c:pt idx="16653" formatCode="General">
                  <c:v>16.652999999999999</c:v>
                </c:pt>
                <c:pt idx="16654" formatCode="General">
                  <c:v>16.654</c:v>
                </c:pt>
                <c:pt idx="16655" formatCode="General">
                  <c:v>16.655000000000001</c:v>
                </c:pt>
                <c:pt idx="16656" formatCode="General">
                  <c:v>16.655999999999999</c:v>
                </c:pt>
                <c:pt idx="16657" formatCode="General">
                  <c:v>16.657</c:v>
                </c:pt>
                <c:pt idx="16658" formatCode="General">
                  <c:v>16.658000000000001</c:v>
                </c:pt>
                <c:pt idx="16659" formatCode="General">
                  <c:v>16.658999999999999</c:v>
                </c:pt>
                <c:pt idx="16660" formatCode="General">
                  <c:v>16.66</c:v>
                </c:pt>
                <c:pt idx="16661" formatCode="General">
                  <c:v>16.661000000000001</c:v>
                </c:pt>
                <c:pt idx="16662" formatCode="General">
                  <c:v>16.661999999999999</c:v>
                </c:pt>
                <c:pt idx="16663" formatCode="General">
                  <c:v>16.663</c:v>
                </c:pt>
                <c:pt idx="16664" formatCode="General">
                  <c:v>16.664000000000001</c:v>
                </c:pt>
                <c:pt idx="16665" formatCode="General">
                  <c:v>16.664999999999999</c:v>
                </c:pt>
                <c:pt idx="16666" formatCode="General">
                  <c:v>16.666</c:v>
                </c:pt>
                <c:pt idx="16667" formatCode="General">
                  <c:v>16.667000000000002</c:v>
                </c:pt>
                <c:pt idx="16668" formatCode="General">
                  <c:v>16.667999999999999</c:v>
                </c:pt>
                <c:pt idx="16669" formatCode="General">
                  <c:v>16.669</c:v>
                </c:pt>
                <c:pt idx="16670" formatCode="General">
                  <c:v>16.670000000000002</c:v>
                </c:pt>
                <c:pt idx="16671" formatCode="General">
                  <c:v>16.670999999999999</c:v>
                </c:pt>
                <c:pt idx="16672" formatCode="General">
                  <c:v>16.672000000000001</c:v>
                </c:pt>
                <c:pt idx="16673" formatCode="General">
                  <c:v>16.672999999999998</c:v>
                </c:pt>
                <c:pt idx="16674" formatCode="General">
                  <c:v>16.673999999999999</c:v>
                </c:pt>
                <c:pt idx="16675" formatCode="General">
                  <c:v>16.675000000000001</c:v>
                </c:pt>
                <c:pt idx="16676" formatCode="General">
                  <c:v>16.675999999999998</c:v>
                </c:pt>
                <c:pt idx="16677" formatCode="General">
                  <c:v>16.677</c:v>
                </c:pt>
                <c:pt idx="16678" formatCode="General">
                  <c:v>16.678000000000001</c:v>
                </c:pt>
                <c:pt idx="16679" formatCode="General">
                  <c:v>16.678999999999998</c:v>
                </c:pt>
                <c:pt idx="16680" formatCode="General">
                  <c:v>16.68</c:v>
                </c:pt>
                <c:pt idx="16681" formatCode="General">
                  <c:v>16.681000000000001</c:v>
                </c:pt>
                <c:pt idx="16682" formatCode="General">
                  <c:v>16.681999999999999</c:v>
                </c:pt>
                <c:pt idx="16683" formatCode="General">
                  <c:v>16.683</c:v>
                </c:pt>
                <c:pt idx="16684" formatCode="General">
                  <c:v>16.684000000000001</c:v>
                </c:pt>
                <c:pt idx="16685" formatCode="General">
                  <c:v>16.684999999999999</c:v>
                </c:pt>
                <c:pt idx="16686" formatCode="General">
                  <c:v>16.686</c:v>
                </c:pt>
                <c:pt idx="16687" formatCode="General">
                  <c:v>16.687000000000001</c:v>
                </c:pt>
                <c:pt idx="16688" formatCode="General">
                  <c:v>16.687999999999999</c:v>
                </c:pt>
                <c:pt idx="16689" formatCode="General">
                  <c:v>16.689</c:v>
                </c:pt>
                <c:pt idx="16690" formatCode="General">
                  <c:v>16.690000000000001</c:v>
                </c:pt>
                <c:pt idx="16691" formatCode="General">
                  <c:v>16.690999999999999</c:v>
                </c:pt>
                <c:pt idx="16692" formatCode="General">
                  <c:v>16.692</c:v>
                </c:pt>
                <c:pt idx="16693" formatCode="General">
                  <c:v>16.693000000000001</c:v>
                </c:pt>
                <c:pt idx="16694" formatCode="General">
                  <c:v>16.693999999999999</c:v>
                </c:pt>
                <c:pt idx="16695" formatCode="General">
                  <c:v>16.695</c:v>
                </c:pt>
                <c:pt idx="16696" formatCode="General">
                  <c:v>16.696000000000002</c:v>
                </c:pt>
                <c:pt idx="16697" formatCode="General">
                  <c:v>16.696999999999999</c:v>
                </c:pt>
                <c:pt idx="16698" formatCode="General">
                  <c:v>16.698</c:v>
                </c:pt>
                <c:pt idx="16699" formatCode="General">
                  <c:v>16.699000000000002</c:v>
                </c:pt>
                <c:pt idx="16700" formatCode="General">
                  <c:v>16.7</c:v>
                </c:pt>
                <c:pt idx="16701" formatCode="General">
                  <c:v>16.701000000000001</c:v>
                </c:pt>
                <c:pt idx="16702" formatCode="General">
                  <c:v>16.702000000000002</c:v>
                </c:pt>
                <c:pt idx="16703" formatCode="General">
                  <c:v>16.702999999999999</c:v>
                </c:pt>
                <c:pt idx="16704" formatCode="General">
                  <c:v>16.704000000000001</c:v>
                </c:pt>
                <c:pt idx="16705" formatCode="General">
                  <c:v>16.704999999999998</c:v>
                </c:pt>
                <c:pt idx="16706" formatCode="General">
                  <c:v>16.706</c:v>
                </c:pt>
                <c:pt idx="16707" formatCode="General">
                  <c:v>16.707000000000001</c:v>
                </c:pt>
                <c:pt idx="16708" formatCode="General">
                  <c:v>16.707999999999998</c:v>
                </c:pt>
                <c:pt idx="16709" formatCode="General">
                  <c:v>16.709</c:v>
                </c:pt>
                <c:pt idx="16710" formatCode="General">
                  <c:v>16.71</c:v>
                </c:pt>
                <c:pt idx="16711" formatCode="General">
                  <c:v>16.710999999999999</c:v>
                </c:pt>
                <c:pt idx="16712" formatCode="General">
                  <c:v>16.712</c:v>
                </c:pt>
                <c:pt idx="16713" formatCode="General">
                  <c:v>16.713000000000001</c:v>
                </c:pt>
                <c:pt idx="16714" formatCode="General">
                  <c:v>16.713999999999999</c:v>
                </c:pt>
                <c:pt idx="16715" formatCode="General">
                  <c:v>16.715</c:v>
                </c:pt>
                <c:pt idx="16716" formatCode="General">
                  <c:v>16.716000000000001</c:v>
                </c:pt>
                <c:pt idx="16717" formatCode="General">
                  <c:v>16.716999999999999</c:v>
                </c:pt>
                <c:pt idx="16718" formatCode="General">
                  <c:v>16.718</c:v>
                </c:pt>
                <c:pt idx="16719" formatCode="General">
                  <c:v>16.719000000000001</c:v>
                </c:pt>
                <c:pt idx="16720" formatCode="General">
                  <c:v>16.72</c:v>
                </c:pt>
                <c:pt idx="16721" formatCode="General">
                  <c:v>16.721</c:v>
                </c:pt>
                <c:pt idx="16722" formatCode="General">
                  <c:v>16.722000000000001</c:v>
                </c:pt>
                <c:pt idx="16723" formatCode="General">
                  <c:v>16.722999999999999</c:v>
                </c:pt>
                <c:pt idx="16724" formatCode="General">
                  <c:v>16.724</c:v>
                </c:pt>
                <c:pt idx="16725" formatCode="General">
                  <c:v>16.725000000000001</c:v>
                </c:pt>
                <c:pt idx="16726" formatCode="General">
                  <c:v>16.725999999999999</c:v>
                </c:pt>
                <c:pt idx="16727" formatCode="General">
                  <c:v>16.727</c:v>
                </c:pt>
                <c:pt idx="16728" formatCode="General">
                  <c:v>16.728000000000002</c:v>
                </c:pt>
                <c:pt idx="16729" formatCode="General">
                  <c:v>16.728999999999999</c:v>
                </c:pt>
                <c:pt idx="16730" formatCode="General">
                  <c:v>16.73</c:v>
                </c:pt>
                <c:pt idx="16731" formatCode="General">
                  <c:v>16.731000000000002</c:v>
                </c:pt>
                <c:pt idx="16732" formatCode="General">
                  <c:v>16.731999999999999</c:v>
                </c:pt>
                <c:pt idx="16733" formatCode="General">
                  <c:v>16.733000000000001</c:v>
                </c:pt>
                <c:pt idx="16734" formatCode="General">
                  <c:v>16.734000000000002</c:v>
                </c:pt>
                <c:pt idx="16735" formatCode="General">
                  <c:v>16.734999999999999</c:v>
                </c:pt>
                <c:pt idx="16736" formatCode="General">
                  <c:v>16.736000000000001</c:v>
                </c:pt>
                <c:pt idx="16737" formatCode="General">
                  <c:v>16.736999999999998</c:v>
                </c:pt>
                <c:pt idx="16738" formatCode="General">
                  <c:v>16.738</c:v>
                </c:pt>
                <c:pt idx="16739" formatCode="General">
                  <c:v>16.739000000000001</c:v>
                </c:pt>
                <c:pt idx="16740" formatCode="General">
                  <c:v>16.739999999999998</c:v>
                </c:pt>
                <c:pt idx="16741" formatCode="General">
                  <c:v>16.741</c:v>
                </c:pt>
                <c:pt idx="16742" formatCode="General">
                  <c:v>16.742000000000001</c:v>
                </c:pt>
                <c:pt idx="16743" formatCode="General">
                  <c:v>16.742999999999999</c:v>
                </c:pt>
                <c:pt idx="16744" formatCode="General">
                  <c:v>16.744</c:v>
                </c:pt>
                <c:pt idx="16745" formatCode="General">
                  <c:v>16.745000000000001</c:v>
                </c:pt>
                <c:pt idx="16746" formatCode="General">
                  <c:v>16.745999999999999</c:v>
                </c:pt>
                <c:pt idx="16747" formatCode="General">
                  <c:v>16.747</c:v>
                </c:pt>
                <c:pt idx="16748" formatCode="General">
                  <c:v>16.748000000000001</c:v>
                </c:pt>
                <c:pt idx="16749" formatCode="General">
                  <c:v>16.748999999999999</c:v>
                </c:pt>
                <c:pt idx="16750" formatCode="General">
                  <c:v>16.75</c:v>
                </c:pt>
                <c:pt idx="16751" formatCode="General">
                  <c:v>16.751000000000001</c:v>
                </c:pt>
                <c:pt idx="16752" formatCode="General">
                  <c:v>16.751999999999999</c:v>
                </c:pt>
                <c:pt idx="16753" formatCode="General">
                  <c:v>16.753</c:v>
                </c:pt>
                <c:pt idx="16754" formatCode="General">
                  <c:v>16.754000000000001</c:v>
                </c:pt>
                <c:pt idx="16755" formatCode="General">
                  <c:v>16.754999999999999</c:v>
                </c:pt>
                <c:pt idx="16756" formatCode="General">
                  <c:v>16.756</c:v>
                </c:pt>
                <c:pt idx="16757" formatCode="General">
                  <c:v>16.757000000000001</c:v>
                </c:pt>
                <c:pt idx="16758" formatCode="General">
                  <c:v>16.757999999999999</c:v>
                </c:pt>
                <c:pt idx="16759" formatCode="General">
                  <c:v>16.759</c:v>
                </c:pt>
                <c:pt idx="16760" formatCode="General">
                  <c:v>16.760000000000002</c:v>
                </c:pt>
                <c:pt idx="16761" formatCode="General">
                  <c:v>16.760999999999999</c:v>
                </c:pt>
                <c:pt idx="16762" formatCode="General">
                  <c:v>16.762</c:v>
                </c:pt>
                <c:pt idx="16763" formatCode="General">
                  <c:v>16.763000000000002</c:v>
                </c:pt>
                <c:pt idx="16764" formatCode="General">
                  <c:v>16.763999999999999</c:v>
                </c:pt>
                <c:pt idx="16765" formatCode="General">
                  <c:v>16.765000000000001</c:v>
                </c:pt>
                <c:pt idx="16766" formatCode="General">
                  <c:v>16.765999999999998</c:v>
                </c:pt>
                <c:pt idx="16767" formatCode="General">
                  <c:v>16.766999999999999</c:v>
                </c:pt>
                <c:pt idx="16768" formatCode="General">
                  <c:v>16.768000000000001</c:v>
                </c:pt>
                <c:pt idx="16769" formatCode="General">
                  <c:v>16.768999999999998</c:v>
                </c:pt>
                <c:pt idx="16770" formatCode="General">
                  <c:v>16.77</c:v>
                </c:pt>
                <c:pt idx="16771" formatCode="General">
                  <c:v>16.771000000000001</c:v>
                </c:pt>
                <c:pt idx="16772" formatCode="General">
                  <c:v>16.771999999999998</c:v>
                </c:pt>
                <c:pt idx="16773" formatCode="General">
                  <c:v>16.773</c:v>
                </c:pt>
                <c:pt idx="16774" formatCode="General">
                  <c:v>16.774000000000001</c:v>
                </c:pt>
                <c:pt idx="16775" formatCode="General">
                  <c:v>16.774999999999999</c:v>
                </c:pt>
                <c:pt idx="16776" formatCode="General">
                  <c:v>16.776</c:v>
                </c:pt>
                <c:pt idx="16777" formatCode="General">
                  <c:v>16.777000000000001</c:v>
                </c:pt>
                <c:pt idx="16778" formatCode="General">
                  <c:v>16.777999999999999</c:v>
                </c:pt>
                <c:pt idx="16779" formatCode="General">
                  <c:v>16.779</c:v>
                </c:pt>
                <c:pt idx="16780" formatCode="General">
                  <c:v>16.78</c:v>
                </c:pt>
                <c:pt idx="16781" formatCode="General">
                  <c:v>16.780999999999999</c:v>
                </c:pt>
                <c:pt idx="16782" formatCode="General">
                  <c:v>16.782</c:v>
                </c:pt>
                <c:pt idx="16783" formatCode="General">
                  <c:v>16.783000000000001</c:v>
                </c:pt>
                <c:pt idx="16784" formatCode="General">
                  <c:v>16.783999999999999</c:v>
                </c:pt>
                <c:pt idx="16785" formatCode="General">
                  <c:v>16.785</c:v>
                </c:pt>
                <c:pt idx="16786" formatCode="General">
                  <c:v>16.786000000000001</c:v>
                </c:pt>
                <c:pt idx="16787" formatCode="General">
                  <c:v>16.786999999999999</c:v>
                </c:pt>
                <c:pt idx="16788" formatCode="General">
                  <c:v>16.788</c:v>
                </c:pt>
                <c:pt idx="16789" formatCode="General">
                  <c:v>16.789000000000001</c:v>
                </c:pt>
                <c:pt idx="16790" formatCode="General">
                  <c:v>16.79</c:v>
                </c:pt>
                <c:pt idx="16791" formatCode="General">
                  <c:v>16.791</c:v>
                </c:pt>
                <c:pt idx="16792" formatCode="General">
                  <c:v>16.792000000000002</c:v>
                </c:pt>
                <c:pt idx="16793" formatCode="General">
                  <c:v>16.792999999999999</c:v>
                </c:pt>
                <c:pt idx="16794" formatCode="General">
                  <c:v>16.794</c:v>
                </c:pt>
                <c:pt idx="16795" formatCode="General">
                  <c:v>16.795000000000002</c:v>
                </c:pt>
                <c:pt idx="16796" formatCode="General">
                  <c:v>16.795999999999999</c:v>
                </c:pt>
                <c:pt idx="16797" formatCode="General">
                  <c:v>16.797000000000001</c:v>
                </c:pt>
                <c:pt idx="16798" formatCode="General">
                  <c:v>16.797999999999998</c:v>
                </c:pt>
                <c:pt idx="16799" formatCode="General">
                  <c:v>16.798999999999999</c:v>
                </c:pt>
                <c:pt idx="16800" formatCode="General">
                  <c:v>16.8</c:v>
                </c:pt>
                <c:pt idx="16801" formatCode="General">
                  <c:v>16.800999999999998</c:v>
                </c:pt>
                <c:pt idx="16802" formatCode="General">
                  <c:v>16.802</c:v>
                </c:pt>
                <c:pt idx="16803" formatCode="General">
                  <c:v>16.803000000000001</c:v>
                </c:pt>
                <c:pt idx="16804" formatCode="General">
                  <c:v>16.803999999999998</c:v>
                </c:pt>
                <c:pt idx="16805" formatCode="General">
                  <c:v>16.805</c:v>
                </c:pt>
                <c:pt idx="16806" formatCode="General">
                  <c:v>16.806000000000001</c:v>
                </c:pt>
                <c:pt idx="16807" formatCode="General">
                  <c:v>16.806999999999999</c:v>
                </c:pt>
                <c:pt idx="16808" formatCode="General">
                  <c:v>16.808</c:v>
                </c:pt>
                <c:pt idx="16809" formatCode="General">
                  <c:v>16.809000000000001</c:v>
                </c:pt>
                <c:pt idx="16810" formatCode="General">
                  <c:v>16.809999999999999</c:v>
                </c:pt>
                <c:pt idx="16811" formatCode="General">
                  <c:v>16.811</c:v>
                </c:pt>
                <c:pt idx="16812" formatCode="General">
                  <c:v>16.812000000000001</c:v>
                </c:pt>
                <c:pt idx="16813" formatCode="General">
                  <c:v>16.812999999999999</c:v>
                </c:pt>
                <c:pt idx="16814" formatCode="General">
                  <c:v>16.814</c:v>
                </c:pt>
                <c:pt idx="16815" formatCode="General">
                  <c:v>16.815000000000001</c:v>
                </c:pt>
                <c:pt idx="16816" formatCode="General">
                  <c:v>16.815999999999999</c:v>
                </c:pt>
                <c:pt idx="16817" formatCode="General">
                  <c:v>16.817</c:v>
                </c:pt>
                <c:pt idx="16818" formatCode="General">
                  <c:v>16.818000000000001</c:v>
                </c:pt>
                <c:pt idx="16819" formatCode="General">
                  <c:v>16.818999999999999</c:v>
                </c:pt>
                <c:pt idx="16820" formatCode="General">
                  <c:v>16.82</c:v>
                </c:pt>
                <c:pt idx="16821" formatCode="General">
                  <c:v>16.821000000000002</c:v>
                </c:pt>
                <c:pt idx="16822" formatCode="General">
                  <c:v>16.821999999999999</c:v>
                </c:pt>
                <c:pt idx="16823" formatCode="General">
                  <c:v>16.823</c:v>
                </c:pt>
                <c:pt idx="16824" formatCode="General">
                  <c:v>16.824000000000002</c:v>
                </c:pt>
                <c:pt idx="16825" formatCode="General">
                  <c:v>16.824999999999999</c:v>
                </c:pt>
                <c:pt idx="16826" formatCode="General">
                  <c:v>16.826000000000001</c:v>
                </c:pt>
                <c:pt idx="16827" formatCode="General">
                  <c:v>16.827000000000002</c:v>
                </c:pt>
                <c:pt idx="16828" formatCode="General">
                  <c:v>16.827999999999999</c:v>
                </c:pt>
                <c:pt idx="16829" formatCode="General">
                  <c:v>16.829000000000001</c:v>
                </c:pt>
                <c:pt idx="16830" formatCode="General">
                  <c:v>16.829999999999998</c:v>
                </c:pt>
                <c:pt idx="16831" formatCode="General">
                  <c:v>16.831</c:v>
                </c:pt>
                <c:pt idx="16832" formatCode="General">
                  <c:v>16.832000000000001</c:v>
                </c:pt>
                <c:pt idx="16833" formatCode="General">
                  <c:v>16.832999999999998</c:v>
                </c:pt>
                <c:pt idx="16834" formatCode="General">
                  <c:v>16.834</c:v>
                </c:pt>
                <c:pt idx="16835" formatCode="General">
                  <c:v>16.835000000000001</c:v>
                </c:pt>
                <c:pt idx="16836" formatCode="General">
                  <c:v>16.835999999999999</c:v>
                </c:pt>
                <c:pt idx="16837" formatCode="General">
                  <c:v>16.837</c:v>
                </c:pt>
                <c:pt idx="16838" formatCode="General">
                  <c:v>16.838000000000001</c:v>
                </c:pt>
                <c:pt idx="16839" formatCode="General">
                  <c:v>16.838999999999999</c:v>
                </c:pt>
                <c:pt idx="16840" formatCode="General">
                  <c:v>16.84</c:v>
                </c:pt>
                <c:pt idx="16841" formatCode="General">
                  <c:v>16.841000000000001</c:v>
                </c:pt>
                <c:pt idx="16842" formatCode="General">
                  <c:v>16.841999999999999</c:v>
                </c:pt>
                <c:pt idx="16843" formatCode="General">
                  <c:v>16.843</c:v>
                </c:pt>
                <c:pt idx="16844" formatCode="General">
                  <c:v>16.844000000000001</c:v>
                </c:pt>
                <c:pt idx="16845" formatCode="General">
                  <c:v>16.844999999999999</c:v>
                </c:pt>
                <c:pt idx="16846" formatCode="General">
                  <c:v>16.846</c:v>
                </c:pt>
                <c:pt idx="16847" formatCode="General">
                  <c:v>16.847000000000001</c:v>
                </c:pt>
                <c:pt idx="16848" formatCode="General">
                  <c:v>16.847999999999999</c:v>
                </c:pt>
                <c:pt idx="16849" formatCode="General">
                  <c:v>16.849</c:v>
                </c:pt>
                <c:pt idx="16850" formatCode="General">
                  <c:v>16.850000000000001</c:v>
                </c:pt>
                <c:pt idx="16851" formatCode="General">
                  <c:v>16.850999999999999</c:v>
                </c:pt>
                <c:pt idx="16852" formatCode="General">
                  <c:v>16.852</c:v>
                </c:pt>
                <c:pt idx="16853" formatCode="General">
                  <c:v>16.853000000000002</c:v>
                </c:pt>
                <c:pt idx="16854" formatCode="General">
                  <c:v>16.853999999999999</c:v>
                </c:pt>
                <c:pt idx="16855" formatCode="General">
                  <c:v>16.855</c:v>
                </c:pt>
                <c:pt idx="16856" formatCode="General">
                  <c:v>16.856000000000002</c:v>
                </c:pt>
                <c:pt idx="16857" formatCode="General">
                  <c:v>16.856999999999999</c:v>
                </c:pt>
                <c:pt idx="16858" formatCode="General">
                  <c:v>16.858000000000001</c:v>
                </c:pt>
                <c:pt idx="16859" formatCode="General">
                  <c:v>16.859000000000002</c:v>
                </c:pt>
                <c:pt idx="16860" formatCode="General">
                  <c:v>16.86</c:v>
                </c:pt>
                <c:pt idx="16861" formatCode="General">
                  <c:v>16.861000000000001</c:v>
                </c:pt>
                <c:pt idx="16862" formatCode="General">
                  <c:v>16.861999999999998</c:v>
                </c:pt>
                <c:pt idx="16863" formatCode="General">
                  <c:v>16.863</c:v>
                </c:pt>
                <c:pt idx="16864" formatCode="General">
                  <c:v>16.864000000000001</c:v>
                </c:pt>
                <c:pt idx="16865" formatCode="General">
                  <c:v>16.864999999999998</c:v>
                </c:pt>
                <c:pt idx="16866" formatCode="General">
                  <c:v>16.866</c:v>
                </c:pt>
                <c:pt idx="16867" formatCode="General">
                  <c:v>16.867000000000001</c:v>
                </c:pt>
                <c:pt idx="16868" formatCode="General">
                  <c:v>16.867999999999999</c:v>
                </c:pt>
                <c:pt idx="16869" formatCode="General">
                  <c:v>16.869</c:v>
                </c:pt>
                <c:pt idx="16870" formatCode="General">
                  <c:v>16.87</c:v>
                </c:pt>
                <c:pt idx="16871" formatCode="General">
                  <c:v>16.870999999999999</c:v>
                </c:pt>
                <c:pt idx="16872" formatCode="General">
                  <c:v>16.872</c:v>
                </c:pt>
                <c:pt idx="16873" formatCode="General">
                  <c:v>16.873000000000001</c:v>
                </c:pt>
                <c:pt idx="16874" formatCode="General">
                  <c:v>16.873999999999999</c:v>
                </c:pt>
                <c:pt idx="16875" formatCode="General">
                  <c:v>16.875</c:v>
                </c:pt>
                <c:pt idx="16876" formatCode="General">
                  <c:v>16.876000000000001</c:v>
                </c:pt>
                <c:pt idx="16877" formatCode="General">
                  <c:v>16.876999999999999</c:v>
                </c:pt>
                <c:pt idx="16878" formatCode="General">
                  <c:v>16.878</c:v>
                </c:pt>
                <c:pt idx="16879" formatCode="General">
                  <c:v>16.879000000000001</c:v>
                </c:pt>
                <c:pt idx="16880" formatCode="General">
                  <c:v>16.88</c:v>
                </c:pt>
                <c:pt idx="16881" formatCode="General">
                  <c:v>16.881</c:v>
                </c:pt>
                <c:pt idx="16882" formatCode="General">
                  <c:v>16.882000000000001</c:v>
                </c:pt>
                <c:pt idx="16883" formatCode="General">
                  <c:v>16.882999999999999</c:v>
                </c:pt>
                <c:pt idx="16884" formatCode="General">
                  <c:v>16.884</c:v>
                </c:pt>
                <c:pt idx="16885" formatCode="General">
                  <c:v>16.885000000000002</c:v>
                </c:pt>
                <c:pt idx="16886" formatCode="General">
                  <c:v>16.885999999999999</c:v>
                </c:pt>
                <c:pt idx="16887" formatCode="General">
                  <c:v>16.887</c:v>
                </c:pt>
                <c:pt idx="16888" formatCode="General">
                  <c:v>16.888000000000002</c:v>
                </c:pt>
                <c:pt idx="16889" formatCode="General">
                  <c:v>16.888999999999999</c:v>
                </c:pt>
                <c:pt idx="16890" formatCode="General">
                  <c:v>16.89</c:v>
                </c:pt>
                <c:pt idx="16891" formatCode="General">
                  <c:v>16.890999999999998</c:v>
                </c:pt>
                <c:pt idx="16892" formatCode="General">
                  <c:v>16.891999999999999</c:v>
                </c:pt>
                <c:pt idx="16893" formatCode="General">
                  <c:v>16.893000000000001</c:v>
                </c:pt>
                <c:pt idx="16894" formatCode="General">
                  <c:v>16.893999999999998</c:v>
                </c:pt>
                <c:pt idx="16895" formatCode="General">
                  <c:v>16.895</c:v>
                </c:pt>
                <c:pt idx="16896" formatCode="General">
                  <c:v>16.896000000000001</c:v>
                </c:pt>
                <c:pt idx="16897" formatCode="General">
                  <c:v>16.896999999999998</c:v>
                </c:pt>
                <c:pt idx="16898" formatCode="General">
                  <c:v>16.898</c:v>
                </c:pt>
                <c:pt idx="16899" formatCode="General">
                  <c:v>16.899000000000001</c:v>
                </c:pt>
                <c:pt idx="16900" formatCode="General">
                  <c:v>16.899999999999999</c:v>
                </c:pt>
                <c:pt idx="16901" formatCode="General">
                  <c:v>16.901</c:v>
                </c:pt>
                <c:pt idx="16902" formatCode="General">
                  <c:v>16.902000000000001</c:v>
                </c:pt>
                <c:pt idx="16903" formatCode="General">
                  <c:v>16.902999999999999</c:v>
                </c:pt>
                <c:pt idx="16904" formatCode="General">
                  <c:v>16.904</c:v>
                </c:pt>
                <c:pt idx="16905" formatCode="General">
                  <c:v>16.905000000000001</c:v>
                </c:pt>
                <c:pt idx="16906" formatCode="General">
                  <c:v>16.905999999999999</c:v>
                </c:pt>
                <c:pt idx="16907" formatCode="General">
                  <c:v>16.907</c:v>
                </c:pt>
                <c:pt idx="16908" formatCode="General">
                  <c:v>16.908000000000001</c:v>
                </c:pt>
                <c:pt idx="16909" formatCode="General">
                  <c:v>16.908999999999999</c:v>
                </c:pt>
                <c:pt idx="16910" formatCode="General">
                  <c:v>16.91</c:v>
                </c:pt>
                <c:pt idx="16911" formatCode="General">
                  <c:v>16.911000000000001</c:v>
                </c:pt>
                <c:pt idx="16912" formatCode="General">
                  <c:v>16.911999999999999</c:v>
                </c:pt>
                <c:pt idx="16913" formatCode="General">
                  <c:v>16.913</c:v>
                </c:pt>
                <c:pt idx="16914" formatCode="General">
                  <c:v>16.914000000000001</c:v>
                </c:pt>
                <c:pt idx="16915" formatCode="General">
                  <c:v>16.914999999999999</c:v>
                </c:pt>
                <c:pt idx="16916" formatCode="General">
                  <c:v>16.916</c:v>
                </c:pt>
                <c:pt idx="16917" formatCode="General">
                  <c:v>16.917000000000002</c:v>
                </c:pt>
                <c:pt idx="16918" formatCode="General">
                  <c:v>16.917999999999999</c:v>
                </c:pt>
                <c:pt idx="16919" formatCode="General">
                  <c:v>16.919</c:v>
                </c:pt>
                <c:pt idx="16920" formatCode="General">
                  <c:v>16.920000000000002</c:v>
                </c:pt>
                <c:pt idx="16921" formatCode="General">
                  <c:v>16.920999999999999</c:v>
                </c:pt>
                <c:pt idx="16922" formatCode="General">
                  <c:v>16.922000000000001</c:v>
                </c:pt>
                <c:pt idx="16923" formatCode="General">
                  <c:v>16.922999999999998</c:v>
                </c:pt>
                <c:pt idx="16924" formatCode="General">
                  <c:v>16.923999999999999</c:v>
                </c:pt>
                <c:pt idx="16925" formatCode="General">
                  <c:v>16.925000000000001</c:v>
                </c:pt>
                <c:pt idx="16926" formatCode="General">
                  <c:v>16.925999999999998</c:v>
                </c:pt>
                <c:pt idx="16927" formatCode="General">
                  <c:v>16.927</c:v>
                </c:pt>
                <c:pt idx="16928" formatCode="General">
                  <c:v>16.928000000000001</c:v>
                </c:pt>
                <c:pt idx="16929" formatCode="General">
                  <c:v>16.928999999999998</c:v>
                </c:pt>
                <c:pt idx="16930" formatCode="General">
                  <c:v>16.93</c:v>
                </c:pt>
                <c:pt idx="16931" formatCode="General">
                  <c:v>16.931000000000001</c:v>
                </c:pt>
                <c:pt idx="16932" formatCode="General">
                  <c:v>16.931999999999999</c:v>
                </c:pt>
                <c:pt idx="16933" formatCode="General">
                  <c:v>16.933</c:v>
                </c:pt>
                <c:pt idx="16934" formatCode="General">
                  <c:v>16.934000000000001</c:v>
                </c:pt>
                <c:pt idx="16935" formatCode="General">
                  <c:v>16.934999999999999</c:v>
                </c:pt>
                <c:pt idx="16936" formatCode="General">
                  <c:v>16.936</c:v>
                </c:pt>
                <c:pt idx="16937" formatCode="General">
                  <c:v>16.937000000000001</c:v>
                </c:pt>
                <c:pt idx="16938" formatCode="General">
                  <c:v>16.937999999999999</c:v>
                </c:pt>
                <c:pt idx="16939" formatCode="General">
                  <c:v>16.939</c:v>
                </c:pt>
                <c:pt idx="16940" formatCode="General">
                  <c:v>16.940000000000001</c:v>
                </c:pt>
                <c:pt idx="16941" formatCode="General">
                  <c:v>16.940999999999999</c:v>
                </c:pt>
                <c:pt idx="16942" formatCode="General">
                  <c:v>16.942</c:v>
                </c:pt>
                <c:pt idx="16943" formatCode="General">
                  <c:v>16.943000000000001</c:v>
                </c:pt>
                <c:pt idx="16944" formatCode="General">
                  <c:v>16.943999999999999</c:v>
                </c:pt>
                <c:pt idx="16945" formatCode="General">
                  <c:v>16.945</c:v>
                </c:pt>
                <c:pt idx="16946" formatCode="General">
                  <c:v>16.946000000000002</c:v>
                </c:pt>
                <c:pt idx="16947" formatCode="General">
                  <c:v>16.946999999999999</c:v>
                </c:pt>
                <c:pt idx="16948" formatCode="General">
                  <c:v>16.948</c:v>
                </c:pt>
                <c:pt idx="16949" formatCode="General">
                  <c:v>16.949000000000002</c:v>
                </c:pt>
                <c:pt idx="16950" formatCode="General">
                  <c:v>16.95</c:v>
                </c:pt>
                <c:pt idx="16951" formatCode="General">
                  <c:v>16.951000000000001</c:v>
                </c:pt>
                <c:pt idx="16952" formatCode="General">
                  <c:v>16.952000000000002</c:v>
                </c:pt>
                <c:pt idx="16953" formatCode="General">
                  <c:v>16.952999999999999</c:v>
                </c:pt>
                <c:pt idx="16954" formatCode="General">
                  <c:v>16.954000000000001</c:v>
                </c:pt>
                <c:pt idx="16955" formatCode="General">
                  <c:v>16.954999999999998</c:v>
                </c:pt>
                <c:pt idx="16956" formatCode="General">
                  <c:v>16.956</c:v>
                </c:pt>
                <c:pt idx="16957" formatCode="General">
                  <c:v>16.957000000000001</c:v>
                </c:pt>
                <c:pt idx="16958" formatCode="General">
                  <c:v>16.957999999999998</c:v>
                </c:pt>
                <c:pt idx="16959" formatCode="General">
                  <c:v>16.959</c:v>
                </c:pt>
                <c:pt idx="16960" formatCode="General">
                  <c:v>16.96</c:v>
                </c:pt>
                <c:pt idx="16961" formatCode="General">
                  <c:v>16.960999999999999</c:v>
                </c:pt>
                <c:pt idx="16962" formatCode="General">
                  <c:v>16.962</c:v>
                </c:pt>
                <c:pt idx="16963" formatCode="General">
                  <c:v>16.963000000000001</c:v>
                </c:pt>
                <c:pt idx="16964" formatCode="General">
                  <c:v>16.963999999999999</c:v>
                </c:pt>
                <c:pt idx="16965" formatCode="General">
                  <c:v>16.965</c:v>
                </c:pt>
                <c:pt idx="16966" formatCode="General">
                  <c:v>16.966000000000001</c:v>
                </c:pt>
                <c:pt idx="16967" formatCode="General">
                  <c:v>16.966999999999999</c:v>
                </c:pt>
                <c:pt idx="16968" formatCode="General">
                  <c:v>16.968</c:v>
                </c:pt>
                <c:pt idx="16969" formatCode="General">
                  <c:v>16.969000000000001</c:v>
                </c:pt>
                <c:pt idx="16970" formatCode="General">
                  <c:v>16.97</c:v>
                </c:pt>
                <c:pt idx="16971" formatCode="General">
                  <c:v>16.971</c:v>
                </c:pt>
                <c:pt idx="16972" formatCode="General">
                  <c:v>16.972000000000001</c:v>
                </c:pt>
                <c:pt idx="16973" formatCode="General">
                  <c:v>16.972999999999999</c:v>
                </c:pt>
                <c:pt idx="16974" formatCode="General">
                  <c:v>16.974</c:v>
                </c:pt>
                <c:pt idx="16975" formatCode="General">
                  <c:v>16.975000000000001</c:v>
                </c:pt>
                <c:pt idx="16976" formatCode="General">
                  <c:v>16.975999999999999</c:v>
                </c:pt>
                <c:pt idx="16977" formatCode="General">
                  <c:v>16.977</c:v>
                </c:pt>
                <c:pt idx="16978" formatCode="General">
                  <c:v>16.978000000000002</c:v>
                </c:pt>
                <c:pt idx="16979" formatCode="General">
                  <c:v>16.978999999999999</c:v>
                </c:pt>
                <c:pt idx="16980" formatCode="General">
                  <c:v>16.98</c:v>
                </c:pt>
                <c:pt idx="16981" formatCode="General">
                  <c:v>16.981000000000002</c:v>
                </c:pt>
                <c:pt idx="16982" formatCode="General">
                  <c:v>16.981999999999999</c:v>
                </c:pt>
                <c:pt idx="16983" formatCode="General">
                  <c:v>16.983000000000001</c:v>
                </c:pt>
                <c:pt idx="16984" formatCode="General">
                  <c:v>16.984000000000002</c:v>
                </c:pt>
                <c:pt idx="16985" formatCode="General">
                  <c:v>16.984999999999999</c:v>
                </c:pt>
                <c:pt idx="16986" formatCode="General">
                  <c:v>16.986000000000001</c:v>
                </c:pt>
                <c:pt idx="16987" formatCode="General">
                  <c:v>16.986999999999998</c:v>
                </c:pt>
                <c:pt idx="16988" formatCode="General">
                  <c:v>16.988</c:v>
                </c:pt>
                <c:pt idx="16989" formatCode="General">
                  <c:v>16.989000000000001</c:v>
                </c:pt>
                <c:pt idx="16990" formatCode="General">
                  <c:v>16.989999999999998</c:v>
                </c:pt>
                <c:pt idx="16991" formatCode="General">
                  <c:v>16.991</c:v>
                </c:pt>
                <c:pt idx="16992" formatCode="General">
                  <c:v>16.992000000000001</c:v>
                </c:pt>
                <c:pt idx="16993" formatCode="General">
                  <c:v>16.992999999999999</c:v>
                </c:pt>
                <c:pt idx="16994" formatCode="General">
                  <c:v>16.994</c:v>
                </c:pt>
                <c:pt idx="16995" formatCode="General">
                  <c:v>16.995000000000001</c:v>
                </c:pt>
                <c:pt idx="16996" formatCode="General">
                  <c:v>16.995999999999999</c:v>
                </c:pt>
                <c:pt idx="16997" formatCode="General">
                  <c:v>16.997</c:v>
                </c:pt>
                <c:pt idx="16998" formatCode="General">
                  <c:v>16.998000000000001</c:v>
                </c:pt>
                <c:pt idx="16999" formatCode="General">
                  <c:v>16.998999999999999</c:v>
                </c:pt>
                <c:pt idx="17000" formatCode="General">
                  <c:v>17</c:v>
                </c:pt>
                <c:pt idx="17001" formatCode="General">
                  <c:v>17.001000000000001</c:v>
                </c:pt>
                <c:pt idx="17002" formatCode="General">
                  <c:v>17.001999999999999</c:v>
                </c:pt>
                <c:pt idx="17003" formatCode="General">
                  <c:v>17.003</c:v>
                </c:pt>
                <c:pt idx="17004" formatCode="General">
                  <c:v>17.004000000000001</c:v>
                </c:pt>
                <c:pt idx="17005" formatCode="General">
                  <c:v>17.004999999999999</c:v>
                </c:pt>
                <c:pt idx="17006" formatCode="General">
                  <c:v>17.006</c:v>
                </c:pt>
                <c:pt idx="17007" formatCode="General">
                  <c:v>17.007000000000001</c:v>
                </c:pt>
                <c:pt idx="17008" formatCode="General">
                  <c:v>17.007999999999999</c:v>
                </c:pt>
                <c:pt idx="17009" formatCode="General">
                  <c:v>17.009</c:v>
                </c:pt>
                <c:pt idx="17010" formatCode="General">
                  <c:v>17.010000000000002</c:v>
                </c:pt>
                <c:pt idx="17011" formatCode="General">
                  <c:v>17.010999999999999</c:v>
                </c:pt>
                <c:pt idx="17012" formatCode="General">
                  <c:v>17.012</c:v>
                </c:pt>
                <c:pt idx="17013" formatCode="General">
                  <c:v>17.013000000000002</c:v>
                </c:pt>
                <c:pt idx="17014" formatCode="General">
                  <c:v>17.013999999999999</c:v>
                </c:pt>
                <c:pt idx="17015" formatCode="General">
                  <c:v>17.015000000000001</c:v>
                </c:pt>
                <c:pt idx="17016" formatCode="General">
                  <c:v>17.015999999999998</c:v>
                </c:pt>
                <c:pt idx="17017" formatCode="General">
                  <c:v>17.016999999999999</c:v>
                </c:pt>
                <c:pt idx="17018" formatCode="General">
                  <c:v>17.018000000000001</c:v>
                </c:pt>
                <c:pt idx="17019" formatCode="General">
                  <c:v>17.018999999999998</c:v>
                </c:pt>
                <c:pt idx="17020" formatCode="General">
                  <c:v>17.02</c:v>
                </c:pt>
                <c:pt idx="17021" formatCode="General">
                  <c:v>17.021000000000001</c:v>
                </c:pt>
                <c:pt idx="17022">
                  <c:v>17.021999999999998</c:v>
                </c:pt>
                <c:pt idx="17023">
                  <c:v>17.023</c:v>
                </c:pt>
                <c:pt idx="17024">
                  <c:v>17.024000000000001</c:v>
                </c:pt>
                <c:pt idx="17025">
                  <c:v>17.024999999999999</c:v>
                </c:pt>
                <c:pt idx="17026">
                  <c:v>17.026</c:v>
                </c:pt>
                <c:pt idx="17027">
                  <c:v>17.027000000000001</c:v>
                </c:pt>
                <c:pt idx="17028">
                  <c:v>17.027999999999999</c:v>
                </c:pt>
                <c:pt idx="17029">
                  <c:v>17.029</c:v>
                </c:pt>
                <c:pt idx="17030">
                  <c:v>17.03</c:v>
                </c:pt>
                <c:pt idx="17031">
                  <c:v>17.030999999999999</c:v>
                </c:pt>
                <c:pt idx="17032">
                  <c:v>17.032</c:v>
                </c:pt>
                <c:pt idx="17033">
                  <c:v>17.033000000000001</c:v>
                </c:pt>
                <c:pt idx="17034">
                  <c:v>17.033999999999999</c:v>
                </c:pt>
                <c:pt idx="17035">
                  <c:v>17.035</c:v>
                </c:pt>
                <c:pt idx="17036">
                  <c:v>17.036000000000001</c:v>
                </c:pt>
                <c:pt idx="17037">
                  <c:v>17.036999999999999</c:v>
                </c:pt>
                <c:pt idx="17038">
                  <c:v>17.038</c:v>
                </c:pt>
                <c:pt idx="17039">
                  <c:v>17.039000000000001</c:v>
                </c:pt>
                <c:pt idx="17040">
                  <c:v>17.04</c:v>
                </c:pt>
                <c:pt idx="17041">
                  <c:v>17.041</c:v>
                </c:pt>
                <c:pt idx="17042">
                  <c:v>17.042000000000002</c:v>
                </c:pt>
                <c:pt idx="17043">
                  <c:v>17.042999999999999</c:v>
                </c:pt>
                <c:pt idx="17044">
                  <c:v>17.044</c:v>
                </c:pt>
                <c:pt idx="17045">
                  <c:v>17.045000000000002</c:v>
                </c:pt>
                <c:pt idx="17046">
                  <c:v>17.045999999999999</c:v>
                </c:pt>
                <c:pt idx="17047">
                  <c:v>17.047000000000001</c:v>
                </c:pt>
                <c:pt idx="17048">
                  <c:v>17.047999999999998</c:v>
                </c:pt>
                <c:pt idx="17049">
                  <c:v>17.048999999999999</c:v>
                </c:pt>
                <c:pt idx="17050">
                  <c:v>17.05</c:v>
                </c:pt>
                <c:pt idx="17051">
                  <c:v>17.050999999999998</c:v>
                </c:pt>
                <c:pt idx="17052">
                  <c:v>17.052</c:v>
                </c:pt>
                <c:pt idx="17053">
                  <c:v>17.053000000000001</c:v>
                </c:pt>
                <c:pt idx="17054">
                  <c:v>17.053999999999998</c:v>
                </c:pt>
                <c:pt idx="17055">
                  <c:v>17.055</c:v>
                </c:pt>
                <c:pt idx="17056" formatCode="General">
                  <c:v>17.056000000000001</c:v>
                </c:pt>
                <c:pt idx="17057" formatCode="General">
                  <c:v>17.056999999999999</c:v>
                </c:pt>
                <c:pt idx="17058" formatCode="General">
                  <c:v>17.058</c:v>
                </c:pt>
                <c:pt idx="17059" formatCode="General">
                  <c:v>17.059000000000001</c:v>
                </c:pt>
                <c:pt idx="17060" formatCode="General">
                  <c:v>17.059999999999999</c:v>
                </c:pt>
                <c:pt idx="17061" formatCode="General">
                  <c:v>17.061</c:v>
                </c:pt>
                <c:pt idx="17062" formatCode="General">
                  <c:v>17.062000000000001</c:v>
                </c:pt>
                <c:pt idx="17063" formatCode="General">
                  <c:v>17.062999999999999</c:v>
                </c:pt>
                <c:pt idx="17064" formatCode="General">
                  <c:v>17.064</c:v>
                </c:pt>
                <c:pt idx="17065" formatCode="General">
                  <c:v>17.065000000000001</c:v>
                </c:pt>
                <c:pt idx="17066" formatCode="General">
                  <c:v>17.065999999999999</c:v>
                </c:pt>
                <c:pt idx="17067" formatCode="General">
                  <c:v>17.067</c:v>
                </c:pt>
                <c:pt idx="17068" formatCode="General">
                  <c:v>17.068000000000001</c:v>
                </c:pt>
                <c:pt idx="17069" formatCode="General">
                  <c:v>17.068999999999999</c:v>
                </c:pt>
                <c:pt idx="17070" formatCode="General">
                  <c:v>17.07</c:v>
                </c:pt>
                <c:pt idx="17071" formatCode="General">
                  <c:v>17.071000000000002</c:v>
                </c:pt>
                <c:pt idx="17072" formatCode="General">
                  <c:v>17.071999999999999</c:v>
                </c:pt>
                <c:pt idx="17073" formatCode="General">
                  <c:v>17.073</c:v>
                </c:pt>
                <c:pt idx="17074" formatCode="General">
                  <c:v>17.074000000000002</c:v>
                </c:pt>
                <c:pt idx="17075" formatCode="General">
                  <c:v>17.074999999999999</c:v>
                </c:pt>
                <c:pt idx="17076" formatCode="General">
                  <c:v>17.076000000000001</c:v>
                </c:pt>
                <c:pt idx="17077" formatCode="General">
                  <c:v>17.077000000000002</c:v>
                </c:pt>
                <c:pt idx="17078" formatCode="General">
                  <c:v>17.077999999999999</c:v>
                </c:pt>
                <c:pt idx="17079" formatCode="General">
                  <c:v>17.079000000000001</c:v>
                </c:pt>
                <c:pt idx="17080" formatCode="General">
                  <c:v>17.079999999999998</c:v>
                </c:pt>
                <c:pt idx="17081" formatCode="General">
                  <c:v>17.081</c:v>
                </c:pt>
                <c:pt idx="17082" formatCode="General">
                  <c:v>17.082000000000001</c:v>
                </c:pt>
                <c:pt idx="17083" formatCode="General">
                  <c:v>17.082999999999998</c:v>
                </c:pt>
                <c:pt idx="17084" formatCode="General">
                  <c:v>17.084</c:v>
                </c:pt>
                <c:pt idx="17085" formatCode="General">
                  <c:v>17.085000000000001</c:v>
                </c:pt>
                <c:pt idx="17086" formatCode="General">
                  <c:v>17.085999999999999</c:v>
                </c:pt>
                <c:pt idx="17087" formatCode="General">
                  <c:v>17.087</c:v>
                </c:pt>
                <c:pt idx="17088" formatCode="General">
                  <c:v>17.088000000000001</c:v>
                </c:pt>
                <c:pt idx="17089" formatCode="General">
                  <c:v>17.088999999999999</c:v>
                </c:pt>
                <c:pt idx="17090" formatCode="General">
                  <c:v>17.09</c:v>
                </c:pt>
                <c:pt idx="17091" formatCode="General">
                  <c:v>17.091000000000001</c:v>
                </c:pt>
                <c:pt idx="17092" formatCode="General">
                  <c:v>17.091999999999999</c:v>
                </c:pt>
                <c:pt idx="17093" formatCode="General">
                  <c:v>17.093</c:v>
                </c:pt>
                <c:pt idx="17094" formatCode="General">
                  <c:v>17.094000000000001</c:v>
                </c:pt>
                <c:pt idx="17095" formatCode="General">
                  <c:v>17.094999999999999</c:v>
                </c:pt>
                <c:pt idx="17096" formatCode="General">
                  <c:v>17.096</c:v>
                </c:pt>
                <c:pt idx="17097" formatCode="General">
                  <c:v>17.097000000000001</c:v>
                </c:pt>
                <c:pt idx="17098" formatCode="General">
                  <c:v>17.097999999999999</c:v>
                </c:pt>
                <c:pt idx="17099" formatCode="General">
                  <c:v>17.099</c:v>
                </c:pt>
                <c:pt idx="17100" formatCode="General">
                  <c:v>17.100000000000001</c:v>
                </c:pt>
                <c:pt idx="17101" formatCode="General">
                  <c:v>17.100999999999999</c:v>
                </c:pt>
                <c:pt idx="17102" formatCode="General">
                  <c:v>17.102</c:v>
                </c:pt>
                <c:pt idx="17103" formatCode="General">
                  <c:v>17.103000000000002</c:v>
                </c:pt>
                <c:pt idx="17104" formatCode="General">
                  <c:v>17.103999999999999</c:v>
                </c:pt>
                <c:pt idx="17105" formatCode="General">
                  <c:v>17.105</c:v>
                </c:pt>
                <c:pt idx="17106" formatCode="General">
                  <c:v>17.106000000000002</c:v>
                </c:pt>
                <c:pt idx="17107" formatCode="General">
                  <c:v>17.106999999999999</c:v>
                </c:pt>
                <c:pt idx="17108" formatCode="General">
                  <c:v>17.108000000000001</c:v>
                </c:pt>
                <c:pt idx="17109" formatCode="General">
                  <c:v>17.109000000000002</c:v>
                </c:pt>
                <c:pt idx="17110" formatCode="General">
                  <c:v>17.11</c:v>
                </c:pt>
                <c:pt idx="17111" formatCode="General">
                  <c:v>17.111000000000001</c:v>
                </c:pt>
                <c:pt idx="17112" formatCode="General">
                  <c:v>17.111999999999998</c:v>
                </c:pt>
                <c:pt idx="17113" formatCode="General">
                  <c:v>17.113</c:v>
                </c:pt>
                <c:pt idx="17114" formatCode="General">
                  <c:v>17.114000000000001</c:v>
                </c:pt>
                <c:pt idx="17115" formatCode="General">
                  <c:v>17.114999999999998</c:v>
                </c:pt>
                <c:pt idx="17116" formatCode="General">
                  <c:v>17.116</c:v>
                </c:pt>
                <c:pt idx="17117" formatCode="General">
                  <c:v>17.117000000000001</c:v>
                </c:pt>
                <c:pt idx="17118" formatCode="General">
                  <c:v>17.117999999999999</c:v>
                </c:pt>
                <c:pt idx="17119" formatCode="General">
                  <c:v>17.119</c:v>
                </c:pt>
                <c:pt idx="17120" formatCode="General">
                  <c:v>17.12</c:v>
                </c:pt>
                <c:pt idx="17121" formatCode="General">
                  <c:v>17.120999999999999</c:v>
                </c:pt>
                <c:pt idx="17122" formatCode="General">
                  <c:v>17.122</c:v>
                </c:pt>
                <c:pt idx="17123" formatCode="General">
                  <c:v>17.123000000000001</c:v>
                </c:pt>
                <c:pt idx="17124" formatCode="General">
                  <c:v>17.123999999999999</c:v>
                </c:pt>
                <c:pt idx="17125" formatCode="General">
                  <c:v>17.125</c:v>
                </c:pt>
                <c:pt idx="17126" formatCode="General">
                  <c:v>17.126000000000001</c:v>
                </c:pt>
                <c:pt idx="17127" formatCode="General">
                  <c:v>17.126999999999999</c:v>
                </c:pt>
                <c:pt idx="17128" formatCode="General">
                  <c:v>17.128</c:v>
                </c:pt>
                <c:pt idx="17129" formatCode="General">
                  <c:v>17.129000000000001</c:v>
                </c:pt>
                <c:pt idx="17130" formatCode="General">
                  <c:v>17.13</c:v>
                </c:pt>
                <c:pt idx="17131" formatCode="General">
                  <c:v>17.131</c:v>
                </c:pt>
                <c:pt idx="17132" formatCode="General">
                  <c:v>17.132000000000001</c:v>
                </c:pt>
                <c:pt idx="17133" formatCode="General">
                  <c:v>17.132999999999999</c:v>
                </c:pt>
                <c:pt idx="17134" formatCode="General">
                  <c:v>17.134</c:v>
                </c:pt>
                <c:pt idx="17135" formatCode="General">
                  <c:v>17.135000000000002</c:v>
                </c:pt>
                <c:pt idx="17136" formatCode="General">
                  <c:v>17.135999999999999</c:v>
                </c:pt>
                <c:pt idx="17137" formatCode="General">
                  <c:v>17.137</c:v>
                </c:pt>
                <c:pt idx="17138" formatCode="General">
                  <c:v>17.138000000000002</c:v>
                </c:pt>
                <c:pt idx="17139" formatCode="General">
                  <c:v>17.138999999999999</c:v>
                </c:pt>
                <c:pt idx="17140" formatCode="General">
                  <c:v>17.14</c:v>
                </c:pt>
                <c:pt idx="17141" formatCode="General">
                  <c:v>17.140999999999998</c:v>
                </c:pt>
                <c:pt idx="17142" formatCode="General">
                  <c:v>17.141999999999999</c:v>
                </c:pt>
                <c:pt idx="17143" formatCode="General">
                  <c:v>17.143000000000001</c:v>
                </c:pt>
                <c:pt idx="17144" formatCode="General">
                  <c:v>17.143999999999998</c:v>
                </c:pt>
                <c:pt idx="17145" formatCode="General">
                  <c:v>17.145</c:v>
                </c:pt>
                <c:pt idx="17146" formatCode="General">
                  <c:v>17.146000000000001</c:v>
                </c:pt>
                <c:pt idx="17147" formatCode="General">
                  <c:v>17.146999999999998</c:v>
                </c:pt>
                <c:pt idx="17148" formatCode="General">
                  <c:v>17.148</c:v>
                </c:pt>
                <c:pt idx="17149" formatCode="General">
                  <c:v>17.149000000000001</c:v>
                </c:pt>
                <c:pt idx="17150" formatCode="General">
                  <c:v>17.149999999999999</c:v>
                </c:pt>
                <c:pt idx="17151" formatCode="General">
                  <c:v>17.151</c:v>
                </c:pt>
                <c:pt idx="17152" formatCode="General">
                  <c:v>17.152000000000001</c:v>
                </c:pt>
                <c:pt idx="17153" formatCode="General">
                  <c:v>17.152999999999999</c:v>
                </c:pt>
                <c:pt idx="17154" formatCode="General">
                  <c:v>17.154</c:v>
                </c:pt>
                <c:pt idx="17155" formatCode="General">
                  <c:v>17.155000000000001</c:v>
                </c:pt>
                <c:pt idx="17156" formatCode="General">
                  <c:v>17.155999999999999</c:v>
                </c:pt>
                <c:pt idx="17157" formatCode="General">
                  <c:v>17.157</c:v>
                </c:pt>
                <c:pt idx="17158" formatCode="General">
                  <c:v>17.158000000000001</c:v>
                </c:pt>
                <c:pt idx="17159" formatCode="General">
                  <c:v>17.158999999999999</c:v>
                </c:pt>
                <c:pt idx="17160" formatCode="General">
                  <c:v>17.16</c:v>
                </c:pt>
                <c:pt idx="17161" formatCode="General">
                  <c:v>17.161000000000001</c:v>
                </c:pt>
                <c:pt idx="17162" formatCode="General">
                  <c:v>17.161999999999999</c:v>
                </c:pt>
                <c:pt idx="17163" formatCode="General">
                  <c:v>17.163</c:v>
                </c:pt>
                <c:pt idx="17164" formatCode="General">
                  <c:v>17.164000000000001</c:v>
                </c:pt>
                <c:pt idx="17165" formatCode="General">
                  <c:v>17.164999999999999</c:v>
                </c:pt>
                <c:pt idx="17166" formatCode="General">
                  <c:v>17.166</c:v>
                </c:pt>
                <c:pt idx="17167" formatCode="General">
                  <c:v>17.167000000000002</c:v>
                </c:pt>
                <c:pt idx="17168" formatCode="General">
                  <c:v>17.167999999999999</c:v>
                </c:pt>
                <c:pt idx="17169" formatCode="General">
                  <c:v>17.169</c:v>
                </c:pt>
                <c:pt idx="17170" formatCode="General">
                  <c:v>17.170000000000002</c:v>
                </c:pt>
                <c:pt idx="17171" formatCode="General">
                  <c:v>17.170999999999999</c:v>
                </c:pt>
                <c:pt idx="17172" formatCode="General">
                  <c:v>17.172000000000001</c:v>
                </c:pt>
                <c:pt idx="17173" formatCode="General">
                  <c:v>17.172999999999998</c:v>
                </c:pt>
                <c:pt idx="17174" formatCode="General">
                  <c:v>17.173999999999999</c:v>
                </c:pt>
                <c:pt idx="17175" formatCode="General">
                  <c:v>17.175000000000001</c:v>
                </c:pt>
                <c:pt idx="17176" formatCode="General">
                  <c:v>17.175999999999998</c:v>
                </c:pt>
                <c:pt idx="17177" formatCode="General">
                  <c:v>17.177</c:v>
                </c:pt>
                <c:pt idx="17178" formatCode="General">
                  <c:v>17.178000000000001</c:v>
                </c:pt>
                <c:pt idx="17179" formatCode="General">
                  <c:v>17.178999999999998</c:v>
                </c:pt>
                <c:pt idx="17180" formatCode="General">
                  <c:v>17.18</c:v>
                </c:pt>
                <c:pt idx="17181" formatCode="General">
                  <c:v>17.181000000000001</c:v>
                </c:pt>
                <c:pt idx="17182" formatCode="General">
                  <c:v>17.181999999999999</c:v>
                </c:pt>
                <c:pt idx="17183" formatCode="General">
                  <c:v>17.183</c:v>
                </c:pt>
                <c:pt idx="17184" formatCode="General">
                  <c:v>17.184000000000001</c:v>
                </c:pt>
                <c:pt idx="17185" formatCode="General">
                  <c:v>17.184999999999999</c:v>
                </c:pt>
                <c:pt idx="17186" formatCode="General">
                  <c:v>17.186</c:v>
                </c:pt>
                <c:pt idx="17187" formatCode="General">
                  <c:v>17.187000000000001</c:v>
                </c:pt>
                <c:pt idx="17188" formatCode="General">
                  <c:v>17.187999999999999</c:v>
                </c:pt>
                <c:pt idx="17189" formatCode="General">
                  <c:v>17.189</c:v>
                </c:pt>
                <c:pt idx="17190" formatCode="General">
                  <c:v>17.190000000000001</c:v>
                </c:pt>
                <c:pt idx="17191" formatCode="General">
                  <c:v>17.190999999999999</c:v>
                </c:pt>
                <c:pt idx="17192" formatCode="General">
                  <c:v>17.192</c:v>
                </c:pt>
                <c:pt idx="17193" formatCode="General">
                  <c:v>17.193000000000001</c:v>
                </c:pt>
                <c:pt idx="17194" formatCode="General">
                  <c:v>17.193999999999999</c:v>
                </c:pt>
                <c:pt idx="17195" formatCode="General">
                  <c:v>17.195</c:v>
                </c:pt>
                <c:pt idx="17196" formatCode="General">
                  <c:v>17.196000000000002</c:v>
                </c:pt>
                <c:pt idx="17197" formatCode="General">
                  <c:v>17.196999999999999</c:v>
                </c:pt>
                <c:pt idx="17198" formatCode="General">
                  <c:v>17.198</c:v>
                </c:pt>
                <c:pt idx="17199" formatCode="General">
                  <c:v>17.199000000000002</c:v>
                </c:pt>
                <c:pt idx="17200" formatCode="General">
                  <c:v>17.2</c:v>
                </c:pt>
                <c:pt idx="17201" formatCode="General">
                  <c:v>17.201000000000001</c:v>
                </c:pt>
                <c:pt idx="17202" formatCode="General">
                  <c:v>17.202000000000002</c:v>
                </c:pt>
                <c:pt idx="17203" formatCode="General">
                  <c:v>17.202999999999999</c:v>
                </c:pt>
                <c:pt idx="17204" formatCode="General">
                  <c:v>17.204000000000001</c:v>
                </c:pt>
                <c:pt idx="17205" formatCode="General">
                  <c:v>17.204999999999998</c:v>
                </c:pt>
                <c:pt idx="17206" formatCode="General">
                  <c:v>17.206</c:v>
                </c:pt>
                <c:pt idx="17207" formatCode="General">
                  <c:v>17.207000000000001</c:v>
                </c:pt>
                <c:pt idx="17208" formatCode="General">
                  <c:v>17.207999999999998</c:v>
                </c:pt>
                <c:pt idx="17209" formatCode="General">
                  <c:v>17.209</c:v>
                </c:pt>
                <c:pt idx="17210" formatCode="General">
                  <c:v>17.21</c:v>
                </c:pt>
                <c:pt idx="17211" formatCode="General">
                  <c:v>17.210999999999999</c:v>
                </c:pt>
                <c:pt idx="17212" formatCode="General">
                  <c:v>17.212</c:v>
                </c:pt>
                <c:pt idx="17213" formatCode="General">
                  <c:v>17.213000000000001</c:v>
                </c:pt>
                <c:pt idx="17214" formatCode="General">
                  <c:v>17.213999999999999</c:v>
                </c:pt>
                <c:pt idx="17215" formatCode="General">
                  <c:v>17.215</c:v>
                </c:pt>
                <c:pt idx="17216" formatCode="General">
                  <c:v>17.216000000000001</c:v>
                </c:pt>
                <c:pt idx="17217" formatCode="General">
                  <c:v>17.216999999999999</c:v>
                </c:pt>
                <c:pt idx="17218" formatCode="General">
                  <c:v>17.218</c:v>
                </c:pt>
                <c:pt idx="17219" formatCode="General">
                  <c:v>17.219000000000001</c:v>
                </c:pt>
                <c:pt idx="17220" formatCode="General">
                  <c:v>17.22</c:v>
                </c:pt>
                <c:pt idx="17221" formatCode="General">
                  <c:v>17.221</c:v>
                </c:pt>
                <c:pt idx="17222" formatCode="General">
                  <c:v>17.222000000000001</c:v>
                </c:pt>
                <c:pt idx="17223" formatCode="General">
                  <c:v>17.222999999999999</c:v>
                </c:pt>
                <c:pt idx="17224" formatCode="General">
                  <c:v>17.224</c:v>
                </c:pt>
                <c:pt idx="17225" formatCode="General">
                  <c:v>17.225000000000001</c:v>
                </c:pt>
                <c:pt idx="17226" formatCode="General">
                  <c:v>17.225999999999999</c:v>
                </c:pt>
                <c:pt idx="17227" formatCode="General">
                  <c:v>17.227</c:v>
                </c:pt>
                <c:pt idx="17228" formatCode="General">
                  <c:v>17.228000000000002</c:v>
                </c:pt>
                <c:pt idx="17229" formatCode="General">
                  <c:v>17.228999999999999</c:v>
                </c:pt>
                <c:pt idx="17230" formatCode="General">
                  <c:v>17.23</c:v>
                </c:pt>
                <c:pt idx="17231" formatCode="General">
                  <c:v>17.231000000000002</c:v>
                </c:pt>
                <c:pt idx="17232" formatCode="General">
                  <c:v>17.231999999999999</c:v>
                </c:pt>
                <c:pt idx="17233" formatCode="General">
                  <c:v>17.233000000000001</c:v>
                </c:pt>
                <c:pt idx="17234" formatCode="General">
                  <c:v>17.234000000000002</c:v>
                </c:pt>
                <c:pt idx="17235" formatCode="General">
                  <c:v>17.234999999999999</c:v>
                </c:pt>
                <c:pt idx="17236" formatCode="General">
                  <c:v>17.236000000000001</c:v>
                </c:pt>
                <c:pt idx="17237" formatCode="General">
                  <c:v>17.236999999999998</c:v>
                </c:pt>
                <c:pt idx="17238" formatCode="General">
                  <c:v>17.238</c:v>
                </c:pt>
                <c:pt idx="17239" formatCode="General">
                  <c:v>17.239000000000001</c:v>
                </c:pt>
                <c:pt idx="17240" formatCode="General">
                  <c:v>17.239999999999998</c:v>
                </c:pt>
                <c:pt idx="17241" formatCode="General">
                  <c:v>17.241</c:v>
                </c:pt>
                <c:pt idx="17242" formatCode="General">
                  <c:v>17.242000000000001</c:v>
                </c:pt>
                <c:pt idx="17243" formatCode="General">
                  <c:v>17.242999999999999</c:v>
                </c:pt>
                <c:pt idx="17244" formatCode="General">
                  <c:v>17.244</c:v>
                </c:pt>
                <c:pt idx="17245" formatCode="General">
                  <c:v>17.245000000000001</c:v>
                </c:pt>
                <c:pt idx="17246" formatCode="General">
                  <c:v>17.245999999999999</c:v>
                </c:pt>
                <c:pt idx="17247" formatCode="General">
                  <c:v>17.247</c:v>
                </c:pt>
                <c:pt idx="17248" formatCode="General">
                  <c:v>17.248000000000001</c:v>
                </c:pt>
                <c:pt idx="17249" formatCode="General">
                  <c:v>17.248999999999999</c:v>
                </c:pt>
                <c:pt idx="17250" formatCode="General">
                  <c:v>17.25</c:v>
                </c:pt>
                <c:pt idx="17251" formatCode="General">
                  <c:v>17.251000000000001</c:v>
                </c:pt>
                <c:pt idx="17252" formatCode="General">
                  <c:v>17.251999999999999</c:v>
                </c:pt>
                <c:pt idx="17253" formatCode="General">
                  <c:v>17.253</c:v>
                </c:pt>
                <c:pt idx="17254" formatCode="General">
                  <c:v>17.254000000000001</c:v>
                </c:pt>
                <c:pt idx="17255" formatCode="General">
                  <c:v>17.254999999999999</c:v>
                </c:pt>
                <c:pt idx="17256" formatCode="General">
                  <c:v>17.256</c:v>
                </c:pt>
                <c:pt idx="17257" formatCode="General">
                  <c:v>17.257000000000001</c:v>
                </c:pt>
                <c:pt idx="17258" formatCode="General">
                  <c:v>17.257999999999999</c:v>
                </c:pt>
                <c:pt idx="17259" formatCode="General">
                  <c:v>17.259</c:v>
                </c:pt>
                <c:pt idx="17260" formatCode="General">
                  <c:v>17.260000000000002</c:v>
                </c:pt>
                <c:pt idx="17261" formatCode="General">
                  <c:v>17.260999999999999</c:v>
                </c:pt>
                <c:pt idx="17262" formatCode="General">
                  <c:v>17.262</c:v>
                </c:pt>
                <c:pt idx="17263" formatCode="General">
                  <c:v>17.263000000000002</c:v>
                </c:pt>
                <c:pt idx="17264" formatCode="General">
                  <c:v>17.263999999999999</c:v>
                </c:pt>
                <c:pt idx="17265" formatCode="General">
                  <c:v>17.265000000000001</c:v>
                </c:pt>
                <c:pt idx="17266" formatCode="General">
                  <c:v>17.265999999999998</c:v>
                </c:pt>
                <c:pt idx="17267" formatCode="General">
                  <c:v>17.266999999999999</c:v>
                </c:pt>
                <c:pt idx="17268" formatCode="General">
                  <c:v>17.268000000000001</c:v>
                </c:pt>
                <c:pt idx="17269" formatCode="General">
                  <c:v>17.268999999999998</c:v>
                </c:pt>
                <c:pt idx="17270" formatCode="General">
                  <c:v>17.27</c:v>
                </c:pt>
                <c:pt idx="17271" formatCode="General">
                  <c:v>17.271000000000001</c:v>
                </c:pt>
                <c:pt idx="17272" formatCode="General">
                  <c:v>17.271999999999998</c:v>
                </c:pt>
                <c:pt idx="17273" formatCode="General">
                  <c:v>17.273</c:v>
                </c:pt>
                <c:pt idx="17274" formatCode="General">
                  <c:v>17.274000000000001</c:v>
                </c:pt>
                <c:pt idx="17275" formatCode="General">
                  <c:v>17.274999999999999</c:v>
                </c:pt>
                <c:pt idx="17276" formatCode="General">
                  <c:v>17.276</c:v>
                </c:pt>
                <c:pt idx="17277" formatCode="General">
                  <c:v>17.277000000000001</c:v>
                </c:pt>
                <c:pt idx="17278" formatCode="General">
                  <c:v>17.277999999999999</c:v>
                </c:pt>
                <c:pt idx="17279" formatCode="General">
                  <c:v>17.279</c:v>
                </c:pt>
                <c:pt idx="17280" formatCode="General">
                  <c:v>17.28</c:v>
                </c:pt>
                <c:pt idx="17281" formatCode="General">
                  <c:v>17.280999999999999</c:v>
                </c:pt>
                <c:pt idx="17282" formatCode="General">
                  <c:v>17.282</c:v>
                </c:pt>
                <c:pt idx="17283" formatCode="General">
                  <c:v>17.283000000000001</c:v>
                </c:pt>
                <c:pt idx="17284" formatCode="General">
                  <c:v>17.283999999999999</c:v>
                </c:pt>
                <c:pt idx="17285" formatCode="General">
                  <c:v>17.285</c:v>
                </c:pt>
                <c:pt idx="17286" formatCode="General">
                  <c:v>17.286000000000001</c:v>
                </c:pt>
                <c:pt idx="17287" formatCode="General">
                  <c:v>17.286999999999999</c:v>
                </c:pt>
                <c:pt idx="17288" formatCode="General">
                  <c:v>17.288</c:v>
                </c:pt>
                <c:pt idx="17289" formatCode="General">
                  <c:v>17.289000000000001</c:v>
                </c:pt>
                <c:pt idx="17290" formatCode="General">
                  <c:v>17.29</c:v>
                </c:pt>
                <c:pt idx="17291" formatCode="General">
                  <c:v>17.291</c:v>
                </c:pt>
                <c:pt idx="17292" formatCode="General">
                  <c:v>17.292000000000002</c:v>
                </c:pt>
                <c:pt idx="17293" formatCode="General">
                  <c:v>17.292999999999999</c:v>
                </c:pt>
                <c:pt idx="17294" formatCode="General">
                  <c:v>17.294</c:v>
                </c:pt>
                <c:pt idx="17295" formatCode="General">
                  <c:v>17.295000000000002</c:v>
                </c:pt>
                <c:pt idx="17296" formatCode="General">
                  <c:v>17.295999999999999</c:v>
                </c:pt>
                <c:pt idx="17297" formatCode="General">
                  <c:v>17.297000000000001</c:v>
                </c:pt>
                <c:pt idx="17298" formatCode="General">
                  <c:v>17.297999999999998</c:v>
                </c:pt>
                <c:pt idx="17299" formatCode="General">
                  <c:v>17.298999999999999</c:v>
                </c:pt>
                <c:pt idx="17300" formatCode="General">
                  <c:v>17.3</c:v>
                </c:pt>
                <c:pt idx="17301" formatCode="General">
                  <c:v>17.300999999999998</c:v>
                </c:pt>
                <c:pt idx="17302" formatCode="General">
                  <c:v>17.302</c:v>
                </c:pt>
                <c:pt idx="17303" formatCode="General">
                  <c:v>17.303000000000001</c:v>
                </c:pt>
                <c:pt idx="17304" formatCode="General">
                  <c:v>17.303999999999998</c:v>
                </c:pt>
                <c:pt idx="17305" formatCode="General">
                  <c:v>17.305</c:v>
                </c:pt>
                <c:pt idx="17306" formatCode="General">
                  <c:v>17.306000000000001</c:v>
                </c:pt>
                <c:pt idx="17307" formatCode="General">
                  <c:v>17.306999999999999</c:v>
                </c:pt>
                <c:pt idx="17308" formatCode="General">
                  <c:v>17.308</c:v>
                </c:pt>
                <c:pt idx="17309" formatCode="General">
                  <c:v>17.309000000000001</c:v>
                </c:pt>
                <c:pt idx="17310" formatCode="General">
                  <c:v>17.309999999999999</c:v>
                </c:pt>
                <c:pt idx="17311" formatCode="General">
                  <c:v>17.311</c:v>
                </c:pt>
                <c:pt idx="17312" formatCode="General">
                  <c:v>17.312000000000001</c:v>
                </c:pt>
                <c:pt idx="17313" formatCode="General">
                  <c:v>17.312999999999999</c:v>
                </c:pt>
                <c:pt idx="17314" formatCode="General">
                  <c:v>17.314</c:v>
                </c:pt>
                <c:pt idx="17315" formatCode="General">
                  <c:v>17.315000000000001</c:v>
                </c:pt>
                <c:pt idx="17316" formatCode="General">
                  <c:v>17.315999999999999</c:v>
                </c:pt>
                <c:pt idx="17317" formatCode="General">
                  <c:v>17.317</c:v>
                </c:pt>
                <c:pt idx="17318" formatCode="General">
                  <c:v>17.318000000000001</c:v>
                </c:pt>
                <c:pt idx="17319" formatCode="General">
                  <c:v>17.318999999999999</c:v>
                </c:pt>
                <c:pt idx="17320" formatCode="General">
                  <c:v>17.32</c:v>
                </c:pt>
                <c:pt idx="17321" formatCode="General">
                  <c:v>17.321000000000002</c:v>
                </c:pt>
                <c:pt idx="17322" formatCode="General">
                  <c:v>17.321999999999999</c:v>
                </c:pt>
                <c:pt idx="17323" formatCode="General">
                  <c:v>17.323</c:v>
                </c:pt>
                <c:pt idx="17324" formatCode="General">
                  <c:v>17.324000000000002</c:v>
                </c:pt>
                <c:pt idx="17325" formatCode="General">
                  <c:v>17.324999999999999</c:v>
                </c:pt>
                <c:pt idx="17326" formatCode="General">
                  <c:v>17.326000000000001</c:v>
                </c:pt>
                <c:pt idx="17327" formatCode="General">
                  <c:v>17.327000000000002</c:v>
                </c:pt>
                <c:pt idx="17328" formatCode="General">
                  <c:v>17.327999999999999</c:v>
                </c:pt>
                <c:pt idx="17329" formatCode="General">
                  <c:v>17.329000000000001</c:v>
                </c:pt>
                <c:pt idx="17330" formatCode="General">
                  <c:v>17.329999999999998</c:v>
                </c:pt>
                <c:pt idx="17331" formatCode="General">
                  <c:v>17.331</c:v>
                </c:pt>
                <c:pt idx="17332" formatCode="General">
                  <c:v>17.332000000000001</c:v>
                </c:pt>
                <c:pt idx="17333" formatCode="General">
                  <c:v>17.332999999999998</c:v>
                </c:pt>
                <c:pt idx="17334" formatCode="General">
                  <c:v>17.334</c:v>
                </c:pt>
                <c:pt idx="17335" formatCode="General">
                  <c:v>17.335000000000001</c:v>
                </c:pt>
                <c:pt idx="17336" formatCode="General">
                  <c:v>17.335999999999999</c:v>
                </c:pt>
                <c:pt idx="17337" formatCode="General">
                  <c:v>17.337</c:v>
                </c:pt>
                <c:pt idx="17338" formatCode="General">
                  <c:v>17.338000000000001</c:v>
                </c:pt>
                <c:pt idx="17339" formatCode="General">
                  <c:v>17.338999999999999</c:v>
                </c:pt>
                <c:pt idx="17340" formatCode="General">
                  <c:v>17.34</c:v>
                </c:pt>
                <c:pt idx="17341" formatCode="General">
                  <c:v>17.341000000000001</c:v>
                </c:pt>
                <c:pt idx="17342" formatCode="General">
                  <c:v>17.341999999999999</c:v>
                </c:pt>
                <c:pt idx="17343" formatCode="General">
                  <c:v>17.343</c:v>
                </c:pt>
                <c:pt idx="17344" formatCode="General">
                  <c:v>17.344000000000001</c:v>
                </c:pt>
                <c:pt idx="17345" formatCode="General">
                  <c:v>17.344999999999999</c:v>
                </c:pt>
                <c:pt idx="17346" formatCode="General">
                  <c:v>17.346</c:v>
                </c:pt>
                <c:pt idx="17347" formatCode="General">
                  <c:v>17.347000000000001</c:v>
                </c:pt>
                <c:pt idx="17348" formatCode="General">
                  <c:v>17.347999999999999</c:v>
                </c:pt>
                <c:pt idx="17349" formatCode="General">
                  <c:v>17.349</c:v>
                </c:pt>
                <c:pt idx="17350" formatCode="General">
                  <c:v>17.350000000000001</c:v>
                </c:pt>
                <c:pt idx="17351" formatCode="General">
                  <c:v>17.350999999999999</c:v>
                </c:pt>
                <c:pt idx="17352" formatCode="General">
                  <c:v>17.352</c:v>
                </c:pt>
                <c:pt idx="17353" formatCode="General">
                  <c:v>17.353000000000002</c:v>
                </c:pt>
                <c:pt idx="17354" formatCode="General">
                  <c:v>17.353999999999999</c:v>
                </c:pt>
                <c:pt idx="17355" formatCode="General">
                  <c:v>17.355</c:v>
                </c:pt>
                <c:pt idx="17356" formatCode="General">
                  <c:v>17.356000000000002</c:v>
                </c:pt>
                <c:pt idx="17357" formatCode="General">
                  <c:v>17.356999999999999</c:v>
                </c:pt>
                <c:pt idx="17358" formatCode="General">
                  <c:v>17.358000000000001</c:v>
                </c:pt>
                <c:pt idx="17359" formatCode="General">
                  <c:v>17.359000000000002</c:v>
                </c:pt>
                <c:pt idx="17360" formatCode="General">
                  <c:v>17.36</c:v>
                </c:pt>
                <c:pt idx="17361" formatCode="General">
                  <c:v>17.361000000000001</c:v>
                </c:pt>
                <c:pt idx="17362" formatCode="General">
                  <c:v>17.361999999999998</c:v>
                </c:pt>
                <c:pt idx="17363" formatCode="General">
                  <c:v>17.363</c:v>
                </c:pt>
                <c:pt idx="17364" formatCode="General">
                  <c:v>17.364000000000001</c:v>
                </c:pt>
                <c:pt idx="17365" formatCode="General">
                  <c:v>17.364999999999998</c:v>
                </c:pt>
                <c:pt idx="17366" formatCode="General">
                  <c:v>17.366</c:v>
                </c:pt>
                <c:pt idx="17367" formatCode="General">
                  <c:v>17.367000000000001</c:v>
                </c:pt>
                <c:pt idx="17368" formatCode="General">
                  <c:v>17.367999999999999</c:v>
                </c:pt>
                <c:pt idx="17369" formatCode="General">
                  <c:v>17.369</c:v>
                </c:pt>
                <c:pt idx="17370" formatCode="General">
                  <c:v>17.37</c:v>
                </c:pt>
                <c:pt idx="17371" formatCode="General">
                  <c:v>17.370999999999999</c:v>
                </c:pt>
                <c:pt idx="17372" formatCode="General">
                  <c:v>17.372</c:v>
                </c:pt>
                <c:pt idx="17373" formatCode="General">
                  <c:v>17.373000000000001</c:v>
                </c:pt>
                <c:pt idx="17374" formatCode="General">
                  <c:v>17.373999999999999</c:v>
                </c:pt>
                <c:pt idx="17375" formatCode="General">
                  <c:v>17.375</c:v>
                </c:pt>
                <c:pt idx="17376" formatCode="General">
                  <c:v>17.376000000000001</c:v>
                </c:pt>
                <c:pt idx="17377" formatCode="General">
                  <c:v>17.376999999999999</c:v>
                </c:pt>
                <c:pt idx="17378" formatCode="General">
                  <c:v>17.378</c:v>
                </c:pt>
                <c:pt idx="17379" formatCode="General">
                  <c:v>17.379000000000001</c:v>
                </c:pt>
                <c:pt idx="17380" formatCode="General">
                  <c:v>17.38</c:v>
                </c:pt>
                <c:pt idx="17381" formatCode="General">
                  <c:v>17.381</c:v>
                </c:pt>
                <c:pt idx="17382" formatCode="General">
                  <c:v>17.382000000000001</c:v>
                </c:pt>
                <c:pt idx="17383" formatCode="General">
                  <c:v>17.382999999999999</c:v>
                </c:pt>
                <c:pt idx="17384" formatCode="General">
                  <c:v>17.384</c:v>
                </c:pt>
                <c:pt idx="17385" formatCode="General">
                  <c:v>17.385000000000002</c:v>
                </c:pt>
                <c:pt idx="17386" formatCode="General">
                  <c:v>17.385999999999999</c:v>
                </c:pt>
                <c:pt idx="17387" formatCode="General">
                  <c:v>17.387</c:v>
                </c:pt>
                <c:pt idx="17388" formatCode="General">
                  <c:v>17.388000000000002</c:v>
                </c:pt>
                <c:pt idx="17389" formatCode="General">
                  <c:v>17.388999999999999</c:v>
                </c:pt>
                <c:pt idx="17390" formatCode="General">
                  <c:v>17.39</c:v>
                </c:pt>
                <c:pt idx="17391" formatCode="General">
                  <c:v>17.390999999999998</c:v>
                </c:pt>
                <c:pt idx="17392" formatCode="General">
                  <c:v>17.391999999999999</c:v>
                </c:pt>
                <c:pt idx="17393" formatCode="General">
                  <c:v>17.393000000000001</c:v>
                </c:pt>
                <c:pt idx="17394" formatCode="General">
                  <c:v>17.393999999999998</c:v>
                </c:pt>
                <c:pt idx="17395" formatCode="General">
                  <c:v>17.395</c:v>
                </c:pt>
                <c:pt idx="17396" formatCode="General">
                  <c:v>17.396000000000001</c:v>
                </c:pt>
                <c:pt idx="17397" formatCode="General">
                  <c:v>17.396999999999998</c:v>
                </c:pt>
                <c:pt idx="17398" formatCode="General">
                  <c:v>17.398</c:v>
                </c:pt>
                <c:pt idx="17399" formatCode="General">
                  <c:v>17.399000000000001</c:v>
                </c:pt>
                <c:pt idx="17400" formatCode="General">
                  <c:v>17.399999999999999</c:v>
                </c:pt>
                <c:pt idx="17401" formatCode="General">
                  <c:v>17.401</c:v>
                </c:pt>
                <c:pt idx="17402" formatCode="General">
                  <c:v>17.402000000000001</c:v>
                </c:pt>
                <c:pt idx="17403" formatCode="General">
                  <c:v>17.402999999999999</c:v>
                </c:pt>
                <c:pt idx="17404" formatCode="General">
                  <c:v>17.404</c:v>
                </c:pt>
                <c:pt idx="17405" formatCode="General">
                  <c:v>17.405000000000001</c:v>
                </c:pt>
                <c:pt idx="17406" formatCode="General">
                  <c:v>17.405999999999999</c:v>
                </c:pt>
                <c:pt idx="17407" formatCode="General">
                  <c:v>17.407</c:v>
                </c:pt>
                <c:pt idx="17408" formatCode="General">
                  <c:v>17.408000000000001</c:v>
                </c:pt>
                <c:pt idx="17409" formatCode="General">
                  <c:v>17.408999999999999</c:v>
                </c:pt>
                <c:pt idx="17410" formatCode="General">
                  <c:v>17.41</c:v>
                </c:pt>
                <c:pt idx="17411" formatCode="General">
                  <c:v>17.411000000000001</c:v>
                </c:pt>
                <c:pt idx="17412" formatCode="General">
                  <c:v>17.411999999999999</c:v>
                </c:pt>
                <c:pt idx="17413" formatCode="General">
                  <c:v>17.413</c:v>
                </c:pt>
                <c:pt idx="17414" formatCode="General">
                  <c:v>17.414000000000001</c:v>
                </c:pt>
                <c:pt idx="17415" formatCode="General">
                  <c:v>17.414999999999999</c:v>
                </c:pt>
                <c:pt idx="17416" formatCode="General">
                  <c:v>17.416</c:v>
                </c:pt>
                <c:pt idx="17417" formatCode="General">
                  <c:v>17.417000000000002</c:v>
                </c:pt>
                <c:pt idx="17418" formatCode="General">
                  <c:v>17.417999999999999</c:v>
                </c:pt>
                <c:pt idx="17419" formatCode="General">
                  <c:v>17.419</c:v>
                </c:pt>
                <c:pt idx="17420" formatCode="General">
                  <c:v>17.420000000000002</c:v>
                </c:pt>
                <c:pt idx="17421" formatCode="General">
                  <c:v>17.420999999999999</c:v>
                </c:pt>
                <c:pt idx="17422" formatCode="General">
                  <c:v>17.422000000000001</c:v>
                </c:pt>
                <c:pt idx="17423" formatCode="General">
                  <c:v>17.422999999999998</c:v>
                </c:pt>
                <c:pt idx="17424" formatCode="General">
                  <c:v>17.423999999999999</c:v>
                </c:pt>
                <c:pt idx="17425" formatCode="General">
                  <c:v>17.425000000000001</c:v>
                </c:pt>
                <c:pt idx="17426" formatCode="General">
                  <c:v>17.425999999999998</c:v>
                </c:pt>
                <c:pt idx="17427" formatCode="General">
                  <c:v>17.427</c:v>
                </c:pt>
                <c:pt idx="17428" formatCode="General">
                  <c:v>17.428000000000001</c:v>
                </c:pt>
                <c:pt idx="17429" formatCode="General">
                  <c:v>17.428999999999998</c:v>
                </c:pt>
                <c:pt idx="17430" formatCode="General">
                  <c:v>17.43</c:v>
                </c:pt>
                <c:pt idx="17431" formatCode="General">
                  <c:v>17.431000000000001</c:v>
                </c:pt>
                <c:pt idx="17432" formatCode="General">
                  <c:v>17.431999999999999</c:v>
                </c:pt>
                <c:pt idx="17433" formatCode="General">
                  <c:v>17.433</c:v>
                </c:pt>
                <c:pt idx="17434" formatCode="General">
                  <c:v>17.434000000000001</c:v>
                </c:pt>
                <c:pt idx="17435" formatCode="General">
                  <c:v>17.434999999999999</c:v>
                </c:pt>
                <c:pt idx="17436" formatCode="General">
                  <c:v>17.436</c:v>
                </c:pt>
                <c:pt idx="17437" formatCode="General">
                  <c:v>17.437000000000001</c:v>
                </c:pt>
                <c:pt idx="17438" formatCode="General">
                  <c:v>17.437999999999999</c:v>
                </c:pt>
                <c:pt idx="17439" formatCode="General">
                  <c:v>17.439</c:v>
                </c:pt>
                <c:pt idx="17440" formatCode="General">
                  <c:v>17.440000000000001</c:v>
                </c:pt>
                <c:pt idx="17441" formatCode="General">
                  <c:v>17.440999999999999</c:v>
                </c:pt>
                <c:pt idx="17442" formatCode="General">
                  <c:v>17.442</c:v>
                </c:pt>
                <c:pt idx="17443" formatCode="General">
                  <c:v>17.443000000000001</c:v>
                </c:pt>
                <c:pt idx="17444" formatCode="General">
                  <c:v>17.443999999999999</c:v>
                </c:pt>
                <c:pt idx="17445" formatCode="General">
                  <c:v>17.445</c:v>
                </c:pt>
                <c:pt idx="17446" formatCode="General">
                  <c:v>17.446000000000002</c:v>
                </c:pt>
                <c:pt idx="17447" formatCode="General">
                  <c:v>17.446999999999999</c:v>
                </c:pt>
                <c:pt idx="17448" formatCode="General">
                  <c:v>17.448</c:v>
                </c:pt>
                <c:pt idx="17449" formatCode="General">
                  <c:v>17.449000000000002</c:v>
                </c:pt>
                <c:pt idx="17450" formatCode="General">
                  <c:v>17.45</c:v>
                </c:pt>
                <c:pt idx="17451" formatCode="General">
                  <c:v>17.451000000000001</c:v>
                </c:pt>
                <c:pt idx="17452" formatCode="General">
                  <c:v>17.452000000000002</c:v>
                </c:pt>
                <c:pt idx="17453" formatCode="General">
                  <c:v>17.452999999999999</c:v>
                </c:pt>
                <c:pt idx="17454" formatCode="General">
                  <c:v>17.454000000000001</c:v>
                </c:pt>
                <c:pt idx="17455" formatCode="General">
                  <c:v>17.454999999999998</c:v>
                </c:pt>
                <c:pt idx="17456" formatCode="General">
                  <c:v>17.456</c:v>
                </c:pt>
                <c:pt idx="17457" formatCode="General">
                  <c:v>17.457000000000001</c:v>
                </c:pt>
                <c:pt idx="17458" formatCode="General">
                  <c:v>17.457999999999998</c:v>
                </c:pt>
                <c:pt idx="17459" formatCode="General">
                  <c:v>17.459</c:v>
                </c:pt>
                <c:pt idx="17460" formatCode="General">
                  <c:v>17.46</c:v>
                </c:pt>
                <c:pt idx="17461" formatCode="General">
                  <c:v>17.460999999999999</c:v>
                </c:pt>
                <c:pt idx="17462" formatCode="General">
                  <c:v>17.462</c:v>
                </c:pt>
                <c:pt idx="17463" formatCode="General">
                  <c:v>17.463000000000001</c:v>
                </c:pt>
                <c:pt idx="17464" formatCode="General">
                  <c:v>17.463999999999999</c:v>
                </c:pt>
                <c:pt idx="17465" formatCode="General">
                  <c:v>17.465</c:v>
                </c:pt>
                <c:pt idx="17466" formatCode="General">
                  <c:v>17.466000000000001</c:v>
                </c:pt>
                <c:pt idx="17467" formatCode="General">
                  <c:v>17.466999999999999</c:v>
                </c:pt>
                <c:pt idx="17468" formatCode="General">
                  <c:v>17.468</c:v>
                </c:pt>
                <c:pt idx="17469" formatCode="General">
                  <c:v>17.469000000000001</c:v>
                </c:pt>
                <c:pt idx="17470" formatCode="General">
                  <c:v>17.47</c:v>
                </c:pt>
                <c:pt idx="17471" formatCode="General">
                  <c:v>17.471</c:v>
                </c:pt>
                <c:pt idx="17472" formatCode="General">
                  <c:v>17.472000000000001</c:v>
                </c:pt>
                <c:pt idx="17473" formatCode="General">
                  <c:v>17.472999999999999</c:v>
                </c:pt>
                <c:pt idx="17474" formatCode="General">
                  <c:v>17.474</c:v>
                </c:pt>
                <c:pt idx="17475" formatCode="General">
                  <c:v>17.475000000000001</c:v>
                </c:pt>
                <c:pt idx="17476" formatCode="General">
                  <c:v>17.475999999999999</c:v>
                </c:pt>
                <c:pt idx="17477" formatCode="General">
                  <c:v>17.477</c:v>
                </c:pt>
                <c:pt idx="17478" formatCode="General">
                  <c:v>17.478000000000002</c:v>
                </c:pt>
                <c:pt idx="17479" formatCode="General">
                  <c:v>17.478999999999999</c:v>
                </c:pt>
                <c:pt idx="17480" formatCode="General">
                  <c:v>17.48</c:v>
                </c:pt>
                <c:pt idx="17481" formatCode="General">
                  <c:v>17.481000000000002</c:v>
                </c:pt>
                <c:pt idx="17482" formatCode="General">
                  <c:v>17.481999999999999</c:v>
                </c:pt>
                <c:pt idx="17483" formatCode="General">
                  <c:v>17.483000000000001</c:v>
                </c:pt>
                <c:pt idx="17484" formatCode="General">
                  <c:v>17.484000000000002</c:v>
                </c:pt>
                <c:pt idx="17485" formatCode="General">
                  <c:v>17.484999999999999</c:v>
                </c:pt>
                <c:pt idx="17486" formatCode="General">
                  <c:v>17.486000000000001</c:v>
                </c:pt>
                <c:pt idx="17487" formatCode="General">
                  <c:v>17.486999999999998</c:v>
                </c:pt>
                <c:pt idx="17488" formatCode="General">
                  <c:v>17.488</c:v>
                </c:pt>
                <c:pt idx="17489" formatCode="General">
                  <c:v>17.489000000000001</c:v>
                </c:pt>
                <c:pt idx="17490" formatCode="General">
                  <c:v>17.489999999999998</c:v>
                </c:pt>
                <c:pt idx="17491" formatCode="General">
                  <c:v>17.491</c:v>
                </c:pt>
                <c:pt idx="17492" formatCode="General">
                  <c:v>17.492000000000001</c:v>
                </c:pt>
                <c:pt idx="17493" formatCode="General">
                  <c:v>17.492999999999999</c:v>
                </c:pt>
                <c:pt idx="17494" formatCode="General">
                  <c:v>17.494</c:v>
                </c:pt>
                <c:pt idx="17495" formatCode="General">
                  <c:v>17.495000000000001</c:v>
                </c:pt>
                <c:pt idx="17496" formatCode="General">
                  <c:v>17.495999999999999</c:v>
                </c:pt>
                <c:pt idx="17497" formatCode="General">
                  <c:v>17.497</c:v>
                </c:pt>
                <c:pt idx="17498" formatCode="General">
                  <c:v>17.498000000000001</c:v>
                </c:pt>
                <c:pt idx="17499" formatCode="General">
                  <c:v>17.498999999999999</c:v>
                </c:pt>
                <c:pt idx="17500" formatCode="General">
                  <c:v>17.5</c:v>
                </c:pt>
                <c:pt idx="17501" formatCode="General">
                  <c:v>17.501000000000001</c:v>
                </c:pt>
                <c:pt idx="17502" formatCode="General">
                  <c:v>17.501999999999999</c:v>
                </c:pt>
                <c:pt idx="17503" formatCode="General">
                  <c:v>17.503</c:v>
                </c:pt>
                <c:pt idx="17504" formatCode="General">
                  <c:v>17.504000000000001</c:v>
                </c:pt>
                <c:pt idx="17505" formatCode="General">
                  <c:v>17.504999999999999</c:v>
                </c:pt>
                <c:pt idx="17506" formatCode="General">
                  <c:v>17.506</c:v>
                </c:pt>
                <c:pt idx="17507" formatCode="General">
                  <c:v>17.507000000000001</c:v>
                </c:pt>
                <c:pt idx="17508" formatCode="General">
                  <c:v>17.507999999999999</c:v>
                </c:pt>
                <c:pt idx="17509" formatCode="General">
                  <c:v>17.509</c:v>
                </c:pt>
                <c:pt idx="17510" formatCode="General">
                  <c:v>17.510000000000002</c:v>
                </c:pt>
                <c:pt idx="17511" formatCode="General">
                  <c:v>17.510999999999999</c:v>
                </c:pt>
                <c:pt idx="17512" formatCode="General">
                  <c:v>17.512</c:v>
                </c:pt>
                <c:pt idx="17513" formatCode="General">
                  <c:v>17.513000000000002</c:v>
                </c:pt>
                <c:pt idx="17514" formatCode="General">
                  <c:v>17.513999999999999</c:v>
                </c:pt>
                <c:pt idx="17515" formatCode="General">
                  <c:v>17.515000000000001</c:v>
                </c:pt>
                <c:pt idx="17516" formatCode="General">
                  <c:v>17.515999999999998</c:v>
                </c:pt>
                <c:pt idx="17517" formatCode="General">
                  <c:v>17.516999999999999</c:v>
                </c:pt>
                <c:pt idx="17518" formatCode="General">
                  <c:v>17.518000000000001</c:v>
                </c:pt>
                <c:pt idx="17519" formatCode="General">
                  <c:v>17.518999999999998</c:v>
                </c:pt>
                <c:pt idx="17520" formatCode="General">
                  <c:v>17.52</c:v>
                </c:pt>
                <c:pt idx="17521" formatCode="General">
                  <c:v>17.521000000000001</c:v>
                </c:pt>
                <c:pt idx="17522" formatCode="General">
                  <c:v>17.521999999999998</c:v>
                </c:pt>
                <c:pt idx="17523" formatCode="General">
                  <c:v>17.523</c:v>
                </c:pt>
                <c:pt idx="17524" formatCode="General">
                  <c:v>17.524000000000001</c:v>
                </c:pt>
                <c:pt idx="17525" formatCode="General">
                  <c:v>17.524999999999999</c:v>
                </c:pt>
                <c:pt idx="17526" formatCode="General">
                  <c:v>17.526</c:v>
                </c:pt>
                <c:pt idx="17527" formatCode="General">
                  <c:v>17.527000000000001</c:v>
                </c:pt>
                <c:pt idx="17528" formatCode="General">
                  <c:v>17.527999999999999</c:v>
                </c:pt>
                <c:pt idx="17529" formatCode="General">
                  <c:v>17.529</c:v>
                </c:pt>
                <c:pt idx="17530" formatCode="General">
                  <c:v>17.53</c:v>
                </c:pt>
                <c:pt idx="17531" formatCode="General">
                  <c:v>17.530999999999999</c:v>
                </c:pt>
                <c:pt idx="17532" formatCode="General">
                  <c:v>17.532</c:v>
                </c:pt>
                <c:pt idx="17533" formatCode="General">
                  <c:v>17.533000000000001</c:v>
                </c:pt>
                <c:pt idx="17534" formatCode="General">
                  <c:v>17.533999999999999</c:v>
                </c:pt>
                <c:pt idx="17535" formatCode="General">
                  <c:v>17.535</c:v>
                </c:pt>
                <c:pt idx="17536" formatCode="General">
                  <c:v>17.536000000000001</c:v>
                </c:pt>
                <c:pt idx="17537" formatCode="General">
                  <c:v>17.536999999999999</c:v>
                </c:pt>
                <c:pt idx="17538" formatCode="General">
                  <c:v>17.538</c:v>
                </c:pt>
                <c:pt idx="17539" formatCode="General">
                  <c:v>17.539000000000001</c:v>
                </c:pt>
                <c:pt idx="17540" formatCode="General">
                  <c:v>17.54</c:v>
                </c:pt>
                <c:pt idx="17541" formatCode="General">
                  <c:v>17.541</c:v>
                </c:pt>
                <c:pt idx="17542" formatCode="General">
                  <c:v>17.542000000000002</c:v>
                </c:pt>
                <c:pt idx="17543" formatCode="General">
                  <c:v>17.542999999999999</c:v>
                </c:pt>
                <c:pt idx="17544" formatCode="General">
                  <c:v>17.544</c:v>
                </c:pt>
                <c:pt idx="17545" formatCode="General">
                  <c:v>17.545000000000002</c:v>
                </c:pt>
                <c:pt idx="17546" formatCode="General">
                  <c:v>17.545999999999999</c:v>
                </c:pt>
                <c:pt idx="17547" formatCode="General">
                  <c:v>17.547000000000001</c:v>
                </c:pt>
                <c:pt idx="17548" formatCode="General">
                  <c:v>17.547999999999998</c:v>
                </c:pt>
                <c:pt idx="17549" formatCode="General">
                  <c:v>17.548999999999999</c:v>
                </c:pt>
                <c:pt idx="17550" formatCode="General">
                  <c:v>17.55</c:v>
                </c:pt>
                <c:pt idx="17551" formatCode="General">
                  <c:v>17.550999999999998</c:v>
                </c:pt>
                <c:pt idx="17552" formatCode="General">
                  <c:v>17.552</c:v>
                </c:pt>
                <c:pt idx="17553" formatCode="General">
                  <c:v>17.553000000000001</c:v>
                </c:pt>
                <c:pt idx="17554" formatCode="General">
                  <c:v>17.553999999999998</c:v>
                </c:pt>
                <c:pt idx="17555" formatCode="General">
                  <c:v>17.555</c:v>
                </c:pt>
                <c:pt idx="17556" formatCode="General">
                  <c:v>17.556000000000001</c:v>
                </c:pt>
                <c:pt idx="17557" formatCode="General">
                  <c:v>17.556999999999999</c:v>
                </c:pt>
                <c:pt idx="17558" formatCode="General">
                  <c:v>17.558</c:v>
                </c:pt>
                <c:pt idx="17559" formatCode="General">
                  <c:v>17.559000000000001</c:v>
                </c:pt>
                <c:pt idx="17560" formatCode="General">
                  <c:v>17.559999999999999</c:v>
                </c:pt>
                <c:pt idx="17561" formatCode="General">
                  <c:v>17.561</c:v>
                </c:pt>
                <c:pt idx="17562" formatCode="General">
                  <c:v>17.562000000000001</c:v>
                </c:pt>
                <c:pt idx="17563" formatCode="General">
                  <c:v>17.562999999999999</c:v>
                </c:pt>
                <c:pt idx="17564" formatCode="General">
                  <c:v>17.564</c:v>
                </c:pt>
                <c:pt idx="17565" formatCode="General">
                  <c:v>17.565000000000001</c:v>
                </c:pt>
                <c:pt idx="17566" formatCode="General">
                  <c:v>17.565999999999999</c:v>
                </c:pt>
                <c:pt idx="17567" formatCode="General">
                  <c:v>17.567</c:v>
                </c:pt>
                <c:pt idx="17568" formatCode="General">
                  <c:v>17.568000000000001</c:v>
                </c:pt>
                <c:pt idx="17569" formatCode="General">
                  <c:v>17.568999999999999</c:v>
                </c:pt>
                <c:pt idx="17570" formatCode="General">
                  <c:v>17.57</c:v>
                </c:pt>
                <c:pt idx="17571" formatCode="General">
                  <c:v>17.571000000000002</c:v>
                </c:pt>
                <c:pt idx="17572" formatCode="General">
                  <c:v>17.571999999999999</c:v>
                </c:pt>
                <c:pt idx="17573" formatCode="General">
                  <c:v>17.573</c:v>
                </c:pt>
                <c:pt idx="17574" formatCode="General">
                  <c:v>17.574000000000002</c:v>
                </c:pt>
                <c:pt idx="17575" formatCode="General">
                  <c:v>17.574999999999999</c:v>
                </c:pt>
                <c:pt idx="17576" formatCode="General">
                  <c:v>17.576000000000001</c:v>
                </c:pt>
                <c:pt idx="17577" formatCode="General">
                  <c:v>17.577000000000002</c:v>
                </c:pt>
                <c:pt idx="17578" formatCode="General">
                  <c:v>17.577999999999999</c:v>
                </c:pt>
                <c:pt idx="17579" formatCode="General">
                  <c:v>17.579000000000001</c:v>
                </c:pt>
                <c:pt idx="17580" formatCode="General">
                  <c:v>17.579999999999998</c:v>
                </c:pt>
                <c:pt idx="17581" formatCode="General">
                  <c:v>17.581</c:v>
                </c:pt>
                <c:pt idx="17582" formatCode="General">
                  <c:v>17.582000000000001</c:v>
                </c:pt>
                <c:pt idx="17583" formatCode="General">
                  <c:v>17.582999999999998</c:v>
                </c:pt>
                <c:pt idx="17584" formatCode="General">
                  <c:v>17.584</c:v>
                </c:pt>
                <c:pt idx="17585" formatCode="General">
                  <c:v>17.585000000000001</c:v>
                </c:pt>
                <c:pt idx="17586" formatCode="General">
                  <c:v>17.585999999999999</c:v>
                </c:pt>
                <c:pt idx="17587" formatCode="General">
                  <c:v>17.587</c:v>
                </c:pt>
                <c:pt idx="17588" formatCode="General">
                  <c:v>17.588000000000001</c:v>
                </c:pt>
                <c:pt idx="17589" formatCode="General">
                  <c:v>17.588999999999999</c:v>
                </c:pt>
                <c:pt idx="17590" formatCode="General">
                  <c:v>17.59</c:v>
                </c:pt>
                <c:pt idx="17591" formatCode="General">
                  <c:v>17.591000000000001</c:v>
                </c:pt>
                <c:pt idx="17592" formatCode="General">
                  <c:v>17.591999999999999</c:v>
                </c:pt>
                <c:pt idx="17593" formatCode="General">
                  <c:v>17.593</c:v>
                </c:pt>
                <c:pt idx="17594" formatCode="General">
                  <c:v>17.594000000000001</c:v>
                </c:pt>
                <c:pt idx="17595" formatCode="General">
                  <c:v>17.594999999999999</c:v>
                </c:pt>
                <c:pt idx="17596" formatCode="General">
                  <c:v>17.596</c:v>
                </c:pt>
                <c:pt idx="17597" formatCode="General">
                  <c:v>17.597000000000001</c:v>
                </c:pt>
                <c:pt idx="17598" formatCode="General">
                  <c:v>17.597999999999999</c:v>
                </c:pt>
                <c:pt idx="17599" formatCode="General">
                  <c:v>17.599</c:v>
                </c:pt>
                <c:pt idx="17600" formatCode="General">
                  <c:v>17.600000000000001</c:v>
                </c:pt>
                <c:pt idx="17601" formatCode="General">
                  <c:v>17.600999999999999</c:v>
                </c:pt>
                <c:pt idx="17602" formatCode="General">
                  <c:v>17.602</c:v>
                </c:pt>
                <c:pt idx="17603" formatCode="General">
                  <c:v>17.603000000000002</c:v>
                </c:pt>
                <c:pt idx="17604" formatCode="General">
                  <c:v>17.603999999999999</c:v>
                </c:pt>
                <c:pt idx="17605" formatCode="General">
                  <c:v>17.605</c:v>
                </c:pt>
                <c:pt idx="17606" formatCode="General">
                  <c:v>17.606000000000002</c:v>
                </c:pt>
                <c:pt idx="17607" formatCode="General">
                  <c:v>17.606999999999999</c:v>
                </c:pt>
                <c:pt idx="17608" formatCode="General">
                  <c:v>17.608000000000001</c:v>
                </c:pt>
                <c:pt idx="17609" formatCode="General">
                  <c:v>17.609000000000002</c:v>
                </c:pt>
                <c:pt idx="17610" formatCode="General">
                  <c:v>17.61</c:v>
                </c:pt>
                <c:pt idx="17611" formatCode="General">
                  <c:v>17.611000000000001</c:v>
                </c:pt>
                <c:pt idx="17612" formatCode="General">
                  <c:v>17.611999999999998</c:v>
                </c:pt>
                <c:pt idx="17613" formatCode="General">
                  <c:v>17.613</c:v>
                </c:pt>
                <c:pt idx="17614" formatCode="General">
                  <c:v>17.614000000000001</c:v>
                </c:pt>
                <c:pt idx="17615" formatCode="General">
                  <c:v>17.614999999999998</c:v>
                </c:pt>
                <c:pt idx="17616" formatCode="General">
                  <c:v>17.616</c:v>
                </c:pt>
                <c:pt idx="17617" formatCode="General">
                  <c:v>17.617000000000001</c:v>
                </c:pt>
                <c:pt idx="17618" formatCode="General">
                  <c:v>17.617999999999999</c:v>
                </c:pt>
                <c:pt idx="17619" formatCode="General">
                  <c:v>17.619</c:v>
                </c:pt>
                <c:pt idx="17620" formatCode="General">
                  <c:v>17.62</c:v>
                </c:pt>
                <c:pt idx="17621" formatCode="General">
                  <c:v>17.620999999999999</c:v>
                </c:pt>
                <c:pt idx="17622" formatCode="General">
                  <c:v>17.622</c:v>
                </c:pt>
                <c:pt idx="17623" formatCode="General">
                  <c:v>17.623000000000001</c:v>
                </c:pt>
                <c:pt idx="17624" formatCode="General">
                  <c:v>17.623999999999999</c:v>
                </c:pt>
                <c:pt idx="17625" formatCode="General">
                  <c:v>17.625</c:v>
                </c:pt>
                <c:pt idx="17626" formatCode="General">
                  <c:v>17.626000000000001</c:v>
                </c:pt>
                <c:pt idx="17627" formatCode="General">
                  <c:v>17.626999999999999</c:v>
                </c:pt>
                <c:pt idx="17628" formatCode="General">
                  <c:v>17.628</c:v>
                </c:pt>
                <c:pt idx="17629" formatCode="General">
                  <c:v>17.629000000000001</c:v>
                </c:pt>
                <c:pt idx="17630" formatCode="General">
                  <c:v>17.63</c:v>
                </c:pt>
                <c:pt idx="17631" formatCode="General">
                  <c:v>17.631</c:v>
                </c:pt>
                <c:pt idx="17632" formatCode="General">
                  <c:v>17.632000000000001</c:v>
                </c:pt>
                <c:pt idx="17633" formatCode="General">
                  <c:v>17.632999999999999</c:v>
                </c:pt>
                <c:pt idx="17634" formatCode="General">
                  <c:v>17.634</c:v>
                </c:pt>
                <c:pt idx="17635" formatCode="General">
                  <c:v>17.635000000000002</c:v>
                </c:pt>
                <c:pt idx="17636" formatCode="General">
                  <c:v>17.635999999999999</c:v>
                </c:pt>
                <c:pt idx="17637" formatCode="General">
                  <c:v>17.637</c:v>
                </c:pt>
                <c:pt idx="17638" formatCode="General">
                  <c:v>17.638000000000002</c:v>
                </c:pt>
                <c:pt idx="17639" formatCode="General">
                  <c:v>17.638999999999999</c:v>
                </c:pt>
                <c:pt idx="17640" formatCode="General">
                  <c:v>17.64</c:v>
                </c:pt>
                <c:pt idx="17641" formatCode="General">
                  <c:v>17.640999999999998</c:v>
                </c:pt>
                <c:pt idx="17642" formatCode="General">
                  <c:v>17.641999999999999</c:v>
                </c:pt>
                <c:pt idx="17643" formatCode="General">
                  <c:v>17.643000000000001</c:v>
                </c:pt>
                <c:pt idx="17644" formatCode="General">
                  <c:v>17.643999999999998</c:v>
                </c:pt>
                <c:pt idx="17645" formatCode="General">
                  <c:v>17.645</c:v>
                </c:pt>
                <c:pt idx="17646" formatCode="General">
                  <c:v>17.646000000000001</c:v>
                </c:pt>
                <c:pt idx="17647" formatCode="General">
                  <c:v>17.646999999999998</c:v>
                </c:pt>
                <c:pt idx="17648" formatCode="General">
                  <c:v>17.648</c:v>
                </c:pt>
                <c:pt idx="17649" formatCode="General">
                  <c:v>17.649000000000001</c:v>
                </c:pt>
                <c:pt idx="17650" formatCode="General">
                  <c:v>17.649999999999999</c:v>
                </c:pt>
                <c:pt idx="17651" formatCode="General">
                  <c:v>17.651</c:v>
                </c:pt>
                <c:pt idx="17652" formatCode="General">
                  <c:v>17.652000000000001</c:v>
                </c:pt>
                <c:pt idx="17653" formatCode="General">
                  <c:v>17.652999999999999</c:v>
                </c:pt>
                <c:pt idx="17654" formatCode="General">
                  <c:v>17.654</c:v>
                </c:pt>
                <c:pt idx="17655" formatCode="General">
                  <c:v>17.655000000000001</c:v>
                </c:pt>
                <c:pt idx="17656" formatCode="General">
                  <c:v>17.655999999999999</c:v>
                </c:pt>
                <c:pt idx="17657" formatCode="General">
                  <c:v>17.657</c:v>
                </c:pt>
                <c:pt idx="17658" formatCode="General">
                  <c:v>17.658000000000001</c:v>
                </c:pt>
                <c:pt idx="17659" formatCode="General">
                  <c:v>17.658999999999999</c:v>
                </c:pt>
                <c:pt idx="17660" formatCode="General">
                  <c:v>17.66</c:v>
                </c:pt>
                <c:pt idx="17661" formatCode="General">
                  <c:v>17.661000000000001</c:v>
                </c:pt>
                <c:pt idx="17662" formatCode="General">
                  <c:v>17.661999999999999</c:v>
                </c:pt>
                <c:pt idx="17663" formatCode="General">
                  <c:v>17.663</c:v>
                </c:pt>
                <c:pt idx="17664" formatCode="General">
                  <c:v>17.664000000000001</c:v>
                </c:pt>
                <c:pt idx="17665" formatCode="General">
                  <c:v>17.664999999999999</c:v>
                </c:pt>
                <c:pt idx="17666" formatCode="General">
                  <c:v>17.666</c:v>
                </c:pt>
                <c:pt idx="17667" formatCode="General">
                  <c:v>17.667000000000002</c:v>
                </c:pt>
                <c:pt idx="17668" formatCode="General">
                  <c:v>17.667999999999999</c:v>
                </c:pt>
                <c:pt idx="17669" formatCode="General">
                  <c:v>17.669</c:v>
                </c:pt>
                <c:pt idx="17670" formatCode="General">
                  <c:v>17.670000000000002</c:v>
                </c:pt>
                <c:pt idx="17671" formatCode="General">
                  <c:v>17.670999999999999</c:v>
                </c:pt>
                <c:pt idx="17672" formatCode="General">
                  <c:v>17.672000000000001</c:v>
                </c:pt>
                <c:pt idx="17673" formatCode="General">
                  <c:v>17.672999999999998</c:v>
                </c:pt>
                <c:pt idx="17674" formatCode="General">
                  <c:v>17.673999999999999</c:v>
                </c:pt>
                <c:pt idx="17675" formatCode="General">
                  <c:v>17.675000000000001</c:v>
                </c:pt>
                <c:pt idx="17676" formatCode="General">
                  <c:v>17.675999999999998</c:v>
                </c:pt>
                <c:pt idx="17677" formatCode="General">
                  <c:v>17.677</c:v>
                </c:pt>
                <c:pt idx="17678" formatCode="General">
                  <c:v>17.678000000000001</c:v>
                </c:pt>
                <c:pt idx="17679" formatCode="General">
                  <c:v>17.678999999999998</c:v>
                </c:pt>
                <c:pt idx="17680" formatCode="General">
                  <c:v>17.68</c:v>
                </c:pt>
                <c:pt idx="17681" formatCode="General">
                  <c:v>17.681000000000001</c:v>
                </c:pt>
                <c:pt idx="17682" formatCode="General">
                  <c:v>17.681999999999999</c:v>
                </c:pt>
                <c:pt idx="17683" formatCode="General">
                  <c:v>17.683</c:v>
                </c:pt>
                <c:pt idx="17684" formatCode="General">
                  <c:v>17.684000000000001</c:v>
                </c:pt>
                <c:pt idx="17685" formatCode="General">
                  <c:v>17.684999999999999</c:v>
                </c:pt>
                <c:pt idx="17686" formatCode="General">
                  <c:v>17.686</c:v>
                </c:pt>
                <c:pt idx="17687" formatCode="General">
                  <c:v>17.687000000000001</c:v>
                </c:pt>
                <c:pt idx="17688" formatCode="General">
                  <c:v>17.687999999999999</c:v>
                </c:pt>
                <c:pt idx="17689" formatCode="General">
                  <c:v>17.689</c:v>
                </c:pt>
                <c:pt idx="17690" formatCode="General">
                  <c:v>17.690000000000001</c:v>
                </c:pt>
                <c:pt idx="17691" formatCode="General">
                  <c:v>17.690999999999999</c:v>
                </c:pt>
                <c:pt idx="17692" formatCode="General">
                  <c:v>17.692</c:v>
                </c:pt>
                <c:pt idx="17693" formatCode="General">
                  <c:v>17.693000000000001</c:v>
                </c:pt>
                <c:pt idx="17694" formatCode="General">
                  <c:v>17.693999999999999</c:v>
                </c:pt>
                <c:pt idx="17695" formatCode="General">
                  <c:v>17.695</c:v>
                </c:pt>
                <c:pt idx="17696" formatCode="General">
                  <c:v>17.696000000000002</c:v>
                </c:pt>
                <c:pt idx="17697" formatCode="General">
                  <c:v>17.696999999999999</c:v>
                </c:pt>
                <c:pt idx="17698" formatCode="General">
                  <c:v>17.698</c:v>
                </c:pt>
                <c:pt idx="17699" formatCode="General">
                  <c:v>17.699000000000002</c:v>
                </c:pt>
                <c:pt idx="17700" formatCode="General">
                  <c:v>17.7</c:v>
                </c:pt>
                <c:pt idx="17701" formatCode="General">
                  <c:v>17.701000000000001</c:v>
                </c:pt>
                <c:pt idx="17702" formatCode="General">
                  <c:v>17.702000000000002</c:v>
                </c:pt>
                <c:pt idx="17703" formatCode="General">
                  <c:v>17.702999999999999</c:v>
                </c:pt>
                <c:pt idx="17704" formatCode="General">
                  <c:v>17.704000000000001</c:v>
                </c:pt>
                <c:pt idx="17705" formatCode="General">
                  <c:v>17.704999999999998</c:v>
                </c:pt>
                <c:pt idx="17706" formatCode="General">
                  <c:v>17.706</c:v>
                </c:pt>
                <c:pt idx="17707" formatCode="General">
                  <c:v>17.707000000000001</c:v>
                </c:pt>
                <c:pt idx="17708" formatCode="General">
                  <c:v>17.707999999999998</c:v>
                </c:pt>
                <c:pt idx="17709" formatCode="General">
                  <c:v>17.709</c:v>
                </c:pt>
                <c:pt idx="17710" formatCode="General">
                  <c:v>17.71</c:v>
                </c:pt>
                <c:pt idx="17711" formatCode="General">
                  <c:v>17.710999999999999</c:v>
                </c:pt>
                <c:pt idx="17712" formatCode="General">
                  <c:v>17.712</c:v>
                </c:pt>
                <c:pt idx="17713" formatCode="General">
                  <c:v>17.713000000000001</c:v>
                </c:pt>
                <c:pt idx="17714" formatCode="General">
                  <c:v>17.713999999999999</c:v>
                </c:pt>
                <c:pt idx="17715" formatCode="General">
                  <c:v>17.715</c:v>
                </c:pt>
                <c:pt idx="17716" formatCode="General">
                  <c:v>17.716000000000001</c:v>
                </c:pt>
                <c:pt idx="17717" formatCode="General">
                  <c:v>17.716999999999999</c:v>
                </c:pt>
                <c:pt idx="17718" formatCode="General">
                  <c:v>17.718</c:v>
                </c:pt>
                <c:pt idx="17719" formatCode="General">
                  <c:v>17.719000000000001</c:v>
                </c:pt>
                <c:pt idx="17720" formatCode="General">
                  <c:v>17.72</c:v>
                </c:pt>
                <c:pt idx="17721" formatCode="General">
                  <c:v>17.721</c:v>
                </c:pt>
                <c:pt idx="17722" formatCode="General">
                  <c:v>17.722000000000001</c:v>
                </c:pt>
                <c:pt idx="17723" formatCode="General">
                  <c:v>17.722999999999999</c:v>
                </c:pt>
                <c:pt idx="17724" formatCode="General">
                  <c:v>17.724</c:v>
                </c:pt>
                <c:pt idx="17725" formatCode="General">
                  <c:v>17.725000000000001</c:v>
                </c:pt>
                <c:pt idx="17726" formatCode="General">
                  <c:v>17.725999999999999</c:v>
                </c:pt>
                <c:pt idx="17727" formatCode="General">
                  <c:v>17.727</c:v>
                </c:pt>
                <c:pt idx="17728" formatCode="General">
                  <c:v>17.728000000000002</c:v>
                </c:pt>
                <c:pt idx="17729" formatCode="General">
                  <c:v>17.728999999999999</c:v>
                </c:pt>
                <c:pt idx="17730" formatCode="General">
                  <c:v>17.73</c:v>
                </c:pt>
                <c:pt idx="17731" formatCode="General">
                  <c:v>17.731000000000002</c:v>
                </c:pt>
                <c:pt idx="17732" formatCode="General">
                  <c:v>17.731999999999999</c:v>
                </c:pt>
                <c:pt idx="17733" formatCode="General">
                  <c:v>17.733000000000001</c:v>
                </c:pt>
                <c:pt idx="17734" formatCode="General">
                  <c:v>17.734000000000002</c:v>
                </c:pt>
                <c:pt idx="17735" formatCode="General">
                  <c:v>17.734999999999999</c:v>
                </c:pt>
                <c:pt idx="17736" formatCode="General">
                  <c:v>17.736000000000001</c:v>
                </c:pt>
                <c:pt idx="17737" formatCode="General">
                  <c:v>17.736999999999998</c:v>
                </c:pt>
                <c:pt idx="17738" formatCode="General">
                  <c:v>17.738</c:v>
                </c:pt>
                <c:pt idx="17739" formatCode="General">
                  <c:v>17.739000000000001</c:v>
                </c:pt>
                <c:pt idx="17740" formatCode="General">
                  <c:v>17.739999999999998</c:v>
                </c:pt>
                <c:pt idx="17741" formatCode="General">
                  <c:v>17.741</c:v>
                </c:pt>
                <c:pt idx="17742" formatCode="General">
                  <c:v>17.742000000000001</c:v>
                </c:pt>
                <c:pt idx="17743" formatCode="General">
                  <c:v>17.742999999999999</c:v>
                </c:pt>
                <c:pt idx="17744" formatCode="General">
                  <c:v>17.744</c:v>
                </c:pt>
                <c:pt idx="17745" formatCode="General">
                  <c:v>17.745000000000001</c:v>
                </c:pt>
                <c:pt idx="17746" formatCode="General">
                  <c:v>17.745999999999999</c:v>
                </c:pt>
                <c:pt idx="17747" formatCode="General">
                  <c:v>17.747</c:v>
                </c:pt>
                <c:pt idx="17748" formatCode="General">
                  <c:v>17.748000000000001</c:v>
                </c:pt>
                <c:pt idx="17749" formatCode="General">
                  <c:v>17.748999999999999</c:v>
                </c:pt>
                <c:pt idx="17750" formatCode="General">
                  <c:v>17.75</c:v>
                </c:pt>
                <c:pt idx="17751" formatCode="General">
                  <c:v>17.751000000000001</c:v>
                </c:pt>
                <c:pt idx="17752" formatCode="General">
                  <c:v>17.751999999999999</c:v>
                </c:pt>
                <c:pt idx="17753" formatCode="General">
                  <c:v>17.753</c:v>
                </c:pt>
                <c:pt idx="17754" formatCode="General">
                  <c:v>17.754000000000001</c:v>
                </c:pt>
                <c:pt idx="17755" formatCode="General">
                  <c:v>17.754999999999999</c:v>
                </c:pt>
                <c:pt idx="17756" formatCode="General">
                  <c:v>17.756</c:v>
                </c:pt>
                <c:pt idx="17757" formatCode="General">
                  <c:v>17.757000000000001</c:v>
                </c:pt>
                <c:pt idx="17758" formatCode="General">
                  <c:v>17.757999999999999</c:v>
                </c:pt>
                <c:pt idx="17759" formatCode="General">
                  <c:v>17.759</c:v>
                </c:pt>
                <c:pt idx="17760" formatCode="General">
                  <c:v>17.760000000000002</c:v>
                </c:pt>
                <c:pt idx="17761" formatCode="General">
                  <c:v>17.760999999999999</c:v>
                </c:pt>
                <c:pt idx="17762" formatCode="General">
                  <c:v>17.762</c:v>
                </c:pt>
                <c:pt idx="17763" formatCode="General">
                  <c:v>17.763000000000002</c:v>
                </c:pt>
                <c:pt idx="17764" formatCode="General">
                  <c:v>17.763999999999999</c:v>
                </c:pt>
                <c:pt idx="17765" formatCode="General">
                  <c:v>17.765000000000001</c:v>
                </c:pt>
                <c:pt idx="17766" formatCode="General">
                  <c:v>17.765999999999998</c:v>
                </c:pt>
                <c:pt idx="17767" formatCode="General">
                  <c:v>17.766999999999999</c:v>
                </c:pt>
                <c:pt idx="17768" formatCode="General">
                  <c:v>17.768000000000001</c:v>
                </c:pt>
                <c:pt idx="17769" formatCode="General">
                  <c:v>17.768999999999998</c:v>
                </c:pt>
                <c:pt idx="17770" formatCode="General">
                  <c:v>17.77</c:v>
                </c:pt>
                <c:pt idx="17771" formatCode="General">
                  <c:v>17.771000000000001</c:v>
                </c:pt>
                <c:pt idx="17772" formatCode="General">
                  <c:v>17.771999999999998</c:v>
                </c:pt>
                <c:pt idx="17773" formatCode="General">
                  <c:v>17.773</c:v>
                </c:pt>
                <c:pt idx="17774" formatCode="General">
                  <c:v>17.774000000000001</c:v>
                </c:pt>
                <c:pt idx="17775" formatCode="General">
                  <c:v>17.774999999999999</c:v>
                </c:pt>
                <c:pt idx="17776" formatCode="General">
                  <c:v>17.776</c:v>
                </c:pt>
                <c:pt idx="17777" formatCode="General">
                  <c:v>17.777000000000001</c:v>
                </c:pt>
                <c:pt idx="17778" formatCode="General">
                  <c:v>17.777999999999999</c:v>
                </c:pt>
                <c:pt idx="17779" formatCode="General">
                  <c:v>17.779</c:v>
                </c:pt>
                <c:pt idx="17780" formatCode="General">
                  <c:v>17.78</c:v>
                </c:pt>
                <c:pt idx="17781" formatCode="General">
                  <c:v>17.780999999999999</c:v>
                </c:pt>
                <c:pt idx="17782" formatCode="General">
                  <c:v>17.782</c:v>
                </c:pt>
                <c:pt idx="17783" formatCode="General">
                  <c:v>17.783000000000001</c:v>
                </c:pt>
                <c:pt idx="17784" formatCode="General">
                  <c:v>17.783999999999999</c:v>
                </c:pt>
                <c:pt idx="17785" formatCode="General">
                  <c:v>17.785</c:v>
                </c:pt>
                <c:pt idx="17786" formatCode="General">
                  <c:v>17.786000000000001</c:v>
                </c:pt>
                <c:pt idx="17787" formatCode="General">
                  <c:v>17.786999999999999</c:v>
                </c:pt>
                <c:pt idx="17788" formatCode="General">
                  <c:v>17.788</c:v>
                </c:pt>
                <c:pt idx="17789" formatCode="General">
                  <c:v>17.789000000000001</c:v>
                </c:pt>
                <c:pt idx="17790" formatCode="General">
                  <c:v>17.79</c:v>
                </c:pt>
                <c:pt idx="17791" formatCode="General">
                  <c:v>17.791</c:v>
                </c:pt>
                <c:pt idx="17792" formatCode="General">
                  <c:v>17.792000000000002</c:v>
                </c:pt>
                <c:pt idx="17793" formatCode="General">
                  <c:v>17.792999999999999</c:v>
                </c:pt>
                <c:pt idx="17794" formatCode="General">
                  <c:v>17.794</c:v>
                </c:pt>
                <c:pt idx="17795" formatCode="General">
                  <c:v>17.795000000000002</c:v>
                </c:pt>
                <c:pt idx="17796" formatCode="General">
                  <c:v>17.795999999999999</c:v>
                </c:pt>
                <c:pt idx="17797" formatCode="General">
                  <c:v>17.797000000000001</c:v>
                </c:pt>
                <c:pt idx="17798" formatCode="General">
                  <c:v>17.797999999999998</c:v>
                </c:pt>
                <c:pt idx="17799" formatCode="General">
                  <c:v>17.798999999999999</c:v>
                </c:pt>
                <c:pt idx="17800" formatCode="General">
                  <c:v>17.8</c:v>
                </c:pt>
                <c:pt idx="17801" formatCode="General">
                  <c:v>17.800999999999998</c:v>
                </c:pt>
                <c:pt idx="17802" formatCode="General">
                  <c:v>17.802</c:v>
                </c:pt>
                <c:pt idx="17803" formatCode="General">
                  <c:v>17.803000000000001</c:v>
                </c:pt>
                <c:pt idx="17804" formatCode="General">
                  <c:v>17.803999999999998</c:v>
                </c:pt>
                <c:pt idx="17805" formatCode="General">
                  <c:v>17.805</c:v>
                </c:pt>
                <c:pt idx="17806" formatCode="General">
                  <c:v>17.806000000000001</c:v>
                </c:pt>
                <c:pt idx="17807" formatCode="General">
                  <c:v>17.806999999999999</c:v>
                </c:pt>
                <c:pt idx="17808" formatCode="General">
                  <c:v>17.808</c:v>
                </c:pt>
                <c:pt idx="17809" formatCode="General">
                  <c:v>17.809000000000001</c:v>
                </c:pt>
                <c:pt idx="17810" formatCode="General">
                  <c:v>17.809999999999999</c:v>
                </c:pt>
                <c:pt idx="17811" formatCode="General">
                  <c:v>17.811</c:v>
                </c:pt>
                <c:pt idx="17812" formatCode="General">
                  <c:v>17.812000000000001</c:v>
                </c:pt>
                <c:pt idx="17813" formatCode="General">
                  <c:v>17.812999999999999</c:v>
                </c:pt>
                <c:pt idx="17814" formatCode="General">
                  <c:v>17.814</c:v>
                </c:pt>
                <c:pt idx="17815" formatCode="General">
                  <c:v>17.815000000000001</c:v>
                </c:pt>
                <c:pt idx="17816" formatCode="General">
                  <c:v>17.815999999999999</c:v>
                </c:pt>
                <c:pt idx="17817" formatCode="General">
                  <c:v>17.817</c:v>
                </c:pt>
                <c:pt idx="17818" formatCode="General">
                  <c:v>17.818000000000001</c:v>
                </c:pt>
                <c:pt idx="17819" formatCode="General">
                  <c:v>17.818999999999999</c:v>
                </c:pt>
                <c:pt idx="17820" formatCode="General">
                  <c:v>17.82</c:v>
                </c:pt>
                <c:pt idx="17821" formatCode="General">
                  <c:v>17.821000000000002</c:v>
                </c:pt>
                <c:pt idx="17822" formatCode="General">
                  <c:v>17.821999999999999</c:v>
                </c:pt>
                <c:pt idx="17823" formatCode="General">
                  <c:v>17.823</c:v>
                </c:pt>
                <c:pt idx="17824" formatCode="General">
                  <c:v>17.824000000000002</c:v>
                </c:pt>
                <c:pt idx="17825" formatCode="General">
                  <c:v>17.824999999999999</c:v>
                </c:pt>
                <c:pt idx="17826" formatCode="General">
                  <c:v>17.826000000000001</c:v>
                </c:pt>
                <c:pt idx="17827" formatCode="General">
                  <c:v>17.827000000000002</c:v>
                </c:pt>
                <c:pt idx="17828" formatCode="General">
                  <c:v>17.827999999999999</c:v>
                </c:pt>
                <c:pt idx="17829" formatCode="General">
                  <c:v>17.829000000000001</c:v>
                </c:pt>
                <c:pt idx="17830" formatCode="General">
                  <c:v>17.829999999999998</c:v>
                </c:pt>
                <c:pt idx="17831" formatCode="General">
                  <c:v>17.831</c:v>
                </c:pt>
                <c:pt idx="17832" formatCode="General">
                  <c:v>17.832000000000001</c:v>
                </c:pt>
                <c:pt idx="17833" formatCode="General">
                  <c:v>17.832999999999998</c:v>
                </c:pt>
                <c:pt idx="17834" formatCode="General">
                  <c:v>17.834</c:v>
                </c:pt>
                <c:pt idx="17835" formatCode="General">
                  <c:v>17.835000000000001</c:v>
                </c:pt>
                <c:pt idx="17836" formatCode="General">
                  <c:v>17.835999999999999</c:v>
                </c:pt>
                <c:pt idx="17837" formatCode="General">
                  <c:v>17.837</c:v>
                </c:pt>
                <c:pt idx="17838" formatCode="General">
                  <c:v>17.838000000000001</c:v>
                </c:pt>
                <c:pt idx="17839" formatCode="General">
                  <c:v>17.838999999999999</c:v>
                </c:pt>
                <c:pt idx="17840" formatCode="General">
                  <c:v>17.84</c:v>
                </c:pt>
                <c:pt idx="17841" formatCode="General">
                  <c:v>17.841000000000001</c:v>
                </c:pt>
                <c:pt idx="17842" formatCode="General">
                  <c:v>17.841999999999999</c:v>
                </c:pt>
                <c:pt idx="17843" formatCode="General">
                  <c:v>17.843</c:v>
                </c:pt>
                <c:pt idx="17844" formatCode="General">
                  <c:v>17.844000000000001</c:v>
                </c:pt>
                <c:pt idx="17845" formatCode="General">
                  <c:v>17.844999999999999</c:v>
                </c:pt>
                <c:pt idx="17846" formatCode="General">
                  <c:v>17.846</c:v>
                </c:pt>
                <c:pt idx="17847" formatCode="General">
                  <c:v>17.847000000000001</c:v>
                </c:pt>
                <c:pt idx="17848" formatCode="General">
                  <c:v>17.847999999999999</c:v>
                </c:pt>
                <c:pt idx="17849" formatCode="General">
                  <c:v>17.849</c:v>
                </c:pt>
                <c:pt idx="17850" formatCode="General">
                  <c:v>17.850000000000001</c:v>
                </c:pt>
                <c:pt idx="17851" formatCode="General">
                  <c:v>17.850999999999999</c:v>
                </c:pt>
                <c:pt idx="17852" formatCode="General">
                  <c:v>17.852</c:v>
                </c:pt>
                <c:pt idx="17853" formatCode="General">
                  <c:v>17.853000000000002</c:v>
                </c:pt>
                <c:pt idx="17854" formatCode="General">
                  <c:v>17.853999999999999</c:v>
                </c:pt>
                <c:pt idx="17855" formatCode="General">
                  <c:v>17.855</c:v>
                </c:pt>
                <c:pt idx="17856" formatCode="General">
                  <c:v>17.856000000000002</c:v>
                </c:pt>
                <c:pt idx="17857" formatCode="General">
                  <c:v>17.856999999999999</c:v>
                </c:pt>
                <c:pt idx="17858" formatCode="General">
                  <c:v>17.858000000000001</c:v>
                </c:pt>
                <c:pt idx="17859" formatCode="General">
                  <c:v>17.859000000000002</c:v>
                </c:pt>
                <c:pt idx="17860" formatCode="General">
                  <c:v>17.86</c:v>
                </c:pt>
                <c:pt idx="17861" formatCode="General">
                  <c:v>17.861000000000001</c:v>
                </c:pt>
                <c:pt idx="17862" formatCode="General">
                  <c:v>17.861999999999998</c:v>
                </c:pt>
                <c:pt idx="17863" formatCode="General">
                  <c:v>17.863</c:v>
                </c:pt>
                <c:pt idx="17864" formatCode="General">
                  <c:v>17.864000000000001</c:v>
                </c:pt>
                <c:pt idx="17865" formatCode="General">
                  <c:v>17.864999999999998</c:v>
                </c:pt>
                <c:pt idx="17866" formatCode="General">
                  <c:v>17.866</c:v>
                </c:pt>
                <c:pt idx="17867" formatCode="General">
                  <c:v>17.867000000000001</c:v>
                </c:pt>
                <c:pt idx="17868" formatCode="General">
                  <c:v>17.867999999999999</c:v>
                </c:pt>
                <c:pt idx="17869" formatCode="General">
                  <c:v>17.869</c:v>
                </c:pt>
                <c:pt idx="17870" formatCode="General">
                  <c:v>17.87</c:v>
                </c:pt>
                <c:pt idx="17871" formatCode="General">
                  <c:v>17.870999999999999</c:v>
                </c:pt>
                <c:pt idx="17872" formatCode="General">
                  <c:v>17.872</c:v>
                </c:pt>
                <c:pt idx="17873" formatCode="General">
                  <c:v>17.873000000000001</c:v>
                </c:pt>
                <c:pt idx="17874" formatCode="General">
                  <c:v>17.873999999999999</c:v>
                </c:pt>
                <c:pt idx="17875" formatCode="General">
                  <c:v>17.875</c:v>
                </c:pt>
                <c:pt idx="17876" formatCode="General">
                  <c:v>17.876000000000001</c:v>
                </c:pt>
                <c:pt idx="17877" formatCode="General">
                  <c:v>17.876999999999999</c:v>
                </c:pt>
                <c:pt idx="17878" formatCode="General">
                  <c:v>17.878</c:v>
                </c:pt>
                <c:pt idx="17879" formatCode="General">
                  <c:v>17.879000000000001</c:v>
                </c:pt>
                <c:pt idx="17880" formatCode="General">
                  <c:v>17.88</c:v>
                </c:pt>
                <c:pt idx="17881" formatCode="General">
                  <c:v>17.881</c:v>
                </c:pt>
                <c:pt idx="17882" formatCode="General">
                  <c:v>17.882000000000001</c:v>
                </c:pt>
                <c:pt idx="17883" formatCode="General">
                  <c:v>17.882999999999999</c:v>
                </c:pt>
                <c:pt idx="17884" formatCode="General">
                  <c:v>17.884</c:v>
                </c:pt>
                <c:pt idx="17885" formatCode="General">
                  <c:v>17.885000000000002</c:v>
                </c:pt>
                <c:pt idx="17886" formatCode="General">
                  <c:v>17.885999999999999</c:v>
                </c:pt>
                <c:pt idx="17887" formatCode="General">
                  <c:v>17.887</c:v>
                </c:pt>
                <c:pt idx="17888" formatCode="General">
                  <c:v>17.888000000000002</c:v>
                </c:pt>
                <c:pt idx="17889" formatCode="General">
                  <c:v>17.888999999999999</c:v>
                </c:pt>
                <c:pt idx="17890" formatCode="General">
                  <c:v>17.89</c:v>
                </c:pt>
                <c:pt idx="17891" formatCode="General">
                  <c:v>17.890999999999998</c:v>
                </c:pt>
                <c:pt idx="17892" formatCode="General">
                  <c:v>17.891999999999999</c:v>
                </c:pt>
                <c:pt idx="17893" formatCode="General">
                  <c:v>17.893000000000001</c:v>
                </c:pt>
                <c:pt idx="17894" formatCode="General">
                  <c:v>17.893999999999998</c:v>
                </c:pt>
                <c:pt idx="17895" formatCode="General">
                  <c:v>17.895</c:v>
                </c:pt>
                <c:pt idx="17896" formatCode="General">
                  <c:v>17.896000000000001</c:v>
                </c:pt>
                <c:pt idx="17897" formatCode="General">
                  <c:v>17.896999999999998</c:v>
                </c:pt>
                <c:pt idx="17898" formatCode="General">
                  <c:v>17.898</c:v>
                </c:pt>
                <c:pt idx="17899" formatCode="General">
                  <c:v>17.899000000000001</c:v>
                </c:pt>
                <c:pt idx="17900" formatCode="General">
                  <c:v>17.899999999999999</c:v>
                </c:pt>
                <c:pt idx="17901" formatCode="General">
                  <c:v>17.901</c:v>
                </c:pt>
                <c:pt idx="17902" formatCode="General">
                  <c:v>17.902000000000001</c:v>
                </c:pt>
                <c:pt idx="17903" formatCode="General">
                  <c:v>17.902999999999999</c:v>
                </c:pt>
                <c:pt idx="17904" formatCode="General">
                  <c:v>17.904</c:v>
                </c:pt>
                <c:pt idx="17905" formatCode="General">
                  <c:v>17.905000000000001</c:v>
                </c:pt>
                <c:pt idx="17906" formatCode="General">
                  <c:v>17.905999999999999</c:v>
                </c:pt>
                <c:pt idx="17907" formatCode="General">
                  <c:v>17.907</c:v>
                </c:pt>
                <c:pt idx="17908" formatCode="General">
                  <c:v>17.908000000000001</c:v>
                </c:pt>
                <c:pt idx="17909" formatCode="General">
                  <c:v>17.908999999999999</c:v>
                </c:pt>
                <c:pt idx="17910" formatCode="General">
                  <c:v>17.91</c:v>
                </c:pt>
                <c:pt idx="17911" formatCode="General">
                  <c:v>17.911000000000001</c:v>
                </c:pt>
                <c:pt idx="17912" formatCode="General">
                  <c:v>17.911999999999999</c:v>
                </c:pt>
                <c:pt idx="17913" formatCode="General">
                  <c:v>17.913</c:v>
                </c:pt>
                <c:pt idx="17914" formatCode="General">
                  <c:v>17.914000000000001</c:v>
                </c:pt>
                <c:pt idx="17915" formatCode="General">
                  <c:v>17.914999999999999</c:v>
                </c:pt>
                <c:pt idx="17916" formatCode="General">
                  <c:v>17.916</c:v>
                </c:pt>
                <c:pt idx="17917" formatCode="General">
                  <c:v>17.917000000000002</c:v>
                </c:pt>
                <c:pt idx="17918" formatCode="General">
                  <c:v>17.917999999999999</c:v>
                </c:pt>
                <c:pt idx="17919" formatCode="General">
                  <c:v>17.919</c:v>
                </c:pt>
                <c:pt idx="17920" formatCode="General">
                  <c:v>17.920000000000002</c:v>
                </c:pt>
                <c:pt idx="17921" formatCode="General">
                  <c:v>17.920999999999999</c:v>
                </c:pt>
                <c:pt idx="17922" formatCode="General">
                  <c:v>17.922000000000001</c:v>
                </c:pt>
                <c:pt idx="17923" formatCode="General">
                  <c:v>17.922999999999998</c:v>
                </c:pt>
                <c:pt idx="17924" formatCode="General">
                  <c:v>17.923999999999999</c:v>
                </c:pt>
                <c:pt idx="17925" formatCode="General">
                  <c:v>17.925000000000001</c:v>
                </c:pt>
                <c:pt idx="17926" formatCode="General">
                  <c:v>17.925999999999998</c:v>
                </c:pt>
                <c:pt idx="17927" formatCode="General">
                  <c:v>17.927</c:v>
                </c:pt>
                <c:pt idx="17928" formatCode="General">
                  <c:v>17.928000000000001</c:v>
                </c:pt>
                <c:pt idx="17929" formatCode="General">
                  <c:v>17.928999999999998</c:v>
                </c:pt>
                <c:pt idx="17930" formatCode="General">
                  <c:v>17.93</c:v>
                </c:pt>
                <c:pt idx="17931" formatCode="General">
                  <c:v>17.931000000000001</c:v>
                </c:pt>
                <c:pt idx="17932" formatCode="General">
                  <c:v>17.931999999999999</c:v>
                </c:pt>
                <c:pt idx="17933" formatCode="General">
                  <c:v>17.933</c:v>
                </c:pt>
                <c:pt idx="17934" formatCode="General">
                  <c:v>17.934000000000001</c:v>
                </c:pt>
                <c:pt idx="17935" formatCode="General">
                  <c:v>17.934999999999999</c:v>
                </c:pt>
                <c:pt idx="17936" formatCode="General">
                  <c:v>17.936</c:v>
                </c:pt>
                <c:pt idx="17937" formatCode="General">
                  <c:v>17.937000000000001</c:v>
                </c:pt>
                <c:pt idx="17938" formatCode="General">
                  <c:v>17.937999999999999</c:v>
                </c:pt>
                <c:pt idx="17939" formatCode="General">
                  <c:v>17.939</c:v>
                </c:pt>
                <c:pt idx="17940" formatCode="General">
                  <c:v>17.940000000000001</c:v>
                </c:pt>
                <c:pt idx="17941" formatCode="General">
                  <c:v>17.940999999999999</c:v>
                </c:pt>
                <c:pt idx="17942" formatCode="General">
                  <c:v>17.942</c:v>
                </c:pt>
                <c:pt idx="17943" formatCode="General">
                  <c:v>17.943000000000001</c:v>
                </c:pt>
                <c:pt idx="17944" formatCode="General">
                  <c:v>17.943999999999999</c:v>
                </c:pt>
                <c:pt idx="17945" formatCode="General">
                  <c:v>17.945</c:v>
                </c:pt>
                <c:pt idx="17946" formatCode="General">
                  <c:v>17.946000000000002</c:v>
                </c:pt>
                <c:pt idx="17947" formatCode="General">
                  <c:v>17.946999999999999</c:v>
                </c:pt>
                <c:pt idx="17948" formatCode="General">
                  <c:v>17.948</c:v>
                </c:pt>
                <c:pt idx="17949" formatCode="General">
                  <c:v>17.949000000000002</c:v>
                </c:pt>
                <c:pt idx="17950" formatCode="General">
                  <c:v>17.95</c:v>
                </c:pt>
                <c:pt idx="17951" formatCode="General">
                  <c:v>17.951000000000001</c:v>
                </c:pt>
                <c:pt idx="17952" formatCode="General">
                  <c:v>17.952000000000002</c:v>
                </c:pt>
                <c:pt idx="17953" formatCode="General">
                  <c:v>17.952999999999999</c:v>
                </c:pt>
                <c:pt idx="17954" formatCode="General">
                  <c:v>17.954000000000001</c:v>
                </c:pt>
                <c:pt idx="17955" formatCode="General">
                  <c:v>17.954999999999998</c:v>
                </c:pt>
                <c:pt idx="17956" formatCode="General">
                  <c:v>17.956</c:v>
                </c:pt>
                <c:pt idx="17957" formatCode="General">
                  <c:v>17.957000000000001</c:v>
                </c:pt>
                <c:pt idx="17958" formatCode="General">
                  <c:v>17.957999999999998</c:v>
                </c:pt>
                <c:pt idx="17959" formatCode="General">
                  <c:v>17.959</c:v>
                </c:pt>
                <c:pt idx="17960" formatCode="General">
                  <c:v>17.96</c:v>
                </c:pt>
                <c:pt idx="17961" formatCode="General">
                  <c:v>17.960999999999999</c:v>
                </c:pt>
                <c:pt idx="17962" formatCode="General">
                  <c:v>17.962</c:v>
                </c:pt>
                <c:pt idx="17963" formatCode="General">
                  <c:v>17.963000000000001</c:v>
                </c:pt>
                <c:pt idx="17964" formatCode="General">
                  <c:v>17.963999999999999</c:v>
                </c:pt>
                <c:pt idx="17965" formatCode="General">
                  <c:v>17.965</c:v>
                </c:pt>
                <c:pt idx="17966" formatCode="General">
                  <c:v>17.966000000000001</c:v>
                </c:pt>
                <c:pt idx="17967" formatCode="General">
                  <c:v>17.966999999999999</c:v>
                </c:pt>
                <c:pt idx="17968" formatCode="General">
                  <c:v>17.968</c:v>
                </c:pt>
                <c:pt idx="17969" formatCode="General">
                  <c:v>17.969000000000001</c:v>
                </c:pt>
                <c:pt idx="17970" formatCode="General">
                  <c:v>17.97</c:v>
                </c:pt>
                <c:pt idx="17971" formatCode="General">
                  <c:v>17.971</c:v>
                </c:pt>
                <c:pt idx="17972" formatCode="General">
                  <c:v>17.972000000000001</c:v>
                </c:pt>
                <c:pt idx="17973" formatCode="General">
                  <c:v>17.972999999999999</c:v>
                </c:pt>
                <c:pt idx="17974" formatCode="General">
                  <c:v>17.974</c:v>
                </c:pt>
                <c:pt idx="17975" formatCode="General">
                  <c:v>17.975000000000001</c:v>
                </c:pt>
                <c:pt idx="17976" formatCode="General">
                  <c:v>17.975999999999999</c:v>
                </c:pt>
                <c:pt idx="17977" formatCode="General">
                  <c:v>17.977</c:v>
                </c:pt>
                <c:pt idx="17978" formatCode="General">
                  <c:v>17.978000000000002</c:v>
                </c:pt>
                <c:pt idx="17979" formatCode="General">
                  <c:v>17.978999999999999</c:v>
                </c:pt>
                <c:pt idx="17980" formatCode="General">
                  <c:v>17.98</c:v>
                </c:pt>
                <c:pt idx="17981" formatCode="General">
                  <c:v>17.981000000000002</c:v>
                </c:pt>
                <c:pt idx="17982" formatCode="General">
                  <c:v>17.981999999999999</c:v>
                </c:pt>
                <c:pt idx="17983" formatCode="General">
                  <c:v>17.983000000000001</c:v>
                </c:pt>
                <c:pt idx="17984" formatCode="General">
                  <c:v>17.984000000000002</c:v>
                </c:pt>
                <c:pt idx="17985" formatCode="General">
                  <c:v>17.984999999999999</c:v>
                </c:pt>
                <c:pt idx="17986" formatCode="General">
                  <c:v>17.986000000000001</c:v>
                </c:pt>
                <c:pt idx="17987" formatCode="General">
                  <c:v>17.986999999999998</c:v>
                </c:pt>
                <c:pt idx="17988" formatCode="General">
                  <c:v>17.988</c:v>
                </c:pt>
                <c:pt idx="17989" formatCode="General">
                  <c:v>17.989000000000001</c:v>
                </c:pt>
                <c:pt idx="17990" formatCode="General">
                  <c:v>17.989999999999998</c:v>
                </c:pt>
                <c:pt idx="17991" formatCode="General">
                  <c:v>17.991</c:v>
                </c:pt>
                <c:pt idx="17992" formatCode="General">
                  <c:v>17.992000000000001</c:v>
                </c:pt>
                <c:pt idx="17993" formatCode="General">
                  <c:v>17.992999999999999</c:v>
                </c:pt>
                <c:pt idx="17994" formatCode="General">
                  <c:v>17.994</c:v>
                </c:pt>
                <c:pt idx="17995" formatCode="General">
                  <c:v>17.995000000000001</c:v>
                </c:pt>
                <c:pt idx="17996" formatCode="General">
                  <c:v>17.995999999999999</c:v>
                </c:pt>
                <c:pt idx="17997" formatCode="General">
                  <c:v>17.997</c:v>
                </c:pt>
                <c:pt idx="17998" formatCode="General">
                  <c:v>17.998000000000001</c:v>
                </c:pt>
                <c:pt idx="17999" formatCode="General">
                  <c:v>17.998999999999999</c:v>
                </c:pt>
                <c:pt idx="18000" formatCode="General">
                  <c:v>18</c:v>
                </c:pt>
                <c:pt idx="18001" formatCode="General">
                  <c:v>18.001000000000001</c:v>
                </c:pt>
                <c:pt idx="18002" formatCode="General">
                  <c:v>18.001999999999999</c:v>
                </c:pt>
                <c:pt idx="18003" formatCode="General">
                  <c:v>18.003</c:v>
                </c:pt>
                <c:pt idx="18004" formatCode="General">
                  <c:v>18.004000000000001</c:v>
                </c:pt>
                <c:pt idx="18005" formatCode="General">
                  <c:v>18.004999999999999</c:v>
                </c:pt>
                <c:pt idx="18006" formatCode="General">
                  <c:v>18.006</c:v>
                </c:pt>
                <c:pt idx="18007" formatCode="General">
                  <c:v>18.007000000000001</c:v>
                </c:pt>
                <c:pt idx="18008" formatCode="General">
                  <c:v>18.007999999999999</c:v>
                </c:pt>
                <c:pt idx="18009" formatCode="General">
                  <c:v>18.009</c:v>
                </c:pt>
                <c:pt idx="18010" formatCode="General">
                  <c:v>18.010000000000002</c:v>
                </c:pt>
                <c:pt idx="18011" formatCode="General">
                  <c:v>18.010999999999999</c:v>
                </c:pt>
                <c:pt idx="18012" formatCode="General">
                  <c:v>18.012</c:v>
                </c:pt>
                <c:pt idx="18013" formatCode="General">
                  <c:v>18.013000000000002</c:v>
                </c:pt>
                <c:pt idx="18014" formatCode="General">
                  <c:v>18.013999999999999</c:v>
                </c:pt>
                <c:pt idx="18015" formatCode="General">
                  <c:v>18.015000000000001</c:v>
                </c:pt>
                <c:pt idx="18016" formatCode="General">
                  <c:v>18.015999999999998</c:v>
                </c:pt>
                <c:pt idx="18017" formatCode="General">
                  <c:v>18.016999999999999</c:v>
                </c:pt>
                <c:pt idx="18018" formatCode="General">
                  <c:v>18.018000000000001</c:v>
                </c:pt>
                <c:pt idx="18019" formatCode="General">
                  <c:v>18.018999999999998</c:v>
                </c:pt>
                <c:pt idx="18020" formatCode="General">
                  <c:v>18.02</c:v>
                </c:pt>
                <c:pt idx="18021" formatCode="General">
                  <c:v>18.021000000000001</c:v>
                </c:pt>
                <c:pt idx="18022" formatCode="General">
                  <c:v>18.021999999999998</c:v>
                </c:pt>
                <c:pt idx="18023" formatCode="General">
                  <c:v>18.023</c:v>
                </c:pt>
                <c:pt idx="18024" formatCode="General">
                  <c:v>18.024000000000001</c:v>
                </c:pt>
                <c:pt idx="18025" formatCode="General">
                  <c:v>18.024999999999999</c:v>
                </c:pt>
                <c:pt idx="18026" formatCode="General">
                  <c:v>18.026</c:v>
                </c:pt>
                <c:pt idx="18027" formatCode="General">
                  <c:v>18.027000000000001</c:v>
                </c:pt>
                <c:pt idx="18028" formatCode="General">
                  <c:v>18.027999999999999</c:v>
                </c:pt>
                <c:pt idx="18029" formatCode="General">
                  <c:v>18.029</c:v>
                </c:pt>
                <c:pt idx="18030" formatCode="General">
                  <c:v>18.03</c:v>
                </c:pt>
                <c:pt idx="18031" formatCode="General">
                  <c:v>18.030999999999999</c:v>
                </c:pt>
                <c:pt idx="18032" formatCode="General">
                  <c:v>18.032</c:v>
                </c:pt>
                <c:pt idx="18033" formatCode="General">
                  <c:v>18.033000000000001</c:v>
                </c:pt>
                <c:pt idx="18034" formatCode="General">
                  <c:v>18.033999999999999</c:v>
                </c:pt>
                <c:pt idx="18035" formatCode="General">
                  <c:v>18.035</c:v>
                </c:pt>
                <c:pt idx="18036" formatCode="General">
                  <c:v>18.036000000000001</c:v>
                </c:pt>
                <c:pt idx="18037" formatCode="General">
                  <c:v>18.036999999999999</c:v>
                </c:pt>
                <c:pt idx="18038" formatCode="General">
                  <c:v>18.038</c:v>
                </c:pt>
                <c:pt idx="18039" formatCode="General">
                  <c:v>18.039000000000001</c:v>
                </c:pt>
                <c:pt idx="18040" formatCode="General">
                  <c:v>18.04</c:v>
                </c:pt>
                <c:pt idx="18041" formatCode="General">
                  <c:v>18.041</c:v>
                </c:pt>
                <c:pt idx="18042" formatCode="General">
                  <c:v>18.042000000000002</c:v>
                </c:pt>
                <c:pt idx="18043" formatCode="General">
                  <c:v>18.042999999999999</c:v>
                </c:pt>
                <c:pt idx="18044" formatCode="General">
                  <c:v>18.044</c:v>
                </c:pt>
                <c:pt idx="18045" formatCode="General">
                  <c:v>18.045000000000002</c:v>
                </c:pt>
                <c:pt idx="18046" formatCode="General">
                  <c:v>18.045999999999999</c:v>
                </c:pt>
                <c:pt idx="18047" formatCode="General">
                  <c:v>18.047000000000001</c:v>
                </c:pt>
                <c:pt idx="18048" formatCode="General">
                  <c:v>18.047999999999998</c:v>
                </c:pt>
                <c:pt idx="18049" formatCode="General">
                  <c:v>18.048999999999999</c:v>
                </c:pt>
                <c:pt idx="18050" formatCode="General">
                  <c:v>18.05</c:v>
                </c:pt>
                <c:pt idx="18051" formatCode="General">
                  <c:v>18.050999999999998</c:v>
                </c:pt>
                <c:pt idx="18052" formatCode="General">
                  <c:v>18.052</c:v>
                </c:pt>
                <c:pt idx="18053" formatCode="General">
                  <c:v>18.053000000000001</c:v>
                </c:pt>
                <c:pt idx="18054" formatCode="General">
                  <c:v>18.053999999999998</c:v>
                </c:pt>
                <c:pt idx="18055" formatCode="General">
                  <c:v>18.055</c:v>
                </c:pt>
                <c:pt idx="18056" formatCode="General">
                  <c:v>18.056000000000001</c:v>
                </c:pt>
                <c:pt idx="18057" formatCode="General">
                  <c:v>18.056999999999999</c:v>
                </c:pt>
                <c:pt idx="18058" formatCode="General">
                  <c:v>18.058</c:v>
                </c:pt>
                <c:pt idx="18059" formatCode="General">
                  <c:v>18.059000000000001</c:v>
                </c:pt>
                <c:pt idx="18060" formatCode="General">
                  <c:v>18.059999999999999</c:v>
                </c:pt>
                <c:pt idx="18061" formatCode="General">
                  <c:v>18.061</c:v>
                </c:pt>
                <c:pt idx="18062" formatCode="General">
                  <c:v>18.062000000000001</c:v>
                </c:pt>
                <c:pt idx="18063" formatCode="General">
                  <c:v>18.062999999999999</c:v>
                </c:pt>
                <c:pt idx="18064" formatCode="General">
                  <c:v>18.064</c:v>
                </c:pt>
                <c:pt idx="18065" formatCode="General">
                  <c:v>18.065000000000001</c:v>
                </c:pt>
                <c:pt idx="18066" formatCode="General">
                  <c:v>18.065999999999999</c:v>
                </c:pt>
                <c:pt idx="18067" formatCode="General">
                  <c:v>18.067</c:v>
                </c:pt>
                <c:pt idx="18068" formatCode="General">
                  <c:v>18.068000000000001</c:v>
                </c:pt>
                <c:pt idx="18069" formatCode="General">
                  <c:v>18.068999999999999</c:v>
                </c:pt>
                <c:pt idx="18070" formatCode="General">
                  <c:v>18.07</c:v>
                </c:pt>
                <c:pt idx="18071" formatCode="General">
                  <c:v>18.071000000000002</c:v>
                </c:pt>
                <c:pt idx="18072" formatCode="General">
                  <c:v>18.071999999999999</c:v>
                </c:pt>
                <c:pt idx="18073" formatCode="General">
                  <c:v>18.073</c:v>
                </c:pt>
                <c:pt idx="18074" formatCode="General">
                  <c:v>18.074000000000002</c:v>
                </c:pt>
                <c:pt idx="18075" formatCode="General">
                  <c:v>18.074999999999999</c:v>
                </c:pt>
                <c:pt idx="18076" formatCode="General">
                  <c:v>18.076000000000001</c:v>
                </c:pt>
                <c:pt idx="18077" formatCode="General">
                  <c:v>18.077000000000002</c:v>
                </c:pt>
                <c:pt idx="18078" formatCode="General">
                  <c:v>18.077999999999999</c:v>
                </c:pt>
                <c:pt idx="18079" formatCode="General">
                  <c:v>18.079000000000001</c:v>
                </c:pt>
                <c:pt idx="18080" formatCode="General">
                  <c:v>18.079999999999998</c:v>
                </c:pt>
                <c:pt idx="18081" formatCode="General">
                  <c:v>18.081</c:v>
                </c:pt>
                <c:pt idx="18082" formatCode="General">
                  <c:v>18.082000000000001</c:v>
                </c:pt>
                <c:pt idx="18083" formatCode="General">
                  <c:v>18.082999999999998</c:v>
                </c:pt>
                <c:pt idx="18084" formatCode="General">
                  <c:v>18.084</c:v>
                </c:pt>
                <c:pt idx="18085" formatCode="General">
                  <c:v>18.085000000000001</c:v>
                </c:pt>
                <c:pt idx="18086" formatCode="General">
                  <c:v>18.085999999999999</c:v>
                </c:pt>
                <c:pt idx="18087" formatCode="General">
                  <c:v>18.087</c:v>
                </c:pt>
                <c:pt idx="18088" formatCode="General">
                  <c:v>18.088000000000001</c:v>
                </c:pt>
                <c:pt idx="18089" formatCode="General">
                  <c:v>18.088999999999999</c:v>
                </c:pt>
                <c:pt idx="18090" formatCode="General">
                  <c:v>18.09</c:v>
                </c:pt>
                <c:pt idx="18091" formatCode="General">
                  <c:v>18.091000000000001</c:v>
                </c:pt>
                <c:pt idx="18092" formatCode="General">
                  <c:v>18.091999999999999</c:v>
                </c:pt>
                <c:pt idx="18093" formatCode="General">
                  <c:v>18.093</c:v>
                </c:pt>
                <c:pt idx="18094" formatCode="General">
                  <c:v>18.094000000000001</c:v>
                </c:pt>
                <c:pt idx="18095" formatCode="General">
                  <c:v>18.094999999999999</c:v>
                </c:pt>
                <c:pt idx="18096" formatCode="General">
                  <c:v>18.096</c:v>
                </c:pt>
                <c:pt idx="18097" formatCode="General">
                  <c:v>18.097000000000001</c:v>
                </c:pt>
                <c:pt idx="18098" formatCode="General">
                  <c:v>18.097999999999999</c:v>
                </c:pt>
                <c:pt idx="18099" formatCode="General">
                  <c:v>18.099</c:v>
                </c:pt>
                <c:pt idx="18100" formatCode="General">
                  <c:v>18.100000000000001</c:v>
                </c:pt>
                <c:pt idx="18101" formatCode="General">
                  <c:v>18.100999999999999</c:v>
                </c:pt>
                <c:pt idx="18102" formatCode="General">
                  <c:v>18.102</c:v>
                </c:pt>
                <c:pt idx="18103" formatCode="General">
                  <c:v>18.103000000000002</c:v>
                </c:pt>
                <c:pt idx="18104" formatCode="General">
                  <c:v>18.103999999999999</c:v>
                </c:pt>
                <c:pt idx="18105" formatCode="General">
                  <c:v>18.105</c:v>
                </c:pt>
                <c:pt idx="18106" formatCode="General">
                  <c:v>18.106000000000002</c:v>
                </c:pt>
                <c:pt idx="18107" formatCode="General">
                  <c:v>18.106999999999999</c:v>
                </c:pt>
                <c:pt idx="18108" formatCode="General">
                  <c:v>18.108000000000001</c:v>
                </c:pt>
                <c:pt idx="18109" formatCode="General">
                  <c:v>18.109000000000002</c:v>
                </c:pt>
                <c:pt idx="18110" formatCode="General">
                  <c:v>18.11</c:v>
                </c:pt>
                <c:pt idx="18111" formatCode="General">
                  <c:v>18.111000000000001</c:v>
                </c:pt>
                <c:pt idx="18112" formatCode="General">
                  <c:v>18.111999999999998</c:v>
                </c:pt>
                <c:pt idx="18113" formatCode="General">
                  <c:v>18.113</c:v>
                </c:pt>
                <c:pt idx="18114" formatCode="General">
                  <c:v>18.114000000000001</c:v>
                </c:pt>
                <c:pt idx="18115" formatCode="General">
                  <c:v>18.114999999999998</c:v>
                </c:pt>
                <c:pt idx="18116" formatCode="General">
                  <c:v>18.116</c:v>
                </c:pt>
                <c:pt idx="18117" formatCode="General">
                  <c:v>18.117000000000001</c:v>
                </c:pt>
                <c:pt idx="18118" formatCode="General">
                  <c:v>18.117999999999999</c:v>
                </c:pt>
                <c:pt idx="18119" formatCode="General">
                  <c:v>18.119</c:v>
                </c:pt>
                <c:pt idx="18120" formatCode="General">
                  <c:v>18.12</c:v>
                </c:pt>
                <c:pt idx="18121" formatCode="General">
                  <c:v>18.120999999999999</c:v>
                </c:pt>
                <c:pt idx="18122" formatCode="General">
                  <c:v>18.122</c:v>
                </c:pt>
                <c:pt idx="18123" formatCode="General">
                  <c:v>18.123000000000001</c:v>
                </c:pt>
                <c:pt idx="18124" formatCode="General">
                  <c:v>18.123999999999999</c:v>
                </c:pt>
                <c:pt idx="18125" formatCode="General">
                  <c:v>18.125</c:v>
                </c:pt>
                <c:pt idx="18126" formatCode="General">
                  <c:v>18.126000000000001</c:v>
                </c:pt>
                <c:pt idx="18127" formatCode="General">
                  <c:v>18.126999999999999</c:v>
                </c:pt>
                <c:pt idx="18128" formatCode="General">
                  <c:v>18.128</c:v>
                </c:pt>
                <c:pt idx="18129" formatCode="General">
                  <c:v>18.129000000000001</c:v>
                </c:pt>
                <c:pt idx="18130" formatCode="General">
                  <c:v>18.13</c:v>
                </c:pt>
                <c:pt idx="18131" formatCode="General">
                  <c:v>18.131</c:v>
                </c:pt>
                <c:pt idx="18132" formatCode="General">
                  <c:v>18.132000000000001</c:v>
                </c:pt>
                <c:pt idx="18133" formatCode="General">
                  <c:v>18.132999999999999</c:v>
                </c:pt>
                <c:pt idx="18134" formatCode="General">
                  <c:v>18.134</c:v>
                </c:pt>
                <c:pt idx="18135" formatCode="General">
                  <c:v>18.135000000000002</c:v>
                </c:pt>
                <c:pt idx="18136" formatCode="General">
                  <c:v>18.135999999999999</c:v>
                </c:pt>
                <c:pt idx="18137" formatCode="General">
                  <c:v>18.137</c:v>
                </c:pt>
                <c:pt idx="18138" formatCode="General">
                  <c:v>18.138000000000002</c:v>
                </c:pt>
                <c:pt idx="18139" formatCode="General">
                  <c:v>18.138999999999999</c:v>
                </c:pt>
                <c:pt idx="18140" formatCode="General">
                  <c:v>18.14</c:v>
                </c:pt>
                <c:pt idx="18141" formatCode="General">
                  <c:v>18.140999999999998</c:v>
                </c:pt>
                <c:pt idx="18142" formatCode="General">
                  <c:v>18.141999999999999</c:v>
                </c:pt>
                <c:pt idx="18143" formatCode="General">
                  <c:v>18.143000000000001</c:v>
                </c:pt>
                <c:pt idx="18144" formatCode="General">
                  <c:v>18.143999999999998</c:v>
                </c:pt>
                <c:pt idx="18145" formatCode="General">
                  <c:v>18.145</c:v>
                </c:pt>
                <c:pt idx="18146" formatCode="General">
                  <c:v>18.146000000000001</c:v>
                </c:pt>
                <c:pt idx="18147" formatCode="General">
                  <c:v>18.146999999999998</c:v>
                </c:pt>
                <c:pt idx="18148" formatCode="General">
                  <c:v>18.148</c:v>
                </c:pt>
                <c:pt idx="18149" formatCode="General">
                  <c:v>18.149000000000001</c:v>
                </c:pt>
                <c:pt idx="18150" formatCode="General">
                  <c:v>18.149999999999999</c:v>
                </c:pt>
                <c:pt idx="18151" formatCode="General">
                  <c:v>18.151</c:v>
                </c:pt>
                <c:pt idx="18152" formatCode="General">
                  <c:v>18.152000000000001</c:v>
                </c:pt>
                <c:pt idx="18153" formatCode="General">
                  <c:v>18.152999999999999</c:v>
                </c:pt>
                <c:pt idx="18154" formatCode="General">
                  <c:v>18.154</c:v>
                </c:pt>
                <c:pt idx="18155" formatCode="General">
                  <c:v>18.155000000000001</c:v>
                </c:pt>
                <c:pt idx="18156" formatCode="General">
                  <c:v>18.155999999999999</c:v>
                </c:pt>
                <c:pt idx="18157" formatCode="General">
                  <c:v>18.157</c:v>
                </c:pt>
                <c:pt idx="18158" formatCode="General">
                  <c:v>18.158000000000001</c:v>
                </c:pt>
                <c:pt idx="18159" formatCode="General">
                  <c:v>18.158999999999999</c:v>
                </c:pt>
                <c:pt idx="18160" formatCode="General">
                  <c:v>18.16</c:v>
                </c:pt>
                <c:pt idx="18161" formatCode="General">
                  <c:v>18.161000000000001</c:v>
                </c:pt>
                <c:pt idx="18162" formatCode="General">
                  <c:v>18.161999999999999</c:v>
                </c:pt>
                <c:pt idx="18163" formatCode="General">
                  <c:v>18.163</c:v>
                </c:pt>
                <c:pt idx="18164" formatCode="General">
                  <c:v>18.164000000000001</c:v>
                </c:pt>
                <c:pt idx="18165" formatCode="General">
                  <c:v>18.164999999999999</c:v>
                </c:pt>
                <c:pt idx="18166" formatCode="General">
                  <c:v>18.166</c:v>
                </c:pt>
                <c:pt idx="18167" formatCode="General">
                  <c:v>18.167000000000002</c:v>
                </c:pt>
                <c:pt idx="18168" formatCode="General">
                  <c:v>18.167999999999999</c:v>
                </c:pt>
                <c:pt idx="18169" formatCode="General">
                  <c:v>18.169</c:v>
                </c:pt>
                <c:pt idx="18170" formatCode="General">
                  <c:v>18.170000000000002</c:v>
                </c:pt>
                <c:pt idx="18171" formatCode="General">
                  <c:v>18.170999999999999</c:v>
                </c:pt>
                <c:pt idx="18172" formatCode="General">
                  <c:v>18.172000000000001</c:v>
                </c:pt>
                <c:pt idx="18173" formatCode="General">
                  <c:v>18.172999999999998</c:v>
                </c:pt>
                <c:pt idx="18174" formatCode="General">
                  <c:v>18.173999999999999</c:v>
                </c:pt>
                <c:pt idx="18175" formatCode="General">
                  <c:v>18.175000000000001</c:v>
                </c:pt>
                <c:pt idx="18176" formatCode="General">
                  <c:v>18.175999999999998</c:v>
                </c:pt>
                <c:pt idx="18177" formatCode="General">
                  <c:v>18.177</c:v>
                </c:pt>
                <c:pt idx="18178" formatCode="General">
                  <c:v>18.178000000000001</c:v>
                </c:pt>
                <c:pt idx="18179" formatCode="General">
                  <c:v>18.178999999999998</c:v>
                </c:pt>
                <c:pt idx="18180" formatCode="General">
                  <c:v>18.18</c:v>
                </c:pt>
                <c:pt idx="18181" formatCode="General">
                  <c:v>18.181000000000001</c:v>
                </c:pt>
                <c:pt idx="18182" formatCode="General">
                  <c:v>18.181999999999999</c:v>
                </c:pt>
                <c:pt idx="18183" formatCode="General">
                  <c:v>18.183</c:v>
                </c:pt>
                <c:pt idx="18184" formatCode="General">
                  <c:v>18.184000000000001</c:v>
                </c:pt>
                <c:pt idx="18185" formatCode="General">
                  <c:v>18.184999999999999</c:v>
                </c:pt>
                <c:pt idx="18186" formatCode="General">
                  <c:v>18.186</c:v>
                </c:pt>
                <c:pt idx="18187" formatCode="General">
                  <c:v>18.187000000000001</c:v>
                </c:pt>
                <c:pt idx="18188" formatCode="General">
                  <c:v>18.187999999999999</c:v>
                </c:pt>
                <c:pt idx="18189" formatCode="General">
                  <c:v>18.189</c:v>
                </c:pt>
                <c:pt idx="18190" formatCode="General">
                  <c:v>18.190000000000001</c:v>
                </c:pt>
                <c:pt idx="18191" formatCode="General">
                  <c:v>18.190999999999999</c:v>
                </c:pt>
                <c:pt idx="18192" formatCode="General">
                  <c:v>18.192</c:v>
                </c:pt>
                <c:pt idx="18193" formatCode="General">
                  <c:v>18.193000000000001</c:v>
                </c:pt>
                <c:pt idx="18194" formatCode="General">
                  <c:v>18.193999999999999</c:v>
                </c:pt>
                <c:pt idx="18195" formatCode="General">
                  <c:v>18.195</c:v>
                </c:pt>
                <c:pt idx="18196" formatCode="General">
                  <c:v>18.196000000000002</c:v>
                </c:pt>
                <c:pt idx="18197" formatCode="General">
                  <c:v>18.196999999999999</c:v>
                </c:pt>
                <c:pt idx="18198" formatCode="General">
                  <c:v>18.198</c:v>
                </c:pt>
                <c:pt idx="18199" formatCode="General">
                  <c:v>18.199000000000002</c:v>
                </c:pt>
                <c:pt idx="18200" formatCode="General">
                  <c:v>18.2</c:v>
                </c:pt>
                <c:pt idx="18201" formatCode="General">
                  <c:v>18.201000000000001</c:v>
                </c:pt>
                <c:pt idx="18202" formatCode="General">
                  <c:v>18.202000000000002</c:v>
                </c:pt>
                <c:pt idx="18203" formatCode="General">
                  <c:v>18.202999999999999</c:v>
                </c:pt>
                <c:pt idx="18204" formatCode="General">
                  <c:v>18.204000000000001</c:v>
                </c:pt>
                <c:pt idx="18205" formatCode="General">
                  <c:v>18.204999999999998</c:v>
                </c:pt>
                <c:pt idx="18206" formatCode="General">
                  <c:v>18.206</c:v>
                </c:pt>
                <c:pt idx="18207" formatCode="General">
                  <c:v>18.207000000000001</c:v>
                </c:pt>
                <c:pt idx="18208" formatCode="General">
                  <c:v>18.207999999999998</c:v>
                </c:pt>
                <c:pt idx="18209" formatCode="General">
                  <c:v>18.209</c:v>
                </c:pt>
                <c:pt idx="18210" formatCode="General">
                  <c:v>18.21</c:v>
                </c:pt>
                <c:pt idx="18211" formatCode="General">
                  <c:v>18.210999999999999</c:v>
                </c:pt>
                <c:pt idx="18212" formatCode="General">
                  <c:v>18.212</c:v>
                </c:pt>
                <c:pt idx="18213" formatCode="General">
                  <c:v>18.213000000000001</c:v>
                </c:pt>
                <c:pt idx="18214" formatCode="General">
                  <c:v>18.213999999999999</c:v>
                </c:pt>
                <c:pt idx="18215" formatCode="General">
                  <c:v>18.215</c:v>
                </c:pt>
                <c:pt idx="18216" formatCode="General">
                  <c:v>18.216000000000001</c:v>
                </c:pt>
                <c:pt idx="18217" formatCode="General">
                  <c:v>18.216999999999999</c:v>
                </c:pt>
                <c:pt idx="18218" formatCode="General">
                  <c:v>18.218</c:v>
                </c:pt>
                <c:pt idx="18219" formatCode="General">
                  <c:v>18.219000000000001</c:v>
                </c:pt>
                <c:pt idx="18220" formatCode="General">
                  <c:v>18.22</c:v>
                </c:pt>
                <c:pt idx="18221" formatCode="General">
                  <c:v>18.221</c:v>
                </c:pt>
                <c:pt idx="18222" formatCode="General">
                  <c:v>18.222000000000001</c:v>
                </c:pt>
                <c:pt idx="18223" formatCode="General">
                  <c:v>18.222999999999999</c:v>
                </c:pt>
                <c:pt idx="18224" formatCode="General">
                  <c:v>18.224</c:v>
                </c:pt>
                <c:pt idx="18225" formatCode="General">
                  <c:v>18.225000000000001</c:v>
                </c:pt>
                <c:pt idx="18226" formatCode="General">
                  <c:v>18.225999999999999</c:v>
                </c:pt>
                <c:pt idx="18227" formatCode="General">
                  <c:v>18.227</c:v>
                </c:pt>
                <c:pt idx="18228" formatCode="General">
                  <c:v>18.228000000000002</c:v>
                </c:pt>
                <c:pt idx="18229" formatCode="General">
                  <c:v>18.228999999999999</c:v>
                </c:pt>
                <c:pt idx="18230" formatCode="General">
                  <c:v>18.23</c:v>
                </c:pt>
                <c:pt idx="18231" formatCode="General">
                  <c:v>18.231000000000002</c:v>
                </c:pt>
                <c:pt idx="18232" formatCode="General">
                  <c:v>18.231999999999999</c:v>
                </c:pt>
                <c:pt idx="18233" formatCode="General">
                  <c:v>18.233000000000001</c:v>
                </c:pt>
                <c:pt idx="18234" formatCode="General">
                  <c:v>18.234000000000002</c:v>
                </c:pt>
                <c:pt idx="18235" formatCode="General">
                  <c:v>18.234999999999999</c:v>
                </c:pt>
                <c:pt idx="18236" formatCode="General">
                  <c:v>18.236000000000001</c:v>
                </c:pt>
                <c:pt idx="18237" formatCode="General">
                  <c:v>18.236999999999998</c:v>
                </c:pt>
                <c:pt idx="18238" formatCode="General">
                  <c:v>18.238</c:v>
                </c:pt>
                <c:pt idx="18239" formatCode="General">
                  <c:v>18.239000000000001</c:v>
                </c:pt>
                <c:pt idx="18240" formatCode="General">
                  <c:v>18.239999999999998</c:v>
                </c:pt>
                <c:pt idx="18241" formatCode="General">
                  <c:v>18.241</c:v>
                </c:pt>
                <c:pt idx="18242" formatCode="General">
                  <c:v>18.242000000000001</c:v>
                </c:pt>
                <c:pt idx="18243" formatCode="General">
                  <c:v>18.242999999999999</c:v>
                </c:pt>
                <c:pt idx="18244" formatCode="General">
                  <c:v>18.244</c:v>
                </c:pt>
                <c:pt idx="18245" formatCode="General">
                  <c:v>18.245000000000001</c:v>
                </c:pt>
                <c:pt idx="18246" formatCode="General">
                  <c:v>18.245999999999999</c:v>
                </c:pt>
                <c:pt idx="18247" formatCode="General">
                  <c:v>18.247</c:v>
                </c:pt>
                <c:pt idx="18248" formatCode="General">
                  <c:v>18.248000000000001</c:v>
                </c:pt>
                <c:pt idx="18249" formatCode="General">
                  <c:v>18.248999999999999</c:v>
                </c:pt>
                <c:pt idx="18250" formatCode="General">
                  <c:v>18.25</c:v>
                </c:pt>
                <c:pt idx="18251" formatCode="General">
                  <c:v>18.251000000000001</c:v>
                </c:pt>
                <c:pt idx="18252" formatCode="General">
                  <c:v>18.251999999999999</c:v>
                </c:pt>
                <c:pt idx="18253" formatCode="General">
                  <c:v>18.253</c:v>
                </c:pt>
                <c:pt idx="18254" formatCode="General">
                  <c:v>18.254000000000001</c:v>
                </c:pt>
                <c:pt idx="18255" formatCode="General">
                  <c:v>18.254999999999999</c:v>
                </c:pt>
                <c:pt idx="18256" formatCode="General">
                  <c:v>18.256</c:v>
                </c:pt>
                <c:pt idx="18257" formatCode="General">
                  <c:v>18.257000000000001</c:v>
                </c:pt>
                <c:pt idx="18258" formatCode="General">
                  <c:v>18.257999999999999</c:v>
                </c:pt>
                <c:pt idx="18259" formatCode="General">
                  <c:v>18.259</c:v>
                </c:pt>
                <c:pt idx="18260" formatCode="General">
                  <c:v>18.260000000000002</c:v>
                </c:pt>
                <c:pt idx="18261" formatCode="General">
                  <c:v>18.260999999999999</c:v>
                </c:pt>
                <c:pt idx="18262" formatCode="General">
                  <c:v>18.262</c:v>
                </c:pt>
                <c:pt idx="18263" formatCode="General">
                  <c:v>18.263000000000002</c:v>
                </c:pt>
                <c:pt idx="18264" formatCode="General">
                  <c:v>18.263999999999999</c:v>
                </c:pt>
                <c:pt idx="18265" formatCode="General">
                  <c:v>18.265000000000001</c:v>
                </c:pt>
                <c:pt idx="18266" formatCode="General">
                  <c:v>18.265999999999998</c:v>
                </c:pt>
                <c:pt idx="18267" formatCode="General">
                  <c:v>18.266999999999999</c:v>
                </c:pt>
                <c:pt idx="18268" formatCode="General">
                  <c:v>18.268000000000001</c:v>
                </c:pt>
                <c:pt idx="18269" formatCode="General">
                  <c:v>18.268999999999998</c:v>
                </c:pt>
                <c:pt idx="18270" formatCode="General">
                  <c:v>18.27</c:v>
                </c:pt>
                <c:pt idx="18271" formatCode="General">
                  <c:v>18.271000000000001</c:v>
                </c:pt>
                <c:pt idx="18272" formatCode="General">
                  <c:v>18.271999999999998</c:v>
                </c:pt>
                <c:pt idx="18273" formatCode="General">
                  <c:v>18.273</c:v>
                </c:pt>
                <c:pt idx="18274" formatCode="General">
                  <c:v>18.274000000000001</c:v>
                </c:pt>
                <c:pt idx="18275" formatCode="General">
                  <c:v>18.274999999999999</c:v>
                </c:pt>
                <c:pt idx="18276" formatCode="General">
                  <c:v>18.276</c:v>
                </c:pt>
                <c:pt idx="18277" formatCode="General">
                  <c:v>18.277000000000001</c:v>
                </c:pt>
                <c:pt idx="18278" formatCode="General">
                  <c:v>18.277999999999999</c:v>
                </c:pt>
                <c:pt idx="18279" formatCode="General">
                  <c:v>18.279</c:v>
                </c:pt>
                <c:pt idx="18280" formatCode="General">
                  <c:v>18.28</c:v>
                </c:pt>
                <c:pt idx="18281" formatCode="General">
                  <c:v>18.280999999999999</c:v>
                </c:pt>
                <c:pt idx="18282" formatCode="General">
                  <c:v>18.282</c:v>
                </c:pt>
                <c:pt idx="18283" formatCode="General">
                  <c:v>18.283000000000001</c:v>
                </c:pt>
                <c:pt idx="18284" formatCode="General">
                  <c:v>18.283999999999999</c:v>
                </c:pt>
                <c:pt idx="18285" formatCode="General">
                  <c:v>18.285</c:v>
                </c:pt>
                <c:pt idx="18286" formatCode="General">
                  <c:v>18.286000000000001</c:v>
                </c:pt>
                <c:pt idx="18287" formatCode="General">
                  <c:v>18.286999999999999</c:v>
                </c:pt>
                <c:pt idx="18288" formatCode="General">
                  <c:v>18.288</c:v>
                </c:pt>
                <c:pt idx="18289" formatCode="General">
                  <c:v>18.289000000000001</c:v>
                </c:pt>
                <c:pt idx="18290" formatCode="General">
                  <c:v>18.29</c:v>
                </c:pt>
                <c:pt idx="18291" formatCode="General">
                  <c:v>18.291</c:v>
                </c:pt>
                <c:pt idx="18292" formatCode="General">
                  <c:v>18.292000000000002</c:v>
                </c:pt>
                <c:pt idx="18293" formatCode="General">
                  <c:v>18.292999999999999</c:v>
                </c:pt>
                <c:pt idx="18294" formatCode="General">
                  <c:v>18.294</c:v>
                </c:pt>
                <c:pt idx="18295" formatCode="General">
                  <c:v>18.295000000000002</c:v>
                </c:pt>
                <c:pt idx="18296" formatCode="General">
                  <c:v>18.295999999999999</c:v>
                </c:pt>
                <c:pt idx="18297" formatCode="General">
                  <c:v>18.297000000000001</c:v>
                </c:pt>
                <c:pt idx="18298" formatCode="General">
                  <c:v>18.297999999999998</c:v>
                </c:pt>
                <c:pt idx="18299" formatCode="General">
                  <c:v>18.298999999999999</c:v>
                </c:pt>
                <c:pt idx="18300" formatCode="General">
                  <c:v>18.3</c:v>
                </c:pt>
                <c:pt idx="18301" formatCode="General">
                  <c:v>18.300999999999998</c:v>
                </c:pt>
                <c:pt idx="18302" formatCode="General">
                  <c:v>18.302</c:v>
                </c:pt>
                <c:pt idx="18303" formatCode="General">
                  <c:v>18.303000000000001</c:v>
                </c:pt>
                <c:pt idx="18304" formatCode="General">
                  <c:v>18.303999999999998</c:v>
                </c:pt>
                <c:pt idx="18305" formatCode="General">
                  <c:v>18.305</c:v>
                </c:pt>
                <c:pt idx="18306" formatCode="General">
                  <c:v>18.306000000000001</c:v>
                </c:pt>
                <c:pt idx="18307" formatCode="General">
                  <c:v>18.306999999999999</c:v>
                </c:pt>
                <c:pt idx="18308" formatCode="General">
                  <c:v>18.308</c:v>
                </c:pt>
                <c:pt idx="18309" formatCode="General">
                  <c:v>18.309000000000001</c:v>
                </c:pt>
                <c:pt idx="18310" formatCode="General">
                  <c:v>18.309999999999999</c:v>
                </c:pt>
                <c:pt idx="18311" formatCode="General">
                  <c:v>18.311</c:v>
                </c:pt>
                <c:pt idx="18312" formatCode="General">
                  <c:v>18.312000000000001</c:v>
                </c:pt>
                <c:pt idx="18313" formatCode="General">
                  <c:v>18.312999999999999</c:v>
                </c:pt>
                <c:pt idx="18314" formatCode="General">
                  <c:v>18.314</c:v>
                </c:pt>
                <c:pt idx="18315" formatCode="General">
                  <c:v>18.315000000000001</c:v>
                </c:pt>
                <c:pt idx="18316" formatCode="General">
                  <c:v>18.315999999999999</c:v>
                </c:pt>
                <c:pt idx="18317" formatCode="General">
                  <c:v>18.317</c:v>
                </c:pt>
                <c:pt idx="18318" formatCode="General">
                  <c:v>18.318000000000001</c:v>
                </c:pt>
                <c:pt idx="18319" formatCode="General">
                  <c:v>18.318999999999999</c:v>
                </c:pt>
                <c:pt idx="18320" formatCode="General">
                  <c:v>18.32</c:v>
                </c:pt>
                <c:pt idx="18321" formatCode="General">
                  <c:v>18.321000000000002</c:v>
                </c:pt>
                <c:pt idx="18322" formatCode="General">
                  <c:v>18.321999999999999</c:v>
                </c:pt>
                <c:pt idx="18323" formatCode="General">
                  <c:v>18.323</c:v>
                </c:pt>
                <c:pt idx="18324" formatCode="General">
                  <c:v>18.324000000000002</c:v>
                </c:pt>
                <c:pt idx="18325" formatCode="General">
                  <c:v>18.324999999999999</c:v>
                </c:pt>
                <c:pt idx="18326" formatCode="General">
                  <c:v>18.326000000000001</c:v>
                </c:pt>
                <c:pt idx="18327" formatCode="General">
                  <c:v>18.327000000000002</c:v>
                </c:pt>
                <c:pt idx="18328" formatCode="General">
                  <c:v>18.327999999999999</c:v>
                </c:pt>
                <c:pt idx="18329" formatCode="General">
                  <c:v>18.329000000000001</c:v>
                </c:pt>
                <c:pt idx="18330" formatCode="General">
                  <c:v>18.329999999999998</c:v>
                </c:pt>
                <c:pt idx="18331" formatCode="General">
                  <c:v>18.331</c:v>
                </c:pt>
                <c:pt idx="18332" formatCode="General">
                  <c:v>18.332000000000001</c:v>
                </c:pt>
                <c:pt idx="18333" formatCode="General">
                  <c:v>18.332999999999998</c:v>
                </c:pt>
                <c:pt idx="18334" formatCode="General">
                  <c:v>18.334</c:v>
                </c:pt>
                <c:pt idx="18335" formatCode="General">
                  <c:v>18.335000000000001</c:v>
                </c:pt>
                <c:pt idx="18336" formatCode="General">
                  <c:v>18.335999999999999</c:v>
                </c:pt>
                <c:pt idx="18337" formatCode="General">
                  <c:v>18.337</c:v>
                </c:pt>
                <c:pt idx="18338" formatCode="General">
                  <c:v>18.338000000000001</c:v>
                </c:pt>
                <c:pt idx="18339" formatCode="General">
                  <c:v>18.338999999999999</c:v>
                </c:pt>
                <c:pt idx="18340" formatCode="General">
                  <c:v>18.34</c:v>
                </c:pt>
                <c:pt idx="18341" formatCode="General">
                  <c:v>18.341000000000001</c:v>
                </c:pt>
                <c:pt idx="18342" formatCode="General">
                  <c:v>18.341999999999999</c:v>
                </c:pt>
                <c:pt idx="18343" formatCode="General">
                  <c:v>18.343</c:v>
                </c:pt>
                <c:pt idx="18344" formatCode="General">
                  <c:v>18.344000000000001</c:v>
                </c:pt>
                <c:pt idx="18345" formatCode="General">
                  <c:v>18.344999999999999</c:v>
                </c:pt>
                <c:pt idx="18346" formatCode="General">
                  <c:v>18.346</c:v>
                </c:pt>
                <c:pt idx="18347" formatCode="General">
                  <c:v>18.347000000000001</c:v>
                </c:pt>
                <c:pt idx="18348" formatCode="General">
                  <c:v>18.347999999999999</c:v>
                </c:pt>
                <c:pt idx="18349" formatCode="General">
                  <c:v>18.349</c:v>
                </c:pt>
                <c:pt idx="18350" formatCode="General">
                  <c:v>18.350000000000001</c:v>
                </c:pt>
                <c:pt idx="18351" formatCode="General">
                  <c:v>18.350999999999999</c:v>
                </c:pt>
                <c:pt idx="18352" formatCode="General">
                  <c:v>18.352</c:v>
                </c:pt>
                <c:pt idx="18353" formatCode="General">
                  <c:v>18.353000000000002</c:v>
                </c:pt>
                <c:pt idx="18354" formatCode="General">
                  <c:v>18.353999999999999</c:v>
                </c:pt>
                <c:pt idx="18355" formatCode="General">
                  <c:v>18.355</c:v>
                </c:pt>
                <c:pt idx="18356" formatCode="General">
                  <c:v>18.356000000000002</c:v>
                </c:pt>
                <c:pt idx="18357" formatCode="General">
                  <c:v>18.356999999999999</c:v>
                </c:pt>
                <c:pt idx="18358" formatCode="General">
                  <c:v>18.358000000000001</c:v>
                </c:pt>
                <c:pt idx="18359" formatCode="General">
                  <c:v>18.359000000000002</c:v>
                </c:pt>
                <c:pt idx="18360" formatCode="General">
                  <c:v>18.36</c:v>
                </c:pt>
                <c:pt idx="18361" formatCode="General">
                  <c:v>18.361000000000001</c:v>
                </c:pt>
                <c:pt idx="18362" formatCode="General">
                  <c:v>18.361999999999998</c:v>
                </c:pt>
                <c:pt idx="18363" formatCode="General">
                  <c:v>18.363</c:v>
                </c:pt>
                <c:pt idx="18364" formatCode="General">
                  <c:v>18.364000000000001</c:v>
                </c:pt>
                <c:pt idx="18365" formatCode="General">
                  <c:v>18.364999999999998</c:v>
                </c:pt>
                <c:pt idx="18366" formatCode="General">
                  <c:v>18.366</c:v>
                </c:pt>
                <c:pt idx="18367" formatCode="General">
                  <c:v>18.367000000000001</c:v>
                </c:pt>
                <c:pt idx="18368" formatCode="General">
                  <c:v>18.367999999999999</c:v>
                </c:pt>
                <c:pt idx="18369" formatCode="General">
                  <c:v>18.369</c:v>
                </c:pt>
                <c:pt idx="18370" formatCode="General">
                  <c:v>18.37</c:v>
                </c:pt>
                <c:pt idx="18371" formatCode="General">
                  <c:v>18.370999999999999</c:v>
                </c:pt>
                <c:pt idx="18372" formatCode="General">
                  <c:v>18.372</c:v>
                </c:pt>
                <c:pt idx="18373" formatCode="General">
                  <c:v>18.373000000000001</c:v>
                </c:pt>
                <c:pt idx="18374" formatCode="General">
                  <c:v>18.373999999999999</c:v>
                </c:pt>
                <c:pt idx="18375" formatCode="General">
                  <c:v>18.375</c:v>
                </c:pt>
                <c:pt idx="18376" formatCode="General">
                  <c:v>18.376000000000001</c:v>
                </c:pt>
                <c:pt idx="18377" formatCode="General">
                  <c:v>18.376999999999999</c:v>
                </c:pt>
                <c:pt idx="18378" formatCode="General">
                  <c:v>18.378</c:v>
                </c:pt>
                <c:pt idx="18379" formatCode="General">
                  <c:v>18.379000000000001</c:v>
                </c:pt>
                <c:pt idx="18380" formatCode="General">
                  <c:v>18.38</c:v>
                </c:pt>
                <c:pt idx="18381" formatCode="General">
                  <c:v>18.381</c:v>
                </c:pt>
                <c:pt idx="18382" formatCode="General">
                  <c:v>18.382000000000001</c:v>
                </c:pt>
                <c:pt idx="18383" formatCode="General">
                  <c:v>18.382999999999999</c:v>
                </c:pt>
                <c:pt idx="18384" formatCode="General">
                  <c:v>18.384</c:v>
                </c:pt>
                <c:pt idx="18385" formatCode="General">
                  <c:v>18.385000000000002</c:v>
                </c:pt>
                <c:pt idx="18386" formatCode="General">
                  <c:v>18.385999999999999</c:v>
                </c:pt>
                <c:pt idx="18387" formatCode="General">
                  <c:v>18.387</c:v>
                </c:pt>
                <c:pt idx="18388" formatCode="General">
                  <c:v>18.388000000000002</c:v>
                </c:pt>
                <c:pt idx="18389" formatCode="General">
                  <c:v>18.388999999999999</c:v>
                </c:pt>
                <c:pt idx="18390" formatCode="General">
                  <c:v>18.39</c:v>
                </c:pt>
                <c:pt idx="18391" formatCode="General">
                  <c:v>18.390999999999998</c:v>
                </c:pt>
                <c:pt idx="18392" formatCode="General">
                  <c:v>18.391999999999999</c:v>
                </c:pt>
                <c:pt idx="18393" formatCode="General">
                  <c:v>18.393000000000001</c:v>
                </c:pt>
                <c:pt idx="18394" formatCode="General">
                  <c:v>18.393999999999998</c:v>
                </c:pt>
                <c:pt idx="18395" formatCode="General">
                  <c:v>18.395</c:v>
                </c:pt>
                <c:pt idx="18396" formatCode="General">
                  <c:v>18.396000000000001</c:v>
                </c:pt>
                <c:pt idx="18397" formatCode="General">
                  <c:v>18.396999999999998</c:v>
                </c:pt>
                <c:pt idx="18398" formatCode="General">
                  <c:v>18.398</c:v>
                </c:pt>
                <c:pt idx="18399" formatCode="General">
                  <c:v>18.399000000000001</c:v>
                </c:pt>
                <c:pt idx="18400" formatCode="General">
                  <c:v>18.399999999999999</c:v>
                </c:pt>
                <c:pt idx="18401" formatCode="General">
                  <c:v>18.401</c:v>
                </c:pt>
                <c:pt idx="18402" formatCode="General">
                  <c:v>18.402000000000001</c:v>
                </c:pt>
                <c:pt idx="18403" formatCode="General">
                  <c:v>18.402999999999999</c:v>
                </c:pt>
                <c:pt idx="18404" formatCode="General">
                  <c:v>18.404</c:v>
                </c:pt>
                <c:pt idx="18405" formatCode="General">
                  <c:v>18.405000000000001</c:v>
                </c:pt>
                <c:pt idx="18406" formatCode="General">
                  <c:v>18.405999999999999</c:v>
                </c:pt>
                <c:pt idx="18407" formatCode="General">
                  <c:v>18.407</c:v>
                </c:pt>
                <c:pt idx="18408" formatCode="General">
                  <c:v>18.408000000000001</c:v>
                </c:pt>
                <c:pt idx="18409" formatCode="General">
                  <c:v>18.408999999999999</c:v>
                </c:pt>
                <c:pt idx="18410" formatCode="General">
                  <c:v>18.41</c:v>
                </c:pt>
                <c:pt idx="18411" formatCode="General">
                  <c:v>18.411000000000001</c:v>
                </c:pt>
                <c:pt idx="18412" formatCode="General">
                  <c:v>18.411999999999999</c:v>
                </c:pt>
                <c:pt idx="18413" formatCode="General">
                  <c:v>18.413</c:v>
                </c:pt>
                <c:pt idx="18414" formatCode="General">
                  <c:v>18.414000000000001</c:v>
                </c:pt>
                <c:pt idx="18415" formatCode="General">
                  <c:v>18.414999999999999</c:v>
                </c:pt>
                <c:pt idx="18416" formatCode="General">
                  <c:v>18.416</c:v>
                </c:pt>
                <c:pt idx="18417" formatCode="General">
                  <c:v>18.417000000000002</c:v>
                </c:pt>
                <c:pt idx="18418" formatCode="General">
                  <c:v>18.417999999999999</c:v>
                </c:pt>
                <c:pt idx="18419" formatCode="General">
                  <c:v>18.419</c:v>
                </c:pt>
                <c:pt idx="18420" formatCode="General">
                  <c:v>18.420000000000002</c:v>
                </c:pt>
                <c:pt idx="18421" formatCode="General">
                  <c:v>18.420999999999999</c:v>
                </c:pt>
                <c:pt idx="18422" formatCode="General">
                  <c:v>18.422000000000001</c:v>
                </c:pt>
                <c:pt idx="18423" formatCode="General">
                  <c:v>18.422999999999998</c:v>
                </c:pt>
                <c:pt idx="18424" formatCode="General">
                  <c:v>18.423999999999999</c:v>
                </c:pt>
                <c:pt idx="18425" formatCode="General">
                  <c:v>18.425000000000001</c:v>
                </c:pt>
                <c:pt idx="18426" formatCode="General">
                  <c:v>18.425999999999998</c:v>
                </c:pt>
                <c:pt idx="18427" formatCode="General">
                  <c:v>18.427</c:v>
                </c:pt>
                <c:pt idx="18428" formatCode="General">
                  <c:v>18.428000000000001</c:v>
                </c:pt>
                <c:pt idx="18429" formatCode="General">
                  <c:v>18.428999999999998</c:v>
                </c:pt>
                <c:pt idx="18430" formatCode="General">
                  <c:v>18.43</c:v>
                </c:pt>
                <c:pt idx="18431" formatCode="General">
                  <c:v>18.431000000000001</c:v>
                </c:pt>
                <c:pt idx="18432" formatCode="General">
                  <c:v>18.431999999999999</c:v>
                </c:pt>
                <c:pt idx="18433" formatCode="General">
                  <c:v>18.433</c:v>
                </c:pt>
                <c:pt idx="18434" formatCode="General">
                  <c:v>18.434000000000001</c:v>
                </c:pt>
                <c:pt idx="18435" formatCode="General">
                  <c:v>18.434999999999999</c:v>
                </c:pt>
                <c:pt idx="18436" formatCode="General">
                  <c:v>18.436</c:v>
                </c:pt>
                <c:pt idx="18437" formatCode="General">
                  <c:v>18.437000000000001</c:v>
                </c:pt>
                <c:pt idx="18438" formatCode="General">
                  <c:v>18.437999999999999</c:v>
                </c:pt>
                <c:pt idx="18439" formatCode="General">
                  <c:v>18.439</c:v>
                </c:pt>
                <c:pt idx="18440" formatCode="General">
                  <c:v>18.440000000000001</c:v>
                </c:pt>
                <c:pt idx="18441" formatCode="General">
                  <c:v>18.440999999999999</c:v>
                </c:pt>
                <c:pt idx="18442" formatCode="General">
                  <c:v>18.442</c:v>
                </c:pt>
                <c:pt idx="18443" formatCode="General">
                  <c:v>18.443000000000001</c:v>
                </c:pt>
                <c:pt idx="18444" formatCode="General">
                  <c:v>18.443999999999999</c:v>
                </c:pt>
                <c:pt idx="18445" formatCode="General">
                  <c:v>18.445</c:v>
                </c:pt>
                <c:pt idx="18446" formatCode="General">
                  <c:v>18.446000000000002</c:v>
                </c:pt>
                <c:pt idx="18447" formatCode="General">
                  <c:v>18.446999999999999</c:v>
                </c:pt>
                <c:pt idx="18448" formatCode="General">
                  <c:v>18.448</c:v>
                </c:pt>
                <c:pt idx="18449" formatCode="General">
                  <c:v>18.449000000000002</c:v>
                </c:pt>
                <c:pt idx="18450" formatCode="General">
                  <c:v>18.45</c:v>
                </c:pt>
                <c:pt idx="18451" formatCode="General">
                  <c:v>18.451000000000001</c:v>
                </c:pt>
                <c:pt idx="18452" formatCode="General">
                  <c:v>18.452000000000002</c:v>
                </c:pt>
                <c:pt idx="18453" formatCode="General">
                  <c:v>18.452999999999999</c:v>
                </c:pt>
                <c:pt idx="18454" formatCode="General">
                  <c:v>18.454000000000001</c:v>
                </c:pt>
                <c:pt idx="18455" formatCode="General">
                  <c:v>18.454999999999998</c:v>
                </c:pt>
                <c:pt idx="18456" formatCode="General">
                  <c:v>18.456</c:v>
                </c:pt>
                <c:pt idx="18457" formatCode="General">
                  <c:v>18.457000000000001</c:v>
                </c:pt>
                <c:pt idx="18458" formatCode="General">
                  <c:v>18.457999999999998</c:v>
                </c:pt>
                <c:pt idx="18459" formatCode="General">
                  <c:v>18.459</c:v>
                </c:pt>
                <c:pt idx="18460" formatCode="General">
                  <c:v>18.46</c:v>
                </c:pt>
                <c:pt idx="18461" formatCode="General">
                  <c:v>18.460999999999999</c:v>
                </c:pt>
                <c:pt idx="18462" formatCode="General">
                  <c:v>18.462</c:v>
                </c:pt>
                <c:pt idx="18463" formatCode="General">
                  <c:v>18.463000000000001</c:v>
                </c:pt>
                <c:pt idx="18464" formatCode="General">
                  <c:v>18.463999999999999</c:v>
                </c:pt>
                <c:pt idx="18465" formatCode="General">
                  <c:v>18.465</c:v>
                </c:pt>
                <c:pt idx="18466" formatCode="General">
                  <c:v>18.466000000000001</c:v>
                </c:pt>
                <c:pt idx="18467" formatCode="General">
                  <c:v>18.466999999999999</c:v>
                </c:pt>
                <c:pt idx="18468" formatCode="General">
                  <c:v>18.468</c:v>
                </c:pt>
                <c:pt idx="18469" formatCode="General">
                  <c:v>18.469000000000001</c:v>
                </c:pt>
                <c:pt idx="18470" formatCode="General">
                  <c:v>18.47</c:v>
                </c:pt>
                <c:pt idx="18471" formatCode="General">
                  <c:v>18.471</c:v>
                </c:pt>
                <c:pt idx="18472" formatCode="General">
                  <c:v>18.472000000000001</c:v>
                </c:pt>
                <c:pt idx="18473" formatCode="General">
                  <c:v>18.472999999999999</c:v>
                </c:pt>
                <c:pt idx="18474" formatCode="General">
                  <c:v>18.474</c:v>
                </c:pt>
                <c:pt idx="18475" formatCode="General">
                  <c:v>18.475000000000001</c:v>
                </c:pt>
                <c:pt idx="18476" formatCode="General">
                  <c:v>18.475999999999999</c:v>
                </c:pt>
                <c:pt idx="18477" formatCode="General">
                  <c:v>18.477</c:v>
                </c:pt>
                <c:pt idx="18478" formatCode="General">
                  <c:v>18.478000000000002</c:v>
                </c:pt>
                <c:pt idx="18479" formatCode="General">
                  <c:v>18.478999999999999</c:v>
                </c:pt>
                <c:pt idx="18480" formatCode="General">
                  <c:v>18.48</c:v>
                </c:pt>
                <c:pt idx="18481" formatCode="General">
                  <c:v>18.481000000000002</c:v>
                </c:pt>
                <c:pt idx="18482" formatCode="General">
                  <c:v>18.481999999999999</c:v>
                </c:pt>
                <c:pt idx="18483" formatCode="General">
                  <c:v>18.483000000000001</c:v>
                </c:pt>
                <c:pt idx="18484" formatCode="General">
                  <c:v>18.484000000000002</c:v>
                </c:pt>
                <c:pt idx="18485" formatCode="General">
                  <c:v>18.484999999999999</c:v>
                </c:pt>
                <c:pt idx="18486" formatCode="General">
                  <c:v>18.486000000000001</c:v>
                </c:pt>
                <c:pt idx="18487" formatCode="General">
                  <c:v>18.486999999999998</c:v>
                </c:pt>
                <c:pt idx="18488" formatCode="General">
                  <c:v>18.488</c:v>
                </c:pt>
                <c:pt idx="18489" formatCode="General">
                  <c:v>18.489000000000001</c:v>
                </c:pt>
                <c:pt idx="18490" formatCode="General">
                  <c:v>18.489999999999998</c:v>
                </c:pt>
                <c:pt idx="18491" formatCode="General">
                  <c:v>18.491</c:v>
                </c:pt>
                <c:pt idx="18492" formatCode="General">
                  <c:v>18.492000000000001</c:v>
                </c:pt>
                <c:pt idx="18493" formatCode="General">
                  <c:v>18.492999999999999</c:v>
                </c:pt>
                <c:pt idx="18494" formatCode="General">
                  <c:v>18.494</c:v>
                </c:pt>
                <c:pt idx="18495" formatCode="General">
                  <c:v>18.495000000000001</c:v>
                </c:pt>
                <c:pt idx="18496" formatCode="General">
                  <c:v>18.495999999999999</c:v>
                </c:pt>
                <c:pt idx="18497" formatCode="General">
                  <c:v>18.497</c:v>
                </c:pt>
                <c:pt idx="18498" formatCode="General">
                  <c:v>18.498000000000001</c:v>
                </c:pt>
                <c:pt idx="18499" formatCode="General">
                  <c:v>18.498999999999999</c:v>
                </c:pt>
                <c:pt idx="18500" formatCode="General">
                  <c:v>18.5</c:v>
                </c:pt>
                <c:pt idx="18501" formatCode="General">
                  <c:v>18.501000000000001</c:v>
                </c:pt>
                <c:pt idx="18502" formatCode="General">
                  <c:v>18.501999999999999</c:v>
                </c:pt>
                <c:pt idx="18503" formatCode="General">
                  <c:v>18.503</c:v>
                </c:pt>
                <c:pt idx="18504" formatCode="General">
                  <c:v>18.504000000000001</c:v>
                </c:pt>
                <c:pt idx="18505" formatCode="General">
                  <c:v>18.504999999999999</c:v>
                </c:pt>
                <c:pt idx="18506" formatCode="General">
                  <c:v>18.506</c:v>
                </c:pt>
                <c:pt idx="18507" formatCode="General">
                  <c:v>18.507000000000001</c:v>
                </c:pt>
                <c:pt idx="18508" formatCode="General">
                  <c:v>18.507999999999999</c:v>
                </c:pt>
                <c:pt idx="18509" formatCode="General">
                  <c:v>18.509</c:v>
                </c:pt>
                <c:pt idx="18510" formatCode="General">
                  <c:v>18.510000000000002</c:v>
                </c:pt>
                <c:pt idx="18511" formatCode="General">
                  <c:v>18.510999999999999</c:v>
                </c:pt>
                <c:pt idx="18512" formatCode="General">
                  <c:v>18.512</c:v>
                </c:pt>
                <c:pt idx="18513" formatCode="General">
                  <c:v>18.513000000000002</c:v>
                </c:pt>
                <c:pt idx="18514" formatCode="General">
                  <c:v>18.513999999999999</c:v>
                </c:pt>
                <c:pt idx="18515" formatCode="General">
                  <c:v>18.515000000000001</c:v>
                </c:pt>
                <c:pt idx="18516" formatCode="General">
                  <c:v>18.515999999999998</c:v>
                </c:pt>
                <c:pt idx="18517" formatCode="General">
                  <c:v>18.516999999999999</c:v>
                </c:pt>
                <c:pt idx="18518" formatCode="General">
                  <c:v>18.518000000000001</c:v>
                </c:pt>
                <c:pt idx="18519" formatCode="General">
                  <c:v>18.518999999999998</c:v>
                </c:pt>
                <c:pt idx="18520" formatCode="General">
                  <c:v>18.52</c:v>
                </c:pt>
                <c:pt idx="18521" formatCode="General">
                  <c:v>18.521000000000001</c:v>
                </c:pt>
                <c:pt idx="18522" formatCode="General">
                  <c:v>18.521999999999998</c:v>
                </c:pt>
                <c:pt idx="18523" formatCode="General">
                  <c:v>18.523</c:v>
                </c:pt>
                <c:pt idx="18524" formatCode="General">
                  <c:v>18.524000000000001</c:v>
                </c:pt>
                <c:pt idx="18525" formatCode="General">
                  <c:v>18.524999999999999</c:v>
                </c:pt>
                <c:pt idx="18526" formatCode="General">
                  <c:v>18.526</c:v>
                </c:pt>
                <c:pt idx="18527" formatCode="General">
                  <c:v>18.527000000000001</c:v>
                </c:pt>
                <c:pt idx="18528" formatCode="General">
                  <c:v>18.527999999999999</c:v>
                </c:pt>
                <c:pt idx="18529" formatCode="General">
                  <c:v>18.529</c:v>
                </c:pt>
                <c:pt idx="18530" formatCode="General">
                  <c:v>18.53</c:v>
                </c:pt>
                <c:pt idx="18531" formatCode="General">
                  <c:v>18.530999999999999</c:v>
                </c:pt>
                <c:pt idx="18532" formatCode="General">
                  <c:v>18.532</c:v>
                </c:pt>
                <c:pt idx="18533" formatCode="General">
                  <c:v>18.533000000000001</c:v>
                </c:pt>
                <c:pt idx="18534" formatCode="General">
                  <c:v>18.533999999999999</c:v>
                </c:pt>
                <c:pt idx="18535" formatCode="General">
                  <c:v>18.535</c:v>
                </c:pt>
                <c:pt idx="18536" formatCode="General">
                  <c:v>18.536000000000001</c:v>
                </c:pt>
                <c:pt idx="18537" formatCode="General">
                  <c:v>18.536999999999999</c:v>
                </c:pt>
                <c:pt idx="18538" formatCode="General">
                  <c:v>18.538</c:v>
                </c:pt>
                <c:pt idx="18539" formatCode="General">
                  <c:v>18.539000000000001</c:v>
                </c:pt>
                <c:pt idx="18540" formatCode="General">
                  <c:v>18.54</c:v>
                </c:pt>
                <c:pt idx="18541" formatCode="General">
                  <c:v>18.541</c:v>
                </c:pt>
                <c:pt idx="18542" formatCode="General">
                  <c:v>18.542000000000002</c:v>
                </c:pt>
                <c:pt idx="18543" formatCode="General">
                  <c:v>18.542999999999999</c:v>
                </c:pt>
                <c:pt idx="18544" formatCode="General">
                  <c:v>18.544</c:v>
                </c:pt>
                <c:pt idx="18545" formatCode="General">
                  <c:v>18.545000000000002</c:v>
                </c:pt>
                <c:pt idx="18546" formatCode="General">
                  <c:v>18.545999999999999</c:v>
                </c:pt>
                <c:pt idx="18547" formatCode="General">
                  <c:v>18.547000000000001</c:v>
                </c:pt>
                <c:pt idx="18548" formatCode="General">
                  <c:v>18.547999999999998</c:v>
                </c:pt>
                <c:pt idx="18549" formatCode="General">
                  <c:v>18.548999999999999</c:v>
                </c:pt>
                <c:pt idx="18550" formatCode="General">
                  <c:v>18.55</c:v>
                </c:pt>
                <c:pt idx="18551" formatCode="General">
                  <c:v>18.550999999999998</c:v>
                </c:pt>
                <c:pt idx="18552" formatCode="General">
                  <c:v>18.552</c:v>
                </c:pt>
                <c:pt idx="18553" formatCode="General">
                  <c:v>18.553000000000001</c:v>
                </c:pt>
                <c:pt idx="18554" formatCode="General">
                  <c:v>18.553999999999998</c:v>
                </c:pt>
                <c:pt idx="18555" formatCode="General">
                  <c:v>18.555</c:v>
                </c:pt>
                <c:pt idx="18556" formatCode="General">
                  <c:v>18.556000000000001</c:v>
                </c:pt>
                <c:pt idx="18557" formatCode="General">
                  <c:v>18.556999999999999</c:v>
                </c:pt>
                <c:pt idx="18558" formatCode="General">
                  <c:v>18.558</c:v>
                </c:pt>
                <c:pt idx="18559" formatCode="General">
                  <c:v>18.559000000000001</c:v>
                </c:pt>
                <c:pt idx="18560" formatCode="General">
                  <c:v>18.559999999999999</c:v>
                </c:pt>
                <c:pt idx="18561" formatCode="General">
                  <c:v>18.561</c:v>
                </c:pt>
                <c:pt idx="18562" formatCode="General">
                  <c:v>18.562000000000001</c:v>
                </c:pt>
                <c:pt idx="18563" formatCode="General">
                  <c:v>18.562999999999999</c:v>
                </c:pt>
                <c:pt idx="18564" formatCode="General">
                  <c:v>18.564</c:v>
                </c:pt>
                <c:pt idx="18565" formatCode="General">
                  <c:v>18.565000000000001</c:v>
                </c:pt>
                <c:pt idx="18566" formatCode="General">
                  <c:v>18.565999999999999</c:v>
                </c:pt>
                <c:pt idx="18567" formatCode="General">
                  <c:v>18.567</c:v>
                </c:pt>
                <c:pt idx="18568" formatCode="General">
                  <c:v>18.568000000000001</c:v>
                </c:pt>
                <c:pt idx="18569" formatCode="General">
                  <c:v>18.568999999999999</c:v>
                </c:pt>
                <c:pt idx="18570" formatCode="General">
                  <c:v>18.57</c:v>
                </c:pt>
                <c:pt idx="18571" formatCode="General">
                  <c:v>18.571000000000002</c:v>
                </c:pt>
                <c:pt idx="18572" formatCode="General">
                  <c:v>18.571999999999999</c:v>
                </c:pt>
                <c:pt idx="18573" formatCode="General">
                  <c:v>18.573</c:v>
                </c:pt>
                <c:pt idx="18574" formatCode="General">
                  <c:v>18.574000000000002</c:v>
                </c:pt>
                <c:pt idx="18575" formatCode="General">
                  <c:v>18.574999999999999</c:v>
                </c:pt>
                <c:pt idx="18576" formatCode="General">
                  <c:v>18.576000000000001</c:v>
                </c:pt>
                <c:pt idx="18577" formatCode="General">
                  <c:v>18.577000000000002</c:v>
                </c:pt>
                <c:pt idx="18578" formatCode="General">
                  <c:v>18.577999999999999</c:v>
                </c:pt>
                <c:pt idx="18579" formatCode="General">
                  <c:v>18.579000000000001</c:v>
                </c:pt>
                <c:pt idx="18580" formatCode="General">
                  <c:v>18.579999999999998</c:v>
                </c:pt>
                <c:pt idx="18581" formatCode="General">
                  <c:v>18.581</c:v>
                </c:pt>
                <c:pt idx="18582" formatCode="General">
                  <c:v>18.582000000000001</c:v>
                </c:pt>
                <c:pt idx="18583" formatCode="General">
                  <c:v>18.582999999999998</c:v>
                </c:pt>
                <c:pt idx="18584" formatCode="General">
                  <c:v>18.584</c:v>
                </c:pt>
                <c:pt idx="18585" formatCode="General">
                  <c:v>18.585000000000001</c:v>
                </c:pt>
                <c:pt idx="18586" formatCode="General">
                  <c:v>18.585999999999999</c:v>
                </c:pt>
                <c:pt idx="18587" formatCode="General">
                  <c:v>18.587</c:v>
                </c:pt>
                <c:pt idx="18588" formatCode="General">
                  <c:v>18.588000000000001</c:v>
                </c:pt>
                <c:pt idx="18589" formatCode="General">
                  <c:v>18.588999999999999</c:v>
                </c:pt>
                <c:pt idx="18590" formatCode="General">
                  <c:v>18.59</c:v>
                </c:pt>
                <c:pt idx="18591" formatCode="General">
                  <c:v>18.591000000000001</c:v>
                </c:pt>
                <c:pt idx="18592" formatCode="General">
                  <c:v>18.591999999999999</c:v>
                </c:pt>
                <c:pt idx="18593" formatCode="General">
                  <c:v>18.593</c:v>
                </c:pt>
                <c:pt idx="18594" formatCode="General">
                  <c:v>18.594000000000001</c:v>
                </c:pt>
                <c:pt idx="18595" formatCode="General">
                  <c:v>18.594999999999999</c:v>
                </c:pt>
                <c:pt idx="18596" formatCode="General">
                  <c:v>18.596</c:v>
                </c:pt>
                <c:pt idx="18597" formatCode="General">
                  <c:v>18.597000000000001</c:v>
                </c:pt>
                <c:pt idx="18598" formatCode="General">
                  <c:v>18.597999999999999</c:v>
                </c:pt>
                <c:pt idx="18599" formatCode="General">
                  <c:v>18.599</c:v>
                </c:pt>
                <c:pt idx="18600" formatCode="General">
                  <c:v>18.600000000000001</c:v>
                </c:pt>
                <c:pt idx="18601" formatCode="General">
                  <c:v>18.600999999999999</c:v>
                </c:pt>
                <c:pt idx="18602" formatCode="General">
                  <c:v>18.602</c:v>
                </c:pt>
                <c:pt idx="18603" formatCode="General">
                  <c:v>18.603000000000002</c:v>
                </c:pt>
                <c:pt idx="18604" formatCode="General">
                  <c:v>18.603999999999999</c:v>
                </c:pt>
                <c:pt idx="18605" formatCode="General">
                  <c:v>18.605</c:v>
                </c:pt>
                <c:pt idx="18606" formatCode="General">
                  <c:v>18.606000000000002</c:v>
                </c:pt>
                <c:pt idx="18607" formatCode="General">
                  <c:v>18.606999999999999</c:v>
                </c:pt>
                <c:pt idx="18608" formatCode="General">
                  <c:v>18.608000000000001</c:v>
                </c:pt>
                <c:pt idx="18609" formatCode="General">
                  <c:v>18.609000000000002</c:v>
                </c:pt>
                <c:pt idx="18610" formatCode="General">
                  <c:v>18.61</c:v>
                </c:pt>
                <c:pt idx="18611" formatCode="General">
                  <c:v>18.611000000000001</c:v>
                </c:pt>
                <c:pt idx="18612" formatCode="General">
                  <c:v>18.611999999999998</c:v>
                </c:pt>
                <c:pt idx="18613" formatCode="General">
                  <c:v>18.613</c:v>
                </c:pt>
                <c:pt idx="18614" formatCode="General">
                  <c:v>18.614000000000001</c:v>
                </c:pt>
                <c:pt idx="18615" formatCode="General">
                  <c:v>18.614999999999998</c:v>
                </c:pt>
                <c:pt idx="18616" formatCode="General">
                  <c:v>18.616</c:v>
                </c:pt>
                <c:pt idx="18617" formatCode="General">
                  <c:v>18.617000000000001</c:v>
                </c:pt>
                <c:pt idx="18618" formatCode="General">
                  <c:v>18.617999999999999</c:v>
                </c:pt>
                <c:pt idx="18619" formatCode="General">
                  <c:v>18.619</c:v>
                </c:pt>
                <c:pt idx="18620" formatCode="General">
                  <c:v>18.62</c:v>
                </c:pt>
                <c:pt idx="18621" formatCode="General">
                  <c:v>18.620999999999999</c:v>
                </c:pt>
                <c:pt idx="18622" formatCode="General">
                  <c:v>18.622</c:v>
                </c:pt>
                <c:pt idx="18623" formatCode="General">
                  <c:v>18.623000000000001</c:v>
                </c:pt>
                <c:pt idx="18624" formatCode="General">
                  <c:v>18.623999999999999</c:v>
                </c:pt>
                <c:pt idx="18625" formatCode="General">
                  <c:v>18.625</c:v>
                </c:pt>
                <c:pt idx="18626" formatCode="General">
                  <c:v>18.626000000000001</c:v>
                </c:pt>
                <c:pt idx="18627" formatCode="General">
                  <c:v>18.626999999999999</c:v>
                </c:pt>
                <c:pt idx="18628" formatCode="General">
                  <c:v>18.628</c:v>
                </c:pt>
                <c:pt idx="18629" formatCode="General">
                  <c:v>18.629000000000001</c:v>
                </c:pt>
                <c:pt idx="18630" formatCode="General">
                  <c:v>18.63</c:v>
                </c:pt>
                <c:pt idx="18631" formatCode="General">
                  <c:v>18.631</c:v>
                </c:pt>
                <c:pt idx="18632" formatCode="General">
                  <c:v>18.632000000000001</c:v>
                </c:pt>
                <c:pt idx="18633" formatCode="General">
                  <c:v>18.632999999999999</c:v>
                </c:pt>
                <c:pt idx="18634" formatCode="General">
                  <c:v>18.634</c:v>
                </c:pt>
                <c:pt idx="18635" formatCode="General">
                  <c:v>18.635000000000002</c:v>
                </c:pt>
                <c:pt idx="18636" formatCode="General">
                  <c:v>18.635999999999999</c:v>
                </c:pt>
                <c:pt idx="18637" formatCode="General">
                  <c:v>18.637</c:v>
                </c:pt>
                <c:pt idx="18638" formatCode="General">
                  <c:v>18.638000000000002</c:v>
                </c:pt>
                <c:pt idx="18639" formatCode="General">
                  <c:v>18.638999999999999</c:v>
                </c:pt>
                <c:pt idx="18640" formatCode="General">
                  <c:v>18.64</c:v>
                </c:pt>
                <c:pt idx="18641" formatCode="General">
                  <c:v>18.640999999999998</c:v>
                </c:pt>
                <c:pt idx="18642" formatCode="General">
                  <c:v>18.641999999999999</c:v>
                </c:pt>
                <c:pt idx="18643" formatCode="General">
                  <c:v>18.643000000000001</c:v>
                </c:pt>
                <c:pt idx="18644" formatCode="General">
                  <c:v>18.643999999999998</c:v>
                </c:pt>
                <c:pt idx="18645" formatCode="General">
                  <c:v>18.645</c:v>
                </c:pt>
                <c:pt idx="18646" formatCode="General">
                  <c:v>18.646000000000001</c:v>
                </c:pt>
                <c:pt idx="18647" formatCode="General">
                  <c:v>18.646999999999998</c:v>
                </c:pt>
                <c:pt idx="18648" formatCode="General">
                  <c:v>18.648</c:v>
                </c:pt>
                <c:pt idx="18649" formatCode="General">
                  <c:v>18.649000000000001</c:v>
                </c:pt>
                <c:pt idx="18650" formatCode="General">
                  <c:v>18.649999999999999</c:v>
                </c:pt>
                <c:pt idx="18651" formatCode="General">
                  <c:v>18.651</c:v>
                </c:pt>
                <c:pt idx="18652" formatCode="General">
                  <c:v>18.652000000000001</c:v>
                </c:pt>
                <c:pt idx="18653" formatCode="General">
                  <c:v>18.652999999999999</c:v>
                </c:pt>
                <c:pt idx="18654" formatCode="General">
                  <c:v>18.654</c:v>
                </c:pt>
                <c:pt idx="18655" formatCode="General">
                  <c:v>18.655000000000001</c:v>
                </c:pt>
                <c:pt idx="18656" formatCode="General">
                  <c:v>18.655999999999999</c:v>
                </c:pt>
                <c:pt idx="18657" formatCode="General">
                  <c:v>18.657</c:v>
                </c:pt>
                <c:pt idx="18658" formatCode="General">
                  <c:v>18.658000000000001</c:v>
                </c:pt>
                <c:pt idx="18659" formatCode="General">
                  <c:v>18.658999999999999</c:v>
                </c:pt>
                <c:pt idx="18660" formatCode="General">
                  <c:v>18.66</c:v>
                </c:pt>
                <c:pt idx="18661" formatCode="General">
                  <c:v>18.661000000000001</c:v>
                </c:pt>
                <c:pt idx="18662" formatCode="General">
                  <c:v>18.661999999999999</c:v>
                </c:pt>
                <c:pt idx="18663" formatCode="General">
                  <c:v>18.663</c:v>
                </c:pt>
                <c:pt idx="18664" formatCode="General">
                  <c:v>18.664000000000001</c:v>
                </c:pt>
                <c:pt idx="18665" formatCode="General">
                  <c:v>18.664999999999999</c:v>
                </c:pt>
                <c:pt idx="18666" formatCode="General">
                  <c:v>18.666</c:v>
                </c:pt>
                <c:pt idx="18667" formatCode="General">
                  <c:v>18.667000000000002</c:v>
                </c:pt>
                <c:pt idx="18668" formatCode="General">
                  <c:v>18.667999999999999</c:v>
                </c:pt>
                <c:pt idx="18669" formatCode="General">
                  <c:v>18.669</c:v>
                </c:pt>
                <c:pt idx="18670" formatCode="General">
                  <c:v>18.670000000000002</c:v>
                </c:pt>
                <c:pt idx="18671" formatCode="General">
                  <c:v>18.670999999999999</c:v>
                </c:pt>
                <c:pt idx="18672" formatCode="General">
                  <c:v>18.672000000000001</c:v>
                </c:pt>
                <c:pt idx="18673" formatCode="General">
                  <c:v>18.672999999999998</c:v>
                </c:pt>
                <c:pt idx="18674" formatCode="General">
                  <c:v>18.673999999999999</c:v>
                </c:pt>
                <c:pt idx="18675" formatCode="General">
                  <c:v>18.675000000000001</c:v>
                </c:pt>
                <c:pt idx="18676" formatCode="General">
                  <c:v>18.675999999999998</c:v>
                </c:pt>
                <c:pt idx="18677" formatCode="General">
                  <c:v>18.677</c:v>
                </c:pt>
                <c:pt idx="18678" formatCode="General">
                  <c:v>18.678000000000001</c:v>
                </c:pt>
                <c:pt idx="18679" formatCode="General">
                  <c:v>18.678999999999998</c:v>
                </c:pt>
                <c:pt idx="18680" formatCode="General">
                  <c:v>18.68</c:v>
                </c:pt>
                <c:pt idx="18681" formatCode="General">
                  <c:v>18.681000000000001</c:v>
                </c:pt>
                <c:pt idx="18682" formatCode="General">
                  <c:v>18.681999999999999</c:v>
                </c:pt>
                <c:pt idx="18683" formatCode="General">
                  <c:v>18.683</c:v>
                </c:pt>
                <c:pt idx="18684" formatCode="General">
                  <c:v>18.684000000000001</c:v>
                </c:pt>
                <c:pt idx="18685" formatCode="General">
                  <c:v>18.684999999999999</c:v>
                </c:pt>
                <c:pt idx="18686" formatCode="General">
                  <c:v>18.686</c:v>
                </c:pt>
                <c:pt idx="18687" formatCode="General">
                  <c:v>18.687000000000001</c:v>
                </c:pt>
                <c:pt idx="18688" formatCode="General">
                  <c:v>18.687999999999999</c:v>
                </c:pt>
                <c:pt idx="18689" formatCode="General">
                  <c:v>18.689</c:v>
                </c:pt>
                <c:pt idx="18690" formatCode="General">
                  <c:v>18.690000000000001</c:v>
                </c:pt>
                <c:pt idx="18691" formatCode="General">
                  <c:v>18.690999999999999</c:v>
                </c:pt>
                <c:pt idx="18692" formatCode="General">
                  <c:v>18.692</c:v>
                </c:pt>
                <c:pt idx="18693" formatCode="General">
                  <c:v>18.693000000000001</c:v>
                </c:pt>
                <c:pt idx="18694" formatCode="General">
                  <c:v>18.693999999999999</c:v>
                </c:pt>
                <c:pt idx="18695" formatCode="General">
                  <c:v>18.695</c:v>
                </c:pt>
                <c:pt idx="18696" formatCode="General">
                  <c:v>18.696000000000002</c:v>
                </c:pt>
                <c:pt idx="18697" formatCode="General">
                  <c:v>18.696999999999999</c:v>
                </c:pt>
                <c:pt idx="18698" formatCode="General">
                  <c:v>18.698</c:v>
                </c:pt>
                <c:pt idx="18699" formatCode="General">
                  <c:v>18.699000000000002</c:v>
                </c:pt>
                <c:pt idx="18700" formatCode="General">
                  <c:v>18.7</c:v>
                </c:pt>
                <c:pt idx="18701" formatCode="General">
                  <c:v>18.701000000000001</c:v>
                </c:pt>
                <c:pt idx="18702" formatCode="General">
                  <c:v>18.702000000000002</c:v>
                </c:pt>
                <c:pt idx="18703" formatCode="General">
                  <c:v>18.702999999999999</c:v>
                </c:pt>
                <c:pt idx="18704" formatCode="General">
                  <c:v>18.704000000000001</c:v>
                </c:pt>
                <c:pt idx="18705" formatCode="General">
                  <c:v>18.704999999999998</c:v>
                </c:pt>
                <c:pt idx="18706" formatCode="General">
                  <c:v>18.706</c:v>
                </c:pt>
                <c:pt idx="18707" formatCode="General">
                  <c:v>18.707000000000001</c:v>
                </c:pt>
                <c:pt idx="18708" formatCode="General">
                  <c:v>18.707999999999998</c:v>
                </c:pt>
                <c:pt idx="18709" formatCode="General">
                  <c:v>18.709</c:v>
                </c:pt>
                <c:pt idx="18710" formatCode="General">
                  <c:v>18.71</c:v>
                </c:pt>
                <c:pt idx="18711" formatCode="General">
                  <c:v>18.710999999999999</c:v>
                </c:pt>
                <c:pt idx="18712" formatCode="General">
                  <c:v>18.712</c:v>
                </c:pt>
                <c:pt idx="18713" formatCode="General">
                  <c:v>18.713000000000001</c:v>
                </c:pt>
                <c:pt idx="18714" formatCode="General">
                  <c:v>18.713999999999999</c:v>
                </c:pt>
                <c:pt idx="18715" formatCode="General">
                  <c:v>18.715</c:v>
                </c:pt>
                <c:pt idx="18716" formatCode="General">
                  <c:v>18.716000000000001</c:v>
                </c:pt>
                <c:pt idx="18717" formatCode="General">
                  <c:v>18.716999999999999</c:v>
                </c:pt>
                <c:pt idx="18718" formatCode="General">
                  <c:v>18.718</c:v>
                </c:pt>
                <c:pt idx="18719" formatCode="General">
                  <c:v>18.719000000000001</c:v>
                </c:pt>
                <c:pt idx="18720" formatCode="General">
                  <c:v>18.72</c:v>
                </c:pt>
                <c:pt idx="18721" formatCode="General">
                  <c:v>18.721</c:v>
                </c:pt>
                <c:pt idx="18722" formatCode="General">
                  <c:v>18.722000000000001</c:v>
                </c:pt>
                <c:pt idx="18723" formatCode="General">
                  <c:v>18.722999999999999</c:v>
                </c:pt>
                <c:pt idx="18724" formatCode="General">
                  <c:v>18.724</c:v>
                </c:pt>
                <c:pt idx="18725" formatCode="General">
                  <c:v>18.725000000000001</c:v>
                </c:pt>
                <c:pt idx="18726" formatCode="General">
                  <c:v>18.725999999999999</c:v>
                </c:pt>
                <c:pt idx="18727" formatCode="General">
                  <c:v>18.727</c:v>
                </c:pt>
                <c:pt idx="18728" formatCode="General">
                  <c:v>18.728000000000002</c:v>
                </c:pt>
                <c:pt idx="18729" formatCode="General">
                  <c:v>18.728999999999999</c:v>
                </c:pt>
                <c:pt idx="18730" formatCode="General">
                  <c:v>18.73</c:v>
                </c:pt>
                <c:pt idx="18731" formatCode="General">
                  <c:v>18.731000000000002</c:v>
                </c:pt>
                <c:pt idx="18732" formatCode="General">
                  <c:v>18.731999999999999</c:v>
                </c:pt>
                <c:pt idx="18733" formatCode="General">
                  <c:v>18.733000000000001</c:v>
                </c:pt>
                <c:pt idx="18734" formatCode="General">
                  <c:v>18.734000000000002</c:v>
                </c:pt>
                <c:pt idx="18735" formatCode="General">
                  <c:v>18.734999999999999</c:v>
                </c:pt>
                <c:pt idx="18736" formatCode="General">
                  <c:v>18.736000000000001</c:v>
                </c:pt>
                <c:pt idx="18737" formatCode="General">
                  <c:v>18.736999999999998</c:v>
                </c:pt>
                <c:pt idx="18738" formatCode="General">
                  <c:v>18.738</c:v>
                </c:pt>
                <c:pt idx="18739" formatCode="General">
                  <c:v>18.739000000000001</c:v>
                </c:pt>
                <c:pt idx="18740" formatCode="General">
                  <c:v>18.739999999999998</c:v>
                </c:pt>
                <c:pt idx="18741" formatCode="General">
                  <c:v>18.741</c:v>
                </c:pt>
                <c:pt idx="18742" formatCode="General">
                  <c:v>18.742000000000001</c:v>
                </c:pt>
                <c:pt idx="18743" formatCode="General">
                  <c:v>18.742999999999999</c:v>
                </c:pt>
                <c:pt idx="18744" formatCode="General">
                  <c:v>18.744</c:v>
                </c:pt>
                <c:pt idx="18745" formatCode="General">
                  <c:v>18.745000000000001</c:v>
                </c:pt>
                <c:pt idx="18746" formatCode="General">
                  <c:v>18.745999999999999</c:v>
                </c:pt>
                <c:pt idx="18747" formatCode="General">
                  <c:v>18.747</c:v>
                </c:pt>
                <c:pt idx="18748" formatCode="General">
                  <c:v>18.748000000000001</c:v>
                </c:pt>
                <c:pt idx="18749" formatCode="General">
                  <c:v>18.748999999999999</c:v>
                </c:pt>
                <c:pt idx="18750" formatCode="General">
                  <c:v>18.75</c:v>
                </c:pt>
                <c:pt idx="18751" formatCode="General">
                  <c:v>18.751000000000001</c:v>
                </c:pt>
                <c:pt idx="18752" formatCode="General">
                  <c:v>18.751999999999999</c:v>
                </c:pt>
                <c:pt idx="18753" formatCode="General">
                  <c:v>18.753</c:v>
                </c:pt>
                <c:pt idx="18754" formatCode="General">
                  <c:v>18.754000000000001</c:v>
                </c:pt>
                <c:pt idx="18755" formatCode="General">
                  <c:v>18.754999999999999</c:v>
                </c:pt>
                <c:pt idx="18756" formatCode="General">
                  <c:v>18.756</c:v>
                </c:pt>
                <c:pt idx="18757" formatCode="General">
                  <c:v>18.757000000000001</c:v>
                </c:pt>
                <c:pt idx="18758" formatCode="General">
                  <c:v>18.757999999999999</c:v>
                </c:pt>
                <c:pt idx="18759" formatCode="General">
                  <c:v>18.759</c:v>
                </c:pt>
                <c:pt idx="18760" formatCode="General">
                  <c:v>18.760000000000002</c:v>
                </c:pt>
                <c:pt idx="18761" formatCode="General">
                  <c:v>18.760999999999999</c:v>
                </c:pt>
                <c:pt idx="18762" formatCode="General">
                  <c:v>18.762</c:v>
                </c:pt>
                <c:pt idx="18763" formatCode="General">
                  <c:v>18.763000000000002</c:v>
                </c:pt>
                <c:pt idx="18764" formatCode="General">
                  <c:v>18.763999999999999</c:v>
                </c:pt>
                <c:pt idx="18765" formatCode="General">
                  <c:v>18.765000000000001</c:v>
                </c:pt>
                <c:pt idx="18766" formatCode="General">
                  <c:v>18.765999999999998</c:v>
                </c:pt>
                <c:pt idx="18767" formatCode="General">
                  <c:v>18.766999999999999</c:v>
                </c:pt>
                <c:pt idx="18768" formatCode="General">
                  <c:v>18.768000000000001</c:v>
                </c:pt>
                <c:pt idx="18769" formatCode="General">
                  <c:v>18.768999999999998</c:v>
                </c:pt>
                <c:pt idx="18770" formatCode="General">
                  <c:v>18.77</c:v>
                </c:pt>
                <c:pt idx="18771" formatCode="General">
                  <c:v>18.771000000000001</c:v>
                </c:pt>
                <c:pt idx="18772" formatCode="General">
                  <c:v>18.771999999999998</c:v>
                </c:pt>
                <c:pt idx="18773" formatCode="General">
                  <c:v>18.773</c:v>
                </c:pt>
                <c:pt idx="18774" formatCode="General">
                  <c:v>18.774000000000001</c:v>
                </c:pt>
                <c:pt idx="18775" formatCode="General">
                  <c:v>18.774999999999999</c:v>
                </c:pt>
                <c:pt idx="18776" formatCode="General">
                  <c:v>18.776</c:v>
                </c:pt>
                <c:pt idx="18777" formatCode="General">
                  <c:v>18.777000000000001</c:v>
                </c:pt>
                <c:pt idx="18778" formatCode="General">
                  <c:v>18.777999999999999</c:v>
                </c:pt>
                <c:pt idx="18779" formatCode="General">
                  <c:v>18.779</c:v>
                </c:pt>
                <c:pt idx="18780" formatCode="General">
                  <c:v>18.78</c:v>
                </c:pt>
                <c:pt idx="18781" formatCode="General">
                  <c:v>18.780999999999999</c:v>
                </c:pt>
                <c:pt idx="18782" formatCode="General">
                  <c:v>18.782</c:v>
                </c:pt>
                <c:pt idx="18783" formatCode="General">
                  <c:v>18.783000000000001</c:v>
                </c:pt>
                <c:pt idx="18784" formatCode="General">
                  <c:v>18.783999999999999</c:v>
                </c:pt>
                <c:pt idx="18785" formatCode="General">
                  <c:v>18.785</c:v>
                </c:pt>
                <c:pt idx="18786" formatCode="General">
                  <c:v>18.786000000000001</c:v>
                </c:pt>
                <c:pt idx="18787" formatCode="General">
                  <c:v>18.786999999999999</c:v>
                </c:pt>
                <c:pt idx="18788" formatCode="General">
                  <c:v>18.788</c:v>
                </c:pt>
                <c:pt idx="18789" formatCode="General">
                  <c:v>18.789000000000001</c:v>
                </c:pt>
                <c:pt idx="18790" formatCode="General">
                  <c:v>18.79</c:v>
                </c:pt>
                <c:pt idx="18791" formatCode="General">
                  <c:v>18.791</c:v>
                </c:pt>
                <c:pt idx="18792" formatCode="General">
                  <c:v>18.792000000000002</c:v>
                </c:pt>
                <c:pt idx="18793" formatCode="General">
                  <c:v>18.792999999999999</c:v>
                </c:pt>
                <c:pt idx="18794" formatCode="General">
                  <c:v>18.794</c:v>
                </c:pt>
                <c:pt idx="18795" formatCode="General">
                  <c:v>18.795000000000002</c:v>
                </c:pt>
                <c:pt idx="18796" formatCode="General">
                  <c:v>18.795999999999999</c:v>
                </c:pt>
                <c:pt idx="18797" formatCode="General">
                  <c:v>18.797000000000001</c:v>
                </c:pt>
                <c:pt idx="18798" formatCode="General">
                  <c:v>18.797999999999998</c:v>
                </c:pt>
                <c:pt idx="18799" formatCode="General">
                  <c:v>18.798999999999999</c:v>
                </c:pt>
                <c:pt idx="18800" formatCode="General">
                  <c:v>18.8</c:v>
                </c:pt>
                <c:pt idx="18801" formatCode="General">
                  <c:v>18.800999999999998</c:v>
                </c:pt>
                <c:pt idx="18802" formatCode="General">
                  <c:v>18.802</c:v>
                </c:pt>
                <c:pt idx="18803" formatCode="General">
                  <c:v>18.803000000000001</c:v>
                </c:pt>
                <c:pt idx="18804" formatCode="General">
                  <c:v>18.803999999999998</c:v>
                </c:pt>
                <c:pt idx="18805" formatCode="General">
                  <c:v>18.805</c:v>
                </c:pt>
                <c:pt idx="18806" formatCode="General">
                  <c:v>18.806000000000001</c:v>
                </c:pt>
                <c:pt idx="18807" formatCode="General">
                  <c:v>18.806999999999999</c:v>
                </c:pt>
                <c:pt idx="18808" formatCode="General">
                  <c:v>18.808</c:v>
                </c:pt>
                <c:pt idx="18809" formatCode="General">
                  <c:v>18.809000000000001</c:v>
                </c:pt>
                <c:pt idx="18810" formatCode="General">
                  <c:v>18.809999999999999</c:v>
                </c:pt>
                <c:pt idx="18811" formatCode="General">
                  <c:v>18.811</c:v>
                </c:pt>
                <c:pt idx="18812" formatCode="General">
                  <c:v>18.812000000000001</c:v>
                </c:pt>
                <c:pt idx="18813" formatCode="General">
                  <c:v>18.812999999999999</c:v>
                </c:pt>
                <c:pt idx="18814" formatCode="General">
                  <c:v>18.814</c:v>
                </c:pt>
                <c:pt idx="18815" formatCode="General">
                  <c:v>18.815000000000001</c:v>
                </c:pt>
                <c:pt idx="18816" formatCode="General">
                  <c:v>18.815999999999999</c:v>
                </c:pt>
                <c:pt idx="18817" formatCode="General">
                  <c:v>18.817</c:v>
                </c:pt>
                <c:pt idx="18818" formatCode="General">
                  <c:v>18.818000000000001</c:v>
                </c:pt>
                <c:pt idx="18819" formatCode="General">
                  <c:v>18.818999999999999</c:v>
                </c:pt>
                <c:pt idx="18820" formatCode="General">
                  <c:v>18.82</c:v>
                </c:pt>
                <c:pt idx="18821" formatCode="General">
                  <c:v>18.821000000000002</c:v>
                </c:pt>
                <c:pt idx="18822" formatCode="General">
                  <c:v>18.821999999999999</c:v>
                </c:pt>
                <c:pt idx="18823" formatCode="General">
                  <c:v>18.823</c:v>
                </c:pt>
                <c:pt idx="18824" formatCode="General">
                  <c:v>18.824000000000002</c:v>
                </c:pt>
                <c:pt idx="18825" formatCode="General">
                  <c:v>18.824999999999999</c:v>
                </c:pt>
                <c:pt idx="18826" formatCode="General">
                  <c:v>18.826000000000001</c:v>
                </c:pt>
                <c:pt idx="18827" formatCode="General">
                  <c:v>18.827000000000002</c:v>
                </c:pt>
                <c:pt idx="18828" formatCode="General">
                  <c:v>18.827999999999999</c:v>
                </c:pt>
                <c:pt idx="18829" formatCode="General">
                  <c:v>18.829000000000001</c:v>
                </c:pt>
                <c:pt idx="18830" formatCode="General">
                  <c:v>18.829999999999998</c:v>
                </c:pt>
                <c:pt idx="18831" formatCode="General">
                  <c:v>18.831</c:v>
                </c:pt>
                <c:pt idx="18832" formatCode="General">
                  <c:v>18.832000000000001</c:v>
                </c:pt>
                <c:pt idx="18833" formatCode="General">
                  <c:v>18.832999999999998</c:v>
                </c:pt>
                <c:pt idx="18834" formatCode="General">
                  <c:v>18.834</c:v>
                </c:pt>
                <c:pt idx="18835" formatCode="General">
                  <c:v>18.835000000000001</c:v>
                </c:pt>
                <c:pt idx="18836" formatCode="General">
                  <c:v>18.835999999999999</c:v>
                </c:pt>
                <c:pt idx="18837" formatCode="General">
                  <c:v>18.837</c:v>
                </c:pt>
                <c:pt idx="18838" formatCode="General">
                  <c:v>18.838000000000001</c:v>
                </c:pt>
                <c:pt idx="18839" formatCode="General">
                  <c:v>18.838999999999999</c:v>
                </c:pt>
                <c:pt idx="18840" formatCode="General">
                  <c:v>18.84</c:v>
                </c:pt>
                <c:pt idx="18841" formatCode="General">
                  <c:v>18.841000000000001</c:v>
                </c:pt>
                <c:pt idx="18842" formatCode="General">
                  <c:v>18.841999999999999</c:v>
                </c:pt>
                <c:pt idx="18843" formatCode="General">
                  <c:v>18.843</c:v>
                </c:pt>
                <c:pt idx="18844" formatCode="General">
                  <c:v>18.844000000000001</c:v>
                </c:pt>
                <c:pt idx="18845" formatCode="General">
                  <c:v>18.844999999999999</c:v>
                </c:pt>
                <c:pt idx="18846" formatCode="General">
                  <c:v>18.846</c:v>
                </c:pt>
                <c:pt idx="18847" formatCode="General">
                  <c:v>18.847000000000001</c:v>
                </c:pt>
                <c:pt idx="18848" formatCode="General">
                  <c:v>18.847999999999999</c:v>
                </c:pt>
                <c:pt idx="18849" formatCode="General">
                  <c:v>18.849</c:v>
                </c:pt>
                <c:pt idx="18850" formatCode="General">
                  <c:v>18.850000000000001</c:v>
                </c:pt>
                <c:pt idx="18851" formatCode="General">
                  <c:v>18.850999999999999</c:v>
                </c:pt>
                <c:pt idx="18852" formatCode="General">
                  <c:v>18.852</c:v>
                </c:pt>
                <c:pt idx="18853" formatCode="General">
                  <c:v>18.853000000000002</c:v>
                </c:pt>
                <c:pt idx="18854" formatCode="General">
                  <c:v>18.853999999999999</c:v>
                </c:pt>
                <c:pt idx="18855" formatCode="General">
                  <c:v>18.855</c:v>
                </c:pt>
                <c:pt idx="18856" formatCode="General">
                  <c:v>18.856000000000002</c:v>
                </c:pt>
                <c:pt idx="18857" formatCode="General">
                  <c:v>18.856999999999999</c:v>
                </c:pt>
                <c:pt idx="18858" formatCode="General">
                  <c:v>18.858000000000001</c:v>
                </c:pt>
                <c:pt idx="18859" formatCode="General">
                  <c:v>18.859000000000002</c:v>
                </c:pt>
                <c:pt idx="18860" formatCode="General">
                  <c:v>18.86</c:v>
                </c:pt>
                <c:pt idx="18861" formatCode="General">
                  <c:v>18.861000000000001</c:v>
                </c:pt>
                <c:pt idx="18862" formatCode="General">
                  <c:v>18.861999999999998</c:v>
                </c:pt>
                <c:pt idx="18863" formatCode="General">
                  <c:v>18.863</c:v>
                </c:pt>
                <c:pt idx="18864" formatCode="General">
                  <c:v>18.864000000000001</c:v>
                </c:pt>
                <c:pt idx="18865" formatCode="General">
                  <c:v>18.864999999999998</c:v>
                </c:pt>
                <c:pt idx="18866" formatCode="General">
                  <c:v>18.866</c:v>
                </c:pt>
                <c:pt idx="18867" formatCode="General">
                  <c:v>18.867000000000001</c:v>
                </c:pt>
                <c:pt idx="18868" formatCode="General">
                  <c:v>18.867999999999999</c:v>
                </c:pt>
                <c:pt idx="18869" formatCode="General">
                  <c:v>18.869</c:v>
                </c:pt>
                <c:pt idx="18870" formatCode="General">
                  <c:v>18.87</c:v>
                </c:pt>
                <c:pt idx="18871" formatCode="General">
                  <c:v>18.870999999999999</c:v>
                </c:pt>
                <c:pt idx="18872" formatCode="General">
                  <c:v>18.872</c:v>
                </c:pt>
                <c:pt idx="18873" formatCode="General">
                  <c:v>18.873000000000001</c:v>
                </c:pt>
                <c:pt idx="18874" formatCode="General">
                  <c:v>18.873999999999999</c:v>
                </c:pt>
                <c:pt idx="18875" formatCode="General">
                  <c:v>18.875</c:v>
                </c:pt>
                <c:pt idx="18876" formatCode="General">
                  <c:v>18.876000000000001</c:v>
                </c:pt>
                <c:pt idx="18877" formatCode="General">
                  <c:v>18.876999999999999</c:v>
                </c:pt>
                <c:pt idx="18878" formatCode="General">
                  <c:v>18.878</c:v>
                </c:pt>
                <c:pt idx="18879" formatCode="General">
                  <c:v>18.879000000000001</c:v>
                </c:pt>
                <c:pt idx="18880" formatCode="General">
                  <c:v>18.88</c:v>
                </c:pt>
                <c:pt idx="18881" formatCode="General">
                  <c:v>18.881</c:v>
                </c:pt>
                <c:pt idx="18882" formatCode="General">
                  <c:v>18.882000000000001</c:v>
                </c:pt>
                <c:pt idx="18883" formatCode="General">
                  <c:v>18.882999999999999</c:v>
                </c:pt>
                <c:pt idx="18884" formatCode="General">
                  <c:v>18.884</c:v>
                </c:pt>
                <c:pt idx="18885" formatCode="General">
                  <c:v>18.885000000000002</c:v>
                </c:pt>
                <c:pt idx="18886" formatCode="General">
                  <c:v>18.885999999999999</c:v>
                </c:pt>
                <c:pt idx="18887" formatCode="General">
                  <c:v>18.887</c:v>
                </c:pt>
                <c:pt idx="18888" formatCode="General">
                  <c:v>18.888000000000002</c:v>
                </c:pt>
                <c:pt idx="18889" formatCode="General">
                  <c:v>18.888999999999999</c:v>
                </c:pt>
                <c:pt idx="18890" formatCode="General">
                  <c:v>18.89</c:v>
                </c:pt>
                <c:pt idx="18891" formatCode="General">
                  <c:v>18.890999999999998</c:v>
                </c:pt>
                <c:pt idx="18892" formatCode="General">
                  <c:v>18.891999999999999</c:v>
                </c:pt>
                <c:pt idx="18893" formatCode="General">
                  <c:v>18.893000000000001</c:v>
                </c:pt>
                <c:pt idx="18894" formatCode="General">
                  <c:v>18.893999999999998</c:v>
                </c:pt>
                <c:pt idx="18895" formatCode="General">
                  <c:v>18.895</c:v>
                </c:pt>
                <c:pt idx="18896" formatCode="General">
                  <c:v>18.896000000000001</c:v>
                </c:pt>
                <c:pt idx="18897" formatCode="General">
                  <c:v>18.896999999999998</c:v>
                </c:pt>
                <c:pt idx="18898" formatCode="General">
                  <c:v>18.898</c:v>
                </c:pt>
                <c:pt idx="18899" formatCode="General">
                  <c:v>18.899000000000001</c:v>
                </c:pt>
                <c:pt idx="18900" formatCode="General">
                  <c:v>18.899999999999999</c:v>
                </c:pt>
                <c:pt idx="18901" formatCode="General">
                  <c:v>18.901</c:v>
                </c:pt>
                <c:pt idx="18902" formatCode="General">
                  <c:v>18.902000000000001</c:v>
                </c:pt>
                <c:pt idx="18903" formatCode="General">
                  <c:v>18.902999999999999</c:v>
                </c:pt>
                <c:pt idx="18904" formatCode="General">
                  <c:v>18.904</c:v>
                </c:pt>
                <c:pt idx="18905" formatCode="General">
                  <c:v>18.905000000000001</c:v>
                </c:pt>
                <c:pt idx="18906" formatCode="General">
                  <c:v>18.905999999999999</c:v>
                </c:pt>
                <c:pt idx="18907" formatCode="General">
                  <c:v>18.907</c:v>
                </c:pt>
                <c:pt idx="18908" formatCode="General">
                  <c:v>18.908000000000001</c:v>
                </c:pt>
                <c:pt idx="18909" formatCode="General">
                  <c:v>18.908999999999999</c:v>
                </c:pt>
                <c:pt idx="18910" formatCode="General">
                  <c:v>18.91</c:v>
                </c:pt>
                <c:pt idx="18911" formatCode="General">
                  <c:v>18.911000000000001</c:v>
                </c:pt>
                <c:pt idx="18912" formatCode="General">
                  <c:v>18.911999999999999</c:v>
                </c:pt>
                <c:pt idx="18913" formatCode="General">
                  <c:v>18.913</c:v>
                </c:pt>
                <c:pt idx="18914" formatCode="General">
                  <c:v>18.914000000000001</c:v>
                </c:pt>
                <c:pt idx="18915" formatCode="General">
                  <c:v>18.914999999999999</c:v>
                </c:pt>
                <c:pt idx="18916" formatCode="General">
                  <c:v>18.916</c:v>
                </c:pt>
                <c:pt idx="18917" formatCode="General">
                  <c:v>18.917000000000002</c:v>
                </c:pt>
                <c:pt idx="18918" formatCode="General">
                  <c:v>18.917999999999999</c:v>
                </c:pt>
                <c:pt idx="18919" formatCode="General">
                  <c:v>18.919</c:v>
                </c:pt>
                <c:pt idx="18920" formatCode="General">
                  <c:v>18.920000000000002</c:v>
                </c:pt>
                <c:pt idx="18921" formatCode="General">
                  <c:v>18.920999999999999</c:v>
                </c:pt>
                <c:pt idx="18922" formatCode="General">
                  <c:v>18.922000000000001</c:v>
                </c:pt>
                <c:pt idx="18923" formatCode="General">
                  <c:v>18.922999999999998</c:v>
                </c:pt>
                <c:pt idx="18924" formatCode="General">
                  <c:v>18.923999999999999</c:v>
                </c:pt>
                <c:pt idx="18925" formatCode="General">
                  <c:v>18.925000000000001</c:v>
                </c:pt>
                <c:pt idx="18926" formatCode="General">
                  <c:v>18.925999999999998</c:v>
                </c:pt>
                <c:pt idx="18927" formatCode="General">
                  <c:v>18.927</c:v>
                </c:pt>
                <c:pt idx="18928" formatCode="General">
                  <c:v>18.928000000000001</c:v>
                </c:pt>
                <c:pt idx="18929" formatCode="General">
                  <c:v>18.928999999999998</c:v>
                </c:pt>
                <c:pt idx="18930" formatCode="General">
                  <c:v>18.93</c:v>
                </c:pt>
                <c:pt idx="18931" formatCode="General">
                  <c:v>18.931000000000001</c:v>
                </c:pt>
                <c:pt idx="18932" formatCode="General">
                  <c:v>18.931999999999999</c:v>
                </c:pt>
                <c:pt idx="18933" formatCode="General">
                  <c:v>18.933</c:v>
                </c:pt>
                <c:pt idx="18934" formatCode="General">
                  <c:v>18.934000000000001</c:v>
                </c:pt>
                <c:pt idx="18935" formatCode="General">
                  <c:v>18.934999999999999</c:v>
                </c:pt>
                <c:pt idx="18936" formatCode="General">
                  <c:v>18.936</c:v>
                </c:pt>
                <c:pt idx="18937" formatCode="General">
                  <c:v>18.937000000000001</c:v>
                </c:pt>
                <c:pt idx="18938" formatCode="General">
                  <c:v>18.937999999999999</c:v>
                </c:pt>
                <c:pt idx="18939" formatCode="General">
                  <c:v>18.939</c:v>
                </c:pt>
                <c:pt idx="18940" formatCode="General">
                  <c:v>18.940000000000001</c:v>
                </c:pt>
                <c:pt idx="18941" formatCode="General">
                  <c:v>18.940999999999999</c:v>
                </c:pt>
                <c:pt idx="18942" formatCode="General">
                  <c:v>18.942</c:v>
                </c:pt>
                <c:pt idx="18943" formatCode="General">
                  <c:v>18.943000000000001</c:v>
                </c:pt>
                <c:pt idx="18944" formatCode="General">
                  <c:v>18.943999999999999</c:v>
                </c:pt>
                <c:pt idx="18945" formatCode="General">
                  <c:v>18.945</c:v>
                </c:pt>
                <c:pt idx="18946" formatCode="General">
                  <c:v>18.946000000000002</c:v>
                </c:pt>
                <c:pt idx="18947" formatCode="General">
                  <c:v>18.946999999999999</c:v>
                </c:pt>
                <c:pt idx="18948" formatCode="General">
                  <c:v>18.948</c:v>
                </c:pt>
                <c:pt idx="18949" formatCode="General">
                  <c:v>18.949000000000002</c:v>
                </c:pt>
                <c:pt idx="18950" formatCode="General">
                  <c:v>18.95</c:v>
                </c:pt>
                <c:pt idx="18951" formatCode="General">
                  <c:v>18.951000000000001</c:v>
                </c:pt>
                <c:pt idx="18952" formatCode="General">
                  <c:v>18.952000000000002</c:v>
                </c:pt>
                <c:pt idx="18953" formatCode="General">
                  <c:v>18.952999999999999</c:v>
                </c:pt>
                <c:pt idx="18954" formatCode="General">
                  <c:v>18.954000000000001</c:v>
                </c:pt>
                <c:pt idx="18955" formatCode="General">
                  <c:v>18.954999999999998</c:v>
                </c:pt>
                <c:pt idx="18956" formatCode="General">
                  <c:v>18.956</c:v>
                </c:pt>
                <c:pt idx="18957" formatCode="General">
                  <c:v>18.957000000000001</c:v>
                </c:pt>
                <c:pt idx="18958" formatCode="General">
                  <c:v>18.957999999999998</c:v>
                </c:pt>
                <c:pt idx="18959" formatCode="General">
                  <c:v>18.959</c:v>
                </c:pt>
                <c:pt idx="18960" formatCode="General">
                  <c:v>18.96</c:v>
                </c:pt>
                <c:pt idx="18961" formatCode="General">
                  <c:v>18.960999999999999</c:v>
                </c:pt>
                <c:pt idx="18962" formatCode="General">
                  <c:v>18.962</c:v>
                </c:pt>
                <c:pt idx="18963" formatCode="General">
                  <c:v>18.963000000000001</c:v>
                </c:pt>
                <c:pt idx="18964" formatCode="General">
                  <c:v>18.963999999999999</c:v>
                </c:pt>
                <c:pt idx="18965" formatCode="General">
                  <c:v>18.965</c:v>
                </c:pt>
                <c:pt idx="18966" formatCode="General">
                  <c:v>18.966000000000001</c:v>
                </c:pt>
                <c:pt idx="18967" formatCode="General">
                  <c:v>18.966999999999999</c:v>
                </c:pt>
                <c:pt idx="18968" formatCode="General">
                  <c:v>18.968</c:v>
                </c:pt>
                <c:pt idx="18969" formatCode="General">
                  <c:v>18.969000000000001</c:v>
                </c:pt>
                <c:pt idx="18970" formatCode="General">
                  <c:v>18.97</c:v>
                </c:pt>
                <c:pt idx="18971" formatCode="General">
                  <c:v>18.971</c:v>
                </c:pt>
                <c:pt idx="18972" formatCode="General">
                  <c:v>18.972000000000001</c:v>
                </c:pt>
                <c:pt idx="18973" formatCode="General">
                  <c:v>18.972999999999999</c:v>
                </c:pt>
                <c:pt idx="18974" formatCode="General">
                  <c:v>18.974</c:v>
                </c:pt>
                <c:pt idx="18975" formatCode="General">
                  <c:v>18.975000000000001</c:v>
                </c:pt>
                <c:pt idx="18976" formatCode="General">
                  <c:v>18.975999999999999</c:v>
                </c:pt>
                <c:pt idx="18977" formatCode="General">
                  <c:v>18.977</c:v>
                </c:pt>
                <c:pt idx="18978" formatCode="General">
                  <c:v>18.978000000000002</c:v>
                </c:pt>
                <c:pt idx="18979" formatCode="General">
                  <c:v>18.978999999999999</c:v>
                </c:pt>
                <c:pt idx="18980" formatCode="General">
                  <c:v>18.98</c:v>
                </c:pt>
                <c:pt idx="18981" formatCode="General">
                  <c:v>18.981000000000002</c:v>
                </c:pt>
                <c:pt idx="18982" formatCode="General">
                  <c:v>18.981999999999999</c:v>
                </c:pt>
                <c:pt idx="18983" formatCode="General">
                  <c:v>18.983000000000001</c:v>
                </c:pt>
                <c:pt idx="18984" formatCode="General">
                  <c:v>18.984000000000002</c:v>
                </c:pt>
                <c:pt idx="18985" formatCode="General">
                  <c:v>18.984999999999999</c:v>
                </c:pt>
                <c:pt idx="18986" formatCode="General">
                  <c:v>18.986000000000001</c:v>
                </c:pt>
                <c:pt idx="18987" formatCode="General">
                  <c:v>18.986999999999998</c:v>
                </c:pt>
                <c:pt idx="18988" formatCode="General">
                  <c:v>18.988</c:v>
                </c:pt>
                <c:pt idx="18989" formatCode="General">
                  <c:v>18.989000000000001</c:v>
                </c:pt>
                <c:pt idx="18990" formatCode="General">
                  <c:v>18.989999999999998</c:v>
                </c:pt>
                <c:pt idx="18991" formatCode="General">
                  <c:v>18.991</c:v>
                </c:pt>
                <c:pt idx="18992" formatCode="General">
                  <c:v>18.992000000000001</c:v>
                </c:pt>
                <c:pt idx="18993" formatCode="General">
                  <c:v>18.992999999999999</c:v>
                </c:pt>
                <c:pt idx="18994" formatCode="General">
                  <c:v>18.994</c:v>
                </c:pt>
                <c:pt idx="18995" formatCode="General">
                  <c:v>18.995000000000001</c:v>
                </c:pt>
                <c:pt idx="18996" formatCode="General">
                  <c:v>18.995999999999999</c:v>
                </c:pt>
                <c:pt idx="18997" formatCode="General">
                  <c:v>18.997</c:v>
                </c:pt>
                <c:pt idx="18998" formatCode="General">
                  <c:v>18.998000000000001</c:v>
                </c:pt>
                <c:pt idx="18999" formatCode="General">
                  <c:v>18.998999999999999</c:v>
                </c:pt>
                <c:pt idx="19000" formatCode="General">
                  <c:v>19</c:v>
                </c:pt>
                <c:pt idx="19001" formatCode="General">
                  <c:v>19.001000000000001</c:v>
                </c:pt>
                <c:pt idx="19002" formatCode="General">
                  <c:v>19.001999999999999</c:v>
                </c:pt>
                <c:pt idx="19003" formatCode="General">
                  <c:v>19.003</c:v>
                </c:pt>
                <c:pt idx="19004" formatCode="General">
                  <c:v>19.004000000000001</c:v>
                </c:pt>
                <c:pt idx="19005" formatCode="General">
                  <c:v>19.004999999999999</c:v>
                </c:pt>
                <c:pt idx="19006" formatCode="General">
                  <c:v>19.006</c:v>
                </c:pt>
                <c:pt idx="19007" formatCode="General">
                  <c:v>19.007000000000001</c:v>
                </c:pt>
                <c:pt idx="19008" formatCode="General">
                  <c:v>19.007999999999999</c:v>
                </c:pt>
                <c:pt idx="19009" formatCode="General">
                  <c:v>19.009</c:v>
                </c:pt>
                <c:pt idx="19010" formatCode="General">
                  <c:v>19.010000000000002</c:v>
                </c:pt>
                <c:pt idx="19011" formatCode="General">
                  <c:v>19.010999999999999</c:v>
                </c:pt>
                <c:pt idx="19012" formatCode="General">
                  <c:v>19.012</c:v>
                </c:pt>
                <c:pt idx="19013" formatCode="General">
                  <c:v>19.013000000000002</c:v>
                </c:pt>
                <c:pt idx="19014" formatCode="General">
                  <c:v>19.013999999999999</c:v>
                </c:pt>
                <c:pt idx="19015" formatCode="General">
                  <c:v>19.015000000000001</c:v>
                </c:pt>
                <c:pt idx="19016" formatCode="General">
                  <c:v>19.015999999999998</c:v>
                </c:pt>
                <c:pt idx="19017" formatCode="General">
                  <c:v>19.016999999999999</c:v>
                </c:pt>
                <c:pt idx="19018" formatCode="General">
                  <c:v>19.018000000000001</c:v>
                </c:pt>
                <c:pt idx="19019" formatCode="General">
                  <c:v>19.018999999999998</c:v>
                </c:pt>
                <c:pt idx="19020" formatCode="General">
                  <c:v>19.02</c:v>
                </c:pt>
                <c:pt idx="19021" formatCode="General">
                  <c:v>19.021000000000001</c:v>
                </c:pt>
                <c:pt idx="19022" formatCode="General">
                  <c:v>19.021999999999998</c:v>
                </c:pt>
                <c:pt idx="19023" formatCode="General">
                  <c:v>19.023</c:v>
                </c:pt>
                <c:pt idx="19024" formatCode="General">
                  <c:v>19.024000000000001</c:v>
                </c:pt>
                <c:pt idx="19025" formatCode="General">
                  <c:v>19.024999999999999</c:v>
                </c:pt>
                <c:pt idx="19026" formatCode="General">
                  <c:v>19.026</c:v>
                </c:pt>
                <c:pt idx="19027" formatCode="General">
                  <c:v>19.027000000000001</c:v>
                </c:pt>
                <c:pt idx="19028" formatCode="General">
                  <c:v>19.027999999999999</c:v>
                </c:pt>
                <c:pt idx="19029" formatCode="General">
                  <c:v>19.029</c:v>
                </c:pt>
                <c:pt idx="19030" formatCode="General">
                  <c:v>19.03</c:v>
                </c:pt>
                <c:pt idx="19031" formatCode="General">
                  <c:v>19.030999999999999</c:v>
                </c:pt>
                <c:pt idx="19032" formatCode="General">
                  <c:v>19.032</c:v>
                </c:pt>
                <c:pt idx="19033" formatCode="General">
                  <c:v>19.033000000000001</c:v>
                </c:pt>
                <c:pt idx="19034" formatCode="General">
                  <c:v>19.033999999999999</c:v>
                </c:pt>
                <c:pt idx="19035" formatCode="General">
                  <c:v>19.035</c:v>
                </c:pt>
                <c:pt idx="19036" formatCode="General">
                  <c:v>19.036000000000001</c:v>
                </c:pt>
                <c:pt idx="19037" formatCode="General">
                  <c:v>19.036999999999999</c:v>
                </c:pt>
                <c:pt idx="19038" formatCode="General">
                  <c:v>19.038</c:v>
                </c:pt>
                <c:pt idx="19039" formatCode="General">
                  <c:v>19.039000000000001</c:v>
                </c:pt>
                <c:pt idx="19040" formatCode="General">
                  <c:v>19.04</c:v>
                </c:pt>
                <c:pt idx="19041" formatCode="General">
                  <c:v>19.041</c:v>
                </c:pt>
                <c:pt idx="19042" formatCode="General">
                  <c:v>19.042000000000002</c:v>
                </c:pt>
                <c:pt idx="19043" formatCode="General">
                  <c:v>19.042999999999999</c:v>
                </c:pt>
                <c:pt idx="19044" formatCode="General">
                  <c:v>19.044</c:v>
                </c:pt>
                <c:pt idx="19045" formatCode="General">
                  <c:v>19.045000000000002</c:v>
                </c:pt>
                <c:pt idx="19046" formatCode="General">
                  <c:v>19.045999999999999</c:v>
                </c:pt>
                <c:pt idx="19047" formatCode="General">
                  <c:v>19.047000000000001</c:v>
                </c:pt>
                <c:pt idx="19048" formatCode="General">
                  <c:v>19.047999999999998</c:v>
                </c:pt>
                <c:pt idx="19049" formatCode="General">
                  <c:v>19.048999999999999</c:v>
                </c:pt>
                <c:pt idx="19050" formatCode="General">
                  <c:v>19.05</c:v>
                </c:pt>
                <c:pt idx="19051" formatCode="General">
                  <c:v>19.050999999999998</c:v>
                </c:pt>
                <c:pt idx="19052" formatCode="General">
                  <c:v>19.052</c:v>
                </c:pt>
                <c:pt idx="19053" formatCode="General">
                  <c:v>19.053000000000001</c:v>
                </c:pt>
                <c:pt idx="19054" formatCode="General">
                  <c:v>19.053999999999998</c:v>
                </c:pt>
                <c:pt idx="19055" formatCode="General">
                  <c:v>19.055</c:v>
                </c:pt>
                <c:pt idx="19056" formatCode="General">
                  <c:v>19.056000000000001</c:v>
                </c:pt>
                <c:pt idx="19057" formatCode="General">
                  <c:v>19.056999999999999</c:v>
                </c:pt>
                <c:pt idx="19058" formatCode="General">
                  <c:v>19.058</c:v>
                </c:pt>
                <c:pt idx="19059" formatCode="General">
                  <c:v>19.059000000000001</c:v>
                </c:pt>
                <c:pt idx="19060" formatCode="General">
                  <c:v>19.059999999999999</c:v>
                </c:pt>
                <c:pt idx="19061" formatCode="General">
                  <c:v>19.061</c:v>
                </c:pt>
                <c:pt idx="19062" formatCode="General">
                  <c:v>19.062000000000001</c:v>
                </c:pt>
                <c:pt idx="19063" formatCode="General">
                  <c:v>19.062999999999999</c:v>
                </c:pt>
                <c:pt idx="19064" formatCode="General">
                  <c:v>19.064</c:v>
                </c:pt>
                <c:pt idx="19065" formatCode="General">
                  <c:v>19.065000000000001</c:v>
                </c:pt>
                <c:pt idx="19066" formatCode="General">
                  <c:v>19.065999999999999</c:v>
                </c:pt>
                <c:pt idx="19067" formatCode="General">
                  <c:v>19.067</c:v>
                </c:pt>
                <c:pt idx="19068" formatCode="General">
                  <c:v>19.068000000000001</c:v>
                </c:pt>
                <c:pt idx="19069" formatCode="General">
                  <c:v>19.068999999999999</c:v>
                </c:pt>
                <c:pt idx="19070" formatCode="General">
                  <c:v>19.07</c:v>
                </c:pt>
                <c:pt idx="19071" formatCode="General">
                  <c:v>19.071000000000002</c:v>
                </c:pt>
                <c:pt idx="19072" formatCode="General">
                  <c:v>19.071999999999999</c:v>
                </c:pt>
                <c:pt idx="19073" formatCode="General">
                  <c:v>19.073</c:v>
                </c:pt>
                <c:pt idx="19074" formatCode="General">
                  <c:v>19.074000000000002</c:v>
                </c:pt>
                <c:pt idx="19075" formatCode="General">
                  <c:v>19.074999999999999</c:v>
                </c:pt>
                <c:pt idx="19076" formatCode="General">
                  <c:v>19.076000000000001</c:v>
                </c:pt>
                <c:pt idx="19077" formatCode="General">
                  <c:v>19.077000000000002</c:v>
                </c:pt>
                <c:pt idx="19078" formatCode="General">
                  <c:v>19.077999999999999</c:v>
                </c:pt>
                <c:pt idx="19079" formatCode="General">
                  <c:v>19.079000000000001</c:v>
                </c:pt>
                <c:pt idx="19080" formatCode="General">
                  <c:v>19.079999999999998</c:v>
                </c:pt>
                <c:pt idx="19081" formatCode="General">
                  <c:v>19.081</c:v>
                </c:pt>
                <c:pt idx="19082" formatCode="General">
                  <c:v>19.082000000000001</c:v>
                </c:pt>
                <c:pt idx="19083" formatCode="General">
                  <c:v>19.082999999999998</c:v>
                </c:pt>
                <c:pt idx="19084" formatCode="General">
                  <c:v>19.084</c:v>
                </c:pt>
                <c:pt idx="19085" formatCode="General">
                  <c:v>19.085000000000001</c:v>
                </c:pt>
                <c:pt idx="19086" formatCode="General">
                  <c:v>19.085999999999999</c:v>
                </c:pt>
                <c:pt idx="19087" formatCode="General">
                  <c:v>19.087</c:v>
                </c:pt>
                <c:pt idx="19088" formatCode="General">
                  <c:v>19.088000000000001</c:v>
                </c:pt>
                <c:pt idx="19089" formatCode="General">
                  <c:v>19.088999999999999</c:v>
                </c:pt>
                <c:pt idx="19090" formatCode="General">
                  <c:v>19.09</c:v>
                </c:pt>
                <c:pt idx="19091" formatCode="General">
                  <c:v>19.091000000000001</c:v>
                </c:pt>
                <c:pt idx="19092" formatCode="General">
                  <c:v>19.091999999999999</c:v>
                </c:pt>
                <c:pt idx="19093" formatCode="General">
                  <c:v>19.093</c:v>
                </c:pt>
                <c:pt idx="19094" formatCode="General">
                  <c:v>19.094000000000001</c:v>
                </c:pt>
                <c:pt idx="19095" formatCode="General">
                  <c:v>19.094999999999999</c:v>
                </c:pt>
                <c:pt idx="19096" formatCode="General">
                  <c:v>19.096</c:v>
                </c:pt>
                <c:pt idx="19097" formatCode="General">
                  <c:v>19.097000000000001</c:v>
                </c:pt>
                <c:pt idx="19098" formatCode="General">
                  <c:v>19.097999999999999</c:v>
                </c:pt>
                <c:pt idx="19099" formatCode="General">
                  <c:v>19.099</c:v>
                </c:pt>
                <c:pt idx="19100" formatCode="General">
                  <c:v>19.100000000000001</c:v>
                </c:pt>
                <c:pt idx="19101" formatCode="General">
                  <c:v>19.100999999999999</c:v>
                </c:pt>
                <c:pt idx="19102" formatCode="General">
                  <c:v>19.102</c:v>
                </c:pt>
                <c:pt idx="19103" formatCode="General">
                  <c:v>19.103000000000002</c:v>
                </c:pt>
                <c:pt idx="19104" formatCode="General">
                  <c:v>19.103999999999999</c:v>
                </c:pt>
                <c:pt idx="19105" formatCode="General">
                  <c:v>19.105</c:v>
                </c:pt>
                <c:pt idx="19106" formatCode="General">
                  <c:v>19.106000000000002</c:v>
                </c:pt>
                <c:pt idx="19107" formatCode="General">
                  <c:v>19.106999999999999</c:v>
                </c:pt>
                <c:pt idx="19108" formatCode="General">
                  <c:v>19.108000000000001</c:v>
                </c:pt>
                <c:pt idx="19109" formatCode="General">
                  <c:v>19.109000000000002</c:v>
                </c:pt>
                <c:pt idx="19110" formatCode="General">
                  <c:v>19.11</c:v>
                </c:pt>
                <c:pt idx="19111" formatCode="General">
                  <c:v>19.111000000000001</c:v>
                </c:pt>
                <c:pt idx="19112" formatCode="General">
                  <c:v>19.111999999999998</c:v>
                </c:pt>
                <c:pt idx="19113" formatCode="General">
                  <c:v>19.113</c:v>
                </c:pt>
                <c:pt idx="19114" formatCode="General">
                  <c:v>19.114000000000001</c:v>
                </c:pt>
                <c:pt idx="19115" formatCode="General">
                  <c:v>19.114999999999998</c:v>
                </c:pt>
                <c:pt idx="19116" formatCode="General">
                  <c:v>19.116</c:v>
                </c:pt>
                <c:pt idx="19117" formatCode="General">
                  <c:v>19.117000000000001</c:v>
                </c:pt>
                <c:pt idx="19118" formatCode="General">
                  <c:v>19.117999999999999</c:v>
                </c:pt>
                <c:pt idx="19119" formatCode="General">
                  <c:v>19.119</c:v>
                </c:pt>
                <c:pt idx="19120" formatCode="General">
                  <c:v>19.12</c:v>
                </c:pt>
                <c:pt idx="19121" formatCode="General">
                  <c:v>19.120999999999999</c:v>
                </c:pt>
                <c:pt idx="19122" formatCode="General">
                  <c:v>19.122</c:v>
                </c:pt>
                <c:pt idx="19123" formatCode="General">
                  <c:v>19.123000000000001</c:v>
                </c:pt>
                <c:pt idx="19124" formatCode="General">
                  <c:v>19.123999999999999</c:v>
                </c:pt>
                <c:pt idx="19125" formatCode="General">
                  <c:v>19.125</c:v>
                </c:pt>
                <c:pt idx="19126" formatCode="General">
                  <c:v>19.126000000000001</c:v>
                </c:pt>
                <c:pt idx="19127" formatCode="General">
                  <c:v>19.126999999999999</c:v>
                </c:pt>
                <c:pt idx="19128" formatCode="General">
                  <c:v>19.128</c:v>
                </c:pt>
                <c:pt idx="19129" formatCode="General">
                  <c:v>19.129000000000001</c:v>
                </c:pt>
                <c:pt idx="19130" formatCode="General">
                  <c:v>19.13</c:v>
                </c:pt>
                <c:pt idx="19131" formatCode="General">
                  <c:v>19.131</c:v>
                </c:pt>
                <c:pt idx="19132" formatCode="General">
                  <c:v>19.132000000000001</c:v>
                </c:pt>
                <c:pt idx="19133" formatCode="General">
                  <c:v>19.132999999999999</c:v>
                </c:pt>
                <c:pt idx="19134" formatCode="General">
                  <c:v>19.134</c:v>
                </c:pt>
                <c:pt idx="19135" formatCode="General">
                  <c:v>19.135000000000002</c:v>
                </c:pt>
                <c:pt idx="19136" formatCode="General">
                  <c:v>19.135999999999999</c:v>
                </c:pt>
                <c:pt idx="19137" formatCode="General">
                  <c:v>19.137</c:v>
                </c:pt>
                <c:pt idx="19138" formatCode="General">
                  <c:v>19.138000000000002</c:v>
                </c:pt>
                <c:pt idx="19139" formatCode="General">
                  <c:v>19.138999999999999</c:v>
                </c:pt>
                <c:pt idx="19140" formatCode="General">
                  <c:v>19.14</c:v>
                </c:pt>
                <c:pt idx="19141" formatCode="General">
                  <c:v>19.140999999999998</c:v>
                </c:pt>
                <c:pt idx="19142" formatCode="General">
                  <c:v>19.141999999999999</c:v>
                </c:pt>
                <c:pt idx="19143" formatCode="General">
                  <c:v>19.143000000000001</c:v>
                </c:pt>
                <c:pt idx="19144" formatCode="General">
                  <c:v>19.143999999999998</c:v>
                </c:pt>
                <c:pt idx="19145" formatCode="General">
                  <c:v>19.145</c:v>
                </c:pt>
                <c:pt idx="19146" formatCode="General">
                  <c:v>19.146000000000001</c:v>
                </c:pt>
                <c:pt idx="19147" formatCode="General">
                  <c:v>19.146999999999998</c:v>
                </c:pt>
                <c:pt idx="19148" formatCode="General">
                  <c:v>19.148</c:v>
                </c:pt>
                <c:pt idx="19149" formatCode="General">
                  <c:v>19.149000000000001</c:v>
                </c:pt>
                <c:pt idx="19150" formatCode="General">
                  <c:v>19.149999999999999</c:v>
                </c:pt>
                <c:pt idx="19151" formatCode="General">
                  <c:v>19.151</c:v>
                </c:pt>
                <c:pt idx="19152" formatCode="General">
                  <c:v>19.152000000000001</c:v>
                </c:pt>
                <c:pt idx="19153" formatCode="General">
                  <c:v>19.152999999999999</c:v>
                </c:pt>
                <c:pt idx="19154" formatCode="General">
                  <c:v>19.154</c:v>
                </c:pt>
                <c:pt idx="19155" formatCode="General">
                  <c:v>19.155000000000001</c:v>
                </c:pt>
                <c:pt idx="19156" formatCode="General">
                  <c:v>19.155999999999999</c:v>
                </c:pt>
                <c:pt idx="19157" formatCode="General">
                  <c:v>19.157</c:v>
                </c:pt>
                <c:pt idx="19158" formatCode="General">
                  <c:v>19.158000000000001</c:v>
                </c:pt>
                <c:pt idx="19159" formatCode="General">
                  <c:v>19.158999999999999</c:v>
                </c:pt>
                <c:pt idx="19160" formatCode="General">
                  <c:v>19.16</c:v>
                </c:pt>
                <c:pt idx="19161" formatCode="General">
                  <c:v>19.161000000000001</c:v>
                </c:pt>
                <c:pt idx="19162" formatCode="General">
                  <c:v>19.161999999999999</c:v>
                </c:pt>
                <c:pt idx="19163" formatCode="General">
                  <c:v>19.163</c:v>
                </c:pt>
                <c:pt idx="19164" formatCode="General">
                  <c:v>19.164000000000001</c:v>
                </c:pt>
                <c:pt idx="19165" formatCode="General">
                  <c:v>19.164999999999999</c:v>
                </c:pt>
                <c:pt idx="19166" formatCode="General">
                  <c:v>19.166</c:v>
                </c:pt>
                <c:pt idx="19167" formatCode="General">
                  <c:v>19.167000000000002</c:v>
                </c:pt>
                <c:pt idx="19168" formatCode="General">
                  <c:v>19.167999999999999</c:v>
                </c:pt>
                <c:pt idx="19169" formatCode="General">
                  <c:v>19.169</c:v>
                </c:pt>
                <c:pt idx="19170" formatCode="General">
                  <c:v>19.170000000000002</c:v>
                </c:pt>
                <c:pt idx="19171" formatCode="General">
                  <c:v>19.170999999999999</c:v>
                </c:pt>
                <c:pt idx="19172" formatCode="General">
                  <c:v>19.172000000000001</c:v>
                </c:pt>
                <c:pt idx="19173" formatCode="General">
                  <c:v>19.172999999999998</c:v>
                </c:pt>
                <c:pt idx="19174" formatCode="General">
                  <c:v>19.173999999999999</c:v>
                </c:pt>
                <c:pt idx="19175" formatCode="General">
                  <c:v>19.175000000000001</c:v>
                </c:pt>
                <c:pt idx="19176" formatCode="General">
                  <c:v>19.175999999999998</c:v>
                </c:pt>
                <c:pt idx="19177" formatCode="General">
                  <c:v>19.177</c:v>
                </c:pt>
                <c:pt idx="19178" formatCode="General">
                  <c:v>19.178000000000001</c:v>
                </c:pt>
                <c:pt idx="19179" formatCode="General">
                  <c:v>19.178999999999998</c:v>
                </c:pt>
                <c:pt idx="19180" formatCode="General">
                  <c:v>19.18</c:v>
                </c:pt>
                <c:pt idx="19181" formatCode="General">
                  <c:v>19.181000000000001</c:v>
                </c:pt>
                <c:pt idx="19182" formatCode="General">
                  <c:v>19.181999999999999</c:v>
                </c:pt>
                <c:pt idx="19183" formatCode="General">
                  <c:v>19.183</c:v>
                </c:pt>
                <c:pt idx="19184" formatCode="General">
                  <c:v>19.184000000000001</c:v>
                </c:pt>
                <c:pt idx="19185" formatCode="General">
                  <c:v>19.184999999999999</c:v>
                </c:pt>
                <c:pt idx="19186" formatCode="General">
                  <c:v>19.186</c:v>
                </c:pt>
                <c:pt idx="19187" formatCode="General">
                  <c:v>19.187000000000001</c:v>
                </c:pt>
                <c:pt idx="19188" formatCode="General">
                  <c:v>19.187999999999999</c:v>
                </c:pt>
                <c:pt idx="19189" formatCode="General">
                  <c:v>19.189</c:v>
                </c:pt>
                <c:pt idx="19190" formatCode="General">
                  <c:v>19.190000000000001</c:v>
                </c:pt>
                <c:pt idx="19191" formatCode="General">
                  <c:v>19.190999999999999</c:v>
                </c:pt>
                <c:pt idx="19192" formatCode="General">
                  <c:v>19.192</c:v>
                </c:pt>
                <c:pt idx="19193" formatCode="General">
                  <c:v>19.193000000000001</c:v>
                </c:pt>
                <c:pt idx="19194" formatCode="General">
                  <c:v>19.193999999999999</c:v>
                </c:pt>
                <c:pt idx="19195" formatCode="General">
                  <c:v>19.195</c:v>
                </c:pt>
                <c:pt idx="19196" formatCode="General">
                  <c:v>19.196000000000002</c:v>
                </c:pt>
                <c:pt idx="19197" formatCode="General">
                  <c:v>19.196999999999999</c:v>
                </c:pt>
                <c:pt idx="19198" formatCode="General">
                  <c:v>19.198</c:v>
                </c:pt>
                <c:pt idx="19199" formatCode="General">
                  <c:v>19.199000000000002</c:v>
                </c:pt>
                <c:pt idx="19200" formatCode="General">
                  <c:v>19.2</c:v>
                </c:pt>
                <c:pt idx="19201" formatCode="General">
                  <c:v>19.201000000000001</c:v>
                </c:pt>
                <c:pt idx="19202" formatCode="General">
                  <c:v>19.202000000000002</c:v>
                </c:pt>
                <c:pt idx="19203" formatCode="General">
                  <c:v>19.202999999999999</c:v>
                </c:pt>
                <c:pt idx="19204" formatCode="General">
                  <c:v>19.204000000000001</c:v>
                </c:pt>
                <c:pt idx="19205" formatCode="General">
                  <c:v>19.204999999999998</c:v>
                </c:pt>
                <c:pt idx="19206" formatCode="General">
                  <c:v>19.206</c:v>
                </c:pt>
                <c:pt idx="19207" formatCode="General">
                  <c:v>19.207000000000001</c:v>
                </c:pt>
                <c:pt idx="19208" formatCode="General">
                  <c:v>19.207999999999998</c:v>
                </c:pt>
                <c:pt idx="19209" formatCode="General">
                  <c:v>19.209</c:v>
                </c:pt>
                <c:pt idx="19210" formatCode="General">
                  <c:v>19.21</c:v>
                </c:pt>
                <c:pt idx="19211" formatCode="General">
                  <c:v>19.210999999999999</c:v>
                </c:pt>
                <c:pt idx="19212" formatCode="General">
                  <c:v>19.212</c:v>
                </c:pt>
                <c:pt idx="19213" formatCode="General">
                  <c:v>19.213000000000001</c:v>
                </c:pt>
                <c:pt idx="19214" formatCode="General">
                  <c:v>19.213999999999999</c:v>
                </c:pt>
                <c:pt idx="19215" formatCode="General">
                  <c:v>19.215</c:v>
                </c:pt>
                <c:pt idx="19216" formatCode="General">
                  <c:v>19.216000000000001</c:v>
                </c:pt>
                <c:pt idx="19217" formatCode="General">
                  <c:v>19.216999999999999</c:v>
                </c:pt>
                <c:pt idx="19218" formatCode="General">
                  <c:v>19.218</c:v>
                </c:pt>
                <c:pt idx="19219" formatCode="General">
                  <c:v>19.219000000000001</c:v>
                </c:pt>
                <c:pt idx="19220" formatCode="General">
                  <c:v>19.22</c:v>
                </c:pt>
                <c:pt idx="19221" formatCode="General">
                  <c:v>19.221</c:v>
                </c:pt>
                <c:pt idx="19222" formatCode="General">
                  <c:v>19.222000000000001</c:v>
                </c:pt>
                <c:pt idx="19223" formatCode="General">
                  <c:v>19.222999999999999</c:v>
                </c:pt>
                <c:pt idx="19224" formatCode="General">
                  <c:v>19.224</c:v>
                </c:pt>
                <c:pt idx="19225" formatCode="General">
                  <c:v>19.225000000000001</c:v>
                </c:pt>
                <c:pt idx="19226" formatCode="General">
                  <c:v>19.225999999999999</c:v>
                </c:pt>
                <c:pt idx="19227" formatCode="General">
                  <c:v>19.227</c:v>
                </c:pt>
                <c:pt idx="19228" formatCode="General">
                  <c:v>19.228000000000002</c:v>
                </c:pt>
                <c:pt idx="19229" formatCode="General">
                  <c:v>19.228999999999999</c:v>
                </c:pt>
                <c:pt idx="19230" formatCode="General">
                  <c:v>19.23</c:v>
                </c:pt>
                <c:pt idx="19231" formatCode="General">
                  <c:v>19.231000000000002</c:v>
                </c:pt>
                <c:pt idx="19232" formatCode="General">
                  <c:v>19.231999999999999</c:v>
                </c:pt>
                <c:pt idx="19233" formatCode="General">
                  <c:v>19.233000000000001</c:v>
                </c:pt>
                <c:pt idx="19234" formatCode="General">
                  <c:v>19.234000000000002</c:v>
                </c:pt>
                <c:pt idx="19235" formatCode="General">
                  <c:v>19.234999999999999</c:v>
                </c:pt>
                <c:pt idx="19236" formatCode="General">
                  <c:v>19.236000000000001</c:v>
                </c:pt>
                <c:pt idx="19237" formatCode="General">
                  <c:v>19.236999999999998</c:v>
                </c:pt>
                <c:pt idx="19238" formatCode="General">
                  <c:v>19.238</c:v>
                </c:pt>
                <c:pt idx="19239" formatCode="General">
                  <c:v>19.239000000000001</c:v>
                </c:pt>
                <c:pt idx="19240" formatCode="General">
                  <c:v>19.239999999999998</c:v>
                </c:pt>
                <c:pt idx="19241" formatCode="General">
                  <c:v>19.241</c:v>
                </c:pt>
                <c:pt idx="19242" formatCode="General">
                  <c:v>19.242000000000001</c:v>
                </c:pt>
                <c:pt idx="19243" formatCode="General">
                  <c:v>19.242999999999999</c:v>
                </c:pt>
                <c:pt idx="19244" formatCode="General">
                  <c:v>19.244</c:v>
                </c:pt>
                <c:pt idx="19245" formatCode="General">
                  <c:v>19.245000000000001</c:v>
                </c:pt>
                <c:pt idx="19246" formatCode="General">
                  <c:v>19.245999999999999</c:v>
                </c:pt>
                <c:pt idx="19247" formatCode="General">
                  <c:v>19.247</c:v>
                </c:pt>
                <c:pt idx="19248" formatCode="General">
                  <c:v>19.248000000000001</c:v>
                </c:pt>
                <c:pt idx="19249" formatCode="General">
                  <c:v>19.248999999999999</c:v>
                </c:pt>
                <c:pt idx="19250" formatCode="General">
                  <c:v>19.25</c:v>
                </c:pt>
                <c:pt idx="19251" formatCode="General">
                  <c:v>19.251000000000001</c:v>
                </c:pt>
                <c:pt idx="19252" formatCode="General">
                  <c:v>19.251999999999999</c:v>
                </c:pt>
                <c:pt idx="19253" formatCode="General">
                  <c:v>19.253</c:v>
                </c:pt>
                <c:pt idx="19254" formatCode="General">
                  <c:v>19.254000000000001</c:v>
                </c:pt>
                <c:pt idx="19255" formatCode="General">
                  <c:v>19.254999999999999</c:v>
                </c:pt>
                <c:pt idx="19256" formatCode="General">
                  <c:v>19.256</c:v>
                </c:pt>
                <c:pt idx="19257" formatCode="General">
                  <c:v>19.257000000000001</c:v>
                </c:pt>
                <c:pt idx="19258" formatCode="General">
                  <c:v>19.257999999999999</c:v>
                </c:pt>
                <c:pt idx="19259" formatCode="General">
                  <c:v>19.259</c:v>
                </c:pt>
                <c:pt idx="19260" formatCode="General">
                  <c:v>19.260000000000002</c:v>
                </c:pt>
                <c:pt idx="19261" formatCode="General">
                  <c:v>19.260999999999999</c:v>
                </c:pt>
                <c:pt idx="19262" formatCode="General">
                  <c:v>19.262</c:v>
                </c:pt>
                <c:pt idx="19263" formatCode="General">
                  <c:v>19.263000000000002</c:v>
                </c:pt>
                <c:pt idx="19264" formatCode="General">
                  <c:v>19.263999999999999</c:v>
                </c:pt>
                <c:pt idx="19265" formatCode="General">
                  <c:v>19.265000000000001</c:v>
                </c:pt>
                <c:pt idx="19266" formatCode="General">
                  <c:v>19.265999999999998</c:v>
                </c:pt>
                <c:pt idx="19267" formatCode="General">
                  <c:v>19.266999999999999</c:v>
                </c:pt>
                <c:pt idx="19268" formatCode="General">
                  <c:v>19.268000000000001</c:v>
                </c:pt>
                <c:pt idx="19269" formatCode="General">
                  <c:v>19.268999999999998</c:v>
                </c:pt>
                <c:pt idx="19270" formatCode="General">
                  <c:v>19.27</c:v>
                </c:pt>
                <c:pt idx="19271" formatCode="General">
                  <c:v>19.271000000000001</c:v>
                </c:pt>
                <c:pt idx="19272" formatCode="General">
                  <c:v>19.271999999999998</c:v>
                </c:pt>
                <c:pt idx="19273" formatCode="General">
                  <c:v>19.273</c:v>
                </c:pt>
                <c:pt idx="19274" formatCode="General">
                  <c:v>19.274000000000001</c:v>
                </c:pt>
                <c:pt idx="19275" formatCode="General">
                  <c:v>19.274999999999999</c:v>
                </c:pt>
                <c:pt idx="19276" formatCode="General">
                  <c:v>19.276</c:v>
                </c:pt>
                <c:pt idx="19277" formatCode="General">
                  <c:v>19.277000000000001</c:v>
                </c:pt>
                <c:pt idx="19278" formatCode="General">
                  <c:v>19.277999999999999</c:v>
                </c:pt>
                <c:pt idx="19279" formatCode="General">
                  <c:v>19.279</c:v>
                </c:pt>
                <c:pt idx="19280" formatCode="General">
                  <c:v>19.28</c:v>
                </c:pt>
                <c:pt idx="19281" formatCode="General">
                  <c:v>19.280999999999999</c:v>
                </c:pt>
                <c:pt idx="19282" formatCode="General">
                  <c:v>19.282</c:v>
                </c:pt>
                <c:pt idx="19283" formatCode="General">
                  <c:v>19.283000000000001</c:v>
                </c:pt>
                <c:pt idx="19284" formatCode="General">
                  <c:v>19.283999999999999</c:v>
                </c:pt>
                <c:pt idx="19285" formatCode="General">
                  <c:v>19.285</c:v>
                </c:pt>
                <c:pt idx="19286" formatCode="General">
                  <c:v>19.286000000000001</c:v>
                </c:pt>
                <c:pt idx="19287" formatCode="General">
                  <c:v>19.286999999999999</c:v>
                </c:pt>
                <c:pt idx="19288" formatCode="General">
                  <c:v>19.288</c:v>
                </c:pt>
                <c:pt idx="19289" formatCode="General">
                  <c:v>19.289000000000001</c:v>
                </c:pt>
                <c:pt idx="19290" formatCode="General">
                  <c:v>19.29</c:v>
                </c:pt>
                <c:pt idx="19291" formatCode="General">
                  <c:v>19.291</c:v>
                </c:pt>
                <c:pt idx="19292" formatCode="General">
                  <c:v>19.292000000000002</c:v>
                </c:pt>
                <c:pt idx="19293" formatCode="General">
                  <c:v>19.292999999999999</c:v>
                </c:pt>
                <c:pt idx="19294" formatCode="General">
                  <c:v>19.294</c:v>
                </c:pt>
                <c:pt idx="19295" formatCode="General">
                  <c:v>19.295000000000002</c:v>
                </c:pt>
                <c:pt idx="19296" formatCode="General">
                  <c:v>19.295999999999999</c:v>
                </c:pt>
                <c:pt idx="19297" formatCode="General">
                  <c:v>19.297000000000001</c:v>
                </c:pt>
                <c:pt idx="19298" formatCode="General">
                  <c:v>19.297999999999998</c:v>
                </c:pt>
                <c:pt idx="19299" formatCode="General">
                  <c:v>19.298999999999999</c:v>
                </c:pt>
                <c:pt idx="19300" formatCode="General">
                  <c:v>19.3</c:v>
                </c:pt>
                <c:pt idx="19301" formatCode="General">
                  <c:v>19.300999999999998</c:v>
                </c:pt>
                <c:pt idx="19302" formatCode="General">
                  <c:v>19.302</c:v>
                </c:pt>
                <c:pt idx="19303" formatCode="General">
                  <c:v>19.303000000000001</c:v>
                </c:pt>
                <c:pt idx="19304" formatCode="General">
                  <c:v>19.303999999999998</c:v>
                </c:pt>
                <c:pt idx="19305" formatCode="General">
                  <c:v>19.305</c:v>
                </c:pt>
                <c:pt idx="19306" formatCode="General">
                  <c:v>19.306000000000001</c:v>
                </c:pt>
                <c:pt idx="19307" formatCode="General">
                  <c:v>19.306999999999999</c:v>
                </c:pt>
                <c:pt idx="19308" formatCode="General">
                  <c:v>19.308</c:v>
                </c:pt>
                <c:pt idx="19309" formatCode="General">
                  <c:v>19.309000000000001</c:v>
                </c:pt>
                <c:pt idx="19310" formatCode="General">
                  <c:v>19.309999999999999</c:v>
                </c:pt>
                <c:pt idx="19311" formatCode="General">
                  <c:v>19.311</c:v>
                </c:pt>
                <c:pt idx="19312" formatCode="General">
                  <c:v>19.312000000000001</c:v>
                </c:pt>
                <c:pt idx="19313" formatCode="General">
                  <c:v>19.312999999999999</c:v>
                </c:pt>
                <c:pt idx="19314" formatCode="General">
                  <c:v>19.314</c:v>
                </c:pt>
                <c:pt idx="19315" formatCode="General">
                  <c:v>19.315000000000001</c:v>
                </c:pt>
                <c:pt idx="19316" formatCode="General">
                  <c:v>19.315999999999999</c:v>
                </c:pt>
                <c:pt idx="19317" formatCode="General">
                  <c:v>19.317</c:v>
                </c:pt>
                <c:pt idx="19318" formatCode="General">
                  <c:v>19.318000000000001</c:v>
                </c:pt>
                <c:pt idx="19319" formatCode="General">
                  <c:v>19.318999999999999</c:v>
                </c:pt>
                <c:pt idx="19320" formatCode="General">
                  <c:v>19.32</c:v>
                </c:pt>
                <c:pt idx="19321" formatCode="General">
                  <c:v>19.321000000000002</c:v>
                </c:pt>
                <c:pt idx="19322" formatCode="General">
                  <c:v>19.321999999999999</c:v>
                </c:pt>
                <c:pt idx="19323" formatCode="General">
                  <c:v>19.323</c:v>
                </c:pt>
                <c:pt idx="19324" formatCode="General">
                  <c:v>19.324000000000002</c:v>
                </c:pt>
                <c:pt idx="19325" formatCode="General">
                  <c:v>19.324999999999999</c:v>
                </c:pt>
                <c:pt idx="19326" formatCode="General">
                  <c:v>19.326000000000001</c:v>
                </c:pt>
                <c:pt idx="19327" formatCode="General">
                  <c:v>19.327000000000002</c:v>
                </c:pt>
                <c:pt idx="19328" formatCode="General">
                  <c:v>19.327999999999999</c:v>
                </c:pt>
                <c:pt idx="19329" formatCode="General">
                  <c:v>19.329000000000001</c:v>
                </c:pt>
                <c:pt idx="19330" formatCode="General">
                  <c:v>19.329999999999998</c:v>
                </c:pt>
                <c:pt idx="19331" formatCode="General">
                  <c:v>19.331</c:v>
                </c:pt>
                <c:pt idx="19332" formatCode="General">
                  <c:v>19.332000000000001</c:v>
                </c:pt>
                <c:pt idx="19333" formatCode="General">
                  <c:v>19.332999999999998</c:v>
                </c:pt>
                <c:pt idx="19334" formatCode="General">
                  <c:v>19.334</c:v>
                </c:pt>
                <c:pt idx="19335" formatCode="General">
                  <c:v>19.335000000000001</c:v>
                </c:pt>
                <c:pt idx="19336" formatCode="General">
                  <c:v>19.335999999999999</c:v>
                </c:pt>
                <c:pt idx="19337" formatCode="General">
                  <c:v>19.337</c:v>
                </c:pt>
                <c:pt idx="19338" formatCode="General">
                  <c:v>19.338000000000001</c:v>
                </c:pt>
                <c:pt idx="19339" formatCode="General">
                  <c:v>19.338999999999999</c:v>
                </c:pt>
                <c:pt idx="19340" formatCode="General">
                  <c:v>19.34</c:v>
                </c:pt>
                <c:pt idx="19341" formatCode="General">
                  <c:v>19.341000000000001</c:v>
                </c:pt>
                <c:pt idx="19342" formatCode="General">
                  <c:v>19.341999999999999</c:v>
                </c:pt>
                <c:pt idx="19343" formatCode="General">
                  <c:v>19.343</c:v>
                </c:pt>
                <c:pt idx="19344" formatCode="General">
                  <c:v>19.344000000000001</c:v>
                </c:pt>
                <c:pt idx="19345" formatCode="General">
                  <c:v>19.344999999999999</c:v>
                </c:pt>
                <c:pt idx="19346" formatCode="General">
                  <c:v>19.346</c:v>
                </c:pt>
                <c:pt idx="19347" formatCode="General">
                  <c:v>19.347000000000001</c:v>
                </c:pt>
                <c:pt idx="19348" formatCode="General">
                  <c:v>19.347999999999999</c:v>
                </c:pt>
                <c:pt idx="19349" formatCode="General">
                  <c:v>19.349</c:v>
                </c:pt>
                <c:pt idx="19350" formatCode="General">
                  <c:v>19.350000000000001</c:v>
                </c:pt>
                <c:pt idx="19351" formatCode="General">
                  <c:v>19.350999999999999</c:v>
                </c:pt>
                <c:pt idx="19352" formatCode="General">
                  <c:v>19.352</c:v>
                </c:pt>
                <c:pt idx="19353" formatCode="General">
                  <c:v>19.353000000000002</c:v>
                </c:pt>
                <c:pt idx="19354" formatCode="General">
                  <c:v>19.353999999999999</c:v>
                </c:pt>
                <c:pt idx="19355" formatCode="General">
                  <c:v>19.355</c:v>
                </c:pt>
                <c:pt idx="19356" formatCode="General">
                  <c:v>19.356000000000002</c:v>
                </c:pt>
                <c:pt idx="19357" formatCode="General">
                  <c:v>19.356999999999999</c:v>
                </c:pt>
                <c:pt idx="19358" formatCode="General">
                  <c:v>19.358000000000001</c:v>
                </c:pt>
                <c:pt idx="19359" formatCode="General">
                  <c:v>19.359000000000002</c:v>
                </c:pt>
                <c:pt idx="19360" formatCode="General">
                  <c:v>19.36</c:v>
                </c:pt>
                <c:pt idx="19361" formatCode="General">
                  <c:v>19.361000000000001</c:v>
                </c:pt>
                <c:pt idx="19362" formatCode="General">
                  <c:v>19.361999999999998</c:v>
                </c:pt>
                <c:pt idx="19363" formatCode="General">
                  <c:v>19.363</c:v>
                </c:pt>
                <c:pt idx="19364" formatCode="General">
                  <c:v>19.364000000000001</c:v>
                </c:pt>
                <c:pt idx="19365" formatCode="General">
                  <c:v>19.364999999999998</c:v>
                </c:pt>
                <c:pt idx="19366" formatCode="General">
                  <c:v>19.366</c:v>
                </c:pt>
                <c:pt idx="19367" formatCode="General">
                  <c:v>19.367000000000001</c:v>
                </c:pt>
                <c:pt idx="19368" formatCode="General">
                  <c:v>19.367999999999999</c:v>
                </c:pt>
                <c:pt idx="19369" formatCode="General">
                  <c:v>19.369</c:v>
                </c:pt>
                <c:pt idx="19370" formatCode="General">
                  <c:v>19.37</c:v>
                </c:pt>
                <c:pt idx="19371" formatCode="General">
                  <c:v>19.370999999999999</c:v>
                </c:pt>
                <c:pt idx="19372" formatCode="General">
                  <c:v>19.372</c:v>
                </c:pt>
                <c:pt idx="19373" formatCode="General">
                  <c:v>19.373000000000001</c:v>
                </c:pt>
                <c:pt idx="19374" formatCode="General">
                  <c:v>19.373999999999999</c:v>
                </c:pt>
                <c:pt idx="19375" formatCode="General">
                  <c:v>19.375</c:v>
                </c:pt>
                <c:pt idx="19376" formatCode="General">
                  <c:v>19.376000000000001</c:v>
                </c:pt>
                <c:pt idx="19377" formatCode="General">
                  <c:v>19.376999999999999</c:v>
                </c:pt>
                <c:pt idx="19378" formatCode="General">
                  <c:v>19.378</c:v>
                </c:pt>
                <c:pt idx="19379" formatCode="General">
                  <c:v>19.379000000000001</c:v>
                </c:pt>
                <c:pt idx="19380" formatCode="General">
                  <c:v>19.38</c:v>
                </c:pt>
                <c:pt idx="19381" formatCode="General">
                  <c:v>19.381</c:v>
                </c:pt>
                <c:pt idx="19382" formatCode="General">
                  <c:v>19.382000000000001</c:v>
                </c:pt>
                <c:pt idx="19383" formatCode="General">
                  <c:v>19.382999999999999</c:v>
                </c:pt>
                <c:pt idx="19384" formatCode="General">
                  <c:v>19.384</c:v>
                </c:pt>
                <c:pt idx="19385" formatCode="General">
                  <c:v>19.385000000000002</c:v>
                </c:pt>
                <c:pt idx="19386" formatCode="General">
                  <c:v>19.385999999999999</c:v>
                </c:pt>
                <c:pt idx="19387" formatCode="General">
                  <c:v>19.387</c:v>
                </c:pt>
                <c:pt idx="19388" formatCode="General">
                  <c:v>19.388000000000002</c:v>
                </c:pt>
                <c:pt idx="19389" formatCode="General">
                  <c:v>19.388999999999999</c:v>
                </c:pt>
                <c:pt idx="19390" formatCode="General">
                  <c:v>19.39</c:v>
                </c:pt>
                <c:pt idx="19391" formatCode="General">
                  <c:v>19.390999999999998</c:v>
                </c:pt>
                <c:pt idx="19392" formatCode="General">
                  <c:v>19.391999999999999</c:v>
                </c:pt>
                <c:pt idx="19393" formatCode="General">
                  <c:v>19.393000000000001</c:v>
                </c:pt>
                <c:pt idx="19394" formatCode="General">
                  <c:v>19.393999999999998</c:v>
                </c:pt>
                <c:pt idx="19395" formatCode="General">
                  <c:v>19.395</c:v>
                </c:pt>
                <c:pt idx="19396" formatCode="General">
                  <c:v>19.396000000000001</c:v>
                </c:pt>
                <c:pt idx="19397" formatCode="General">
                  <c:v>19.396999999999998</c:v>
                </c:pt>
                <c:pt idx="19398" formatCode="General">
                  <c:v>19.398</c:v>
                </c:pt>
                <c:pt idx="19399" formatCode="General">
                  <c:v>19.399000000000001</c:v>
                </c:pt>
                <c:pt idx="19400" formatCode="General">
                  <c:v>19.399999999999999</c:v>
                </c:pt>
                <c:pt idx="19401" formatCode="General">
                  <c:v>19.401</c:v>
                </c:pt>
                <c:pt idx="19402" formatCode="General">
                  <c:v>19.402000000000001</c:v>
                </c:pt>
                <c:pt idx="19403" formatCode="General">
                  <c:v>19.402999999999999</c:v>
                </c:pt>
                <c:pt idx="19404" formatCode="General">
                  <c:v>19.404</c:v>
                </c:pt>
                <c:pt idx="19405" formatCode="General">
                  <c:v>19.405000000000001</c:v>
                </c:pt>
                <c:pt idx="19406" formatCode="General">
                  <c:v>19.405999999999999</c:v>
                </c:pt>
                <c:pt idx="19407" formatCode="General">
                  <c:v>19.407</c:v>
                </c:pt>
                <c:pt idx="19408" formatCode="General">
                  <c:v>19.408000000000001</c:v>
                </c:pt>
                <c:pt idx="19409" formatCode="General">
                  <c:v>19.408999999999999</c:v>
                </c:pt>
                <c:pt idx="19410" formatCode="General">
                  <c:v>19.41</c:v>
                </c:pt>
                <c:pt idx="19411" formatCode="General">
                  <c:v>19.411000000000001</c:v>
                </c:pt>
                <c:pt idx="19412" formatCode="General">
                  <c:v>19.411999999999999</c:v>
                </c:pt>
                <c:pt idx="19413" formatCode="General">
                  <c:v>19.413</c:v>
                </c:pt>
                <c:pt idx="19414" formatCode="General">
                  <c:v>19.414000000000001</c:v>
                </c:pt>
                <c:pt idx="19415" formatCode="General">
                  <c:v>19.414999999999999</c:v>
                </c:pt>
                <c:pt idx="19416" formatCode="General">
                  <c:v>19.416</c:v>
                </c:pt>
                <c:pt idx="19417" formatCode="General">
                  <c:v>19.417000000000002</c:v>
                </c:pt>
                <c:pt idx="19418" formatCode="General">
                  <c:v>19.417999999999999</c:v>
                </c:pt>
                <c:pt idx="19419" formatCode="General">
                  <c:v>19.419</c:v>
                </c:pt>
                <c:pt idx="19420" formatCode="General">
                  <c:v>19.420000000000002</c:v>
                </c:pt>
                <c:pt idx="19421" formatCode="General">
                  <c:v>19.420999999999999</c:v>
                </c:pt>
                <c:pt idx="19422" formatCode="General">
                  <c:v>19.422000000000001</c:v>
                </c:pt>
                <c:pt idx="19423" formatCode="General">
                  <c:v>19.422999999999998</c:v>
                </c:pt>
                <c:pt idx="19424" formatCode="General">
                  <c:v>19.423999999999999</c:v>
                </c:pt>
                <c:pt idx="19425" formatCode="General">
                  <c:v>19.425000000000001</c:v>
                </c:pt>
                <c:pt idx="19426" formatCode="General">
                  <c:v>19.425999999999998</c:v>
                </c:pt>
                <c:pt idx="19427" formatCode="General">
                  <c:v>19.427</c:v>
                </c:pt>
                <c:pt idx="19428" formatCode="General">
                  <c:v>19.428000000000001</c:v>
                </c:pt>
                <c:pt idx="19429" formatCode="General">
                  <c:v>19.428999999999998</c:v>
                </c:pt>
                <c:pt idx="19430" formatCode="General">
                  <c:v>19.43</c:v>
                </c:pt>
                <c:pt idx="19431" formatCode="General">
                  <c:v>19.431000000000001</c:v>
                </c:pt>
                <c:pt idx="19432" formatCode="General">
                  <c:v>19.431999999999999</c:v>
                </c:pt>
                <c:pt idx="19433" formatCode="General">
                  <c:v>19.433</c:v>
                </c:pt>
                <c:pt idx="19434" formatCode="General">
                  <c:v>19.434000000000001</c:v>
                </c:pt>
                <c:pt idx="19435" formatCode="General">
                  <c:v>19.434999999999999</c:v>
                </c:pt>
                <c:pt idx="19436" formatCode="General">
                  <c:v>19.436</c:v>
                </c:pt>
                <c:pt idx="19437" formatCode="General">
                  <c:v>19.437000000000001</c:v>
                </c:pt>
                <c:pt idx="19438" formatCode="General">
                  <c:v>19.437999999999999</c:v>
                </c:pt>
                <c:pt idx="19439" formatCode="General">
                  <c:v>19.439</c:v>
                </c:pt>
                <c:pt idx="19440" formatCode="General">
                  <c:v>19.440000000000001</c:v>
                </c:pt>
                <c:pt idx="19441" formatCode="General">
                  <c:v>19.440999999999999</c:v>
                </c:pt>
                <c:pt idx="19442" formatCode="General">
                  <c:v>19.442</c:v>
                </c:pt>
                <c:pt idx="19443" formatCode="General">
                  <c:v>19.443000000000001</c:v>
                </c:pt>
                <c:pt idx="19444" formatCode="General">
                  <c:v>19.443999999999999</c:v>
                </c:pt>
                <c:pt idx="19445" formatCode="General">
                  <c:v>19.445</c:v>
                </c:pt>
                <c:pt idx="19446" formatCode="General">
                  <c:v>19.446000000000002</c:v>
                </c:pt>
                <c:pt idx="19447" formatCode="General">
                  <c:v>19.446999999999999</c:v>
                </c:pt>
                <c:pt idx="19448" formatCode="General">
                  <c:v>19.448</c:v>
                </c:pt>
                <c:pt idx="19449" formatCode="General">
                  <c:v>19.449000000000002</c:v>
                </c:pt>
                <c:pt idx="19450" formatCode="General">
                  <c:v>19.45</c:v>
                </c:pt>
                <c:pt idx="19451" formatCode="General">
                  <c:v>19.451000000000001</c:v>
                </c:pt>
                <c:pt idx="19452" formatCode="General">
                  <c:v>19.452000000000002</c:v>
                </c:pt>
                <c:pt idx="19453" formatCode="General">
                  <c:v>19.452999999999999</c:v>
                </c:pt>
                <c:pt idx="19454" formatCode="General">
                  <c:v>19.454000000000001</c:v>
                </c:pt>
                <c:pt idx="19455" formatCode="General">
                  <c:v>19.454999999999998</c:v>
                </c:pt>
                <c:pt idx="19456" formatCode="General">
                  <c:v>19.456</c:v>
                </c:pt>
                <c:pt idx="19457" formatCode="General">
                  <c:v>19.457000000000001</c:v>
                </c:pt>
                <c:pt idx="19458" formatCode="General">
                  <c:v>19.457999999999998</c:v>
                </c:pt>
                <c:pt idx="19459" formatCode="General">
                  <c:v>19.459</c:v>
                </c:pt>
                <c:pt idx="19460" formatCode="General">
                  <c:v>19.46</c:v>
                </c:pt>
                <c:pt idx="19461" formatCode="General">
                  <c:v>19.460999999999999</c:v>
                </c:pt>
                <c:pt idx="19462" formatCode="General">
                  <c:v>19.462</c:v>
                </c:pt>
                <c:pt idx="19463" formatCode="General">
                  <c:v>19.463000000000001</c:v>
                </c:pt>
                <c:pt idx="19464" formatCode="General">
                  <c:v>19.463999999999999</c:v>
                </c:pt>
                <c:pt idx="19465" formatCode="General">
                  <c:v>19.465</c:v>
                </c:pt>
                <c:pt idx="19466" formatCode="General">
                  <c:v>19.466000000000001</c:v>
                </c:pt>
                <c:pt idx="19467" formatCode="General">
                  <c:v>19.466999999999999</c:v>
                </c:pt>
                <c:pt idx="19468" formatCode="General">
                  <c:v>19.468</c:v>
                </c:pt>
                <c:pt idx="19469" formatCode="General">
                  <c:v>19.469000000000001</c:v>
                </c:pt>
                <c:pt idx="19470" formatCode="General">
                  <c:v>19.47</c:v>
                </c:pt>
                <c:pt idx="19471" formatCode="General">
                  <c:v>19.471</c:v>
                </c:pt>
                <c:pt idx="19472" formatCode="General">
                  <c:v>19.472000000000001</c:v>
                </c:pt>
                <c:pt idx="19473" formatCode="General">
                  <c:v>19.472999999999999</c:v>
                </c:pt>
                <c:pt idx="19474" formatCode="General">
                  <c:v>19.474</c:v>
                </c:pt>
                <c:pt idx="19475" formatCode="General">
                  <c:v>19.475000000000001</c:v>
                </c:pt>
                <c:pt idx="19476" formatCode="General">
                  <c:v>19.475999999999999</c:v>
                </c:pt>
                <c:pt idx="19477" formatCode="General">
                  <c:v>19.477</c:v>
                </c:pt>
                <c:pt idx="19478" formatCode="General">
                  <c:v>19.478000000000002</c:v>
                </c:pt>
                <c:pt idx="19479" formatCode="General">
                  <c:v>19.478999999999999</c:v>
                </c:pt>
                <c:pt idx="19480" formatCode="General">
                  <c:v>19.48</c:v>
                </c:pt>
                <c:pt idx="19481" formatCode="General">
                  <c:v>19.481000000000002</c:v>
                </c:pt>
                <c:pt idx="19482" formatCode="General">
                  <c:v>19.481999999999999</c:v>
                </c:pt>
                <c:pt idx="19483" formatCode="General">
                  <c:v>19.483000000000001</c:v>
                </c:pt>
                <c:pt idx="19484" formatCode="General">
                  <c:v>19.484000000000002</c:v>
                </c:pt>
                <c:pt idx="19485" formatCode="General">
                  <c:v>19.484999999999999</c:v>
                </c:pt>
                <c:pt idx="19486" formatCode="General">
                  <c:v>19.486000000000001</c:v>
                </c:pt>
                <c:pt idx="19487" formatCode="General">
                  <c:v>19.486999999999998</c:v>
                </c:pt>
                <c:pt idx="19488" formatCode="General">
                  <c:v>19.488</c:v>
                </c:pt>
                <c:pt idx="19489" formatCode="General">
                  <c:v>19.489000000000001</c:v>
                </c:pt>
                <c:pt idx="19490" formatCode="General">
                  <c:v>19.489999999999998</c:v>
                </c:pt>
                <c:pt idx="19491" formatCode="General">
                  <c:v>19.491</c:v>
                </c:pt>
                <c:pt idx="19492" formatCode="General">
                  <c:v>19.492000000000001</c:v>
                </c:pt>
                <c:pt idx="19493" formatCode="General">
                  <c:v>19.492999999999999</c:v>
                </c:pt>
                <c:pt idx="19494" formatCode="General">
                  <c:v>19.494</c:v>
                </c:pt>
                <c:pt idx="19495" formatCode="General">
                  <c:v>19.495000000000001</c:v>
                </c:pt>
                <c:pt idx="19496" formatCode="General">
                  <c:v>19.495999999999999</c:v>
                </c:pt>
                <c:pt idx="19497" formatCode="General">
                  <c:v>19.497</c:v>
                </c:pt>
                <c:pt idx="19498" formatCode="General">
                  <c:v>19.498000000000001</c:v>
                </c:pt>
                <c:pt idx="19499" formatCode="General">
                  <c:v>19.498999999999999</c:v>
                </c:pt>
                <c:pt idx="19500" formatCode="General">
                  <c:v>19.5</c:v>
                </c:pt>
                <c:pt idx="19501" formatCode="General">
                  <c:v>19.501000000000001</c:v>
                </c:pt>
                <c:pt idx="19502" formatCode="General">
                  <c:v>19.501999999999999</c:v>
                </c:pt>
                <c:pt idx="19503" formatCode="General">
                  <c:v>19.503</c:v>
                </c:pt>
                <c:pt idx="19504" formatCode="General">
                  <c:v>19.504000000000001</c:v>
                </c:pt>
                <c:pt idx="19505" formatCode="General">
                  <c:v>19.504999999999999</c:v>
                </c:pt>
                <c:pt idx="19506" formatCode="General">
                  <c:v>19.506</c:v>
                </c:pt>
                <c:pt idx="19507" formatCode="General">
                  <c:v>19.507000000000001</c:v>
                </c:pt>
                <c:pt idx="19508" formatCode="General">
                  <c:v>19.507999999999999</c:v>
                </c:pt>
                <c:pt idx="19509" formatCode="General">
                  <c:v>19.509</c:v>
                </c:pt>
                <c:pt idx="19510" formatCode="General">
                  <c:v>19.510000000000002</c:v>
                </c:pt>
                <c:pt idx="19511" formatCode="General">
                  <c:v>19.510999999999999</c:v>
                </c:pt>
                <c:pt idx="19512" formatCode="General">
                  <c:v>19.512</c:v>
                </c:pt>
                <c:pt idx="19513" formatCode="General">
                  <c:v>19.513000000000002</c:v>
                </c:pt>
                <c:pt idx="19514" formatCode="General">
                  <c:v>19.513999999999999</c:v>
                </c:pt>
                <c:pt idx="19515" formatCode="General">
                  <c:v>19.515000000000001</c:v>
                </c:pt>
                <c:pt idx="19516" formatCode="General">
                  <c:v>19.515999999999998</c:v>
                </c:pt>
                <c:pt idx="19517" formatCode="General">
                  <c:v>19.516999999999999</c:v>
                </c:pt>
                <c:pt idx="19518" formatCode="General">
                  <c:v>19.518000000000001</c:v>
                </c:pt>
                <c:pt idx="19519" formatCode="General">
                  <c:v>19.518999999999998</c:v>
                </c:pt>
                <c:pt idx="19520" formatCode="General">
                  <c:v>19.52</c:v>
                </c:pt>
                <c:pt idx="19521" formatCode="General">
                  <c:v>19.521000000000001</c:v>
                </c:pt>
                <c:pt idx="19522" formatCode="General">
                  <c:v>19.521999999999998</c:v>
                </c:pt>
                <c:pt idx="19523" formatCode="General">
                  <c:v>19.523</c:v>
                </c:pt>
                <c:pt idx="19524" formatCode="General">
                  <c:v>19.524000000000001</c:v>
                </c:pt>
                <c:pt idx="19525" formatCode="General">
                  <c:v>19.524999999999999</c:v>
                </c:pt>
                <c:pt idx="19526" formatCode="General">
                  <c:v>19.526</c:v>
                </c:pt>
                <c:pt idx="19527" formatCode="General">
                  <c:v>19.527000000000001</c:v>
                </c:pt>
                <c:pt idx="19528" formatCode="General">
                  <c:v>19.527999999999999</c:v>
                </c:pt>
                <c:pt idx="19529" formatCode="General">
                  <c:v>19.529</c:v>
                </c:pt>
                <c:pt idx="19530" formatCode="General">
                  <c:v>19.53</c:v>
                </c:pt>
                <c:pt idx="19531" formatCode="General">
                  <c:v>19.530999999999999</c:v>
                </c:pt>
                <c:pt idx="19532" formatCode="General">
                  <c:v>19.532</c:v>
                </c:pt>
                <c:pt idx="19533" formatCode="General">
                  <c:v>19.533000000000001</c:v>
                </c:pt>
                <c:pt idx="19534" formatCode="General">
                  <c:v>19.533999999999999</c:v>
                </c:pt>
                <c:pt idx="19535" formatCode="General">
                  <c:v>19.535</c:v>
                </c:pt>
                <c:pt idx="19536" formatCode="General">
                  <c:v>19.536000000000001</c:v>
                </c:pt>
                <c:pt idx="19537" formatCode="General">
                  <c:v>19.536999999999999</c:v>
                </c:pt>
                <c:pt idx="19538" formatCode="General">
                  <c:v>19.538</c:v>
                </c:pt>
                <c:pt idx="19539" formatCode="General">
                  <c:v>19.539000000000001</c:v>
                </c:pt>
                <c:pt idx="19540" formatCode="General">
                  <c:v>19.54</c:v>
                </c:pt>
                <c:pt idx="19541" formatCode="General">
                  <c:v>19.541</c:v>
                </c:pt>
                <c:pt idx="19542" formatCode="General">
                  <c:v>19.542000000000002</c:v>
                </c:pt>
                <c:pt idx="19543" formatCode="General">
                  <c:v>19.542999999999999</c:v>
                </c:pt>
                <c:pt idx="19544" formatCode="General">
                  <c:v>19.544</c:v>
                </c:pt>
                <c:pt idx="19545" formatCode="General">
                  <c:v>19.545000000000002</c:v>
                </c:pt>
                <c:pt idx="19546" formatCode="General">
                  <c:v>19.545999999999999</c:v>
                </c:pt>
                <c:pt idx="19547" formatCode="General">
                  <c:v>19.547000000000001</c:v>
                </c:pt>
                <c:pt idx="19548" formatCode="General">
                  <c:v>19.547999999999998</c:v>
                </c:pt>
                <c:pt idx="19549" formatCode="General">
                  <c:v>19.548999999999999</c:v>
                </c:pt>
                <c:pt idx="19550" formatCode="General">
                  <c:v>19.55</c:v>
                </c:pt>
                <c:pt idx="19551" formatCode="General">
                  <c:v>19.550999999999998</c:v>
                </c:pt>
                <c:pt idx="19552" formatCode="General">
                  <c:v>19.552</c:v>
                </c:pt>
                <c:pt idx="19553" formatCode="General">
                  <c:v>19.553000000000001</c:v>
                </c:pt>
                <c:pt idx="19554" formatCode="General">
                  <c:v>19.553999999999998</c:v>
                </c:pt>
                <c:pt idx="19555" formatCode="General">
                  <c:v>19.555</c:v>
                </c:pt>
                <c:pt idx="19556" formatCode="General">
                  <c:v>19.556000000000001</c:v>
                </c:pt>
                <c:pt idx="19557" formatCode="General">
                  <c:v>19.556999999999999</c:v>
                </c:pt>
                <c:pt idx="19558" formatCode="General">
                  <c:v>19.558</c:v>
                </c:pt>
                <c:pt idx="19559" formatCode="General">
                  <c:v>19.559000000000001</c:v>
                </c:pt>
                <c:pt idx="19560" formatCode="General">
                  <c:v>19.559999999999999</c:v>
                </c:pt>
                <c:pt idx="19561" formatCode="General">
                  <c:v>19.561</c:v>
                </c:pt>
                <c:pt idx="19562" formatCode="General">
                  <c:v>19.562000000000001</c:v>
                </c:pt>
                <c:pt idx="19563" formatCode="General">
                  <c:v>19.562999999999999</c:v>
                </c:pt>
                <c:pt idx="19564" formatCode="General">
                  <c:v>19.564</c:v>
                </c:pt>
                <c:pt idx="19565" formatCode="General">
                  <c:v>19.565000000000001</c:v>
                </c:pt>
                <c:pt idx="19566" formatCode="General">
                  <c:v>19.565999999999999</c:v>
                </c:pt>
                <c:pt idx="19567" formatCode="General">
                  <c:v>19.567</c:v>
                </c:pt>
                <c:pt idx="19568" formatCode="General">
                  <c:v>19.568000000000001</c:v>
                </c:pt>
                <c:pt idx="19569" formatCode="General">
                  <c:v>19.568999999999999</c:v>
                </c:pt>
                <c:pt idx="19570" formatCode="General">
                  <c:v>19.57</c:v>
                </c:pt>
                <c:pt idx="19571" formatCode="General">
                  <c:v>19.571000000000002</c:v>
                </c:pt>
                <c:pt idx="19572" formatCode="General">
                  <c:v>19.571999999999999</c:v>
                </c:pt>
                <c:pt idx="19573" formatCode="General">
                  <c:v>19.573</c:v>
                </c:pt>
                <c:pt idx="19574" formatCode="General">
                  <c:v>19.574000000000002</c:v>
                </c:pt>
                <c:pt idx="19575" formatCode="General">
                  <c:v>19.574999999999999</c:v>
                </c:pt>
                <c:pt idx="19576" formatCode="General">
                  <c:v>19.576000000000001</c:v>
                </c:pt>
                <c:pt idx="19577" formatCode="General">
                  <c:v>19.577000000000002</c:v>
                </c:pt>
                <c:pt idx="19578" formatCode="General">
                  <c:v>19.577999999999999</c:v>
                </c:pt>
                <c:pt idx="19579" formatCode="General">
                  <c:v>19.579000000000001</c:v>
                </c:pt>
                <c:pt idx="19580" formatCode="General">
                  <c:v>19.579999999999998</c:v>
                </c:pt>
                <c:pt idx="19581" formatCode="General">
                  <c:v>19.581</c:v>
                </c:pt>
                <c:pt idx="19582" formatCode="General">
                  <c:v>19.582000000000001</c:v>
                </c:pt>
                <c:pt idx="19583" formatCode="General">
                  <c:v>19.582999999999998</c:v>
                </c:pt>
                <c:pt idx="19584" formatCode="General">
                  <c:v>19.584</c:v>
                </c:pt>
                <c:pt idx="19585" formatCode="General">
                  <c:v>19.585000000000001</c:v>
                </c:pt>
                <c:pt idx="19586" formatCode="General">
                  <c:v>19.585999999999999</c:v>
                </c:pt>
                <c:pt idx="19587" formatCode="General">
                  <c:v>19.587</c:v>
                </c:pt>
                <c:pt idx="19588" formatCode="General">
                  <c:v>19.588000000000001</c:v>
                </c:pt>
                <c:pt idx="19589" formatCode="General">
                  <c:v>19.588999999999999</c:v>
                </c:pt>
                <c:pt idx="19590" formatCode="General">
                  <c:v>19.59</c:v>
                </c:pt>
                <c:pt idx="19591" formatCode="General">
                  <c:v>19.591000000000001</c:v>
                </c:pt>
                <c:pt idx="19592" formatCode="General">
                  <c:v>19.591999999999999</c:v>
                </c:pt>
                <c:pt idx="19593" formatCode="General">
                  <c:v>19.593</c:v>
                </c:pt>
                <c:pt idx="19594" formatCode="General">
                  <c:v>19.594000000000001</c:v>
                </c:pt>
                <c:pt idx="19595" formatCode="General">
                  <c:v>19.594999999999999</c:v>
                </c:pt>
                <c:pt idx="19596" formatCode="General">
                  <c:v>19.596</c:v>
                </c:pt>
                <c:pt idx="19597" formatCode="General">
                  <c:v>19.597000000000001</c:v>
                </c:pt>
                <c:pt idx="19598" formatCode="General">
                  <c:v>19.597999999999999</c:v>
                </c:pt>
                <c:pt idx="19599" formatCode="General">
                  <c:v>19.599</c:v>
                </c:pt>
                <c:pt idx="19600" formatCode="General">
                  <c:v>19.600000000000001</c:v>
                </c:pt>
                <c:pt idx="19601" formatCode="General">
                  <c:v>19.600999999999999</c:v>
                </c:pt>
                <c:pt idx="19602" formatCode="General">
                  <c:v>19.602</c:v>
                </c:pt>
                <c:pt idx="19603" formatCode="General">
                  <c:v>19.603000000000002</c:v>
                </c:pt>
                <c:pt idx="19604" formatCode="General">
                  <c:v>19.603999999999999</c:v>
                </c:pt>
                <c:pt idx="19605" formatCode="General">
                  <c:v>19.605</c:v>
                </c:pt>
                <c:pt idx="19606" formatCode="General">
                  <c:v>19.606000000000002</c:v>
                </c:pt>
                <c:pt idx="19607" formatCode="General">
                  <c:v>19.606999999999999</c:v>
                </c:pt>
                <c:pt idx="19608" formatCode="General">
                  <c:v>19.608000000000001</c:v>
                </c:pt>
                <c:pt idx="19609" formatCode="General">
                  <c:v>19.609000000000002</c:v>
                </c:pt>
                <c:pt idx="19610" formatCode="General">
                  <c:v>19.61</c:v>
                </c:pt>
                <c:pt idx="19611" formatCode="General">
                  <c:v>19.611000000000001</c:v>
                </c:pt>
                <c:pt idx="19612" formatCode="General">
                  <c:v>19.611999999999998</c:v>
                </c:pt>
                <c:pt idx="19613" formatCode="General">
                  <c:v>19.613</c:v>
                </c:pt>
                <c:pt idx="19614" formatCode="General">
                  <c:v>19.614000000000001</c:v>
                </c:pt>
                <c:pt idx="19615" formatCode="General">
                  <c:v>19.614999999999998</c:v>
                </c:pt>
                <c:pt idx="19616" formatCode="General">
                  <c:v>19.616</c:v>
                </c:pt>
                <c:pt idx="19617" formatCode="General">
                  <c:v>19.617000000000001</c:v>
                </c:pt>
                <c:pt idx="19618" formatCode="General">
                  <c:v>19.617999999999999</c:v>
                </c:pt>
                <c:pt idx="19619" formatCode="General">
                  <c:v>19.619</c:v>
                </c:pt>
                <c:pt idx="19620" formatCode="General">
                  <c:v>19.62</c:v>
                </c:pt>
                <c:pt idx="19621" formatCode="General">
                  <c:v>19.620999999999999</c:v>
                </c:pt>
                <c:pt idx="19622" formatCode="General">
                  <c:v>19.622</c:v>
                </c:pt>
                <c:pt idx="19623" formatCode="General">
                  <c:v>19.623000000000001</c:v>
                </c:pt>
                <c:pt idx="19624" formatCode="General">
                  <c:v>19.623999999999999</c:v>
                </c:pt>
                <c:pt idx="19625" formatCode="General">
                  <c:v>19.625</c:v>
                </c:pt>
                <c:pt idx="19626" formatCode="General">
                  <c:v>19.626000000000001</c:v>
                </c:pt>
                <c:pt idx="19627" formatCode="General">
                  <c:v>19.626999999999999</c:v>
                </c:pt>
                <c:pt idx="19628" formatCode="General">
                  <c:v>19.628</c:v>
                </c:pt>
                <c:pt idx="19629" formatCode="General">
                  <c:v>19.629000000000001</c:v>
                </c:pt>
                <c:pt idx="19630" formatCode="General">
                  <c:v>19.63</c:v>
                </c:pt>
                <c:pt idx="19631" formatCode="General">
                  <c:v>19.631</c:v>
                </c:pt>
                <c:pt idx="19632" formatCode="General">
                  <c:v>19.632000000000001</c:v>
                </c:pt>
                <c:pt idx="19633" formatCode="General">
                  <c:v>19.632999999999999</c:v>
                </c:pt>
                <c:pt idx="19634" formatCode="General">
                  <c:v>19.634</c:v>
                </c:pt>
                <c:pt idx="19635" formatCode="General">
                  <c:v>19.635000000000002</c:v>
                </c:pt>
                <c:pt idx="19636" formatCode="General">
                  <c:v>19.635999999999999</c:v>
                </c:pt>
                <c:pt idx="19637" formatCode="General">
                  <c:v>19.637</c:v>
                </c:pt>
                <c:pt idx="19638" formatCode="General">
                  <c:v>19.638000000000002</c:v>
                </c:pt>
                <c:pt idx="19639" formatCode="General">
                  <c:v>19.638999999999999</c:v>
                </c:pt>
                <c:pt idx="19640" formatCode="General">
                  <c:v>19.64</c:v>
                </c:pt>
                <c:pt idx="19641" formatCode="General">
                  <c:v>19.640999999999998</c:v>
                </c:pt>
                <c:pt idx="19642" formatCode="General">
                  <c:v>19.641999999999999</c:v>
                </c:pt>
                <c:pt idx="19643" formatCode="General">
                  <c:v>19.643000000000001</c:v>
                </c:pt>
                <c:pt idx="19644" formatCode="General">
                  <c:v>19.643999999999998</c:v>
                </c:pt>
                <c:pt idx="19645" formatCode="General">
                  <c:v>19.645</c:v>
                </c:pt>
                <c:pt idx="19646" formatCode="General">
                  <c:v>19.646000000000001</c:v>
                </c:pt>
                <c:pt idx="19647" formatCode="General">
                  <c:v>19.646999999999998</c:v>
                </c:pt>
                <c:pt idx="19648" formatCode="General">
                  <c:v>19.648</c:v>
                </c:pt>
                <c:pt idx="19649" formatCode="General">
                  <c:v>19.649000000000001</c:v>
                </c:pt>
                <c:pt idx="19650" formatCode="General">
                  <c:v>19.649999999999999</c:v>
                </c:pt>
                <c:pt idx="19651" formatCode="General">
                  <c:v>19.651</c:v>
                </c:pt>
                <c:pt idx="19652" formatCode="General">
                  <c:v>19.652000000000001</c:v>
                </c:pt>
                <c:pt idx="19653" formatCode="General">
                  <c:v>19.652999999999999</c:v>
                </c:pt>
                <c:pt idx="19654" formatCode="General">
                  <c:v>19.654</c:v>
                </c:pt>
                <c:pt idx="19655" formatCode="General">
                  <c:v>19.655000000000001</c:v>
                </c:pt>
                <c:pt idx="19656" formatCode="General">
                  <c:v>19.655999999999999</c:v>
                </c:pt>
                <c:pt idx="19657" formatCode="General">
                  <c:v>19.657</c:v>
                </c:pt>
                <c:pt idx="19658" formatCode="General">
                  <c:v>19.658000000000001</c:v>
                </c:pt>
                <c:pt idx="19659" formatCode="General">
                  <c:v>19.658999999999999</c:v>
                </c:pt>
                <c:pt idx="19660" formatCode="General">
                  <c:v>19.66</c:v>
                </c:pt>
                <c:pt idx="19661" formatCode="General">
                  <c:v>19.661000000000001</c:v>
                </c:pt>
                <c:pt idx="19662" formatCode="General">
                  <c:v>19.661999999999999</c:v>
                </c:pt>
                <c:pt idx="19663" formatCode="General">
                  <c:v>19.663</c:v>
                </c:pt>
                <c:pt idx="19664" formatCode="General">
                  <c:v>19.664000000000001</c:v>
                </c:pt>
                <c:pt idx="19665" formatCode="General">
                  <c:v>19.664999999999999</c:v>
                </c:pt>
                <c:pt idx="19666" formatCode="General">
                  <c:v>19.666</c:v>
                </c:pt>
                <c:pt idx="19667" formatCode="General">
                  <c:v>19.667000000000002</c:v>
                </c:pt>
                <c:pt idx="19668" formatCode="General">
                  <c:v>19.667999999999999</c:v>
                </c:pt>
                <c:pt idx="19669" formatCode="General">
                  <c:v>19.669</c:v>
                </c:pt>
                <c:pt idx="19670" formatCode="General">
                  <c:v>19.670000000000002</c:v>
                </c:pt>
                <c:pt idx="19671" formatCode="General">
                  <c:v>19.670999999999999</c:v>
                </c:pt>
                <c:pt idx="19672" formatCode="General">
                  <c:v>19.672000000000001</c:v>
                </c:pt>
                <c:pt idx="19673" formatCode="General">
                  <c:v>19.672999999999998</c:v>
                </c:pt>
                <c:pt idx="19674" formatCode="General">
                  <c:v>19.673999999999999</c:v>
                </c:pt>
                <c:pt idx="19675" formatCode="General">
                  <c:v>19.675000000000001</c:v>
                </c:pt>
                <c:pt idx="19676" formatCode="General">
                  <c:v>19.675999999999998</c:v>
                </c:pt>
                <c:pt idx="19677" formatCode="General">
                  <c:v>19.677</c:v>
                </c:pt>
                <c:pt idx="19678" formatCode="General">
                  <c:v>19.678000000000001</c:v>
                </c:pt>
                <c:pt idx="19679" formatCode="General">
                  <c:v>19.678999999999998</c:v>
                </c:pt>
                <c:pt idx="19680" formatCode="General">
                  <c:v>19.68</c:v>
                </c:pt>
                <c:pt idx="19681" formatCode="General">
                  <c:v>19.681000000000001</c:v>
                </c:pt>
                <c:pt idx="19682" formatCode="General">
                  <c:v>19.681999999999999</c:v>
                </c:pt>
                <c:pt idx="19683" formatCode="General">
                  <c:v>19.683</c:v>
                </c:pt>
                <c:pt idx="19684" formatCode="General">
                  <c:v>19.684000000000001</c:v>
                </c:pt>
                <c:pt idx="19685" formatCode="General">
                  <c:v>19.684999999999999</c:v>
                </c:pt>
                <c:pt idx="19686" formatCode="General">
                  <c:v>19.686</c:v>
                </c:pt>
                <c:pt idx="19687" formatCode="General">
                  <c:v>19.687000000000001</c:v>
                </c:pt>
                <c:pt idx="19688" formatCode="General">
                  <c:v>19.687999999999999</c:v>
                </c:pt>
                <c:pt idx="19689" formatCode="General">
                  <c:v>19.689</c:v>
                </c:pt>
                <c:pt idx="19690" formatCode="General">
                  <c:v>19.690000000000001</c:v>
                </c:pt>
                <c:pt idx="19691" formatCode="General">
                  <c:v>19.690999999999999</c:v>
                </c:pt>
                <c:pt idx="19692" formatCode="General">
                  <c:v>19.692</c:v>
                </c:pt>
                <c:pt idx="19693" formatCode="General">
                  <c:v>19.693000000000001</c:v>
                </c:pt>
                <c:pt idx="19694" formatCode="General">
                  <c:v>19.693999999999999</c:v>
                </c:pt>
                <c:pt idx="19695" formatCode="General">
                  <c:v>19.695</c:v>
                </c:pt>
                <c:pt idx="19696" formatCode="General">
                  <c:v>19.696000000000002</c:v>
                </c:pt>
                <c:pt idx="19697" formatCode="General">
                  <c:v>19.696999999999999</c:v>
                </c:pt>
                <c:pt idx="19698" formatCode="General">
                  <c:v>19.698</c:v>
                </c:pt>
                <c:pt idx="19699" formatCode="General">
                  <c:v>19.699000000000002</c:v>
                </c:pt>
                <c:pt idx="19700" formatCode="General">
                  <c:v>19.7</c:v>
                </c:pt>
                <c:pt idx="19701" formatCode="General">
                  <c:v>19.701000000000001</c:v>
                </c:pt>
                <c:pt idx="19702" formatCode="General">
                  <c:v>19.702000000000002</c:v>
                </c:pt>
                <c:pt idx="19703" formatCode="General">
                  <c:v>19.702999999999999</c:v>
                </c:pt>
                <c:pt idx="19704" formatCode="General">
                  <c:v>19.704000000000001</c:v>
                </c:pt>
                <c:pt idx="19705" formatCode="General">
                  <c:v>19.704999999999998</c:v>
                </c:pt>
                <c:pt idx="19706" formatCode="General">
                  <c:v>19.706</c:v>
                </c:pt>
                <c:pt idx="19707" formatCode="General">
                  <c:v>19.707000000000001</c:v>
                </c:pt>
                <c:pt idx="19708" formatCode="General">
                  <c:v>19.707999999999998</c:v>
                </c:pt>
                <c:pt idx="19709" formatCode="General">
                  <c:v>19.709</c:v>
                </c:pt>
                <c:pt idx="19710" formatCode="General">
                  <c:v>19.71</c:v>
                </c:pt>
                <c:pt idx="19711" formatCode="General">
                  <c:v>19.710999999999999</c:v>
                </c:pt>
                <c:pt idx="19712" formatCode="General">
                  <c:v>19.712</c:v>
                </c:pt>
                <c:pt idx="19713" formatCode="General">
                  <c:v>19.713000000000001</c:v>
                </c:pt>
                <c:pt idx="19714" formatCode="General">
                  <c:v>19.713999999999999</c:v>
                </c:pt>
                <c:pt idx="19715" formatCode="General">
                  <c:v>19.715</c:v>
                </c:pt>
                <c:pt idx="19716" formatCode="General">
                  <c:v>19.716000000000001</c:v>
                </c:pt>
                <c:pt idx="19717" formatCode="General">
                  <c:v>19.716999999999999</c:v>
                </c:pt>
                <c:pt idx="19718" formatCode="General">
                  <c:v>19.718</c:v>
                </c:pt>
                <c:pt idx="19719" formatCode="General">
                  <c:v>19.719000000000001</c:v>
                </c:pt>
                <c:pt idx="19720" formatCode="General">
                  <c:v>19.72</c:v>
                </c:pt>
                <c:pt idx="19721" formatCode="General">
                  <c:v>19.721</c:v>
                </c:pt>
                <c:pt idx="19722" formatCode="General">
                  <c:v>19.722000000000001</c:v>
                </c:pt>
                <c:pt idx="19723" formatCode="General">
                  <c:v>19.722999999999999</c:v>
                </c:pt>
                <c:pt idx="19724" formatCode="General">
                  <c:v>19.724</c:v>
                </c:pt>
                <c:pt idx="19725" formatCode="General">
                  <c:v>19.725000000000001</c:v>
                </c:pt>
                <c:pt idx="19726" formatCode="General">
                  <c:v>19.725999999999999</c:v>
                </c:pt>
                <c:pt idx="19727" formatCode="General">
                  <c:v>19.727</c:v>
                </c:pt>
                <c:pt idx="19728" formatCode="General">
                  <c:v>19.728000000000002</c:v>
                </c:pt>
                <c:pt idx="19729" formatCode="General">
                  <c:v>19.728999999999999</c:v>
                </c:pt>
                <c:pt idx="19730" formatCode="General">
                  <c:v>19.73</c:v>
                </c:pt>
                <c:pt idx="19731" formatCode="General">
                  <c:v>19.731000000000002</c:v>
                </c:pt>
                <c:pt idx="19732" formatCode="General">
                  <c:v>19.731999999999999</c:v>
                </c:pt>
                <c:pt idx="19733" formatCode="General">
                  <c:v>19.733000000000001</c:v>
                </c:pt>
                <c:pt idx="19734" formatCode="General">
                  <c:v>19.734000000000002</c:v>
                </c:pt>
                <c:pt idx="19735" formatCode="General">
                  <c:v>19.734999999999999</c:v>
                </c:pt>
                <c:pt idx="19736" formatCode="General">
                  <c:v>19.736000000000001</c:v>
                </c:pt>
                <c:pt idx="19737" formatCode="General">
                  <c:v>19.736999999999998</c:v>
                </c:pt>
                <c:pt idx="19738" formatCode="General">
                  <c:v>19.738</c:v>
                </c:pt>
                <c:pt idx="19739" formatCode="General">
                  <c:v>19.739000000000001</c:v>
                </c:pt>
                <c:pt idx="19740" formatCode="General">
                  <c:v>19.739999999999998</c:v>
                </c:pt>
                <c:pt idx="19741" formatCode="General">
                  <c:v>19.741</c:v>
                </c:pt>
                <c:pt idx="19742" formatCode="General">
                  <c:v>19.742000000000001</c:v>
                </c:pt>
                <c:pt idx="19743" formatCode="General">
                  <c:v>19.742999999999999</c:v>
                </c:pt>
                <c:pt idx="19744" formatCode="General">
                  <c:v>19.744</c:v>
                </c:pt>
                <c:pt idx="19745" formatCode="General">
                  <c:v>19.745000000000001</c:v>
                </c:pt>
                <c:pt idx="19746" formatCode="General">
                  <c:v>19.745999999999999</c:v>
                </c:pt>
                <c:pt idx="19747" formatCode="General">
                  <c:v>19.747</c:v>
                </c:pt>
                <c:pt idx="19748" formatCode="General">
                  <c:v>19.748000000000001</c:v>
                </c:pt>
                <c:pt idx="19749" formatCode="General">
                  <c:v>19.748999999999999</c:v>
                </c:pt>
                <c:pt idx="19750" formatCode="General">
                  <c:v>19.75</c:v>
                </c:pt>
                <c:pt idx="19751" formatCode="General">
                  <c:v>19.751000000000001</c:v>
                </c:pt>
                <c:pt idx="19752" formatCode="General">
                  <c:v>19.751999999999999</c:v>
                </c:pt>
                <c:pt idx="19753" formatCode="General">
                  <c:v>19.753</c:v>
                </c:pt>
                <c:pt idx="19754" formatCode="General">
                  <c:v>19.754000000000001</c:v>
                </c:pt>
                <c:pt idx="19755" formatCode="General">
                  <c:v>19.754999999999999</c:v>
                </c:pt>
                <c:pt idx="19756" formatCode="General">
                  <c:v>19.756</c:v>
                </c:pt>
                <c:pt idx="19757" formatCode="General">
                  <c:v>19.757000000000001</c:v>
                </c:pt>
                <c:pt idx="19758" formatCode="General">
                  <c:v>19.757999999999999</c:v>
                </c:pt>
                <c:pt idx="19759" formatCode="General">
                  <c:v>19.759</c:v>
                </c:pt>
                <c:pt idx="19760" formatCode="General">
                  <c:v>19.760000000000002</c:v>
                </c:pt>
                <c:pt idx="19761" formatCode="General">
                  <c:v>19.760999999999999</c:v>
                </c:pt>
                <c:pt idx="19762" formatCode="General">
                  <c:v>19.762</c:v>
                </c:pt>
                <c:pt idx="19763" formatCode="General">
                  <c:v>19.763000000000002</c:v>
                </c:pt>
                <c:pt idx="19764" formatCode="General">
                  <c:v>19.763999999999999</c:v>
                </c:pt>
                <c:pt idx="19765" formatCode="General">
                  <c:v>19.765000000000001</c:v>
                </c:pt>
                <c:pt idx="19766" formatCode="General">
                  <c:v>19.765999999999998</c:v>
                </c:pt>
                <c:pt idx="19767" formatCode="General">
                  <c:v>19.766999999999999</c:v>
                </c:pt>
                <c:pt idx="19768" formatCode="General">
                  <c:v>19.768000000000001</c:v>
                </c:pt>
                <c:pt idx="19769" formatCode="General">
                  <c:v>19.768999999999998</c:v>
                </c:pt>
                <c:pt idx="19770" formatCode="General">
                  <c:v>19.77</c:v>
                </c:pt>
                <c:pt idx="19771" formatCode="General">
                  <c:v>19.771000000000001</c:v>
                </c:pt>
                <c:pt idx="19772" formatCode="General">
                  <c:v>19.771999999999998</c:v>
                </c:pt>
                <c:pt idx="19773" formatCode="General">
                  <c:v>19.773</c:v>
                </c:pt>
                <c:pt idx="19774" formatCode="General">
                  <c:v>19.774000000000001</c:v>
                </c:pt>
                <c:pt idx="19775" formatCode="General">
                  <c:v>19.774999999999999</c:v>
                </c:pt>
                <c:pt idx="19776" formatCode="General">
                  <c:v>19.776</c:v>
                </c:pt>
                <c:pt idx="19777" formatCode="General">
                  <c:v>19.777000000000001</c:v>
                </c:pt>
                <c:pt idx="19778" formatCode="General">
                  <c:v>19.777999999999999</c:v>
                </c:pt>
                <c:pt idx="19779" formatCode="General">
                  <c:v>19.779</c:v>
                </c:pt>
                <c:pt idx="19780" formatCode="General">
                  <c:v>19.78</c:v>
                </c:pt>
                <c:pt idx="19781" formatCode="General">
                  <c:v>19.780999999999999</c:v>
                </c:pt>
                <c:pt idx="19782" formatCode="General">
                  <c:v>19.782</c:v>
                </c:pt>
                <c:pt idx="19783" formatCode="General">
                  <c:v>19.783000000000001</c:v>
                </c:pt>
                <c:pt idx="19784" formatCode="General">
                  <c:v>19.783999999999999</c:v>
                </c:pt>
                <c:pt idx="19785" formatCode="General">
                  <c:v>19.785</c:v>
                </c:pt>
                <c:pt idx="19786" formatCode="General">
                  <c:v>19.786000000000001</c:v>
                </c:pt>
                <c:pt idx="19787" formatCode="General">
                  <c:v>19.786999999999999</c:v>
                </c:pt>
                <c:pt idx="19788" formatCode="General">
                  <c:v>19.788</c:v>
                </c:pt>
                <c:pt idx="19789" formatCode="General">
                  <c:v>19.789000000000001</c:v>
                </c:pt>
                <c:pt idx="19790" formatCode="General">
                  <c:v>19.79</c:v>
                </c:pt>
                <c:pt idx="19791" formatCode="General">
                  <c:v>19.791</c:v>
                </c:pt>
                <c:pt idx="19792" formatCode="General">
                  <c:v>19.792000000000002</c:v>
                </c:pt>
                <c:pt idx="19793" formatCode="General">
                  <c:v>19.792999999999999</c:v>
                </c:pt>
                <c:pt idx="19794" formatCode="General">
                  <c:v>19.794</c:v>
                </c:pt>
                <c:pt idx="19795" formatCode="General">
                  <c:v>19.795000000000002</c:v>
                </c:pt>
                <c:pt idx="19796" formatCode="General">
                  <c:v>19.795999999999999</c:v>
                </c:pt>
                <c:pt idx="19797" formatCode="General">
                  <c:v>19.797000000000001</c:v>
                </c:pt>
                <c:pt idx="19798" formatCode="General">
                  <c:v>19.797999999999998</c:v>
                </c:pt>
                <c:pt idx="19799" formatCode="General">
                  <c:v>19.798999999999999</c:v>
                </c:pt>
                <c:pt idx="19800" formatCode="General">
                  <c:v>19.8</c:v>
                </c:pt>
                <c:pt idx="19801" formatCode="General">
                  <c:v>19.800999999999998</c:v>
                </c:pt>
                <c:pt idx="19802" formatCode="General">
                  <c:v>19.802</c:v>
                </c:pt>
                <c:pt idx="19803" formatCode="General">
                  <c:v>19.803000000000001</c:v>
                </c:pt>
                <c:pt idx="19804" formatCode="General">
                  <c:v>19.803999999999998</c:v>
                </c:pt>
                <c:pt idx="19805" formatCode="General">
                  <c:v>19.805</c:v>
                </c:pt>
                <c:pt idx="19806" formatCode="General">
                  <c:v>19.806000000000001</c:v>
                </c:pt>
                <c:pt idx="19807" formatCode="General">
                  <c:v>19.806999999999999</c:v>
                </c:pt>
                <c:pt idx="19808" formatCode="General">
                  <c:v>19.808</c:v>
                </c:pt>
                <c:pt idx="19809" formatCode="General">
                  <c:v>19.809000000000001</c:v>
                </c:pt>
                <c:pt idx="19810" formatCode="General">
                  <c:v>19.809999999999999</c:v>
                </c:pt>
                <c:pt idx="19811" formatCode="General">
                  <c:v>19.811</c:v>
                </c:pt>
                <c:pt idx="19812" formatCode="General">
                  <c:v>19.812000000000001</c:v>
                </c:pt>
                <c:pt idx="19813" formatCode="General">
                  <c:v>19.812999999999999</c:v>
                </c:pt>
                <c:pt idx="19814" formatCode="General">
                  <c:v>19.814</c:v>
                </c:pt>
                <c:pt idx="19815" formatCode="General">
                  <c:v>19.815000000000001</c:v>
                </c:pt>
                <c:pt idx="19816" formatCode="General">
                  <c:v>19.815999999999999</c:v>
                </c:pt>
                <c:pt idx="19817" formatCode="General">
                  <c:v>19.817</c:v>
                </c:pt>
                <c:pt idx="19818" formatCode="General">
                  <c:v>19.818000000000001</c:v>
                </c:pt>
                <c:pt idx="19819" formatCode="General">
                  <c:v>19.818999999999999</c:v>
                </c:pt>
                <c:pt idx="19820" formatCode="General">
                  <c:v>19.82</c:v>
                </c:pt>
                <c:pt idx="19821" formatCode="General">
                  <c:v>19.821000000000002</c:v>
                </c:pt>
                <c:pt idx="19822" formatCode="General">
                  <c:v>19.821999999999999</c:v>
                </c:pt>
                <c:pt idx="19823" formatCode="General">
                  <c:v>19.823</c:v>
                </c:pt>
                <c:pt idx="19824" formatCode="General">
                  <c:v>19.824000000000002</c:v>
                </c:pt>
                <c:pt idx="19825" formatCode="General">
                  <c:v>19.824999999999999</c:v>
                </c:pt>
                <c:pt idx="19826" formatCode="General">
                  <c:v>19.826000000000001</c:v>
                </c:pt>
                <c:pt idx="19827" formatCode="General">
                  <c:v>19.827000000000002</c:v>
                </c:pt>
                <c:pt idx="19828" formatCode="General">
                  <c:v>19.827999999999999</c:v>
                </c:pt>
                <c:pt idx="19829" formatCode="General">
                  <c:v>19.829000000000001</c:v>
                </c:pt>
                <c:pt idx="19830" formatCode="General">
                  <c:v>19.829999999999998</c:v>
                </c:pt>
                <c:pt idx="19831" formatCode="General">
                  <c:v>19.831</c:v>
                </c:pt>
                <c:pt idx="19832" formatCode="General">
                  <c:v>19.832000000000001</c:v>
                </c:pt>
                <c:pt idx="19833" formatCode="General">
                  <c:v>19.832999999999998</c:v>
                </c:pt>
                <c:pt idx="19834" formatCode="General">
                  <c:v>19.834</c:v>
                </c:pt>
                <c:pt idx="19835" formatCode="General">
                  <c:v>19.835000000000001</c:v>
                </c:pt>
                <c:pt idx="19836" formatCode="General">
                  <c:v>19.835999999999999</c:v>
                </c:pt>
                <c:pt idx="19837" formatCode="General">
                  <c:v>19.837</c:v>
                </c:pt>
                <c:pt idx="19838" formatCode="General">
                  <c:v>19.838000000000001</c:v>
                </c:pt>
                <c:pt idx="19839" formatCode="General">
                  <c:v>19.838999999999999</c:v>
                </c:pt>
                <c:pt idx="19840" formatCode="General">
                  <c:v>19.84</c:v>
                </c:pt>
                <c:pt idx="19841" formatCode="General">
                  <c:v>19.841000000000001</c:v>
                </c:pt>
                <c:pt idx="19842" formatCode="General">
                  <c:v>19.841999999999999</c:v>
                </c:pt>
                <c:pt idx="19843" formatCode="General">
                  <c:v>19.843</c:v>
                </c:pt>
                <c:pt idx="19844" formatCode="General">
                  <c:v>19.844000000000001</c:v>
                </c:pt>
                <c:pt idx="19845" formatCode="General">
                  <c:v>19.844999999999999</c:v>
                </c:pt>
                <c:pt idx="19846" formatCode="General">
                  <c:v>19.846</c:v>
                </c:pt>
                <c:pt idx="19847" formatCode="General">
                  <c:v>19.847000000000001</c:v>
                </c:pt>
                <c:pt idx="19848" formatCode="General">
                  <c:v>19.847999999999999</c:v>
                </c:pt>
                <c:pt idx="19849" formatCode="General">
                  <c:v>19.849</c:v>
                </c:pt>
                <c:pt idx="19850" formatCode="General">
                  <c:v>19.850000000000001</c:v>
                </c:pt>
                <c:pt idx="19851" formatCode="General">
                  <c:v>19.850999999999999</c:v>
                </c:pt>
                <c:pt idx="19852" formatCode="General">
                  <c:v>19.852</c:v>
                </c:pt>
                <c:pt idx="19853" formatCode="General">
                  <c:v>19.853000000000002</c:v>
                </c:pt>
                <c:pt idx="19854" formatCode="General">
                  <c:v>19.853999999999999</c:v>
                </c:pt>
                <c:pt idx="19855" formatCode="General">
                  <c:v>19.855</c:v>
                </c:pt>
                <c:pt idx="19856" formatCode="General">
                  <c:v>19.856000000000002</c:v>
                </c:pt>
                <c:pt idx="19857" formatCode="General">
                  <c:v>19.856999999999999</c:v>
                </c:pt>
                <c:pt idx="19858" formatCode="General">
                  <c:v>19.858000000000001</c:v>
                </c:pt>
                <c:pt idx="19859" formatCode="General">
                  <c:v>19.859000000000002</c:v>
                </c:pt>
                <c:pt idx="19860" formatCode="General">
                  <c:v>19.86</c:v>
                </c:pt>
                <c:pt idx="19861" formatCode="General">
                  <c:v>19.861000000000001</c:v>
                </c:pt>
                <c:pt idx="19862" formatCode="General">
                  <c:v>19.861999999999998</c:v>
                </c:pt>
                <c:pt idx="19863" formatCode="General">
                  <c:v>19.863</c:v>
                </c:pt>
                <c:pt idx="19864" formatCode="General">
                  <c:v>19.864000000000001</c:v>
                </c:pt>
                <c:pt idx="19865" formatCode="General">
                  <c:v>19.864999999999998</c:v>
                </c:pt>
                <c:pt idx="19866" formatCode="General">
                  <c:v>19.866</c:v>
                </c:pt>
                <c:pt idx="19867" formatCode="General">
                  <c:v>19.867000000000001</c:v>
                </c:pt>
                <c:pt idx="19868" formatCode="General">
                  <c:v>19.867999999999999</c:v>
                </c:pt>
                <c:pt idx="19869" formatCode="General">
                  <c:v>19.869</c:v>
                </c:pt>
                <c:pt idx="19870" formatCode="General">
                  <c:v>19.87</c:v>
                </c:pt>
                <c:pt idx="19871" formatCode="General">
                  <c:v>19.870999999999999</c:v>
                </c:pt>
                <c:pt idx="19872" formatCode="General">
                  <c:v>19.872</c:v>
                </c:pt>
                <c:pt idx="19873" formatCode="General">
                  <c:v>19.873000000000001</c:v>
                </c:pt>
                <c:pt idx="19874" formatCode="General">
                  <c:v>19.873999999999999</c:v>
                </c:pt>
                <c:pt idx="19875" formatCode="General">
                  <c:v>19.875</c:v>
                </c:pt>
                <c:pt idx="19876" formatCode="General">
                  <c:v>19.876000000000001</c:v>
                </c:pt>
                <c:pt idx="19877" formatCode="General">
                  <c:v>19.876999999999999</c:v>
                </c:pt>
                <c:pt idx="19878" formatCode="General">
                  <c:v>19.878</c:v>
                </c:pt>
                <c:pt idx="19879" formatCode="General">
                  <c:v>19.879000000000001</c:v>
                </c:pt>
                <c:pt idx="19880" formatCode="General">
                  <c:v>19.88</c:v>
                </c:pt>
                <c:pt idx="19881" formatCode="General">
                  <c:v>19.881</c:v>
                </c:pt>
                <c:pt idx="19882" formatCode="General">
                  <c:v>19.882000000000001</c:v>
                </c:pt>
                <c:pt idx="19883" formatCode="General">
                  <c:v>19.882999999999999</c:v>
                </c:pt>
                <c:pt idx="19884" formatCode="General">
                  <c:v>19.884</c:v>
                </c:pt>
                <c:pt idx="19885" formatCode="General">
                  <c:v>19.885000000000002</c:v>
                </c:pt>
                <c:pt idx="19886" formatCode="General">
                  <c:v>19.885999999999999</c:v>
                </c:pt>
                <c:pt idx="19887" formatCode="General">
                  <c:v>19.887</c:v>
                </c:pt>
                <c:pt idx="19888" formatCode="General">
                  <c:v>19.888000000000002</c:v>
                </c:pt>
                <c:pt idx="19889" formatCode="General">
                  <c:v>19.888999999999999</c:v>
                </c:pt>
                <c:pt idx="19890" formatCode="General">
                  <c:v>19.89</c:v>
                </c:pt>
                <c:pt idx="19891" formatCode="General">
                  <c:v>19.890999999999998</c:v>
                </c:pt>
                <c:pt idx="19892" formatCode="General">
                  <c:v>19.891999999999999</c:v>
                </c:pt>
                <c:pt idx="19893" formatCode="General">
                  <c:v>19.893000000000001</c:v>
                </c:pt>
                <c:pt idx="19894" formatCode="General">
                  <c:v>19.893999999999998</c:v>
                </c:pt>
                <c:pt idx="19895" formatCode="General">
                  <c:v>19.895</c:v>
                </c:pt>
                <c:pt idx="19896" formatCode="General">
                  <c:v>19.896000000000001</c:v>
                </c:pt>
                <c:pt idx="19897" formatCode="General">
                  <c:v>19.896999999999998</c:v>
                </c:pt>
                <c:pt idx="19898" formatCode="General">
                  <c:v>19.898</c:v>
                </c:pt>
                <c:pt idx="19899" formatCode="General">
                  <c:v>19.899000000000001</c:v>
                </c:pt>
                <c:pt idx="19900" formatCode="General">
                  <c:v>19.899999999999999</c:v>
                </c:pt>
                <c:pt idx="19901" formatCode="General">
                  <c:v>19.901</c:v>
                </c:pt>
                <c:pt idx="19902" formatCode="General">
                  <c:v>19.902000000000001</c:v>
                </c:pt>
                <c:pt idx="19903" formatCode="General">
                  <c:v>19.902999999999999</c:v>
                </c:pt>
                <c:pt idx="19904" formatCode="General">
                  <c:v>19.904</c:v>
                </c:pt>
                <c:pt idx="19905" formatCode="General">
                  <c:v>19.905000000000001</c:v>
                </c:pt>
                <c:pt idx="19906" formatCode="General">
                  <c:v>19.905999999999999</c:v>
                </c:pt>
                <c:pt idx="19907" formatCode="General">
                  <c:v>19.907</c:v>
                </c:pt>
                <c:pt idx="19908" formatCode="General">
                  <c:v>19.908000000000001</c:v>
                </c:pt>
                <c:pt idx="19909" formatCode="General">
                  <c:v>19.908999999999999</c:v>
                </c:pt>
                <c:pt idx="19910" formatCode="General">
                  <c:v>19.91</c:v>
                </c:pt>
                <c:pt idx="19911" formatCode="General">
                  <c:v>19.911000000000001</c:v>
                </c:pt>
                <c:pt idx="19912" formatCode="General">
                  <c:v>19.911999999999999</c:v>
                </c:pt>
                <c:pt idx="19913" formatCode="General">
                  <c:v>19.913</c:v>
                </c:pt>
                <c:pt idx="19914" formatCode="General">
                  <c:v>19.914000000000001</c:v>
                </c:pt>
                <c:pt idx="19915" formatCode="General">
                  <c:v>19.914999999999999</c:v>
                </c:pt>
                <c:pt idx="19916" formatCode="General">
                  <c:v>19.916</c:v>
                </c:pt>
                <c:pt idx="19917" formatCode="General">
                  <c:v>19.917000000000002</c:v>
                </c:pt>
                <c:pt idx="19918" formatCode="General">
                  <c:v>19.917999999999999</c:v>
                </c:pt>
                <c:pt idx="19919" formatCode="General">
                  <c:v>19.919</c:v>
                </c:pt>
                <c:pt idx="19920" formatCode="General">
                  <c:v>19.920000000000002</c:v>
                </c:pt>
                <c:pt idx="19921" formatCode="General">
                  <c:v>19.920999999999999</c:v>
                </c:pt>
                <c:pt idx="19922" formatCode="General">
                  <c:v>19.922000000000001</c:v>
                </c:pt>
                <c:pt idx="19923" formatCode="General">
                  <c:v>19.922999999999998</c:v>
                </c:pt>
                <c:pt idx="19924" formatCode="General">
                  <c:v>19.923999999999999</c:v>
                </c:pt>
                <c:pt idx="19925" formatCode="General">
                  <c:v>19.925000000000001</c:v>
                </c:pt>
                <c:pt idx="19926" formatCode="General">
                  <c:v>19.925999999999998</c:v>
                </c:pt>
                <c:pt idx="19927" formatCode="General">
                  <c:v>19.927</c:v>
                </c:pt>
                <c:pt idx="19928" formatCode="General">
                  <c:v>19.928000000000001</c:v>
                </c:pt>
                <c:pt idx="19929" formatCode="General">
                  <c:v>19.928999999999998</c:v>
                </c:pt>
                <c:pt idx="19930" formatCode="General">
                  <c:v>19.93</c:v>
                </c:pt>
                <c:pt idx="19931" formatCode="General">
                  <c:v>19.931000000000001</c:v>
                </c:pt>
                <c:pt idx="19932" formatCode="General">
                  <c:v>19.931999999999999</c:v>
                </c:pt>
                <c:pt idx="19933" formatCode="General">
                  <c:v>19.933</c:v>
                </c:pt>
                <c:pt idx="19934" formatCode="General">
                  <c:v>19.934000000000001</c:v>
                </c:pt>
                <c:pt idx="19935" formatCode="General">
                  <c:v>19.934999999999999</c:v>
                </c:pt>
                <c:pt idx="19936" formatCode="General">
                  <c:v>19.936</c:v>
                </c:pt>
                <c:pt idx="19937" formatCode="General">
                  <c:v>19.937000000000001</c:v>
                </c:pt>
                <c:pt idx="19938" formatCode="General">
                  <c:v>19.937999999999999</c:v>
                </c:pt>
                <c:pt idx="19939" formatCode="General">
                  <c:v>19.939</c:v>
                </c:pt>
                <c:pt idx="19940" formatCode="General">
                  <c:v>19.940000000000001</c:v>
                </c:pt>
                <c:pt idx="19941" formatCode="General">
                  <c:v>19.940999999999999</c:v>
                </c:pt>
                <c:pt idx="19942" formatCode="General">
                  <c:v>19.942</c:v>
                </c:pt>
                <c:pt idx="19943" formatCode="General">
                  <c:v>19.943000000000001</c:v>
                </c:pt>
                <c:pt idx="19944" formatCode="General">
                  <c:v>19.943999999999999</c:v>
                </c:pt>
                <c:pt idx="19945" formatCode="General">
                  <c:v>19.945</c:v>
                </c:pt>
                <c:pt idx="19946" formatCode="General">
                  <c:v>19.946000000000002</c:v>
                </c:pt>
                <c:pt idx="19947" formatCode="General">
                  <c:v>19.946999999999999</c:v>
                </c:pt>
                <c:pt idx="19948" formatCode="General">
                  <c:v>19.948</c:v>
                </c:pt>
                <c:pt idx="19949" formatCode="General">
                  <c:v>19.949000000000002</c:v>
                </c:pt>
                <c:pt idx="19950" formatCode="General">
                  <c:v>19.95</c:v>
                </c:pt>
                <c:pt idx="19951" formatCode="General">
                  <c:v>19.951000000000001</c:v>
                </c:pt>
                <c:pt idx="19952" formatCode="General">
                  <c:v>19.952000000000002</c:v>
                </c:pt>
                <c:pt idx="19953" formatCode="General">
                  <c:v>19.952999999999999</c:v>
                </c:pt>
                <c:pt idx="19954" formatCode="General">
                  <c:v>19.954000000000001</c:v>
                </c:pt>
                <c:pt idx="19955" formatCode="General">
                  <c:v>19.954999999999998</c:v>
                </c:pt>
                <c:pt idx="19956" formatCode="General">
                  <c:v>19.956</c:v>
                </c:pt>
                <c:pt idx="19957" formatCode="General">
                  <c:v>19.957000000000001</c:v>
                </c:pt>
                <c:pt idx="19958" formatCode="General">
                  <c:v>19.957999999999998</c:v>
                </c:pt>
                <c:pt idx="19959" formatCode="General">
                  <c:v>19.959</c:v>
                </c:pt>
                <c:pt idx="19960" formatCode="General">
                  <c:v>19.96</c:v>
                </c:pt>
                <c:pt idx="19961" formatCode="General">
                  <c:v>19.960999999999999</c:v>
                </c:pt>
                <c:pt idx="19962" formatCode="General">
                  <c:v>19.962</c:v>
                </c:pt>
                <c:pt idx="19963" formatCode="General">
                  <c:v>19.963000000000001</c:v>
                </c:pt>
                <c:pt idx="19964" formatCode="General">
                  <c:v>19.963999999999999</c:v>
                </c:pt>
                <c:pt idx="19965" formatCode="General">
                  <c:v>19.965</c:v>
                </c:pt>
                <c:pt idx="19966" formatCode="General">
                  <c:v>19.966000000000001</c:v>
                </c:pt>
                <c:pt idx="19967" formatCode="General">
                  <c:v>19.966999999999999</c:v>
                </c:pt>
                <c:pt idx="19968" formatCode="General">
                  <c:v>19.968</c:v>
                </c:pt>
                <c:pt idx="19969" formatCode="General">
                  <c:v>19.969000000000001</c:v>
                </c:pt>
                <c:pt idx="19970" formatCode="General">
                  <c:v>19.97</c:v>
                </c:pt>
                <c:pt idx="19971" formatCode="General">
                  <c:v>19.971</c:v>
                </c:pt>
                <c:pt idx="19972" formatCode="General">
                  <c:v>19.972000000000001</c:v>
                </c:pt>
                <c:pt idx="19973" formatCode="General">
                  <c:v>19.972999999999999</c:v>
                </c:pt>
                <c:pt idx="19974" formatCode="General">
                  <c:v>19.974</c:v>
                </c:pt>
                <c:pt idx="19975" formatCode="General">
                  <c:v>19.975000000000001</c:v>
                </c:pt>
                <c:pt idx="19976" formatCode="General">
                  <c:v>19.975999999999999</c:v>
                </c:pt>
                <c:pt idx="19977" formatCode="General">
                  <c:v>19.977</c:v>
                </c:pt>
                <c:pt idx="19978" formatCode="General">
                  <c:v>19.978000000000002</c:v>
                </c:pt>
                <c:pt idx="19979" formatCode="General">
                  <c:v>19.978999999999999</c:v>
                </c:pt>
                <c:pt idx="19980" formatCode="General">
                  <c:v>19.98</c:v>
                </c:pt>
                <c:pt idx="19981" formatCode="General">
                  <c:v>19.981000000000002</c:v>
                </c:pt>
                <c:pt idx="19982" formatCode="General">
                  <c:v>19.981999999999999</c:v>
                </c:pt>
                <c:pt idx="19983" formatCode="General">
                  <c:v>19.983000000000001</c:v>
                </c:pt>
                <c:pt idx="19984" formatCode="General">
                  <c:v>19.984000000000002</c:v>
                </c:pt>
                <c:pt idx="19985" formatCode="General">
                  <c:v>19.984999999999999</c:v>
                </c:pt>
                <c:pt idx="19986" formatCode="General">
                  <c:v>19.986000000000001</c:v>
                </c:pt>
                <c:pt idx="19987" formatCode="General">
                  <c:v>19.986999999999998</c:v>
                </c:pt>
                <c:pt idx="19988" formatCode="General">
                  <c:v>19.988</c:v>
                </c:pt>
                <c:pt idx="19989" formatCode="General">
                  <c:v>19.989000000000001</c:v>
                </c:pt>
                <c:pt idx="19990" formatCode="General">
                  <c:v>19.989999999999998</c:v>
                </c:pt>
                <c:pt idx="19991" formatCode="General">
                  <c:v>19.991</c:v>
                </c:pt>
                <c:pt idx="19992" formatCode="General">
                  <c:v>19.992000000000001</c:v>
                </c:pt>
                <c:pt idx="19993" formatCode="General">
                  <c:v>19.992999999999999</c:v>
                </c:pt>
                <c:pt idx="19994" formatCode="General">
                  <c:v>19.994</c:v>
                </c:pt>
                <c:pt idx="19995" formatCode="General">
                  <c:v>19.995000000000001</c:v>
                </c:pt>
                <c:pt idx="19996" formatCode="General">
                  <c:v>19.995999999999999</c:v>
                </c:pt>
                <c:pt idx="19997" formatCode="General">
                  <c:v>19.997</c:v>
                </c:pt>
                <c:pt idx="19998" formatCode="General">
                  <c:v>19.998000000000001</c:v>
                </c:pt>
                <c:pt idx="19999" formatCode="General">
                  <c:v>19.998999999999999</c:v>
                </c:pt>
                <c:pt idx="20000" formatCode="General">
                  <c:v>20</c:v>
                </c:pt>
                <c:pt idx="20001" formatCode="General">
                  <c:v>20.001000000000001</c:v>
                </c:pt>
                <c:pt idx="20002" formatCode="General">
                  <c:v>20.001999999999999</c:v>
                </c:pt>
                <c:pt idx="20003" formatCode="General">
                  <c:v>20.003</c:v>
                </c:pt>
                <c:pt idx="20004" formatCode="General">
                  <c:v>20.004000000000001</c:v>
                </c:pt>
                <c:pt idx="20005" formatCode="General">
                  <c:v>20.004999999999999</c:v>
                </c:pt>
                <c:pt idx="20006" formatCode="General">
                  <c:v>20.006</c:v>
                </c:pt>
                <c:pt idx="20007" formatCode="General">
                  <c:v>20.007000000000001</c:v>
                </c:pt>
                <c:pt idx="20008" formatCode="General">
                  <c:v>20.007999999999999</c:v>
                </c:pt>
                <c:pt idx="20009" formatCode="General">
                  <c:v>20.009</c:v>
                </c:pt>
                <c:pt idx="20010" formatCode="General">
                  <c:v>20.010000000000002</c:v>
                </c:pt>
                <c:pt idx="20011" formatCode="General">
                  <c:v>20.010999999999999</c:v>
                </c:pt>
                <c:pt idx="20012" formatCode="General">
                  <c:v>20.012</c:v>
                </c:pt>
                <c:pt idx="20013" formatCode="General">
                  <c:v>20.013000000000002</c:v>
                </c:pt>
                <c:pt idx="20014" formatCode="General">
                  <c:v>20.013999999999999</c:v>
                </c:pt>
                <c:pt idx="20015" formatCode="General">
                  <c:v>20.015000000000001</c:v>
                </c:pt>
                <c:pt idx="20016" formatCode="General">
                  <c:v>20.015999999999998</c:v>
                </c:pt>
                <c:pt idx="20017" formatCode="General">
                  <c:v>20.016999999999999</c:v>
                </c:pt>
                <c:pt idx="20018" formatCode="General">
                  <c:v>20.018000000000001</c:v>
                </c:pt>
                <c:pt idx="20019" formatCode="General">
                  <c:v>20.018999999999998</c:v>
                </c:pt>
                <c:pt idx="20020" formatCode="General">
                  <c:v>20.02</c:v>
                </c:pt>
                <c:pt idx="20021" formatCode="General">
                  <c:v>20.021000000000001</c:v>
                </c:pt>
                <c:pt idx="20022" formatCode="General">
                  <c:v>20.021999999999998</c:v>
                </c:pt>
                <c:pt idx="20023" formatCode="General">
                  <c:v>20.023</c:v>
                </c:pt>
                <c:pt idx="20024" formatCode="General">
                  <c:v>20.024000000000001</c:v>
                </c:pt>
                <c:pt idx="20025" formatCode="General">
                  <c:v>20.024999999999999</c:v>
                </c:pt>
                <c:pt idx="20026" formatCode="General">
                  <c:v>20.026</c:v>
                </c:pt>
                <c:pt idx="20027" formatCode="General">
                  <c:v>20.027000000000001</c:v>
                </c:pt>
                <c:pt idx="20028" formatCode="General">
                  <c:v>20.027999999999999</c:v>
                </c:pt>
                <c:pt idx="20029" formatCode="General">
                  <c:v>20.029</c:v>
                </c:pt>
                <c:pt idx="20030" formatCode="General">
                  <c:v>20.03</c:v>
                </c:pt>
                <c:pt idx="20031" formatCode="General">
                  <c:v>20.030999999999999</c:v>
                </c:pt>
                <c:pt idx="20032" formatCode="General">
                  <c:v>20.032</c:v>
                </c:pt>
                <c:pt idx="20033" formatCode="General">
                  <c:v>20.033000000000001</c:v>
                </c:pt>
                <c:pt idx="20034" formatCode="General">
                  <c:v>20.033999999999999</c:v>
                </c:pt>
                <c:pt idx="20035" formatCode="General">
                  <c:v>20.035</c:v>
                </c:pt>
                <c:pt idx="20036" formatCode="General">
                  <c:v>20.036000000000001</c:v>
                </c:pt>
                <c:pt idx="20037" formatCode="General">
                  <c:v>20.036999999999999</c:v>
                </c:pt>
                <c:pt idx="20038" formatCode="General">
                  <c:v>20.038</c:v>
                </c:pt>
                <c:pt idx="20039" formatCode="General">
                  <c:v>20.039000000000001</c:v>
                </c:pt>
                <c:pt idx="20040" formatCode="General">
                  <c:v>20.04</c:v>
                </c:pt>
                <c:pt idx="20041" formatCode="General">
                  <c:v>20.041</c:v>
                </c:pt>
                <c:pt idx="20042" formatCode="General">
                  <c:v>20.042000000000002</c:v>
                </c:pt>
                <c:pt idx="20043" formatCode="General">
                  <c:v>20.042999999999999</c:v>
                </c:pt>
                <c:pt idx="20044" formatCode="General">
                  <c:v>20.044</c:v>
                </c:pt>
                <c:pt idx="20045" formatCode="General">
                  <c:v>20.045000000000002</c:v>
                </c:pt>
                <c:pt idx="20046" formatCode="General">
                  <c:v>20.045999999999999</c:v>
                </c:pt>
                <c:pt idx="20047" formatCode="General">
                  <c:v>20.047000000000001</c:v>
                </c:pt>
                <c:pt idx="20048" formatCode="General">
                  <c:v>20.047999999999998</c:v>
                </c:pt>
                <c:pt idx="20049" formatCode="General">
                  <c:v>20.048999999999999</c:v>
                </c:pt>
                <c:pt idx="20050" formatCode="General">
                  <c:v>20.05</c:v>
                </c:pt>
                <c:pt idx="20051" formatCode="General">
                  <c:v>20.050999999999998</c:v>
                </c:pt>
                <c:pt idx="20052" formatCode="General">
                  <c:v>20.052</c:v>
                </c:pt>
                <c:pt idx="20053" formatCode="General">
                  <c:v>20.053000000000001</c:v>
                </c:pt>
                <c:pt idx="20054" formatCode="General">
                  <c:v>20.053999999999998</c:v>
                </c:pt>
                <c:pt idx="20055" formatCode="General">
                  <c:v>20.055</c:v>
                </c:pt>
                <c:pt idx="20056" formatCode="General">
                  <c:v>20.056000000000001</c:v>
                </c:pt>
                <c:pt idx="20057" formatCode="General">
                  <c:v>20.056999999999999</c:v>
                </c:pt>
                <c:pt idx="20058" formatCode="General">
                  <c:v>20.058</c:v>
                </c:pt>
                <c:pt idx="20059" formatCode="General">
                  <c:v>20.059000000000001</c:v>
                </c:pt>
                <c:pt idx="20060" formatCode="General">
                  <c:v>20.059999999999999</c:v>
                </c:pt>
                <c:pt idx="20061" formatCode="General">
                  <c:v>20.061</c:v>
                </c:pt>
                <c:pt idx="20062" formatCode="General">
                  <c:v>20.062000000000001</c:v>
                </c:pt>
                <c:pt idx="20063" formatCode="General">
                  <c:v>20.062999999999999</c:v>
                </c:pt>
                <c:pt idx="20064" formatCode="General">
                  <c:v>20.064</c:v>
                </c:pt>
                <c:pt idx="20065" formatCode="General">
                  <c:v>20.065000000000001</c:v>
                </c:pt>
                <c:pt idx="20066" formatCode="General">
                  <c:v>20.065999999999999</c:v>
                </c:pt>
                <c:pt idx="20067" formatCode="General">
                  <c:v>20.067</c:v>
                </c:pt>
                <c:pt idx="20068" formatCode="General">
                  <c:v>20.068000000000001</c:v>
                </c:pt>
                <c:pt idx="20069" formatCode="General">
                  <c:v>20.068999999999999</c:v>
                </c:pt>
                <c:pt idx="20070" formatCode="General">
                  <c:v>20.07</c:v>
                </c:pt>
                <c:pt idx="20071" formatCode="General">
                  <c:v>20.071000000000002</c:v>
                </c:pt>
                <c:pt idx="20072" formatCode="General">
                  <c:v>20.071999999999999</c:v>
                </c:pt>
                <c:pt idx="20073" formatCode="General">
                  <c:v>20.073</c:v>
                </c:pt>
                <c:pt idx="20074" formatCode="General">
                  <c:v>20.074000000000002</c:v>
                </c:pt>
                <c:pt idx="20075" formatCode="General">
                  <c:v>20.074999999999999</c:v>
                </c:pt>
                <c:pt idx="20076" formatCode="General">
                  <c:v>20.076000000000001</c:v>
                </c:pt>
                <c:pt idx="20077" formatCode="General">
                  <c:v>20.077000000000002</c:v>
                </c:pt>
                <c:pt idx="20078" formatCode="General">
                  <c:v>20.077999999999999</c:v>
                </c:pt>
                <c:pt idx="20079" formatCode="General">
                  <c:v>20.079000000000001</c:v>
                </c:pt>
                <c:pt idx="20080" formatCode="General">
                  <c:v>20.079999999999998</c:v>
                </c:pt>
                <c:pt idx="20081" formatCode="General">
                  <c:v>20.081</c:v>
                </c:pt>
                <c:pt idx="20082" formatCode="General">
                  <c:v>20.082000000000001</c:v>
                </c:pt>
                <c:pt idx="20083" formatCode="General">
                  <c:v>20.082999999999998</c:v>
                </c:pt>
                <c:pt idx="20084" formatCode="General">
                  <c:v>20.084</c:v>
                </c:pt>
                <c:pt idx="20085" formatCode="General">
                  <c:v>20.085000000000001</c:v>
                </c:pt>
                <c:pt idx="20086" formatCode="General">
                  <c:v>20.085999999999999</c:v>
                </c:pt>
                <c:pt idx="20087" formatCode="General">
                  <c:v>20.087</c:v>
                </c:pt>
                <c:pt idx="20088" formatCode="General">
                  <c:v>20.088000000000001</c:v>
                </c:pt>
                <c:pt idx="20089" formatCode="General">
                  <c:v>20.088999999999999</c:v>
                </c:pt>
                <c:pt idx="20090" formatCode="General">
                  <c:v>20.09</c:v>
                </c:pt>
                <c:pt idx="20091" formatCode="General">
                  <c:v>20.091000000000001</c:v>
                </c:pt>
                <c:pt idx="20092" formatCode="General">
                  <c:v>20.091999999999999</c:v>
                </c:pt>
                <c:pt idx="20093" formatCode="General">
                  <c:v>20.093</c:v>
                </c:pt>
                <c:pt idx="20094" formatCode="General">
                  <c:v>20.094000000000001</c:v>
                </c:pt>
                <c:pt idx="20095" formatCode="General">
                  <c:v>20.094999999999999</c:v>
                </c:pt>
                <c:pt idx="20096" formatCode="General">
                  <c:v>20.096</c:v>
                </c:pt>
                <c:pt idx="20097" formatCode="General">
                  <c:v>20.097000000000001</c:v>
                </c:pt>
              </c:numCache>
            </c:numRef>
          </c:xVal>
          <c:yVal>
            <c:numRef>
              <c:f>Sheet1!$H$12:$H$20109</c:f>
              <c:numCache>
                <c:formatCode>0.00E+00</c:formatCode>
                <c:ptCount val="20098"/>
                <c:pt idx="0">
                  <c:v>26.100000000005821</c:v>
                </c:pt>
                <c:pt idx="1">
                  <c:v>-85.19999999999709</c:v>
                </c:pt>
                <c:pt idx="2">
                  <c:v>-198.69999999999709</c:v>
                </c:pt>
                <c:pt idx="3">
                  <c:v>-316.19999999999709</c:v>
                </c:pt>
                <c:pt idx="4">
                  <c:v>-433.69999999999709</c:v>
                </c:pt>
                <c:pt idx="5">
                  <c:v>-559.80000000000291</c:v>
                </c:pt>
                <c:pt idx="6">
                  <c:v>-688.80000000000291</c:v>
                </c:pt>
                <c:pt idx="7">
                  <c:v>-819.39999999999418</c:v>
                </c:pt>
                <c:pt idx="8">
                  <c:v>-953</c:v>
                </c:pt>
                <c:pt idx="9">
                  <c:v>-1090.8000000000029</c:v>
                </c:pt>
                <c:pt idx="10">
                  <c:v>-1232</c:v>
                </c:pt>
                <c:pt idx="11">
                  <c:v>-1373.8999999999942</c:v>
                </c:pt>
                <c:pt idx="12">
                  <c:v>-1523.3000000000029</c:v>
                </c:pt>
                <c:pt idx="13">
                  <c:v>-1680.6999999999971</c:v>
                </c:pt>
                <c:pt idx="14">
                  <c:v>-1834.1000000000058</c:v>
                </c:pt>
                <c:pt idx="15">
                  <c:v>-1987.8999999999942</c:v>
                </c:pt>
                <c:pt idx="16">
                  <c:v>-2143.6999999999971</c:v>
                </c:pt>
                <c:pt idx="17">
                  <c:v>-2303</c:v>
                </c:pt>
                <c:pt idx="18">
                  <c:v>-2466</c:v>
                </c:pt>
                <c:pt idx="19">
                  <c:v>-2631.1999999999971</c:v>
                </c:pt>
                <c:pt idx="20">
                  <c:v>-2796.8999999999942</c:v>
                </c:pt>
                <c:pt idx="21">
                  <c:v>-2962.8999999999942</c:v>
                </c:pt>
                <c:pt idx="22">
                  <c:v>-3132.1999999999971</c:v>
                </c:pt>
                <c:pt idx="23">
                  <c:v>-3302.6000000000058</c:v>
                </c:pt>
                <c:pt idx="24">
                  <c:v>-3474.8999999999942</c:v>
                </c:pt>
                <c:pt idx="25">
                  <c:v>-3650.3999999999942</c:v>
                </c:pt>
                <c:pt idx="26">
                  <c:v>-3824.8000000000029</c:v>
                </c:pt>
                <c:pt idx="27">
                  <c:v>-4000.3000000000029</c:v>
                </c:pt>
                <c:pt idx="28">
                  <c:v>-4176.8000000000029</c:v>
                </c:pt>
                <c:pt idx="29">
                  <c:v>-4350.8000000000029</c:v>
                </c:pt>
                <c:pt idx="30">
                  <c:v>-4525</c:v>
                </c:pt>
                <c:pt idx="31">
                  <c:v>-4702.3000000000029</c:v>
                </c:pt>
                <c:pt idx="32">
                  <c:v>-4879.6000000000058</c:v>
                </c:pt>
                <c:pt idx="33">
                  <c:v>-5052</c:v>
                </c:pt>
                <c:pt idx="34">
                  <c:v>-5231.1000000000058</c:v>
                </c:pt>
                <c:pt idx="35">
                  <c:v>-5408.6999999999971</c:v>
                </c:pt>
                <c:pt idx="36">
                  <c:v>-5586.8000000000029</c:v>
                </c:pt>
                <c:pt idx="37">
                  <c:v>-5761.1000000000058</c:v>
                </c:pt>
                <c:pt idx="38">
                  <c:v>-5934.8000000000029</c:v>
                </c:pt>
                <c:pt idx="39">
                  <c:v>-6107</c:v>
                </c:pt>
                <c:pt idx="40">
                  <c:v>-6280.1000000000058</c:v>
                </c:pt>
                <c:pt idx="41">
                  <c:v>-6452.1999999999971</c:v>
                </c:pt>
                <c:pt idx="42">
                  <c:v>-6619.8000000000029</c:v>
                </c:pt>
                <c:pt idx="43">
                  <c:v>-6782.3000000000029</c:v>
                </c:pt>
                <c:pt idx="44">
                  <c:v>-6948.8999999999942</c:v>
                </c:pt>
                <c:pt idx="45">
                  <c:v>-7114.6000000000058</c:v>
                </c:pt>
                <c:pt idx="46">
                  <c:v>-7282.8999999999942</c:v>
                </c:pt>
                <c:pt idx="47">
                  <c:v>-7439.5</c:v>
                </c:pt>
                <c:pt idx="48">
                  <c:v>-7596.3999999999942</c:v>
                </c:pt>
                <c:pt idx="49">
                  <c:v>-7755.6000000000058</c:v>
                </c:pt>
                <c:pt idx="50">
                  <c:v>-7910.3999999999942</c:v>
                </c:pt>
                <c:pt idx="51">
                  <c:v>-8059</c:v>
                </c:pt>
                <c:pt idx="52">
                  <c:v>-8208.8000000000029</c:v>
                </c:pt>
                <c:pt idx="53">
                  <c:v>-8353.5</c:v>
                </c:pt>
                <c:pt idx="54">
                  <c:v>-8490.6999999999971</c:v>
                </c:pt>
                <c:pt idx="55">
                  <c:v>-8630.3000000000029</c:v>
                </c:pt>
                <c:pt idx="56">
                  <c:v>-8770.3000000000029</c:v>
                </c:pt>
                <c:pt idx="57">
                  <c:v>-8897.3999999999942</c:v>
                </c:pt>
                <c:pt idx="58">
                  <c:v>-9031.3000000000029</c:v>
                </c:pt>
                <c:pt idx="59">
                  <c:v>-9159.1999999999971</c:v>
                </c:pt>
                <c:pt idx="60">
                  <c:v>-9277.1999999999971</c:v>
                </c:pt>
                <c:pt idx="61">
                  <c:v>-9394.1999999999971</c:v>
                </c:pt>
                <c:pt idx="62">
                  <c:v>-9509.5</c:v>
                </c:pt>
                <c:pt idx="63">
                  <c:v>-9622.3999999999942</c:v>
                </c:pt>
                <c:pt idx="64">
                  <c:v>-9721.1000000000058</c:v>
                </c:pt>
                <c:pt idx="65">
                  <c:v>-9806.1000000000058</c:v>
                </c:pt>
                <c:pt idx="66">
                  <c:v>-9901.5</c:v>
                </c:pt>
                <c:pt idx="67">
                  <c:v>-9994.8000000000029</c:v>
                </c:pt>
                <c:pt idx="68">
                  <c:v>-10085.399999999994</c:v>
                </c:pt>
                <c:pt idx="69">
                  <c:v>-10186.600000000006</c:v>
                </c:pt>
                <c:pt idx="70">
                  <c:v>-10258.5</c:v>
                </c:pt>
                <c:pt idx="71">
                  <c:v>-10328.399999999994</c:v>
                </c:pt>
                <c:pt idx="72">
                  <c:v>-10398</c:v>
                </c:pt>
                <c:pt idx="73">
                  <c:v>-10465.5</c:v>
                </c:pt>
                <c:pt idx="74">
                  <c:v>-10522.699999999997</c:v>
                </c:pt>
                <c:pt idx="75">
                  <c:v>-10567.5</c:v>
                </c:pt>
                <c:pt idx="76">
                  <c:v>-10598.800000000003</c:v>
                </c:pt>
                <c:pt idx="77">
                  <c:v>-10643.300000000003</c:v>
                </c:pt>
                <c:pt idx="78">
                  <c:v>-10699.699999999997</c:v>
                </c:pt>
                <c:pt idx="79">
                  <c:v>-10728</c:v>
                </c:pt>
                <c:pt idx="80">
                  <c:v>-10748.100000000006</c:v>
                </c:pt>
                <c:pt idx="81">
                  <c:v>-10767.5</c:v>
                </c:pt>
                <c:pt idx="82">
                  <c:v>-10783.699999999997</c:v>
                </c:pt>
                <c:pt idx="83">
                  <c:v>-10772.800000000003</c:v>
                </c:pt>
                <c:pt idx="84">
                  <c:v>-10774.100000000006</c:v>
                </c:pt>
                <c:pt idx="85">
                  <c:v>-10772.100000000006</c:v>
                </c:pt>
                <c:pt idx="86">
                  <c:v>-10766.300000000003</c:v>
                </c:pt>
                <c:pt idx="87">
                  <c:v>-10765.600000000006</c:v>
                </c:pt>
                <c:pt idx="88">
                  <c:v>-10720</c:v>
                </c:pt>
                <c:pt idx="89">
                  <c:v>-10707.5</c:v>
                </c:pt>
                <c:pt idx="90">
                  <c:v>-10676.800000000003</c:v>
                </c:pt>
                <c:pt idx="91">
                  <c:v>-10637</c:v>
                </c:pt>
                <c:pt idx="92">
                  <c:v>-10588.600000000006</c:v>
                </c:pt>
                <c:pt idx="93">
                  <c:v>-10534.899999999994</c:v>
                </c:pt>
                <c:pt idx="94">
                  <c:v>-10481.5</c:v>
                </c:pt>
                <c:pt idx="95">
                  <c:v>-10412.100000000006</c:v>
                </c:pt>
                <c:pt idx="96">
                  <c:v>-10335.199999999997</c:v>
                </c:pt>
                <c:pt idx="97">
                  <c:v>-10262.699999999997</c:v>
                </c:pt>
                <c:pt idx="98">
                  <c:v>-10182.5</c:v>
                </c:pt>
                <c:pt idx="99">
                  <c:v>-10081.600000000006</c:v>
                </c:pt>
                <c:pt idx="100">
                  <c:v>-9981.1000000000058</c:v>
                </c:pt>
                <c:pt idx="101">
                  <c:v>-9886.8000000000029</c:v>
                </c:pt>
                <c:pt idx="102">
                  <c:v>-9781.3000000000029</c:v>
                </c:pt>
                <c:pt idx="103">
                  <c:v>-9660.8999999999942</c:v>
                </c:pt>
                <c:pt idx="104">
                  <c:v>-9539.8999999999942</c:v>
                </c:pt>
                <c:pt idx="105">
                  <c:v>-9406.6999999999971</c:v>
                </c:pt>
                <c:pt idx="106">
                  <c:v>-9272</c:v>
                </c:pt>
                <c:pt idx="107">
                  <c:v>-9134.8999999999942</c:v>
                </c:pt>
                <c:pt idx="108">
                  <c:v>-8983.3999999999942</c:v>
                </c:pt>
                <c:pt idx="109">
                  <c:v>-8831.6999999999971</c:v>
                </c:pt>
                <c:pt idx="110">
                  <c:v>-8676.6999999999971</c:v>
                </c:pt>
                <c:pt idx="111">
                  <c:v>-8503.3000000000029</c:v>
                </c:pt>
                <c:pt idx="112">
                  <c:v>-8341.3000000000029</c:v>
                </c:pt>
                <c:pt idx="113">
                  <c:v>-8160.1999999999971</c:v>
                </c:pt>
                <c:pt idx="114">
                  <c:v>-7980.6999999999971</c:v>
                </c:pt>
                <c:pt idx="115">
                  <c:v>-7795.6999999999971</c:v>
                </c:pt>
                <c:pt idx="116">
                  <c:v>-7592.8999999999942</c:v>
                </c:pt>
                <c:pt idx="117">
                  <c:v>-7392.8999999999942</c:v>
                </c:pt>
                <c:pt idx="118">
                  <c:v>-7190.3000000000029</c:v>
                </c:pt>
                <c:pt idx="119">
                  <c:v>-6979.3000000000029</c:v>
                </c:pt>
                <c:pt idx="120">
                  <c:v>-6759.3999999999942</c:v>
                </c:pt>
                <c:pt idx="121">
                  <c:v>-6539.8999999999942</c:v>
                </c:pt>
                <c:pt idx="122">
                  <c:v>-6310.1000000000058</c:v>
                </c:pt>
                <c:pt idx="123">
                  <c:v>-6077.3999999999942</c:v>
                </c:pt>
                <c:pt idx="124">
                  <c:v>-5841</c:v>
                </c:pt>
                <c:pt idx="125">
                  <c:v>-5591</c:v>
                </c:pt>
                <c:pt idx="126">
                  <c:v>-5343.6000000000058</c:v>
                </c:pt>
                <c:pt idx="127">
                  <c:v>-5089.8999999999942</c:v>
                </c:pt>
                <c:pt idx="128">
                  <c:v>-4830.1999999999971</c:v>
                </c:pt>
                <c:pt idx="129">
                  <c:v>-4565.5</c:v>
                </c:pt>
                <c:pt idx="130">
                  <c:v>-4293.6000000000058</c:v>
                </c:pt>
                <c:pt idx="131">
                  <c:v>-4022.1999999999971</c:v>
                </c:pt>
                <c:pt idx="132">
                  <c:v>-3747</c:v>
                </c:pt>
                <c:pt idx="133">
                  <c:v>-3459.1999999999971</c:v>
                </c:pt>
                <c:pt idx="134">
                  <c:v>-3171.6000000000058</c:v>
                </c:pt>
                <c:pt idx="135">
                  <c:v>-2891.1999999999971</c:v>
                </c:pt>
                <c:pt idx="136">
                  <c:v>-2592.1000000000058</c:v>
                </c:pt>
                <c:pt idx="137">
                  <c:v>-2286.5</c:v>
                </c:pt>
                <c:pt idx="138">
                  <c:v>-1990.1000000000058</c:v>
                </c:pt>
                <c:pt idx="139">
                  <c:v>-1684.3000000000029</c:v>
                </c:pt>
                <c:pt idx="140">
                  <c:v>-1370.5</c:v>
                </c:pt>
                <c:pt idx="141">
                  <c:v>-1050.8000000000029</c:v>
                </c:pt>
                <c:pt idx="142">
                  <c:v>-739.39999999999418</c:v>
                </c:pt>
                <c:pt idx="143">
                  <c:v>-421</c:v>
                </c:pt>
                <c:pt idx="144">
                  <c:v>-93.399999999994179</c:v>
                </c:pt>
                <c:pt idx="145">
                  <c:v>232.69999999999709</c:v>
                </c:pt>
                <c:pt idx="146">
                  <c:v>559.80000000000291</c:v>
                </c:pt>
                <c:pt idx="147">
                  <c:v>889.39999999999418</c:v>
                </c:pt>
                <c:pt idx="148">
                  <c:v>1226.6999999999971</c:v>
                </c:pt>
                <c:pt idx="149">
                  <c:v>1568.3000000000029</c:v>
                </c:pt>
                <c:pt idx="150">
                  <c:v>1907.6999999999971</c:v>
                </c:pt>
                <c:pt idx="151">
                  <c:v>2248.1000000000058</c:v>
                </c:pt>
                <c:pt idx="152">
                  <c:v>2594.5</c:v>
                </c:pt>
                <c:pt idx="153">
                  <c:v>2940.1000000000058</c:v>
                </c:pt>
                <c:pt idx="154">
                  <c:v>3284</c:v>
                </c:pt>
                <c:pt idx="155">
                  <c:v>3636.6000000000058</c:v>
                </c:pt>
                <c:pt idx="156">
                  <c:v>3992.6000000000058</c:v>
                </c:pt>
                <c:pt idx="157">
                  <c:v>4340.1999999999971</c:v>
                </c:pt>
                <c:pt idx="158">
                  <c:v>4690.5</c:v>
                </c:pt>
                <c:pt idx="159">
                  <c:v>5042.3000000000029</c:v>
                </c:pt>
                <c:pt idx="160">
                  <c:v>5397.6000000000058</c:v>
                </c:pt>
                <c:pt idx="161">
                  <c:v>5750.8999999999942</c:v>
                </c:pt>
                <c:pt idx="162">
                  <c:v>6108</c:v>
                </c:pt>
                <c:pt idx="163">
                  <c:v>6473.3000000000029</c:v>
                </c:pt>
                <c:pt idx="164">
                  <c:v>6825.3999999999942</c:v>
                </c:pt>
                <c:pt idx="165">
                  <c:v>7185</c:v>
                </c:pt>
                <c:pt idx="166">
                  <c:v>7542.6000000000058</c:v>
                </c:pt>
                <c:pt idx="167">
                  <c:v>7894.3000000000029</c:v>
                </c:pt>
                <c:pt idx="168">
                  <c:v>8250.6000000000058</c:v>
                </c:pt>
                <c:pt idx="169">
                  <c:v>8605.6000000000058</c:v>
                </c:pt>
                <c:pt idx="170">
                  <c:v>8958.6000000000058</c:v>
                </c:pt>
                <c:pt idx="171">
                  <c:v>9311.6999999999971</c:v>
                </c:pt>
                <c:pt idx="172">
                  <c:v>9664.6000000000058</c:v>
                </c:pt>
                <c:pt idx="173">
                  <c:v>10015.300000000003</c:v>
                </c:pt>
                <c:pt idx="174">
                  <c:v>10363.399999999994</c:v>
                </c:pt>
                <c:pt idx="175">
                  <c:v>10714.399999999994</c:v>
                </c:pt>
                <c:pt idx="176">
                  <c:v>11063.699999999997</c:v>
                </c:pt>
                <c:pt idx="177">
                  <c:v>11399.699999999997</c:v>
                </c:pt>
                <c:pt idx="178">
                  <c:v>11743.100000000006</c:v>
                </c:pt>
                <c:pt idx="179">
                  <c:v>12088.899999999994</c:v>
                </c:pt>
                <c:pt idx="180">
                  <c:v>12427</c:v>
                </c:pt>
                <c:pt idx="181">
                  <c:v>12757.199999999997</c:v>
                </c:pt>
                <c:pt idx="182">
                  <c:v>13091.699999999997</c:v>
                </c:pt>
                <c:pt idx="183">
                  <c:v>13420.100000000006</c:v>
                </c:pt>
                <c:pt idx="184">
                  <c:v>13740.100000000006</c:v>
                </c:pt>
                <c:pt idx="185">
                  <c:v>14064.300000000003</c:v>
                </c:pt>
                <c:pt idx="186">
                  <c:v>14385.600000000006</c:v>
                </c:pt>
                <c:pt idx="187">
                  <c:v>14706.199999999997</c:v>
                </c:pt>
                <c:pt idx="188">
                  <c:v>15019.5</c:v>
                </c:pt>
                <c:pt idx="189">
                  <c:v>15328.899999999994</c:v>
                </c:pt>
                <c:pt idx="190">
                  <c:v>15634.199999999997</c:v>
                </c:pt>
                <c:pt idx="191">
                  <c:v>15938.399999999994</c:v>
                </c:pt>
                <c:pt idx="192">
                  <c:v>16228.399999999994</c:v>
                </c:pt>
                <c:pt idx="193">
                  <c:v>16519.699999999997</c:v>
                </c:pt>
                <c:pt idx="194">
                  <c:v>16812.300000000003</c:v>
                </c:pt>
                <c:pt idx="195">
                  <c:v>17094.600000000006</c:v>
                </c:pt>
                <c:pt idx="196">
                  <c:v>17364.600000000006</c:v>
                </c:pt>
                <c:pt idx="197">
                  <c:v>17639.300000000003</c:v>
                </c:pt>
                <c:pt idx="198">
                  <c:v>17912.300000000003</c:v>
                </c:pt>
                <c:pt idx="199">
                  <c:v>18163</c:v>
                </c:pt>
                <c:pt idx="200">
                  <c:v>18425.399999999994</c:v>
                </c:pt>
                <c:pt idx="201">
                  <c:v>18681.5</c:v>
                </c:pt>
                <c:pt idx="202">
                  <c:v>18924.5</c:v>
                </c:pt>
                <c:pt idx="203">
                  <c:v>19166.300000000003</c:v>
                </c:pt>
                <c:pt idx="204">
                  <c:v>19399</c:v>
                </c:pt>
                <c:pt idx="205">
                  <c:v>19627.899999999994</c:v>
                </c:pt>
                <c:pt idx="206">
                  <c:v>19845.399999999994</c:v>
                </c:pt>
                <c:pt idx="207">
                  <c:v>20052.300000000003</c:v>
                </c:pt>
                <c:pt idx="208">
                  <c:v>20270.699999999997</c:v>
                </c:pt>
                <c:pt idx="209">
                  <c:v>20475.600000000006</c:v>
                </c:pt>
                <c:pt idx="210">
                  <c:v>20669.899999999994</c:v>
                </c:pt>
                <c:pt idx="211">
                  <c:v>20857</c:v>
                </c:pt>
                <c:pt idx="212">
                  <c:v>21042.199999999997</c:v>
                </c:pt>
                <c:pt idx="213">
                  <c:v>21217.199999999997</c:v>
                </c:pt>
                <c:pt idx="214">
                  <c:v>21386.699999999997</c:v>
                </c:pt>
                <c:pt idx="215">
                  <c:v>21550.199999999997</c:v>
                </c:pt>
                <c:pt idx="216">
                  <c:v>21698.199999999997</c:v>
                </c:pt>
                <c:pt idx="217">
                  <c:v>21840.399999999994</c:v>
                </c:pt>
                <c:pt idx="218">
                  <c:v>21983.699999999997</c:v>
                </c:pt>
                <c:pt idx="219">
                  <c:v>22116.800000000003</c:v>
                </c:pt>
                <c:pt idx="220">
                  <c:v>22231.899999999994</c:v>
                </c:pt>
                <c:pt idx="221">
                  <c:v>22347.300000000003</c:v>
                </c:pt>
                <c:pt idx="222">
                  <c:v>22455.399999999994</c:v>
                </c:pt>
                <c:pt idx="223">
                  <c:v>22522.899999999994</c:v>
                </c:pt>
                <c:pt idx="224">
                  <c:v>22613.199999999997</c:v>
                </c:pt>
                <c:pt idx="225">
                  <c:v>22730.699999999997</c:v>
                </c:pt>
                <c:pt idx="226">
                  <c:v>22810</c:v>
                </c:pt>
                <c:pt idx="227">
                  <c:v>22876</c:v>
                </c:pt>
                <c:pt idx="228">
                  <c:v>22928</c:v>
                </c:pt>
                <c:pt idx="229">
                  <c:v>22983</c:v>
                </c:pt>
                <c:pt idx="230">
                  <c:v>23027</c:v>
                </c:pt>
                <c:pt idx="231">
                  <c:v>23060</c:v>
                </c:pt>
                <c:pt idx="232">
                  <c:v>23088</c:v>
                </c:pt>
                <c:pt idx="233">
                  <c:v>23095</c:v>
                </c:pt>
                <c:pt idx="234">
                  <c:v>23099</c:v>
                </c:pt>
                <c:pt idx="235">
                  <c:v>23103</c:v>
                </c:pt>
                <c:pt idx="236">
                  <c:v>23099</c:v>
                </c:pt>
                <c:pt idx="237">
                  <c:v>23069</c:v>
                </c:pt>
                <c:pt idx="238">
                  <c:v>23047</c:v>
                </c:pt>
                <c:pt idx="239">
                  <c:v>23019</c:v>
                </c:pt>
                <c:pt idx="240">
                  <c:v>22972</c:v>
                </c:pt>
                <c:pt idx="241">
                  <c:v>22912</c:v>
                </c:pt>
                <c:pt idx="242">
                  <c:v>22851</c:v>
                </c:pt>
                <c:pt idx="243">
                  <c:v>22784</c:v>
                </c:pt>
                <c:pt idx="244">
                  <c:v>22694.600000000006</c:v>
                </c:pt>
                <c:pt idx="245">
                  <c:v>22605.699999999997</c:v>
                </c:pt>
                <c:pt idx="246">
                  <c:v>22513.5</c:v>
                </c:pt>
                <c:pt idx="247">
                  <c:v>22412</c:v>
                </c:pt>
                <c:pt idx="248">
                  <c:v>22294</c:v>
                </c:pt>
                <c:pt idx="249">
                  <c:v>22149.899999999994</c:v>
                </c:pt>
                <c:pt idx="250">
                  <c:v>22015.100000000006</c:v>
                </c:pt>
                <c:pt idx="251">
                  <c:v>21874</c:v>
                </c:pt>
                <c:pt idx="252">
                  <c:v>21741</c:v>
                </c:pt>
                <c:pt idx="253">
                  <c:v>21578.399999999994</c:v>
                </c:pt>
                <c:pt idx="254">
                  <c:v>21411</c:v>
                </c:pt>
                <c:pt idx="255">
                  <c:v>21239.100000000006</c:v>
                </c:pt>
                <c:pt idx="256">
                  <c:v>21052.300000000003</c:v>
                </c:pt>
                <c:pt idx="257">
                  <c:v>20838.699999999997</c:v>
                </c:pt>
                <c:pt idx="258">
                  <c:v>20632.899999999994</c:v>
                </c:pt>
                <c:pt idx="259">
                  <c:v>20442.699999999997</c:v>
                </c:pt>
                <c:pt idx="260">
                  <c:v>20226</c:v>
                </c:pt>
                <c:pt idx="261">
                  <c:v>19994.800000000003</c:v>
                </c:pt>
                <c:pt idx="262">
                  <c:v>19754.199999999997</c:v>
                </c:pt>
                <c:pt idx="263">
                  <c:v>19508.199999999997</c:v>
                </c:pt>
                <c:pt idx="264">
                  <c:v>19259.199999999997</c:v>
                </c:pt>
                <c:pt idx="265">
                  <c:v>19002.199999999997</c:v>
                </c:pt>
                <c:pt idx="266">
                  <c:v>18715.899999999994</c:v>
                </c:pt>
                <c:pt idx="267">
                  <c:v>18436</c:v>
                </c:pt>
                <c:pt idx="268">
                  <c:v>18150.5</c:v>
                </c:pt>
                <c:pt idx="269">
                  <c:v>17859</c:v>
                </c:pt>
                <c:pt idx="270">
                  <c:v>17561.800000000003</c:v>
                </c:pt>
                <c:pt idx="271">
                  <c:v>17266.100000000006</c:v>
                </c:pt>
                <c:pt idx="272">
                  <c:v>16948.300000000003</c:v>
                </c:pt>
                <c:pt idx="273">
                  <c:v>16624.600000000006</c:v>
                </c:pt>
                <c:pt idx="274">
                  <c:v>16297.100000000006</c:v>
                </c:pt>
                <c:pt idx="275">
                  <c:v>15960.199999999997</c:v>
                </c:pt>
                <c:pt idx="276">
                  <c:v>15603.399999999994</c:v>
                </c:pt>
                <c:pt idx="277">
                  <c:v>15252.699999999997</c:v>
                </c:pt>
                <c:pt idx="278">
                  <c:v>14900</c:v>
                </c:pt>
                <c:pt idx="279">
                  <c:v>14527.699999999997</c:v>
                </c:pt>
                <c:pt idx="280">
                  <c:v>14155.100000000006</c:v>
                </c:pt>
                <c:pt idx="281">
                  <c:v>13776.199999999997</c:v>
                </c:pt>
                <c:pt idx="282">
                  <c:v>13392.100000000006</c:v>
                </c:pt>
                <c:pt idx="283">
                  <c:v>13000.600000000006</c:v>
                </c:pt>
                <c:pt idx="284">
                  <c:v>12604.399999999994</c:v>
                </c:pt>
                <c:pt idx="285">
                  <c:v>12196.199999999997</c:v>
                </c:pt>
                <c:pt idx="286">
                  <c:v>11788.399999999994</c:v>
                </c:pt>
                <c:pt idx="287">
                  <c:v>11370.699999999997</c:v>
                </c:pt>
                <c:pt idx="288">
                  <c:v>10951.100000000006</c:v>
                </c:pt>
                <c:pt idx="289">
                  <c:v>10518.699999999997</c:v>
                </c:pt>
                <c:pt idx="290">
                  <c:v>10087.100000000006</c:v>
                </c:pt>
                <c:pt idx="291">
                  <c:v>9650</c:v>
                </c:pt>
                <c:pt idx="292">
                  <c:v>9206.6999999999971</c:v>
                </c:pt>
                <c:pt idx="293">
                  <c:v>8761.3000000000029</c:v>
                </c:pt>
                <c:pt idx="294">
                  <c:v>8305.3999999999942</c:v>
                </c:pt>
                <c:pt idx="295">
                  <c:v>7849.3999999999942</c:v>
                </c:pt>
                <c:pt idx="296">
                  <c:v>7391</c:v>
                </c:pt>
                <c:pt idx="297">
                  <c:v>6926.3000000000029</c:v>
                </c:pt>
                <c:pt idx="298">
                  <c:v>6458.8999999999942</c:v>
                </c:pt>
                <c:pt idx="299">
                  <c:v>5982.6999999999971</c:v>
                </c:pt>
                <c:pt idx="300">
                  <c:v>5503.3999999999942</c:v>
                </c:pt>
                <c:pt idx="301">
                  <c:v>5018.1000000000058</c:v>
                </c:pt>
                <c:pt idx="302">
                  <c:v>4533.8999999999942</c:v>
                </c:pt>
                <c:pt idx="303">
                  <c:v>4045.8000000000029</c:v>
                </c:pt>
                <c:pt idx="304">
                  <c:v>3555.1000000000058</c:v>
                </c:pt>
                <c:pt idx="305">
                  <c:v>3064.5</c:v>
                </c:pt>
                <c:pt idx="306">
                  <c:v>2568.1000000000058</c:v>
                </c:pt>
                <c:pt idx="307">
                  <c:v>2068.1999999999971</c:v>
                </c:pt>
                <c:pt idx="308">
                  <c:v>1568.8000000000029</c:v>
                </c:pt>
                <c:pt idx="309">
                  <c:v>1065.5</c:v>
                </c:pt>
                <c:pt idx="310">
                  <c:v>559.69999999999709</c:v>
                </c:pt>
                <c:pt idx="311">
                  <c:v>54.399999999994179</c:v>
                </c:pt>
                <c:pt idx="312">
                  <c:v>-456.30000000000291</c:v>
                </c:pt>
                <c:pt idx="313">
                  <c:v>-968.39999999999418</c:v>
                </c:pt>
                <c:pt idx="314">
                  <c:v>-1480</c:v>
                </c:pt>
                <c:pt idx="315">
                  <c:v>-1993.6000000000058</c:v>
                </c:pt>
                <c:pt idx="316">
                  <c:v>-2508</c:v>
                </c:pt>
                <c:pt idx="317">
                  <c:v>-3021.5</c:v>
                </c:pt>
                <c:pt idx="318">
                  <c:v>-3535.3999999999942</c:v>
                </c:pt>
                <c:pt idx="319">
                  <c:v>-4048.3999999999942</c:v>
                </c:pt>
                <c:pt idx="320">
                  <c:v>-4561.3000000000029</c:v>
                </c:pt>
                <c:pt idx="321">
                  <c:v>-5077.5</c:v>
                </c:pt>
                <c:pt idx="322">
                  <c:v>-5593.1999999999971</c:v>
                </c:pt>
                <c:pt idx="323">
                  <c:v>-6104.8000000000029</c:v>
                </c:pt>
                <c:pt idx="324">
                  <c:v>-6616.6999999999971</c:v>
                </c:pt>
                <c:pt idx="325">
                  <c:v>-7131.6999999999971</c:v>
                </c:pt>
                <c:pt idx="326">
                  <c:v>-7645.8000000000029</c:v>
                </c:pt>
                <c:pt idx="327">
                  <c:v>-8154.3000000000029</c:v>
                </c:pt>
                <c:pt idx="328">
                  <c:v>-8662.1000000000058</c:v>
                </c:pt>
                <c:pt idx="329">
                  <c:v>-9170.1999999999971</c:v>
                </c:pt>
                <c:pt idx="330">
                  <c:v>-9674.1999999999971</c:v>
                </c:pt>
                <c:pt idx="331">
                  <c:v>-10174.800000000003</c:v>
                </c:pt>
                <c:pt idx="332">
                  <c:v>-10675.899999999994</c:v>
                </c:pt>
                <c:pt idx="333">
                  <c:v>-11173.699999999997</c:v>
                </c:pt>
                <c:pt idx="334">
                  <c:v>-11666.100000000006</c:v>
                </c:pt>
                <c:pt idx="335">
                  <c:v>-12159.099999999999</c:v>
                </c:pt>
                <c:pt idx="336">
                  <c:v>-12649.099999999999</c:v>
                </c:pt>
                <c:pt idx="337">
                  <c:v>-13132.599999999999</c:v>
                </c:pt>
                <c:pt idx="338">
                  <c:v>-13619.599999999999</c:v>
                </c:pt>
                <c:pt idx="339">
                  <c:v>-14102.099999999999</c:v>
                </c:pt>
                <c:pt idx="340">
                  <c:v>-14575.900000000001</c:v>
                </c:pt>
                <c:pt idx="341">
                  <c:v>-15045.199999999997</c:v>
                </c:pt>
                <c:pt idx="342">
                  <c:v>-15511.199999999997</c:v>
                </c:pt>
                <c:pt idx="343">
                  <c:v>-15973.199999999997</c:v>
                </c:pt>
                <c:pt idx="344">
                  <c:v>-16429.099999999999</c:v>
                </c:pt>
                <c:pt idx="345">
                  <c:v>-16881.099999999999</c:v>
                </c:pt>
                <c:pt idx="346">
                  <c:v>-17331.699999999997</c:v>
                </c:pt>
                <c:pt idx="347">
                  <c:v>-17774.599999999999</c:v>
                </c:pt>
                <c:pt idx="348">
                  <c:v>-18210.699999999997</c:v>
                </c:pt>
                <c:pt idx="349">
                  <c:v>-18640</c:v>
                </c:pt>
                <c:pt idx="350">
                  <c:v>-19069.099999999999</c:v>
                </c:pt>
                <c:pt idx="351">
                  <c:v>-19493.699999999997</c:v>
                </c:pt>
                <c:pt idx="352">
                  <c:v>-19909.400000000001</c:v>
                </c:pt>
                <c:pt idx="353">
                  <c:v>-20318.900000000001</c:v>
                </c:pt>
                <c:pt idx="354">
                  <c:v>-20719.400000000001</c:v>
                </c:pt>
                <c:pt idx="355">
                  <c:v>-21114.6</c:v>
                </c:pt>
                <c:pt idx="356">
                  <c:v>-21503</c:v>
                </c:pt>
                <c:pt idx="357">
                  <c:v>-21884.9</c:v>
                </c:pt>
                <c:pt idx="358">
                  <c:v>-22260.9</c:v>
                </c:pt>
                <c:pt idx="359">
                  <c:v>-22627.699999999997</c:v>
                </c:pt>
                <c:pt idx="360">
                  <c:v>-22988.1</c:v>
                </c:pt>
                <c:pt idx="361">
                  <c:v>-23342.800000000003</c:v>
                </c:pt>
                <c:pt idx="362">
                  <c:v>-23689.699999999997</c:v>
                </c:pt>
                <c:pt idx="363">
                  <c:v>-24027.5</c:v>
                </c:pt>
                <c:pt idx="364">
                  <c:v>-24359.800000000003</c:v>
                </c:pt>
                <c:pt idx="365">
                  <c:v>-24685.800000000003</c:v>
                </c:pt>
                <c:pt idx="366">
                  <c:v>-24993.5</c:v>
                </c:pt>
                <c:pt idx="367">
                  <c:v>-25299.199999999997</c:v>
                </c:pt>
                <c:pt idx="368">
                  <c:v>-25597</c:v>
                </c:pt>
                <c:pt idx="369">
                  <c:v>-25887.199999999997</c:v>
                </c:pt>
                <c:pt idx="370">
                  <c:v>-26166.800000000003</c:v>
                </c:pt>
                <c:pt idx="371">
                  <c:v>-26436.699999999997</c:v>
                </c:pt>
                <c:pt idx="372">
                  <c:v>-26697.199999999997</c:v>
                </c:pt>
                <c:pt idx="373">
                  <c:v>-26950.6</c:v>
                </c:pt>
                <c:pt idx="374">
                  <c:v>-27197.599999999999</c:v>
                </c:pt>
                <c:pt idx="375">
                  <c:v>-27437.699999999997</c:v>
                </c:pt>
                <c:pt idx="376">
                  <c:v>-27660.5</c:v>
                </c:pt>
                <c:pt idx="377">
                  <c:v>-27881.5</c:v>
                </c:pt>
                <c:pt idx="378">
                  <c:v>-28089.1</c:v>
                </c:pt>
                <c:pt idx="379">
                  <c:v>-28287.5</c:v>
                </c:pt>
                <c:pt idx="380">
                  <c:v>-28468.699999999997</c:v>
                </c:pt>
                <c:pt idx="381">
                  <c:v>-28644.800000000003</c:v>
                </c:pt>
                <c:pt idx="382">
                  <c:v>-28813</c:v>
                </c:pt>
                <c:pt idx="383">
                  <c:v>-28975</c:v>
                </c:pt>
                <c:pt idx="384">
                  <c:v>-29116.9</c:v>
                </c:pt>
                <c:pt idx="385">
                  <c:v>-29255.1</c:v>
                </c:pt>
                <c:pt idx="386">
                  <c:v>-29387.1</c:v>
                </c:pt>
                <c:pt idx="387">
                  <c:v>-29500.199999999997</c:v>
                </c:pt>
                <c:pt idx="388">
                  <c:v>-29608.9</c:v>
                </c:pt>
                <c:pt idx="389">
                  <c:v>-29710.300000000003</c:v>
                </c:pt>
                <c:pt idx="390">
                  <c:v>-29793.4</c:v>
                </c:pt>
                <c:pt idx="391">
                  <c:v>-29869.5</c:v>
                </c:pt>
                <c:pt idx="392">
                  <c:v>-29940.6</c:v>
                </c:pt>
                <c:pt idx="393">
                  <c:v>-29988.699999999997</c:v>
                </c:pt>
                <c:pt idx="394">
                  <c:v>-30016.400000000001</c:v>
                </c:pt>
                <c:pt idx="395">
                  <c:v>-30058.6</c:v>
                </c:pt>
                <c:pt idx="396">
                  <c:v>-30086.800000000003</c:v>
                </c:pt>
                <c:pt idx="397">
                  <c:v>-30098.6</c:v>
                </c:pt>
                <c:pt idx="398">
                  <c:v>-30080.400000000001</c:v>
                </c:pt>
                <c:pt idx="399">
                  <c:v>-30068.300000000003</c:v>
                </c:pt>
                <c:pt idx="400">
                  <c:v>-30062.699999999997</c:v>
                </c:pt>
                <c:pt idx="401">
                  <c:v>-30034.699999999997</c:v>
                </c:pt>
                <c:pt idx="402">
                  <c:v>-29994.800000000003</c:v>
                </c:pt>
                <c:pt idx="403">
                  <c:v>-29941.4</c:v>
                </c:pt>
                <c:pt idx="404">
                  <c:v>-29870.1</c:v>
                </c:pt>
                <c:pt idx="405">
                  <c:v>-29794.400000000001</c:v>
                </c:pt>
                <c:pt idx="406">
                  <c:v>-29710.1</c:v>
                </c:pt>
                <c:pt idx="407">
                  <c:v>-29617.300000000003</c:v>
                </c:pt>
                <c:pt idx="408">
                  <c:v>-29503.5</c:v>
                </c:pt>
                <c:pt idx="409">
                  <c:v>-29382</c:v>
                </c:pt>
                <c:pt idx="410">
                  <c:v>-29238.699999999997</c:v>
                </c:pt>
                <c:pt idx="411">
                  <c:v>-29102.699999999997</c:v>
                </c:pt>
                <c:pt idx="412">
                  <c:v>-28969.199999999997</c:v>
                </c:pt>
                <c:pt idx="413">
                  <c:v>-28783.9</c:v>
                </c:pt>
                <c:pt idx="414">
                  <c:v>-28629</c:v>
                </c:pt>
                <c:pt idx="415">
                  <c:v>-28449.4</c:v>
                </c:pt>
                <c:pt idx="416">
                  <c:v>-28236.6</c:v>
                </c:pt>
                <c:pt idx="417">
                  <c:v>-28031.5</c:v>
                </c:pt>
                <c:pt idx="418">
                  <c:v>-27818.5</c:v>
                </c:pt>
                <c:pt idx="419">
                  <c:v>-27597.199999999997</c:v>
                </c:pt>
                <c:pt idx="420">
                  <c:v>-27379.4</c:v>
                </c:pt>
                <c:pt idx="421">
                  <c:v>-27127.199999999997</c:v>
                </c:pt>
                <c:pt idx="422">
                  <c:v>-26870.6</c:v>
                </c:pt>
                <c:pt idx="423">
                  <c:v>-26606.699999999997</c:v>
                </c:pt>
                <c:pt idx="424">
                  <c:v>-26336.699999999997</c:v>
                </c:pt>
                <c:pt idx="425">
                  <c:v>-26048.5</c:v>
                </c:pt>
                <c:pt idx="426">
                  <c:v>-25746.1</c:v>
                </c:pt>
                <c:pt idx="427">
                  <c:v>-25449</c:v>
                </c:pt>
                <c:pt idx="428">
                  <c:v>-25134.699999999997</c:v>
                </c:pt>
                <c:pt idx="429">
                  <c:v>-24800.300000000003</c:v>
                </c:pt>
                <c:pt idx="430">
                  <c:v>-24469.599999999999</c:v>
                </c:pt>
                <c:pt idx="431">
                  <c:v>-24131.599999999999</c:v>
                </c:pt>
                <c:pt idx="432">
                  <c:v>-23773.4</c:v>
                </c:pt>
                <c:pt idx="433">
                  <c:v>-23404.9</c:v>
                </c:pt>
                <c:pt idx="434">
                  <c:v>-23043.300000000003</c:v>
                </c:pt>
                <c:pt idx="435">
                  <c:v>-22668.5</c:v>
                </c:pt>
                <c:pt idx="436">
                  <c:v>-22275</c:v>
                </c:pt>
                <c:pt idx="437">
                  <c:v>-21874.6</c:v>
                </c:pt>
                <c:pt idx="438">
                  <c:v>-21470.6</c:v>
                </c:pt>
                <c:pt idx="439">
                  <c:v>-21048.300000000003</c:v>
                </c:pt>
                <c:pt idx="440">
                  <c:v>-20633</c:v>
                </c:pt>
                <c:pt idx="441">
                  <c:v>-20204.300000000003</c:v>
                </c:pt>
                <c:pt idx="442">
                  <c:v>-19763.599999999999</c:v>
                </c:pt>
                <c:pt idx="443">
                  <c:v>-19319.800000000003</c:v>
                </c:pt>
                <c:pt idx="444">
                  <c:v>-18844.199999999997</c:v>
                </c:pt>
                <c:pt idx="445">
                  <c:v>-18383</c:v>
                </c:pt>
                <c:pt idx="446">
                  <c:v>-17934</c:v>
                </c:pt>
                <c:pt idx="447">
                  <c:v>-17461.400000000001</c:v>
                </c:pt>
                <c:pt idx="448">
                  <c:v>-16983.900000000001</c:v>
                </c:pt>
                <c:pt idx="449">
                  <c:v>-16486.699999999997</c:v>
                </c:pt>
                <c:pt idx="450">
                  <c:v>-15989.099999999999</c:v>
                </c:pt>
                <c:pt idx="451">
                  <c:v>-15486.900000000001</c:v>
                </c:pt>
                <c:pt idx="452">
                  <c:v>-14979.199999999997</c:v>
                </c:pt>
                <c:pt idx="453">
                  <c:v>-14462.099999999999</c:v>
                </c:pt>
                <c:pt idx="454">
                  <c:v>-13941.199999999997</c:v>
                </c:pt>
                <c:pt idx="455">
                  <c:v>-13415.800000000003</c:v>
                </c:pt>
                <c:pt idx="456">
                  <c:v>-12879.599999999999</c:v>
                </c:pt>
                <c:pt idx="457">
                  <c:v>-12337.199999999997</c:v>
                </c:pt>
                <c:pt idx="458">
                  <c:v>-11799.900000000001</c:v>
                </c:pt>
                <c:pt idx="459">
                  <c:v>-11254</c:v>
                </c:pt>
                <c:pt idx="460">
                  <c:v>-10702.399999999994</c:v>
                </c:pt>
                <c:pt idx="461">
                  <c:v>-10144.899999999994</c:v>
                </c:pt>
                <c:pt idx="462">
                  <c:v>-9581.8000000000029</c:v>
                </c:pt>
                <c:pt idx="463">
                  <c:v>-9003</c:v>
                </c:pt>
                <c:pt idx="464">
                  <c:v>-8438.1000000000058</c:v>
                </c:pt>
                <c:pt idx="465">
                  <c:v>-7867.1000000000058</c:v>
                </c:pt>
                <c:pt idx="466">
                  <c:v>-7282.3000000000029</c:v>
                </c:pt>
                <c:pt idx="467">
                  <c:v>-6699.1999999999971</c:v>
                </c:pt>
                <c:pt idx="468">
                  <c:v>-6121.1999999999971</c:v>
                </c:pt>
                <c:pt idx="469">
                  <c:v>-5534.1000000000058</c:v>
                </c:pt>
                <c:pt idx="470">
                  <c:v>-4937.8999999999942</c:v>
                </c:pt>
                <c:pt idx="471">
                  <c:v>-4348.6999999999971</c:v>
                </c:pt>
                <c:pt idx="472">
                  <c:v>-3759.8000000000029</c:v>
                </c:pt>
                <c:pt idx="473">
                  <c:v>-3160.8999999999942</c:v>
                </c:pt>
                <c:pt idx="474">
                  <c:v>-2550.8999999999942</c:v>
                </c:pt>
                <c:pt idx="475">
                  <c:v>-1951.6000000000058</c:v>
                </c:pt>
                <c:pt idx="476">
                  <c:v>-1351.6999999999971</c:v>
                </c:pt>
                <c:pt idx="477">
                  <c:v>-739.80000000000291</c:v>
                </c:pt>
                <c:pt idx="478">
                  <c:v>-134.30000000000291</c:v>
                </c:pt>
                <c:pt idx="479">
                  <c:v>470.10000000000582</c:v>
                </c:pt>
                <c:pt idx="480">
                  <c:v>1075.6000000000058</c:v>
                </c:pt>
                <c:pt idx="481">
                  <c:v>1683.5</c:v>
                </c:pt>
                <c:pt idx="482">
                  <c:v>2296</c:v>
                </c:pt>
                <c:pt idx="483">
                  <c:v>2903.3000000000029</c:v>
                </c:pt>
                <c:pt idx="484">
                  <c:v>3506.3000000000029</c:v>
                </c:pt>
                <c:pt idx="485">
                  <c:v>4113.8000000000029</c:v>
                </c:pt>
                <c:pt idx="486">
                  <c:v>4722.8999999999942</c:v>
                </c:pt>
                <c:pt idx="487">
                  <c:v>5325.1999999999971</c:v>
                </c:pt>
                <c:pt idx="488">
                  <c:v>5934.5</c:v>
                </c:pt>
                <c:pt idx="489">
                  <c:v>6548.6999999999971</c:v>
                </c:pt>
                <c:pt idx="490">
                  <c:v>7149.1999999999971</c:v>
                </c:pt>
                <c:pt idx="491">
                  <c:v>7744.3999999999942</c:v>
                </c:pt>
                <c:pt idx="492">
                  <c:v>8341.1000000000058</c:v>
                </c:pt>
                <c:pt idx="493">
                  <c:v>8938.5</c:v>
                </c:pt>
                <c:pt idx="494">
                  <c:v>9530.3000000000029</c:v>
                </c:pt>
                <c:pt idx="495">
                  <c:v>10121.5</c:v>
                </c:pt>
                <c:pt idx="496">
                  <c:v>10713.300000000003</c:v>
                </c:pt>
                <c:pt idx="497">
                  <c:v>11294.100000000006</c:v>
                </c:pt>
                <c:pt idx="498">
                  <c:v>11880.100000000006</c:v>
                </c:pt>
                <c:pt idx="499">
                  <c:v>12457</c:v>
                </c:pt>
                <c:pt idx="500">
                  <c:v>13034.5</c:v>
                </c:pt>
                <c:pt idx="501">
                  <c:v>13609.300000000003</c:v>
                </c:pt>
                <c:pt idx="502">
                  <c:v>14173.199999999997</c:v>
                </c:pt>
                <c:pt idx="503">
                  <c:v>14740.5</c:v>
                </c:pt>
                <c:pt idx="504">
                  <c:v>15293.199999999997</c:v>
                </c:pt>
                <c:pt idx="505">
                  <c:v>15849.699999999997</c:v>
                </c:pt>
                <c:pt idx="506">
                  <c:v>16398.300000000003</c:v>
                </c:pt>
                <c:pt idx="507">
                  <c:v>16939.5</c:v>
                </c:pt>
                <c:pt idx="508">
                  <c:v>17476.699999999997</c:v>
                </c:pt>
                <c:pt idx="509">
                  <c:v>18007.5</c:v>
                </c:pt>
                <c:pt idx="510">
                  <c:v>18528.399999999994</c:v>
                </c:pt>
                <c:pt idx="511">
                  <c:v>19046.800000000003</c:v>
                </c:pt>
                <c:pt idx="512">
                  <c:v>19572.100000000006</c:v>
                </c:pt>
                <c:pt idx="513">
                  <c:v>20086.300000000003</c:v>
                </c:pt>
                <c:pt idx="514">
                  <c:v>20581.899999999994</c:v>
                </c:pt>
                <c:pt idx="515">
                  <c:v>21078.899999999994</c:v>
                </c:pt>
                <c:pt idx="516">
                  <c:v>21564.300000000003</c:v>
                </c:pt>
                <c:pt idx="517">
                  <c:v>22043.399999999994</c:v>
                </c:pt>
                <c:pt idx="518">
                  <c:v>22515.199999999997</c:v>
                </c:pt>
                <c:pt idx="519">
                  <c:v>22983</c:v>
                </c:pt>
                <c:pt idx="520">
                  <c:v>23445</c:v>
                </c:pt>
                <c:pt idx="521">
                  <c:v>23890</c:v>
                </c:pt>
                <c:pt idx="522">
                  <c:v>24334</c:v>
                </c:pt>
                <c:pt idx="523">
                  <c:v>24768</c:v>
                </c:pt>
                <c:pt idx="524">
                  <c:v>25197</c:v>
                </c:pt>
                <c:pt idx="525">
                  <c:v>25618</c:v>
                </c:pt>
                <c:pt idx="526">
                  <c:v>26023</c:v>
                </c:pt>
                <c:pt idx="527">
                  <c:v>26428</c:v>
                </c:pt>
                <c:pt idx="528">
                  <c:v>26827</c:v>
                </c:pt>
                <c:pt idx="529">
                  <c:v>27201</c:v>
                </c:pt>
                <c:pt idx="530">
                  <c:v>27569</c:v>
                </c:pt>
                <c:pt idx="531">
                  <c:v>27937</c:v>
                </c:pt>
                <c:pt idx="532">
                  <c:v>28294</c:v>
                </c:pt>
                <c:pt idx="533">
                  <c:v>28632</c:v>
                </c:pt>
                <c:pt idx="534">
                  <c:v>28957</c:v>
                </c:pt>
                <c:pt idx="535">
                  <c:v>29283</c:v>
                </c:pt>
                <c:pt idx="536">
                  <c:v>29609</c:v>
                </c:pt>
                <c:pt idx="537">
                  <c:v>29911</c:v>
                </c:pt>
                <c:pt idx="538">
                  <c:v>30198</c:v>
                </c:pt>
                <c:pt idx="539">
                  <c:v>30498</c:v>
                </c:pt>
                <c:pt idx="540">
                  <c:v>30771</c:v>
                </c:pt>
                <c:pt idx="541">
                  <c:v>31033</c:v>
                </c:pt>
                <c:pt idx="542">
                  <c:v>31280</c:v>
                </c:pt>
                <c:pt idx="543">
                  <c:v>31521</c:v>
                </c:pt>
                <c:pt idx="544">
                  <c:v>31737</c:v>
                </c:pt>
                <c:pt idx="545">
                  <c:v>31971</c:v>
                </c:pt>
                <c:pt idx="546">
                  <c:v>32180</c:v>
                </c:pt>
                <c:pt idx="547">
                  <c:v>32376</c:v>
                </c:pt>
                <c:pt idx="548">
                  <c:v>32564</c:v>
                </c:pt>
                <c:pt idx="549">
                  <c:v>32733</c:v>
                </c:pt>
                <c:pt idx="550">
                  <c:v>32897</c:v>
                </c:pt>
                <c:pt idx="551">
                  <c:v>33050</c:v>
                </c:pt>
                <c:pt idx="552">
                  <c:v>33194</c:v>
                </c:pt>
                <c:pt idx="553">
                  <c:v>33320</c:v>
                </c:pt>
                <c:pt idx="554">
                  <c:v>33433</c:v>
                </c:pt>
                <c:pt idx="555">
                  <c:v>33539</c:v>
                </c:pt>
                <c:pt idx="556">
                  <c:v>33597</c:v>
                </c:pt>
                <c:pt idx="557">
                  <c:v>33677</c:v>
                </c:pt>
                <c:pt idx="558">
                  <c:v>33779</c:v>
                </c:pt>
                <c:pt idx="559">
                  <c:v>33838</c:v>
                </c:pt>
                <c:pt idx="560">
                  <c:v>33882</c:v>
                </c:pt>
                <c:pt idx="561">
                  <c:v>33907</c:v>
                </c:pt>
                <c:pt idx="562">
                  <c:v>33934</c:v>
                </c:pt>
                <c:pt idx="563">
                  <c:v>33948</c:v>
                </c:pt>
                <c:pt idx="564">
                  <c:v>33965</c:v>
                </c:pt>
                <c:pt idx="565">
                  <c:v>33960</c:v>
                </c:pt>
                <c:pt idx="566">
                  <c:v>33930</c:v>
                </c:pt>
                <c:pt idx="567">
                  <c:v>33880</c:v>
                </c:pt>
                <c:pt idx="568">
                  <c:v>33834</c:v>
                </c:pt>
                <c:pt idx="569">
                  <c:v>33777</c:v>
                </c:pt>
                <c:pt idx="570">
                  <c:v>33695</c:v>
                </c:pt>
                <c:pt idx="571">
                  <c:v>33604</c:v>
                </c:pt>
                <c:pt idx="572">
                  <c:v>33511</c:v>
                </c:pt>
                <c:pt idx="573">
                  <c:v>33401</c:v>
                </c:pt>
                <c:pt idx="574">
                  <c:v>33268</c:v>
                </c:pt>
                <c:pt idx="575">
                  <c:v>33138</c:v>
                </c:pt>
                <c:pt idx="576">
                  <c:v>32994</c:v>
                </c:pt>
                <c:pt idx="577">
                  <c:v>32828</c:v>
                </c:pt>
                <c:pt idx="578">
                  <c:v>32654</c:v>
                </c:pt>
                <c:pt idx="579">
                  <c:v>32472</c:v>
                </c:pt>
                <c:pt idx="580">
                  <c:v>32283</c:v>
                </c:pt>
                <c:pt idx="581">
                  <c:v>32077</c:v>
                </c:pt>
                <c:pt idx="582">
                  <c:v>31838</c:v>
                </c:pt>
                <c:pt idx="583">
                  <c:v>31606</c:v>
                </c:pt>
                <c:pt idx="584">
                  <c:v>31366</c:v>
                </c:pt>
                <c:pt idx="585">
                  <c:v>31116</c:v>
                </c:pt>
                <c:pt idx="586">
                  <c:v>30866</c:v>
                </c:pt>
                <c:pt idx="587">
                  <c:v>30589</c:v>
                </c:pt>
                <c:pt idx="588">
                  <c:v>30293</c:v>
                </c:pt>
                <c:pt idx="589">
                  <c:v>30013</c:v>
                </c:pt>
                <c:pt idx="590">
                  <c:v>29685</c:v>
                </c:pt>
                <c:pt idx="591">
                  <c:v>29363</c:v>
                </c:pt>
                <c:pt idx="592">
                  <c:v>29051</c:v>
                </c:pt>
                <c:pt idx="593">
                  <c:v>28716</c:v>
                </c:pt>
                <c:pt idx="594">
                  <c:v>28365</c:v>
                </c:pt>
                <c:pt idx="595">
                  <c:v>27997</c:v>
                </c:pt>
                <c:pt idx="596">
                  <c:v>27626</c:v>
                </c:pt>
                <c:pt idx="597">
                  <c:v>27251</c:v>
                </c:pt>
                <c:pt idx="598">
                  <c:v>26864</c:v>
                </c:pt>
                <c:pt idx="599">
                  <c:v>26457</c:v>
                </c:pt>
                <c:pt idx="600">
                  <c:v>26042</c:v>
                </c:pt>
                <c:pt idx="601">
                  <c:v>25620</c:v>
                </c:pt>
                <c:pt idx="602">
                  <c:v>25180</c:v>
                </c:pt>
                <c:pt idx="603">
                  <c:v>24744</c:v>
                </c:pt>
                <c:pt idx="604">
                  <c:v>24280</c:v>
                </c:pt>
                <c:pt idx="605">
                  <c:v>23820</c:v>
                </c:pt>
                <c:pt idx="606">
                  <c:v>23350</c:v>
                </c:pt>
                <c:pt idx="607">
                  <c:v>22871</c:v>
                </c:pt>
                <c:pt idx="608">
                  <c:v>22400.699999999997</c:v>
                </c:pt>
                <c:pt idx="609">
                  <c:v>21905.600000000006</c:v>
                </c:pt>
                <c:pt idx="610">
                  <c:v>21404.600000000006</c:v>
                </c:pt>
                <c:pt idx="611">
                  <c:v>20903</c:v>
                </c:pt>
                <c:pt idx="612">
                  <c:v>20385.100000000006</c:v>
                </c:pt>
                <c:pt idx="613">
                  <c:v>19857.5</c:v>
                </c:pt>
                <c:pt idx="614">
                  <c:v>19326.399999999994</c:v>
                </c:pt>
                <c:pt idx="615">
                  <c:v>18791.199999999997</c:v>
                </c:pt>
                <c:pt idx="616">
                  <c:v>18243.100000000006</c:v>
                </c:pt>
                <c:pt idx="617">
                  <c:v>17692.800000000003</c:v>
                </c:pt>
                <c:pt idx="618">
                  <c:v>17137.199999999997</c:v>
                </c:pt>
                <c:pt idx="619">
                  <c:v>16569.5</c:v>
                </c:pt>
                <c:pt idx="620">
                  <c:v>15999.899999999994</c:v>
                </c:pt>
                <c:pt idx="621">
                  <c:v>15424.899999999994</c:v>
                </c:pt>
                <c:pt idx="622">
                  <c:v>14843.300000000003</c:v>
                </c:pt>
                <c:pt idx="623">
                  <c:v>14253.899999999994</c:v>
                </c:pt>
                <c:pt idx="624">
                  <c:v>13659.399999999994</c:v>
                </c:pt>
                <c:pt idx="625">
                  <c:v>13057</c:v>
                </c:pt>
                <c:pt idx="626">
                  <c:v>12453.600000000006</c:v>
                </c:pt>
                <c:pt idx="627">
                  <c:v>11839.899999999994</c:v>
                </c:pt>
                <c:pt idx="628">
                  <c:v>11225.5</c:v>
                </c:pt>
                <c:pt idx="629">
                  <c:v>10609.100000000006</c:v>
                </c:pt>
                <c:pt idx="630">
                  <c:v>9988.1999999999971</c:v>
                </c:pt>
                <c:pt idx="631">
                  <c:v>9362.5</c:v>
                </c:pt>
                <c:pt idx="632">
                  <c:v>8731.1000000000058</c:v>
                </c:pt>
                <c:pt idx="633">
                  <c:v>8096.8000000000029</c:v>
                </c:pt>
                <c:pt idx="634">
                  <c:v>7459.8999999999942</c:v>
                </c:pt>
                <c:pt idx="635">
                  <c:v>6820.5</c:v>
                </c:pt>
                <c:pt idx="636">
                  <c:v>6176.8999999999942</c:v>
                </c:pt>
                <c:pt idx="637">
                  <c:v>5528.8000000000029</c:v>
                </c:pt>
                <c:pt idx="638">
                  <c:v>4880.8999999999942</c:v>
                </c:pt>
                <c:pt idx="639">
                  <c:v>4229.5</c:v>
                </c:pt>
                <c:pt idx="640">
                  <c:v>3575.6000000000058</c:v>
                </c:pt>
                <c:pt idx="641">
                  <c:v>2921.6999999999971</c:v>
                </c:pt>
                <c:pt idx="642">
                  <c:v>2267.6000000000058</c:v>
                </c:pt>
                <c:pt idx="643">
                  <c:v>1610</c:v>
                </c:pt>
                <c:pt idx="644">
                  <c:v>952.39999999999418</c:v>
                </c:pt>
                <c:pt idx="645">
                  <c:v>294.5</c:v>
                </c:pt>
                <c:pt idx="646">
                  <c:v>-364.10000000000582</c:v>
                </c:pt>
                <c:pt idx="647">
                  <c:v>-1021.6999999999971</c:v>
                </c:pt>
                <c:pt idx="648">
                  <c:v>-1681.8000000000029</c:v>
                </c:pt>
                <c:pt idx="649">
                  <c:v>-2342.1000000000058</c:v>
                </c:pt>
                <c:pt idx="650">
                  <c:v>-3004.6999999999971</c:v>
                </c:pt>
                <c:pt idx="651">
                  <c:v>-3666.3999999999942</c:v>
                </c:pt>
                <c:pt idx="652">
                  <c:v>-4322.6999999999971</c:v>
                </c:pt>
                <c:pt idx="653">
                  <c:v>-4977.8999999999942</c:v>
                </c:pt>
                <c:pt idx="654">
                  <c:v>-5632.8000000000029</c:v>
                </c:pt>
                <c:pt idx="655">
                  <c:v>-6289.1000000000058</c:v>
                </c:pt>
                <c:pt idx="656">
                  <c:v>-6940.1999999999971</c:v>
                </c:pt>
                <c:pt idx="657">
                  <c:v>-7588.1000000000058</c:v>
                </c:pt>
                <c:pt idx="658">
                  <c:v>-8235.1000000000058</c:v>
                </c:pt>
                <c:pt idx="659">
                  <c:v>-8879.5</c:v>
                </c:pt>
                <c:pt idx="660">
                  <c:v>-9520.5</c:v>
                </c:pt>
                <c:pt idx="661">
                  <c:v>-10158.300000000003</c:v>
                </c:pt>
                <c:pt idx="662">
                  <c:v>-10797.600000000006</c:v>
                </c:pt>
                <c:pt idx="663">
                  <c:v>-11435.300000000003</c:v>
                </c:pt>
                <c:pt idx="664">
                  <c:v>-12062.5</c:v>
                </c:pt>
                <c:pt idx="665">
                  <c:v>-12688.400000000001</c:v>
                </c:pt>
                <c:pt idx="666">
                  <c:v>-13310.699999999997</c:v>
                </c:pt>
                <c:pt idx="667">
                  <c:v>-13924.800000000003</c:v>
                </c:pt>
                <c:pt idx="668">
                  <c:v>-14536.800000000003</c:v>
                </c:pt>
                <c:pt idx="669">
                  <c:v>-15144.800000000003</c:v>
                </c:pt>
                <c:pt idx="670">
                  <c:v>-15745.099999999999</c:v>
                </c:pt>
                <c:pt idx="671">
                  <c:v>-16341.099999999999</c:v>
                </c:pt>
                <c:pt idx="672">
                  <c:v>-16934.300000000003</c:v>
                </c:pt>
                <c:pt idx="673">
                  <c:v>-17519.800000000003</c:v>
                </c:pt>
                <c:pt idx="674">
                  <c:v>-18098</c:v>
                </c:pt>
                <c:pt idx="675">
                  <c:v>-18674.5</c:v>
                </c:pt>
                <c:pt idx="676">
                  <c:v>-19245.400000000001</c:v>
                </c:pt>
                <c:pt idx="677">
                  <c:v>-19805.699999999997</c:v>
                </c:pt>
                <c:pt idx="678">
                  <c:v>-20358.199999999997</c:v>
                </c:pt>
                <c:pt idx="679">
                  <c:v>-20907</c:v>
                </c:pt>
                <c:pt idx="680">
                  <c:v>-21449.5</c:v>
                </c:pt>
                <c:pt idx="681">
                  <c:v>-21981</c:v>
                </c:pt>
                <c:pt idx="682">
                  <c:v>-22503.699999999997</c:v>
                </c:pt>
                <c:pt idx="683">
                  <c:v>-23020.800000000003</c:v>
                </c:pt>
                <c:pt idx="684">
                  <c:v>-23530.300000000003</c:v>
                </c:pt>
                <c:pt idx="685">
                  <c:v>-24033.199999999997</c:v>
                </c:pt>
                <c:pt idx="686">
                  <c:v>-24528.199999999997</c:v>
                </c:pt>
                <c:pt idx="687">
                  <c:v>-25013.599999999999</c:v>
                </c:pt>
                <c:pt idx="688">
                  <c:v>-25492.300000000003</c:v>
                </c:pt>
                <c:pt idx="689">
                  <c:v>-25962.300000000003</c:v>
                </c:pt>
                <c:pt idx="690">
                  <c:v>-26419.9</c:v>
                </c:pt>
                <c:pt idx="691">
                  <c:v>-26870.1</c:v>
                </c:pt>
                <c:pt idx="692">
                  <c:v>-27311</c:v>
                </c:pt>
                <c:pt idx="693">
                  <c:v>-27740.199999999997</c:v>
                </c:pt>
                <c:pt idx="694">
                  <c:v>-28162.699999999997</c:v>
                </c:pt>
                <c:pt idx="695">
                  <c:v>-28574.6</c:v>
                </c:pt>
                <c:pt idx="696">
                  <c:v>-28973.4</c:v>
                </c:pt>
                <c:pt idx="697">
                  <c:v>-29364.6</c:v>
                </c:pt>
                <c:pt idx="698">
                  <c:v>-29747.4</c:v>
                </c:pt>
                <c:pt idx="699">
                  <c:v>-30114.300000000003</c:v>
                </c:pt>
                <c:pt idx="700">
                  <c:v>-30477.9</c:v>
                </c:pt>
                <c:pt idx="701">
                  <c:v>-30833.9</c:v>
                </c:pt>
                <c:pt idx="702">
                  <c:v>-31175.199999999997</c:v>
                </c:pt>
                <c:pt idx="703">
                  <c:v>-31506</c:v>
                </c:pt>
                <c:pt idx="704">
                  <c:v>-31815.199999999997</c:v>
                </c:pt>
                <c:pt idx="705">
                  <c:v>-32124</c:v>
                </c:pt>
                <c:pt idx="706">
                  <c:v>-32413.9</c:v>
                </c:pt>
                <c:pt idx="707">
                  <c:v>-32699.199999999997</c:v>
                </c:pt>
                <c:pt idx="708">
                  <c:v>-32975.4</c:v>
                </c:pt>
                <c:pt idx="709">
                  <c:v>-33230.5</c:v>
                </c:pt>
                <c:pt idx="710">
                  <c:v>-33482.9</c:v>
                </c:pt>
                <c:pt idx="711">
                  <c:v>-33720.800000000003</c:v>
                </c:pt>
                <c:pt idx="712">
                  <c:v>-33945.300000000003</c:v>
                </c:pt>
                <c:pt idx="713">
                  <c:v>-34163.4</c:v>
                </c:pt>
                <c:pt idx="714">
                  <c:v>-34360.1</c:v>
                </c:pt>
                <c:pt idx="715">
                  <c:v>-34553.800000000003</c:v>
                </c:pt>
                <c:pt idx="716">
                  <c:v>-34727</c:v>
                </c:pt>
                <c:pt idx="717">
                  <c:v>-34897.9</c:v>
                </c:pt>
                <c:pt idx="718">
                  <c:v>-35047.699999999997</c:v>
                </c:pt>
                <c:pt idx="719">
                  <c:v>-35189.1</c:v>
                </c:pt>
                <c:pt idx="720">
                  <c:v>-35312.300000000003</c:v>
                </c:pt>
                <c:pt idx="721">
                  <c:v>-35427.5</c:v>
                </c:pt>
                <c:pt idx="722">
                  <c:v>-35531.800000000003</c:v>
                </c:pt>
                <c:pt idx="723">
                  <c:v>-35624.1</c:v>
                </c:pt>
                <c:pt idx="724">
                  <c:v>-35670.300000000003</c:v>
                </c:pt>
                <c:pt idx="725">
                  <c:v>-35745.300000000003</c:v>
                </c:pt>
                <c:pt idx="726">
                  <c:v>-35798.699999999997</c:v>
                </c:pt>
                <c:pt idx="727">
                  <c:v>-35834.9</c:v>
                </c:pt>
                <c:pt idx="728">
                  <c:v>-35862.699999999997</c:v>
                </c:pt>
                <c:pt idx="729">
                  <c:v>-35878.300000000003</c:v>
                </c:pt>
                <c:pt idx="730">
                  <c:v>-35881.9</c:v>
                </c:pt>
                <c:pt idx="731">
                  <c:v>-35851</c:v>
                </c:pt>
                <c:pt idx="732">
                  <c:v>-35825.199999999997</c:v>
                </c:pt>
                <c:pt idx="733">
                  <c:v>-35789.1</c:v>
                </c:pt>
                <c:pt idx="734">
                  <c:v>-35742.1</c:v>
                </c:pt>
                <c:pt idx="735">
                  <c:v>-35684.6</c:v>
                </c:pt>
                <c:pt idx="736">
                  <c:v>-35627.4</c:v>
                </c:pt>
                <c:pt idx="737">
                  <c:v>-35529.199999999997</c:v>
                </c:pt>
                <c:pt idx="738">
                  <c:v>-35433.5</c:v>
                </c:pt>
                <c:pt idx="739">
                  <c:v>-35325.800000000003</c:v>
                </c:pt>
                <c:pt idx="740">
                  <c:v>-35201.599999999999</c:v>
                </c:pt>
                <c:pt idx="741">
                  <c:v>-35063.300000000003</c:v>
                </c:pt>
                <c:pt idx="742">
                  <c:v>-34906.9</c:v>
                </c:pt>
                <c:pt idx="743">
                  <c:v>-34729.5</c:v>
                </c:pt>
                <c:pt idx="744">
                  <c:v>-34558.300000000003</c:v>
                </c:pt>
                <c:pt idx="745">
                  <c:v>-34390.400000000001</c:v>
                </c:pt>
                <c:pt idx="746">
                  <c:v>-34185.599999999999</c:v>
                </c:pt>
                <c:pt idx="747">
                  <c:v>-33972.199999999997</c:v>
                </c:pt>
                <c:pt idx="748">
                  <c:v>-33751.599999999999</c:v>
                </c:pt>
                <c:pt idx="749">
                  <c:v>-33514.300000000003</c:v>
                </c:pt>
                <c:pt idx="750">
                  <c:v>-33248.400000000001</c:v>
                </c:pt>
                <c:pt idx="751">
                  <c:v>-32988.800000000003</c:v>
                </c:pt>
                <c:pt idx="752">
                  <c:v>-32719.9</c:v>
                </c:pt>
                <c:pt idx="753">
                  <c:v>-32455.699999999997</c:v>
                </c:pt>
                <c:pt idx="754">
                  <c:v>-32156.5</c:v>
                </c:pt>
                <c:pt idx="755">
                  <c:v>-31844.6</c:v>
                </c:pt>
                <c:pt idx="756">
                  <c:v>-31526.300000000003</c:v>
                </c:pt>
                <c:pt idx="757">
                  <c:v>-31199.5</c:v>
                </c:pt>
                <c:pt idx="758">
                  <c:v>-30862.6</c:v>
                </c:pt>
                <c:pt idx="759">
                  <c:v>-30498.300000000003</c:v>
                </c:pt>
                <c:pt idx="760">
                  <c:v>-30148</c:v>
                </c:pt>
                <c:pt idx="761">
                  <c:v>-29778.6</c:v>
                </c:pt>
                <c:pt idx="762">
                  <c:v>-29383.599999999999</c:v>
                </c:pt>
                <c:pt idx="763">
                  <c:v>-28987.199999999997</c:v>
                </c:pt>
                <c:pt idx="764">
                  <c:v>-28585.5</c:v>
                </c:pt>
                <c:pt idx="765">
                  <c:v>-28171.699999999997</c:v>
                </c:pt>
                <c:pt idx="766">
                  <c:v>-27733.300000000003</c:v>
                </c:pt>
                <c:pt idx="767">
                  <c:v>-27302.800000000003</c:v>
                </c:pt>
                <c:pt idx="768">
                  <c:v>-26865.5</c:v>
                </c:pt>
                <c:pt idx="769">
                  <c:v>-26407.4</c:v>
                </c:pt>
                <c:pt idx="770">
                  <c:v>-25941.199999999997</c:v>
                </c:pt>
                <c:pt idx="771">
                  <c:v>-25466.199999999997</c:v>
                </c:pt>
                <c:pt idx="772">
                  <c:v>-24973.300000000003</c:v>
                </c:pt>
                <c:pt idx="773">
                  <c:v>-24488</c:v>
                </c:pt>
                <c:pt idx="774">
                  <c:v>-23988.400000000001</c:v>
                </c:pt>
                <c:pt idx="775">
                  <c:v>-23473.1</c:v>
                </c:pt>
                <c:pt idx="776">
                  <c:v>-22955.4</c:v>
                </c:pt>
                <c:pt idx="777">
                  <c:v>-22434.400000000001</c:v>
                </c:pt>
                <c:pt idx="778">
                  <c:v>-21897.800000000003</c:v>
                </c:pt>
                <c:pt idx="779">
                  <c:v>-21373.9</c:v>
                </c:pt>
                <c:pt idx="780">
                  <c:v>-20818.900000000001</c:v>
                </c:pt>
                <c:pt idx="781">
                  <c:v>-20266.5</c:v>
                </c:pt>
                <c:pt idx="782">
                  <c:v>-19700.800000000003</c:v>
                </c:pt>
                <c:pt idx="783">
                  <c:v>-19122.800000000003</c:v>
                </c:pt>
                <c:pt idx="784">
                  <c:v>-18541.800000000003</c:v>
                </c:pt>
                <c:pt idx="785">
                  <c:v>-17959</c:v>
                </c:pt>
                <c:pt idx="786">
                  <c:v>-17362.699999999997</c:v>
                </c:pt>
                <c:pt idx="787">
                  <c:v>-16759.300000000003</c:v>
                </c:pt>
                <c:pt idx="788">
                  <c:v>-16155.199999999997</c:v>
                </c:pt>
                <c:pt idx="789">
                  <c:v>-15534.599999999999</c:v>
                </c:pt>
                <c:pt idx="790">
                  <c:v>-14918</c:v>
                </c:pt>
                <c:pt idx="791">
                  <c:v>-14296.099999999999</c:v>
                </c:pt>
                <c:pt idx="792">
                  <c:v>-13665.099999999999</c:v>
                </c:pt>
                <c:pt idx="793">
                  <c:v>-13032.300000000003</c:v>
                </c:pt>
                <c:pt idx="794">
                  <c:v>-12387.900000000001</c:v>
                </c:pt>
                <c:pt idx="795">
                  <c:v>-11743.900000000001</c:v>
                </c:pt>
                <c:pt idx="796">
                  <c:v>-11097.199999999997</c:v>
                </c:pt>
                <c:pt idx="797">
                  <c:v>-10445.800000000003</c:v>
                </c:pt>
                <c:pt idx="798">
                  <c:v>-9792.3999999999942</c:v>
                </c:pt>
                <c:pt idx="799">
                  <c:v>-9129.8000000000029</c:v>
                </c:pt>
                <c:pt idx="800">
                  <c:v>-8462.5</c:v>
                </c:pt>
                <c:pt idx="801">
                  <c:v>-7792.6999999999971</c:v>
                </c:pt>
                <c:pt idx="802">
                  <c:v>-7126.3000000000029</c:v>
                </c:pt>
                <c:pt idx="803">
                  <c:v>-6450.1999999999971</c:v>
                </c:pt>
                <c:pt idx="804">
                  <c:v>-5772.3000000000029</c:v>
                </c:pt>
                <c:pt idx="805">
                  <c:v>-5103.8999999999942</c:v>
                </c:pt>
                <c:pt idx="806">
                  <c:v>-4424.6000000000058</c:v>
                </c:pt>
                <c:pt idx="807">
                  <c:v>-3736.1000000000058</c:v>
                </c:pt>
                <c:pt idx="808">
                  <c:v>-3053</c:v>
                </c:pt>
                <c:pt idx="809">
                  <c:v>-2374.8999999999942</c:v>
                </c:pt>
                <c:pt idx="810">
                  <c:v>-1686</c:v>
                </c:pt>
                <c:pt idx="811">
                  <c:v>-998.60000000000582</c:v>
                </c:pt>
                <c:pt idx="812">
                  <c:v>-311.10000000000582</c:v>
                </c:pt>
                <c:pt idx="813">
                  <c:v>377.5</c:v>
                </c:pt>
                <c:pt idx="814">
                  <c:v>1064.6000000000058</c:v>
                </c:pt>
                <c:pt idx="815">
                  <c:v>1756.8000000000029</c:v>
                </c:pt>
                <c:pt idx="816">
                  <c:v>2445.6999999999971</c:v>
                </c:pt>
                <c:pt idx="817">
                  <c:v>3127.8999999999942</c:v>
                </c:pt>
                <c:pt idx="818">
                  <c:v>3811.1000000000058</c:v>
                </c:pt>
                <c:pt idx="819">
                  <c:v>4497.8999999999942</c:v>
                </c:pt>
                <c:pt idx="820">
                  <c:v>5177.8999999999942</c:v>
                </c:pt>
                <c:pt idx="821">
                  <c:v>5858.3999999999942</c:v>
                </c:pt>
                <c:pt idx="822">
                  <c:v>6543.6000000000058</c:v>
                </c:pt>
                <c:pt idx="823">
                  <c:v>7224.3999999999942</c:v>
                </c:pt>
                <c:pt idx="824">
                  <c:v>7892.8999999999942</c:v>
                </c:pt>
                <c:pt idx="825">
                  <c:v>8568.1000000000058</c:v>
                </c:pt>
                <c:pt idx="826">
                  <c:v>9242.1999999999971</c:v>
                </c:pt>
                <c:pt idx="827">
                  <c:v>9906.6000000000058</c:v>
                </c:pt>
                <c:pt idx="828">
                  <c:v>10570.5</c:v>
                </c:pt>
                <c:pt idx="829">
                  <c:v>11230.899999999994</c:v>
                </c:pt>
                <c:pt idx="830">
                  <c:v>11888.5</c:v>
                </c:pt>
                <c:pt idx="831">
                  <c:v>12539.399999999994</c:v>
                </c:pt>
                <c:pt idx="832">
                  <c:v>13188.199999999997</c:v>
                </c:pt>
                <c:pt idx="833">
                  <c:v>13832.600000000006</c:v>
                </c:pt>
                <c:pt idx="834">
                  <c:v>14467.600000000006</c:v>
                </c:pt>
                <c:pt idx="835">
                  <c:v>15101.699999999997</c:v>
                </c:pt>
                <c:pt idx="836">
                  <c:v>15733.800000000003</c:v>
                </c:pt>
                <c:pt idx="837">
                  <c:v>16352.5</c:v>
                </c:pt>
                <c:pt idx="838">
                  <c:v>16978.199999999997</c:v>
                </c:pt>
                <c:pt idx="839">
                  <c:v>17593.100000000006</c:v>
                </c:pt>
                <c:pt idx="840">
                  <c:v>18196.399999999994</c:v>
                </c:pt>
                <c:pt idx="841">
                  <c:v>18796.899999999994</c:v>
                </c:pt>
                <c:pt idx="842">
                  <c:v>19387.300000000003</c:v>
                </c:pt>
                <c:pt idx="843">
                  <c:v>19972.399999999994</c:v>
                </c:pt>
                <c:pt idx="844">
                  <c:v>20546</c:v>
                </c:pt>
                <c:pt idx="845">
                  <c:v>21123.899999999994</c:v>
                </c:pt>
                <c:pt idx="846">
                  <c:v>21694.199999999997</c:v>
                </c:pt>
                <c:pt idx="847">
                  <c:v>22247.199999999997</c:v>
                </c:pt>
                <c:pt idx="848">
                  <c:v>22797</c:v>
                </c:pt>
                <c:pt idx="849">
                  <c:v>23341</c:v>
                </c:pt>
                <c:pt idx="850">
                  <c:v>23874</c:v>
                </c:pt>
                <c:pt idx="851">
                  <c:v>24399</c:v>
                </c:pt>
                <c:pt idx="852">
                  <c:v>24917</c:v>
                </c:pt>
                <c:pt idx="853">
                  <c:v>25429</c:v>
                </c:pt>
                <c:pt idx="854">
                  <c:v>25930</c:v>
                </c:pt>
                <c:pt idx="855">
                  <c:v>26415</c:v>
                </c:pt>
                <c:pt idx="856">
                  <c:v>26895</c:v>
                </c:pt>
                <c:pt idx="857">
                  <c:v>27374</c:v>
                </c:pt>
                <c:pt idx="858">
                  <c:v>27838</c:v>
                </c:pt>
                <c:pt idx="859">
                  <c:v>28282</c:v>
                </c:pt>
                <c:pt idx="860">
                  <c:v>28729</c:v>
                </c:pt>
                <c:pt idx="861">
                  <c:v>29169</c:v>
                </c:pt>
                <c:pt idx="862">
                  <c:v>29578</c:v>
                </c:pt>
                <c:pt idx="863">
                  <c:v>29995</c:v>
                </c:pt>
                <c:pt idx="864">
                  <c:v>30404</c:v>
                </c:pt>
                <c:pt idx="865">
                  <c:v>30801</c:v>
                </c:pt>
                <c:pt idx="866">
                  <c:v>31173</c:v>
                </c:pt>
                <c:pt idx="867">
                  <c:v>31529</c:v>
                </c:pt>
                <c:pt idx="868">
                  <c:v>31889</c:v>
                </c:pt>
                <c:pt idx="869">
                  <c:v>32247</c:v>
                </c:pt>
                <c:pt idx="870">
                  <c:v>32568</c:v>
                </c:pt>
                <c:pt idx="871">
                  <c:v>32906</c:v>
                </c:pt>
                <c:pt idx="872">
                  <c:v>33221</c:v>
                </c:pt>
                <c:pt idx="873">
                  <c:v>33521</c:v>
                </c:pt>
                <c:pt idx="874">
                  <c:v>33813</c:v>
                </c:pt>
                <c:pt idx="875">
                  <c:v>34082</c:v>
                </c:pt>
                <c:pt idx="876">
                  <c:v>34355</c:v>
                </c:pt>
                <c:pt idx="877">
                  <c:v>34610</c:v>
                </c:pt>
                <c:pt idx="878">
                  <c:v>34850</c:v>
                </c:pt>
                <c:pt idx="879">
                  <c:v>35082</c:v>
                </c:pt>
                <c:pt idx="880">
                  <c:v>35287</c:v>
                </c:pt>
                <c:pt idx="881">
                  <c:v>35492</c:v>
                </c:pt>
                <c:pt idx="882">
                  <c:v>35691</c:v>
                </c:pt>
                <c:pt idx="883">
                  <c:v>35860</c:v>
                </c:pt>
                <c:pt idx="884">
                  <c:v>36030</c:v>
                </c:pt>
                <c:pt idx="885">
                  <c:v>36189</c:v>
                </c:pt>
                <c:pt idx="886">
                  <c:v>36330</c:v>
                </c:pt>
                <c:pt idx="887">
                  <c:v>36454</c:v>
                </c:pt>
                <c:pt idx="888">
                  <c:v>36603</c:v>
                </c:pt>
                <c:pt idx="889">
                  <c:v>36698</c:v>
                </c:pt>
                <c:pt idx="890">
                  <c:v>36759</c:v>
                </c:pt>
                <c:pt idx="891">
                  <c:v>36866</c:v>
                </c:pt>
                <c:pt idx="892">
                  <c:v>36914</c:v>
                </c:pt>
                <c:pt idx="893">
                  <c:v>36973</c:v>
                </c:pt>
                <c:pt idx="894">
                  <c:v>37013</c:v>
                </c:pt>
                <c:pt idx="895">
                  <c:v>37037</c:v>
                </c:pt>
                <c:pt idx="896">
                  <c:v>37053</c:v>
                </c:pt>
                <c:pt idx="897">
                  <c:v>37047</c:v>
                </c:pt>
                <c:pt idx="898">
                  <c:v>37036</c:v>
                </c:pt>
                <c:pt idx="899">
                  <c:v>37008</c:v>
                </c:pt>
                <c:pt idx="900">
                  <c:v>36949</c:v>
                </c:pt>
                <c:pt idx="901">
                  <c:v>36901</c:v>
                </c:pt>
                <c:pt idx="902">
                  <c:v>36843</c:v>
                </c:pt>
                <c:pt idx="903">
                  <c:v>36758</c:v>
                </c:pt>
                <c:pt idx="904">
                  <c:v>36657</c:v>
                </c:pt>
                <c:pt idx="905">
                  <c:v>36554</c:v>
                </c:pt>
                <c:pt idx="906">
                  <c:v>36439</c:v>
                </c:pt>
                <c:pt idx="907">
                  <c:v>36299</c:v>
                </c:pt>
                <c:pt idx="908">
                  <c:v>36153</c:v>
                </c:pt>
                <c:pt idx="909">
                  <c:v>35997</c:v>
                </c:pt>
                <c:pt idx="910">
                  <c:v>35821</c:v>
                </c:pt>
                <c:pt idx="911">
                  <c:v>35634</c:v>
                </c:pt>
                <c:pt idx="912">
                  <c:v>35435</c:v>
                </c:pt>
                <c:pt idx="913">
                  <c:v>35215</c:v>
                </c:pt>
                <c:pt idx="914">
                  <c:v>35012</c:v>
                </c:pt>
                <c:pt idx="915">
                  <c:v>34756</c:v>
                </c:pt>
                <c:pt idx="916">
                  <c:v>34506</c:v>
                </c:pt>
                <c:pt idx="917">
                  <c:v>34246</c:v>
                </c:pt>
                <c:pt idx="918">
                  <c:v>33976</c:v>
                </c:pt>
                <c:pt idx="919">
                  <c:v>33707</c:v>
                </c:pt>
                <c:pt idx="920">
                  <c:v>33408</c:v>
                </c:pt>
                <c:pt idx="921">
                  <c:v>33105</c:v>
                </c:pt>
                <c:pt idx="922">
                  <c:v>32788</c:v>
                </c:pt>
                <c:pt idx="923">
                  <c:v>32453</c:v>
                </c:pt>
                <c:pt idx="924">
                  <c:v>32092</c:v>
                </c:pt>
                <c:pt idx="925">
                  <c:v>31735</c:v>
                </c:pt>
                <c:pt idx="926">
                  <c:v>31391</c:v>
                </c:pt>
                <c:pt idx="927">
                  <c:v>31016</c:v>
                </c:pt>
                <c:pt idx="928">
                  <c:v>30622</c:v>
                </c:pt>
                <c:pt idx="929">
                  <c:v>30220</c:v>
                </c:pt>
                <c:pt idx="930">
                  <c:v>29813</c:v>
                </c:pt>
                <c:pt idx="931">
                  <c:v>29398</c:v>
                </c:pt>
                <c:pt idx="932">
                  <c:v>28967</c:v>
                </c:pt>
                <c:pt idx="933">
                  <c:v>28509</c:v>
                </c:pt>
                <c:pt idx="934">
                  <c:v>28055</c:v>
                </c:pt>
                <c:pt idx="935">
                  <c:v>27594</c:v>
                </c:pt>
                <c:pt idx="936">
                  <c:v>27125</c:v>
                </c:pt>
                <c:pt idx="937">
                  <c:v>26654</c:v>
                </c:pt>
                <c:pt idx="938">
                  <c:v>26166</c:v>
                </c:pt>
                <c:pt idx="939">
                  <c:v>25663</c:v>
                </c:pt>
                <c:pt idx="940">
                  <c:v>25154</c:v>
                </c:pt>
                <c:pt idx="941">
                  <c:v>24638</c:v>
                </c:pt>
                <c:pt idx="942">
                  <c:v>24110</c:v>
                </c:pt>
                <c:pt idx="943">
                  <c:v>23568</c:v>
                </c:pt>
                <c:pt idx="944">
                  <c:v>23027</c:v>
                </c:pt>
                <c:pt idx="945">
                  <c:v>22478.100000000006</c:v>
                </c:pt>
                <c:pt idx="946">
                  <c:v>21883.399999999994</c:v>
                </c:pt>
                <c:pt idx="947">
                  <c:v>21315.600000000006</c:v>
                </c:pt>
                <c:pt idx="948">
                  <c:v>20742.800000000003</c:v>
                </c:pt>
                <c:pt idx="949">
                  <c:v>20157.699999999997</c:v>
                </c:pt>
                <c:pt idx="950">
                  <c:v>19566.800000000003</c:v>
                </c:pt>
                <c:pt idx="951">
                  <c:v>18968.899999999994</c:v>
                </c:pt>
                <c:pt idx="952">
                  <c:v>18361.600000000006</c:v>
                </c:pt>
                <c:pt idx="953">
                  <c:v>17751.600000000006</c:v>
                </c:pt>
                <c:pt idx="954">
                  <c:v>17133.399999999994</c:v>
                </c:pt>
                <c:pt idx="955">
                  <c:v>16512.600000000006</c:v>
                </c:pt>
                <c:pt idx="956">
                  <c:v>15879.600000000006</c:v>
                </c:pt>
                <c:pt idx="957">
                  <c:v>15243.600000000006</c:v>
                </c:pt>
                <c:pt idx="958">
                  <c:v>14603.800000000003</c:v>
                </c:pt>
                <c:pt idx="959">
                  <c:v>13959.5</c:v>
                </c:pt>
                <c:pt idx="960">
                  <c:v>13308.899999999994</c:v>
                </c:pt>
                <c:pt idx="961">
                  <c:v>12650</c:v>
                </c:pt>
                <c:pt idx="962">
                  <c:v>11990.300000000003</c:v>
                </c:pt>
                <c:pt idx="963">
                  <c:v>11325.199999999997</c:v>
                </c:pt>
                <c:pt idx="964">
                  <c:v>10656.300000000003</c:v>
                </c:pt>
                <c:pt idx="965">
                  <c:v>9983.3999999999942</c:v>
                </c:pt>
                <c:pt idx="966">
                  <c:v>9304.1000000000058</c:v>
                </c:pt>
                <c:pt idx="967">
                  <c:v>8623.6000000000058</c:v>
                </c:pt>
                <c:pt idx="968">
                  <c:v>7940.6000000000058</c:v>
                </c:pt>
                <c:pt idx="969">
                  <c:v>7254.8000000000029</c:v>
                </c:pt>
                <c:pt idx="970">
                  <c:v>6564.8000000000029</c:v>
                </c:pt>
                <c:pt idx="971">
                  <c:v>5875.3000000000029</c:v>
                </c:pt>
                <c:pt idx="972">
                  <c:v>5183.8000000000029</c:v>
                </c:pt>
                <c:pt idx="973">
                  <c:v>4487.3999999999942</c:v>
                </c:pt>
                <c:pt idx="974">
                  <c:v>3789.5</c:v>
                </c:pt>
                <c:pt idx="975">
                  <c:v>3090.3999999999942</c:v>
                </c:pt>
                <c:pt idx="976">
                  <c:v>2386.3000000000029</c:v>
                </c:pt>
                <c:pt idx="977">
                  <c:v>1684.5</c:v>
                </c:pt>
                <c:pt idx="978">
                  <c:v>984.60000000000582</c:v>
                </c:pt>
                <c:pt idx="979">
                  <c:v>282.10000000000582</c:v>
                </c:pt>
                <c:pt idx="980">
                  <c:v>-418.60000000000582</c:v>
                </c:pt>
                <c:pt idx="981">
                  <c:v>-1120.3999999999942</c:v>
                </c:pt>
                <c:pt idx="982">
                  <c:v>-1823.3999999999942</c:v>
                </c:pt>
                <c:pt idx="983">
                  <c:v>-2525.6000000000058</c:v>
                </c:pt>
                <c:pt idx="984">
                  <c:v>-3225.8000000000029</c:v>
                </c:pt>
                <c:pt idx="985">
                  <c:v>-3924.6999999999971</c:v>
                </c:pt>
                <c:pt idx="986">
                  <c:v>-4621.3000000000029</c:v>
                </c:pt>
                <c:pt idx="987">
                  <c:v>-5318</c:v>
                </c:pt>
                <c:pt idx="988">
                  <c:v>-6020.1999999999971</c:v>
                </c:pt>
                <c:pt idx="989">
                  <c:v>-6715.8999999999942</c:v>
                </c:pt>
                <c:pt idx="990">
                  <c:v>-7404</c:v>
                </c:pt>
                <c:pt idx="991">
                  <c:v>-8092.1999999999971</c:v>
                </c:pt>
                <c:pt idx="992">
                  <c:v>-8777.3999999999942</c:v>
                </c:pt>
                <c:pt idx="993">
                  <c:v>-9459.1000000000058</c:v>
                </c:pt>
                <c:pt idx="994">
                  <c:v>-10137.100000000006</c:v>
                </c:pt>
                <c:pt idx="995">
                  <c:v>-10813.5</c:v>
                </c:pt>
                <c:pt idx="996">
                  <c:v>-11487.399999999994</c:v>
                </c:pt>
                <c:pt idx="997">
                  <c:v>-12152.5</c:v>
                </c:pt>
                <c:pt idx="998">
                  <c:v>-12816.699999999997</c:v>
                </c:pt>
                <c:pt idx="999">
                  <c:v>-13477.099999999999</c:v>
                </c:pt>
                <c:pt idx="1000">
                  <c:v>-14134.099999999999</c:v>
                </c:pt>
                <c:pt idx="1001">
                  <c:v>-14786.400000000001</c:v>
                </c:pt>
                <c:pt idx="1002">
                  <c:v>-15431.900000000001</c:v>
                </c:pt>
                <c:pt idx="1003">
                  <c:v>-16072</c:v>
                </c:pt>
                <c:pt idx="1004">
                  <c:v>-16702.400000000001</c:v>
                </c:pt>
                <c:pt idx="1005">
                  <c:v>-17331.900000000001</c:v>
                </c:pt>
                <c:pt idx="1006">
                  <c:v>-17954.599999999999</c:v>
                </c:pt>
                <c:pt idx="1007">
                  <c:v>-18569</c:v>
                </c:pt>
                <c:pt idx="1008">
                  <c:v>-19176.5</c:v>
                </c:pt>
                <c:pt idx="1009">
                  <c:v>-19778.199999999997</c:v>
                </c:pt>
                <c:pt idx="1010">
                  <c:v>-20373.300000000003</c:v>
                </c:pt>
                <c:pt idx="1011">
                  <c:v>-20958.800000000003</c:v>
                </c:pt>
                <c:pt idx="1012">
                  <c:v>-21541.5</c:v>
                </c:pt>
                <c:pt idx="1013">
                  <c:v>-22122.1</c:v>
                </c:pt>
                <c:pt idx="1014">
                  <c:v>-22688</c:v>
                </c:pt>
                <c:pt idx="1015">
                  <c:v>-23244</c:v>
                </c:pt>
                <c:pt idx="1016">
                  <c:v>-23791.4</c:v>
                </c:pt>
                <c:pt idx="1017">
                  <c:v>-24331.699999999997</c:v>
                </c:pt>
                <c:pt idx="1018">
                  <c:v>-24865</c:v>
                </c:pt>
                <c:pt idx="1019">
                  <c:v>-25389.800000000003</c:v>
                </c:pt>
                <c:pt idx="1020">
                  <c:v>-25904.400000000001</c:v>
                </c:pt>
                <c:pt idx="1021">
                  <c:v>-26408.5</c:v>
                </c:pt>
                <c:pt idx="1022">
                  <c:v>-26905</c:v>
                </c:pt>
                <c:pt idx="1023">
                  <c:v>-27390.1</c:v>
                </c:pt>
                <c:pt idx="1024">
                  <c:v>-27867.800000000003</c:v>
                </c:pt>
                <c:pt idx="1025">
                  <c:v>-28339.5</c:v>
                </c:pt>
                <c:pt idx="1026">
                  <c:v>-28797.599999999999</c:v>
                </c:pt>
                <c:pt idx="1027">
                  <c:v>-29245.599999999999</c:v>
                </c:pt>
                <c:pt idx="1028">
                  <c:v>-29683.699999999997</c:v>
                </c:pt>
                <c:pt idx="1029">
                  <c:v>-30108.400000000001</c:v>
                </c:pt>
                <c:pt idx="1030">
                  <c:v>-30522.199999999997</c:v>
                </c:pt>
                <c:pt idx="1031">
                  <c:v>-30924.5</c:v>
                </c:pt>
                <c:pt idx="1032">
                  <c:v>-31319.300000000003</c:v>
                </c:pt>
                <c:pt idx="1033">
                  <c:v>-31702.1</c:v>
                </c:pt>
                <c:pt idx="1034">
                  <c:v>-32073.1</c:v>
                </c:pt>
                <c:pt idx="1035">
                  <c:v>-32439.300000000003</c:v>
                </c:pt>
                <c:pt idx="1036">
                  <c:v>-32791.1</c:v>
                </c:pt>
                <c:pt idx="1037">
                  <c:v>-33126.199999999997</c:v>
                </c:pt>
                <c:pt idx="1038">
                  <c:v>-33453.800000000003</c:v>
                </c:pt>
                <c:pt idx="1039">
                  <c:v>-33763</c:v>
                </c:pt>
                <c:pt idx="1040">
                  <c:v>-34066.1</c:v>
                </c:pt>
                <c:pt idx="1041">
                  <c:v>-34361.699999999997</c:v>
                </c:pt>
                <c:pt idx="1042">
                  <c:v>-34633.800000000003</c:v>
                </c:pt>
                <c:pt idx="1043">
                  <c:v>-34898.199999999997</c:v>
                </c:pt>
                <c:pt idx="1044">
                  <c:v>-35152</c:v>
                </c:pt>
                <c:pt idx="1045">
                  <c:v>-35394.300000000003</c:v>
                </c:pt>
                <c:pt idx="1046">
                  <c:v>-35626.400000000001</c:v>
                </c:pt>
                <c:pt idx="1047">
                  <c:v>-35836.199999999997</c:v>
                </c:pt>
                <c:pt idx="1048">
                  <c:v>-36042.300000000003</c:v>
                </c:pt>
                <c:pt idx="1049">
                  <c:v>-36233.9</c:v>
                </c:pt>
                <c:pt idx="1050">
                  <c:v>-36415.1</c:v>
                </c:pt>
                <c:pt idx="1051">
                  <c:v>-36577.599999999999</c:v>
                </c:pt>
                <c:pt idx="1052">
                  <c:v>-36731.1</c:v>
                </c:pt>
                <c:pt idx="1053">
                  <c:v>-36869.5</c:v>
                </c:pt>
                <c:pt idx="1054">
                  <c:v>-36960.9</c:v>
                </c:pt>
                <c:pt idx="1055">
                  <c:v>-37074.400000000001</c:v>
                </c:pt>
                <c:pt idx="1056">
                  <c:v>-37178.300000000003</c:v>
                </c:pt>
                <c:pt idx="1057">
                  <c:v>-37259.599999999999</c:v>
                </c:pt>
                <c:pt idx="1058">
                  <c:v>-37338</c:v>
                </c:pt>
                <c:pt idx="1059">
                  <c:v>-37400.800000000003</c:v>
                </c:pt>
                <c:pt idx="1060">
                  <c:v>-37444.1</c:v>
                </c:pt>
                <c:pt idx="1061">
                  <c:v>-37477.1</c:v>
                </c:pt>
                <c:pt idx="1062">
                  <c:v>-37499</c:v>
                </c:pt>
                <c:pt idx="1063">
                  <c:v>-37509.4</c:v>
                </c:pt>
                <c:pt idx="1064">
                  <c:v>-37491.9</c:v>
                </c:pt>
                <c:pt idx="1065">
                  <c:v>-37460.6</c:v>
                </c:pt>
                <c:pt idx="1066">
                  <c:v>-37426.699999999997</c:v>
                </c:pt>
                <c:pt idx="1067">
                  <c:v>-37381.599999999999</c:v>
                </c:pt>
                <c:pt idx="1068">
                  <c:v>-37325.300000000003</c:v>
                </c:pt>
                <c:pt idx="1069">
                  <c:v>-37271</c:v>
                </c:pt>
                <c:pt idx="1070">
                  <c:v>-37179</c:v>
                </c:pt>
                <c:pt idx="1071">
                  <c:v>-37076.699999999997</c:v>
                </c:pt>
                <c:pt idx="1072">
                  <c:v>-36965.9</c:v>
                </c:pt>
                <c:pt idx="1073">
                  <c:v>-36845</c:v>
                </c:pt>
                <c:pt idx="1074">
                  <c:v>-36705.800000000003</c:v>
                </c:pt>
                <c:pt idx="1075">
                  <c:v>-36546.5</c:v>
                </c:pt>
                <c:pt idx="1076">
                  <c:v>-36366</c:v>
                </c:pt>
                <c:pt idx="1077">
                  <c:v>-36191.199999999997</c:v>
                </c:pt>
                <c:pt idx="1078">
                  <c:v>-36020.800000000003</c:v>
                </c:pt>
                <c:pt idx="1079">
                  <c:v>-35815.1</c:v>
                </c:pt>
                <c:pt idx="1080">
                  <c:v>-35593.800000000003</c:v>
                </c:pt>
                <c:pt idx="1081">
                  <c:v>-35365.4</c:v>
                </c:pt>
                <c:pt idx="1082">
                  <c:v>-35126.699999999997</c:v>
                </c:pt>
                <c:pt idx="1083">
                  <c:v>-34854.1</c:v>
                </c:pt>
                <c:pt idx="1084">
                  <c:v>-34587.300000000003</c:v>
                </c:pt>
                <c:pt idx="1085">
                  <c:v>-34310.699999999997</c:v>
                </c:pt>
                <c:pt idx="1086">
                  <c:v>-34024</c:v>
                </c:pt>
                <c:pt idx="1087">
                  <c:v>-33736</c:v>
                </c:pt>
                <c:pt idx="1088">
                  <c:v>-33397.599999999999</c:v>
                </c:pt>
                <c:pt idx="1089">
                  <c:v>-33086.400000000001</c:v>
                </c:pt>
                <c:pt idx="1090">
                  <c:v>-32751.199999999997</c:v>
                </c:pt>
                <c:pt idx="1091">
                  <c:v>-32401.4</c:v>
                </c:pt>
                <c:pt idx="1092">
                  <c:v>-32037.599999999999</c:v>
                </c:pt>
                <c:pt idx="1093">
                  <c:v>-31663.300000000003</c:v>
                </c:pt>
                <c:pt idx="1094">
                  <c:v>-31284.199999999997</c:v>
                </c:pt>
                <c:pt idx="1095">
                  <c:v>-30884.300000000003</c:v>
                </c:pt>
                <c:pt idx="1096">
                  <c:v>-30472</c:v>
                </c:pt>
                <c:pt idx="1097">
                  <c:v>-30059.5</c:v>
                </c:pt>
                <c:pt idx="1098">
                  <c:v>-29634.9</c:v>
                </c:pt>
                <c:pt idx="1099">
                  <c:v>-29185.300000000003</c:v>
                </c:pt>
                <c:pt idx="1100">
                  <c:v>-28732</c:v>
                </c:pt>
                <c:pt idx="1101">
                  <c:v>-28277.199999999997</c:v>
                </c:pt>
                <c:pt idx="1102">
                  <c:v>-27814.6</c:v>
                </c:pt>
                <c:pt idx="1103">
                  <c:v>-27330</c:v>
                </c:pt>
                <c:pt idx="1104">
                  <c:v>-26841.1</c:v>
                </c:pt>
                <c:pt idx="1105">
                  <c:v>-26336.6</c:v>
                </c:pt>
                <c:pt idx="1106">
                  <c:v>-25827.5</c:v>
                </c:pt>
                <c:pt idx="1107">
                  <c:v>-25312.9</c:v>
                </c:pt>
                <c:pt idx="1108">
                  <c:v>-24781</c:v>
                </c:pt>
                <c:pt idx="1109">
                  <c:v>-24246.199999999997</c:v>
                </c:pt>
                <c:pt idx="1110">
                  <c:v>-23705.599999999999</c:v>
                </c:pt>
                <c:pt idx="1111">
                  <c:v>-23132.699999999997</c:v>
                </c:pt>
                <c:pt idx="1112">
                  <c:v>-22588.699999999997</c:v>
                </c:pt>
                <c:pt idx="1113">
                  <c:v>-22018.199999999997</c:v>
                </c:pt>
                <c:pt idx="1114">
                  <c:v>-21444.300000000003</c:v>
                </c:pt>
                <c:pt idx="1115">
                  <c:v>-20892.199999999997</c:v>
                </c:pt>
                <c:pt idx="1116">
                  <c:v>-20291.300000000003</c:v>
                </c:pt>
                <c:pt idx="1117">
                  <c:v>-19691.699999999997</c:v>
                </c:pt>
                <c:pt idx="1118">
                  <c:v>-19085.699999999997</c:v>
                </c:pt>
                <c:pt idx="1119">
                  <c:v>-18475</c:v>
                </c:pt>
                <c:pt idx="1120">
                  <c:v>-17849.699999999997</c:v>
                </c:pt>
                <c:pt idx="1121">
                  <c:v>-17226.099999999999</c:v>
                </c:pt>
                <c:pt idx="1122">
                  <c:v>-16593.599999999999</c:v>
                </c:pt>
                <c:pt idx="1123">
                  <c:v>-15955.400000000001</c:v>
                </c:pt>
                <c:pt idx="1124">
                  <c:v>-15313.099999999999</c:v>
                </c:pt>
                <c:pt idx="1125">
                  <c:v>-14656.900000000001</c:v>
                </c:pt>
                <c:pt idx="1126">
                  <c:v>-14001.400000000001</c:v>
                </c:pt>
                <c:pt idx="1127">
                  <c:v>-13343</c:v>
                </c:pt>
                <c:pt idx="1128">
                  <c:v>-12677.099999999999</c:v>
                </c:pt>
                <c:pt idx="1129">
                  <c:v>-12006.400000000001</c:v>
                </c:pt>
                <c:pt idx="1130">
                  <c:v>-11328.899999999994</c:v>
                </c:pt>
                <c:pt idx="1131">
                  <c:v>-10652.5</c:v>
                </c:pt>
                <c:pt idx="1132">
                  <c:v>-9973</c:v>
                </c:pt>
                <c:pt idx="1133">
                  <c:v>-9281.6999999999971</c:v>
                </c:pt>
                <c:pt idx="1134">
                  <c:v>-8591.6000000000058</c:v>
                </c:pt>
                <c:pt idx="1135">
                  <c:v>-7909.8000000000029</c:v>
                </c:pt>
                <c:pt idx="1136">
                  <c:v>-7210.5</c:v>
                </c:pt>
                <c:pt idx="1137">
                  <c:v>-6506.1000000000058</c:v>
                </c:pt>
                <c:pt idx="1138">
                  <c:v>-5812.5</c:v>
                </c:pt>
                <c:pt idx="1139">
                  <c:v>-5109.6000000000058</c:v>
                </c:pt>
                <c:pt idx="1140">
                  <c:v>-4403.3000000000029</c:v>
                </c:pt>
                <c:pt idx="1141">
                  <c:v>-3691.3999999999942</c:v>
                </c:pt>
                <c:pt idx="1142">
                  <c:v>-2990.1999999999971</c:v>
                </c:pt>
                <c:pt idx="1143">
                  <c:v>-2283.8000000000029</c:v>
                </c:pt>
                <c:pt idx="1144">
                  <c:v>-1570.6000000000058</c:v>
                </c:pt>
                <c:pt idx="1145">
                  <c:v>-861.10000000000582</c:v>
                </c:pt>
                <c:pt idx="1146">
                  <c:v>-153.60000000000582</c:v>
                </c:pt>
                <c:pt idx="1147">
                  <c:v>554.30000000000291</c:v>
                </c:pt>
                <c:pt idx="1148">
                  <c:v>1267</c:v>
                </c:pt>
                <c:pt idx="1149">
                  <c:v>1981.1999999999971</c:v>
                </c:pt>
                <c:pt idx="1150">
                  <c:v>2690.3000000000029</c:v>
                </c:pt>
                <c:pt idx="1151">
                  <c:v>3397.3000000000029</c:v>
                </c:pt>
                <c:pt idx="1152">
                  <c:v>4107.1999999999971</c:v>
                </c:pt>
                <c:pt idx="1153">
                  <c:v>4812.8999999999942</c:v>
                </c:pt>
                <c:pt idx="1154">
                  <c:v>5513.6000000000058</c:v>
                </c:pt>
                <c:pt idx="1155">
                  <c:v>6219.5</c:v>
                </c:pt>
                <c:pt idx="1156">
                  <c:v>6925.3999999999942</c:v>
                </c:pt>
                <c:pt idx="1157">
                  <c:v>7619</c:v>
                </c:pt>
                <c:pt idx="1158">
                  <c:v>8311.6999999999971</c:v>
                </c:pt>
                <c:pt idx="1159">
                  <c:v>9001.8999999999942</c:v>
                </c:pt>
                <c:pt idx="1160">
                  <c:v>9691.8000000000029</c:v>
                </c:pt>
                <c:pt idx="1161">
                  <c:v>10375.600000000006</c:v>
                </c:pt>
                <c:pt idx="1162">
                  <c:v>11059.100000000006</c:v>
                </c:pt>
                <c:pt idx="1163">
                  <c:v>11746.600000000006</c:v>
                </c:pt>
                <c:pt idx="1164">
                  <c:v>12416.600000000006</c:v>
                </c:pt>
                <c:pt idx="1165">
                  <c:v>13089.699999999997</c:v>
                </c:pt>
                <c:pt idx="1166">
                  <c:v>13756.399999999994</c:v>
                </c:pt>
                <c:pt idx="1167">
                  <c:v>14412.699999999997</c:v>
                </c:pt>
                <c:pt idx="1168">
                  <c:v>15068.899999999994</c:v>
                </c:pt>
                <c:pt idx="1169">
                  <c:v>15719.300000000003</c:v>
                </c:pt>
                <c:pt idx="1170">
                  <c:v>16362.899999999994</c:v>
                </c:pt>
                <c:pt idx="1171">
                  <c:v>17001.800000000003</c:v>
                </c:pt>
                <c:pt idx="1172">
                  <c:v>17635.5</c:v>
                </c:pt>
                <c:pt idx="1173">
                  <c:v>18262.199999999997</c:v>
                </c:pt>
                <c:pt idx="1174">
                  <c:v>18880.699999999997</c:v>
                </c:pt>
                <c:pt idx="1175">
                  <c:v>19498.199999999997</c:v>
                </c:pt>
                <c:pt idx="1176">
                  <c:v>20108.399999999994</c:v>
                </c:pt>
                <c:pt idx="1177">
                  <c:v>20700</c:v>
                </c:pt>
                <c:pt idx="1178">
                  <c:v>21293.899999999994</c:v>
                </c:pt>
                <c:pt idx="1179">
                  <c:v>21884.899999999994</c:v>
                </c:pt>
                <c:pt idx="1180">
                  <c:v>22462.800000000003</c:v>
                </c:pt>
                <c:pt idx="1181">
                  <c:v>23028</c:v>
                </c:pt>
                <c:pt idx="1182">
                  <c:v>23591</c:v>
                </c:pt>
                <c:pt idx="1183">
                  <c:v>24142</c:v>
                </c:pt>
                <c:pt idx="1184">
                  <c:v>24679</c:v>
                </c:pt>
                <c:pt idx="1185">
                  <c:v>25215</c:v>
                </c:pt>
                <c:pt idx="1186">
                  <c:v>25747</c:v>
                </c:pt>
                <c:pt idx="1187">
                  <c:v>26269</c:v>
                </c:pt>
                <c:pt idx="1188">
                  <c:v>26778</c:v>
                </c:pt>
                <c:pt idx="1189">
                  <c:v>27278</c:v>
                </c:pt>
                <c:pt idx="1190">
                  <c:v>27768</c:v>
                </c:pt>
                <c:pt idx="1191">
                  <c:v>28250</c:v>
                </c:pt>
                <c:pt idx="1192">
                  <c:v>28715</c:v>
                </c:pt>
                <c:pt idx="1193">
                  <c:v>29173</c:v>
                </c:pt>
                <c:pt idx="1194">
                  <c:v>29628</c:v>
                </c:pt>
                <c:pt idx="1195">
                  <c:v>30066</c:v>
                </c:pt>
                <c:pt idx="1196">
                  <c:v>30487</c:v>
                </c:pt>
                <c:pt idx="1197">
                  <c:v>30906</c:v>
                </c:pt>
                <c:pt idx="1198">
                  <c:v>31318</c:v>
                </c:pt>
                <c:pt idx="1199">
                  <c:v>31701</c:v>
                </c:pt>
                <c:pt idx="1200">
                  <c:v>32091</c:v>
                </c:pt>
                <c:pt idx="1201">
                  <c:v>32468</c:v>
                </c:pt>
                <c:pt idx="1202">
                  <c:v>32827</c:v>
                </c:pt>
                <c:pt idx="1203">
                  <c:v>33179</c:v>
                </c:pt>
                <c:pt idx="1204">
                  <c:v>33515</c:v>
                </c:pt>
                <c:pt idx="1205">
                  <c:v>33843</c:v>
                </c:pt>
                <c:pt idx="1206">
                  <c:v>34144</c:v>
                </c:pt>
                <c:pt idx="1207">
                  <c:v>34446</c:v>
                </c:pt>
                <c:pt idx="1208">
                  <c:v>34746</c:v>
                </c:pt>
                <c:pt idx="1209">
                  <c:v>35026</c:v>
                </c:pt>
                <c:pt idx="1210">
                  <c:v>35290</c:v>
                </c:pt>
                <c:pt idx="1211">
                  <c:v>35541</c:v>
                </c:pt>
                <c:pt idx="1212">
                  <c:v>35784</c:v>
                </c:pt>
                <c:pt idx="1213">
                  <c:v>36011</c:v>
                </c:pt>
                <c:pt idx="1214">
                  <c:v>36228</c:v>
                </c:pt>
                <c:pt idx="1215">
                  <c:v>36433</c:v>
                </c:pt>
                <c:pt idx="1216">
                  <c:v>36616</c:v>
                </c:pt>
                <c:pt idx="1217">
                  <c:v>36789</c:v>
                </c:pt>
                <c:pt idx="1218">
                  <c:v>36957</c:v>
                </c:pt>
                <c:pt idx="1219">
                  <c:v>37109</c:v>
                </c:pt>
                <c:pt idx="1220">
                  <c:v>37267</c:v>
                </c:pt>
                <c:pt idx="1221">
                  <c:v>37386</c:v>
                </c:pt>
                <c:pt idx="1222">
                  <c:v>37501</c:v>
                </c:pt>
                <c:pt idx="1223">
                  <c:v>37566</c:v>
                </c:pt>
                <c:pt idx="1224">
                  <c:v>37648</c:v>
                </c:pt>
                <c:pt idx="1225">
                  <c:v>37752</c:v>
                </c:pt>
                <c:pt idx="1226">
                  <c:v>37813</c:v>
                </c:pt>
                <c:pt idx="1227">
                  <c:v>37855</c:v>
                </c:pt>
                <c:pt idx="1228">
                  <c:v>37879</c:v>
                </c:pt>
                <c:pt idx="1229">
                  <c:v>37901</c:v>
                </c:pt>
                <c:pt idx="1230">
                  <c:v>37905</c:v>
                </c:pt>
                <c:pt idx="1231">
                  <c:v>37894</c:v>
                </c:pt>
                <c:pt idx="1232">
                  <c:v>37873</c:v>
                </c:pt>
                <c:pt idx="1233">
                  <c:v>37827</c:v>
                </c:pt>
                <c:pt idx="1234">
                  <c:v>37773</c:v>
                </c:pt>
                <c:pt idx="1235">
                  <c:v>37714</c:v>
                </c:pt>
                <c:pt idx="1236">
                  <c:v>37641</c:v>
                </c:pt>
                <c:pt idx="1237">
                  <c:v>37539</c:v>
                </c:pt>
                <c:pt idx="1238">
                  <c:v>37440</c:v>
                </c:pt>
                <c:pt idx="1239">
                  <c:v>37330</c:v>
                </c:pt>
                <c:pt idx="1240">
                  <c:v>37198</c:v>
                </c:pt>
                <c:pt idx="1241">
                  <c:v>37047</c:v>
                </c:pt>
                <c:pt idx="1242">
                  <c:v>36887</c:v>
                </c:pt>
                <c:pt idx="1243">
                  <c:v>36725</c:v>
                </c:pt>
                <c:pt idx="1244">
                  <c:v>36532</c:v>
                </c:pt>
                <c:pt idx="1245">
                  <c:v>36336</c:v>
                </c:pt>
                <c:pt idx="1246">
                  <c:v>36133</c:v>
                </c:pt>
                <c:pt idx="1247">
                  <c:v>35916</c:v>
                </c:pt>
                <c:pt idx="1248">
                  <c:v>35678</c:v>
                </c:pt>
                <c:pt idx="1249">
                  <c:v>35411</c:v>
                </c:pt>
                <c:pt idx="1250">
                  <c:v>35149</c:v>
                </c:pt>
                <c:pt idx="1251">
                  <c:v>34878</c:v>
                </c:pt>
                <c:pt idx="1252">
                  <c:v>34611</c:v>
                </c:pt>
                <c:pt idx="1253">
                  <c:v>34310</c:v>
                </c:pt>
                <c:pt idx="1254">
                  <c:v>34002</c:v>
                </c:pt>
                <c:pt idx="1255">
                  <c:v>33685</c:v>
                </c:pt>
                <c:pt idx="1256">
                  <c:v>33350</c:v>
                </c:pt>
                <c:pt idx="1257">
                  <c:v>32986</c:v>
                </c:pt>
                <c:pt idx="1258">
                  <c:v>32625</c:v>
                </c:pt>
                <c:pt idx="1259">
                  <c:v>32278</c:v>
                </c:pt>
                <c:pt idx="1260">
                  <c:v>31901</c:v>
                </c:pt>
                <c:pt idx="1261">
                  <c:v>31506</c:v>
                </c:pt>
                <c:pt idx="1262">
                  <c:v>31099</c:v>
                </c:pt>
                <c:pt idx="1263">
                  <c:v>30684</c:v>
                </c:pt>
                <c:pt idx="1264">
                  <c:v>30264</c:v>
                </c:pt>
                <c:pt idx="1265">
                  <c:v>29832</c:v>
                </c:pt>
                <c:pt idx="1266">
                  <c:v>29369</c:v>
                </c:pt>
                <c:pt idx="1267">
                  <c:v>28910</c:v>
                </c:pt>
                <c:pt idx="1268">
                  <c:v>28443</c:v>
                </c:pt>
                <c:pt idx="1269">
                  <c:v>27967</c:v>
                </c:pt>
                <c:pt idx="1270">
                  <c:v>27484</c:v>
                </c:pt>
                <c:pt idx="1271">
                  <c:v>26999</c:v>
                </c:pt>
                <c:pt idx="1272">
                  <c:v>26492</c:v>
                </c:pt>
                <c:pt idx="1273">
                  <c:v>25976</c:v>
                </c:pt>
                <c:pt idx="1274">
                  <c:v>25455</c:v>
                </c:pt>
                <c:pt idx="1275">
                  <c:v>24922</c:v>
                </c:pt>
                <c:pt idx="1276">
                  <c:v>24368</c:v>
                </c:pt>
                <c:pt idx="1277">
                  <c:v>23818</c:v>
                </c:pt>
                <c:pt idx="1278">
                  <c:v>23264</c:v>
                </c:pt>
                <c:pt idx="1279">
                  <c:v>22690.100000000006</c:v>
                </c:pt>
                <c:pt idx="1280">
                  <c:v>22114</c:v>
                </c:pt>
                <c:pt idx="1281">
                  <c:v>21530.300000000003</c:v>
                </c:pt>
                <c:pt idx="1282">
                  <c:v>20910.899999999994</c:v>
                </c:pt>
                <c:pt idx="1283">
                  <c:v>20312.5</c:v>
                </c:pt>
                <c:pt idx="1284">
                  <c:v>19708.399999999994</c:v>
                </c:pt>
                <c:pt idx="1285">
                  <c:v>19091.300000000003</c:v>
                </c:pt>
                <c:pt idx="1286">
                  <c:v>18473.699999999997</c:v>
                </c:pt>
                <c:pt idx="1287">
                  <c:v>17845.5</c:v>
                </c:pt>
                <c:pt idx="1288">
                  <c:v>17214.600000000006</c:v>
                </c:pt>
                <c:pt idx="1289">
                  <c:v>16570.300000000003</c:v>
                </c:pt>
                <c:pt idx="1290">
                  <c:v>15926.300000000003</c:v>
                </c:pt>
                <c:pt idx="1291">
                  <c:v>15276.300000000003</c:v>
                </c:pt>
                <c:pt idx="1292">
                  <c:v>14619.699999999997</c:v>
                </c:pt>
                <c:pt idx="1293">
                  <c:v>13960.699999999997</c:v>
                </c:pt>
                <c:pt idx="1294">
                  <c:v>13290.899999999994</c:v>
                </c:pt>
                <c:pt idx="1295">
                  <c:v>12620.899999999994</c:v>
                </c:pt>
                <c:pt idx="1296">
                  <c:v>11946.899999999994</c:v>
                </c:pt>
                <c:pt idx="1297">
                  <c:v>11269.600000000006</c:v>
                </c:pt>
                <c:pt idx="1298">
                  <c:v>10588.199999999997</c:v>
                </c:pt>
                <c:pt idx="1299">
                  <c:v>9898.1000000000058</c:v>
                </c:pt>
                <c:pt idx="1300">
                  <c:v>9205.1999999999971</c:v>
                </c:pt>
                <c:pt idx="1301">
                  <c:v>8506.5</c:v>
                </c:pt>
                <c:pt idx="1302">
                  <c:v>7809.3000000000029</c:v>
                </c:pt>
                <c:pt idx="1303">
                  <c:v>7108.6999999999971</c:v>
                </c:pt>
                <c:pt idx="1304">
                  <c:v>6405.8999999999942</c:v>
                </c:pt>
                <c:pt idx="1305">
                  <c:v>5703.8999999999942</c:v>
                </c:pt>
                <c:pt idx="1306">
                  <c:v>4996.6000000000058</c:v>
                </c:pt>
                <c:pt idx="1307">
                  <c:v>4286.6999999999971</c:v>
                </c:pt>
                <c:pt idx="1308">
                  <c:v>3577.8999999999942</c:v>
                </c:pt>
                <c:pt idx="1309">
                  <c:v>2866.1999999999971</c:v>
                </c:pt>
                <c:pt idx="1310">
                  <c:v>2152.8999999999942</c:v>
                </c:pt>
                <c:pt idx="1311">
                  <c:v>1440.8999999999942</c:v>
                </c:pt>
                <c:pt idx="1312">
                  <c:v>725</c:v>
                </c:pt>
                <c:pt idx="1313">
                  <c:v>8.5</c:v>
                </c:pt>
                <c:pt idx="1314">
                  <c:v>-706.19999999999709</c:v>
                </c:pt>
                <c:pt idx="1315">
                  <c:v>-1421.6999999999971</c:v>
                </c:pt>
                <c:pt idx="1316">
                  <c:v>-2136.6000000000058</c:v>
                </c:pt>
                <c:pt idx="1317">
                  <c:v>-2849.3000000000029</c:v>
                </c:pt>
                <c:pt idx="1318">
                  <c:v>-3561</c:v>
                </c:pt>
                <c:pt idx="1319">
                  <c:v>-4270.1999999999971</c:v>
                </c:pt>
                <c:pt idx="1320">
                  <c:v>-4977.8000000000029</c:v>
                </c:pt>
                <c:pt idx="1321">
                  <c:v>-5687.1999999999971</c:v>
                </c:pt>
                <c:pt idx="1322">
                  <c:v>-6394.3000000000029</c:v>
                </c:pt>
                <c:pt idx="1323">
                  <c:v>-7095.6000000000058</c:v>
                </c:pt>
                <c:pt idx="1324">
                  <c:v>-7795.5</c:v>
                </c:pt>
                <c:pt idx="1325">
                  <c:v>-8496.5</c:v>
                </c:pt>
                <c:pt idx="1326">
                  <c:v>-9194.8999999999942</c:v>
                </c:pt>
                <c:pt idx="1327">
                  <c:v>-9885.6999999999971</c:v>
                </c:pt>
                <c:pt idx="1328">
                  <c:v>-10573.800000000003</c:v>
                </c:pt>
                <c:pt idx="1329">
                  <c:v>-11260.199999999997</c:v>
                </c:pt>
                <c:pt idx="1330">
                  <c:v>-11940.400000000001</c:v>
                </c:pt>
                <c:pt idx="1331">
                  <c:v>-12615.099999999999</c:v>
                </c:pt>
                <c:pt idx="1332">
                  <c:v>-13288.099999999999</c:v>
                </c:pt>
                <c:pt idx="1333">
                  <c:v>-13955.599999999999</c:v>
                </c:pt>
                <c:pt idx="1334">
                  <c:v>-14615.400000000001</c:v>
                </c:pt>
                <c:pt idx="1335">
                  <c:v>-15273.5</c:v>
                </c:pt>
                <c:pt idx="1336">
                  <c:v>-15926.300000000003</c:v>
                </c:pt>
                <c:pt idx="1337">
                  <c:v>-16570.199999999997</c:v>
                </c:pt>
                <c:pt idx="1338">
                  <c:v>-17215.199999999997</c:v>
                </c:pt>
                <c:pt idx="1339">
                  <c:v>-17853.199999999997</c:v>
                </c:pt>
                <c:pt idx="1340">
                  <c:v>-18480</c:v>
                </c:pt>
                <c:pt idx="1341">
                  <c:v>-19099.900000000001</c:v>
                </c:pt>
                <c:pt idx="1342">
                  <c:v>-19713.800000000003</c:v>
                </c:pt>
                <c:pt idx="1343">
                  <c:v>-20321.099999999999</c:v>
                </c:pt>
                <c:pt idx="1344">
                  <c:v>-20919.699999999997</c:v>
                </c:pt>
                <c:pt idx="1345">
                  <c:v>-21511.800000000003</c:v>
                </c:pt>
                <c:pt idx="1346">
                  <c:v>-22099.699999999997</c:v>
                </c:pt>
                <c:pt idx="1347">
                  <c:v>-22677.199999999997</c:v>
                </c:pt>
                <c:pt idx="1348">
                  <c:v>-23245.199999999997</c:v>
                </c:pt>
                <c:pt idx="1349">
                  <c:v>-23803.699999999997</c:v>
                </c:pt>
                <c:pt idx="1350">
                  <c:v>-24359.1</c:v>
                </c:pt>
                <c:pt idx="1351">
                  <c:v>-24907.199999999997</c:v>
                </c:pt>
                <c:pt idx="1352">
                  <c:v>-25443.5</c:v>
                </c:pt>
                <c:pt idx="1353">
                  <c:v>-25970.800000000003</c:v>
                </c:pt>
                <c:pt idx="1354">
                  <c:v>-26486.199999999997</c:v>
                </c:pt>
                <c:pt idx="1355">
                  <c:v>-26993.4</c:v>
                </c:pt>
                <c:pt idx="1356">
                  <c:v>-27490.9</c:v>
                </c:pt>
                <c:pt idx="1357">
                  <c:v>-27978.9</c:v>
                </c:pt>
                <c:pt idx="1358">
                  <c:v>-28458.1</c:v>
                </c:pt>
                <c:pt idx="1359">
                  <c:v>-28925.1</c:v>
                </c:pt>
                <c:pt idx="1360">
                  <c:v>-29382.699999999997</c:v>
                </c:pt>
                <c:pt idx="1361">
                  <c:v>-29831.699999999997</c:v>
                </c:pt>
                <c:pt idx="1362">
                  <c:v>-30269.800000000003</c:v>
                </c:pt>
                <c:pt idx="1363">
                  <c:v>-30695.800000000003</c:v>
                </c:pt>
                <c:pt idx="1364">
                  <c:v>-31113.300000000003</c:v>
                </c:pt>
                <c:pt idx="1365">
                  <c:v>-31519.699999999997</c:v>
                </c:pt>
                <c:pt idx="1366">
                  <c:v>-31908.300000000003</c:v>
                </c:pt>
                <c:pt idx="1367">
                  <c:v>-32290.1</c:v>
                </c:pt>
                <c:pt idx="1368">
                  <c:v>-32660.9</c:v>
                </c:pt>
                <c:pt idx="1369">
                  <c:v>-33021.199999999997</c:v>
                </c:pt>
                <c:pt idx="1370">
                  <c:v>-33367.699999999997</c:v>
                </c:pt>
                <c:pt idx="1371">
                  <c:v>-33701.5</c:v>
                </c:pt>
                <c:pt idx="1372">
                  <c:v>-34022.800000000003</c:v>
                </c:pt>
                <c:pt idx="1373">
                  <c:v>-34334.1</c:v>
                </c:pt>
                <c:pt idx="1374">
                  <c:v>-34635.699999999997</c:v>
                </c:pt>
                <c:pt idx="1375">
                  <c:v>-34927.599999999999</c:v>
                </c:pt>
                <c:pt idx="1376">
                  <c:v>-35199</c:v>
                </c:pt>
                <c:pt idx="1377">
                  <c:v>-35465.699999999997</c:v>
                </c:pt>
                <c:pt idx="1378">
                  <c:v>-35715.9</c:v>
                </c:pt>
                <c:pt idx="1379">
                  <c:v>-35953.800000000003</c:v>
                </c:pt>
                <c:pt idx="1380">
                  <c:v>-36171.599999999999</c:v>
                </c:pt>
                <c:pt idx="1381">
                  <c:v>-36381.199999999997</c:v>
                </c:pt>
                <c:pt idx="1382">
                  <c:v>-36580.1</c:v>
                </c:pt>
                <c:pt idx="1383">
                  <c:v>-36769.699999999997</c:v>
                </c:pt>
                <c:pt idx="1384">
                  <c:v>-36936.199999999997</c:v>
                </c:pt>
                <c:pt idx="1385">
                  <c:v>-37096.1</c:v>
                </c:pt>
                <c:pt idx="1386">
                  <c:v>-37217.599999999999</c:v>
                </c:pt>
                <c:pt idx="1387">
                  <c:v>-37346.699999999997</c:v>
                </c:pt>
                <c:pt idx="1388">
                  <c:v>-37468.6</c:v>
                </c:pt>
                <c:pt idx="1389">
                  <c:v>-37580.300000000003</c:v>
                </c:pt>
                <c:pt idx="1390">
                  <c:v>-37670.800000000003</c:v>
                </c:pt>
                <c:pt idx="1391">
                  <c:v>-37751.4</c:v>
                </c:pt>
                <c:pt idx="1392">
                  <c:v>-37824.300000000003</c:v>
                </c:pt>
                <c:pt idx="1393">
                  <c:v>-37871.300000000003</c:v>
                </c:pt>
                <c:pt idx="1394">
                  <c:v>-37895.199999999997</c:v>
                </c:pt>
                <c:pt idx="1395">
                  <c:v>-37930.800000000003</c:v>
                </c:pt>
                <c:pt idx="1396">
                  <c:v>-37949.599999999999</c:v>
                </c:pt>
                <c:pt idx="1397">
                  <c:v>-37949.4</c:v>
                </c:pt>
                <c:pt idx="1398">
                  <c:v>-37916.400000000001</c:v>
                </c:pt>
                <c:pt idx="1399">
                  <c:v>-37886.9</c:v>
                </c:pt>
                <c:pt idx="1400">
                  <c:v>-37861.300000000003</c:v>
                </c:pt>
                <c:pt idx="1401">
                  <c:v>-37810.6</c:v>
                </c:pt>
                <c:pt idx="1402">
                  <c:v>-37745.599999999999</c:v>
                </c:pt>
                <c:pt idx="1403">
                  <c:v>-37664.300000000003</c:v>
                </c:pt>
                <c:pt idx="1404">
                  <c:v>-37562.699999999997</c:v>
                </c:pt>
                <c:pt idx="1405">
                  <c:v>-37454.199999999997</c:v>
                </c:pt>
                <c:pt idx="1406">
                  <c:v>-37334.6</c:v>
                </c:pt>
                <c:pt idx="1407">
                  <c:v>-37204.199999999997</c:v>
                </c:pt>
                <c:pt idx="1408">
                  <c:v>-37050.199999999997</c:v>
                </c:pt>
                <c:pt idx="1409">
                  <c:v>-36886.300000000003</c:v>
                </c:pt>
                <c:pt idx="1410">
                  <c:v>-36698.1</c:v>
                </c:pt>
                <c:pt idx="1411">
                  <c:v>-36515</c:v>
                </c:pt>
                <c:pt idx="1412">
                  <c:v>-36332.1</c:v>
                </c:pt>
                <c:pt idx="1413">
                  <c:v>-36095.199999999997</c:v>
                </c:pt>
                <c:pt idx="1414">
                  <c:v>-35886.5</c:v>
                </c:pt>
                <c:pt idx="1415">
                  <c:v>-35650.9</c:v>
                </c:pt>
                <c:pt idx="1416">
                  <c:v>-35380</c:v>
                </c:pt>
                <c:pt idx="1417">
                  <c:v>-35114.699999999997</c:v>
                </c:pt>
                <c:pt idx="1418">
                  <c:v>-34839.4</c:v>
                </c:pt>
                <c:pt idx="1419">
                  <c:v>-34553.9</c:v>
                </c:pt>
                <c:pt idx="1420">
                  <c:v>-34269.800000000003</c:v>
                </c:pt>
                <c:pt idx="1421">
                  <c:v>-33949.4</c:v>
                </c:pt>
                <c:pt idx="1422">
                  <c:v>-33622.699999999997</c:v>
                </c:pt>
                <c:pt idx="1423">
                  <c:v>-33286.800000000003</c:v>
                </c:pt>
                <c:pt idx="1424">
                  <c:v>-32943</c:v>
                </c:pt>
                <c:pt idx="1425">
                  <c:v>-32579.300000000003</c:v>
                </c:pt>
                <c:pt idx="1426">
                  <c:v>-32199.5</c:v>
                </c:pt>
                <c:pt idx="1427">
                  <c:v>-31823.4</c:v>
                </c:pt>
                <c:pt idx="1428">
                  <c:v>-31428.400000000001</c:v>
                </c:pt>
                <c:pt idx="1429">
                  <c:v>-31011.699999999997</c:v>
                </c:pt>
                <c:pt idx="1430">
                  <c:v>-30597.1</c:v>
                </c:pt>
                <c:pt idx="1431">
                  <c:v>-30173.699999999997</c:v>
                </c:pt>
                <c:pt idx="1432">
                  <c:v>-29728.6</c:v>
                </c:pt>
                <c:pt idx="1433">
                  <c:v>-29271.699999999997</c:v>
                </c:pt>
                <c:pt idx="1434">
                  <c:v>-28820.400000000001</c:v>
                </c:pt>
                <c:pt idx="1435">
                  <c:v>-28354.400000000001</c:v>
                </c:pt>
                <c:pt idx="1436">
                  <c:v>-27868.400000000001</c:v>
                </c:pt>
                <c:pt idx="1437">
                  <c:v>-27374.199999999997</c:v>
                </c:pt>
                <c:pt idx="1438">
                  <c:v>-26875.199999999997</c:v>
                </c:pt>
                <c:pt idx="1439">
                  <c:v>-26356.699999999997</c:v>
                </c:pt>
                <c:pt idx="1440">
                  <c:v>-25844</c:v>
                </c:pt>
                <c:pt idx="1441">
                  <c:v>-25316.9</c:v>
                </c:pt>
                <c:pt idx="1442">
                  <c:v>-24776.6</c:v>
                </c:pt>
                <c:pt idx="1443">
                  <c:v>-24232.199999999997</c:v>
                </c:pt>
                <c:pt idx="1444">
                  <c:v>-23655</c:v>
                </c:pt>
                <c:pt idx="1445">
                  <c:v>-23091.4</c:v>
                </c:pt>
                <c:pt idx="1446">
                  <c:v>-22538.9</c:v>
                </c:pt>
                <c:pt idx="1447">
                  <c:v>-21962.1</c:v>
                </c:pt>
                <c:pt idx="1448">
                  <c:v>-21379.5</c:v>
                </c:pt>
                <c:pt idx="1449">
                  <c:v>-20805.699999999997</c:v>
                </c:pt>
                <c:pt idx="1450">
                  <c:v>-20201.400000000001</c:v>
                </c:pt>
                <c:pt idx="1451">
                  <c:v>-19591.699999999997</c:v>
                </c:pt>
                <c:pt idx="1452">
                  <c:v>-18975.900000000001</c:v>
                </c:pt>
                <c:pt idx="1453">
                  <c:v>-18350.099999999999</c:v>
                </c:pt>
                <c:pt idx="1454">
                  <c:v>-17719.900000000001</c:v>
                </c:pt>
                <c:pt idx="1455">
                  <c:v>-17084.699999999997</c:v>
                </c:pt>
                <c:pt idx="1456">
                  <c:v>-16438.199999999997</c:v>
                </c:pt>
                <c:pt idx="1457">
                  <c:v>-15785.099999999999</c:v>
                </c:pt>
                <c:pt idx="1458">
                  <c:v>-15136.699999999997</c:v>
                </c:pt>
                <c:pt idx="1459">
                  <c:v>-14479.300000000003</c:v>
                </c:pt>
                <c:pt idx="1460">
                  <c:v>-13816</c:v>
                </c:pt>
                <c:pt idx="1461">
                  <c:v>-13146.5</c:v>
                </c:pt>
                <c:pt idx="1462">
                  <c:v>-12471.199999999997</c:v>
                </c:pt>
                <c:pt idx="1463">
                  <c:v>-11780</c:v>
                </c:pt>
                <c:pt idx="1464">
                  <c:v>-11102.600000000006</c:v>
                </c:pt>
                <c:pt idx="1465">
                  <c:v>-10418.899999999994</c:v>
                </c:pt>
                <c:pt idx="1466">
                  <c:v>-9721.3999999999942</c:v>
                </c:pt>
                <c:pt idx="1467">
                  <c:v>-9025.6000000000058</c:v>
                </c:pt>
                <c:pt idx="1468">
                  <c:v>-8334.8999999999942</c:v>
                </c:pt>
                <c:pt idx="1469">
                  <c:v>-7635.1999999999971</c:v>
                </c:pt>
                <c:pt idx="1470">
                  <c:v>-6926.5</c:v>
                </c:pt>
                <c:pt idx="1471">
                  <c:v>-6224.8000000000029</c:v>
                </c:pt>
                <c:pt idx="1472">
                  <c:v>-5523.8000000000029</c:v>
                </c:pt>
                <c:pt idx="1473">
                  <c:v>-4812.8999999999942</c:v>
                </c:pt>
                <c:pt idx="1474">
                  <c:v>-4091.1000000000058</c:v>
                </c:pt>
                <c:pt idx="1475">
                  <c:v>-3380.3999999999942</c:v>
                </c:pt>
                <c:pt idx="1476">
                  <c:v>-2669.3000000000029</c:v>
                </c:pt>
                <c:pt idx="1477">
                  <c:v>-1946.8000000000029</c:v>
                </c:pt>
                <c:pt idx="1478">
                  <c:v>-1230.8999999999942</c:v>
                </c:pt>
                <c:pt idx="1479">
                  <c:v>-516.69999999999709</c:v>
                </c:pt>
                <c:pt idx="1480">
                  <c:v>198.19999999999709</c:v>
                </c:pt>
                <c:pt idx="1481">
                  <c:v>915</c:v>
                </c:pt>
                <c:pt idx="1482">
                  <c:v>1636</c:v>
                </c:pt>
                <c:pt idx="1483">
                  <c:v>2351</c:v>
                </c:pt>
                <c:pt idx="1484">
                  <c:v>3061.1000000000058</c:v>
                </c:pt>
                <c:pt idx="1485">
                  <c:v>3775.1999999999971</c:v>
                </c:pt>
                <c:pt idx="1486">
                  <c:v>4490.1000000000058</c:v>
                </c:pt>
                <c:pt idx="1487">
                  <c:v>5197.6000000000058</c:v>
                </c:pt>
                <c:pt idx="1488">
                  <c:v>5911.3000000000029</c:v>
                </c:pt>
                <c:pt idx="1489">
                  <c:v>6629</c:v>
                </c:pt>
                <c:pt idx="1490">
                  <c:v>7332.3000000000029</c:v>
                </c:pt>
                <c:pt idx="1491">
                  <c:v>8029.5</c:v>
                </c:pt>
                <c:pt idx="1492">
                  <c:v>8727.3000000000029</c:v>
                </c:pt>
                <c:pt idx="1493">
                  <c:v>9424.8999999999942</c:v>
                </c:pt>
                <c:pt idx="1494">
                  <c:v>10115.899999999994</c:v>
                </c:pt>
                <c:pt idx="1495">
                  <c:v>10805.399999999994</c:v>
                </c:pt>
                <c:pt idx="1496">
                  <c:v>11494.699999999997</c:v>
                </c:pt>
                <c:pt idx="1497">
                  <c:v>12171.800000000003</c:v>
                </c:pt>
                <c:pt idx="1498">
                  <c:v>12853</c:v>
                </c:pt>
                <c:pt idx="1499">
                  <c:v>13524.199999999997</c:v>
                </c:pt>
                <c:pt idx="1500">
                  <c:v>14194.800000000003</c:v>
                </c:pt>
                <c:pt idx="1501">
                  <c:v>14861.600000000006</c:v>
                </c:pt>
                <c:pt idx="1502">
                  <c:v>15516.5</c:v>
                </c:pt>
                <c:pt idx="1503">
                  <c:v>16173.5</c:v>
                </c:pt>
                <c:pt idx="1504">
                  <c:v>16814.800000000003</c:v>
                </c:pt>
                <c:pt idx="1505">
                  <c:v>17458.699999999997</c:v>
                </c:pt>
                <c:pt idx="1506">
                  <c:v>18093.399999999994</c:v>
                </c:pt>
                <c:pt idx="1507">
                  <c:v>18719.5</c:v>
                </c:pt>
                <c:pt idx="1508">
                  <c:v>19340.300000000003</c:v>
                </c:pt>
                <c:pt idx="1509">
                  <c:v>19953.399999999994</c:v>
                </c:pt>
                <c:pt idx="1510">
                  <c:v>20555.399999999994</c:v>
                </c:pt>
                <c:pt idx="1511">
                  <c:v>21153.5</c:v>
                </c:pt>
                <c:pt idx="1512">
                  <c:v>21757.100000000006</c:v>
                </c:pt>
                <c:pt idx="1513">
                  <c:v>22348.300000000003</c:v>
                </c:pt>
                <c:pt idx="1514">
                  <c:v>22920</c:v>
                </c:pt>
                <c:pt idx="1515">
                  <c:v>23491</c:v>
                </c:pt>
                <c:pt idx="1516">
                  <c:v>24049</c:v>
                </c:pt>
                <c:pt idx="1517">
                  <c:v>24599</c:v>
                </c:pt>
                <c:pt idx="1518">
                  <c:v>25141</c:v>
                </c:pt>
                <c:pt idx="1519">
                  <c:v>25677</c:v>
                </c:pt>
                <c:pt idx="1520">
                  <c:v>26206</c:v>
                </c:pt>
                <c:pt idx="1521">
                  <c:v>26717</c:v>
                </c:pt>
                <c:pt idx="1522">
                  <c:v>27225</c:v>
                </c:pt>
                <c:pt idx="1523">
                  <c:v>27721</c:v>
                </c:pt>
                <c:pt idx="1524">
                  <c:v>28212</c:v>
                </c:pt>
                <c:pt idx="1525">
                  <c:v>28692</c:v>
                </c:pt>
                <c:pt idx="1526">
                  <c:v>29156</c:v>
                </c:pt>
                <c:pt idx="1527">
                  <c:v>29616</c:v>
                </c:pt>
                <c:pt idx="1528">
                  <c:v>30070</c:v>
                </c:pt>
                <c:pt idx="1529">
                  <c:v>30497</c:v>
                </c:pt>
                <c:pt idx="1530">
                  <c:v>30918</c:v>
                </c:pt>
                <c:pt idx="1531">
                  <c:v>31336</c:v>
                </c:pt>
                <c:pt idx="1532">
                  <c:v>31741</c:v>
                </c:pt>
                <c:pt idx="1533">
                  <c:v>32127</c:v>
                </c:pt>
                <c:pt idx="1534">
                  <c:v>32496</c:v>
                </c:pt>
                <c:pt idx="1535">
                  <c:v>32867</c:v>
                </c:pt>
                <c:pt idx="1536">
                  <c:v>33234</c:v>
                </c:pt>
                <c:pt idx="1537">
                  <c:v>33578</c:v>
                </c:pt>
                <c:pt idx="1538">
                  <c:v>33904</c:v>
                </c:pt>
                <c:pt idx="1539">
                  <c:v>34241</c:v>
                </c:pt>
                <c:pt idx="1540">
                  <c:v>34549</c:v>
                </c:pt>
                <c:pt idx="1541">
                  <c:v>34846</c:v>
                </c:pt>
                <c:pt idx="1542">
                  <c:v>35126</c:v>
                </c:pt>
                <c:pt idx="1543">
                  <c:v>35398</c:v>
                </c:pt>
                <c:pt idx="1544">
                  <c:v>35643</c:v>
                </c:pt>
                <c:pt idx="1545">
                  <c:v>35904</c:v>
                </c:pt>
                <c:pt idx="1546">
                  <c:v>36140</c:v>
                </c:pt>
                <c:pt idx="1547">
                  <c:v>36360</c:v>
                </c:pt>
                <c:pt idx="1548">
                  <c:v>36571</c:v>
                </c:pt>
                <c:pt idx="1549">
                  <c:v>36762</c:v>
                </c:pt>
                <c:pt idx="1550">
                  <c:v>36946</c:v>
                </c:pt>
                <c:pt idx="1551">
                  <c:v>37117</c:v>
                </c:pt>
                <c:pt idx="1552">
                  <c:v>37277</c:v>
                </c:pt>
                <c:pt idx="1553">
                  <c:v>37448</c:v>
                </c:pt>
                <c:pt idx="1554">
                  <c:v>37574</c:v>
                </c:pt>
                <c:pt idx="1555">
                  <c:v>37692</c:v>
                </c:pt>
                <c:pt idx="1556">
                  <c:v>37760</c:v>
                </c:pt>
                <c:pt idx="1557">
                  <c:v>37848</c:v>
                </c:pt>
                <c:pt idx="1558">
                  <c:v>37958</c:v>
                </c:pt>
                <c:pt idx="1559">
                  <c:v>38022</c:v>
                </c:pt>
                <c:pt idx="1560">
                  <c:v>38070</c:v>
                </c:pt>
                <c:pt idx="1561">
                  <c:v>38098</c:v>
                </c:pt>
                <c:pt idx="1562">
                  <c:v>38126</c:v>
                </c:pt>
                <c:pt idx="1563">
                  <c:v>38140</c:v>
                </c:pt>
                <c:pt idx="1564">
                  <c:v>38125</c:v>
                </c:pt>
                <c:pt idx="1565">
                  <c:v>38117</c:v>
                </c:pt>
                <c:pt idx="1566">
                  <c:v>38082</c:v>
                </c:pt>
                <c:pt idx="1567">
                  <c:v>38026</c:v>
                </c:pt>
                <c:pt idx="1568">
                  <c:v>37973</c:v>
                </c:pt>
                <c:pt idx="1569">
                  <c:v>37906</c:v>
                </c:pt>
                <c:pt idx="1570">
                  <c:v>37814</c:v>
                </c:pt>
                <c:pt idx="1571">
                  <c:v>37712</c:v>
                </c:pt>
                <c:pt idx="1572">
                  <c:v>37606</c:v>
                </c:pt>
                <c:pt idx="1573">
                  <c:v>37481</c:v>
                </c:pt>
                <c:pt idx="1574">
                  <c:v>37332</c:v>
                </c:pt>
                <c:pt idx="1575">
                  <c:v>37186</c:v>
                </c:pt>
                <c:pt idx="1576">
                  <c:v>37023</c:v>
                </c:pt>
                <c:pt idx="1577">
                  <c:v>36837</c:v>
                </c:pt>
                <c:pt idx="1578">
                  <c:v>36643</c:v>
                </c:pt>
                <c:pt idx="1579">
                  <c:v>36438</c:v>
                </c:pt>
                <c:pt idx="1580">
                  <c:v>36226</c:v>
                </c:pt>
                <c:pt idx="1581">
                  <c:v>35995</c:v>
                </c:pt>
                <c:pt idx="1582">
                  <c:v>35731</c:v>
                </c:pt>
                <c:pt idx="1583">
                  <c:v>35472</c:v>
                </c:pt>
                <c:pt idx="1584">
                  <c:v>35203</c:v>
                </c:pt>
                <c:pt idx="1585">
                  <c:v>34923</c:v>
                </c:pt>
                <c:pt idx="1586">
                  <c:v>34643</c:v>
                </c:pt>
                <c:pt idx="1587">
                  <c:v>34335</c:v>
                </c:pt>
                <c:pt idx="1588">
                  <c:v>34006</c:v>
                </c:pt>
                <c:pt idx="1589">
                  <c:v>33693</c:v>
                </c:pt>
                <c:pt idx="1590">
                  <c:v>33330</c:v>
                </c:pt>
                <c:pt idx="1591">
                  <c:v>32972</c:v>
                </c:pt>
                <c:pt idx="1592">
                  <c:v>32623</c:v>
                </c:pt>
                <c:pt idx="1593">
                  <c:v>32250</c:v>
                </c:pt>
                <c:pt idx="1594">
                  <c:v>31860</c:v>
                </c:pt>
                <c:pt idx="1595">
                  <c:v>31452</c:v>
                </c:pt>
                <c:pt idx="1596">
                  <c:v>31041</c:v>
                </c:pt>
                <c:pt idx="1597">
                  <c:v>30625</c:v>
                </c:pt>
                <c:pt idx="1598">
                  <c:v>30195</c:v>
                </c:pt>
                <c:pt idx="1599">
                  <c:v>29745</c:v>
                </c:pt>
                <c:pt idx="1600">
                  <c:v>29286</c:v>
                </c:pt>
                <c:pt idx="1601">
                  <c:v>28818</c:v>
                </c:pt>
                <c:pt idx="1602">
                  <c:v>28333</c:v>
                </c:pt>
                <c:pt idx="1603">
                  <c:v>27850</c:v>
                </c:pt>
                <c:pt idx="1604">
                  <c:v>27369</c:v>
                </c:pt>
                <c:pt idx="1605">
                  <c:v>26860</c:v>
                </c:pt>
                <c:pt idx="1606">
                  <c:v>26342</c:v>
                </c:pt>
                <c:pt idx="1607">
                  <c:v>25813</c:v>
                </c:pt>
                <c:pt idx="1608">
                  <c:v>25292</c:v>
                </c:pt>
                <c:pt idx="1609">
                  <c:v>24746</c:v>
                </c:pt>
                <c:pt idx="1610">
                  <c:v>24194</c:v>
                </c:pt>
                <c:pt idx="1611">
                  <c:v>23640</c:v>
                </c:pt>
                <c:pt idx="1612">
                  <c:v>23069</c:v>
                </c:pt>
                <c:pt idx="1613">
                  <c:v>22488.199999999997</c:v>
                </c:pt>
                <c:pt idx="1614">
                  <c:v>21903.300000000003</c:v>
                </c:pt>
                <c:pt idx="1615">
                  <c:v>21313.800000000003</c:v>
                </c:pt>
                <c:pt idx="1616">
                  <c:v>20681.600000000006</c:v>
                </c:pt>
                <c:pt idx="1617">
                  <c:v>20076.300000000003</c:v>
                </c:pt>
                <c:pt idx="1618">
                  <c:v>19465.199999999997</c:v>
                </c:pt>
                <c:pt idx="1619">
                  <c:v>18841.600000000006</c:v>
                </c:pt>
                <c:pt idx="1620">
                  <c:v>18215.699999999997</c:v>
                </c:pt>
                <c:pt idx="1621">
                  <c:v>17584.199999999997</c:v>
                </c:pt>
                <c:pt idx="1622">
                  <c:v>16945.600000000006</c:v>
                </c:pt>
                <c:pt idx="1623">
                  <c:v>16298.899999999994</c:v>
                </c:pt>
                <c:pt idx="1624">
                  <c:v>15646.800000000003</c:v>
                </c:pt>
                <c:pt idx="1625">
                  <c:v>14986.600000000006</c:v>
                </c:pt>
                <c:pt idx="1626">
                  <c:v>14325.100000000006</c:v>
                </c:pt>
                <c:pt idx="1627">
                  <c:v>13653.100000000006</c:v>
                </c:pt>
                <c:pt idx="1628">
                  <c:v>12980.199999999997</c:v>
                </c:pt>
                <c:pt idx="1629">
                  <c:v>12305</c:v>
                </c:pt>
                <c:pt idx="1630">
                  <c:v>11625.199999999997</c:v>
                </c:pt>
                <c:pt idx="1631">
                  <c:v>10940.600000000006</c:v>
                </c:pt>
                <c:pt idx="1632">
                  <c:v>10250</c:v>
                </c:pt>
                <c:pt idx="1633">
                  <c:v>9556.5</c:v>
                </c:pt>
                <c:pt idx="1634">
                  <c:v>8860.3000000000029</c:v>
                </c:pt>
                <c:pt idx="1635">
                  <c:v>8161.6000000000058</c:v>
                </c:pt>
                <c:pt idx="1636">
                  <c:v>7458.6000000000058</c:v>
                </c:pt>
                <c:pt idx="1637">
                  <c:v>6751.1000000000058</c:v>
                </c:pt>
                <c:pt idx="1638">
                  <c:v>6043.8999999999942</c:v>
                </c:pt>
                <c:pt idx="1639">
                  <c:v>5333.1000000000058</c:v>
                </c:pt>
                <c:pt idx="1640">
                  <c:v>4620</c:v>
                </c:pt>
                <c:pt idx="1641">
                  <c:v>3907</c:v>
                </c:pt>
                <c:pt idx="1642">
                  <c:v>3193.6999999999971</c:v>
                </c:pt>
                <c:pt idx="1643">
                  <c:v>2477.1000000000058</c:v>
                </c:pt>
                <c:pt idx="1644">
                  <c:v>1760.6000000000058</c:v>
                </c:pt>
                <c:pt idx="1645">
                  <c:v>1044.1000000000058</c:v>
                </c:pt>
                <c:pt idx="1646">
                  <c:v>327</c:v>
                </c:pt>
                <c:pt idx="1647">
                  <c:v>-388.89999999999418</c:v>
                </c:pt>
                <c:pt idx="1648">
                  <c:v>-1107.1000000000058</c:v>
                </c:pt>
                <c:pt idx="1649">
                  <c:v>-1825.3000000000029</c:v>
                </c:pt>
                <c:pt idx="1650">
                  <c:v>-2545.5</c:v>
                </c:pt>
                <c:pt idx="1651">
                  <c:v>-3264.6000000000058</c:v>
                </c:pt>
                <c:pt idx="1652">
                  <c:v>-3978</c:v>
                </c:pt>
                <c:pt idx="1653">
                  <c:v>-4689.8999999999942</c:v>
                </c:pt>
                <c:pt idx="1654">
                  <c:v>-5401.3000000000029</c:v>
                </c:pt>
                <c:pt idx="1655">
                  <c:v>-6113.6000000000058</c:v>
                </c:pt>
                <c:pt idx="1656">
                  <c:v>-6820.5</c:v>
                </c:pt>
                <c:pt idx="1657">
                  <c:v>-7523.6999999999971</c:v>
                </c:pt>
                <c:pt idx="1658">
                  <c:v>-8225.6999999999971</c:v>
                </c:pt>
                <c:pt idx="1659">
                  <c:v>-8924.6000000000058</c:v>
                </c:pt>
                <c:pt idx="1660">
                  <c:v>-9619.8000000000029</c:v>
                </c:pt>
                <c:pt idx="1661">
                  <c:v>-10311.300000000003</c:v>
                </c:pt>
                <c:pt idx="1662">
                  <c:v>-11003.699999999997</c:v>
                </c:pt>
                <c:pt idx="1663">
                  <c:v>-11694.199999999997</c:v>
                </c:pt>
                <c:pt idx="1664">
                  <c:v>-12373.599999999999</c:v>
                </c:pt>
                <c:pt idx="1665">
                  <c:v>-13051.300000000003</c:v>
                </c:pt>
                <c:pt idx="1666">
                  <c:v>-13724.900000000001</c:v>
                </c:pt>
                <c:pt idx="1667">
                  <c:v>-14389.699999999997</c:v>
                </c:pt>
                <c:pt idx="1668">
                  <c:v>-15051.800000000003</c:v>
                </c:pt>
                <c:pt idx="1669">
                  <c:v>-15709.5</c:v>
                </c:pt>
                <c:pt idx="1670">
                  <c:v>-16358.800000000003</c:v>
                </c:pt>
                <c:pt idx="1671">
                  <c:v>-17003.199999999997</c:v>
                </c:pt>
                <c:pt idx="1672">
                  <c:v>-17644.300000000003</c:v>
                </c:pt>
                <c:pt idx="1673">
                  <c:v>-18277</c:v>
                </c:pt>
                <c:pt idx="1674">
                  <c:v>-18901.900000000001</c:v>
                </c:pt>
                <c:pt idx="1675">
                  <c:v>-19524.400000000001</c:v>
                </c:pt>
                <c:pt idx="1676">
                  <c:v>-20140.599999999999</c:v>
                </c:pt>
                <c:pt idx="1677">
                  <c:v>-20745.599999999999</c:v>
                </c:pt>
                <c:pt idx="1678">
                  <c:v>-21342.1</c:v>
                </c:pt>
                <c:pt idx="1679">
                  <c:v>-21934.199999999997</c:v>
                </c:pt>
                <c:pt idx="1680">
                  <c:v>-22519.300000000003</c:v>
                </c:pt>
                <c:pt idx="1681">
                  <c:v>-23092.800000000003</c:v>
                </c:pt>
                <c:pt idx="1682">
                  <c:v>-23656.699999999997</c:v>
                </c:pt>
                <c:pt idx="1683">
                  <c:v>-24214.400000000001</c:v>
                </c:pt>
                <c:pt idx="1684">
                  <c:v>-24763.699999999997</c:v>
                </c:pt>
                <c:pt idx="1685">
                  <c:v>-25305.599999999999</c:v>
                </c:pt>
                <c:pt idx="1686">
                  <c:v>-25838.9</c:v>
                </c:pt>
                <c:pt idx="1687">
                  <c:v>-26361.9</c:v>
                </c:pt>
                <c:pt idx="1688">
                  <c:v>-26877.4</c:v>
                </c:pt>
                <c:pt idx="1689">
                  <c:v>-27383.4</c:v>
                </c:pt>
                <c:pt idx="1690">
                  <c:v>-27876.300000000003</c:v>
                </c:pt>
                <c:pt idx="1691">
                  <c:v>-28361</c:v>
                </c:pt>
                <c:pt idx="1692">
                  <c:v>-28835.599999999999</c:v>
                </c:pt>
                <c:pt idx="1693">
                  <c:v>-29297.699999999997</c:v>
                </c:pt>
                <c:pt idx="1694">
                  <c:v>-29752.300000000003</c:v>
                </c:pt>
                <c:pt idx="1695">
                  <c:v>-30195.5</c:v>
                </c:pt>
                <c:pt idx="1696">
                  <c:v>-30624.800000000003</c:v>
                </c:pt>
                <c:pt idx="1697">
                  <c:v>-31045.699999999997</c:v>
                </c:pt>
                <c:pt idx="1698">
                  <c:v>-31457.300000000003</c:v>
                </c:pt>
                <c:pt idx="1699">
                  <c:v>-31852.300000000003</c:v>
                </c:pt>
                <c:pt idx="1700">
                  <c:v>-32243.1</c:v>
                </c:pt>
                <c:pt idx="1701">
                  <c:v>-32625.5</c:v>
                </c:pt>
                <c:pt idx="1702">
                  <c:v>-32992.300000000003</c:v>
                </c:pt>
                <c:pt idx="1703">
                  <c:v>-33347.800000000003</c:v>
                </c:pt>
                <c:pt idx="1704">
                  <c:v>-33680.9</c:v>
                </c:pt>
                <c:pt idx="1705">
                  <c:v>-34012.800000000003</c:v>
                </c:pt>
                <c:pt idx="1706">
                  <c:v>-34324.800000000003</c:v>
                </c:pt>
                <c:pt idx="1707">
                  <c:v>-34631.5</c:v>
                </c:pt>
                <c:pt idx="1708">
                  <c:v>-34928.199999999997</c:v>
                </c:pt>
                <c:pt idx="1709">
                  <c:v>-35203</c:v>
                </c:pt>
                <c:pt idx="1710">
                  <c:v>-35474.199999999997</c:v>
                </c:pt>
                <c:pt idx="1711">
                  <c:v>-35730.1</c:v>
                </c:pt>
                <c:pt idx="1712">
                  <c:v>-35971.699999999997</c:v>
                </c:pt>
                <c:pt idx="1713">
                  <c:v>-36206.1</c:v>
                </c:pt>
                <c:pt idx="1714">
                  <c:v>-36418.300000000003</c:v>
                </c:pt>
                <c:pt idx="1715">
                  <c:v>-36626.5</c:v>
                </c:pt>
                <c:pt idx="1716">
                  <c:v>-36813.5</c:v>
                </c:pt>
                <c:pt idx="1717">
                  <c:v>-36997.300000000003</c:v>
                </c:pt>
                <c:pt idx="1718">
                  <c:v>-37159.1</c:v>
                </c:pt>
                <c:pt idx="1719">
                  <c:v>-37282.5</c:v>
                </c:pt>
                <c:pt idx="1720">
                  <c:v>-37416.400000000001</c:v>
                </c:pt>
                <c:pt idx="1721">
                  <c:v>-37541.4</c:v>
                </c:pt>
                <c:pt idx="1722">
                  <c:v>-37654.699999999997</c:v>
                </c:pt>
                <c:pt idx="1723">
                  <c:v>-37755.1</c:v>
                </c:pt>
                <c:pt idx="1724">
                  <c:v>-37837.9</c:v>
                </c:pt>
                <c:pt idx="1725">
                  <c:v>-37919.199999999997</c:v>
                </c:pt>
                <c:pt idx="1726">
                  <c:v>-37978.1</c:v>
                </c:pt>
                <c:pt idx="1727">
                  <c:v>-38018.9</c:v>
                </c:pt>
                <c:pt idx="1728">
                  <c:v>-38050.6</c:v>
                </c:pt>
                <c:pt idx="1729">
                  <c:v>-38069.199999999997</c:v>
                </c:pt>
                <c:pt idx="1730">
                  <c:v>-38075.1</c:v>
                </c:pt>
                <c:pt idx="1731">
                  <c:v>-38045.699999999997</c:v>
                </c:pt>
                <c:pt idx="1732">
                  <c:v>-38020.6</c:v>
                </c:pt>
                <c:pt idx="1733">
                  <c:v>-37984.300000000003</c:v>
                </c:pt>
                <c:pt idx="1734">
                  <c:v>-37936.5</c:v>
                </c:pt>
                <c:pt idx="1735">
                  <c:v>-37877.300000000003</c:v>
                </c:pt>
                <c:pt idx="1736">
                  <c:v>-37817.800000000003</c:v>
                </c:pt>
                <c:pt idx="1737">
                  <c:v>-37716.300000000003</c:v>
                </c:pt>
                <c:pt idx="1738">
                  <c:v>-37616.699999999997</c:v>
                </c:pt>
                <c:pt idx="1739">
                  <c:v>-37504.400000000001</c:v>
                </c:pt>
                <c:pt idx="1740">
                  <c:v>-37374.699999999997</c:v>
                </c:pt>
                <c:pt idx="1741">
                  <c:v>-37230.300000000003</c:v>
                </c:pt>
                <c:pt idx="1742">
                  <c:v>-37067.1</c:v>
                </c:pt>
                <c:pt idx="1743">
                  <c:v>-36882.1</c:v>
                </c:pt>
                <c:pt idx="1744">
                  <c:v>-36702.699999999997</c:v>
                </c:pt>
                <c:pt idx="1745">
                  <c:v>-36525.800000000003</c:v>
                </c:pt>
                <c:pt idx="1746">
                  <c:v>-36311.300000000003</c:v>
                </c:pt>
                <c:pt idx="1747">
                  <c:v>-36087.599999999999</c:v>
                </c:pt>
                <c:pt idx="1748">
                  <c:v>-35856</c:v>
                </c:pt>
                <c:pt idx="1749">
                  <c:v>-35607.1</c:v>
                </c:pt>
                <c:pt idx="1750">
                  <c:v>-35328.9</c:v>
                </c:pt>
                <c:pt idx="1751">
                  <c:v>-35056.300000000003</c:v>
                </c:pt>
                <c:pt idx="1752">
                  <c:v>-34773.800000000003</c:v>
                </c:pt>
                <c:pt idx="1753">
                  <c:v>-34495.4</c:v>
                </c:pt>
                <c:pt idx="1754">
                  <c:v>-34181.300000000003</c:v>
                </c:pt>
                <c:pt idx="1755">
                  <c:v>-33854</c:v>
                </c:pt>
                <c:pt idx="1756">
                  <c:v>-33519.599999999999</c:v>
                </c:pt>
                <c:pt idx="1757">
                  <c:v>-33176.199999999997</c:v>
                </c:pt>
                <c:pt idx="1758">
                  <c:v>-32822.199999999997</c:v>
                </c:pt>
                <c:pt idx="1759">
                  <c:v>-32440.1</c:v>
                </c:pt>
                <c:pt idx="1760">
                  <c:v>-32071.5</c:v>
                </c:pt>
                <c:pt idx="1761">
                  <c:v>-31683.199999999997</c:v>
                </c:pt>
                <c:pt idx="1762">
                  <c:v>-31268.800000000003</c:v>
                </c:pt>
                <c:pt idx="1763">
                  <c:v>-30852.5</c:v>
                </c:pt>
                <c:pt idx="1764">
                  <c:v>-30430.400000000001</c:v>
                </c:pt>
                <c:pt idx="1765">
                  <c:v>-29995.599999999999</c:v>
                </c:pt>
                <c:pt idx="1766">
                  <c:v>-29535.800000000003</c:v>
                </c:pt>
                <c:pt idx="1767">
                  <c:v>-29083.4</c:v>
                </c:pt>
                <c:pt idx="1768">
                  <c:v>-28623.800000000003</c:v>
                </c:pt>
                <c:pt idx="1769">
                  <c:v>-28142.9</c:v>
                </c:pt>
                <c:pt idx="1770">
                  <c:v>-27653.4</c:v>
                </c:pt>
                <c:pt idx="1771">
                  <c:v>-27154.699999999997</c:v>
                </c:pt>
                <c:pt idx="1772">
                  <c:v>-26637.800000000003</c:v>
                </c:pt>
                <c:pt idx="1773">
                  <c:v>-26127.9</c:v>
                </c:pt>
                <c:pt idx="1774">
                  <c:v>-25603.4</c:v>
                </c:pt>
                <c:pt idx="1775">
                  <c:v>-25062.800000000003</c:v>
                </c:pt>
                <c:pt idx="1776">
                  <c:v>-24519.5</c:v>
                </c:pt>
                <c:pt idx="1777">
                  <c:v>-23943.199999999997</c:v>
                </c:pt>
                <c:pt idx="1778">
                  <c:v>-23380.5</c:v>
                </c:pt>
                <c:pt idx="1779">
                  <c:v>-22830.1</c:v>
                </c:pt>
                <c:pt idx="1780">
                  <c:v>-22248.300000000003</c:v>
                </c:pt>
                <c:pt idx="1781">
                  <c:v>-21668.800000000003</c:v>
                </c:pt>
                <c:pt idx="1782">
                  <c:v>-21075.699999999997</c:v>
                </c:pt>
                <c:pt idx="1783">
                  <c:v>-20499.300000000003</c:v>
                </c:pt>
                <c:pt idx="1784">
                  <c:v>-19890.099999999999</c:v>
                </c:pt>
                <c:pt idx="1785">
                  <c:v>-19278.900000000001</c:v>
                </c:pt>
                <c:pt idx="1786">
                  <c:v>-18653.900000000001</c:v>
                </c:pt>
                <c:pt idx="1787">
                  <c:v>-18021.599999999999</c:v>
                </c:pt>
                <c:pt idx="1788">
                  <c:v>-17388.300000000003</c:v>
                </c:pt>
                <c:pt idx="1789">
                  <c:v>-16738.400000000001</c:v>
                </c:pt>
                <c:pt idx="1790">
                  <c:v>-16092.199999999997</c:v>
                </c:pt>
                <c:pt idx="1791">
                  <c:v>-15440.5</c:v>
                </c:pt>
                <c:pt idx="1792">
                  <c:v>-14779.5</c:v>
                </c:pt>
                <c:pt idx="1793">
                  <c:v>-14116.599999999999</c:v>
                </c:pt>
                <c:pt idx="1794">
                  <c:v>-13441.900000000001</c:v>
                </c:pt>
                <c:pt idx="1795">
                  <c:v>-12767.5</c:v>
                </c:pt>
                <c:pt idx="1796">
                  <c:v>-12090.199999999997</c:v>
                </c:pt>
                <c:pt idx="1797">
                  <c:v>-11408.100000000006</c:v>
                </c:pt>
                <c:pt idx="1798">
                  <c:v>-10724</c:v>
                </c:pt>
                <c:pt idx="1799">
                  <c:v>-10030.5</c:v>
                </c:pt>
                <c:pt idx="1800">
                  <c:v>-9332.1999999999971</c:v>
                </c:pt>
                <c:pt idx="1801">
                  <c:v>-8631.3000000000029</c:v>
                </c:pt>
                <c:pt idx="1802">
                  <c:v>-7933.8000000000029</c:v>
                </c:pt>
                <c:pt idx="1803">
                  <c:v>-7226.6000000000058</c:v>
                </c:pt>
                <c:pt idx="1804">
                  <c:v>-6517.5</c:v>
                </c:pt>
                <c:pt idx="1805">
                  <c:v>-5817.8000000000029</c:v>
                </c:pt>
                <c:pt idx="1806">
                  <c:v>-5107.3000000000029</c:v>
                </c:pt>
                <c:pt idx="1807">
                  <c:v>-4387.5</c:v>
                </c:pt>
                <c:pt idx="1808">
                  <c:v>-3673.1000000000058</c:v>
                </c:pt>
                <c:pt idx="1809">
                  <c:v>-2963.5</c:v>
                </c:pt>
                <c:pt idx="1810">
                  <c:v>-2243.6000000000058</c:v>
                </c:pt>
                <c:pt idx="1811">
                  <c:v>-1525.1000000000058</c:v>
                </c:pt>
                <c:pt idx="1812">
                  <c:v>-806.5</c:v>
                </c:pt>
                <c:pt idx="1813">
                  <c:v>-86.80000000000291</c:v>
                </c:pt>
                <c:pt idx="1814">
                  <c:v>631.30000000000291</c:v>
                </c:pt>
                <c:pt idx="1815">
                  <c:v>1354.5</c:v>
                </c:pt>
                <c:pt idx="1816">
                  <c:v>2074.1999999999971</c:v>
                </c:pt>
                <c:pt idx="1817">
                  <c:v>2787.1000000000058</c:v>
                </c:pt>
                <c:pt idx="1818">
                  <c:v>3501</c:v>
                </c:pt>
                <c:pt idx="1819">
                  <c:v>4218.3000000000029</c:v>
                </c:pt>
                <c:pt idx="1820">
                  <c:v>4928.6999999999971</c:v>
                </c:pt>
                <c:pt idx="1821">
                  <c:v>5639.3000000000029</c:v>
                </c:pt>
                <c:pt idx="1822">
                  <c:v>6354.6999999999971</c:v>
                </c:pt>
                <c:pt idx="1823">
                  <c:v>7065.3000000000029</c:v>
                </c:pt>
                <c:pt idx="1824">
                  <c:v>7763.6999999999971</c:v>
                </c:pt>
                <c:pt idx="1825">
                  <c:v>8468.3999999999942</c:v>
                </c:pt>
                <c:pt idx="1826">
                  <c:v>9171.8999999999942</c:v>
                </c:pt>
                <c:pt idx="1827">
                  <c:v>9865.5</c:v>
                </c:pt>
                <c:pt idx="1828">
                  <c:v>10558.399999999994</c:v>
                </c:pt>
                <c:pt idx="1829">
                  <c:v>11247.600000000006</c:v>
                </c:pt>
                <c:pt idx="1830">
                  <c:v>11933.699999999997</c:v>
                </c:pt>
                <c:pt idx="1831">
                  <c:v>12612.899999999994</c:v>
                </c:pt>
                <c:pt idx="1832">
                  <c:v>13289.899999999994</c:v>
                </c:pt>
                <c:pt idx="1833">
                  <c:v>13962.100000000006</c:v>
                </c:pt>
                <c:pt idx="1834">
                  <c:v>14624.699999999997</c:v>
                </c:pt>
                <c:pt idx="1835">
                  <c:v>15286.100000000006</c:v>
                </c:pt>
                <c:pt idx="1836">
                  <c:v>15945.199999999997</c:v>
                </c:pt>
                <c:pt idx="1837">
                  <c:v>16590.800000000003</c:v>
                </c:pt>
                <c:pt idx="1838">
                  <c:v>17242.899999999994</c:v>
                </c:pt>
                <c:pt idx="1839">
                  <c:v>17884.100000000006</c:v>
                </c:pt>
                <c:pt idx="1840">
                  <c:v>18513.199999999997</c:v>
                </c:pt>
                <c:pt idx="1841">
                  <c:v>19139.300000000003</c:v>
                </c:pt>
                <c:pt idx="1842">
                  <c:v>19755</c:v>
                </c:pt>
                <c:pt idx="1843">
                  <c:v>20365</c:v>
                </c:pt>
                <c:pt idx="1844">
                  <c:v>20963.300000000003</c:v>
                </c:pt>
                <c:pt idx="1845">
                  <c:v>21565.5</c:v>
                </c:pt>
                <c:pt idx="1846">
                  <c:v>22159.699999999997</c:v>
                </c:pt>
                <c:pt idx="1847">
                  <c:v>22736.300000000003</c:v>
                </c:pt>
                <c:pt idx="1848">
                  <c:v>23309</c:v>
                </c:pt>
                <c:pt idx="1849">
                  <c:v>23877</c:v>
                </c:pt>
                <c:pt idx="1850">
                  <c:v>24432</c:v>
                </c:pt>
                <c:pt idx="1851">
                  <c:v>24979</c:v>
                </c:pt>
                <c:pt idx="1852">
                  <c:v>25519</c:v>
                </c:pt>
                <c:pt idx="1853">
                  <c:v>26052</c:v>
                </c:pt>
                <c:pt idx="1854">
                  <c:v>26574</c:v>
                </c:pt>
                <c:pt idx="1855">
                  <c:v>27080</c:v>
                </c:pt>
                <c:pt idx="1856">
                  <c:v>27580</c:v>
                </c:pt>
                <c:pt idx="1857">
                  <c:v>28079</c:v>
                </c:pt>
                <c:pt idx="1858">
                  <c:v>28562</c:v>
                </c:pt>
                <c:pt idx="1859">
                  <c:v>29025</c:v>
                </c:pt>
                <c:pt idx="1860">
                  <c:v>29492</c:v>
                </c:pt>
                <c:pt idx="1861">
                  <c:v>29950</c:v>
                </c:pt>
                <c:pt idx="1862">
                  <c:v>30376</c:v>
                </c:pt>
                <c:pt idx="1863">
                  <c:v>30811</c:v>
                </c:pt>
                <c:pt idx="1864">
                  <c:v>31236</c:v>
                </c:pt>
                <c:pt idx="1865">
                  <c:v>31650</c:v>
                </c:pt>
                <c:pt idx="1866">
                  <c:v>32038</c:v>
                </c:pt>
                <c:pt idx="1867">
                  <c:v>32411</c:v>
                </c:pt>
                <c:pt idx="1868">
                  <c:v>32786</c:v>
                </c:pt>
                <c:pt idx="1869">
                  <c:v>33159</c:v>
                </c:pt>
                <c:pt idx="1870">
                  <c:v>33494</c:v>
                </c:pt>
                <c:pt idx="1871">
                  <c:v>33846</c:v>
                </c:pt>
                <c:pt idx="1872">
                  <c:v>34175</c:v>
                </c:pt>
                <c:pt idx="1873">
                  <c:v>34487</c:v>
                </c:pt>
                <c:pt idx="1874">
                  <c:v>34792</c:v>
                </c:pt>
                <c:pt idx="1875">
                  <c:v>35073</c:v>
                </c:pt>
                <c:pt idx="1876">
                  <c:v>35359</c:v>
                </c:pt>
                <c:pt idx="1877">
                  <c:v>35625</c:v>
                </c:pt>
                <c:pt idx="1878">
                  <c:v>35876</c:v>
                </c:pt>
                <c:pt idx="1879">
                  <c:v>36118</c:v>
                </c:pt>
                <c:pt idx="1880">
                  <c:v>36334</c:v>
                </c:pt>
                <c:pt idx="1881">
                  <c:v>36548</c:v>
                </c:pt>
                <c:pt idx="1882">
                  <c:v>36756</c:v>
                </c:pt>
                <c:pt idx="1883">
                  <c:v>36934</c:v>
                </c:pt>
                <c:pt idx="1884">
                  <c:v>37111</c:v>
                </c:pt>
                <c:pt idx="1885">
                  <c:v>37279</c:v>
                </c:pt>
                <c:pt idx="1886">
                  <c:v>37456</c:v>
                </c:pt>
                <c:pt idx="1887">
                  <c:v>37587</c:v>
                </c:pt>
                <c:pt idx="1888">
                  <c:v>37713</c:v>
                </c:pt>
                <c:pt idx="1889">
                  <c:v>37814</c:v>
                </c:pt>
                <c:pt idx="1890">
                  <c:v>37881</c:v>
                </c:pt>
                <c:pt idx="1891">
                  <c:v>37992</c:v>
                </c:pt>
                <c:pt idx="1892">
                  <c:v>38045</c:v>
                </c:pt>
                <c:pt idx="1893">
                  <c:v>38108</c:v>
                </c:pt>
                <c:pt idx="1894">
                  <c:v>38153</c:v>
                </c:pt>
                <c:pt idx="1895">
                  <c:v>38180</c:v>
                </c:pt>
                <c:pt idx="1896">
                  <c:v>38198</c:v>
                </c:pt>
                <c:pt idx="1897">
                  <c:v>38195</c:v>
                </c:pt>
                <c:pt idx="1898">
                  <c:v>38186</c:v>
                </c:pt>
                <c:pt idx="1899">
                  <c:v>38160</c:v>
                </c:pt>
                <c:pt idx="1900">
                  <c:v>38103</c:v>
                </c:pt>
                <c:pt idx="1901">
                  <c:v>38055</c:v>
                </c:pt>
                <c:pt idx="1902">
                  <c:v>37997</c:v>
                </c:pt>
                <c:pt idx="1903">
                  <c:v>37912</c:v>
                </c:pt>
                <c:pt idx="1904">
                  <c:v>37811</c:v>
                </c:pt>
                <c:pt idx="1905">
                  <c:v>37707</c:v>
                </c:pt>
                <c:pt idx="1906">
                  <c:v>37591</c:v>
                </c:pt>
                <c:pt idx="1907">
                  <c:v>37449</c:v>
                </c:pt>
                <c:pt idx="1908">
                  <c:v>37301</c:v>
                </c:pt>
                <c:pt idx="1909">
                  <c:v>37143</c:v>
                </c:pt>
                <c:pt idx="1910">
                  <c:v>36964</c:v>
                </c:pt>
                <c:pt idx="1911">
                  <c:v>36774</c:v>
                </c:pt>
                <c:pt idx="1912">
                  <c:v>36571</c:v>
                </c:pt>
                <c:pt idx="1913">
                  <c:v>36348</c:v>
                </c:pt>
                <c:pt idx="1914">
                  <c:v>36141</c:v>
                </c:pt>
                <c:pt idx="1915">
                  <c:v>35880</c:v>
                </c:pt>
                <c:pt idx="1916">
                  <c:v>35625</c:v>
                </c:pt>
                <c:pt idx="1917">
                  <c:v>35359</c:v>
                </c:pt>
                <c:pt idx="1918">
                  <c:v>35083</c:v>
                </c:pt>
                <c:pt idx="1919">
                  <c:v>34809</c:v>
                </c:pt>
                <c:pt idx="1920">
                  <c:v>34502</c:v>
                </c:pt>
                <c:pt idx="1921">
                  <c:v>34194</c:v>
                </c:pt>
                <c:pt idx="1922">
                  <c:v>33870</c:v>
                </c:pt>
                <c:pt idx="1923">
                  <c:v>33527</c:v>
                </c:pt>
                <c:pt idx="1924">
                  <c:v>33158</c:v>
                </c:pt>
                <c:pt idx="1925">
                  <c:v>32793</c:v>
                </c:pt>
                <c:pt idx="1926">
                  <c:v>32441</c:v>
                </c:pt>
                <c:pt idx="1927">
                  <c:v>32057</c:v>
                </c:pt>
                <c:pt idx="1928">
                  <c:v>31654</c:v>
                </c:pt>
                <c:pt idx="1929">
                  <c:v>31243</c:v>
                </c:pt>
                <c:pt idx="1930">
                  <c:v>30827</c:v>
                </c:pt>
                <c:pt idx="1931">
                  <c:v>30402</c:v>
                </c:pt>
                <c:pt idx="1932">
                  <c:v>29960</c:v>
                </c:pt>
                <c:pt idx="1933">
                  <c:v>29491</c:v>
                </c:pt>
                <c:pt idx="1934">
                  <c:v>29027</c:v>
                </c:pt>
                <c:pt idx="1935">
                  <c:v>28555</c:v>
                </c:pt>
                <c:pt idx="1936">
                  <c:v>28074</c:v>
                </c:pt>
                <c:pt idx="1937">
                  <c:v>27592</c:v>
                </c:pt>
                <c:pt idx="1938">
                  <c:v>27092</c:v>
                </c:pt>
                <c:pt idx="1939">
                  <c:v>26578</c:v>
                </c:pt>
                <c:pt idx="1940">
                  <c:v>26057</c:v>
                </c:pt>
                <c:pt idx="1941">
                  <c:v>25528</c:v>
                </c:pt>
                <c:pt idx="1942">
                  <c:v>24988</c:v>
                </c:pt>
                <c:pt idx="1943">
                  <c:v>24433</c:v>
                </c:pt>
                <c:pt idx="1944">
                  <c:v>23879</c:v>
                </c:pt>
                <c:pt idx="1945">
                  <c:v>23316</c:v>
                </c:pt>
                <c:pt idx="1946">
                  <c:v>22737.5</c:v>
                </c:pt>
                <c:pt idx="1947">
                  <c:v>22155.800000000003</c:v>
                </c:pt>
                <c:pt idx="1948">
                  <c:v>21568.899999999994</c:v>
                </c:pt>
                <c:pt idx="1949">
                  <c:v>20940.300000000003</c:v>
                </c:pt>
                <c:pt idx="1950">
                  <c:v>20335.300000000003</c:v>
                </c:pt>
                <c:pt idx="1951">
                  <c:v>19723</c:v>
                </c:pt>
                <c:pt idx="1952">
                  <c:v>19101.100000000006</c:v>
                </c:pt>
                <c:pt idx="1953">
                  <c:v>18476.399999999994</c:v>
                </c:pt>
                <c:pt idx="1954">
                  <c:v>17843.399999999994</c:v>
                </c:pt>
                <c:pt idx="1955">
                  <c:v>17207.600000000006</c:v>
                </c:pt>
                <c:pt idx="1956">
                  <c:v>16559.399999999994</c:v>
                </c:pt>
                <c:pt idx="1957">
                  <c:v>15908.199999999997</c:v>
                </c:pt>
                <c:pt idx="1958">
                  <c:v>15253.100000000006</c:v>
                </c:pt>
                <c:pt idx="1959">
                  <c:v>14593.399999999994</c:v>
                </c:pt>
                <c:pt idx="1960">
                  <c:v>13927.199999999997</c:v>
                </c:pt>
                <c:pt idx="1961">
                  <c:v>13252.600000000006</c:v>
                </c:pt>
                <c:pt idx="1962">
                  <c:v>12577.100000000006</c:v>
                </c:pt>
                <c:pt idx="1963">
                  <c:v>11896.100000000006</c:v>
                </c:pt>
                <c:pt idx="1964">
                  <c:v>11211.300000000003</c:v>
                </c:pt>
                <c:pt idx="1965">
                  <c:v>10522.399999999994</c:v>
                </c:pt>
                <c:pt idx="1966">
                  <c:v>9826.8999999999942</c:v>
                </c:pt>
                <c:pt idx="1967">
                  <c:v>9130.3000000000029</c:v>
                </c:pt>
                <c:pt idx="1968">
                  <c:v>8431.1000000000058</c:v>
                </c:pt>
                <c:pt idx="1969">
                  <c:v>7729</c:v>
                </c:pt>
                <c:pt idx="1970">
                  <c:v>7022.6999999999971</c:v>
                </c:pt>
                <c:pt idx="1971">
                  <c:v>6316.8000000000029</c:v>
                </c:pt>
                <c:pt idx="1972">
                  <c:v>5608.8999999999942</c:v>
                </c:pt>
                <c:pt idx="1973">
                  <c:v>4896.1999999999971</c:v>
                </c:pt>
                <c:pt idx="1974">
                  <c:v>4181.6999999999971</c:v>
                </c:pt>
                <c:pt idx="1975">
                  <c:v>3466.3000000000029</c:v>
                </c:pt>
                <c:pt idx="1976">
                  <c:v>2745.6999999999971</c:v>
                </c:pt>
                <c:pt idx="1977">
                  <c:v>2027.3999999999942</c:v>
                </c:pt>
                <c:pt idx="1978">
                  <c:v>1311</c:v>
                </c:pt>
                <c:pt idx="1979">
                  <c:v>592.10000000000582</c:v>
                </c:pt>
                <c:pt idx="1980">
                  <c:v>-125.10000000000582</c:v>
                </c:pt>
                <c:pt idx="1981">
                  <c:v>-843.30000000000291</c:v>
                </c:pt>
                <c:pt idx="1982">
                  <c:v>-1562.6999999999971</c:v>
                </c:pt>
                <c:pt idx="1983">
                  <c:v>-2281.3000000000029</c:v>
                </c:pt>
                <c:pt idx="1984">
                  <c:v>-2997.8000000000029</c:v>
                </c:pt>
                <c:pt idx="1985">
                  <c:v>-3713</c:v>
                </c:pt>
                <c:pt idx="1986">
                  <c:v>-4425.8999999999942</c:v>
                </c:pt>
                <c:pt idx="1987">
                  <c:v>-5138.8000000000029</c:v>
                </c:pt>
                <c:pt idx="1988">
                  <c:v>-5857</c:v>
                </c:pt>
                <c:pt idx="1989">
                  <c:v>-6568.8000000000029</c:v>
                </c:pt>
                <c:pt idx="1990">
                  <c:v>-7272.8999999999942</c:v>
                </c:pt>
                <c:pt idx="1991">
                  <c:v>-7977</c:v>
                </c:pt>
                <c:pt idx="1992">
                  <c:v>-8678.1000000000058</c:v>
                </c:pt>
                <c:pt idx="1993">
                  <c:v>-9375.5</c:v>
                </c:pt>
                <c:pt idx="1994">
                  <c:v>-10069.199999999997</c:v>
                </c:pt>
                <c:pt idx="1995">
                  <c:v>-10761.199999999997</c:v>
                </c:pt>
                <c:pt idx="1996">
                  <c:v>-11450.600000000006</c:v>
                </c:pt>
                <c:pt idx="1997">
                  <c:v>-12131.099999999999</c:v>
                </c:pt>
                <c:pt idx="1998">
                  <c:v>-12810.5</c:v>
                </c:pt>
                <c:pt idx="1999">
                  <c:v>-13486.099999999999</c:v>
                </c:pt>
                <c:pt idx="2000">
                  <c:v>-14158.099999999999</c:v>
                </c:pt>
                <c:pt idx="2001">
                  <c:v>-14825.300000000003</c:v>
                </c:pt>
                <c:pt idx="2002">
                  <c:v>-15485.599999999999</c:v>
                </c:pt>
                <c:pt idx="2003">
                  <c:v>-16140.300000000003</c:v>
                </c:pt>
                <c:pt idx="2004">
                  <c:v>-16785.300000000003</c:v>
                </c:pt>
                <c:pt idx="2005">
                  <c:v>-17429.199999999997</c:v>
                </c:pt>
                <c:pt idx="2006">
                  <c:v>-18066.099999999999</c:v>
                </c:pt>
                <c:pt idx="2007">
                  <c:v>-18694.599999999999</c:v>
                </c:pt>
                <c:pt idx="2008">
                  <c:v>-19316.099999999999</c:v>
                </c:pt>
                <c:pt idx="2009">
                  <c:v>-19931.599999999999</c:v>
                </c:pt>
                <c:pt idx="2010">
                  <c:v>-20540.400000000001</c:v>
                </c:pt>
                <c:pt idx="2011">
                  <c:v>-21139.300000000003</c:v>
                </c:pt>
                <c:pt idx="2012">
                  <c:v>-21735.4</c:v>
                </c:pt>
                <c:pt idx="2013">
                  <c:v>-22329</c:v>
                </c:pt>
                <c:pt idx="2014">
                  <c:v>-22908</c:v>
                </c:pt>
                <c:pt idx="2015">
                  <c:v>-23476.699999999997</c:v>
                </c:pt>
                <c:pt idx="2016">
                  <c:v>-24036.699999999997</c:v>
                </c:pt>
                <c:pt idx="2017">
                  <c:v>-24589.5</c:v>
                </c:pt>
                <c:pt idx="2018">
                  <c:v>-25135</c:v>
                </c:pt>
                <c:pt idx="2019">
                  <c:v>-25671.9</c:v>
                </c:pt>
                <c:pt idx="2020">
                  <c:v>-26198.300000000003</c:v>
                </c:pt>
                <c:pt idx="2021">
                  <c:v>-26714.1</c:v>
                </c:pt>
                <c:pt idx="2022">
                  <c:v>-27222.199999999997</c:v>
                </c:pt>
                <c:pt idx="2023">
                  <c:v>-27718.5</c:v>
                </c:pt>
                <c:pt idx="2024">
                  <c:v>-28207.300000000003</c:v>
                </c:pt>
                <c:pt idx="2025">
                  <c:v>-28689.9</c:v>
                </c:pt>
                <c:pt idx="2026">
                  <c:v>-29158.6</c:v>
                </c:pt>
                <c:pt idx="2027">
                  <c:v>-29617.199999999997</c:v>
                </c:pt>
                <c:pt idx="2028">
                  <c:v>-30065.5</c:v>
                </c:pt>
                <c:pt idx="2029">
                  <c:v>-30500.199999999997</c:v>
                </c:pt>
                <c:pt idx="2030">
                  <c:v>-30923.9</c:v>
                </c:pt>
                <c:pt idx="2031">
                  <c:v>-31335.800000000003</c:v>
                </c:pt>
                <c:pt idx="2032">
                  <c:v>-31740</c:v>
                </c:pt>
                <c:pt idx="2033">
                  <c:v>-32132</c:v>
                </c:pt>
                <c:pt idx="2034">
                  <c:v>-32511.9</c:v>
                </c:pt>
                <c:pt idx="2035">
                  <c:v>-32886.800000000003</c:v>
                </c:pt>
                <c:pt idx="2036">
                  <c:v>-33247.199999999997</c:v>
                </c:pt>
                <c:pt idx="2037">
                  <c:v>-33590.6</c:v>
                </c:pt>
                <c:pt idx="2038">
                  <c:v>-33926.199999999997</c:v>
                </c:pt>
                <c:pt idx="2039">
                  <c:v>-34243.199999999997</c:v>
                </c:pt>
                <c:pt idx="2040">
                  <c:v>-34553.9</c:v>
                </c:pt>
                <c:pt idx="2041">
                  <c:v>-34856.9</c:v>
                </c:pt>
                <c:pt idx="2042">
                  <c:v>-35136.199999999997</c:v>
                </c:pt>
                <c:pt idx="2043">
                  <c:v>-35407.4</c:v>
                </c:pt>
                <c:pt idx="2044">
                  <c:v>-35667.9</c:v>
                </c:pt>
                <c:pt idx="2045">
                  <c:v>-35916.6</c:v>
                </c:pt>
                <c:pt idx="2046">
                  <c:v>-36154.9</c:v>
                </c:pt>
                <c:pt idx="2047">
                  <c:v>-36370.800000000003</c:v>
                </c:pt>
                <c:pt idx="2048">
                  <c:v>-36582.6</c:v>
                </c:pt>
                <c:pt idx="2049">
                  <c:v>-36779.699999999997</c:v>
                </c:pt>
                <c:pt idx="2050">
                  <c:v>-36966.199999999997</c:v>
                </c:pt>
                <c:pt idx="2051">
                  <c:v>-37133.699999999997</c:v>
                </c:pt>
                <c:pt idx="2052">
                  <c:v>-37292</c:v>
                </c:pt>
                <c:pt idx="2053">
                  <c:v>-37405.699999999997</c:v>
                </c:pt>
                <c:pt idx="2054">
                  <c:v>-37531</c:v>
                </c:pt>
                <c:pt idx="2055">
                  <c:v>-37648.5</c:v>
                </c:pt>
                <c:pt idx="2056">
                  <c:v>-37756.400000000001</c:v>
                </c:pt>
                <c:pt idx="2057">
                  <c:v>-37841.300000000003</c:v>
                </c:pt>
                <c:pt idx="2058">
                  <c:v>-37923.1</c:v>
                </c:pt>
                <c:pt idx="2059">
                  <c:v>-37989.1</c:v>
                </c:pt>
                <c:pt idx="2060">
                  <c:v>-38035.300000000003</c:v>
                </c:pt>
                <c:pt idx="2061">
                  <c:v>-38071</c:v>
                </c:pt>
                <c:pt idx="2062">
                  <c:v>-38095.5</c:v>
                </c:pt>
                <c:pt idx="2063">
                  <c:v>-38108.1</c:v>
                </c:pt>
                <c:pt idx="2064">
                  <c:v>-38092.6</c:v>
                </c:pt>
                <c:pt idx="2065">
                  <c:v>-38063.1</c:v>
                </c:pt>
                <c:pt idx="2066">
                  <c:v>-38030.699999999997</c:v>
                </c:pt>
                <c:pt idx="2067">
                  <c:v>-37987</c:v>
                </c:pt>
                <c:pt idx="2068">
                  <c:v>-37931.9</c:v>
                </c:pt>
                <c:pt idx="2069">
                  <c:v>-37878.400000000001</c:v>
                </c:pt>
                <c:pt idx="2070">
                  <c:v>-37787.1</c:v>
                </c:pt>
                <c:pt idx="2071">
                  <c:v>-37685.300000000003</c:v>
                </c:pt>
                <c:pt idx="2072">
                  <c:v>-37574.699999999997</c:v>
                </c:pt>
                <c:pt idx="2073">
                  <c:v>-37453.800000000003</c:v>
                </c:pt>
                <c:pt idx="2074">
                  <c:v>-37314.400000000001</c:v>
                </c:pt>
                <c:pt idx="2075">
                  <c:v>-37154.699999999997</c:v>
                </c:pt>
                <c:pt idx="2076">
                  <c:v>-36973.599999999999</c:v>
                </c:pt>
                <c:pt idx="2077">
                  <c:v>-36797.9</c:v>
                </c:pt>
                <c:pt idx="2078">
                  <c:v>-36626.5</c:v>
                </c:pt>
                <c:pt idx="2079">
                  <c:v>-36419.5</c:v>
                </c:pt>
                <c:pt idx="2080">
                  <c:v>-36196.800000000003</c:v>
                </c:pt>
                <c:pt idx="2081">
                  <c:v>-35966.699999999997</c:v>
                </c:pt>
                <c:pt idx="2082">
                  <c:v>-35726.199999999997</c:v>
                </c:pt>
                <c:pt idx="2083">
                  <c:v>-35451.5</c:v>
                </c:pt>
                <c:pt idx="2084">
                  <c:v>-35182.400000000001</c:v>
                </c:pt>
                <c:pt idx="2085">
                  <c:v>-34903.4</c:v>
                </c:pt>
                <c:pt idx="2086">
                  <c:v>-34614.1</c:v>
                </c:pt>
                <c:pt idx="2087">
                  <c:v>-34323.199999999997</c:v>
                </c:pt>
                <c:pt idx="2088">
                  <c:v>-33981.9</c:v>
                </c:pt>
                <c:pt idx="2089">
                  <c:v>-33667.4</c:v>
                </c:pt>
                <c:pt idx="2090">
                  <c:v>-33328.9</c:v>
                </c:pt>
                <c:pt idx="2091">
                  <c:v>-32975.5</c:v>
                </c:pt>
                <c:pt idx="2092">
                  <c:v>-32608</c:v>
                </c:pt>
                <c:pt idx="2093">
                  <c:v>-32229.800000000003</c:v>
                </c:pt>
                <c:pt idx="2094">
                  <c:v>-31846.6</c:v>
                </c:pt>
                <c:pt idx="2095">
                  <c:v>-31442.400000000001</c:v>
                </c:pt>
                <c:pt idx="2096">
                  <c:v>-31025.699999999997</c:v>
                </c:pt>
                <c:pt idx="2097">
                  <c:v>-30608.699999999997</c:v>
                </c:pt>
                <c:pt idx="2098">
                  <c:v>-30179.300000000003</c:v>
                </c:pt>
                <c:pt idx="2099">
                  <c:v>-29724.800000000003</c:v>
                </c:pt>
                <c:pt idx="2100">
                  <c:v>-29266.5</c:v>
                </c:pt>
                <c:pt idx="2101">
                  <c:v>-28806.5</c:v>
                </c:pt>
                <c:pt idx="2102">
                  <c:v>-28338.6</c:v>
                </c:pt>
                <c:pt idx="2103">
                  <c:v>-27848.400000000001</c:v>
                </c:pt>
                <c:pt idx="2104">
                  <c:v>-27353.9</c:v>
                </c:pt>
                <c:pt idx="2105">
                  <c:v>-26843.699999999997</c:v>
                </c:pt>
                <c:pt idx="2106">
                  <c:v>-26328.699999999997</c:v>
                </c:pt>
                <c:pt idx="2107">
                  <c:v>-25808</c:v>
                </c:pt>
                <c:pt idx="2108">
                  <c:v>-25270</c:v>
                </c:pt>
                <c:pt idx="2109">
                  <c:v>-24728.9</c:v>
                </c:pt>
                <c:pt idx="2110">
                  <c:v>-24181.9</c:v>
                </c:pt>
                <c:pt idx="2111">
                  <c:v>-23602.400000000001</c:v>
                </c:pt>
                <c:pt idx="2112">
                  <c:v>-23051.699999999997</c:v>
                </c:pt>
                <c:pt idx="2113">
                  <c:v>-22474.400000000001</c:v>
                </c:pt>
                <c:pt idx="2114">
                  <c:v>-21893.699999999997</c:v>
                </c:pt>
                <c:pt idx="2115">
                  <c:v>-21305.4</c:v>
                </c:pt>
                <c:pt idx="2116">
                  <c:v>-20726.800000000003</c:v>
                </c:pt>
                <c:pt idx="2117">
                  <c:v>-20120</c:v>
                </c:pt>
                <c:pt idx="2118">
                  <c:v>-19506.800000000003</c:v>
                </c:pt>
                <c:pt idx="2119">
                  <c:v>-18888.599999999999</c:v>
                </c:pt>
                <c:pt idx="2120">
                  <c:v>-18255.900000000001</c:v>
                </c:pt>
                <c:pt idx="2121">
                  <c:v>-17624.699999999997</c:v>
                </c:pt>
                <c:pt idx="2122">
                  <c:v>-16984.599999999999</c:v>
                </c:pt>
                <c:pt idx="2123">
                  <c:v>-16338.699999999997</c:v>
                </c:pt>
                <c:pt idx="2124">
                  <c:v>-15688.599999999999</c:v>
                </c:pt>
                <c:pt idx="2125">
                  <c:v>-15024.5</c:v>
                </c:pt>
                <c:pt idx="2126">
                  <c:v>-14361</c:v>
                </c:pt>
                <c:pt idx="2127">
                  <c:v>-13694.599999999999</c:v>
                </c:pt>
                <c:pt idx="2128">
                  <c:v>-13019.900000000001</c:v>
                </c:pt>
                <c:pt idx="2129">
                  <c:v>-12341.800000000003</c:v>
                </c:pt>
                <c:pt idx="2130">
                  <c:v>-11656.100000000006</c:v>
                </c:pt>
                <c:pt idx="2131">
                  <c:v>-10968.699999999997</c:v>
                </c:pt>
                <c:pt idx="2132">
                  <c:v>-10283.699999999997</c:v>
                </c:pt>
                <c:pt idx="2133">
                  <c:v>-9584</c:v>
                </c:pt>
                <c:pt idx="2134">
                  <c:v>-8885.5</c:v>
                </c:pt>
                <c:pt idx="2135">
                  <c:v>-8195.3000000000029</c:v>
                </c:pt>
                <c:pt idx="2136">
                  <c:v>-7487.5</c:v>
                </c:pt>
                <c:pt idx="2137">
                  <c:v>-6774.6000000000058</c:v>
                </c:pt>
                <c:pt idx="2138">
                  <c:v>-6072.3999999999942</c:v>
                </c:pt>
                <c:pt idx="2139">
                  <c:v>-5361</c:v>
                </c:pt>
                <c:pt idx="2140">
                  <c:v>-4646.1999999999971</c:v>
                </c:pt>
                <c:pt idx="2141">
                  <c:v>-3925.6000000000058</c:v>
                </c:pt>
                <c:pt idx="2142">
                  <c:v>-3215.8000000000029</c:v>
                </c:pt>
                <c:pt idx="2143">
                  <c:v>-2500.6999999999971</c:v>
                </c:pt>
                <c:pt idx="2144">
                  <c:v>-1778.8999999999942</c:v>
                </c:pt>
                <c:pt idx="2145">
                  <c:v>-1060.6999999999971</c:v>
                </c:pt>
                <c:pt idx="2146">
                  <c:v>-344.60000000000582</c:v>
                </c:pt>
                <c:pt idx="2147">
                  <c:v>372.10000000000582</c:v>
                </c:pt>
                <c:pt idx="2148">
                  <c:v>1093.3999999999942</c:v>
                </c:pt>
                <c:pt idx="2149">
                  <c:v>1816.3000000000029</c:v>
                </c:pt>
                <c:pt idx="2150">
                  <c:v>2534</c:v>
                </c:pt>
                <c:pt idx="2151">
                  <c:v>3249.6999999999971</c:v>
                </c:pt>
                <c:pt idx="2152">
                  <c:v>3968.1999999999971</c:v>
                </c:pt>
                <c:pt idx="2153">
                  <c:v>4682.5</c:v>
                </c:pt>
                <c:pt idx="2154">
                  <c:v>5391.8000000000029</c:v>
                </c:pt>
                <c:pt idx="2155">
                  <c:v>6106.3000000000029</c:v>
                </c:pt>
                <c:pt idx="2156">
                  <c:v>6820.6999999999971</c:v>
                </c:pt>
                <c:pt idx="2157">
                  <c:v>7523</c:v>
                </c:pt>
                <c:pt idx="2158">
                  <c:v>8224.1000000000058</c:v>
                </c:pt>
                <c:pt idx="2159">
                  <c:v>8922.8000000000029</c:v>
                </c:pt>
                <c:pt idx="2160">
                  <c:v>9621.1000000000058</c:v>
                </c:pt>
                <c:pt idx="2161">
                  <c:v>10313.300000000003</c:v>
                </c:pt>
                <c:pt idx="2162">
                  <c:v>11005.199999999997</c:v>
                </c:pt>
                <c:pt idx="2163">
                  <c:v>11700.899999999994</c:v>
                </c:pt>
                <c:pt idx="2164">
                  <c:v>12379.199999999997</c:v>
                </c:pt>
                <c:pt idx="2165">
                  <c:v>13060.5</c:v>
                </c:pt>
                <c:pt idx="2166">
                  <c:v>13735.399999999994</c:v>
                </c:pt>
                <c:pt idx="2167">
                  <c:v>14399.899999999994</c:v>
                </c:pt>
                <c:pt idx="2168">
                  <c:v>15064.100000000006</c:v>
                </c:pt>
                <c:pt idx="2169">
                  <c:v>15722.5</c:v>
                </c:pt>
                <c:pt idx="2170">
                  <c:v>16374</c:v>
                </c:pt>
                <c:pt idx="2171">
                  <c:v>17020.800000000003</c:v>
                </c:pt>
                <c:pt idx="2172">
                  <c:v>17662.300000000003</c:v>
                </c:pt>
                <c:pt idx="2173">
                  <c:v>18296.699999999997</c:v>
                </c:pt>
                <c:pt idx="2174">
                  <c:v>18922.899999999994</c:v>
                </c:pt>
                <c:pt idx="2175">
                  <c:v>19548</c:v>
                </c:pt>
                <c:pt idx="2176">
                  <c:v>20165.699999999997</c:v>
                </c:pt>
                <c:pt idx="2177">
                  <c:v>20764.699999999997</c:v>
                </c:pt>
                <c:pt idx="2178">
                  <c:v>21366</c:v>
                </c:pt>
                <c:pt idx="2179">
                  <c:v>21964.300000000003</c:v>
                </c:pt>
                <c:pt idx="2180">
                  <c:v>22549.399999999994</c:v>
                </c:pt>
                <c:pt idx="2181">
                  <c:v>23121</c:v>
                </c:pt>
                <c:pt idx="2182">
                  <c:v>23692</c:v>
                </c:pt>
                <c:pt idx="2183">
                  <c:v>24250</c:v>
                </c:pt>
                <c:pt idx="2184">
                  <c:v>24793</c:v>
                </c:pt>
                <c:pt idx="2185">
                  <c:v>25337</c:v>
                </c:pt>
                <c:pt idx="2186">
                  <c:v>25875</c:v>
                </c:pt>
                <c:pt idx="2187">
                  <c:v>26404</c:v>
                </c:pt>
                <c:pt idx="2188">
                  <c:v>26919</c:v>
                </c:pt>
                <c:pt idx="2189">
                  <c:v>27425</c:v>
                </c:pt>
                <c:pt idx="2190">
                  <c:v>27922</c:v>
                </c:pt>
                <c:pt idx="2191">
                  <c:v>28409</c:v>
                </c:pt>
                <c:pt idx="2192">
                  <c:v>28880</c:v>
                </c:pt>
                <c:pt idx="2193">
                  <c:v>29345</c:v>
                </c:pt>
                <c:pt idx="2194">
                  <c:v>29806</c:v>
                </c:pt>
                <c:pt idx="2195">
                  <c:v>30250</c:v>
                </c:pt>
                <c:pt idx="2196">
                  <c:v>30676</c:v>
                </c:pt>
                <c:pt idx="2197">
                  <c:v>31101</c:v>
                </c:pt>
                <c:pt idx="2198">
                  <c:v>31518</c:v>
                </c:pt>
                <c:pt idx="2199">
                  <c:v>31907</c:v>
                </c:pt>
                <c:pt idx="2200">
                  <c:v>32302</c:v>
                </c:pt>
                <c:pt idx="2201">
                  <c:v>32684</c:v>
                </c:pt>
                <c:pt idx="2202">
                  <c:v>33048</c:v>
                </c:pt>
                <c:pt idx="2203">
                  <c:v>33404</c:v>
                </c:pt>
                <c:pt idx="2204">
                  <c:v>33746</c:v>
                </c:pt>
                <c:pt idx="2205">
                  <c:v>34077</c:v>
                </c:pt>
                <c:pt idx="2206">
                  <c:v>34384</c:v>
                </c:pt>
                <c:pt idx="2207">
                  <c:v>34690</c:v>
                </c:pt>
                <c:pt idx="2208">
                  <c:v>34994</c:v>
                </c:pt>
                <c:pt idx="2209">
                  <c:v>35278</c:v>
                </c:pt>
                <c:pt idx="2210">
                  <c:v>35546</c:v>
                </c:pt>
                <c:pt idx="2211">
                  <c:v>35801</c:v>
                </c:pt>
                <c:pt idx="2212">
                  <c:v>36048</c:v>
                </c:pt>
                <c:pt idx="2213">
                  <c:v>36279</c:v>
                </c:pt>
                <c:pt idx="2214">
                  <c:v>36499</c:v>
                </c:pt>
                <c:pt idx="2215">
                  <c:v>36707</c:v>
                </c:pt>
                <c:pt idx="2216">
                  <c:v>36894</c:v>
                </c:pt>
                <c:pt idx="2217">
                  <c:v>37070</c:v>
                </c:pt>
                <c:pt idx="2218">
                  <c:v>37241</c:v>
                </c:pt>
                <c:pt idx="2219">
                  <c:v>37425</c:v>
                </c:pt>
                <c:pt idx="2220">
                  <c:v>37556</c:v>
                </c:pt>
                <c:pt idx="2221">
                  <c:v>37678</c:v>
                </c:pt>
                <c:pt idx="2222">
                  <c:v>37796</c:v>
                </c:pt>
                <c:pt idx="2223">
                  <c:v>37863</c:v>
                </c:pt>
                <c:pt idx="2224">
                  <c:v>37948</c:v>
                </c:pt>
                <c:pt idx="2225">
                  <c:v>38054</c:v>
                </c:pt>
                <c:pt idx="2226">
                  <c:v>38117</c:v>
                </c:pt>
                <c:pt idx="2227">
                  <c:v>38161</c:v>
                </c:pt>
                <c:pt idx="2228">
                  <c:v>38186</c:v>
                </c:pt>
                <c:pt idx="2229">
                  <c:v>38210</c:v>
                </c:pt>
                <c:pt idx="2230">
                  <c:v>38216</c:v>
                </c:pt>
                <c:pt idx="2231">
                  <c:v>38206</c:v>
                </c:pt>
                <c:pt idx="2232">
                  <c:v>38187</c:v>
                </c:pt>
                <c:pt idx="2233">
                  <c:v>38142</c:v>
                </c:pt>
                <c:pt idx="2234">
                  <c:v>38088</c:v>
                </c:pt>
                <c:pt idx="2235">
                  <c:v>38030</c:v>
                </c:pt>
                <c:pt idx="2236">
                  <c:v>37959</c:v>
                </c:pt>
                <c:pt idx="2237">
                  <c:v>37857</c:v>
                </c:pt>
                <c:pt idx="2238">
                  <c:v>37758</c:v>
                </c:pt>
                <c:pt idx="2239">
                  <c:v>37650</c:v>
                </c:pt>
                <c:pt idx="2240">
                  <c:v>37517</c:v>
                </c:pt>
                <c:pt idx="2241">
                  <c:v>37367</c:v>
                </c:pt>
                <c:pt idx="2242">
                  <c:v>37207</c:v>
                </c:pt>
                <c:pt idx="2243">
                  <c:v>37045</c:v>
                </c:pt>
                <c:pt idx="2244">
                  <c:v>36852</c:v>
                </c:pt>
                <c:pt idx="2245">
                  <c:v>36656</c:v>
                </c:pt>
                <c:pt idx="2246">
                  <c:v>36452</c:v>
                </c:pt>
                <c:pt idx="2247">
                  <c:v>36235</c:v>
                </c:pt>
                <c:pt idx="2248">
                  <c:v>35997</c:v>
                </c:pt>
                <c:pt idx="2249">
                  <c:v>35729</c:v>
                </c:pt>
                <c:pt idx="2250">
                  <c:v>35467</c:v>
                </c:pt>
                <c:pt idx="2251">
                  <c:v>35194</c:v>
                </c:pt>
                <c:pt idx="2252">
                  <c:v>34926</c:v>
                </c:pt>
                <c:pt idx="2253">
                  <c:v>34625</c:v>
                </c:pt>
                <c:pt idx="2254">
                  <c:v>34315</c:v>
                </c:pt>
                <c:pt idx="2255">
                  <c:v>33997</c:v>
                </c:pt>
                <c:pt idx="2256">
                  <c:v>33661</c:v>
                </c:pt>
                <c:pt idx="2257">
                  <c:v>33294</c:v>
                </c:pt>
                <c:pt idx="2258">
                  <c:v>32933</c:v>
                </c:pt>
                <c:pt idx="2259">
                  <c:v>32583</c:v>
                </c:pt>
                <c:pt idx="2260">
                  <c:v>32204</c:v>
                </c:pt>
                <c:pt idx="2261">
                  <c:v>31808</c:v>
                </c:pt>
                <c:pt idx="2262">
                  <c:v>31399</c:v>
                </c:pt>
                <c:pt idx="2263">
                  <c:v>30982</c:v>
                </c:pt>
                <c:pt idx="2264">
                  <c:v>30559</c:v>
                </c:pt>
                <c:pt idx="2265">
                  <c:v>30126</c:v>
                </c:pt>
                <c:pt idx="2266">
                  <c:v>29661</c:v>
                </c:pt>
                <c:pt idx="2267">
                  <c:v>29199</c:v>
                </c:pt>
                <c:pt idx="2268">
                  <c:v>28729</c:v>
                </c:pt>
                <c:pt idx="2269">
                  <c:v>28252</c:v>
                </c:pt>
                <c:pt idx="2270">
                  <c:v>27766</c:v>
                </c:pt>
                <c:pt idx="2271">
                  <c:v>27278</c:v>
                </c:pt>
                <c:pt idx="2272">
                  <c:v>26768</c:v>
                </c:pt>
                <c:pt idx="2273">
                  <c:v>26249</c:v>
                </c:pt>
                <c:pt idx="2274">
                  <c:v>25725</c:v>
                </c:pt>
                <c:pt idx="2275">
                  <c:v>25189</c:v>
                </c:pt>
                <c:pt idx="2276">
                  <c:v>24632</c:v>
                </c:pt>
                <c:pt idx="2277">
                  <c:v>24079</c:v>
                </c:pt>
                <c:pt idx="2278">
                  <c:v>23522</c:v>
                </c:pt>
                <c:pt idx="2279">
                  <c:v>22944</c:v>
                </c:pt>
                <c:pt idx="2280">
                  <c:v>22364.800000000003</c:v>
                </c:pt>
                <c:pt idx="2281">
                  <c:v>21777.600000000006</c:v>
                </c:pt>
                <c:pt idx="2282">
                  <c:v>21184</c:v>
                </c:pt>
                <c:pt idx="2283">
                  <c:v>20552.600000000006</c:v>
                </c:pt>
                <c:pt idx="2284">
                  <c:v>19944.899999999994</c:v>
                </c:pt>
                <c:pt idx="2285">
                  <c:v>19324.100000000006</c:v>
                </c:pt>
                <c:pt idx="2286">
                  <c:v>18702.800000000003</c:v>
                </c:pt>
                <c:pt idx="2287">
                  <c:v>18070.800000000003</c:v>
                </c:pt>
                <c:pt idx="2288">
                  <c:v>17436.100000000006</c:v>
                </c:pt>
                <c:pt idx="2289">
                  <c:v>16787.899999999994</c:v>
                </c:pt>
                <c:pt idx="2290">
                  <c:v>16140</c:v>
                </c:pt>
                <c:pt idx="2291">
                  <c:v>15486</c:v>
                </c:pt>
                <c:pt idx="2292">
                  <c:v>14825.300000000003</c:v>
                </c:pt>
                <c:pt idx="2293">
                  <c:v>14162.199999999997</c:v>
                </c:pt>
                <c:pt idx="2294">
                  <c:v>13488.300000000003</c:v>
                </c:pt>
                <c:pt idx="2295">
                  <c:v>12814.199999999997</c:v>
                </c:pt>
                <c:pt idx="2296">
                  <c:v>12136.100000000006</c:v>
                </c:pt>
                <c:pt idx="2297">
                  <c:v>11454.600000000006</c:v>
                </c:pt>
                <c:pt idx="2298">
                  <c:v>10768.800000000003</c:v>
                </c:pt>
                <c:pt idx="2299">
                  <c:v>10074.5</c:v>
                </c:pt>
                <c:pt idx="2300">
                  <c:v>9377.1999999999971</c:v>
                </c:pt>
                <c:pt idx="2301">
                  <c:v>8674.1999999999971</c:v>
                </c:pt>
                <c:pt idx="2302">
                  <c:v>7972.6000000000058</c:v>
                </c:pt>
                <c:pt idx="2303">
                  <c:v>7267.6000000000058</c:v>
                </c:pt>
                <c:pt idx="2304">
                  <c:v>6560.5</c:v>
                </c:pt>
                <c:pt idx="2305">
                  <c:v>5854</c:v>
                </c:pt>
                <c:pt idx="2306">
                  <c:v>5142.1999999999971</c:v>
                </c:pt>
                <c:pt idx="2307">
                  <c:v>4427.8000000000029</c:v>
                </c:pt>
                <c:pt idx="2308">
                  <c:v>3714.6000000000058</c:v>
                </c:pt>
                <c:pt idx="2309">
                  <c:v>2998.3999999999942</c:v>
                </c:pt>
                <c:pt idx="2310">
                  <c:v>2280.6000000000058</c:v>
                </c:pt>
                <c:pt idx="2311">
                  <c:v>1564</c:v>
                </c:pt>
                <c:pt idx="2312">
                  <c:v>843.60000000000582</c:v>
                </c:pt>
                <c:pt idx="2313">
                  <c:v>122.5</c:v>
                </c:pt>
                <c:pt idx="2314">
                  <c:v>-596.80000000000291</c:v>
                </c:pt>
                <c:pt idx="2315">
                  <c:v>-1316.8000000000029</c:v>
                </c:pt>
                <c:pt idx="2316">
                  <c:v>-2036.3000000000029</c:v>
                </c:pt>
                <c:pt idx="2317">
                  <c:v>-2753.6000000000058</c:v>
                </c:pt>
                <c:pt idx="2318">
                  <c:v>-3469.8000000000029</c:v>
                </c:pt>
                <c:pt idx="2319">
                  <c:v>-4183.6000000000058</c:v>
                </c:pt>
                <c:pt idx="2320">
                  <c:v>-4895.8000000000029</c:v>
                </c:pt>
                <c:pt idx="2321">
                  <c:v>-5609.6999999999971</c:v>
                </c:pt>
                <c:pt idx="2322">
                  <c:v>-6321.3000000000029</c:v>
                </c:pt>
                <c:pt idx="2323">
                  <c:v>-7027.1999999999971</c:v>
                </c:pt>
                <c:pt idx="2324">
                  <c:v>-7731.6000000000058</c:v>
                </c:pt>
                <c:pt idx="2325">
                  <c:v>-8437.1999999999971</c:v>
                </c:pt>
                <c:pt idx="2326">
                  <c:v>-9140</c:v>
                </c:pt>
                <c:pt idx="2327">
                  <c:v>-9835.3000000000029</c:v>
                </c:pt>
                <c:pt idx="2328">
                  <c:v>-10527.899999999994</c:v>
                </c:pt>
                <c:pt idx="2329">
                  <c:v>-11218.699999999997</c:v>
                </c:pt>
                <c:pt idx="2330">
                  <c:v>-11903.300000000003</c:v>
                </c:pt>
                <c:pt idx="2331">
                  <c:v>-12582.5</c:v>
                </c:pt>
                <c:pt idx="2332">
                  <c:v>-13259.900000000001</c:v>
                </c:pt>
                <c:pt idx="2333">
                  <c:v>-13931.699999999997</c:v>
                </c:pt>
                <c:pt idx="2334">
                  <c:v>-14596</c:v>
                </c:pt>
                <c:pt idx="2335">
                  <c:v>-15258.300000000003</c:v>
                </c:pt>
                <c:pt idx="2336">
                  <c:v>-15915.400000000001</c:v>
                </c:pt>
                <c:pt idx="2337">
                  <c:v>-16563.599999999999</c:v>
                </c:pt>
                <c:pt idx="2338">
                  <c:v>-17212.900000000001</c:v>
                </c:pt>
                <c:pt idx="2339">
                  <c:v>-17855</c:v>
                </c:pt>
                <c:pt idx="2340">
                  <c:v>-18486</c:v>
                </c:pt>
                <c:pt idx="2341">
                  <c:v>-19110.099999999999</c:v>
                </c:pt>
                <c:pt idx="2342">
                  <c:v>-19728.099999999999</c:v>
                </c:pt>
                <c:pt idx="2343">
                  <c:v>-20339.400000000001</c:v>
                </c:pt>
                <c:pt idx="2344">
                  <c:v>-20942.099999999999</c:v>
                </c:pt>
                <c:pt idx="2345">
                  <c:v>-21538.1</c:v>
                </c:pt>
                <c:pt idx="2346">
                  <c:v>-22130</c:v>
                </c:pt>
                <c:pt idx="2347">
                  <c:v>-22711.5</c:v>
                </c:pt>
                <c:pt idx="2348">
                  <c:v>-23283.300000000003</c:v>
                </c:pt>
                <c:pt idx="2349">
                  <c:v>-23845.599999999999</c:v>
                </c:pt>
                <c:pt idx="2350">
                  <c:v>-24404.800000000003</c:v>
                </c:pt>
                <c:pt idx="2351">
                  <c:v>-24956.6</c:v>
                </c:pt>
                <c:pt idx="2352">
                  <c:v>-25496.699999999997</c:v>
                </c:pt>
                <c:pt idx="2353">
                  <c:v>-26027.599999999999</c:v>
                </c:pt>
                <c:pt idx="2354">
                  <c:v>-26546.6</c:v>
                </c:pt>
                <c:pt idx="2355">
                  <c:v>-27057.4</c:v>
                </c:pt>
                <c:pt idx="2356">
                  <c:v>-27558.400000000001</c:v>
                </c:pt>
                <c:pt idx="2357">
                  <c:v>-28049.800000000003</c:v>
                </c:pt>
                <c:pt idx="2358">
                  <c:v>-28532.5</c:v>
                </c:pt>
                <c:pt idx="2359">
                  <c:v>-29002.800000000003</c:v>
                </c:pt>
                <c:pt idx="2360">
                  <c:v>-29463.699999999997</c:v>
                </c:pt>
                <c:pt idx="2361">
                  <c:v>-29916</c:v>
                </c:pt>
                <c:pt idx="2362">
                  <c:v>-30357.199999999997</c:v>
                </c:pt>
                <c:pt idx="2363">
                  <c:v>-30786.400000000001</c:v>
                </c:pt>
                <c:pt idx="2364">
                  <c:v>-31207</c:v>
                </c:pt>
                <c:pt idx="2365">
                  <c:v>-31616.300000000003</c:v>
                </c:pt>
                <c:pt idx="2366">
                  <c:v>-32008</c:v>
                </c:pt>
                <c:pt idx="2367">
                  <c:v>-32392.699999999997</c:v>
                </c:pt>
                <c:pt idx="2368">
                  <c:v>-32766.400000000001</c:v>
                </c:pt>
                <c:pt idx="2369">
                  <c:v>-33129.4</c:v>
                </c:pt>
                <c:pt idx="2370">
                  <c:v>-33478.699999999997</c:v>
                </c:pt>
                <c:pt idx="2371">
                  <c:v>-33815.1</c:v>
                </c:pt>
                <c:pt idx="2372">
                  <c:v>-34139</c:v>
                </c:pt>
                <c:pt idx="2373">
                  <c:v>-34452.9</c:v>
                </c:pt>
                <c:pt idx="2374">
                  <c:v>-34757</c:v>
                </c:pt>
                <c:pt idx="2375">
                  <c:v>-35051.300000000003</c:v>
                </c:pt>
                <c:pt idx="2376">
                  <c:v>-35325.1</c:v>
                </c:pt>
                <c:pt idx="2377">
                  <c:v>-35594.1</c:v>
                </c:pt>
                <c:pt idx="2378">
                  <c:v>-35846.5</c:v>
                </c:pt>
                <c:pt idx="2379">
                  <c:v>-36086.6</c:v>
                </c:pt>
                <c:pt idx="2380">
                  <c:v>-36306.5</c:v>
                </c:pt>
                <c:pt idx="2381">
                  <c:v>-36518.199999999997</c:v>
                </c:pt>
                <c:pt idx="2382">
                  <c:v>-36719.1</c:v>
                </c:pt>
                <c:pt idx="2383">
                  <c:v>-36910.6</c:v>
                </c:pt>
                <c:pt idx="2384">
                  <c:v>-37079</c:v>
                </c:pt>
                <c:pt idx="2385">
                  <c:v>-37240.6</c:v>
                </c:pt>
                <c:pt idx="2386">
                  <c:v>-37363.9</c:v>
                </c:pt>
                <c:pt idx="2387">
                  <c:v>-37494.699999999997</c:v>
                </c:pt>
                <c:pt idx="2388">
                  <c:v>-37618.1</c:v>
                </c:pt>
                <c:pt idx="2389">
                  <c:v>-37731.4</c:v>
                </c:pt>
                <c:pt idx="2390">
                  <c:v>-37823.300000000003</c:v>
                </c:pt>
                <c:pt idx="2391">
                  <c:v>-37905.4</c:v>
                </c:pt>
                <c:pt idx="2392">
                  <c:v>-37979.599999999999</c:v>
                </c:pt>
                <c:pt idx="2393">
                  <c:v>-38027.9</c:v>
                </c:pt>
                <c:pt idx="2394">
                  <c:v>-38053</c:v>
                </c:pt>
                <c:pt idx="2395">
                  <c:v>-38089.699999999997</c:v>
                </c:pt>
                <c:pt idx="2396">
                  <c:v>-38109.699999999997</c:v>
                </c:pt>
                <c:pt idx="2397">
                  <c:v>-38110.400000000001</c:v>
                </c:pt>
                <c:pt idx="2398">
                  <c:v>-38078.5</c:v>
                </c:pt>
                <c:pt idx="2399">
                  <c:v>-38049.800000000003</c:v>
                </c:pt>
                <c:pt idx="2400">
                  <c:v>-38025</c:v>
                </c:pt>
                <c:pt idx="2401">
                  <c:v>-37975.1</c:v>
                </c:pt>
                <c:pt idx="2402">
                  <c:v>-37910.699999999997</c:v>
                </c:pt>
                <c:pt idx="2403">
                  <c:v>-37830.1</c:v>
                </c:pt>
                <c:pt idx="2404">
                  <c:v>-37729.1</c:v>
                </c:pt>
                <c:pt idx="2405">
                  <c:v>-37621.1</c:v>
                </c:pt>
                <c:pt idx="2406">
                  <c:v>-37502</c:v>
                </c:pt>
                <c:pt idx="2407">
                  <c:v>-37371.9</c:v>
                </c:pt>
                <c:pt idx="2408">
                  <c:v>-37218.199999999997</c:v>
                </c:pt>
                <c:pt idx="2409">
                  <c:v>-37054.5</c:v>
                </c:pt>
                <c:pt idx="2410">
                  <c:v>-36866.6</c:v>
                </c:pt>
                <c:pt idx="2411">
                  <c:v>-36683.599999999999</c:v>
                </c:pt>
                <c:pt idx="2412">
                  <c:v>-36500.800000000003</c:v>
                </c:pt>
                <c:pt idx="2413">
                  <c:v>-36263.9</c:v>
                </c:pt>
                <c:pt idx="2414">
                  <c:v>-36055.199999999997</c:v>
                </c:pt>
                <c:pt idx="2415">
                  <c:v>-35819.4</c:v>
                </c:pt>
                <c:pt idx="2416">
                  <c:v>-35548.400000000001</c:v>
                </c:pt>
                <c:pt idx="2417">
                  <c:v>-35282.800000000003</c:v>
                </c:pt>
                <c:pt idx="2418">
                  <c:v>-35007.300000000003</c:v>
                </c:pt>
                <c:pt idx="2419">
                  <c:v>-34721.4</c:v>
                </c:pt>
                <c:pt idx="2420">
                  <c:v>-34436.9</c:v>
                </c:pt>
                <c:pt idx="2421">
                  <c:v>-34116.1</c:v>
                </c:pt>
                <c:pt idx="2422">
                  <c:v>-33788.800000000003</c:v>
                </c:pt>
                <c:pt idx="2423">
                  <c:v>-33452.400000000001</c:v>
                </c:pt>
                <c:pt idx="2424">
                  <c:v>-33108</c:v>
                </c:pt>
                <c:pt idx="2425">
                  <c:v>-32743.599999999999</c:v>
                </c:pt>
                <c:pt idx="2426">
                  <c:v>-32363.1</c:v>
                </c:pt>
                <c:pt idx="2427">
                  <c:v>-31986.199999999997</c:v>
                </c:pt>
                <c:pt idx="2428">
                  <c:v>-31590.400000000001</c:v>
                </c:pt>
                <c:pt idx="2429">
                  <c:v>-31172.800000000003</c:v>
                </c:pt>
                <c:pt idx="2430">
                  <c:v>-30757.300000000003</c:v>
                </c:pt>
                <c:pt idx="2431">
                  <c:v>-30332.9</c:v>
                </c:pt>
                <c:pt idx="2432">
                  <c:v>-29886.800000000003</c:v>
                </c:pt>
                <c:pt idx="2433">
                  <c:v>-29428.800000000003</c:v>
                </c:pt>
                <c:pt idx="2434">
                  <c:v>-28976.300000000003</c:v>
                </c:pt>
                <c:pt idx="2435">
                  <c:v>-28509.199999999997</c:v>
                </c:pt>
                <c:pt idx="2436">
                  <c:v>-28022</c:v>
                </c:pt>
                <c:pt idx="2437">
                  <c:v>-27526.5</c:v>
                </c:pt>
                <c:pt idx="2438">
                  <c:v>-27026.199999999997</c:v>
                </c:pt>
                <c:pt idx="2439">
                  <c:v>-26506.300000000003</c:v>
                </c:pt>
                <c:pt idx="2440">
                  <c:v>-25992.300000000003</c:v>
                </c:pt>
                <c:pt idx="2441">
                  <c:v>-25463.699999999997</c:v>
                </c:pt>
                <c:pt idx="2442">
                  <c:v>-24922</c:v>
                </c:pt>
                <c:pt idx="2443">
                  <c:v>-24376.1</c:v>
                </c:pt>
                <c:pt idx="2444">
                  <c:v>-23797.300000000003</c:v>
                </c:pt>
                <c:pt idx="2445">
                  <c:v>-23232.1</c:v>
                </c:pt>
                <c:pt idx="2446">
                  <c:v>-22678</c:v>
                </c:pt>
                <c:pt idx="2447">
                  <c:v>-22099.5</c:v>
                </c:pt>
                <c:pt idx="2448">
                  <c:v>-21515.199999999997</c:v>
                </c:pt>
                <c:pt idx="2449">
                  <c:v>-20939.699999999997</c:v>
                </c:pt>
                <c:pt idx="2450">
                  <c:v>-20333.5</c:v>
                </c:pt>
                <c:pt idx="2451">
                  <c:v>-19722</c:v>
                </c:pt>
                <c:pt idx="2452">
                  <c:v>-19104.400000000001</c:v>
                </c:pt>
                <c:pt idx="2453">
                  <c:v>-18476.699999999997</c:v>
                </c:pt>
                <c:pt idx="2454">
                  <c:v>-17844.599999999999</c:v>
                </c:pt>
                <c:pt idx="2455">
                  <c:v>-17207.5</c:v>
                </c:pt>
                <c:pt idx="2456">
                  <c:v>-16559</c:v>
                </c:pt>
                <c:pt idx="2457">
                  <c:v>-15904</c:v>
                </c:pt>
                <c:pt idx="2458">
                  <c:v>-15253.5</c:v>
                </c:pt>
                <c:pt idx="2459">
                  <c:v>-14594.099999999999</c:v>
                </c:pt>
                <c:pt idx="2460">
                  <c:v>-13928.800000000003</c:v>
                </c:pt>
                <c:pt idx="2461">
                  <c:v>-13257.099999999999</c:v>
                </c:pt>
                <c:pt idx="2462">
                  <c:v>-12579.699999999997</c:v>
                </c:pt>
                <c:pt idx="2463">
                  <c:v>-11886.400000000001</c:v>
                </c:pt>
                <c:pt idx="2464">
                  <c:v>-11206.800000000003</c:v>
                </c:pt>
                <c:pt idx="2465">
                  <c:v>-10521</c:v>
                </c:pt>
                <c:pt idx="2466">
                  <c:v>-9821.1999999999971</c:v>
                </c:pt>
                <c:pt idx="2467">
                  <c:v>-9123.1999999999971</c:v>
                </c:pt>
                <c:pt idx="2468">
                  <c:v>-8430.3000000000029</c:v>
                </c:pt>
                <c:pt idx="2469">
                  <c:v>-7728.3000000000029</c:v>
                </c:pt>
                <c:pt idx="2470">
                  <c:v>-7017.3999999999942</c:v>
                </c:pt>
                <c:pt idx="2471">
                  <c:v>-6313.3999999999942</c:v>
                </c:pt>
                <c:pt idx="2472">
                  <c:v>-5610</c:v>
                </c:pt>
                <c:pt idx="2473">
                  <c:v>-4896.8000000000029</c:v>
                </c:pt>
                <c:pt idx="2474">
                  <c:v>-4172.8000000000029</c:v>
                </c:pt>
                <c:pt idx="2475">
                  <c:v>-3459.6999999999971</c:v>
                </c:pt>
                <c:pt idx="2476">
                  <c:v>-2746.3000000000029</c:v>
                </c:pt>
                <c:pt idx="2477">
                  <c:v>-2021.3999999999942</c:v>
                </c:pt>
                <c:pt idx="2478">
                  <c:v>-1303.1000000000058</c:v>
                </c:pt>
                <c:pt idx="2479">
                  <c:v>-586.5</c:v>
                </c:pt>
                <c:pt idx="2480">
                  <c:v>130.69999999999709</c:v>
                </c:pt>
                <c:pt idx="2481">
                  <c:v>850</c:v>
                </c:pt>
                <c:pt idx="2482">
                  <c:v>1573.3000000000029</c:v>
                </c:pt>
                <c:pt idx="2483">
                  <c:v>2290.6999999999971</c:v>
                </c:pt>
                <c:pt idx="2484">
                  <c:v>3003.1999999999971</c:v>
                </c:pt>
                <c:pt idx="2485">
                  <c:v>3719.6999999999971</c:v>
                </c:pt>
                <c:pt idx="2486">
                  <c:v>4437</c:v>
                </c:pt>
                <c:pt idx="2487">
                  <c:v>5146.8999999999942</c:v>
                </c:pt>
                <c:pt idx="2488">
                  <c:v>5863</c:v>
                </c:pt>
                <c:pt idx="2489">
                  <c:v>6583.1999999999971</c:v>
                </c:pt>
                <c:pt idx="2490">
                  <c:v>7288.8999999999942</c:v>
                </c:pt>
                <c:pt idx="2491">
                  <c:v>7988.3999999999942</c:v>
                </c:pt>
                <c:pt idx="2492">
                  <c:v>8688.6000000000058</c:v>
                </c:pt>
                <c:pt idx="2493">
                  <c:v>9388.6000000000058</c:v>
                </c:pt>
                <c:pt idx="2494">
                  <c:v>10082</c:v>
                </c:pt>
                <c:pt idx="2495">
                  <c:v>10773.899999999994</c:v>
                </c:pt>
                <c:pt idx="2496">
                  <c:v>11465.5</c:v>
                </c:pt>
                <c:pt idx="2497">
                  <c:v>12145</c:v>
                </c:pt>
                <c:pt idx="2498">
                  <c:v>12828.600000000006</c:v>
                </c:pt>
                <c:pt idx="2499">
                  <c:v>13502.100000000006</c:v>
                </c:pt>
                <c:pt idx="2500">
                  <c:v>14175.100000000006</c:v>
                </c:pt>
                <c:pt idx="2501">
                  <c:v>14844.199999999997</c:v>
                </c:pt>
                <c:pt idx="2502">
                  <c:v>15501.399999999994</c:v>
                </c:pt>
                <c:pt idx="2503">
                  <c:v>16160.699999999997</c:v>
                </c:pt>
                <c:pt idx="2504">
                  <c:v>16804.300000000003</c:v>
                </c:pt>
                <c:pt idx="2505">
                  <c:v>17450.5</c:v>
                </c:pt>
                <c:pt idx="2506">
                  <c:v>18087.399999999994</c:v>
                </c:pt>
                <c:pt idx="2507">
                  <c:v>18715.699999999997</c:v>
                </c:pt>
                <c:pt idx="2508">
                  <c:v>19338.800000000003</c:v>
                </c:pt>
                <c:pt idx="2509">
                  <c:v>19954.199999999997</c:v>
                </c:pt>
                <c:pt idx="2510">
                  <c:v>20558.300000000003</c:v>
                </c:pt>
                <c:pt idx="2511">
                  <c:v>21158.600000000006</c:v>
                </c:pt>
                <c:pt idx="2512">
                  <c:v>21764.399999999994</c:v>
                </c:pt>
                <c:pt idx="2513">
                  <c:v>22357.699999999997</c:v>
                </c:pt>
                <c:pt idx="2514">
                  <c:v>22931</c:v>
                </c:pt>
                <c:pt idx="2515">
                  <c:v>23504</c:v>
                </c:pt>
                <c:pt idx="2516">
                  <c:v>24065</c:v>
                </c:pt>
                <c:pt idx="2517">
                  <c:v>24617</c:v>
                </c:pt>
                <c:pt idx="2518">
                  <c:v>25161</c:v>
                </c:pt>
                <c:pt idx="2519">
                  <c:v>25699</c:v>
                </c:pt>
                <c:pt idx="2520">
                  <c:v>26230</c:v>
                </c:pt>
                <c:pt idx="2521">
                  <c:v>26743</c:v>
                </c:pt>
                <c:pt idx="2522">
                  <c:v>27253</c:v>
                </c:pt>
                <c:pt idx="2523">
                  <c:v>27751</c:v>
                </c:pt>
                <c:pt idx="2524">
                  <c:v>28243</c:v>
                </c:pt>
                <c:pt idx="2525">
                  <c:v>28725</c:v>
                </c:pt>
                <c:pt idx="2526">
                  <c:v>29191</c:v>
                </c:pt>
                <c:pt idx="2527">
                  <c:v>29654</c:v>
                </c:pt>
                <c:pt idx="2528">
                  <c:v>30109</c:v>
                </c:pt>
                <c:pt idx="2529">
                  <c:v>30538</c:v>
                </c:pt>
                <c:pt idx="2530">
                  <c:v>30960</c:v>
                </c:pt>
                <c:pt idx="2531">
                  <c:v>31380</c:v>
                </c:pt>
                <c:pt idx="2532">
                  <c:v>31787</c:v>
                </c:pt>
                <c:pt idx="2533">
                  <c:v>32174</c:v>
                </c:pt>
                <c:pt idx="2534">
                  <c:v>32545</c:v>
                </c:pt>
                <c:pt idx="2535">
                  <c:v>32918</c:v>
                </c:pt>
                <c:pt idx="2536">
                  <c:v>33287</c:v>
                </c:pt>
                <c:pt idx="2537">
                  <c:v>33631</c:v>
                </c:pt>
                <c:pt idx="2538">
                  <c:v>33959</c:v>
                </c:pt>
                <c:pt idx="2539">
                  <c:v>34298</c:v>
                </c:pt>
                <c:pt idx="2540">
                  <c:v>34608</c:v>
                </c:pt>
                <c:pt idx="2541">
                  <c:v>34906</c:v>
                </c:pt>
                <c:pt idx="2542">
                  <c:v>35187</c:v>
                </c:pt>
                <c:pt idx="2543">
                  <c:v>35460</c:v>
                </c:pt>
                <c:pt idx="2544">
                  <c:v>35707</c:v>
                </c:pt>
                <c:pt idx="2545">
                  <c:v>35969</c:v>
                </c:pt>
                <c:pt idx="2546">
                  <c:v>36206</c:v>
                </c:pt>
                <c:pt idx="2547">
                  <c:v>36427</c:v>
                </c:pt>
                <c:pt idx="2548">
                  <c:v>36640</c:v>
                </c:pt>
                <c:pt idx="2549">
                  <c:v>36832</c:v>
                </c:pt>
                <c:pt idx="2550">
                  <c:v>37017</c:v>
                </c:pt>
                <c:pt idx="2551">
                  <c:v>37189</c:v>
                </c:pt>
                <c:pt idx="2552">
                  <c:v>37350</c:v>
                </c:pt>
                <c:pt idx="2553">
                  <c:v>37522</c:v>
                </c:pt>
                <c:pt idx="2554">
                  <c:v>37649</c:v>
                </c:pt>
                <c:pt idx="2555">
                  <c:v>37768</c:v>
                </c:pt>
                <c:pt idx="2556">
                  <c:v>37837</c:v>
                </c:pt>
                <c:pt idx="2557">
                  <c:v>37926</c:v>
                </c:pt>
                <c:pt idx="2558">
                  <c:v>38036</c:v>
                </c:pt>
                <c:pt idx="2559">
                  <c:v>38102</c:v>
                </c:pt>
                <c:pt idx="2560">
                  <c:v>38150</c:v>
                </c:pt>
                <c:pt idx="2561">
                  <c:v>38179</c:v>
                </c:pt>
                <c:pt idx="2562">
                  <c:v>38207</c:v>
                </c:pt>
                <c:pt idx="2563">
                  <c:v>38222</c:v>
                </c:pt>
                <c:pt idx="2564">
                  <c:v>38208</c:v>
                </c:pt>
                <c:pt idx="2565">
                  <c:v>38200</c:v>
                </c:pt>
                <c:pt idx="2566">
                  <c:v>38167</c:v>
                </c:pt>
                <c:pt idx="2567">
                  <c:v>38111</c:v>
                </c:pt>
                <c:pt idx="2568">
                  <c:v>38058</c:v>
                </c:pt>
                <c:pt idx="2569">
                  <c:v>37992</c:v>
                </c:pt>
                <c:pt idx="2570">
                  <c:v>37900</c:v>
                </c:pt>
                <c:pt idx="2571">
                  <c:v>37798</c:v>
                </c:pt>
                <c:pt idx="2572">
                  <c:v>37692</c:v>
                </c:pt>
                <c:pt idx="2573">
                  <c:v>37568</c:v>
                </c:pt>
                <c:pt idx="2574">
                  <c:v>37420</c:v>
                </c:pt>
                <c:pt idx="2575">
                  <c:v>37274</c:v>
                </c:pt>
                <c:pt idx="2576">
                  <c:v>37111</c:v>
                </c:pt>
                <c:pt idx="2577">
                  <c:v>36926</c:v>
                </c:pt>
                <c:pt idx="2578">
                  <c:v>36731</c:v>
                </c:pt>
                <c:pt idx="2579">
                  <c:v>36527</c:v>
                </c:pt>
                <c:pt idx="2580">
                  <c:v>36315</c:v>
                </c:pt>
                <c:pt idx="2581">
                  <c:v>36084</c:v>
                </c:pt>
                <c:pt idx="2582">
                  <c:v>35820</c:v>
                </c:pt>
                <c:pt idx="2583">
                  <c:v>35561</c:v>
                </c:pt>
                <c:pt idx="2584">
                  <c:v>35292</c:v>
                </c:pt>
                <c:pt idx="2585">
                  <c:v>35012</c:v>
                </c:pt>
                <c:pt idx="2586">
                  <c:v>34732</c:v>
                </c:pt>
                <c:pt idx="2587">
                  <c:v>34424</c:v>
                </c:pt>
                <c:pt idx="2588">
                  <c:v>34095</c:v>
                </c:pt>
                <c:pt idx="2589">
                  <c:v>33781</c:v>
                </c:pt>
                <c:pt idx="2590">
                  <c:v>33418</c:v>
                </c:pt>
                <c:pt idx="2591">
                  <c:v>33060</c:v>
                </c:pt>
                <c:pt idx="2592">
                  <c:v>32710</c:v>
                </c:pt>
                <c:pt idx="2593">
                  <c:v>32337</c:v>
                </c:pt>
                <c:pt idx="2594">
                  <c:v>31947</c:v>
                </c:pt>
                <c:pt idx="2595">
                  <c:v>31539</c:v>
                </c:pt>
                <c:pt idx="2596">
                  <c:v>31127</c:v>
                </c:pt>
                <c:pt idx="2597">
                  <c:v>30710</c:v>
                </c:pt>
                <c:pt idx="2598">
                  <c:v>30280</c:v>
                </c:pt>
                <c:pt idx="2599">
                  <c:v>29830</c:v>
                </c:pt>
                <c:pt idx="2600">
                  <c:v>29371</c:v>
                </c:pt>
                <c:pt idx="2601">
                  <c:v>28902</c:v>
                </c:pt>
                <c:pt idx="2602">
                  <c:v>28417</c:v>
                </c:pt>
                <c:pt idx="2603">
                  <c:v>27933</c:v>
                </c:pt>
                <c:pt idx="2604">
                  <c:v>27451</c:v>
                </c:pt>
                <c:pt idx="2605">
                  <c:v>26942</c:v>
                </c:pt>
                <c:pt idx="2606">
                  <c:v>26422</c:v>
                </c:pt>
                <c:pt idx="2607">
                  <c:v>25893</c:v>
                </c:pt>
                <c:pt idx="2608">
                  <c:v>25372</c:v>
                </c:pt>
                <c:pt idx="2609">
                  <c:v>24825</c:v>
                </c:pt>
                <c:pt idx="2610">
                  <c:v>24272</c:v>
                </c:pt>
                <c:pt idx="2611">
                  <c:v>23717</c:v>
                </c:pt>
                <c:pt idx="2612">
                  <c:v>23146</c:v>
                </c:pt>
                <c:pt idx="2613">
                  <c:v>22564</c:v>
                </c:pt>
                <c:pt idx="2614">
                  <c:v>21978.300000000003</c:v>
                </c:pt>
                <c:pt idx="2615">
                  <c:v>21388</c:v>
                </c:pt>
                <c:pt idx="2616">
                  <c:v>20755</c:v>
                </c:pt>
                <c:pt idx="2617">
                  <c:v>20148.699999999997</c:v>
                </c:pt>
                <c:pt idx="2618">
                  <c:v>19536.800000000003</c:v>
                </c:pt>
                <c:pt idx="2619">
                  <c:v>18912.300000000003</c:v>
                </c:pt>
                <c:pt idx="2620">
                  <c:v>18285.399999999994</c:v>
                </c:pt>
                <c:pt idx="2621">
                  <c:v>17652.899999999994</c:v>
                </c:pt>
                <c:pt idx="2622">
                  <c:v>17013.399999999994</c:v>
                </c:pt>
                <c:pt idx="2623">
                  <c:v>16365.699999999997</c:v>
                </c:pt>
                <c:pt idx="2624">
                  <c:v>15712.600000000006</c:v>
                </c:pt>
                <c:pt idx="2625">
                  <c:v>15051.399999999994</c:v>
                </c:pt>
                <c:pt idx="2626">
                  <c:v>14388.899999999994</c:v>
                </c:pt>
                <c:pt idx="2627">
                  <c:v>13715.800000000003</c:v>
                </c:pt>
                <c:pt idx="2628">
                  <c:v>13041.800000000003</c:v>
                </c:pt>
                <c:pt idx="2629">
                  <c:v>12365.600000000006</c:v>
                </c:pt>
                <c:pt idx="2630">
                  <c:v>11684.699999999997</c:v>
                </c:pt>
                <c:pt idx="2631">
                  <c:v>10999</c:v>
                </c:pt>
                <c:pt idx="2632">
                  <c:v>10307.300000000003</c:v>
                </c:pt>
                <c:pt idx="2633">
                  <c:v>9612.6999999999971</c:v>
                </c:pt>
                <c:pt idx="2634">
                  <c:v>8915.3000000000029</c:v>
                </c:pt>
                <c:pt idx="2635">
                  <c:v>8215.5</c:v>
                </c:pt>
                <c:pt idx="2636">
                  <c:v>7511.3999999999942</c:v>
                </c:pt>
                <c:pt idx="2637">
                  <c:v>6802.6999999999971</c:v>
                </c:pt>
                <c:pt idx="2638">
                  <c:v>6094.3000000000029</c:v>
                </c:pt>
                <c:pt idx="2639">
                  <c:v>5382.3000000000029</c:v>
                </c:pt>
                <c:pt idx="2640">
                  <c:v>4668</c:v>
                </c:pt>
                <c:pt idx="2641">
                  <c:v>3953.6999999999971</c:v>
                </c:pt>
                <c:pt idx="2642">
                  <c:v>3239.1999999999971</c:v>
                </c:pt>
                <c:pt idx="2643">
                  <c:v>2521.3999999999942</c:v>
                </c:pt>
                <c:pt idx="2644">
                  <c:v>1803.8000000000029</c:v>
                </c:pt>
                <c:pt idx="2645">
                  <c:v>1086</c:v>
                </c:pt>
                <c:pt idx="2646">
                  <c:v>367.60000000000582</c:v>
                </c:pt>
                <c:pt idx="2647">
                  <c:v>-349.5</c:v>
                </c:pt>
                <c:pt idx="2648">
                  <c:v>-1068.8999999999942</c:v>
                </c:pt>
                <c:pt idx="2649">
                  <c:v>-1788.3999999999942</c:v>
                </c:pt>
                <c:pt idx="2650">
                  <c:v>-2509.8999999999942</c:v>
                </c:pt>
                <c:pt idx="2651">
                  <c:v>-3230.1999999999971</c:v>
                </c:pt>
                <c:pt idx="2652">
                  <c:v>-3944.8000000000029</c:v>
                </c:pt>
                <c:pt idx="2653">
                  <c:v>-4658</c:v>
                </c:pt>
                <c:pt idx="2654">
                  <c:v>-5370.6999999999971</c:v>
                </c:pt>
                <c:pt idx="2655">
                  <c:v>-6084.3000000000029</c:v>
                </c:pt>
                <c:pt idx="2656">
                  <c:v>-6792.3999999999942</c:v>
                </c:pt>
                <c:pt idx="2657">
                  <c:v>-7496.8999999999942</c:v>
                </c:pt>
                <c:pt idx="2658">
                  <c:v>-8200.1000000000058</c:v>
                </c:pt>
                <c:pt idx="2659">
                  <c:v>-8900.3000000000029</c:v>
                </c:pt>
                <c:pt idx="2660">
                  <c:v>-9596.6999999999971</c:v>
                </c:pt>
                <c:pt idx="2661">
                  <c:v>-10289.5</c:v>
                </c:pt>
                <c:pt idx="2662">
                  <c:v>-10983.199999999997</c:v>
                </c:pt>
                <c:pt idx="2663">
                  <c:v>-11674.899999999994</c:v>
                </c:pt>
                <c:pt idx="2664">
                  <c:v>-12355.699999999997</c:v>
                </c:pt>
                <c:pt idx="2665">
                  <c:v>-13034.599999999999</c:v>
                </c:pt>
                <c:pt idx="2666">
                  <c:v>-13709.400000000001</c:v>
                </c:pt>
                <c:pt idx="2667">
                  <c:v>-14375.5</c:v>
                </c:pt>
                <c:pt idx="2668">
                  <c:v>-15038.800000000003</c:v>
                </c:pt>
                <c:pt idx="2669">
                  <c:v>-15697.699999999997</c:v>
                </c:pt>
                <c:pt idx="2670">
                  <c:v>-16348.300000000003</c:v>
                </c:pt>
                <c:pt idx="2671">
                  <c:v>-16993.900000000001</c:v>
                </c:pt>
                <c:pt idx="2672">
                  <c:v>-17636.199999999997</c:v>
                </c:pt>
                <c:pt idx="2673">
                  <c:v>-18270.199999999997</c:v>
                </c:pt>
                <c:pt idx="2674">
                  <c:v>-18896.199999999997</c:v>
                </c:pt>
                <c:pt idx="2675">
                  <c:v>-19519.900000000001</c:v>
                </c:pt>
                <c:pt idx="2676">
                  <c:v>-20137.300000000003</c:v>
                </c:pt>
                <c:pt idx="2677">
                  <c:v>-20743.599999999999</c:v>
                </c:pt>
                <c:pt idx="2678">
                  <c:v>-21341.199999999997</c:v>
                </c:pt>
                <c:pt idx="2679">
                  <c:v>-21934.5</c:v>
                </c:pt>
                <c:pt idx="2680">
                  <c:v>-22520.800000000003</c:v>
                </c:pt>
                <c:pt idx="2681">
                  <c:v>-23095.4</c:v>
                </c:pt>
                <c:pt idx="2682">
                  <c:v>-23660.400000000001</c:v>
                </c:pt>
                <c:pt idx="2683">
                  <c:v>-24219.199999999997</c:v>
                </c:pt>
                <c:pt idx="2684">
                  <c:v>-24769.699999999997</c:v>
                </c:pt>
                <c:pt idx="2685">
                  <c:v>-25312.699999999997</c:v>
                </c:pt>
                <c:pt idx="2686">
                  <c:v>-25847.1</c:v>
                </c:pt>
                <c:pt idx="2687">
                  <c:v>-26371.199999999997</c:v>
                </c:pt>
                <c:pt idx="2688">
                  <c:v>-26887.800000000003</c:v>
                </c:pt>
                <c:pt idx="2689">
                  <c:v>-27394.800000000003</c:v>
                </c:pt>
                <c:pt idx="2690">
                  <c:v>-27888.800000000003</c:v>
                </c:pt>
                <c:pt idx="2691">
                  <c:v>-28374.5</c:v>
                </c:pt>
                <c:pt idx="2692">
                  <c:v>-28850.1</c:v>
                </c:pt>
                <c:pt idx="2693">
                  <c:v>-29313.199999999997</c:v>
                </c:pt>
                <c:pt idx="2694">
                  <c:v>-29768.800000000003</c:v>
                </c:pt>
                <c:pt idx="2695">
                  <c:v>-30213.1</c:v>
                </c:pt>
                <c:pt idx="2696">
                  <c:v>-30643.300000000003</c:v>
                </c:pt>
                <c:pt idx="2697">
                  <c:v>-31065.1</c:v>
                </c:pt>
                <c:pt idx="2698">
                  <c:v>-31477.699999999997</c:v>
                </c:pt>
                <c:pt idx="2699">
                  <c:v>-31873.699999999997</c:v>
                </c:pt>
                <c:pt idx="2700">
                  <c:v>-32265.4</c:v>
                </c:pt>
                <c:pt idx="2701">
                  <c:v>-32648.699999999997</c:v>
                </c:pt>
                <c:pt idx="2702">
                  <c:v>-33016.400000000001</c:v>
                </c:pt>
                <c:pt idx="2703">
                  <c:v>-33372.800000000003</c:v>
                </c:pt>
                <c:pt idx="2704">
                  <c:v>-33706.699999999997</c:v>
                </c:pt>
                <c:pt idx="2705">
                  <c:v>-34039.4</c:v>
                </c:pt>
                <c:pt idx="2706">
                  <c:v>-34352.300000000003</c:v>
                </c:pt>
                <c:pt idx="2707">
                  <c:v>-34659.800000000003</c:v>
                </c:pt>
                <c:pt idx="2708">
                  <c:v>-34957.300000000003</c:v>
                </c:pt>
                <c:pt idx="2709">
                  <c:v>-35232.800000000003</c:v>
                </c:pt>
                <c:pt idx="2710">
                  <c:v>-35504.800000000003</c:v>
                </c:pt>
                <c:pt idx="2711">
                  <c:v>-35761.5</c:v>
                </c:pt>
                <c:pt idx="2712">
                  <c:v>-36003.800000000003</c:v>
                </c:pt>
                <c:pt idx="2713">
                  <c:v>-36238.9</c:v>
                </c:pt>
                <c:pt idx="2714">
                  <c:v>-36451.800000000003</c:v>
                </c:pt>
                <c:pt idx="2715">
                  <c:v>-36660.6</c:v>
                </c:pt>
                <c:pt idx="2716">
                  <c:v>-36848.300000000003</c:v>
                </c:pt>
                <c:pt idx="2717">
                  <c:v>-37032.800000000003</c:v>
                </c:pt>
                <c:pt idx="2718">
                  <c:v>-37195.199999999997</c:v>
                </c:pt>
                <c:pt idx="2719">
                  <c:v>-37319.199999999997</c:v>
                </c:pt>
                <c:pt idx="2720">
                  <c:v>-37453.699999999997</c:v>
                </c:pt>
                <c:pt idx="2721">
                  <c:v>-37579.300000000003</c:v>
                </c:pt>
                <c:pt idx="2722">
                  <c:v>-37693.1</c:v>
                </c:pt>
                <c:pt idx="2723">
                  <c:v>-37794.1</c:v>
                </c:pt>
                <c:pt idx="2724">
                  <c:v>-37877.300000000003</c:v>
                </c:pt>
                <c:pt idx="2725">
                  <c:v>-37959.199999999997</c:v>
                </c:pt>
                <c:pt idx="2726">
                  <c:v>-38018.6</c:v>
                </c:pt>
                <c:pt idx="2727">
                  <c:v>-38059.9</c:v>
                </c:pt>
                <c:pt idx="2728">
                  <c:v>-38092</c:v>
                </c:pt>
                <c:pt idx="2729">
                  <c:v>-38111</c:v>
                </c:pt>
                <c:pt idx="2730">
                  <c:v>-38117.300000000003</c:v>
                </c:pt>
                <c:pt idx="2731">
                  <c:v>-38088.300000000003</c:v>
                </c:pt>
                <c:pt idx="2732">
                  <c:v>-38063.599999999999</c:v>
                </c:pt>
                <c:pt idx="2733">
                  <c:v>-38027.699999999997</c:v>
                </c:pt>
                <c:pt idx="2734">
                  <c:v>-37980.199999999997</c:v>
                </c:pt>
                <c:pt idx="2735">
                  <c:v>-37921.300000000003</c:v>
                </c:pt>
                <c:pt idx="2736">
                  <c:v>-37862.1</c:v>
                </c:pt>
                <c:pt idx="2737">
                  <c:v>-37760.9</c:v>
                </c:pt>
                <c:pt idx="2738">
                  <c:v>-37661.599999999999</c:v>
                </c:pt>
                <c:pt idx="2739">
                  <c:v>-37549.5</c:v>
                </c:pt>
                <c:pt idx="2740">
                  <c:v>-37420.1</c:v>
                </c:pt>
                <c:pt idx="2741">
                  <c:v>-37275.9</c:v>
                </c:pt>
                <c:pt idx="2742">
                  <c:v>-37112.800000000003</c:v>
                </c:pt>
                <c:pt idx="2743">
                  <c:v>-36928.1</c:v>
                </c:pt>
                <c:pt idx="2744">
                  <c:v>-36748.800000000003</c:v>
                </c:pt>
                <c:pt idx="2745">
                  <c:v>-36572</c:v>
                </c:pt>
                <c:pt idx="2746">
                  <c:v>-36357.699999999997</c:v>
                </c:pt>
                <c:pt idx="2747">
                  <c:v>-36134.1</c:v>
                </c:pt>
                <c:pt idx="2748">
                  <c:v>-35902.6</c:v>
                </c:pt>
                <c:pt idx="2749">
                  <c:v>-35653.699999999997</c:v>
                </c:pt>
                <c:pt idx="2750">
                  <c:v>-35375.599999999999</c:v>
                </c:pt>
                <c:pt idx="2751">
                  <c:v>-35103</c:v>
                </c:pt>
                <c:pt idx="2752">
                  <c:v>-34820.6</c:v>
                </c:pt>
                <c:pt idx="2753">
                  <c:v>-34542.1</c:v>
                </c:pt>
                <c:pt idx="2754">
                  <c:v>-34228.1</c:v>
                </c:pt>
                <c:pt idx="2755">
                  <c:v>-33900.699999999997</c:v>
                </c:pt>
                <c:pt idx="2756">
                  <c:v>-33566.300000000003</c:v>
                </c:pt>
                <c:pt idx="2757">
                  <c:v>-33222.800000000003</c:v>
                </c:pt>
                <c:pt idx="2758">
                  <c:v>-32868.699999999997</c:v>
                </c:pt>
                <c:pt idx="2759">
                  <c:v>-32486.6</c:v>
                </c:pt>
                <c:pt idx="2760">
                  <c:v>-32117.800000000003</c:v>
                </c:pt>
                <c:pt idx="2761">
                  <c:v>-31729.5</c:v>
                </c:pt>
                <c:pt idx="2762">
                  <c:v>-31314.9</c:v>
                </c:pt>
                <c:pt idx="2763">
                  <c:v>-30898.400000000001</c:v>
                </c:pt>
                <c:pt idx="2764">
                  <c:v>-30476.199999999997</c:v>
                </c:pt>
                <c:pt idx="2765">
                  <c:v>-30041.199999999997</c:v>
                </c:pt>
                <c:pt idx="2766">
                  <c:v>-29581.199999999997</c:v>
                </c:pt>
                <c:pt idx="2767">
                  <c:v>-29128.699999999997</c:v>
                </c:pt>
                <c:pt idx="2768">
                  <c:v>-28668.800000000003</c:v>
                </c:pt>
                <c:pt idx="2769">
                  <c:v>-28187.599999999999</c:v>
                </c:pt>
                <c:pt idx="2770">
                  <c:v>-27697.9</c:v>
                </c:pt>
                <c:pt idx="2771">
                  <c:v>-27198.9</c:v>
                </c:pt>
                <c:pt idx="2772">
                  <c:v>-26681.699999999997</c:v>
                </c:pt>
                <c:pt idx="2773">
                  <c:v>-26171.599999999999</c:v>
                </c:pt>
                <c:pt idx="2774">
                  <c:v>-25646.699999999997</c:v>
                </c:pt>
                <c:pt idx="2775">
                  <c:v>-25105.800000000003</c:v>
                </c:pt>
                <c:pt idx="2776">
                  <c:v>-24562.199999999997</c:v>
                </c:pt>
                <c:pt idx="2777">
                  <c:v>-23985.5</c:v>
                </c:pt>
                <c:pt idx="2778">
                  <c:v>-23422.5</c:v>
                </c:pt>
                <c:pt idx="2779">
                  <c:v>-22871.699999999997</c:v>
                </c:pt>
                <c:pt idx="2780">
                  <c:v>-22289.599999999999</c:v>
                </c:pt>
                <c:pt idx="2781">
                  <c:v>-21709.599999999999</c:v>
                </c:pt>
                <c:pt idx="2782">
                  <c:v>-21116.1</c:v>
                </c:pt>
                <c:pt idx="2783">
                  <c:v>-20539.300000000003</c:v>
                </c:pt>
                <c:pt idx="2784">
                  <c:v>-19929.599999999999</c:v>
                </c:pt>
                <c:pt idx="2785">
                  <c:v>-19318</c:v>
                </c:pt>
                <c:pt idx="2786">
                  <c:v>-18692.599999999999</c:v>
                </c:pt>
                <c:pt idx="2787">
                  <c:v>-18059.800000000003</c:v>
                </c:pt>
                <c:pt idx="2788">
                  <c:v>-17426</c:v>
                </c:pt>
                <c:pt idx="2789">
                  <c:v>-16775.599999999999</c:v>
                </c:pt>
                <c:pt idx="2790">
                  <c:v>-16128.900000000001</c:v>
                </c:pt>
                <c:pt idx="2791">
                  <c:v>-15476.800000000003</c:v>
                </c:pt>
                <c:pt idx="2792">
                  <c:v>-14815.300000000003</c:v>
                </c:pt>
                <c:pt idx="2793">
                  <c:v>-14151.900000000001</c:v>
                </c:pt>
                <c:pt idx="2794">
                  <c:v>-13476.599999999999</c:v>
                </c:pt>
                <c:pt idx="2795">
                  <c:v>-12801.699999999997</c:v>
                </c:pt>
                <c:pt idx="2796">
                  <c:v>-12123.800000000003</c:v>
                </c:pt>
                <c:pt idx="2797">
                  <c:v>-11441.199999999997</c:v>
                </c:pt>
                <c:pt idx="2798">
                  <c:v>-10756.5</c:v>
                </c:pt>
                <c:pt idx="2799">
                  <c:v>-10062.5</c:v>
                </c:pt>
                <c:pt idx="2800">
                  <c:v>-9363.6000000000058</c:v>
                </c:pt>
                <c:pt idx="2801">
                  <c:v>-8662.1000000000058</c:v>
                </c:pt>
                <c:pt idx="2802">
                  <c:v>-7964.1000000000058</c:v>
                </c:pt>
                <c:pt idx="2803">
                  <c:v>-7256.1999999999971</c:v>
                </c:pt>
                <c:pt idx="2804">
                  <c:v>-6546.5</c:v>
                </c:pt>
                <c:pt idx="2805">
                  <c:v>-5846.1999999999971</c:v>
                </c:pt>
                <c:pt idx="2806">
                  <c:v>-5135.1000000000058</c:v>
                </c:pt>
                <c:pt idx="2807">
                  <c:v>-4414.6999999999971</c:v>
                </c:pt>
                <c:pt idx="2808">
                  <c:v>-3699.6999999999971</c:v>
                </c:pt>
                <c:pt idx="2809">
                  <c:v>-2989.5</c:v>
                </c:pt>
                <c:pt idx="2810">
                  <c:v>-2269</c:v>
                </c:pt>
                <c:pt idx="2811">
                  <c:v>-1549.8000000000029</c:v>
                </c:pt>
                <c:pt idx="2812">
                  <c:v>-830.5</c:v>
                </c:pt>
                <c:pt idx="2813">
                  <c:v>-110.19999999999709</c:v>
                </c:pt>
                <c:pt idx="2814">
                  <c:v>608.60000000000582</c:v>
                </c:pt>
                <c:pt idx="2815">
                  <c:v>1332.3000000000029</c:v>
                </c:pt>
                <c:pt idx="2816">
                  <c:v>2052.6999999999971</c:v>
                </c:pt>
                <c:pt idx="2817">
                  <c:v>2766.3000000000029</c:v>
                </c:pt>
                <c:pt idx="2818">
                  <c:v>3480.8000000000029</c:v>
                </c:pt>
                <c:pt idx="2819">
                  <c:v>4198.6999999999971</c:v>
                </c:pt>
                <c:pt idx="2820">
                  <c:v>4909.8000000000029</c:v>
                </c:pt>
                <c:pt idx="2821">
                  <c:v>5621.1000000000058</c:v>
                </c:pt>
                <c:pt idx="2822">
                  <c:v>6337.1999999999971</c:v>
                </c:pt>
                <c:pt idx="2823">
                  <c:v>7048.5</c:v>
                </c:pt>
                <c:pt idx="2824">
                  <c:v>7747.5</c:v>
                </c:pt>
                <c:pt idx="2825">
                  <c:v>8452.8999999999942</c:v>
                </c:pt>
                <c:pt idx="2826">
                  <c:v>9157</c:v>
                </c:pt>
                <c:pt idx="2827">
                  <c:v>9851.3000000000029</c:v>
                </c:pt>
                <c:pt idx="2828">
                  <c:v>10544.899999999994</c:v>
                </c:pt>
                <c:pt idx="2829">
                  <c:v>11234.699999999997</c:v>
                </c:pt>
                <c:pt idx="2830">
                  <c:v>11921.5</c:v>
                </c:pt>
                <c:pt idx="2831">
                  <c:v>12601.399999999994</c:v>
                </c:pt>
                <c:pt idx="2832">
                  <c:v>13279</c:v>
                </c:pt>
                <c:pt idx="2833">
                  <c:v>13951.899999999994</c:v>
                </c:pt>
                <c:pt idx="2834">
                  <c:v>14615.100000000006</c:v>
                </c:pt>
                <c:pt idx="2835">
                  <c:v>15277.199999999997</c:v>
                </c:pt>
                <c:pt idx="2836">
                  <c:v>15937</c:v>
                </c:pt>
                <c:pt idx="2837">
                  <c:v>16583.199999999997</c:v>
                </c:pt>
                <c:pt idx="2838">
                  <c:v>17236</c:v>
                </c:pt>
                <c:pt idx="2839">
                  <c:v>17877.800000000003</c:v>
                </c:pt>
                <c:pt idx="2840">
                  <c:v>18507.600000000006</c:v>
                </c:pt>
                <c:pt idx="2841">
                  <c:v>19134.300000000003</c:v>
                </c:pt>
                <c:pt idx="2842">
                  <c:v>19750.699999999997</c:v>
                </c:pt>
                <c:pt idx="2843">
                  <c:v>20361.300000000003</c:v>
                </c:pt>
                <c:pt idx="2844">
                  <c:v>20960.199999999997</c:v>
                </c:pt>
                <c:pt idx="2845">
                  <c:v>21563.100000000006</c:v>
                </c:pt>
                <c:pt idx="2846">
                  <c:v>22157.899999999994</c:v>
                </c:pt>
                <c:pt idx="2847">
                  <c:v>22735.100000000006</c:v>
                </c:pt>
                <c:pt idx="2848">
                  <c:v>23309</c:v>
                </c:pt>
                <c:pt idx="2849">
                  <c:v>23877</c:v>
                </c:pt>
                <c:pt idx="2850">
                  <c:v>24433</c:v>
                </c:pt>
                <c:pt idx="2851">
                  <c:v>24980</c:v>
                </c:pt>
                <c:pt idx="2852">
                  <c:v>25521</c:v>
                </c:pt>
                <c:pt idx="2853">
                  <c:v>26055</c:v>
                </c:pt>
                <c:pt idx="2854">
                  <c:v>26577</c:v>
                </c:pt>
                <c:pt idx="2855">
                  <c:v>27083</c:v>
                </c:pt>
                <c:pt idx="2856">
                  <c:v>27585</c:v>
                </c:pt>
                <c:pt idx="2857">
                  <c:v>28084</c:v>
                </c:pt>
                <c:pt idx="2858">
                  <c:v>28568</c:v>
                </c:pt>
                <c:pt idx="2859">
                  <c:v>29031</c:v>
                </c:pt>
                <c:pt idx="2860">
                  <c:v>29498</c:v>
                </c:pt>
                <c:pt idx="2861">
                  <c:v>29957</c:v>
                </c:pt>
                <c:pt idx="2862">
                  <c:v>30384</c:v>
                </c:pt>
                <c:pt idx="2863">
                  <c:v>30819</c:v>
                </c:pt>
                <c:pt idx="2864">
                  <c:v>31245</c:v>
                </c:pt>
                <c:pt idx="2865">
                  <c:v>31659</c:v>
                </c:pt>
                <c:pt idx="2866">
                  <c:v>32048</c:v>
                </c:pt>
                <c:pt idx="2867">
                  <c:v>32421</c:v>
                </c:pt>
                <c:pt idx="2868">
                  <c:v>32797</c:v>
                </c:pt>
                <c:pt idx="2869">
                  <c:v>33170</c:v>
                </c:pt>
                <c:pt idx="2870">
                  <c:v>33505</c:v>
                </c:pt>
                <c:pt idx="2871">
                  <c:v>33858</c:v>
                </c:pt>
                <c:pt idx="2872">
                  <c:v>34188</c:v>
                </c:pt>
                <c:pt idx="2873">
                  <c:v>34500</c:v>
                </c:pt>
                <c:pt idx="2874">
                  <c:v>34805</c:v>
                </c:pt>
                <c:pt idx="2875">
                  <c:v>35087</c:v>
                </c:pt>
                <c:pt idx="2876">
                  <c:v>35373</c:v>
                </c:pt>
                <c:pt idx="2877">
                  <c:v>35640</c:v>
                </c:pt>
                <c:pt idx="2878">
                  <c:v>35891</c:v>
                </c:pt>
                <c:pt idx="2879">
                  <c:v>36134</c:v>
                </c:pt>
                <c:pt idx="2880">
                  <c:v>36350</c:v>
                </c:pt>
                <c:pt idx="2881">
                  <c:v>36565</c:v>
                </c:pt>
                <c:pt idx="2882">
                  <c:v>36773</c:v>
                </c:pt>
                <c:pt idx="2883">
                  <c:v>36951</c:v>
                </c:pt>
                <c:pt idx="2884">
                  <c:v>37129</c:v>
                </c:pt>
                <c:pt idx="2885">
                  <c:v>37297</c:v>
                </c:pt>
                <c:pt idx="2886">
                  <c:v>37475</c:v>
                </c:pt>
                <c:pt idx="2887">
                  <c:v>37606</c:v>
                </c:pt>
                <c:pt idx="2888">
                  <c:v>37732</c:v>
                </c:pt>
                <c:pt idx="2889">
                  <c:v>37833</c:v>
                </c:pt>
                <c:pt idx="2890">
                  <c:v>37900</c:v>
                </c:pt>
                <c:pt idx="2891">
                  <c:v>38012</c:v>
                </c:pt>
                <c:pt idx="2892">
                  <c:v>38066</c:v>
                </c:pt>
                <c:pt idx="2893">
                  <c:v>38129</c:v>
                </c:pt>
                <c:pt idx="2894">
                  <c:v>38173</c:v>
                </c:pt>
                <c:pt idx="2895">
                  <c:v>38201</c:v>
                </c:pt>
                <c:pt idx="2896">
                  <c:v>38219</c:v>
                </c:pt>
                <c:pt idx="2897">
                  <c:v>38217</c:v>
                </c:pt>
                <c:pt idx="2898">
                  <c:v>38208</c:v>
                </c:pt>
                <c:pt idx="2899">
                  <c:v>38182</c:v>
                </c:pt>
                <c:pt idx="2900">
                  <c:v>38125</c:v>
                </c:pt>
                <c:pt idx="2901">
                  <c:v>38077</c:v>
                </c:pt>
                <c:pt idx="2902">
                  <c:v>38020</c:v>
                </c:pt>
                <c:pt idx="2903">
                  <c:v>37935</c:v>
                </c:pt>
                <c:pt idx="2904">
                  <c:v>37834</c:v>
                </c:pt>
                <c:pt idx="2905">
                  <c:v>37731</c:v>
                </c:pt>
                <c:pt idx="2906">
                  <c:v>37614</c:v>
                </c:pt>
                <c:pt idx="2907">
                  <c:v>37473</c:v>
                </c:pt>
                <c:pt idx="2908">
                  <c:v>37325</c:v>
                </c:pt>
                <c:pt idx="2909">
                  <c:v>37167</c:v>
                </c:pt>
                <c:pt idx="2910">
                  <c:v>36988</c:v>
                </c:pt>
                <c:pt idx="2911">
                  <c:v>36798</c:v>
                </c:pt>
                <c:pt idx="2912">
                  <c:v>36595</c:v>
                </c:pt>
                <c:pt idx="2913">
                  <c:v>36372</c:v>
                </c:pt>
                <c:pt idx="2914">
                  <c:v>36165</c:v>
                </c:pt>
                <c:pt idx="2915">
                  <c:v>35905</c:v>
                </c:pt>
                <c:pt idx="2916">
                  <c:v>35649</c:v>
                </c:pt>
                <c:pt idx="2917">
                  <c:v>35384</c:v>
                </c:pt>
                <c:pt idx="2918">
                  <c:v>35108</c:v>
                </c:pt>
                <c:pt idx="2919">
                  <c:v>34834</c:v>
                </c:pt>
                <c:pt idx="2920">
                  <c:v>34527</c:v>
                </c:pt>
                <c:pt idx="2921">
                  <c:v>34218</c:v>
                </c:pt>
                <c:pt idx="2922">
                  <c:v>33894</c:v>
                </c:pt>
                <c:pt idx="2923">
                  <c:v>33552</c:v>
                </c:pt>
                <c:pt idx="2924">
                  <c:v>33183</c:v>
                </c:pt>
                <c:pt idx="2925">
                  <c:v>32818</c:v>
                </c:pt>
                <c:pt idx="2926">
                  <c:v>32466</c:v>
                </c:pt>
                <c:pt idx="2927">
                  <c:v>32081</c:v>
                </c:pt>
                <c:pt idx="2928">
                  <c:v>31678</c:v>
                </c:pt>
                <c:pt idx="2929">
                  <c:v>31267</c:v>
                </c:pt>
                <c:pt idx="2930">
                  <c:v>30851</c:v>
                </c:pt>
                <c:pt idx="2931">
                  <c:v>30426</c:v>
                </c:pt>
                <c:pt idx="2932">
                  <c:v>29984</c:v>
                </c:pt>
                <c:pt idx="2933">
                  <c:v>29516</c:v>
                </c:pt>
                <c:pt idx="2934">
                  <c:v>29051</c:v>
                </c:pt>
                <c:pt idx="2935">
                  <c:v>28579</c:v>
                </c:pt>
                <c:pt idx="2936">
                  <c:v>28098</c:v>
                </c:pt>
                <c:pt idx="2937">
                  <c:v>27616</c:v>
                </c:pt>
                <c:pt idx="2938">
                  <c:v>27116</c:v>
                </c:pt>
                <c:pt idx="2939">
                  <c:v>26601</c:v>
                </c:pt>
                <c:pt idx="2940">
                  <c:v>26080</c:v>
                </c:pt>
                <c:pt idx="2941">
                  <c:v>25551</c:v>
                </c:pt>
                <c:pt idx="2942">
                  <c:v>25011</c:v>
                </c:pt>
                <c:pt idx="2943">
                  <c:v>24456</c:v>
                </c:pt>
                <c:pt idx="2944">
                  <c:v>23901</c:v>
                </c:pt>
                <c:pt idx="2945">
                  <c:v>23339</c:v>
                </c:pt>
                <c:pt idx="2946">
                  <c:v>22760</c:v>
                </c:pt>
                <c:pt idx="2947">
                  <c:v>22178.100000000006</c:v>
                </c:pt>
                <c:pt idx="2948">
                  <c:v>21591.100000000006</c:v>
                </c:pt>
                <c:pt idx="2949">
                  <c:v>20962.199999999997</c:v>
                </c:pt>
                <c:pt idx="2950">
                  <c:v>20357</c:v>
                </c:pt>
                <c:pt idx="2951">
                  <c:v>19744.5</c:v>
                </c:pt>
                <c:pt idx="2952">
                  <c:v>19122.399999999994</c:v>
                </c:pt>
                <c:pt idx="2953">
                  <c:v>18497.5</c:v>
                </c:pt>
                <c:pt idx="2954">
                  <c:v>17864.199999999997</c:v>
                </c:pt>
                <c:pt idx="2955">
                  <c:v>17228.300000000003</c:v>
                </c:pt>
                <c:pt idx="2956">
                  <c:v>16579.800000000003</c:v>
                </c:pt>
                <c:pt idx="2957">
                  <c:v>15928.399999999994</c:v>
                </c:pt>
                <c:pt idx="2958">
                  <c:v>15273</c:v>
                </c:pt>
                <c:pt idx="2959">
                  <c:v>14613</c:v>
                </c:pt>
                <c:pt idx="2960">
                  <c:v>13946.5</c:v>
                </c:pt>
                <c:pt idx="2961">
                  <c:v>13271.699999999997</c:v>
                </c:pt>
                <c:pt idx="2962">
                  <c:v>12595.899999999994</c:v>
                </c:pt>
                <c:pt idx="2963">
                  <c:v>11914.699999999997</c:v>
                </c:pt>
                <c:pt idx="2964">
                  <c:v>11229.600000000006</c:v>
                </c:pt>
                <c:pt idx="2965">
                  <c:v>10540.399999999994</c:v>
                </c:pt>
                <c:pt idx="2966">
                  <c:v>9844.6999999999971</c:v>
                </c:pt>
                <c:pt idx="2967">
                  <c:v>9147.6999999999971</c:v>
                </c:pt>
                <c:pt idx="2968">
                  <c:v>8448.1999999999971</c:v>
                </c:pt>
                <c:pt idx="2969">
                  <c:v>7745.8000000000029</c:v>
                </c:pt>
                <c:pt idx="2970">
                  <c:v>7039.1999999999971</c:v>
                </c:pt>
                <c:pt idx="2971">
                  <c:v>6333.1000000000058</c:v>
                </c:pt>
                <c:pt idx="2972">
                  <c:v>5624.8999999999942</c:v>
                </c:pt>
                <c:pt idx="2973">
                  <c:v>4911.8000000000029</c:v>
                </c:pt>
                <c:pt idx="2974">
                  <c:v>4197.1000000000058</c:v>
                </c:pt>
                <c:pt idx="2975">
                  <c:v>3481.3000000000029</c:v>
                </c:pt>
                <c:pt idx="2976">
                  <c:v>2760.3999999999942</c:v>
                </c:pt>
                <c:pt idx="2977">
                  <c:v>2041.6999999999971</c:v>
                </c:pt>
                <c:pt idx="2978">
                  <c:v>1325</c:v>
                </c:pt>
                <c:pt idx="2979">
                  <c:v>605.80000000000291</c:v>
                </c:pt>
                <c:pt idx="2980">
                  <c:v>-111.69999999999709</c:v>
                </c:pt>
                <c:pt idx="2981">
                  <c:v>-830.19999999999709</c:v>
                </c:pt>
                <c:pt idx="2982">
                  <c:v>-1550</c:v>
                </c:pt>
                <c:pt idx="2983">
                  <c:v>-2268.8999999999942</c:v>
                </c:pt>
                <c:pt idx="2984">
                  <c:v>-2985.8000000000029</c:v>
                </c:pt>
                <c:pt idx="2985">
                  <c:v>-3701.3000000000029</c:v>
                </c:pt>
                <c:pt idx="2986">
                  <c:v>-4414.5</c:v>
                </c:pt>
                <c:pt idx="2987">
                  <c:v>-5127.6999999999971</c:v>
                </c:pt>
                <c:pt idx="2988">
                  <c:v>-5846.3000000000029</c:v>
                </c:pt>
                <c:pt idx="2989">
                  <c:v>-6558.5</c:v>
                </c:pt>
                <c:pt idx="2990">
                  <c:v>-7263</c:v>
                </c:pt>
                <c:pt idx="2991">
                  <c:v>-7967.3999999999942</c:v>
                </c:pt>
                <c:pt idx="2992">
                  <c:v>-8668.8000000000029</c:v>
                </c:pt>
                <c:pt idx="2993">
                  <c:v>-9366.6000000000058</c:v>
                </c:pt>
                <c:pt idx="2994">
                  <c:v>-10060.699999999997</c:v>
                </c:pt>
                <c:pt idx="2995">
                  <c:v>-10753</c:v>
                </c:pt>
                <c:pt idx="2996">
                  <c:v>-11442.699999999997</c:v>
                </c:pt>
                <c:pt idx="2997">
                  <c:v>-12123.599999999999</c:v>
                </c:pt>
                <c:pt idx="2998">
                  <c:v>-12803.300000000003</c:v>
                </c:pt>
                <c:pt idx="2999">
                  <c:v>-13479.300000000003</c:v>
                </c:pt>
                <c:pt idx="3000">
                  <c:v>-14151.599999999999</c:v>
                </c:pt>
                <c:pt idx="3001">
                  <c:v>-14819.199999999997</c:v>
                </c:pt>
                <c:pt idx="3002">
                  <c:v>-15479.800000000003</c:v>
                </c:pt>
                <c:pt idx="3003">
                  <c:v>-16134.900000000001</c:v>
                </c:pt>
                <c:pt idx="3004">
                  <c:v>-16780.199999999997</c:v>
                </c:pt>
                <c:pt idx="3005">
                  <c:v>-17424.5</c:v>
                </c:pt>
                <c:pt idx="3006">
                  <c:v>-18061.699999999997</c:v>
                </c:pt>
                <c:pt idx="3007">
                  <c:v>-18690.599999999999</c:v>
                </c:pt>
                <c:pt idx="3008">
                  <c:v>-19312.5</c:v>
                </c:pt>
                <c:pt idx="3009">
                  <c:v>-19928.300000000003</c:v>
                </c:pt>
                <c:pt idx="3010">
                  <c:v>-20537.400000000001</c:v>
                </c:pt>
                <c:pt idx="3011">
                  <c:v>-21136.6</c:v>
                </c:pt>
                <c:pt idx="3012">
                  <c:v>-21733</c:v>
                </c:pt>
                <c:pt idx="3013">
                  <c:v>-22327.1</c:v>
                </c:pt>
                <c:pt idx="3014">
                  <c:v>-22906.300000000003</c:v>
                </c:pt>
                <c:pt idx="3015">
                  <c:v>-23475.4</c:v>
                </c:pt>
                <c:pt idx="3016">
                  <c:v>-24035.699999999997</c:v>
                </c:pt>
                <c:pt idx="3017">
                  <c:v>-24588.800000000003</c:v>
                </c:pt>
                <c:pt idx="3018">
                  <c:v>-25134.699999999997</c:v>
                </c:pt>
                <c:pt idx="3019">
                  <c:v>-25671.9</c:v>
                </c:pt>
                <c:pt idx="3020">
                  <c:v>-26198.699999999997</c:v>
                </c:pt>
                <c:pt idx="3021">
                  <c:v>-26714.699999999997</c:v>
                </c:pt>
                <c:pt idx="3022">
                  <c:v>-27223.1</c:v>
                </c:pt>
                <c:pt idx="3023">
                  <c:v>-27719.800000000003</c:v>
                </c:pt>
                <c:pt idx="3024">
                  <c:v>-28208.9</c:v>
                </c:pt>
                <c:pt idx="3025">
                  <c:v>-28691.800000000003</c:v>
                </c:pt>
                <c:pt idx="3026">
                  <c:v>-29160.800000000003</c:v>
                </c:pt>
                <c:pt idx="3027">
                  <c:v>-29619.699999999997</c:v>
                </c:pt>
                <c:pt idx="3028">
                  <c:v>-30068.300000000003</c:v>
                </c:pt>
                <c:pt idx="3029">
                  <c:v>-30503.300000000003</c:v>
                </c:pt>
                <c:pt idx="3030">
                  <c:v>-30927.300000000003</c:v>
                </c:pt>
                <c:pt idx="3031">
                  <c:v>-31339.5</c:v>
                </c:pt>
                <c:pt idx="3032">
                  <c:v>-31743.9</c:v>
                </c:pt>
                <c:pt idx="3033">
                  <c:v>-32136.199999999997</c:v>
                </c:pt>
                <c:pt idx="3034">
                  <c:v>-32516.400000000001</c:v>
                </c:pt>
                <c:pt idx="3035">
                  <c:v>-32891.599999999999</c:v>
                </c:pt>
                <c:pt idx="3036">
                  <c:v>-33252.199999999997</c:v>
                </c:pt>
                <c:pt idx="3037">
                  <c:v>-33595.9</c:v>
                </c:pt>
                <c:pt idx="3038">
                  <c:v>-33931.800000000003</c:v>
                </c:pt>
                <c:pt idx="3039">
                  <c:v>-34249.1</c:v>
                </c:pt>
                <c:pt idx="3040">
                  <c:v>-34560</c:v>
                </c:pt>
                <c:pt idx="3041">
                  <c:v>-34863.300000000003</c:v>
                </c:pt>
                <c:pt idx="3042">
                  <c:v>-35142.800000000003</c:v>
                </c:pt>
                <c:pt idx="3043">
                  <c:v>-35414.300000000003</c:v>
                </c:pt>
                <c:pt idx="3044">
                  <c:v>-35675</c:v>
                </c:pt>
                <c:pt idx="3045">
                  <c:v>-35924</c:v>
                </c:pt>
                <c:pt idx="3046">
                  <c:v>-36162.5</c:v>
                </c:pt>
                <c:pt idx="3047">
                  <c:v>-36378.6</c:v>
                </c:pt>
                <c:pt idx="3048">
                  <c:v>-36590.6</c:v>
                </c:pt>
                <c:pt idx="3049">
                  <c:v>-36787.9</c:v>
                </c:pt>
                <c:pt idx="3050">
                  <c:v>-36974.6</c:v>
                </c:pt>
                <c:pt idx="3051">
                  <c:v>-37142.300000000003</c:v>
                </c:pt>
                <c:pt idx="3052">
                  <c:v>-37300.9</c:v>
                </c:pt>
                <c:pt idx="3053">
                  <c:v>-37414.800000000003</c:v>
                </c:pt>
                <c:pt idx="3054">
                  <c:v>-37540.199999999997</c:v>
                </c:pt>
                <c:pt idx="3055">
                  <c:v>-37658</c:v>
                </c:pt>
                <c:pt idx="3056">
                  <c:v>-37766</c:v>
                </c:pt>
                <c:pt idx="3057">
                  <c:v>-37851.1</c:v>
                </c:pt>
                <c:pt idx="3058">
                  <c:v>-37933.1</c:v>
                </c:pt>
                <c:pt idx="3059">
                  <c:v>-37999.199999999997</c:v>
                </c:pt>
                <c:pt idx="3060">
                  <c:v>-38045.599999999999</c:v>
                </c:pt>
                <c:pt idx="3061">
                  <c:v>-38081.5</c:v>
                </c:pt>
                <c:pt idx="3062">
                  <c:v>-38106.1</c:v>
                </c:pt>
                <c:pt idx="3063">
                  <c:v>-38118.800000000003</c:v>
                </c:pt>
                <c:pt idx="3064">
                  <c:v>-38103.599999999999</c:v>
                </c:pt>
                <c:pt idx="3065">
                  <c:v>-38074.199999999997</c:v>
                </c:pt>
                <c:pt idx="3066">
                  <c:v>-38041.9</c:v>
                </c:pt>
                <c:pt idx="3067">
                  <c:v>-37998.400000000001</c:v>
                </c:pt>
                <c:pt idx="3068">
                  <c:v>-37943.300000000003</c:v>
                </c:pt>
                <c:pt idx="3069">
                  <c:v>-37890</c:v>
                </c:pt>
                <c:pt idx="3070">
                  <c:v>-37798.699999999997</c:v>
                </c:pt>
                <c:pt idx="3071">
                  <c:v>-37697.1</c:v>
                </c:pt>
                <c:pt idx="3072">
                  <c:v>-37586.6</c:v>
                </c:pt>
                <c:pt idx="3073">
                  <c:v>-37465.800000000003</c:v>
                </c:pt>
                <c:pt idx="3074">
                  <c:v>-37326.5</c:v>
                </c:pt>
                <c:pt idx="3075">
                  <c:v>-37166.9</c:v>
                </c:pt>
                <c:pt idx="3076">
                  <c:v>-36985.9</c:v>
                </c:pt>
                <c:pt idx="3077">
                  <c:v>-36810.300000000003</c:v>
                </c:pt>
                <c:pt idx="3078">
                  <c:v>-36639</c:v>
                </c:pt>
                <c:pt idx="3079">
                  <c:v>-36432</c:v>
                </c:pt>
                <c:pt idx="3080">
                  <c:v>-36209.4</c:v>
                </c:pt>
                <c:pt idx="3081">
                  <c:v>-35979.4</c:v>
                </c:pt>
                <c:pt idx="3082">
                  <c:v>-35738.9</c:v>
                </c:pt>
                <c:pt idx="3083">
                  <c:v>-35464.300000000003</c:v>
                </c:pt>
                <c:pt idx="3084">
                  <c:v>-35195.199999999997</c:v>
                </c:pt>
                <c:pt idx="3085">
                  <c:v>-34916.199999999997</c:v>
                </c:pt>
                <c:pt idx="3086">
                  <c:v>-34627</c:v>
                </c:pt>
                <c:pt idx="3087">
                  <c:v>-34336.1</c:v>
                </c:pt>
                <c:pt idx="3088">
                  <c:v>-33994.800000000003</c:v>
                </c:pt>
                <c:pt idx="3089">
                  <c:v>-33680.400000000001</c:v>
                </c:pt>
                <c:pt idx="3090">
                  <c:v>-33341.800000000003</c:v>
                </c:pt>
                <c:pt idx="3091">
                  <c:v>-32988.5</c:v>
                </c:pt>
                <c:pt idx="3092">
                  <c:v>-32621</c:v>
                </c:pt>
                <c:pt idx="3093">
                  <c:v>-32242.800000000003</c:v>
                </c:pt>
                <c:pt idx="3094">
                  <c:v>-31859.599999999999</c:v>
                </c:pt>
                <c:pt idx="3095">
                  <c:v>-31455.4</c:v>
                </c:pt>
                <c:pt idx="3096">
                  <c:v>-31038.699999999997</c:v>
                </c:pt>
                <c:pt idx="3097">
                  <c:v>-30621.699999999997</c:v>
                </c:pt>
                <c:pt idx="3098">
                  <c:v>-30192.199999999997</c:v>
                </c:pt>
                <c:pt idx="3099">
                  <c:v>-29737.699999999997</c:v>
                </c:pt>
                <c:pt idx="3100">
                  <c:v>-29279.4</c:v>
                </c:pt>
                <c:pt idx="3101">
                  <c:v>-28819.300000000003</c:v>
                </c:pt>
                <c:pt idx="3102">
                  <c:v>-28351.4</c:v>
                </c:pt>
                <c:pt idx="3103">
                  <c:v>-27861.199999999997</c:v>
                </c:pt>
                <c:pt idx="3104">
                  <c:v>-27366.6</c:v>
                </c:pt>
                <c:pt idx="3105">
                  <c:v>-26856.300000000003</c:v>
                </c:pt>
                <c:pt idx="3106">
                  <c:v>-26341.300000000003</c:v>
                </c:pt>
                <c:pt idx="3107">
                  <c:v>-25820.6</c:v>
                </c:pt>
                <c:pt idx="3108">
                  <c:v>-25282.5</c:v>
                </c:pt>
                <c:pt idx="3109">
                  <c:v>-24741.300000000003</c:v>
                </c:pt>
                <c:pt idx="3110">
                  <c:v>-24194.199999999997</c:v>
                </c:pt>
                <c:pt idx="3111">
                  <c:v>-23614.699999999997</c:v>
                </c:pt>
                <c:pt idx="3112">
                  <c:v>-23063.9</c:v>
                </c:pt>
                <c:pt idx="3113">
                  <c:v>-22486.6</c:v>
                </c:pt>
                <c:pt idx="3114">
                  <c:v>-21905.699999999997</c:v>
                </c:pt>
                <c:pt idx="3115">
                  <c:v>-21317.4</c:v>
                </c:pt>
                <c:pt idx="3116">
                  <c:v>-20738.699999999997</c:v>
                </c:pt>
                <c:pt idx="3117">
                  <c:v>-20131.800000000003</c:v>
                </c:pt>
                <c:pt idx="3118">
                  <c:v>-19518.5</c:v>
                </c:pt>
                <c:pt idx="3119">
                  <c:v>-18900.199999999997</c:v>
                </c:pt>
                <c:pt idx="3120">
                  <c:v>-18267.300000000003</c:v>
                </c:pt>
                <c:pt idx="3121">
                  <c:v>-17636</c:v>
                </c:pt>
                <c:pt idx="3122">
                  <c:v>-16995.900000000001</c:v>
                </c:pt>
                <c:pt idx="3123">
                  <c:v>-16349.800000000003</c:v>
                </c:pt>
                <c:pt idx="3124">
                  <c:v>-15699.599999999999</c:v>
                </c:pt>
                <c:pt idx="3125">
                  <c:v>-15035.300000000003</c:v>
                </c:pt>
                <c:pt idx="3126">
                  <c:v>-14371.800000000003</c:v>
                </c:pt>
                <c:pt idx="3127">
                  <c:v>-13705.300000000003</c:v>
                </c:pt>
                <c:pt idx="3128">
                  <c:v>-13030.400000000001</c:v>
                </c:pt>
                <c:pt idx="3129">
                  <c:v>-12352.099999999999</c:v>
                </c:pt>
                <c:pt idx="3130">
                  <c:v>-11666.399999999994</c:v>
                </c:pt>
                <c:pt idx="3131">
                  <c:v>-10978.800000000003</c:v>
                </c:pt>
                <c:pt idx="3132">
                  <c:v>-10293.600000000006</c:v>
                </c:pt>
                <c:pt idx="3133">
                  <c:v>-9593.8000000000029</c:v>
                </c:pt>
                <c:pt idx="3134">
                  <c:v>-8895.1999999999971</c:v>
                </c:pt>
                <c:pt idx="3135">
                  <c:v>-8204.8999999999942</c:v>
                </c:pt>
                <c:pt idx="3136">
                  <c:v>-7496.8999999999942</c:v>
                </c:pt>
                <c:pt idx="3137">
                  <c:v>-6783.8000000000029</c:v>
                </c:pt>
                <c:pt idx="3138">
                  <c:v>-6081.5</c:v>
                </c:pt>
                <c:pt idx="3139">
                  <c:v>-5369.8999999999942</c:v>
                </c:pt>
                <c:pt idx="3140">
                  <c:v>-4654.8999999999942</c:v>
                </c:pt>
                <c:pt idx="3141">
                  <c:v>-3934.1999999999971</c:v>
                </c:pt>
                <c:pt idx="3142">
                  <c:v>-3224.1999999999971</c:v>
                </c:pt>
                <c:pt idx="3143">
                  <c:v>-2509</c:v>
                </c:pt>
                <c:pt idx="3144">
                  <c:v>-1786.8999999999942</c:v>
                </c:pt>
                <c:pt idx="3145">
                  <c:v>-1068.6000000000058</c:v>
                </c:pt>
                <c:pt idx="3146">
                  <c:v>-352.30000000000291</c:v>
                </c:pt>
                <c:pt idx="3147">
                  <c:v>364.5</c:v>
                </c:pt>
                <c:pt idx="3148">
                  <c:v>1086</c:v>
                </c:pt>
                <c:pt idx="3149">
                  <c:v>1809.1000000000058</c:v>
                </c:pt>
                <c:pt idx="3150">
                  <c:v>2527</c:v>
                </c:pt>
                <c:pt idx="3151">
                  <c:v>3242.8000000000029</c:v>
                </c:pt>
                <c:pt idx="3152">
                  <c:v>3961.5</c:v>
                </c:pt>
                <c:pt idx="3153">
                  <c:v>4676</c:v>
                </c:pt>
                <c:pt idx="3154">
                  <c:v>5385.5</c:v>
                </c:pt>
                <c:pt idx="3155">
                  <c:v>6100.1000000000058</c:v>
                </c:pt>
                <c:pt idx="3156">
                  <c:v>6814.6999999999971</c:v>
                </c:pt>
                <c:pt idx="3157">
                  <c:v>7517.1000000000058</c:v>
                </c:pt>
                <c:pt idx="3158">
                  <c:v>8218.5</c:v>
                </c:pt>
                <c:pt idx="3159">
                  <c:v>8917.3999999999942</c:v>
                </c:pt>
                <c:pt idx="3160">
                  <c:v>9615.8000000000029</c:v>
                </c:pt>
                <c:pt idx="3161">
                  <c:v>10308.199999999997</c:v>
                </c:pt>
                <c:pt idx="3162">
                  <c:v>11000.300000000003</c:v>
                </c:pt>
                <c:pt idx="3163">
                  <c:v>11696.199999999997</c:v>
                </c:pt>
                <c:pt idx="3164">
                  <c:v>12374.699999999997</c:v>
                </c:pt>
                <c:pt idx="3165">
                  <c:v>13056.199999999997</c:v>
                </c:pt>
                <c:pt idx="3166">
                  <c:v>13731.300000000003</c:v>
                </c:pt>
                <c:pt idx="3167">
                  <c:v>14395.899999999994</c:v>
                </c:pt>
                <c:pt idx="3168">
                  <c:v>15060.300000000003</c:v>
                </c:pt>
                <c:pt idx="3169">
                  <c:v>15718.800000000003</c:v>
                </c:pt>
                <c:pt idx="3170">
                  <c:v>16370.600000000006</c:v>
                </c:pt>
                <c:pt idx="3171">
                  <c:v>17017.5</c:v>
                </c:pt>
                <c:pt idx="3172">
                  <c:v>17659.199999999997</c:v>
                </c:pt>
                <c:pt idx="3173">
                  <c:v>18293.800000000003</c:v>
                </c:pt>
                <c:pt idx="3174">
                  <c:v>18920.199999999997</c:v>
                </c:pt>
                <c:pt idx="3175">
                  <c:v>19545.5</c:v>
                </c:pt>
                <c:pt idx="3176">
                  <c:v>20163.300000000003</c:v>
                </c:pt>
                <c:pt idx="3177">
                  <c:v>20762.600000000006</c:v>
                </c:pt>
                <c:pt idx="3178">
                  <c:v>21364</c:v>
                </c:pt>
                <c:pt idx="3179">
                  <c:v>21962.5</c:v>
                </c:pt>
                <c:pt idx="3180">
                  <c:v>22547.800000000003</c:v>
                </c:pt>
                <c:pt idx="3181">
                  <c:v>23120</c:v>
                </c:pt>
                <c:pt idx="3182">
                  <c:v>23691</c:v>
                </c:pt>
                <c:pt idx="3183">
                  <c:v>24248</c:v>
                </c:pt>
                <c:pt idx="3184">
                  <c:v>24792</c:v>
                </c:pt>
                <c:pt idx="3185">
                  <c:v>25336</c:v>
                </c:pt>
                <c:pt idx="3186">
                  <c:v>25874</c:v>
                </c:pt>
                <c:pt idx="3187">
                  <c:v>26403</c:v>
                </c:pt>
                <c:pt idx="3188">
                  <c:v>26919</c:v>
                </c:pt>
                <c:pt idx="3189">
                  <c:v>27425</c:v>
                </c:pt>
                <c:pt idx="3190">
                  <c:v>27922</c:v>
                </c:pt>
                <c:pt idx="3191">
                  <c:v>28410</c:v>
                </c:pt>
                <c:pt idx="3192">
                  <c:v>28881</c:v>
                </c:pt>
                <c:pt idx="3193">
                  <c:v>29346</c:v>
                </c:pt>
                <c:pt idx="3194">
                  <c:v>29806</c:v>
                </c:pt>
                <c:pt idx="3195">
                  <c:v>30251</c:v>
                </c:pt>
                <c:pt idx="3196">
                  <c:v>30677</c:v>
                </c:pt>
                <c:pt idx="3197">
                  <c:v>31102</c:v>
                </c:pt>
                <c:pt idx="3198">
                  <c:v>31519</c:v>
                </c:pt>
                <c:pt idx="3199">
                  <c:v>31908</c:v>
                </c:pt>
                <c:pt idx="3200">
                  <c:v>32303</c:v>
                </c:pt>
                <c:pt idx="3201">
                  <c:v>32686</c:v>
                </c:pt>
                <c:pt idx="3202">
                  <c:v>33050</c:v>
                </c:pt>
                <c:pt idx="3203">
                  <c:v>33406</c:v>
                </c:pt>
                <c:pt idx="3204">
                  <c:v>33748</c:v>
                </c:pt>
                <c:pt idx="3205">
                  <c:v>34080</c:v>
                </c:pt>
                <c:pt idx="3206">
                  <c:v>34386</c:v>
                </c:pt>
                <c:pt idx="3207">
                  <c:v>34693</c:v>
                </c:pt>
                <c:pt idx="3208">
                  <c:v>34997</c:v>
                </c:pt>
                <c:pt idx="3209">
                  <c:v>35281</c:v>
                </c:pt>
                <c:pt idx="3210">
                  <c:v>35549</c:v>
                </c:pt>
                <c:pt idx="3211">
                  <c:v>35804</c:v>
                </c:pt>
                <c:pt idx="3212">
                  <c:v>36051</c:v>
                </c:pt>
                <c:pt idx="3213">
                  <c:v>36283</c:v>
                </c:pt>
                <c:pt idx="3214">
                  <c:v>36503</c:v>
                </c:pt>
                <c:pt idx="3215">
                  <c:v>36711</c:v>
                </c:pt>
                <c:pt idx="3216">
                  <c:v>36898</c:v>
                </c:pt>
                <c:pt idx="3217">
                  <c:v>37074</c:v>
                </c:pt>
                <c:pt idx="3218">
                  <c:v>37245</c:v>
                </c:pt>
                <c:pt idx="3219">
                  <c:v>37429</c:v>
                </c:pt>
                <c:pt idx="3220">
                  <c:v>37561</c:v>
                </c:pt>
                <c:pt idx="3221">
                  <c:v>37683</c:v>
                </c:pt>
                <c:pt idx="3222">
                  <c:v>37800</c:v>
                </c:pt>
                <c:pt idx="3223">
                  <c:v>37868</c:v>
                </c:pt>
                <c:pt idx="3224">
                  <c:v>37953</c:v>
                </c:pt>
                <c:pt idx="3225">
                  <c:v>38059</c:v>
                </c:pt>
                <c:pt idx="3226">
                  <c:v>38122</c:v>
                </c:pt>
                <c:pt idx="3227">
                  <c:v>38166</c:v>
                </c:pt>
                <c:pt idx="3228">
                  <c:v>38192</c:v>
                </c:pt>
                <c:pt idx="3229">
                  <c:v>38215</c:v>
                </c:pt>
                <c:pt idx="3230">
                  <c:v>38221</c:v>
                </c:pt>
                <c:pt idx="3231">
                  <c:v>38212</c:v>
                </c:pt>
                <c:pt idx="3232">
                  <c:v>38192</c:v>
                </c:pt>
                <c:pt idx="3233">
                  <c:v>38148</c:v>
                </c:pt>
                <c:pt idx="3234">
                  <c:v>38094</c:v>
                </c:pt>
                <c:pt idx="3235">
                  <c:v>38036</c:v>
                </c:pt>
                <c:pt idx="3236">
                  <c:v>37965</c:v>
                </c:pt>
                <c:pt idx="3237">
                  <c:v>37863</c:v>
                </c:pt>
                <c:pt idx="3238">
                  <c:v>37765</c:v>
                </c:pt>
                <c:pt idx="3239">
                  <c:v>37656</c:v>
                </c:pt>
                <c:pt idx="3240">
                  <c:v>37523</c:v>
                </c:pt>
                <c:pt idx="3241">
                  <c:v>37373</c:v>
                </c:pt>
                <c:pt idx="3242">
                  <c:v>37213</c:v>
                </c:pt>
                <c:pt idx="3243">
                  <c:v>37051</c:v>
                </c:pt>
                <c:pt idx="3244">
                  <c:v>36859</c:v>
                </c:pt>
                <c:pt idx="3245">
                  <c:v>36662</c:v>
                </c:pt>
                <c:pt idx="3246">
                  <c:v>36459</c:v>
                </c:pt>
                <c:pt idx="3247">
                  <c:v>36241</c:v>
                </c:pt>
                <c:pt idx="3248">
                  <c:v>36004</c:v>
                </c:pt>
                <c:pt idx="3249">
                  <c:v>35736</c:v>
                </c:pt>
                <c:pt idx="3250">
                  <c:v>35473</c:v>
                </c:pt>
                <c:pt idx="3251">
                  <c:v>35201</c:v>
                </c:pt>
                <c:pt idx="3252">
                  <c:v>34933</c:v>
                </c:pt>
                <c:pt idx="3253">
                  <c:v>34631</c:v>
                </c:pt>
                <c:pt idx="3254">
                  <c:v>34321</c:v>
                </c:pt>
                <c:pt idx="3255">
                  <c:v>34004</c:v>
                </c:pt>
                <c:pt idx="3256">
                  <c:v>33668</c:v>
                </c:pt>
                <c:pt idx="3257">
                  <c:v>33301</c:v>
                </c:pt>
                <c:pt idx="3258">
                  <c:v>32940</c:v>
                </c:pt>
                <c:pt idx="3259">
                  <c:v>32590</c:v>
                </c:pt>
                <c:pt idx="3260">
                  <c:v>32211</c:v>
                </c:pt>
                <c:pt idx="3261">
                  <c:v>31815</c:v>
                </c:pt>
                <c:pt idx="3262">
                  <c:v>31406</c:v>
                </c:pt>
                <c:pt idx="3263">
                  <c:v>30989</c:v>
                </c:pt>
                <c:pt idx="3264">
                  <c:v>30566</c:v>
                </c:pt>
                <c:pt idx="3265">
                  <c:v>30133</c:v>
                </c:pt>
                <c:pt idx="3266">
                  <c:v>29667</c:v>
                </c:pt>
                <c:pt idx="3267">
                  <c:v>29206</c:v>
                </c:pt>
                <c:pt idx="3268">
                  <c:v>28736</c:v>
                </c:pt>
                <c:pt idx="3269">
                  <c:v>28258</c:v>
                </c:pt>
                <c:pt idx="3270">
                  <c:v>27772</c:v>
                </c:pt>
                <c:pt idx="3271">
                  <c:v>27285</c:v>
                </c:pt>
                <c:pt idx="3272">
                  <c:v>26775</c:v>
                </c:pt>
                <c:pt idx="3273">
                  <c:v>26256</c:v>
                </c:pt>
                <c:pt idx="3274">
                  <c:v>25732</c:v>
                </c:pt>
                <c:pt idx="3275">
                  <c:v>25196</c:v>
                </c:pt>
                <c:pt idx="3276">
                  <c:v>24638</c:v>
                </c:pt>
                <c:pt idx="3277">
                  <c:v>24085</c:v>
                </c:pt>
                <c:pt idx="3278">
                  <c:v>23529</c:v>
                </c:pt>
                <c:pt idx="3279">
                  <c:v>22951</c:v>
                </c:pt>
                <c:pt idx="3280">
                  <c:v>22371.300000000003</c:v>
                </c:pt>
                <c:pt idx="3281">
                  <c:v>21784.100000000006</c:v>
                </c:pt>
                <c:pt idx="3282">
                  <c:v>21190.399999999994</c:v>
                </c:pt>
                <c:pt idx="3283">
                  <c:v>20559</c:v>
                </c:pt>
                <c:pt idx="3284">
                  <c:v>19951.199999999997</c:v>
                </c:pt>
                <c:pt idx="3285">
                  <c:v>19330.399999999994</c:v>
                </c:pt>
                <c:pt idx="3286">
                  <c:v>18709.100000000006</c:v>
                </c:pt>
                <c:pt idx="3287">
                  <c:v>18076.899999999994</c:v>
                </c:pt>
                <c:pt idx="3288">
                  <c:v>17442.199999999997</c:v>
                </c:pt>
                <c:pt idx="3289">
                  <c:v>16794</c:v>
                </c:pt>
                <c:pt idx="3290">
                  <c:v>16146</c:v>
                </c:pt>
                <c:pt idx="3291">
                  <c:v>15491.899999999994</c:v>
                </c:pt>
                <c:pt idx="3292">
                  <c:v>14831.199999999997</c:v>
                </c:pt>
                <c:pt idx="3293">
                  <c:v>14168.100000000006</c:v>
                </c:pt>
                <c:pt idx="3294">
                  <c:v>13494.100000000006</c:v>
                </c:pt>
                <c:pt idx="3295">
                  <c:v>12819.899999999994</c:v>
                </c:pt>
                <c:pt idx="3296">
                  <c:v>12141.699999999997</c:v>
                </c:pt>
                <c:pt idx="3297">
                  <c:v>11460.199999999997</c:v>
                </c:pt>
                <c:pt idx="3298">
                  <c:v>10774.399999999994</c:v>
                </c:pt>
                <c:pt idx="3299">
                  <c:v>10080</c:v>
                </c:pt>
                <c:pt idx="3300">
                  <c:v>9382.6000000000058</c:v>
                </c:pt>
                <c:pt idx="3301">
                  <c:v>8679.5</c:v>
                </c:pt>
                <c:pt idx="3302">
                  <c:v>7977.8000000000029</c:v>
                </c:pt>
                <c:pt idx="3303">
                  <c:v>7272.8000000000029</c:v>
                </c:pt>
                <c:pt idx="3304">
                  <c:v>6565.6000000000058</c:v>
                </c:pt>
                <c:pt idx="3305">
                  <c:v>5859</c:v>
                </c:pt>
                <c:pt idx="3306">
                  <c:v>5147.1999999999971</c:v>
                </c:pt>
                <c:pt idx="3307">
                  <c:v>4432.6999999999971</c:v>
                </c:pt>
                <c:pt idx="3308">
                  <c:v>3719.3999999999942</c:v>
                </c:pt>
                <c:pt idx="3309">
                  <c:v>3003.1000000000058</c:v>
                </c:pt>
                <c:pt idx="3310">
                  <c:v>2285.1999999999971</c:v>
                </c:pt>
                <c:pt idx="3311">
                  <c:v>1568.5</c:v>
                </c:pt>
                <c:pt idx="3312">
                  <c:v>848</c:v>
                </c:pt>
                <c:pt idx="3313">
                  <c:v>126.80000000000291</c:v>
                </c:pt>
                <c:pt idx="3314">
                  <c:v>-592.5</c:v>
                </c:pt>
                <c:pt idx="3315">
                  <c:v>-1312.6000000000058</c:v>
                </c:pt>
                <c:pt idx="3316">
                  <c:v>-2032.1999999999971</c:v>
                </c:pt>
                <c:pt idx="3317">
                  <c:v>-2749.6000000000058</c:v>
                </c:pt>
                <c:pt idx="3318">
                  <c:v>-3465.8999999999942</c:v>
                </c:pt>
                <c:pt idx="3319">
                  <c:v>-4179.8000000000029</c:v>
                </c:pt>
                <c:pt idx="3320">
                  <c:v>-4892</c:v>
                </c:pt>
                <c:pt idx="3321">
                  <c:v>-5606.1000000000058</c:v>
                </c:pt>
                <c:pt idx="3322">
                  <c:v>-6317.8000000000029</c:v>
                </c:pt>
                <c:pt idx="3323">
                  <c:v>-7023.6999999999971</c:v>
                </c:pt>
                <c:pt idx="3324">
                  <c:v>-7728.1999999999971</c:v>
                </c:pt>
                <c:pt idx="3325">
                  <c:v>-8433.8999999999942</c:v>
                </c:pt>
                <c:pt idx="3326">
                  <c:v>-9136.8000000000029</c:v>
                </c:pt>
                <c:pt idx="3327">
                  <c:v>-9832.1999999999971</c:v>
                </c:pt>
                <c:pt idx="3328">
                  <c:v>-10524.899999999994</c:v>
                </c:pt>
                <c:pt idx="3329">
                  <c:v>-11215.899999999994</c:v>
                </c:pt>
                <c:pt idx="3330">
                  <c:v>-11900.599999999999</c:v>
                </c:pt>
                <c:pt idx="3331">
                  <c:v>-12579.800000000003</c:v>
                </c:pt>
                <c:pt idx="3332">
                  <c:v>-13257.300000000003</c:v>
                </c:pt>
                <c:pt idx="3333">
                  <c:v>-13929.199999999997</c:v>
                </c:pt>
                <c:pt idx="3334">
                  <c:v>-14593.599999999999</c:v>
                </c:pt>
                <c:pt idx="3335">
                  <c:v>-15256</c:v>
                </c:pt>
                <c:pt idx="3336">
                  <c:v>-15913.199999999997</c:v>
                </c:pt>
                <c:pt idx="3337">
                  <c:v>-16561.5</c:v>
                </c:pt>
                <c:pt idx="3338">
                  <c:v>-17210.900000000001</c:v>
                </c:pt>
                <c:pt idx="3339">
                  <c:v>-17853.099999999999</c:v>
                </c:pt>
                <c:pt idx="3340">
                  <c:v>-18484.199999999997</c:v>
                </c:pt>
                <c:pt idx="3341">
                  <c:v>-19108.300000000003</c:v>
                </c:pt>
                <c:pt idx="3342">
                  <c:v>-19726.5</c:v>
                </c:pt>
                <c:pt idx="3343">
                  <c:v>-20337.900000000001</c:v>
                </c:pt>
                <c:pt idx="3344">
                  <c:v>-20940.699999999997</c:v>
                </c:pt>
                <c:pt idx="3345">
                  <c:v>-21536.800000000003</c:v>
                </c:pt>
                <c:pt idx="3346">
                  <c:v>-22128.800000000003</c:v>
                </c:pt>
                <c:pt idx="3347">
                  <c:v>-22710.400000000001</c:v>
                </c:pt>
                <c:pt idx="3348">
                  <c:v>-23282.300000000003</c:v>
                </c:pt>
                <c:pt idx="3349">
                  <c:v>-23844.699999999997</c:v>
                </c:pt>
                <c:pt idx="3350">
                  <c:v>-24403.9</c:v>
                </c:pt>
                <c:pt idx="3351">
                  <c:v>-24955.9</c:v>
                </c:pt>
                <c:pt idx="3352">
                  <c:v>-25496.1</c:v>
                </c:pt>
                <c:pt idx="3353">
                  <c:v>-26027.1</c:v>
                </c:pt>
                <c:pt idx="3354">
                  <c:v>-26546.199999999997</c:v>
                </c:pt>
                <c:pt idx="3355">
                  <c:v>-27057</c:v>
                </c:pt>
                <c:pt idx="3356">
                  <c:v>-27558.1</c:v>
                </c:pt>
                <c:pt idx="3357">
                  <c:v>-28049.599999999999</c:v>
                </c:pt>
                <c:pt idx="3358">
                  <c:v>-28532.400000000001</c:v>
                </c:pt>
                <c:pt idx="3359">
                  <c:v>-29002.800000000003</c:v>
                </c:pt>
                <c:pt idx="3360">
                  <c:v>-29463.800000000003</c:v>
                </c:pt>
                <c:pt idx="3361">
                  <c:v>-29916.1</c:v>
                </c:pt>
                <c:pt idx="3362">
                  <c:v>-30357.5</c:v>
                </c:pt>
                <c:pt idx="3363">
                  <c:v>-30786.699999999997</c:v>
                </c:pt>
                <c:pt idx="3364">
                  <c:v>-31207.4</c:v>
                </c:pt>
                <c:pt idx="3365">
                  <c:v>-31616.9</c:v>
                </c:pt>
                <c:pt idx="3366">
                  <c:v>-32008.6</c:v>
                </c:pt>
                <c:pt idx="3367">
                  <c:v>-32393.300000000003</c:v>
                </c:pt>
                <c:pt idx="3368">
                  <c:v>-32767.1</c:v>
                </c:pt>
                <c:pt idx="3369">
                  <c:v>-33130.199999999997</c:v>
                </c:pt>
                <c:pt idx="3370">
                  <c:v>-33479.599999999999</c:v>
                </c:pt>
                <c:pt idx="3371">
                  <c:v>-33816.1</c:v>
                </c:pt>
                <c:pt idx="3372">
                  <c:v>-34140.1</c:v>
                </c:pt>
                <c:pt idx="3373">
                  <c:v>-34454</c:v>
                </c:pt>
                <c:pt idx="3374">
                  <c:v>-34758.300000000003</c:v>
                </c:pt>
                <c:pt idx="3375">
                  <c:v>-35052.6</c:v>
                </c:pt>
                <c:pt idx="3376">
                  <c:v>-35326.5</c:v>
                </c:pt>
                <c:pt idx="3377">
                  <c:v>-35595.5</c:v>
                </c:pt>
                <c:pt idx="3378">
                  <c:v>-35848.1</c:v>
                </c:pt>
                <c:pt idx="3379">
                  <c:v>-36088.199999999997</c:v>
                </c:pt>
                <c:pt idx="3380">
                  <c:v>-36308.199999999997</c:v>
                </c:pt>
                <c:pt idx="3381">
                  <c:v>-36520</c:v>
                </c:pt>
                <c:pt idx="3382">
                  <c:v>-36720.9</c:v>
                </c:pt>
                <c:pt idx="3383">
                  <c:v>-36912.5</c:v>
                </c:pt>
                <c:pt idx="3384">
                  <c:v>-37080.9</c:v>
                </c:pt>
                <c:pt idx="3385">
                  <c:v>-37242.6</c:v>
                </c:pt>
                <c:pt idx="3386">
                  <c:v>-37366</c:v>
                </c:pt>
                <c:pt idx="3387">
                  <c:v>-37496.800000000003</c:v>
                </c:pt>
                <c:pt idx="3388">
                  <c:v>-37620.300000000003</c:v>
                </c:pt>
                <c:pt idx="3389">
                  <c:v>-37733.699999999997</c:v>
                </c:pt>
                <c:pt idx="3390">
                  <c:v>-37825.699999999997</c:v>
                </c:pt>
                <c:pt idx="3391">
                  <c:v>-37907.800000000003</c:v>
                </c:pt>
                <c:pt idx="3392">
                  <c:v>-37982.1</c:v>
                </c:pt>
                <c:pt idx="3393">
                  <c:v>-38030.400000000001</c:v>
                </c:pt>
                <c:pt idx="3394">
                  <c:v>-38055.599999999999</c:v>
                </c:pt>
                <c:pt idx="3395">
                  <c:v>-38092.300000000003</c:v>
                </c:pt>
                <c:pt idx="3396">
                  <c:v>-38112.300000000003</c:v>
                </c:pt>
                <c:pt idx="3397">
                  <c:v>-38113.1</c:v>
                </c:pt>
                <c:pt idx="3398">
                  <c:v>-38081.199999999997</c:v>
                </c:pt>
                <c:pt idx="3399">
                  <c:v>-38052.6</c:v>
                </c:pt>
                <c:pt idx="3400">
                  <c:v>-38027.9</c:v>
                </c:pt>
                <c:pt idx="3401">
                  <c:v>-37978</c:v>
                </c:pt>
                <c:pt idx="3402">
                  <c:v>-37913.699999999997</c:v>
                </c:pt>
                <c:pt idx="3403">
                  <c:v>-37833.1</c:v>
                </c:pt>
                <c:pt idx="3404">
                  <c:v>-37732.1</c:v>
                </c:pt>
                <c:pt idx="3405">
                  <c:v>-37624.199999999997</c:v>
                </c:pt>
                <c:pt idx="3406">
                  <c:v>-37505.1</c:v>
                </c:pt>
                <c:pt idx="3407">
                  <c:v>-37375</c:v>
                </c:pt>
                <c:pt idx="3408">
                  <c:v>-37221.4</c:v>
                </c:pt>
                <c:pt idx="3409">
                  <c:v>-37057.699999999997</c:v>
                </c:pt>
                <c:pt idx="3410">
                  <c:v>-36869.800000000003</c:v>
                </c:pt>
                <c:pt idx="3411">
                  <c:v>-36686.9</c:v>
                </c:pt>
                <c:pt idx="3412">
                  <c:v>-36504.1</c:v>
                </c:pt>
                <c:pt idx="3413">
                  <c:v>-36267.300000000003</c:v>
                </c:pt>
                <c:pt idx="3414">
                  <c:v>-36058.5</c:v>
                </c:pt>
                <c:pt idx="3415">
                  <c:v>-35822.800000000003</c:v>
                </c:pt>
                <c:pt idx="3416">
                  <c:v>-35551.800000000003</c:v>
                </c:pt>
                <c:pt idx="3417">
                  <c:v>-35286.199999999997</c:v>
                </c:pt>
                <c:pt idx="3418">
                  <c:v>-35010.699999999997</c:v>
                </c:pt>
                <c:pt idx="3419">
                  <c:v>-34724.800000000003</c:v>
                </c:pt>
                <c:pt idx="3420">
                  <c:v>-34440.400000000001</c:v>
                </c:pt>
                <c:pt idx="3421">
                  <c:v>-34119.599999999999</c:v>
                </c:pt>
                <c:pt idx="3422">
                  <c:v>-33792.300000000003</c:v>
                </c:pt>
                <c:pt idx="3423">
                  <c:v>-33455.9</c:v>
                </c:pt>
                <c:pt idx="3424">
                  <c:v>-33111.5</c:v>
                </c:pt>
                <c:pt idx="3425">
                  <c:v>-32747.1</c:v>
                </c:pt>
                <c:pt idx="3426">
                  <c:v>-32366.699999999997</c:v>
                </c:pt>
                <c:pt idx="3427">
                  <c:v>-31989.800000000003</c:v>
                </c:pt>
                <c:pt idx="3428">
                  <c:v>-31594</c:v>
                </c:pt>
                <c:pt idx="3429">
                  <c:v>-31176.400000000001</c:v>
                </c:pt>
                <c:pt idx="3430">
                  <c:v>-30760.9</c:v>
                </c:pt>
                <c:pt idx="3431">
                  <c:v>-30336.5</c:v>
                </c:pt>
                <c:pt idx="3432">
                  <c:v>-29890.300000000003</c:v>
                </c:pt>
                <c:pt idx="3433">
                  <c:v>-29432.400000000001</c:v>
                </c:pt>
                <c:pt idx="3434">
                  <c:v>-28979.9</c:v>
                </c:pt>
                <c:pt idx="3435">
                  <c:v>-28512.800000000003</c:v>
                </c:pt>
                <c:pt idx="3436">
                  <c:v>-28025.599999999999</c:v>
                </c:pt>
                <c:pt idx="3437">
                  <c:v>-27530.1</c:v>
                </c:pt>
                <c:pt idx="3438">
                  <c:v>-27029.800000000003</c:v>
                </c:pt>
                <c:pt idx="3439">
                  <c:v>-26509.9</c:v>
                </c:pt>
                <c:pt idx="3440">
                  <c:v>-25995.9</c:v>
                </c:pt>
                <c:pt idx="3441">
                  <c:v>-25467.300000000003</c:v>
                </c:pt>
                <c:pt idx="3442">
                  <c:v>-24925.5</c:v>
                </c:pt>
                <c:pt idx="3443">
                  <c:v>-24379.599999999999</c:v>
                </c:pt>
                <c:pt idx="3444">
                  <c:v>-23800.800000000003</c:v>
                </c:pt>
                <c:pt idx="3445">
                  <c:v>-23235.599999999999</c:v>
                </c:pt>
                <c:pt idx="3446">
                  <c:v>-22681.5</c:v>
                </c:pt>
                <c:pt idx="3447">
                  <c:v>-22102.9</c:v>
                </c:pt>
                <c:pt idx="3448">
                  <c:v>-21518.699999999997</c:v>
                </c:pt>
                <c:pt idx="3449">
                  <c:v>-20943.099999999999</c:v>
                </c:pt>
                <c:pt idx="3450">
                  <c:v>-20337</c:v>
                </c:pt>
                <c:pt idx="3451">
                  <c:v>-19725.400000000001</c:v>
                </c:pt>
                <c:pt idx="3452">
                  <c:v>-19107.800000000003</c:v>
                </c:pt>
                <c:pt idx="3453">
                  <c:v>-18480.099999999999</c:v>
                </c:pt>
                <c:pt idx="3454">
                  <c:v>-17848</c:v>
                </c:pt>
                <c:pt idx="3455">
                  <c:v>-17210.800000000003</c:v>
                </c:pt>
                <c:pt idx="3456">
                  <c:v>-16562.300000000003</c:v>
                </c:pt>
                <c:pt idx="3457">
                  <c:v>-15907.199999999997</c:v>
                </c:pt>
                <c:pt idx="3458">
                  <c:v>-15256.800000000003</c:v>
                </c:pt>
                <c:pt idx="3459">
                  <c:v>-14597.300000000003</c:v>
                </c:pt>
                <c:pt idx="3460">
                  <c:v>-13931.900000000001</c:v>
                </c:pt>
                <c:pt idx="3461">
                  <c:v>-13260.300000000003</c:v>
                </c:pt>
                <c:pt idx="3462">
                  <c:v>-12582.800000000003</c:v>
                </c:pt>
                <c:pt idx="3463">
                  <c:v>-11889.5</c:v>
                </c:pt>
                <c:pt idx="3464">
                  <c:v>-11209.800000000003</c:v>
                </c:pt>
                <c:pt idx="3465">
                  <c:v>-10524</c:v>
                </c:pt>
                <c:pt idx="3466">
                  <c:v>-9824.1999999999971</c:v>
                </c:pt>
                <c:pt idx="3467">
                  <c:v>-9126.1999999999971</c:v>
                </c:pt>
                <c:pt idx="3468">
                  <c:v>-8433.1999999999971</c:v>
                </c:pt>
                <c:pt idx="3469">
                  <c:v>-7731.1999999999971</c:v>
                </c:pt>
                <c:pt idx="3470">
                  <c:v>-7020.1999999999971</c:v>
                </c:pt>
                <c:pt idx="3471">
                  <c:v>-6316.1999999999971</c:v>
                </c:pt>
                <c:pt idx="3472">
                  <c:v>-5612.8000000000029</c:v>
                </c:pt>
                <c:pt idx="3473">
                  <c:v>-4899.6000000000058</c:v>
                </c:pt>
                <c:pt idx="3474">
                  <c:v>-4175.5</c:v>
                </c:pt>
                <c:pt idx="3475">
                  <c:v>-3462.3000000000029</c:v>
                </c:pt>
                <c:pt idx="3476">
                  <c:v>-2748.8999999999942</c:v>
                </c:pt>
                <c:pt idx="3477">
                  <c:v>-2024</c:v>
                </c:pt>
                <c:pt idx="3478">
                  <c:v>-1305.6000000000058</c:v>
                </c:pt>
                <c:pt idx="3479">
                  <c:v>-589</c:v>
                </c:pt>
                <c:pt idx="3480">
                  <c:v>128.30000000000291</c:v>
                </c:pt>
                <c:pt idx="3481">
                  <c:v>847.60000000000582</c:v>
                </c:pt>
                <c:pt idx="3482">
                  <c:v>1570.8999999999942</c:v>
                </c:pt>
                <c:pt idx="3483">
                  <c:v>2288.3999999999942</c:v>
                </c:pt>
                <c:pt idx="3484">
                  <c:v>3001</c:v>
                </c:pt>
                <c:pt idx="3485">
                  <c:v>3717.5</c:v>
                </c:pt>
                <c:pt idx="3486">
                  <c:v>4434.8000000000029</c:v>
                </c:pt>
                <c:pt idx="3487">
                  <c:v>5144.8000000000029</c:v>
                </c:pt>
                <c:pt idx="3488">
                  <c:v>5860.8999999999942</c:v>
                </c:pt>
                <c:pt idx="3489">
                  <c:v>6581.1000000000058</c:v>
                </c:pt>
                <c:pt idx="3490">
                  <c:v>7286.8999999999942</c:v>
                </c:pt>
                <c:pt idx="3491">
                  <c:v>7986.5</c:v>
                </c:pt>
                <c:pt idx="3492">
                  <c:v>8686.8000000000029</c:v>
                </c:pt>
                <c:pt idx="3493">
                  <c:v>9386.8000000000029</c:v>
                </c:pt>
                <c:pt idx="3494">
                  <c:v>10080.199999999997</c:v>
                </c:pt>
                <c:pt idx="3495">
                  <c:v>10772.199999999997</c:v>
                </c:pt>
                <c:pt idx="3496">
                  <c:v>11463.800000000003</c:v>
                </c:pt>
                <c:pt idx="3497">
                  <c:v>12143.399999999994</c:v>
                </c:pt>
                <c:pt idx="3498">
                  <c:v>12827</c:v>
                </c:pt>
                <c:pt idx="3499">
                  <c:v>13500.600000000006</c:v>
                </c:pt>
                <c:pt idx="3500">
                  <c:v>14173.600000000006</c:v>
                </c:pt>
                <c:pt idx="3501">
                  <c:v>14842.800000000003</c:v>
                </c:pt>
                <c:pt idx="3502">
                  <c:v>15500.100000000006</c:v>
                </c:pt>
                <c:pt idx="3503">
                  <c:v>16159.399999999994</c:v>
                </c:pt>
                <c:pt idx="3504">
                  <c:v>16803</c:v>
                </c:pt>
                <c:pt idx="3505">
                  <c:v>17449.199999999997</c:v>
                </c:pt>
                <c:pt idx="3506">
                  <c:v>18086.300000000003</c:v>
                </c:pt>
                <c:pt idx="3507">
                  <c:v>18714.600000000006</c:v>
                </c:pt>
                <c:pt idx="3508">
                  <c:v>19337.699999999997</c:v>
                </c:pt>
                <c:pt idx="3509">
                  <c:v>19953.199999999997</c:v>
                </c:pt>
                <c:pt idx="3510">
                  <c:v>20557.399999999994</c:v>
                </c:pt>
                <c:pt idx="3511">
                  <c:v>21157.699999999997</c:v>
                </c:pt>
                <c:pt idx="3512">
                  <c:v>21763.600000000006</c:v>
                </c:pt>
                <c:pt idx="3513">
                  <c:v>22356.899999999994</c:v>
                </c:pt>
                <c:pt idx="3514">
                  <c:v>22930</c:v>
                </c:pt>
                <c:pt idx="3515">
                  <c:v>23504</c:v>
                </c:pt>
                <c:pt idx="3516">
                  <c:v>24064</c:v>
                </c:pt>
                <c:pt idx="3517">
                  <c:v>24617</c:v>
                </c:pt>
                <c:pt idx="3518">
                  <c:v>25161</c:v>
                </c:pt>
                <c:pt idx="3519">
                  <c:v>25699</c:v>
                </c:pt>
                <c:pt idx="3520">
                  <c:v>26230</c:v>
                </c:pt>
                <c:pt idx="3521">
                  <c:v>26743</c:v>
                </c:pt>
                <c:pt idx="3522">
                  <c:v>27252</c:v>
                </c:pt>
                <c:pt idx="3523">
                  <c:v>27751</c:v>
                </c:pt>
                <c:pt idx="3524">
                  <c:v>28243</c:v>
                </c:pt>
                <c:pt idx="3525">
                  <c:v>28725</c:v>
                </c:pt>
                <c:pt idx="3526">
                  <c:v>29191</c:v>
                </c:pt>
                <c:pt idx="3527">
                  <c:v>29653</c:v>
                </c:pt>
                <c:pt idx="3528">
                  <c:v>30109</c:v>
                </c:pt>
                <c:pt idx="3529">
                  <c:v>30538</c:v>
                </c:pt>
                <c:pt idx="3530">
                  <c:v>30960</c:v>
                </c:pt>
                <c:pt idx="3531">
                  <c:v>31380</c:v>
                </c:pt>
                <c:pt idx="3532">
                  <c:v>31787</c:v>
                </c:pt>
                <c:pt idx="3533">
                  <c:v>32174</c:v>
                </c:pt>
                <c:pt idx="3534">
                  <c:v>32546</c:v>
                </c:pt>
                <c:pt idx="3535">
                  <c:v>32918</c:v>
                </c:pt>
                <c:pt idx="3536">
                  <c:v>33287</c:v>
                </c:pt>
                <c:pt idx="3537">
                  <c:v>33632</c:v>
                </c:pt>
                <c:pt idx="3538">
                  <c:v>33960</c:v>
                </c:pt>
                <c:pt idx="3539">
                  <c:v>34298</c:v>
                </c:pt>
                <c:pt idx="3540">
                  <c:v>34608</c:v>
                </c:pt>
                <c:pt idx="3541">
                  <c:v>34906</c:v>
                </c:pt>
                <c:pt idx="3542">
                  <c:v>35187</c:v>
                </c:pt>
                <c:pt idx="3543">
                  <c:v>35461</c:v>
                </c:pt>
                <c:pt idx="3544">
                  <c:v>35707</c:v>
                </c:pt>
                <c:pt idx="3545">
                  <c:v>35970</c:v>
                </c:pt>
                <c:pt idx="3546">
                  <c:v>36207</c:v>
                </c:pt>
                <c:pt idx="3547">
                  <c:v>36428</c:v>
                </c:pt>
                <c:pt idx="3548">
                  <c:v>36641</c:v>
                </c:pt>
                <c:pt idx="3549">
                  <c:v>36832</c:v>
                </c:pt>
                <c:pt idx="3550">
                  <c:v>37017</c:v>
                </c:pt>
                <c:pt idx="3551">
                  <c:v>37190</c:v>
                </c:pt>
                <c:pt idx="3552">
                  <c:v>37351</c:v>
                </c:pt>
                <c:pt idx="3553">
                  <c:v>37523</c:v>
                </c:pt>
                <c:pt idx="3554">
                  <c:v>37650</c:v>
                </c:pt>
                <c:pt idx="3555">
                  <c:v>37769</c:v>
                </c:pt>
                <c:pt idx="3556">
                  <c:v>37838</c:v>
                </c:pt>
                <c:pt idx="3557">
                  <c:v>37927</c:v>
                </c:pt>
                <c:pt idx="3558">
                  <c:v>38038</c:v>
                </c:pt>
                <c:pt idx="3559">
                  <c:v>38103</c:v>
                </c:pt>
                <c:pt idx="3560">
                  <c:v>38151</c:v>
                </c:pt>
                <c:pt idx="3561">
                  <c:v>38180</c:v>
                </c:pt>
                <c:pt idx="3562">
                  <c:v>38209</c:v>
                </c:pt>
                <c:pt idx="3563">
                  <c:v>38223</c:v>
                </c:pt>
                <c:pt idx="3564">
                  <c:v>38209</c:v>
                </c:pt>
                <c:pt idx="3565">
                  <c:v>38202</c:v>
                </c:pt>
                <c:pt idx="3566">
                  <c:v>38168</c:v>
                </c:pt>
                <c:pt idx="3567">
                  <c:v>38112</c:v>
                </c:pt>
                <c:pt idx="3568">
                  <c:v>38059</c:v>
                </c:pt>
                <c:pt idx="3569">
                  <c:v>37994</c:v>
                </c:pt>
                <c:pt idx="3570">
                  <c:v>37902</c:v>
                </c:pt>
                <c:pt idx="3571">
                  <c:v>37800</c:v>
                </c:pt>
                <c:pt idx="3572">
                  <c:v>37694</c:v>
                </c:pt>
                <c:pt idx="3573">
                  <c:v>37570</c:v>
                </c:pt>
                <c:pt idx="3574">
                  <c:v>37421</c:v>
                </c:pt>
                <c:pt idx="3575">
                  <c:v>37275</c:v>
                </c:pt>
                <c:pt idx="3576">
                  <c:v>37113</c:v>
                </c:pt>
                <c:pt idx="3577">
                  <c:v>36927</c:v>
                </c:pt>
                <c:pt idx="3578">
                  <c:v>36733</c:v>
                </c:pt>
                <c:pt idx="3579">
                  <c:v>36528</c:v>
                </c:pt>
                <c:pt idx="3580">
                  <c:v>36316</c:v>
                </c:pt>
                <c:pt idx="3581">
                  <c:v>36086</c:v>
                </c:pt>
                <c:pt idx="3582">
                  <c:v>35821</c:v>
                </c:pt>
                <c:pt idx="3583">
                  <c:v>35562</c:v>
                </c:pt>
                <c:pt idx="3584">
                  <c:v>35293</c:v>
                </c:pt>
                <c:pt idx="3585">
                  <c:v>35014</c:v>
                </c:pt>
                <c:pt idx="3586">
                  <c:v>34734</c:v>
                </c:pt>
                <c:pt idx="3587">
                  <c:v>34425</c:v>
                </c:pt>
                <c:pt idx="3588">
                  <c:v>34097</c:v>
                </c:pt>
                <c:pt idx="3589">
                  <c:v>33783</c:v>
                </c:pt>
                <c:pt idx="3590">
                  <c:v>33420</c:v>
                </c:pt>
                <c:pt idx="3591">
                  <c:v>33061</c:v>
                </c:pt>
                <c:pt idx="3592">
                  <c:v>32712</c:v>
                </c:pt>
                <c:pt idx="3593">
                  <c:v>32339</c:v>
                </c:pt>
                <c:pt idx="3594">
                  <c:v>31949</c:v>
                </c:pt>
                <c:pt idx="3595">
                  <c:v>31541</c:v>
                </c:pt>
                <c:pt idx="3596">
                  <c:v>31129</c:v>
                </c:pt>
                <c:pt idx="3597">
                  <c:v>30712</c:v>
                </c:pt>
                <c:pt idx="3598">
                  <c:v>30282</c:v>
                </c:pt>
                <c:pt idx="3599">
                  <c:v>29832</c:v>
                </c:pt>
                <c:pt idx="3600">
                  <c:v>29372</c:v>
                </c:pt>
                <c:pt idx="3601">
                  <c:v>28904</c:v>
                </c:pt>
                <c:pt idx="3602">
                  <c:v>28419</c:v>
                </c:pt>
                <c:pt idx="3603">
                  <c:v>27935</c:v>
                </c:pt>
                <c:pt idx="3604">
                  <c:v>27453</c:v>
                </c:pt>
                <c:pt idx="3605">
                  <c:v>26944</c:v>
                </c:pt>
                <c:pt idx="3606">
                  <c:v>26424</c:v>
                </c:pt>
                <c:pt idx="3607">
                  <c:v>25895</c:v>
                </c:pt>
                <c:pt idx="3608">
                  <c:v>25374</c:v>
                </c:pt>
                <c:pt idx="3609">
                  <c:v>24827</c:v>
                </c:pt>
                <c:pt idx="3610">
                  <c:v>24274</c:v>
                </c:pt>
                <c:pt idx="3611">
                  <c:v>23719</c:v>
                </c:pt>
                <c:pt idx="3612">
                  <c:v>23148</c:v>
                </c:pt>
                <c:pt idx="3613">
                  <c:v>22565.899999999994</c:v>
                </c:pt>
                <c:pt idx="3614">
                  <c:v>21980.199999999997</c:v>
                </c:pt>
                <c:pt idx="3615">
                  <c:v>21389.800000000003</c:v>
                </c:pt>
                <c:pt idx="3616">
                  <c:v>20756.800000000003</c:v>
                </c:pt>
                <c:pt idx="3617">
                  <c:v>20150.5</c:v>
                </c:pt>
                <c:pt idx="3618">
                  <c:v>19538.600000000006</c:v>
                </c:pt>
                <c:pt idx="3619">
                  <c:v>18914.100000000006</c:v>
                </c:pt>
                <c:pt idx="3620">
                  <c:v>18287.199999999997</c:v>
                </c:pt>
                <c:pt idx="3621">
                  <c:v>17654.699999999997</c:v>
                </c:pt>
                <c:pt idx="3622">
                  <c:v>17015.199999999997</c:v>
                </c:pt>
                <c:pt idx="3623">
                  <c:v>16367.5</c:v>
                </c:pt>
                <c:pt idx="3624">
                  <c:v>15714.399999999994</c:v>
                </c:pt>
                <c:pt idx="3625">
                  <c:v>15053.100000000006</c:v>
                </c:pt>
                <c:pt idx="3626">
                  <c:v>14390.600000000006</c:v>
                </c:pt>
                <c:pt idx="3627">
                  <c:v>13717.5</c:v>
                </c:pt>
                <c:pt idx="3628">
                  <c:v>13043.5</c:v>
                </c:pt>
                <c:pt idx="3629">
                  <c:v>12367.300000000003</c:v>
                </c:pt>
                <c:pt idx="3630">
                  <c:v>11686.399999999994</c:v>
                </c:pt>
                <c:pt idx="3631">
                  <c:v>11000.600000000006</c:v>
                </c:pt>
                <c:pt idx="3632">
                  <c:v>10309</c:v>
                </c:pt>
                <c:pt idx="3633">
                  <c:v>9614.3000000000029</c:v>
                </c:pt>
                <c:pt idx="3634">
                  <c:v>8916.8999999999942</c:v>
                </c:pt>
                <c:pt idx="3635">
                  <c:v>8217.1000000000058</c:v>
                </c:pt>
                <c:pt idx="3636">
                  <c:v>7512.8999999999942</c:v>
                </c:pt>
                <c:pt idx="3637">
                  <c:v>6804.1999999999971</c:v>
                </c:pt>
                <c:pt idx="3638">
                  <c:v>6095.8000000000029</c:v>
                </c:pt>
                <c:pt idx="3639">
                  <c:v>5383.8000000000029</c:v>
                </c:pt>
                <c:pt idx="3640">
                  <c:v>4669.5</c:v>
                </c:pt>
                <c:pt idx="3641">
                  <c:v>3955.1999999999971</c:v>
                </c:pt>
                <c:pt idx="3642">
                  <c:v>3240.6999999999971</c:v>
                </c:pt>
                <c:pt idx="3643">
                  <c:v>2522.8999999999942</c:v>
                </c:pt>
                <c:pt idx="3644">
                  <c:v>1805.1999999999971</c:v>
                </c:pt>
                <c:pt idx="3645">
                  <c:v>1087.3999999999942</c:v>
                </c:pt>
                <c:pt idx="3646">
                  <c:v>369</c:v>
                </c:pt>
                <c:pt idx="3647">
                  <c:v>-348.19999999999709</c:v>
                </c:pt>
                <c:pt idx="3648">
                  <c:v>-1067.6000000000058</c:v>
                </c:pt>
                <c:pt idx="3649">
                  <c:v>-1787.1000000000058</c:v>
                </c:pt>
                <c:pt idx="3650">
                  <c:v>-2508.6000000000058</c:v>
                </c:pt>
                <c:pt idx="3651">
                  <c:v>-3228.8999999999942</c:v>
                </c:pt>
                <c:pt idx="3652">
                  <c:v>-3943.6000000000058</c:v>
                </c:pt>
                <c:pt idx="3653">
                  <c:v>-4656.8000000000029</c:v>
                </c:pt>
                <c:pt idx="3654">
                  <c:v>-5369.5</c:v>
                </c:pt>
                <c:pt idx="3655">
                  <c:v>-6083.1000000000058</c:v>
                </c:pt>
                <c:pt idx="3656">
                  <c:v>-6791.1999999999971</c:v>
                </c:pt>
                <c:pt idx="3657">
                  <c:v>-7495.6999999999971</c:v>
                </c:pt>
                <c:pt idx="3658">
                  <c:v>-8199</c:v>
                </c:pt>
                <c:pt idx="3659">
                  <c:v>-8899.1999999999971</c:v>
                </c:pt>
                <c:pt idx="3660">
                  <c:v>-9595.6999999999971</c:v>
                </c:pt>
                <c:pt idx="3661">
                  <c:v>-10288.5</c:v>
                </c:pt>
                <c:pt idx="3662">
                  <c:v>-10982.199999999997</c:v>
                </c:pt>
                <c:pt idx="3663">
                  <c:v>-11674</c:v>
                </c:pt>
                <c:pt idx="3664">
                  <c:v>-12354.699999999997</c:v>
                </c:pt>
                <c:pt idx="3665">
                  <c:v>-13033.699999999997</c:v>
                </c:pt>
                <c:pt idx="3666">
                  <c:v>-13708.5</c:v>
                </c:pt>
                <c:pt idx="3667">
                  <c:v>-14374.599999999999</c:v>
                </c:pt>
                <c:pt idx="3668">
                  <c:v>-15038</c:v>
                </c:pt>
                <c:pt idx="3669">
                  <c:v>-15696.900000000001</c:v>
                </c:pt>
                <c:pt idx="3670">
                  <c:v>-16347.5</c:v>
                </c:pt>
                <c:pt idx="3671">
                  <c:v>-16993.199999999997</c:v>
                </c:pt>
                <c:pt idx="3672">
                  <c:v>-17635.5</c:v>
                </c:pt>
                <c:pt idx="3673">
                  <c:v>-18269.5</c:v>
                </c:pt>
                <c:pt idx="3674">
                  <c:v>-18895.5</c:v>
                </c:pt>
                <c:pt idx="3675">
                  <c:v>-19519.300000000003</c:v>
                </c:pt>
                <c:pt idx="3676">
                  <c:v>-20136.699999999997</c:v>
                </c:pt>
                <c:pt idx="3677">
                  <c:v>-20743</c:v>
                </c:pt>
                <c:pt idx="3678">
                  <c:v>-21340.6</c:v>
                </c:pt>
                <c:pt idx="3679">
                  <c:v>-21933.9</c:v>
                </c:pt>
                <c:pt idx="3680">
                  <c:v>-22520.300000000003</c:v>
                </c:pt>
                <c:pt idx="3681">
                  <c:v>-23094.9</c:v>
                </c:pt>
                <c:pt idx="3682">
                  <c:v>-23660</c:v>
                </c:pt>
                <c:pt idx="3683">
                  <c:v>-24218.800000000003</c:v>
                </c:pt>
                <c:pt idx="3684">
                  <c:v>-24769.300000000003</c:v>
                </c:pt>
                <c:pt idx="3685">
                  <c:v>-25312.300000000003</c:v>
                </c:pt>
                <c:pt idx="3686">
                  <c:v>-25846.699999999997</c:v>
                </c:pt>
                <c:pt idx="3687">
                  <c:v>-26370.9</c:v>
                </c:pt>
                <c:pt idx="3688">
                  <c:v>-26887.5</c:v>
                </c:pt>
                <c:pt idx="3689">
                  <c:v>-27394.5</c:v>
                </c:pt>
                <c:pt idx="3690">
                  <c:v>-27888.5</c:v>
                </c:pt>
                <c:pt idx="3691">
                  <c:v>-28374.300000000003</c:v>
                </c:pt>
                <c:pt idx="3692">
                  <c:v>-28849.9</c:v>
                </c:pt>
                <c:pt idx="3693">
                  <c:v>-29313.1</c:v>
                </c:pt>
                <c:pt idx="3694">
                  <c:v>-29768.699999999997</c:v>
                </c:pt>
                <c:pt idx="3695">
                  <c:v>-30213</c:v>
                </c:pt>
                <c:pt idx="3696">
                  <c:v>-30643.199999999997</c:v>
                </c:pt>
                <c:pt idx="3697">
                  <c:v>-31065.1</c:v>
                </c:pt>
                <c:pt idx="3698">
                  <c:v>-31477.699999999997</c:v>
                </c:pt>
                <c:pt idx="3699">
                  <c:v>-31873.699999999997</c:v>
                </c:pt>
                <c:pt idx="3700">
                  <c:v>-32265.4</c:v>
                </c:pt>
                <c:pt idx="3701">
                  <c:v>-32648.699999999997</c:v>
                </c:pt>
                <c:pt idx="3702">
                  <c:v>-33016.400000000001</c:v>
                </c:pt>
                <c:pt idx="3703">
                  <c:v>-33372.9</c:v>
                </c:pt>
                <c:pt idx="3704">
                  <c:v>-33706.800000000003</c:v>
                </c:pt>
                <c:pt idx="3705">
                  <c:v>-34039.5</c:v>
                </c:pt>
                <c:pt idx="3706">
                  <c:v>-34352.400000000001</c:v>
                </c:pt>
                <c:pt idx="3707">
                  <c:v>-34660</c:v>
                </c:pt>
                <c:pt idx="3708">
                  <c:v>-34957.5</c:v>
                </c:pt>
                <c:pt idx="3709">
                  <c:v>-35233.1</c:v>
                </c:pt>
                <c:pt idx="3710">
                  <c:v>-35505.1</c:v>
                </c:pt>
                <c:pt idx="3711">
                  <c:v>-35761.699999999997</c:v>
                </c:pt>
                <c:pt idx="3712">
                  <c:v>-36004</c:v>
                </c:pt>
                <c:pt idx="3713">
                  <c:v>-36239.199999999997</c:v>
                </c:pt>
                <c:pt idx="3714">
                  <c:v>-36452.1</c:v>
                </c:pt>
                <c:pt idx="3715">
                  <c:v>-36661</c:v>
                </c:pt>
                <c:pt idx="3716">
                  <c:v>-36848.699999999997</c:v>
                </c:pt>
                <c:pt idx="3717">
                  <c:v>-37033.199999999997</c:v>
                </c:pt>
                <c:pt idx="3718">
                  <c:v>-37195.599999999999</c:v>
                </c:pt>
                <c:pt idx="3719">
                  <c:v>-37319.699999999997</c:v>
                </c:pt>
                <c:pt idx="3720">
                  <c:v>-37454.1</c:v>
                </c:pt>
                <c:pt idx="3721">
                  <c:v>-37579.699999999997</c:v>
                </c:pt>
                <c:pt idx="3722">
                  <c:v>-37693.599999999999</c:v>
                </c:pt>
                <c:pt idx="3723">
                  <c:v>-37794.6</c:v>
                </c:pt>
                <c:pt idx="3724">
                  <c:v>-37877.9</c:v>
                </c:pt>
                <c:pt idx="3725">
                  <c:v>-37959.800000000003</c:v>
                </c:pt>
                <c:pt idx="3726">
                  <c:v>-38019.1</c:v>
                </c:pt>
                <c:pt idx="3727">
                  <c:v>-38060.5</c:v>
                </c:pt>
                <c:pt idx="3728">
                  <c:v>-38092.6</c:v>
                </c:pt>
                <c:pt idx="3729">
                  <c:v>-38111.599999999999</c:v>
                </c:pt>
                <c:pt idx="3730">
                  <c:v>-38118</c:v>
                </c:pt>
                <c:pt idx="3731">
                  <c:v>-38089</c:v>
                </c:pt>
                <c:pt idx="3732">
                  <c:v>-38064.199999999997</c:v>
                </c:pt>
                <c:pt idx="3733">
                  <c:v>-38028.300000000003</c:v>
                </c:pt>
                <c:pt idx="3734">
                  <c:v>-37980.9</c:v>
                </c:pt>
                <c:pt idx="3735">
                  <c:v>-37922</c:v>
                </c:pt>
                <c:pt idx="3736">
                  <c:v>-37862.800000000003</c:v>
                </c:pt>
                <c:pt idx="3737">
                  <c:v>-37761.699999999997</c:v>
                </c:pt>
                <c:pt idx="3738">
                  <c:v>-37662.300000000003</c:v>
                </c:pt>
                <c:pt idx="3739">
                  <c:v>-37550.300000000003</c:v>
                </c:pt>
                <c:pt idx="3740">
                  <c:v>-37420.9</c:v>
                </c:pt>
                <c:pt idx="3741">
                  <c:v>-37276.699999999997</c:v>
                </c:pt>
                <c:pt idx="3742">
                  <c:v>-37113.699999999997</c:v>
                </c:pt>
                <c:pt idx="3743">
                  <c:v>-36928.9</c:v>
                </c:pt>
                <c:pt idx="3744">
                  <c:v>-36749.599999999999</c:v>
                </c:pt>
                <c:pt idx="3745">
                  <c:v>-36572.9</c:v>
                </c:pt>
                <c:pt idx="3746">
                  <c:v>-36358.6</c:v>
                </c:pt>
                <c:pt idx="3747">
                  <c:v>-36134.9</c:v>
                </c:pt>
                <c:pt idx="3748">
                  <c:v>-35903.5</c:v>
                </c:pt>
                <c:pt idx="3749">
                  <c:v>-35654.6</c:v>
                </c:pt>
                <c:pt idx="3750">
                  <c:v>-35376.5</c:v>
                </c:pt>
                <c:pt idx="3751">
                  <c:v>-35103.9</c:v>
                </c:pt>
                <c:pt idx="3752">
                  <c:v>-34821.5</c:v>
                </c:pt>
                <c:pt idx="3753">
                  <c:v>-34543.1</c:v>
                </c:pt>
                <c:pt idx="3754">
                  <c:v>-34229</c:v>
                </c:pt>
                <c:pt idx="3755">
                  <c:v>-33901.699999999997</c:v>
                </c:pt>
                <c:pt idx="3756">
                  <c:v>-33567.300000000003</c:v>
                </c:pt>
                <c:pt idx="3757">
                  <c:v>-33223.800000000003</c:v>
                </c:pt>
                <c:pt idx="3758">
                  <c:v>-32869.699999999997</c:v>
                </c:pt>
                <c:pt idx="3759">
                  <c:v>-32487.5</c:v>
                </c:pt>
                <c:pt idx="3760">
                  <c:v>-32118.800000000003</c:v>
                </c:pt>
                <c:pt idx="3761">
                  <c:v>-31730.400000000001</c:v>
                </c:pt>
                <c:pt idx="3762">
                  <c:v>-31315.9</c:v>
                </c:pt>
                <c:pt idx="3763">
                  <c:v>-30899.4</c:v>
                </c:pt>
                <c:pt idx="3764">
                  <c:v>-30477.199999999997</c:v>
                </c:pt>
                <c:pt idx="3765">
                  <c:v>-30042.199999999997</c:v>
                </c:pt>
                <c:pt idx="3766">
                  <c:v>-29582.199999999997</c:v>
                </c:pt>
                <c:pt idx="3767">
                  <c:v>-29129.599999999999</c:v>
                </c:pt>
                <c:pt idx="3768">
                  <c:v>-28669.800000000003</c:v>
                </c:pt>
                <c:pt idx="3769">
                  <c:v>-28188.6</c:v>
                </c:pt>
                <c:pt idx="3770">
                  <c:v>-27698.9</c:v>
                </c:pt>
                <c:pt idx="3771">
                  <c:v>-27199.9</c:v>
                </c:pt>
                <c:pt idx="3772">
                  <c:v>-26682.699999999997</c:v>
                </c:pt>
                <c:pt idx="3773">
                  <c:v>-26172.6</c:v>
                </c:pt>
                <c:pt idx="3774">
                  <c:v>-25647.699999999997</c:v>
                </c:pt>
                <c:pt idx="3775">
                  <c:v>-25106.800000000003</c:v>
                </c:pt>
                <c:pt idx="3776">
                  <c:v>-24563.1</c:v>
                </c:pt>
                <c:pt idx="3777">
                  <c:v>-23986.5</c:v>
                </c:pt>
                <c:pt idx="3778">
                  <c:v>-23423.4</c:v>
                </c:pt>
                <c:pt idx="3779">
                  <c:v>-22872.699999999997</c:v>
                </c:pt>
                <c:pt idx="3780">
                  <c:v>-22290.5</c:v>
                </c:pt>
                <c:pt idx="3781">
                  <c:v>-21710.6</c:v>
                </c:pt>
                <c:pt idx="3782">
                  <c:v>-21117.1</c:v>
                </c:pt>
                <c:pt idx="3783">
                  <c:v>-20540.300000000003</c:v>
                </c:pt>
                <c:pt idx="3784">
                  <c:v>-19930.599999999999</c:v>
                </c:pt>
                <c:pt idx="3785">
                  <c:v>-19319</c:v>
                </c:pt>
                <c:pt idx="3786">
                  <c:v>-18693.5</c:v>
                </c:pt>
                <c:pt idx="3787">
                  <c:v>-18060.800000000003</c:v>
                </c:pt>
                <c:pt idx="3788">
                  <c:v>-17427</c:v>
                </c:pt>
                <c:pt idx="3789">
                  <c:v>-16776.599999999999</c:v>
                </c:pt>
                <c:pt idx="3790">
                  <c:v>-16129.900000000001</c:v>
                </c:pt>
                <c:pt idx="3791">
                  <c:v>-15477.699999999997</c:v>
                </c:pt>
                <c:pt idx="3792">
                  <c:v>-14816.199999999997</c:v>
                </c:pt>
                <c:pt idx="3793">
                  <c:v>-14152.800000000003</c:v>
                </c:pt>
                <c:pt idx="3794">
                  <c:v>-13477.5</c:v>
                </c:pt>
                <c:pt idx="3795">
                  <c:v>-12802.599999999999</c:v>
                </c:pt>
                <c:pt idx="3796">
                  <c:v>-12124.699999999997</c:v>
                </c:pt>
                <c:pt idx="3797">
                  <c:v>-11442.100000000006</c:v>
                </c:pt>
                <c:pt idx="3798">
                  <c:v>-10757.399999999994</c:v>
                </c:pt>
                <c:pt idx="3799">
                  <c:v>-10063.399999999994</c:v>
                </c:pt>
                <c:pt idx="3800">
                  <c:v>-9364.5</c:v>
                </c:pt>
                <c:pt idx="3801">
                  <c:v>-8663</c:v>
                </c:pt>
                <c:pt idx="3802">
                  <c:v>-7964.8999999999942</c:v>
                </c:pt>
                <c:pt idx="3803">
                  <c:v>-7257.1000000000058</c:v>
                </c:pt>
                <c:pt idx="3804">
                  <c:v>-6547.3999999999942</c:v>
                </c:pt>
                <c:pt idx="3805">
                  <c:v>-5847.1000000000058</c:v>
                </c:pt>
                <c:pt idx="3806">
                  <c:v>-5135.8999999999942</c:v>
                </c:pt>
                <c:pt idx="3807">
                  <c:v>-4415.5</c:v>
                </c:pt>
                <c:pt idx="3808">
                  <c:v>-3700.5</c:v>
                </c:pt>
                <c:pt idx="3809">
                  <c:v>-2990.3000000000029</c:v>
                </c:pt>
                <c:pt idx="3810">
                  <c:v>-2269.6999999999971</c:v>
                </c:pt>
                <c:pt idx="3811">
                  <c:v>-1550.6000000000058</c:v>
                </c:pt>
                <c:pt idx="3812">
                  <c:v>-831.30000000000291</c:v>
                </c:pt>
                <c:pt idx="3813">
                  <c:v>-111</c:v>
                </c:pt>
                <c:pt idx="3814">
                  <c:v>607.80000000000291</c:v>
                </c:pt>
                <c:pt idx="3815">
                  <c:v>1331.6000000000058</c:v>
                </c:pt>
                <c:pt idx="3816">
                  <c:v>2052</c:v>
                </c:pt>
                <c:pt idx="3817">
                  <c:v>2765.6000000000058</c:v>
                </c:pt>
                <c:pt idx="3818">
                  <c:v>3480.1000000000058</c:v>
                </c:pt>
                <c:pt idx="3819">
                  <c:v>4198</c:v>
                </c:pt>
                <c:pt idx="3820">
                  <c:v>4909.1000000000058</c:v>
                </c:pt>
                <c:pt idx="3821">
                  <c:v>5620.5</c:v>
                </c:pt>
                <c:pt idx="3822">
                  <c:v>6336.5</c:v>
                </c:pt>
                <c:pt idx="3823">
                  <c:v>7047.8000000000029</c:v>
                </c:pt>
                <c:pt idx="3824">
                  <c:v>7746.8000000000029</c:v>
                </c:pt>
                <c:pt idx="3825">
                  <c:v>8452.3000000000029</c:v>
                </c:pt>
                <c:pt idx="3826">
                  <c:v>9156.3999999999942</c:v>
                </c:pt>
                <c:pt idx="3827">
                  <c:v>9850.6999999999971</c:v>
                </c:pt>
                <c:pt idx="3828">
                  <c:v>10544.300000000003</c:v>
                </c:pt>
                <c:pt idx="3829">
                  <c:v>11234.100000000006</c:v>
                </c:pt>
                <c:pt idx="3830">
                  <c:v>11921</c:v>
                </c:pt>
                <c:pt idx="3831">
                  <c:v>12600.899999999994</c:v>
                </c:pt>
                <c:pt idx="3832">
                  <c:v>13278.5</c:v>
                </c:pt>
                <c:pt idx="3833">
                  <c:v>13951.399999999994</c:v>
                </c:pt>
                <c:pt idx="3834">
                  <c:v>14614.600000000006</c:v>
                </c:pt>
                <c:pt idx="3835">
                  <c:v>15276.699999999997</c:v>
                </c:pt>
                <c:pt idx="3836">
                  <c:v>15936.5</c:v>
                </c:pt>
                <c:pt idx="3837">
                  <c:v>16582.699999999997</c:v>
                </c:pt>
                <c:pt idx="3838">
                  <c:v>17235.600000000006</c:v>
                </c:pt>
                <c:pt idx="3839">
                  <c:v>17877.399999999994</c:v>
                </c:pt>
                <c:pt idx="3840">
                  <c:v>18507.199999999997</c:v>
                </c:pt>
                <c:pt idx="3841">
                  <c:v>19133.899999999994</c:v>
                </c:pt>
                <c:pt idx="3842">
                  <c:v>19750.300000000003</c:v>
                </c:pt>
                <c:pt idx="3843">
                  <c:v>20360.899999999994</c:v>
                </c:pt>
                <c:pt idx="3844">
                  <c:v>20959.899999999994</c:v>
                </c:pt>
                <c:pt idx="3845">
                  <c:v>21562.699999999997</c:v>
                </c:pt>
                <c:pt idx="3846">
                  <c:v>22157.600000000006</c:v>
                </c:pt>
                <c:pt idx="3847">
                  <c:v>22734.800000000003</c:v>
                </c:pt>
                <c:pt idx="3848">
                  <c:v>23308</c:v>
                </c:pt>
                <c:pt idx="3849">
                  <c:v>23876</c:v>
                </c:pt>
                <c:pt idx="3850">
                  <c:v>24432</c:v>
                </c:pt>
                <c:pt idx="3851">
                  <c:v>24980</c:v>
                </c:pt>
                <c:pt idx="3852">
                  <c:v>25521</c:v>
                </c:pt>
                <c:pt idx="3853">
                  <c:v>26054</c:v>
                </c:pt>
                <c:pt idx="3854">
                  <c:v>26577</c:v>
                </c:pt>
                <c:pt idx="3855">
                  <c:v>27083</c:v>
                </c:pt>
                <c:pt idx="3856">
                  <c:v>27584</c:v>
                </c:pt>
                <c:pt idx="3857">
                  <c:v>28084</c:v>
                </c:pt>
                <c:pt idx="3858">
                  <c:v>28568</c:v>
                </c:pt>
                <c:pt idx="3859">
                  <c:v>29031</c:v>
                </c:pt>
                <c:pt idx="3860">
                  <c:v>29498</c:v>
                </c:pt>
                <c:pt idx="3861">
                  <c:v>29957</c:v>
                </c:pt>
                <c:pt idx="3862">
                  <c:v>30384</c:v>
                </c:pt>
                <c:pt idx="3863">
                  <c:v>30819</c:v>
                </c:pt>
                <c:pt idx="3864">
                  <c:v>31245</c:v>
                </c:pt>
                <c:pt idx="3865">
                  <c:v>31659</c:v>
                </c:pt>
                <c:pt idx="3866">
                  <c:v>32048</c:v>
                </c:pt>
                <c:pt idx="3867">
                  <c:v>32421</c:v>
                </c:pt>
                <c:pt idx="3868">
                  <c:v>32797</c:v>
                </c:pt>
                <c:pt idx="3869">
                  <c:v>33170</c:v>
                </c:pt>
                <c:pt idx="3870">
                  <c:v>33506</c:v>
                </c:pt>
                <c:pt idx="3871">
                  <c:v>33858</c:v>
                </c:pt>
                <c:pt idx="3872">
                  <c:v>34188</c:v>
                </c:pt>
                <c:pt idx="3873">
                  <c:v>34500</c:v>
                </c:pt>
                <c:pt idx="3874">
                  <c:v>34805</c:v>
                </c:pt>
                <c:pt idx="3875">
                  <c:v>35087</c:v>
                </c:pt>
                <c:pt idx="3876">
                  <c:v>35373</c:v>
                </c:pt>
                <c:pt idx="3877">
                  <c:v>35640</c:v>
                </c:pt>
                <c:pt idx="3878">
                  <c:v>35891</c:v>
                </c:pt>
                <c:pt idx="3879">
                  <c:v>36134</c:v>
                </c:pt>
                <c:pt idx="3880">
                  <c:v>36350</c:v>
                </c:pt>
                <c:pt idx="3881">
                  <c:v>36565</c:v>
                </c:pt>
                <c:pt idx="3882">
                  <c:v>36773</c:v>
                </c:pt>
                <c:pt idx="3883">
                  <c:v>36951</c:v>
                </c:pt>
                <c:pt idx="3884">
                  <c:v>37129</c:v>
                </c:pt>
                <c:pt idx="3885">
                  <c:v>37297</c:v>
                </c:pt>
                <c:pt idx="3886">
                  <c:v>37475</c:v>
                </c:pt>
                <c:pt idx="3887">
                  <c:v>37606</c:v>
                </c:pt>
                <c:pt idx="3888">
                  <c:v>37732</c:v>
                </c:pt>
                <c:pt idx="3889">
                  <c:v>37833</c:v>
                </c:pt>
                <c:pt idx="3890">
                  <c:v>37901</c:v>
                </c:pt>
                <c:pt idx="3891">
                  <c:v>38013</c:v>
                </c:pt>
                <c:pt idx="3892">
                  <c:v>38066</c:v>
                </c:pt>
                <c:pt idx="3893">
                  <c:v>38129</c:v>
                </c:pt>
                <c:pt idx="3894">
                  <c:v>38174</c:v>
                </c:pt>
                <c:pt idx="3895">
                  <c:v>38201</c:v>
                </c:pt>
                <c:pt idx="3896">
                  <c:v>38220</c:v>
                </c:pt>
                <c:pt idx="3897">
                  <c:v>38217</c:v>
                </c:pt>
                <c:pt idx="3898">
                  <c:v>38209</c:v>
                </c:pt>
                <c:pt idx="3899">
                  <c:v>38182</c:v>
                </c:pt>
                <c:pt idx="3900">
                  <c:v>38125</c:v>
                </c:pt>
                <c:pt idx="3901">
                  <c:v>38077</c:v>
                </c:pt>
                <c:pt idx="3902">
                  <c:v>38020</c:v>
                </c:pt>
                <c:pt idx="3903">
                  <c:v>37936</c:v>
                </c:pt>
                <c:pt idx="3904">
                  <c:v>37834</c:v>
                </c:pt>
                <c:pt idx="3905">
                  <c:v>37731</c:v>
                </c:pt>
                <c:pt idx="3906">
                  <c:v>37614</c:v>
                </c:pt>
                <c:pt idx="3907">
                  <c:v>37473</c:v>
                </c:pt>
                <c:pt idx="3908">
                  <c:v>37325</c:v>
                </c:pt>
                <c:pt idx="3909">
                  <c:v>37167</c:v>
                </c:pt>
                <c:pt idx="3910">
                  <c:v>36988</c:v>
                </c:pt>
                <c:pt idx="3911">
                  <c:v>36798</c:v>
                </c:pt>
                <c:pt idx="3912">
                  <c:v>36596</c:v>
                </c:pt>
                <c:pt idx="3913">
                  <c:v>36373</c:v>
                </c:pt>
                <c:pt idx="3914">
                  <c:v>36166</c:v>
                </c:pt>
                <c:pt idx="3915">
                  <c:v>35905</c:v>
                </c:pt>
                <c:pt idx="3916">
                  <c:v>35650</c:v>
                </c:pt>
                <c:pt idx="3917">
                  <c:v>35384</c:v>
                </c:pt>
                <c:pt idx="3918">
                  <c:v>35108</c:v>
                </c:pt>
                <c:pt idx="3919">
                  <c:v>34834</c:v>
                </c:pt>
                <c:pt idx="3920">
                  <c:v>34528</c:v>
                </c:pt>
                <c:pt idx="3921">
                  <c:v>34219</c:v>
                </c:pt>
                <c:pt idx="3922">
                  <c:v>33895</c:v>
                </c:pt>
                <c:pt idx="3923">
                  <c:v>33552</c:v>
                </c:pt>
                <c:pt idx="3924">
                  <c:v>33183</c:v>
                </c:pt>
                <c:pt idx="3925">
                  <c:v>32818</c:v>
                </c:pt>
                <c:pt idx="3926">
                  <c:v>32466</c:v>
                </c:pt>
                <c:pt idx="3927">
                  <c:v>32082</c:v>
                </c:pt>
                <c:pt idx="3928">
                  <c:v>31679</c:v>
                </c:pt>
                <c:pt idx="3929">
                  <c:v>31268</c:v>
                </c:pt>
                <c:pt idx="3930">
                  <c:v>30851</c:v>
                </c:pt>
                <c:pt idx="3931">
                  <c:v>30427</c:v>
                </c:pt>
                <c:pt idx="3932">
                  <c:v>29985</c:v>
                </c:pt>
                <c:pt idx="3933">
                  <c:v>29516</c:v>
                </c:pt>
                <c:pt idx="3934">
                  <c:v>29052</c:v>
                </c:pt>
                <c:pt idx="3935">
                  <c:v>28579</c:v>
                </c:pt>
                <c:pt idx="3936">
                  <c:v>28099</c:v>
                </c:pt>
                <c:pt idx="3937">
                  <c:v>27616</c:v>
                </c:pt>
                <c:pt idx="3938">
                  <c:v>27117</c:v>
                </c:pt>
                <c:pt idx="3939">
                  <c:v>26602</c:v>
                </c:pt>
                <c:pt idx="3940">
                  <c:v>26081</c:v>
                </c:pt>
                <c:pt idx="3941">
                  <c:v>25552</c:v>
                </c:pt>
                <c:pt idx="3942">
                  <c:v>25011</c:v>
                </c:pt>
                <c:pt idx="3943">
                  <c:v>24456</c:v>
                </c:pt>
                <c:pt idx="3944">
                  <c:v>23902</c:v>
                </c:pt>
                <c:pt idx="3945">
                  <c:v>23340</c:v>
                </c:pt>
                <c:pt idx="3946">
                  <c:v>22760.5</c:v>
                </c:pt>
                <c:pt idx="3947">
                  <c:v>22178.600000000006</c:v>
                </c:pt>
                <c:pt idx="3948">
                  <c:v>21591.600000000006</c:v>
                </c:pt>
                <c:pt idx="3949">
                  <c:v>20962.800000000003</c:v>
                </c:pt>
                <c:pt idx="3950">
                  <c:v>20357.5</c:v>
                </c:pt>
                <c:pt idx="3951">
                  <c:v>19745</c:v>
                </c:pt>
                <c:pt idx="3952">
                  <c:v>19122.899999999994</c:v>
                </c:pt>
                <c:pt idx="3953">
                  <c:v>18498</c:v>
                </c:pt>
                <c:pt idx="3954">
                  <c:v>17864.699999999997</c:v>
                </c:pt>
                <c:pt idx="3955">
                  <c:v>17228.800000000003</c:v>
                </c:pt>
                <c:pt idx="3956">
                  <c:v>16580.300000000003</c:v>
                </c:pt>
                <c:pt idx="3957">
                  <c:v>15928.899999999994</c:v>
                </c:pt>
                <c:pt idx="3958">
                  <c:v>15273.5</c:v>
                </c:pt>
                <c:pt idx="3959">
                  <c:v>14613.5</c:v>
                </c:pt>
                <c:pt idx="3960">
                  <c:v>13947.100000000006</c:v>
                </c:pt>
                <c:pt idx="3961">
                  <c:v>13272.199999999997</c:v>
                </c:pt>
                <c:pt idx="3962">
                  <c:v>12596.399999999994</c:v>
                </c:pt>
                <c:pt idx="3963">
                  <c:v>11915.199999999997</c:v>
                </c:pt>
                <c:pt idx="3964">
                  <c:v>11230.100000000006</c:v>
                </c:pt>
                <c:pt idx="3965">
                  <c:v>10540.899999999994</c:v>
                </c:pt>
                <c:pt idx="3966">
                  <c:v>9845.1000000000058</c:v>
                </c:pt>
                <c:pt idx="3967">
                  <c:v>9148.1999999999971</c:v>
                </c:pt>
                <c:pt idx="3968">
                  <c:v>8448.6999999999971</c:v>
                </c:pt>
                <c:pt idx="3969">
                  <c:v>7746.3000000000029</c:v>
                </c:pt>
                <c:pt idx="3970">
                  <c:v>7039.6999999999971</c:v>
                </c:pt>
                <c:pt idx="3971">
                  <c:v>6333.5</c:v>
                </c:pt>
                <c:pt idx="3972">
                  <c:v>5625.3999999999942</c:v>
                </c:pt>
                <c:pt idx="3973">
                  <c:v>4912.1999999999971</c:v>
                </c:pt>
                <c:pt idx="3974">
                  <c:v>4197.5</c:v>
                </c:pt>
                <c:pt idx="3975">
                  <c:v>3481.6999999999971</c:v>
                </c:pt>
                <c:pt idx="3976">
                  <c:v>2760.8000000000029</c:v>
                </c:pt>
                <c:pt idx="3977">
                  <c:v>2042.1999999999971</c:v>
                </c:pt>
                <c:pt idx="3978">
                  <c:v>1325.3999999999942</c:v>
                </c:pt>
                <c:pt idx="3979">
                  <c:v>606.19999999999709</c:v>
                </c:pt>
                <c:pt idx="3980">
                  <c:v>-111.30000000000291</c:v>
                </c:pt>
                <c:pt idx="3981">
                  <c:v>-829.80000000000291</c:v>
                </c:pt>
                <c:pt idx="3982">
                  <c:v>-1549.6000000000058</c:v>
                </c:pt>
                <c:pt idx="3983">
                  <c:v>-2268.5</c:v>
                </c:pt>
                <c:pt idx="3984">
                  <c:v>-2985.3999999999942</c:v>
                </c:pt>
                <c:pt idx="3985">
                  <c:v>-3700.8999999999942</c:v>
                </c:pt>
                <c:pt idx="3986">
                  <c:v>-4414.1000000000058</c:v>
                </c:pt>
                <c:pt idx="3987">
                  <c:v>-5127.3999999999942</c:v>
                </c:pt>
                <c:pt idx="3988">
                  <c:v>-5846</c:v>
                </c:pt>
                <c:pt idx="3989">
                  <c:v>-6558.1000000000058</c:v>
                </c:pt>
                <c:pt idx="3990">
                  <c:v>-7262.6000000000058</c:v>
                </c:pt>
                <c:pt idx="3991">
                  <c:v>-7967</c:v>
                </c:pt>
                <c:pt idx="3992">
                  <c:v>-8668.5</c:v>
                </c:pt>
                <c:pt idx="3993">
                  <c:v>-9366.1999999999971</c:v>
                </c:pt>
                <c:pt idx="3994">
                  <c:v>-10060.300000000003</c:v>
                </c:pt>
                <c:pt idx="3995">
                  <c:v>-10752.699999999997</c:v>
                </c:pt>
                <c:pt idx="3996">
                  <c:v>-11442.399999999994</c:v>
                </c:pt>
                <c:pt idx="3997">
                  <c:v>-12123.300000000003</c:v>
                </c:pt>
                <c:pt idx="3998">
                  <c:v>-12803</c:v>
                </c:pt>
                <c:pt idx="3999">
                  <c:v>-13479</c:v>
                </c:pt>
                <c:pt idx="4000">
                  <c:v>-14151.300000000003</c:v>
                </c:pt>
                <c:pt idx="4001">
                  <c:v>-14818.900000000001</c:v>
                </c:pt>
                <c:pt idx="4002">
                  <c:v>-15479.599999999999</c:v>
                </c:pt>
                <c:pt idx="4003">
                  <c:v>-16134.699999999997</c:v>
                </c:pt>
                <c:pt idx="4004">
                  <c:v>-16780</c:v>
                </c:pt>
                <c:pt idx="4005">
                  <c:v>-17424.300000000003</c:v>
                </c:pt>
                <c:pt idx="4006">
                  <c:v>-18061.5</c:v>
                </c:pt>
                <c:pt idx="4007">
                  <c:v>-18690.400000000001</c:v>
                </c:pt>
                <c:pt idx="4008">
                  <c:v>-19312.199999999997</c:v>
                </c:pt>
                <c:pt idx="4009">
                  <c:v>-19928.099999999999</c:v>
                </c:pt>
                <c:pt idx="4010">
                  <c:v>-20537.099999999999</c:v>
                </c:pt>
                <c:pt idx="4011">
                  <c:v>-21136.400000000001</c:v>
                </c:pt>
                <c:pt idx="4012">
                  <c:v>-21732.800000000003</c:v>
                </c:pt>
                <c:pt idx="4013">
                  <c:v>-22326.9</c:v>
                </c:pt>
                <c:pt idx="4014">
                  <c:v>-22906.1</c:v>
                </c:pt>
                <c:pt idx="4015">
                  <c:v>-23475.199999999997</c:v>
                </c:pt>
                <c:pt idx="4016">
                  <c:v>-24035.599999999999</c:v>
                </c:pt>
                <c:pt idx="4017">
                  <c:v>-24588.699999999997</c:v>
                </c:pt>
                <c:pt idx="4018">
                  <c:v>-25134.5</c:v>
                </c:pt>
                <c:pt idx="4019">
                  <c:v>-25671.800000000003</c:v>
                </c:pt>
                <c:pt idx="4020">
                  <c:v>-26198.5</c:v>
                </c:pt>
                <c:pt idx="4021">
                  <c:v>-26714.6</c:v>
                </c:pt>
                <c:pt idx="4022">
                  <c:v>-27223</c:v>
                </c:pt>
                <c:pt idx="4023">
                  <c:v>-27719.699999999997</c:v>
                </c:pt>
                <c:pt idx="4024">
                  <c:v>-28208.800000000003</c:v>
                </c:pt>
                <c:pt idx="4025">
                  <c:v>-28691.699999999997</c:v>
                </c:pt>
                <c:pt idx="4026">
                  <c:v>-29160.699999999997</c:v>
                </c:pt>
                <c:pt idx="4027">
                  <c:v>-29619.599999999999</c:v>
                </c:pt>
                <c:pt idx="4028">
                  <c:v>-30068.199999999997</c:v>
                </c:pt>
                <c:pt idx="4029">
                  <c:v>-30503.199999999997</c:v>
                </c:pt>
                <c:pt idx="4030">
                  <c:v>-30927.199999999997</c:v>
                </c:pt>
                <c:pt idx="4031">
                  <c:v>-31339.4</c:v>
                </c:pt>
                <c:pt idx="4032">
                  <c:v>-31743.9</c:v>
                </c:pt>
                <c:pt idx="4033">
                  <c:v>-32136.199999999997</c:v>
                </c:pt>
                <c:pt idx="4034">
                  <c:v>-32516.400000000001</c:v>
                </c:pt>
                <c:pt idx="4035">
                  <c:v>-32891.599999999999</c:v>
                </c:pt>
                <c:pt idx="4036">
                  <c:v>-33252.199999999997</c:v>
                </c:pt>
                <c:pt idx="4037">
                  <c:v>-33595.9</c:v>
                </c:pt>
                <c:pt idx="4038">
                  <c:v>-33931.800000000003</c:v>
                </c:pt>
                <c:pt idx="4039">
                  <c:v>-34249.1</c:v>
                </c:pt>
                <c:pt idx="4040">
                  <c:v>-34560</c:v>
                </c:pt>
                <c:pt idx="4041">
                  <c:v>-34863.300000000003</c:v>
                </c:pt>
                <c:pt idx="4042">
                  <c:v>-35142.800000000003</c:v>
                </c:pt>
                <c:pt idx="4043">
                  <c:v>-35414.300000000003</c:v>
                </c:pt>
                <c:pt idx="4044">
                  <c:v>-35675</c:v>
                </c:pt>
                <c:pt idx="4045">
                  <c:v>-35924</c:v>
                </c:pt>
                <c:pt idx="4046">
                  <c:v>-36162.6</c:v>
                </c:pt>
                <c:pt idx="4047">
                  <c:v>-36378.6</c:v>
                </c:pt>
                <c:pt idx="4048">
                  <c:v>-36590.6</c:v>
                </c:pt>
                <c:pt idx="4049">
                  <c:v>-36788</c:v>
                </c:pt>
                <c:pt idx="4050">
                  <c:v>-36974.699999999997</c:v>
                </c:pt>
                <c:pt idx="4051">
                  <c:v>-37142.400000000001</c:v>
                </c:pt>
                <c:pt idx="4052">
                  <c:v>-37300.9</c:v>
                </c:pt>
                <c:pt idx="4053">
                  <c:v>-37414.9</c:v>
                </c:pt>
                <c:pt idx="4054">
                  <c:v>-37540.300000000003</c:v>
                </c:pt>
                <c:pt idx="4055">
                  <c:v>-37658.1</c:v>
                </c:pt>
                <c:pt idx="4056">
                  <c:v>-37766.1</c:v>
                </c:pt>
                <c:pt idx="4057">
                  <c:v>-37851.199999999997</c:v>
                </c:pt>
                <c:pt idx="4058">
                  <c:v>-37933.199999999997</c:v>
                </c:pt>
                <c:pt idx="4059">
                  <c:v>-37999.300000000003</c:v>
                </c:pt>
                <c:pt idx="4060">
                  <c:v>-38045.800000000003</c:v>
                </c:pt>
                <c:pt idx="4061">
                  <c:v>-38081.599999999999</c:v>
                </c:pt>
                <c:pt idx="4062">
                  <c:v>-38106.199999999997</c:v>
                </c:pt>
                <c:pt idx="4063">
                  <c:v>-38119</c:v>
                </c:pt>
                <c:pt idx="4064">
                  <c:v>-38103.699999999997</c:v>
                </c:pt>
                <c:pt idx="4065">
                  <c:v>-38074.300000000003</c:v>
                </c:pt>
                <c:pt idx="4066">
                  <c:v>-38042.1</c:v>
                </c:pt>
                <c:pt idx="4067">
                  <c:v>-37998.5</c:v>
                </c:pt>
                <c:pt idx="4068">
                  <c:v>-37943.5</c:v>
                </c:pt>
                <c:pt idx="4069">
                  <c:v>-37890.1</c:v>
                </c:pt>
                <c:pt idx="4070">
                  <c:v>-37798.9</c:v>
                </c:pt>
                <c:pt idx="4071">
                  <c:v>-37697.300000000003</c:v>
                </c:pt>
                <c:pt idx="4072">
                  <c:v>-37586.699999999997</c:v>
                </c:pt>
                <c:pt idx="4073">
                  <c:v>-37466</c:v>
                </c:pt>
                <c:pt idx="4074">
                  <c:v>-37326.699999999997</c:v>
                </c:pt>
                <c:pt idx="4075">
                  <c:v>-37167.1</c:v>
                </c:pt>
                <c:pt idx="4076">
                  <c:v>-36986.1</c:v>
                </c:pt>
                <c:pt idx="4077">
                  <c:v>-36810.5</c:v>
                </c:pt>
                <c:pt idx="4078">
                  <c:v>-36639.199999999997</c:v>
                </c:pt>
                <c:pt idx="4079">
                  <c:v>-36432.199999999997</c:v>
                </c:pt>
                <c:pt idx="4080">
                  <c:v>-36209.599999999999</c:v>
                </c:pt>
                <c:pt idx="4081">
                  <c:v>-35979.599999999999</c:v>
                </c:pt>
                <c:pt idx="4082">
                  <c:v>-35739.1</c:v>
                </c:pt>
                <c:pt idx="4083">
                  <c:v>-35464.5</c:v>
                </c:pt>
                <c:pt idx="4084">
                  <c:v>-35195.4</c:v>
                </c:pt>
                <c:pt idx="4085">
                  <c:v>-34916.400000000001</c:v>
                </c:pt>
                <c:pt idx="4086">
                  <c:v>-34627.199999999997</c:v>
                </c:pt>
                <c:pt idx="4087">
                  <c:v>-34336.400000000001</c:v>
                </c:pt>
                <c:pt idx="4088">
                  <c:v>-33995</c:v>
                </c:pt>
                <c:pt idx="4089">
                  <c:v>-33680.6</c:v>
                </c:pt>
                <c:pt idx="4090">
                  <c:v>-33342.1</c:v>
                </c:pt>
                <c:pt idx="4091">
                  <c:v>-32988.699999999997</c:v>
                </c:pt>
                <c:pt idx="4092">
                  <c:v>-32621.199999999997</c:v>
                </c:pt>
                <c:pt idx="4093">
                  <c:v>-32243</c:v>
                </c:pt>
                <c:pt idx="4094">
                  <c:v>-31859.9</c:v>
                </c:pt>
                <c:pt idx="4095">
                  <c:v>-31455.699999999997</c:v>
                </c:pt>
                <c:pt idx="4096">
                  <c:v>-31038.9</c:v>
                </c:pt>
                <c:pt idx="4097">
                  <c:v>-30621.9</c:v>
                </c:pt>
                <c:pt idx="4098">
                  <c:v>-30192.5</c:v>
                </c:pt>
                <c:pt idx="4099">
                  <c:v>-29738</c:v>
                </c:pt>
                <c:pt idx="4100">
                  <c:v>-29279.599999999999</c:v>
                </c:pt>
                <c:pt idx="4101">
                  <c:v>-28819.599999999999</c:v>
                </c:pt>
                <c:pt idx="4102">
                  <c:v>-28351.699999999997</c:v>
                </c:pt>
                <c:pt idx="4103">
                  <c:v>-27861.5</c:v>
                </c:pt>
                <c:pt idx="4104">
                  <c:v>-27366.9</c:v>
                </c:pt>
                <c:pt idx="4105">
                  <c:v>-26856.6</c:v>
                </c:pt>
                <c:pt idx="4106">
                  <c:v>-26341.599999999999</c:v>
                </c:pt>
                <c:pt idx="4107">
                  <c:v>-25820.9</c:v>
                </c:pt>
                <c:pt idx="4108">
                  <c:v>-25282.699999999997</c:v>
                </c:pt>
                <c:pt idx="4109">
                  <c:v>-24741.599999999999</c:v>
                </c:pt>
                <c:pt idx="4110">
                  <c:v>-24194.5</c:v>
                </c:pt>
                <c:pt idx="4111">
                  <c:v>-23615</c:v>
                </c:pt>
                <c:pt idx="4112">
                  <c:v>-23064.199999999997</c:v>
                </c:pt>
                <c:pt idx="4113">
                  <c:v>-22486.800000000003</c:v>
                </c:pt>
                <c:pt idx="4114">
                  <c:v>-21906</c:v>
                </c:pt>
                <c:pt idx="4115">
                  <c:v>-21317.599999999999</c:v>
                </c:pt>
                <c:pt idx="4116">
                  <c:v>-20738.900000000001</c:v>
                </c:pt>
                <c:pt idx="4117">
                  <c:v>-20132.099999999999</c:v>
                </c:pt>
                <c:pt idx="4118">
                  <c:v>-19518.699999999997</c:v>
                </c:pt>
                <c:pt idx="4119">
                  <c:v>-18900.5</c:v>
                </c:pt>
                <c:pt idx="4120">
                  <c:v>-18267.599999999999</c:v>
                </c:pt>
                <c:pt idx="4121">
                  <c:v>-17636.300000000003</c:v>
                </c:pt>
                <c:pt idx="4122">
                  <c:v>-16996.099999999999</c:v>
                </c:pt>
                <c:pt idx="4123">
                  <c:v>-16350.099999999999</c:v>
                </c:pt>
                <c:pt idx="4124">
                  <c:v>-15699.800000000003</c:v>
                </c:pt>
                <c:pt idx="4125">
                  <c:v>-15035.599999999999</c:v>
                </c:pt>
                <c:pt idx="4126">
                  <c:v>-14372</c:v>
                </c:pt>
                <c:pt idx="4127">
                  <c:v>-13705.5</c:v>
                </c:pt>
                <c:pt idx="4128">
                  <c:v>-13030.599999999999</c:v>
                </c:pt>
                <c:pt idx="4129">
                  <c:v>-12352.400000000001</c:v>
                </c:pt>
                <c:pt idx="4130">
                  <c:v>-11666.600000000006</c:v>
                </c:pt>
                <c:pt idx="4131">
                  <c:v>-10979</c:v>
                </c:pt>
                <c:pt idx="4132">
                  <c:v>-10293.899999999994</c:v>
                </c:pt>
                <c:pt idx="4133">
                  <c:v>-9594.1000000000058</c:v>
                </c:pt>
                <c:pt idx="4134">
                  <c:v>-8895.5</c:v>
                </c:pt>
                <c:pt idx="4135">
                  <c:v>-8205.1000000000058</c:v>
                </c:pt>
                <c:pt idx="4136">
                  <c:v>-7497.1999999999971</c:v>
                </c:pt>
                <c:pt idx="4137">
                  <c:v>-6784.1000000000058</c:v>
                </c:pt>
                <c:pt idx="4138">
                  <c:v>-6081.6999999999971</c:v>
                </c:pt>
                <c:pt idx="4139">
                  <c:v>-5370.1000000000058</c:v>
                </c:pt>
                <c:pt idx="4140">
                  <c:v>-4655.1000000000058</c:v>
                </c:pt>
                <c:pt idx="4141">
                  <c:v>-3934.3999999999942</c:v>
                </c:pt>
                <c:pt idx="4142">
                  <c:v>-3224.3999999999942</c:v>
                </c:pt>
                <c:pt idx="4143">
                  <c:v>-2509.1999999999971</c:v>
                </c:pt>
                <c:pt idx="4144">
                  <c:v>-1787.1999999999971</c:v>
                </c:pt>
                <c:pt idx="4145">
                  <c:v>-1068.8999999999942</c:v>
                </c:pt>
                <c:pt idx="4146">
                  <c:v>-352.5</c:v>
                </c:pt>
                <c:pt idx="4147">
                  <c:v>364.19999999999709</c:v>
                </c:pt>
                <c:pt idx="4148">
                  <c:v>1085.6999999999971</c:v>
                </c:pt>
                <c:pt idx="4149">
                  <c:v>1808.8000000000029</c:v>
                </c:pt>
                <c:pt idx="4150">
                  <c:v>2526.6999999999971</c:v>
                </c:pt>
                <c:pt idx="4151">
                  <c:v>3242.6000000000058</c:v>
                </c:pt>
                <c:pt idx="4152">
                  <c:v>3961.1999999999971</c:v>
                </c:pt>
                <c:pt idx="4153">
                  <c:v>4675.8000000000029</c:v>
                </c:pt>
                <c:pt idx="4154">
                  <c:v>5385.3000000000029</c:v>
                </c:pt>
                <c:pt idx="4155">
                  <c:v>6099.8999999999942</c:v>
                </c:pt>
                <c:pt idx="4156">
                  <c:v>6814.5</c:v>
                </c:pt>
                <c:pt idx="4157">
                  <c:v>7516.8999999999942</c:v>
                </c:pt>
                <c:pt idx="4158">
                  <c:v>8218.3000000000029</c:v>
                </c:pt>
                <c:pt idx="4159">
                  <c:v>8917.1999999999971</c:v>
                </c:pt>
                <c:pt idx="4160">
                  <c:v>9615.6999999999971</c:v>
                </c:pt>
                <c:pt idx="4161">
                  <c:v>10308</c:v>
                </c:pt>
                <c:pt idx="4162">
                  <c:v>11000.100000000006</c:v>
                </c:pt>
                <c:pt idx="4163">
                  <c:v>11696</c:v>
                </c:pt>
                <c:pt idx="4164">
                  <c:v>12374.5</c:v>
                </c:pt>
                <c:pt idx="4165">
                  <c:v>13056</c:v>
                </c:pt>
                <c:pt idx="4166">
                  <c:v>13731.100000000006</c:v>
                </c:pt>
                <c:pt idx="4167">
                  <c:v>14395.699999999997</c:v>
                </c:pt>
                <c:pt idx="4168">
                  <c:v>15060.199999999997</c:v>
                </c:pt>
                <c:pt idx="4169">
                  <c:v>15718.699999999997</c:v>
                </c:pt>
                <c:pt idx="4170">
                  <c:v>16370.399999999994</c:v>
                </c:pt>
                <c:pt idx="4171">
                  <c:v>17017.399999999994</c:v>
                </c:pt>
                <c:pt idx="4172">
                  <c:v>17659.100000000006</c:v>
                </c:pt>
                <c:pt idx="4173">
                  <c:v>18293.699999999997</c:v>
                </c:pt>
                <c:pt idx="4174">
                  <c:v>18920.100000000006</c:v>
                </c:pt>
                <c:pt idx="4175">
                  <c:v>19545.300000000003</c:v>
                </c:pt>
                <c:pt idx="4176">
                  <c:v>20163.199999999997</c:v>
                </c:pt>
                <c:pt idx="4177">
                  <c:v>20762.5</c:v>
                </c:pt>
                <c:pt idx="4178">
                  <c:v>21363.899999999994</c:v>
                </c:pt>
                <c:pt idx="4179">
                  <c:v>21962.399999999994</c:v>
                </c:pt>
                <c:pt idx="4180">
                  <c:v>22547.699999999997</c:v>
                </c:pt>
                <c:pt idx="4181">
                  <c:v>23120</c:v>
                </c:pt>
                <c:pt idx="4182">
                  <c:v>23691</c:v>
                </c:pt>
                <c:pt idx="4183">
                  <c:v>24248</c:v>
                </c:pt>
                <c:pt idx="4184">
                  <c:v>24792</c:v>
                </c:pt>
                <c:pt idx="4185">
                  <c:v>25336</c:v>
                </c:pt>
                <c:pt idx="4186">
                  <c:v>25874</c:v>
                </c:pt>
                <c:pt idx="4187">
                  <c:v>26403</c:v>
                </c:pt>
                <c:pt idx="4188">
                  <c:v>26919</c:v>
                </c:pt>
                <c:pt idx="4189">
                  <c:v>27425</c:v>
                </c:pt>
                <c:pt idx="4190">
                  <c:v>27922</c:v>
                </c:pt>
                <c:pt idx="4191">
                  <c:v>28410</c:v>
                </c:pt>
                <c:pt idx="4192">
                  <c:v>28881</c:v>
                </c:pt>
                <c:pt idx="4193">
                  <c:v>29346</c:v>
                </c:pt>
                <c:pt idx="4194">
                  <c:v>29806</c:v>
                </c:pt>
                <c:pt idx="4195">
                  <c:v>30251</c:v>
                </c:pt>
                <c:pt idx="4196">
                  <c:v>30677</c:v>
                </c:pt>
                <c:pt idx="4197">
                  <c:v>31102</c:v>
                </c:pt>
                <c:pt idx="4198">
                  <c:v>31519</c:v>
                </c:pt>
                <c:pt idx="4199">
                  <c:v>31908</c:v>
                </c:pt>
                <c:pt idx="4200">
                  <c:v>32303</c:v>
                </c:pt>
                <c:pt idx="4201">
                  <c:v>32686</c:v>
                </c:pt>
                <c:pt idx="4202">
                  <c:v>33050</c:v>
                </c:pt>
                <c:pt idx="4203">
                  <c:v>33406</c:v>
                </c:pt>
                <c:pt idx="4204">
                  <c:v>33748</c:v>
                </c:pt>
                <c:pt idx="4205">
                  <c:v>34080</c:v>
                </c:pt>
                <c:pt idx="4206">
                  <c:v>34386</c:v>
                </c:pt>
                <c:pt idx="4207">
                  <c:v>34693</c:v>
                </c:pt>
                <c:pt idx="4208">
                  <c:v>34997</c:v>
                </c:pt>
                <c:pt idx="4209">
                  <c:v>35281</c:v>
                </c:pt>
                <c:pt idx="4210">
                  <c:v>35549</c:v>
                </c:pt>
                <c:pt idx="4211">
                  <c:v>35804</c:v>
                </c:pt>
                <c:pt idx="4212">
                  <c:v>36051</c:v>
                </c:pt>
                <c:pt idx="4213">
                  <c:v>36283</c:v>
                </c:pt>
                <c:pt idx="4214">
                  <c:v>36503</c:v>
                </c:pt>
                <c:pt idx="4215">
                  <c:v>36711</c:v>
                </c:pt>
                <c:pt idx="4216">
                  <c:v>36898</c:v>
                </c:pt>
                <c:pt idx="4217">
                  <c:v>37074</c:v>
                </c:pt>
                <c:pt idx="4218">
                  <c:v>37245</c:v>
                </c:pt>
                <c:pt idx="4219">
                  <c:v>37429</c:v>
                </c:pt>
                <c:pt idx="4220">
                  <c:v>37561</c:v>
                </c:pt>
                <c:pt idx="4221">
                  <c:v>37683</c:v>
                </c:pt>
                <c:pt idx="4222">
                  <c:v>37800</c:v>
                </c:pt>
                <c:pt idx="4223">
                  <c:v>37868</c:v>
                </c:pt>
                <c:pt idx="4224">
                  <c:v>37953</c:v>
                </c:pt>
                <c:pt idx="4225">
                  <c:v>38059</c:v>
                </c:pt>
                <c:pt idx="4226">
                  <c:v>38122</c:v>
                </c:pt>
                <c:pt idx="4227">
                  <c:v>38166</c:v>
                </c:pt>
                <c:pt idx="4228">
                  <c:v>38192</c:v>
                </c:pt>
                <c:pt idx="4229">
                  <c:v>38215</c:v>
                </c:pt>
                <c:pt idx="4230">
                  <c:v>38221</c:v>
                </c:pt>
                <c:pt idx="4231">
                  <c:v>38212</c:v>
                </c:pt>
                <c:pt idx="4232">
                  <c:v>38192</c:v>
                </c:pt>
                <c:pt idx="4233">
                  <c:v>38148</c:v>
                </c:pt>
                <c:pt idx="4234">
                  <c:v>38094</c:v>
                </c:pt>
                <c:pt idx="4235">
                  <c:v>38036</c:v>
                </c:pt>
                <c:pt idx="4236">
                  <c:v>37965</c:v>
                </c:pt>
                <c:pt idx="4237">
                  <c:v>37863</c:v>
                </c:pt>
                <c:pt idx="4238">
                  <c:v>37765</c:v>
                </c:pt>
                <c:pt idx="4239">
                  <c:v>37656</c:v>
                </c:pt>
                <c:pt idx="4240">
                  <c:v>37523</c:v>
                </c:pt>
                <c:pt idx="4241">
                  <c:v>37373</c:v>
                </c:pt>
                <c:pt idx="4242">
                  <c:v>37213</c:v>
                </c:pt>
                <c:pt idx="4243">
                  <c:v>37051</c:v>
                </c:pt>
                <c:pt idx="4244">
                  <c:v>36859</c:v>
                </c:pt>
                <c:pt idx="4245">
                  <c:v>36663</c:v>
                </c:pt>
                <c:pt idx="4246">
                  <c:v>36459</c:v>
                </c:pt>
                <c:pt idx="4247">
                  <c:v>36241</c:v>
                </c:pt>
                <c:pt idx="4248">
                  <c:v>36004</c:v>
                </c:pt>
                <c:pt idx="4249">
                  <c:v>35736</c:v>
                </c:pt>
                <c:pt idx="4250">
                  <c:v>35473</c:v>
                </c:pt>
                <c:pt idx="4251">
                  <c:v>35201</c:v>
                </c:pt>
                <c:pt idx="4252">
                  <c:v>34933</c:v>
                </c:pt>
                <c:pt idx="4253">
                  <c:v>34631</c:v>
                </c:pt>
                <c:pt idx="4254">
                  <c:v>34322</c:v>
                </c:pt>
                <c:pt idx="4255">
                  <c:v>34004</c:v>
                </c:pt>
                <c:pt idx="4256">
                  <c:v>33668</c:v>
                </c:pt>
                <c:pt idx="4257">
                  <c:v>33301</c:v>
                </c:pt>
                <c:pt idx="4258">
                  <c:v>32940</c:v>
                </c:pt>
                <c:pt idx="4259">
                  <c:v>32590</c:v>
                </c:pt>
                <c:pt idx="4260">
                  <c:v>32211</c:v>
                </c:pt>
                <c:pt idx="4261">
                  <c:v>31815</c:v>
                </c:pt>
                <c:pt idx="4262">
                  <c:v>31406</c:v>
                </c:pt>
                <c:pt idx="4263">
                  <c:v>30989</c:v>
                </c:pt>
                <c:pt idx="4264">
                  <c:v>30566</c:v>
                </c:pt>
                <c:pt idx="4265">
                  <c:v>30133</c:v>
                </c:pt>
                <c:pt idx="4266">
                  <c:v>29668</c:v>
                </c:pt>
                <c:pt idx="4267">
                  <c:v>29206</c:v>
                </c:pt>
                <c:pt idx="4268">
                  <c:v>28736</c:v>
                </c:pt>
                <c:pt idx="4269">
                  <c:v>28258</c:v>
                </c:pt>
                <c:pt idx="4270">
                  <c:v>27772</c:v>
                </c:pt>
                <c:pt idx="4271">
                  <c:v>27285</c:v>
                </c:pt>
                <c:pt idx="4272">
                  <c:v>26775</c:v>
                </c:pt>
                <c:pt idx="4273">
                  <c:v>26256</c:v>
                </c:pt>
                <c:pt idx="4274">
                  <c:v>25732</c:v>
                </c:pt>
                <c:pt idx="4275">
                  <c:v>25196</c:v>
                </c:pt>
                <c:pt idx="4276">
                  <c:v>24638</c:v>
                </c:pt>
                <c:pt idx="4277">
                  <c:v>24085</c:v>
                </c:pt>
                <c:pt idx="4278">
                  <c:v>23529</c:v>
                </c:pt>
                <c:pt idx="4279">
                  <c:v>22951</c:v>
                </c:pt>
                <c:pt idx="4280">
                  <c:v>22371.399999999994</c:v>
                </c:pt>
                <c:pt idx="4281">
                  <c:v>21784.300000000003</c:v>
                </c:pt>
                <c:pt idx="4282">
                  <c:v>21190.600000000006</c:v>
                </c:pt>
                <c:pt idx="4283">
                  <c:v>20559.199999999997</c:v>
                </c:pt>
                <c:pt idx="4284">
                  <c:v>19951.399999999994</c:v>
                </c:pt>
                <c:pt idx="4285">
                  <c:v>19330.5</c:v>
                </c:pt>
                <c:pt idx="4286">
                  <c:v>18709.199999999997</c:v>
                </c:pt>
                <c:pt idx="4287">
                  <c:v>18077.100000000006</c:v>
                </c:pt>
                <c:pt idx="4288">
                  <c:v>17442.399999999994</c:v>
                </c:pt>
                <c:pt idx="4289">
                  <c:v>16794.100000000006</c:v>
                </c:pt>
                <c:pt idx="4290">
                  <c:v>16146.199999999997</c:v>
                </c:pt>
                <c:pt idx="4291">
                  <c:v>15492.100000000006</c:v>
                </c:pt>
                <c:pt idx="4292">
                  <c:v>14831.399999999994</c:v>
                </c:pt>
                <c:pt idx="4293">
                  <c:v>14168.199999999997</c:v>
                </c:pt>
                <c:pt idx="4294">
                  <c:v>13494.300000000003</c:v>
                </c:pt>
                <c:pt idx="4295">
                  <c:v>12820.100000000006</c:v>
                </c:pt>
                <c:pt idx="4296">
                  <c:v>12141.899999999994</c:v>
                </c:pt>
                <c:pt idx="4297">
                  <c:v>11460.300000000003</c:v>
                </c:pt>
                <c:pt idx="4298">
                  <c:v>10774.5</c:v>
                </c:pt>
                <c:pt idx="4299">
                  <c:v>10080.100000000006</c:v>
                </c:pt>
                <c:pt idx="4300">
                  <c:v>9382.8000000000029</c:v>
                </c:pt>
                <c:pt idx="4301">
                  <c:v>8679.6999999999971</c:v>
                </c:pt>
                <c:pt idx="4302">
                  <c:v>7978</c:v>
                </c:pt>
                <c:pt idx="4303">
                  <c:v>7272.8999999999942</c:v>
                </c:pt>
                <c:pt idx="4304">
                  <c:v>6565.6999999999971</c:v>
                </c:pt>
                <c:pt idx="4305">
                  <c:v>5859.1000000000058</c:v>
                </c:pt>
                <c:pt idx="4306">
                  <c:v>5147.3000000000029</c:v>
                </c:pt>
                <c:pt idx="4307">
                  <c:v>4432.8000000000029</c:v>
                </c:pt>
                <c:pt idx="4308">
                  <c:v>3719.5</c:v>
                </c:pt>
                <c:pt idx="4309">
                  <c:v>3003.1999999999971</c:v>
                </c:pt>
                <c:pt idx="4310">
                  <c:v>2285.3000000000029</c:v>
                </c:pt>
                <c:pt idx="4311">
                  <c:v>1568.6000000000058</c:v>
                </c:pt>
                <c:pt idx="4312">
                  <c:v>848.10000000000582</c:v>
                </c:pt>
                <c:pt idx="4313">
                  <c:v>127</c:v>
                </c:pt>
                <c:pt idx="4314">
                  <c:v>-592.39999999999418</c:v>
                </c:pt>
                <c:pt idx="4315">
                  <c:v>-1312.5</c:v>
                </c:pt>
                <c:pt idx="4316">
                  <c:v>-2032.1000000000058</c:v>
                </c:pt>
                <c:pt idx="4317">
                  <c:v>-2749.5</c:v>
                </c:pt>
                <c:pt idx="4318">
                  <c:v>-3465.6999999999971</c:v>
                </c:pt>
                <c:pt idx="4319">
                  <c:v>-4179.6999999999971</c:v>
                </c:pt>
                <c:pt idx="4320">
                  <c:v>-4891.8999999999942</c:v>
                </c:pt>
                <c:pt idx="4321">
                  <c:v>-5605.8999999999942</c:v>
                </c:pt>
                <c:pt idx="4322">
                  <c:v>-6317.6999999999971</c:v>
                </c:pt>
                <c:pt idx="4323">
                  <c:v>-7023.6000000000058</c:v>
                </c:pt>
                <c:pt idx="4324">
                  <c:v>-7728.1000000000058</c:v>
                </c:pt>
                <c:pt idx="4325">
                  <c:v>-8433.8000000000029</c:v>
                </c:pt>
                <c:pt idx="4326">
                  <c:v>-9136.6999999999971</c:v>
                </c:pt>
                <c:pt idx="4327">
                  <c:v>-9832.1000000000058</c:v>
                </c:pt>
                <c:pt idx="4328">
                  <c:v>-10524.800000000003</c:v>
                </c:pt>
                <c:pt idx="4329">
                  <c:v>-11215.800000000003</c:v>
                </c:pt>
                <c:pt idx="4330">
                  <c:v>-11900.5</c:v>
                </c:pt>
                <c:pt idx="4331">
                  <c:v>-12579.699999999997</c:v>
                </c:pt>
                <c:pt idx="4332">
                  <c:v>-13257.199999999997</c:v>
                </c:pt>
                <c:pt idx="4333">
                  <c:v>-13929.199999999997</c:v>
                </c:pt>
                <c:pt idx="4334">
                  <c:v>-14593.5</c:v>
                </c:pt>
                <c:pt idx="4335">
                  <c:v>-15256</c:v>
                </c:pt>
                <c:pt idx="4336">
                  <c:v>-15913.099999999999</c:v>
                </c:pt>
                <c:pt idx="4337">
                  <c:v>-16561.400000000001</c:v>
                </c:pt>
                <c:pt idx="4338">
                  <c:v>-17210.800000000003</c:v>
                </c:pt>
                <c:pt idx="4339">
                  <c:v>-17853</c:v>
                </c:pt>
                <c:pt idx="4340">
                  <c:v>-18484.099999999999</c:v>
                </c:pt>
                <c:pt idx="4341">
                  <c:v>-19108.300000000003</c:v>
                </c:pt>
                <c:pt idx="4342">
                  <c:v>-19726.400000000001</c:v>
                </c:pt>
                <c:pt idx="4343">
                  <c:v>-20337.800000000003</c:v>
                </c:pt>
                <c:pt idx="4344">
                  <c:v>-20940.599999999999</c:v>
                </c:pt>
                <c:pt idx="4345">
                  <c:v>-21536.699999999997</c:v>
                </c:pt>
                <c:pt idx="4346">
                  <c:v>-22128.699999999997</c:v>
                </c:pt>
                <c:pt idx="4347">
                  <c:v>-22710.300000000003</c:v>
                </c:pt>
                <c:pt idx="4348">
                  <c:v>-23282.199999999997</c:v>
                </c:pt>
                <c:pt idx="4349">
                  <c:v>-23844.6</c:v>
                </c:pt>
                <c:pt idx="4350">
                  <c:v>-24403.9</c:v>
                </c:pt>
                <c:pt idx="4351">
                  <c:v>-24955.800000000003</c:v>
                </c:pt>
                <c:pt idx="4352">
                  <c:v>-25496</c:v>
                </c:pt>
                <c:pt idx="4353">
                  <c:v>-26027</c:v>
                </c:pt>
                <c:pt idx="4354">
                  <c:v>-26546.1</c:v>
                </c:pt>
                <c:pt idx="4355">
                  <c:v>-27057</c:v>
                </c:pt>
                <c:pt idx="4356">
                  <c:v>-27558</c:v>
                </c:pt>
                <c:pt idx="4357">
                  <c:v>-28049.599999999999</c:v>
                </c:pt>
                <c:pt idx="4358">
                  <c:v>-28532.300000000003</c:v>
                </c:pt>
                <c:pt idx="4359">
                  <c:v>-29002.800000000003</c:v>
                </c:pt>
                <c:pt idx="4360">
                  <c:v>-29463.699999999997</c:v>
                </c:pt>
                <c:pt idx="4361">
                  <c:v>-29916.1</c:v>
                </c:pt>
                <c:pt idx="4362">
                  <c:v>-30357.4</c:v>
                </c:pt>
                <c:pt idx="4363">
                  <c:v>-30786.699999999997</c:v>
                </c:pt>
                <c:pt idx="4364">
                  <c:v>-31207.4</c:v>
                </c:pt>
                <c:pt idx="4365">
                  <c:v>-31616.800000000003</c:v>
                </c:pt>
                <c:pt idx="4366">
                  <c:v>-32008.6</c:v>
                </c:pt>
                <c:pt idx="4367">
                  <c:v>-32393.300000000003</c:v>
                </c:pt>
                <c:pt idx="4368">
                  <c:v>-32767.1</c:v>
                </c:pt>
                <c:pt idx="4369">
                  <c:v>-33130.199999999997</c:v>
                </c:pt>
                <c:pt idx="4370">
                  <c:v>-33479.599999999999</c:v>
                </c:pt>
                <c:pt idx="4371">
                  <c:v>-33816.1</c:v>
                </c:pt>
                <c:pt idx="4372">
                  <c:v>-34140.1</c:v>
                </c:pt>
                <c:pt idx="4373">
                  <c:v>-34454</c:v>
                </c:pt>
                <c:pt idx="4374">
                  <c:v>-34758.300000000003</c:v>
                </c:pt>
                <c:pt idx="4375">
                  <c:v>-35052.6</c:v>
                </c:pt>
                <c:pt idx="4376">
                  <c:v>-35326.5</c:v>
                </c:pt>
                <c:pt idx="4377">
                  <c:v>-35595.5</c:v>
                </c:pt>
                <c:pt idx="4378">
                  <c:v>-35848.1</c:v>
                </c:pt>
                <c:pt idx="4379">
                  <c:v>-36088.199999999997</c:v>
                </c:pt>
                <c:pt idx="4380">
                  <c:v>-36308.199999999997</c:v>
                </c:pt>
                <c:pt idx="4381">
                  <c:v>-36520</c:v>
                </c:pt>
                <c:pt idx="4382">
                  <c:v>-36720.9</c:v>
                </c:pt>
                <c:pt idx="4383">
                  <c:v>-36912.5</c:v>
                </c:pt>
                <c:pt idx="4384">
                  <c:v>-37080.9</c:v>
                </c:pt>
                <c:pt idx="4385">
                  <c:v>-37242.699999999997</c:v>
                </c:pt>
                <c:pt idx="4386">
                  <c:v>-37366</c:v>
                </c:pt>
                <c:pt idx="4387">
                  <c:v>-37496.800000000003</c:v>
                </c:pt>
                <c:pt idx="4388">
                  <c:v>-37620.400000000001</c:v>
                </c:pt>
                <c:pt idx="4389">
                  <c:v>-37733.699999999997</c:v>
                </c:pt>
                <c:pt idx="4390">
                  <c:v>-37825.699999999997</c:v>
                </c:pt>
                <c:pt idx="4391">
                  <c:v>-37907.800000000003</c:v>
                </c:pt>
                <c:pt idx="4392">
                  <c:v>-37982.1</c:v>
                </c:pt>
                <c:pt idx="4393">
                  <c:v>-38030.400000000001</c:v>
                </c:pt>
                <c:pt idx="4394">
                  <c:v>-38055.599999999999</c:v>
                </c:pt>
                <c:pt idx="4395">
                  <c:v>-38092.300000000003</c:v>
                </c:pt>
                <c:pt idx="4396">
                  <c:v>-38112.300000000003</c:v>
                </c:pt>
                <c:pt idx="4397">
                  <c:v>-38113.199999999997</c:v>
                </c:pt>
                <c:pt idx="4398">
                  <c:v>-38081.199999999997</c:v>
                </c:pt>
                <c:pt idx="4399">
                  <c:v>-38052.6</c:v>
                </c:pt>
                <c:pt idx="4400">
                  <c:v>-38027.9</c:v>
                </c:pt>
                <c:pt idx="4401">
                  <c:v>-37978.1</c:v>
                </c:pt>
                <c:pt idx="4402">
                  <c:v>-37913.699999999997</c:v>
                </c:pt>
                <c:pt idx="4403">
                  <c:v>-37833.1</c:v>
                </c:pt>
                <c:pt idx="4404">
                  <c:v>-37732.199999999997</c:v>
                </c:pt>
                <c:pt idx="4405">
                  <c:v>-37624.199999999997</c:v>
                </c:pt>
                <c:pt idx="4406">
                  <c:v>-37505.1</c:v>
                </c:pt>
                <c:pt idx="4407">
                  <c:v>-37375</c:v>
                </c:pt>
                <c:pt idx="4408">
                  <c:v>-37221.5</c:v>
                </c:pt>
                <c:pt idx="4409">
                  <c:v>-37057.800000000003</c:v>
                </c:pt>
                <c:pt idx="4410">
                  <c:v>-36869.800000000003</c:v>
                </c:pt>
                <c:pt idx="4411">
                  <c:v>-36686.9</c:v>
                </c:pt>
                <c:pt idx="4412">
                  <c:v>-36504.1</c:v>
                </c:pt>
                <c:pt idx="4413">
                  <c:v>-36267.300000000003</c:v>
                </c:pt>
                <c:pt idx="4414">
                  <c:v>-36058.6</c:v>
                </c:pt>
                <c:pt idx="4415">
                  <c:v>-35822.800000000003</c:v>
                </c:pt>
                <c:pt idx="4416">
                  <c:v>-35551.800000000003</c:v>
                </c:pt>
                <c:pt idx="4417">
                  <c:v>-35286.300000000003</c:v>
                </c:pt>
                <c:pt idx="4418">
                  <c:v>-35010.800000000003</c:v>
                </c:pt>
                <c:pt idx="4419">
                  <c:v>-34724.9</c:v>
                </c:pt>
                <c:pt idx="4420">
                  <c:v>-34440.400000000001</c:v>
                </c:pt>
                <c:pt idx="4421">
                  <c:v>-34119.699999999997</c:v>
                </c:pt>
                <c:pt idx="4422">
                  <c:v>-33792.400000000001</c:v>
                </c:pt>
                <c:pt idx="4423">
                  <c:v>-33456</c:v>
                </c:pt>
                <c:pt idx="4424">
                  <c:v>-33111.599999999999</c:v>
                </c:pt>
                <c:pt idx="4425">
                  <c:v>-32747.199999999997</c:v>
                </c:pt>
                <c:pt idx="4426">
                  <c:v>-32366.699999999997</c:v>
                </c:pt>
                <c:pt idx="4427">
                  <c:v>-31989.9</c:v>
                </c:pt>
                <c:pt idx="4428">
                  <c:v>-31594.1</c:v>
                </c:pt>
                <c:pt idx="4429">
                  <c:v>-31176.5</c:v>
                </c:pt>
                <c:pt idx="4430">
                  <c:v>-30761</c:v>
                </c:pt>
                <c:pt idx="4431">
                  <c:v>-30336.6</c:v>
                </c:pt>
                <c:pt idx="4432">
                  <c:v>-29890.400000000001</c:v>
                </c:pt>
                <c:pt idx="4433">
                  <c:v>-29432.5</c:v>
                </c:pt>
                <c:pt idx="4434">
                  <c:v>-28980</c:v>
                </c:pt>
                <c:pt idx="4435">
                  <c:v>-28512.9</c:v>
                </c:pt>
                <c:pt idx="4436">
                  <c:v>-28025.599999999999</c:v>
                </c:pt>
                <c:pt idx="4437">
                  <c:v>-27530.199999999997</c:v>
                </c:pt>
                <c:pt idx="4438">
                  <c:v>-27029.9</c:v>
                </c:pt>
                <c:pt idx="4439">
                  <c:v>-26510</c:v>
                </c:pt>
                <c:pt idx="4440">
                  <c:v>-25995.9</c:v>
                </c:pt>
                <c:pt idx="4441">
                  <c:v>-25467.300000000003</c:v>
                </c:pt>
                <c:pt idx="4442">
                  <c:v>-24925.599999999999</c:v>
                </c:pt>
                <c:pt idx="4443">
                  <c:v>-24379.699999999997</c:v>
                </c:pt>
                <c:pt idx="4444">
                  <c:v>-23800.9</c:v>
                </c:pt>
                <c:pt idx="4445">
                  <c:v>-23235.699999999997</c:v>
                </c:pt>
                <c:pt idx="4446">
                  <c:v>-22681.5</c:v>
                </c:pt>
                <c:pt idx="4447">
                  <c:v>-22103</c:v>
                </c:pt>
                <c:pt idx="4448">
                  <c:v>-21518.800000000003</c:v>
                </c:pt>
                <c:pt idx="4449">
                  <c:v>-20943.199999999997</c:v>
                </c:pt>
                <c:pt idx="4450">
                  <c:v>-20337</c:v>
                </c:pt>
                <c:pt idx="4451">
                  <c:v>-19725.5</c:v>
                </c:pt>
                <c:pt idx="4452">
                  <c:v>-19107.800000000003</c:v>
                </c:pt>
                <c:pt idx="4453">
                  <c:v>-18480.099999999999</c:v>
                </c:pt>
                <c:pt idx="4454">
                  <c:v>-17848.099999999999</c:v>
                </c:pt>
                <c:pt idx="4455">
                  <c:v>-17210.900000000001</c:v>
                </c:pt>
                <c:pt idx="4456">
                  <c:v>-16562.400000000001</c:v>
                </c:pt>
                <c:pt idx="4457">
                  <c:v>-15907.300000000003</c:v>
                </c:pt>
                <c:pt idx="4458">
                  <c:v>-15256.900000000001</c:v>
                </c:pt>
                <c:pt idx="4459">
                  <c:v>-14597.400000000001</c:v>
                </c:pt>
                <c:pt idx="4460">
                  <c:v>-13932</c:v>
                </c:pt>
                <c:pt idx="4461">
                  <c:v>-13260.400000000001</c:v>
                </c:pt>
                <c:pt idx="4462">
                  <c:v>-12582.900000000001</c:v>
                </c:pt>
                <c:pt idx="4463">
                  <c:v>-11889.5</c:v>
                </c:pt>
                <c:pt idx="4464">
                  <c:v>-11209.899999999994</c:v>
                </c:pt>
                <c:pt idx="4465">
                  <c:v>-10524.100000000006</c:v>
                </c:pt>
                <c:pt idx="4466">
                  <c:v>-9824.3000000000029</c:v>
                </c:pt>
                <c:pt idx="4467">
                  <c:v>-9126.3000000000029</c:v>
                </c:pt>
                <c:pt idx="4468">
                  <c:v>-8433.3000000000029</c:v>
                </c:pt>
                <c:pt idx="4469">
                  <c:v>-7731.3000000000029</c:v>
                </c:pt>
                <c:pt idx="4470">
                  <c:v>-7020.3000000000029</c:v>
                </c:pt>
                <c:pt idx="4471">
                  <c:v>-6316.3000000000029</c:v>
                </c:pt>
                <c:pt idx="4472">
                  <c:v>-5612.8999999999942</c:v>
                </c:pt>
                <c:pt idx="4473">
                  <c:v>-4899.6000000000058</c:v>
                </c:pt>
                <c:pt idx="4474">
                  <c:v>-4175.5</c:v>
                </c:pt>
                <c:pt idx="4475">
                  <c:v>-3462.3999999999942</c:v>
                </c:pt>
                <c:pt idx="4476">
                  <c:v>-2748.8999999999942</c:v>
                </c:pt>
                <c:pt idx="4477">
                  <c:v>-2024</c:v>
                </c:pt>
                <c:pt idx="4478">
                  <c:v>-1305.6999999999971</c:v>
                </c:pt>
                <c:pt idx="4479">
                  <c:v>-589.10000000000582</c:v>
                </c:pt>
                <c:pt idx="4480">
                  <c:v>128.19999999999709</c:v>
                </c:pt>
                <c:pt idx="4481">
                  <c:v>847.5</c:v>
                </c:pt>
                <c:pt idx="4482">
                  <c:v>1570.8999999999942</c:v>
                </c:pt>
                <c:pt idx="4483">
                  <c:v>2288.3999999999942</c:v>
                </c:pt>
                <c:pt idx="4484">
                  <c:v>3000.8999999999942</c:v>
                </c:pt>
                <c:pt idx="4485">
                  <c:v>3717.5</c:v>
                </c:pt>
                <c:pt idx="4486">
                  <c:v>4434.8000000000029</c:v>
                </c:pt>
                <c:pt idx="4487">
                  <c:v>5144.6999999999971</c:v>
                </c:pt>
                <c:pt idx="4488">
                  <c:v>5860.8000000000029</c:v>
                </c:pt>
                <c:pt idx="4489">
                  <c:v>6581.1000000000058</c:v>
                </c:pt>
                <c:pt idx="4490">
                  <c:v>7286.8000000000029</c:v>
                </c:pt>
                <c:pt idx="4491">
                  <c:v>7986.3999999999942</c:v>
                </c:pt>
                <c:pt idx="4492">
                  <c:v>8686.6999999999971</c:v>
                </c:pt>
                <c:pt idx="4493">
                  <c:v>9386.6999999999971</c:v>
                </c:pt>
                <c:pt idx="4494">
                  <c:v>10080.199999999997</c:v>
                </c:pt>
                <c:pt idx="4495">
                  <c:v>10772.100000000006</c:v>
                </c:pt>
                <c:pt idx="4496">
                  <c:v>11463.800000000003</c:v>
                </c:pt>
                <c:pt idx="4497">
                  <c:v>12143.300000000003</c:v>
                </c:pt>
                <c:pt idx="4498">
                  <c:v>12826.899999999994</c:v>
                </c:pt>
                <c:pt idx="4499">
                  <c:v>13500.5</c:v>
                </c:pt>
                <c:pt idx="4500">
                  <c:v>14173.600000000006</c:v>
                </c:pt>
                <c:pt idx="4501">
                  <c:v>14842.800000000003</c:v>
                </c:pt>
                <c:pt idx="4502">
                  <c:v>15500</c:v>
                </c:pt>
                <c:pt idx="4503">
                  <c:v>16159.399999999994</c:v>
                </c:pt>
                <c:pt idx="4504">
                  <c:v>16803</c:v>
                </c:pt>
                <c:pt idx="4505">
                  <c:v>17449.199999999997</c:v>
                </c:pt>
                <c:pt idx="4506">
                  <c:v>18086.199999999997</c:v>
                </c:pt>
                <c:pt idx="4507">
                  <c:v>18714.600000000006</c:v>
                </c:pt>
                <c:pt idx="4508">
                  <c:v>19337.699999999997</c:v>
                </c:pt>
                <c:pt idx="4509">
                  <c:v>19953.100000000006</c:v>
                </c:pt>
                <c:pt idx="4510">
                  <c:v>20557.300000000003</c:v>
                </c:pt>
                <c:pt idx="4511">
                  <c:v>21157.600000000006</c:v>
                </c:pt>
                <c:pt idx="4512">
                  <c:v>21763.5</c:v>
                </c:pt>
                <c:pt idx="4513">
                  <c:v>22356.899999999994</c:v>
                </c:pt>
                <c:pt idx="4514">
                  <c:v>22930</c:v>
                </c:pt>
                <c:pt idx="4515">
                  <c:v>23504</c:v>
                </c:pt>
                <c:pt idx="4516">
                  <c:v>24064</c:v>
                </c:pt>
                <c:pt idx="4517">
                  <c:v>24617</c:v>
                </c:pt>
                <c:pt idx="4518">
                  <c:v>25161</c:v>
                </c:pt>
                <c:pt idx="4519">
                  <c:v>25699</c:v>
                </c:pt>
                <c:pt idx="4520">
                  <c:v>26230</c:v>
                </c:pt>
                <c:pt idx="4521">
                  <c:v>26743</c:v>
                </c:pt>
                <c:pt idx="4522">
                  <c:v>27252</c:v>
                </c:pt>
                <c:pt idx="4523">
                  <c:v>27751</c:v>
                </c:pt>
                <c:pt idx="4524">
                  <c:v>28243</c:v>
                </c:pt>
                <c:pt idx="4525">
                  <c:v>28725</c:v>
                </c:pt>
                <c:pt idx="4526">
                  <c:v>29191</c:v>
                </c:pt>
                <c:pt idx="4527">
                  <c:v>29653</c:v>
                </c:pt>
                <c:pt idx="4528">
                  <c:v>30109</c:v>
                </c:pt>
                <c:pt idx="4529">
                  <c:v>30538</c:v>
                </c:pt>
                <c:pt idx="4530">
                  <c:v>30960</c:v>
                </c:pt>
                <c:pt idx="4531">
                  <c:v>31380</c:v>
                </c:pt>
                <c:pt idx="4532">
                  <c:v>31787</c:v>
                </c:pt>
                <c:pt idx="4533">
                  <c:v>32174</c:v>
                </c:pt>
                <c:pt idx="4534">
                  <c:v>32546</c:v>
                </c:pt>
                <c:pt idx="4535">
                  <c:v>32918</c:v>
                </c:pt>
                <c:pt idx="4536">
                  <c:v>33287</c:v>
                </c:pt>
                <c:pt idx="4537">
                  <c:v>33632</c:v>
                </c:pt>
                <c:pt idx="4538">
                  <c:v>33960</c:v>
                </c:pt>
                <c:pt idx="4539">
                  <c:v>34298</c:v>
                </c:pt>
                <c:pt idx="4540">
                  <c:v>34608</c:v>
                </c:pt>
                <c:pt idx="4541">
                  <c:v>34906</c:v>
                </c:pt>
                <c:pt idx="4542">
                  <c:v>35187</c:v>
                </c:pt>
                <c:pt idx="4543">
                  <c:v>35461</c:v>
                </c:pt>
                <c:pt idx="4544">
                  <c:v>35707</c:v>
                </c:pt>
                <c:pt idx="4545">
                  <c:v>35970</c:v>
                </c:pt>
                <c:pt idx="4546">
                  <c:v>36207</c:v>
                </c:pt>
                <c:pt idx="4547">
                  <c:v>36428</c:v>
                </c:pt>
                <c:pt idx="4548">
                  <c:v>36641</c:v>
                </c:pt>
                <c:pt idx="4549">
                  <c:v>36832</c:v>
                </c:pt>
                <c:pt idx="4550">
                  <c:v>37017</c:v>
                </c:pt>
                <c:pt idx="4551">
                  <c:v>37190</c:v>
                </c:pt>
                <c:pt idx="4552">
                  <c:v>37351</c:v>
                </c:pt>
                <c:pt idx="4553">
                  <c:v>37523</c:v>
                </c:pt>
                <c:pt idx="4554">
                  <c:v>37650</c:v>
                </c:pt>
                <c:pt idx="4555">
                  <c:v>37769</c:v>
                </c:pt>
                <c:pt idx="4556">
                  <c:v>37838</c:v>
                </c:pt>
                <c:pt idx="4557">
                  <c:v>37927</c:v>
                </c:pt>
                <c:pt idx="4558">
                  <c:v>38038</c:v>
                </c:pt>
                <c:pt idx="4559">
                  <c:v>38103</c:v>
                </c:pt>
                <c:pt idx="4560">
                  <c:v>38151</c:v>
                </c:pt>
                <c:pt idx="4561">
                  <c:v>38180</c:v>
                </c:pt>
                <c:pt idx="4562">
                  <c:v>38209</c:v>
                </c:pt>
                <c:pt idx="4563">
                  <c:v>38223</c:v>
                </c:pt>
                <c:pt idx="4564">
                  <c:v>38209</c:v>
                </c:pt>
                <c:pt idx="4565">
                  <c:v>38202</c:v>
                </c:pt>
                <c:pt idx="4566">
                  <c:v>38168</c:v>
                </c:pt>
                <c:pt idx="4567">
                  <c:v>38112</c:v>
                </c:pt>
                <c:pt idx="4568">
                  <c:v>38059</c:v>
                </c:pt>
                <c:pt idx="4569">
                  <c:v>37994</c:v>
                </c:pt>
                <c:pt idx="4570">
                  <c:v>37902</c:v>
                </c:pt>
                <c:pt idx="4571">
                  <c:v>37800</c:v>
                </c:pt>
                <c:pt idx="4572">
                  <c:v>37694</c:v>
                </c:pt>
                <c:pt idx="4573">
                  <c:v>37570</c:v>
                </c:pt>
                <c:pt idx="4574">
                  <c:v>37421</c:v>
                </c:pt>
                <c:pt idx="4575">
                  <c:v>37275</c:v>
                </c:pt>
                <c:pt idx="4576">
                  <c:v>37113</c:v>
                </c:pt>
                <c:pt idx="4577">
                  <c:v>36927</c:v>
                </c:pt>
                <c:pt idx="4578">
                  <c:v>36733</c:v>
                </c:pt>
                <c:pt idx="4579">
                  <c:v>36528</c:v>
                </c:pt>
                <c:pt idx="4580">
                  <c:v>36316</c:v>
                </c:pt>
                <c:pt idx="4581">
                  <c:v>36086</c:v>
                </c:pt>
                <c:pt idx="4582">
                  <c:v>35821</c:v>
                </c:pt>
                <c:pt idx="4583">
                  <c:v>35562</c:v>
                </c:pt>
                <c:pt idx="4584">
                  <c:v>35293</c:v>
                </c:pt>
                <c:pt idx="4585">
                  <c:v>35014</c:v>
                </c:pt>
                <c:pt idx="4586">
                  <c:v>34734</c:v>
                </c:pt>
                <c:pt idx="4587">
                  <c:v>34425</c:v>
                </c:pt>
                <c:pt idx="4588">
                  <c:v>34097</c:v>
                </c:pt>
                <c:pt idx="4589">
                  <c:v>33783</c:v>
                </c:pt>
                <c:pt idx="4590">
                  <c:v>33420</c:v>
                </c:pt>
                <c:pt idx="4591">
                  <c:v>33061</c:v>
                </c:pt>
                <c:pt idx="4592">
                  <c:v>32712</c:v>
                </c:pt>
                <c:pt idx="4593">
                  <c:v>32339</c:v>
                </c:pt>
                <c:pt idx="4594">
                  <c:v>31949</c:v>
                </c:pt>
                <c:pt idx="4595">
                  <c:v>31541</c:v>
                </c:pt>
                <c:pt idx="4596">
                  <c:v>31129</c:v>
                </c:pt>
                <c:pt idx="4597">
                  <c:v>30712</c:v>
                </c:pt>
                <c:pt idx="4598">
                  <c:v>30282</c:v>
                </c:pt>
                <c:pt idx="4599">
                  <c:v>29832</c:v>
                </c:pt>
                <c:pt idx="4600">
                  <c:v>29373</c:v>
                </c:pt>
                <c:pt idx="4601">
                  <c:v>28904</c:v>
                </c:pt>
                <c:pt idx="4602">
                  <c:v>28419</c:v>
                </c:pt>
                <c:pt idx="4603">
                  <c:v>27935</c:v>
                </c:pt>
                <c:pt idx="4604">
                  <c:v>27453</c:v>
                </c:pt>
                <c:pt idx="4605">
                  <c:v>26944</c:v>
                </c:pt>
                <c:pt idx="4606">
                  <c:v>26424</c:v>
                </c:pt>
                <c:pt idx="4607">
                  <c:v>25895</c:v>
                </c:pt>
                <c:pt idx="4608">
                  <c:v>25374</c:v>
                </c:pt>
                <c:pt idx="4609">
                  <c:v>24827</c:v>
                </c:pt>
                <c:pt idx="4610">
                  <c:v>24274</c:v>
                </c:pt>
                <c:pt idx="4611">
                  <c:v>23719</c:v>
                </c:pt>
                <c:pt idx="4612">
                  <c:v>23148</c:v>
                </c:pt>
                <c:pt idx="4613">
                  <c:v>22565.899999999994</c:v>
                </c:pt>
                <c:pt idx="4614">
                  <c:v>21980.199999999997</c:v>
                </c:pt>
                <c:pt idx="4615">
                  <c:v>21389.800000000003</c:v>
                </c:pt>
                <c:pt idx="4616">
                  <c:v>20756.800000000003</c:v>
                </c:pt>
                <c:pt idx="4617">
                  <c:v>20150.600000000006</c:v>
                </c:pt>
                <c:pt idx="4618">
                  <c:v>19538.600000000006</c:v>
                </c:pt>
                <c:pt idx="4619">
                  <c:v>18914.100000000006</c:v>
                </c:pt>
                <c:pt idx="4620">
                  <c:v>18287.300000000003</c:v>
                </c:pt>
                <c:pt idx="4621">
                  <c:v>17654.800000000003</c:v>
                </c:pt>
                <c:pt idx="4622">
                  <c:v>17015.199999999997</c:v>
                </c:pt>
                <c:pt idx="4623">
                  <c:v>16367.5</c:v>
                </c:pt>
                <c:pt idx="4624">
                  <c:v>15714.399999999994</c:v>
                </c:pt>
                <c:pt idx="4625">
                  <c:v>15053.199999999997</c:v>
                </c:pt>
                <c:pt idx="4626">
                  <c:v>14390.600000000006</c:v>
                </c:pt>
                <c:pt idx="4627">
                  <c:v>13717.600000000006</c:v>
                </c:pt>
                <c:pt idx="4628">
                  <c:v>13043.600000000006</c:v>
                </c:pt>
                <c:pt idx="4629">
                  <c:v>12367.300000000003</c:v>
                </c:pt>
                <c:pt idx="4630">
                  <c:v>11686.399999999994</c:v>
                </c:pt>
                <c:pt idx="4631">
                  <c:v>11000.699999999997</c:v>
                </c:pt>
                <c:pt idx="4632">
                  <c:v>10309</c:v>
                </c:pt>
                <c:pt idx="4633">
                  <c:v>9614.3999999999942</c:v>
                </c:pt>
                <c:pt idx="4634">
                  <c:v>8917</c:v>
                </c:pt>
                <c:pt idx="4635">
                  <c:v>8217.1000000000058</c:v>
                </c:pt>
                <c:pt idx="4636">
                  <c:v>7513</c:v>
                </c:pt>
                <c:pt idx="4637">
                  <c:v>6804.3000000000029</c:v>
                </c:pt>
                <c:pt idx="4638">
                  <c:v>6095.8000000000029</c:v>
                </c:pt>
                <c:pt idx="4639">
                  <c:v>5383.8999999999942</c:v>
                </c:pt>
                <c:pt idx="4640">
                  <c:v>4669.5</c:v>
                </c:pt>
                <c:pt idx="4641">
                  <c:v>3955.3000000000029</c:v>
                </c:pt>
                <c:pt idx="4642">
                  <c:v>3240.6999999999971</c:v>
                </c:pt>
                <c:pt idx="4643">
                  <c:v>2522.8999999999942</c:v>
                </c:pt>
                <c:pt idx="4644">
                  <c:v>1805.1999999999971</c:v>
                </c:pt>
                <c:pt idx="4645">
                  <c:v>1087.5</c:v>
                </c:pt>
                <c:pt idx="4646">
                  <c:v>369</c:v>
                </c:pt>
                <c:pt idx="4647">
                  <c:v>-348.10000000000582</c:v>
                </c:pt>
                <c:pt idx="4648">
                  <c:v>-1067.6000000000058</c:v>
                </c:pt>
                <c:pt idx="4649">
                  <c:v>-1787</c:v>
                </c:pt>
                <c:pt idx="4650">
                  <c:v>-2508.6000000000058</c:v>
                </c:pt>
                <c:pt idx="4651">
                  <c:v>-3228.8999999999942</c:v>
                </c:pt>
                <c:pt idx="4652">
                  <c:v>-3943.6000000000058</c:v>
                </c:pt>
                <c:pt idx="4653">
                  <c:v>-4656.6999999999971</c:v>
                </c:pt>
                <c:pt idx="4654">
                  <c:v>-5369.3999999999942</c:v>
                </c:pt>
                <c:pt idx="4655">
                  <c:v>-6083.1000000000058</c:v>
                </c:pt>
                <c:pt idx="4656">
                  <c:v>-6791.1999999999971</c:v>
                </c:pt>
                <c:pt idx="4657">
                  <c:v>-7495.6999999999971</c:v>
                </c:pt>
                <c:pt idx="4658">
                  <c:v>-8199</c:v>
                </c:pt>
                <c:pt idx="4659">
                  <c:v>-8899.1999999999971</c:v>
                </c:pt>
                <c:pt idx="4660">
                  <c:v>-9595.6999999999971</c:v>
                </c:pt>
                <c:pt idx="4661">
                  <c:v>-10288.399999999994</c:v>
                </c:pt>
                <c:pt idx="4662">
                  <c:v>-10982.199999999997</c:v>
                </c:pt>
                <c:pt idx="4663">
                  <c:v>-11673.899999999994</c:v>
                </c:pt>
                <c:pt idx="4664">
                  <c:v>-12354.699999999997</c:v>
                </c:pt>
                <c:pt idx="4665">
                  <c:v>-13033.599999999999</c:v>
                </c:pt>
                <c:pt idx="4666">
                  <c:v>-13708.5</c:v>
                </c:pt>
                <c:pt idx="4667">
                  <c:v>-14374.599999999999</c:v>
                </c:pt>
                <c:pt idx="4668">
                  <c:v>-15038</c:v>
                </c:pt>
                <c:pt idx="4669">
                  <c:v>-15696.900000000001</c:v>
                </c:pt>
                <c:pt idx="4670">
                  <c:v>-16347.5</c:v>
                </c:pt>
                <c:pt idx="4671">
                  <c:v>-16993.199999999997</c:v>
                </c:pt>
                <c:pt idx="4672">
                  <c:v>-17635.5</c:v>
                </c:pt>
                <c:pt idx="4673">
                  <c:v>-18269.400000000001</c:v>
                </c:pt>
                <c:pt idx="4674">
                  <c:v>-18895.5</c:v>
                </c:pt>
                <c:pt idx="4675">
                  <c:v>-19519.199999999997</c:v>
                </c:pt>
                <c:pt idx="4676">
                  <c:v>-20136.699999999997</c:v>
                </c:pt>
                <c:pt idx="4677">
                  <c:v>-20742.900000000001</c:v>
                </c:pt>
                <c:pt idx="4678">
                  <c:v>-21340.6</c:v>
                </c:pt>
                <c:pt idx="4679">
                  <c:v>-21933.9</c:v>
                </c:pt>
                <c:pt idx="4680">
                  <c:v>-22520.199999999997</c:v>
                </c:pt>
                <c:pt idx="4681">
                  <c:v>-23094.9</c:v>
                </c:pt>
                <c:pt idx="4682">
                  <c:v>-23660</c:v>
                </c:pt>
                <c:pt idx="4683">
                  <c:v>-24218.800000000003</c:v>
                </c:pt>
                <c:pt idx="4684">
                  <c:v>-24769.300000000003</c:v>
                </c:pt>
                <c:pt idx="4685">
                  <c:v>-25312.300000000003</c:v>
                </c:pt>
                <c:pt idx="4686">
                  <c:v>-25846.699999999997</c:v>
                </c:pt>
                <c:pt idx="4687">
                  <c:v>-26370.800000000003</c:v>
                </c:pt>
                <c:pt idx="4688">
                  <c:v>-26887.5</c:v>
                </c:pt>
                <c:pt idx="4689">
                  <c:v>-27394.5</c:v>
                </c:pt>
                <c:pt idx="4690">
                  <c:v>-27888.5</c:v>
                </c:pt>
                <c:pt idx="4691">
                  <c:v>-28374.300000000003</c:v>
                </c:pt>
                <c:pt idx="4692">
                  <c:v>-28849.9</c:v>
                </c:pt>
                <c:pt idx="4693">
                  <c:v>-29313.1</c:v>
                </c:pt>
                <c:pt idx="4694">
                  <c:v>-29768.699999999997</c:v>
                </c:pt>
                <c:pt idx="4695">
                  <c:v>-30213</c:v>
                </c:pt>
                <c:pt idx="4696">
                  <c:v>-30643.199999999997</c:v>
                </c:pt>
                <c:pt idx="4697">
                  <c:v>-31065.1</c:v>
                </c:pt>
                <c:pt idx="4698">
                  <c:v>-31477.699999999997</c:v>
                </c:pt>
                <c:pt idx="4699">
                  <c:v>-31873.599999999999</c:v>
                </c:pt>
                <c:pt idx="4700">
                  <c:v>-32265.4</c:v>
                </c:pt>
                <c:pt idx="4701">
                  <c:v>-32648.699999999997</c:v>
                </c:pt>
                <c:pt idx="4702">
                  <c:v>-33016.400000000001</c:v>
                </c:pt>
                <c:pt idx="4703">
                  <c:v>-33372.800000000003</c:v>
                </c:pt>
                <c:pt idx="4704">
                  <c:v>-33706.800000000003</c:v>
                </c:pt>
                <c:pt idx="4705">
                  <c:v>-34039.5</c:v>
                </c:pt>
                <c:pt idx="4706">
                  <c:v>-34352.400000000001</c:v>
                </c:pt>
                <c:pt idx="4707">
                  <c:v>-34660</c:v>
                </c:pt>
                <c:pt idx="4708">
                  <c:v>-34957.5</c:v>
                </c:pt>
                <c:pt idx="4709">
                  <c:v>-35233</c:v>
                </c:pt>
                <c:pt idx="4710">
                  <c:v>-35505.1</c:v>
                </c:pt>
                <c:pt idx="4711">
                  <c:v>-35761.699999999997</c:v>
                </c:pt>
                <c:pt idx="4712">
                  <c:v>-36004</c:v>
                </c:pt>
                <c:pt idx="4713">
                  <c:v>-36239.199999999997</c:v>
                </c:pt>
                <c:pt idx="4714">
                  <c:v>-36452.1</c:v>
                </c:pt>
                <c:pt idx="4715">
                  <c:v>-36661</c:v>
                </c:pt>
                <c:pt idx="4716">
                  <c:v>-36848.699999999997</c:v>
                </c:pt>
                <c:pt idx="4717">
                  <c:v>-37033.199999999997</c:v>
                </c:pt>
                <c:pt idx="4718">
                  <c:v>-37195.599999999999</c:v>
                </c:pt>
                <c:pt idx="4719">
                  <c:v>-37319.699999999997</c:v>
                </c:pt>
                <c:pt idx="4720">
                  <c:v>-37454.1</c:v>
                </c:pt>
                <c:pt idx="4721">
                  <c:v>-37579.699999999997</c:v>
                </c:pt>
                <c:pt idx="4722">
                  <c:v>-37693.599999999999</c:v>
                </c:pt>
                <c:pt idx="4723">
                  <c:v>-37794.6</c:v>
                </c:pt>
                <c:pt idx="4724">
                  <c:v>-37877.9</c:v>
                </c:pt>
                <c:pt idx="4725">
                  <c:v>-37959.800000000003</c:v>
                </c:pt>
                <c:pt idx="4726">
                  <c:v>-38019.1</c:v>
                </c:pt>
                <c:pt idx="4727">
                  <c:v>-38060.5</c:v>
                </c:pt>
                <c:pt idx="4728">
                  <c:v>-38092.6</c:v>
                </c:pt>
                <c:pt idx="4729">
                  <c:v>-38111.599999999999</c:v>
                </c:pt>
                <c:pt idx="4730">
                  <c:v>-38118</c:v>
                </c:pt>
                <c:pt idx="4731">
                  <c:v>-38089</c:v>
                </c:pt>
                <c:pt idx="4732">
                  <c:v>-38064.199999999997</c:v>
                </c:pt>
                <c:pt idx="4733">
                  <c:v>-38028.400000000001</c:v>
                </c:pt>
                <c:pt idx="4734">
                  <c:v>-37980.9</c:v>
                </c:pt>
                <c:pt idx="4735">
                  <c:v>-37922</c:v>
                </c:pt>
                <c:pt idx="4736">
                  <c:v>-37862.800000000003</c:v>
                </c:pt>
                <c:pt idx="4737">
                  <c:v>-37761.699999999997</c:v>
                </c:pt>
                <c:pt idx="4738">
                  <c:v>-37662.400000000001</c:v>
                </c:pt>
                <c:pt idx="4739">
                  <c:v>-37550.300000000003</c:v>
                </c:pt>
                <c:pt idx="4740">
                  <c:v>-37420.9</c:v>
                </c:pt>
                <c:pt idx="4741">
                  <c:v>-37276.699999999997</c:v>
                </c:pt>
                <c:pt idx="4742">
                  <c:v>-37113.699999999997</c:v>
                </c:pt>
                <c:pt idx="4743">
                  <c:v>-36928.9</c:v>
                </c:pt>
                <c:pt idx="4744">
                  <c:v>-36749.699999999997</c:v>
                </c:pt>
                <c:pt idx="4745">
                  <c:v>-36572.9</c:v>
                </c:pt>
                <c:pt idx="4746">
                  <c:v>-36358.6</c:v>
                </c:pt>
                <c:pt idx="4747">
                  <c:v>-36134.9</c:v>
                </c:pt>
                <c:pt idx="4748">
                  <c:v>-35903.5</c:v>
                </c:pt>
                <c:pt idx="4749">
                  <c:v>-35654.6</c:v>
                </c:pt>
                <c:pt idx="4750">
                  <c:v>-35376.5</c:v>
                </c:pt>
                <c:pt idx="4751">
                  <c:v>-35103.9</c:v>
                </c:pt>
                <c:pt idx="4752">
                  <c:v>-34821.5</c:v>
                </c:pt>
                <c:pt idx="4753">
                  <c:v>-34543.1</c:v>
                </c:pt>
                <c:pt idx="4754">
                  <c:v>-34229</c:v>
                </c:pt>
                <c:pt idx="4755">
                  <c:v>-33901.699999999997</c:v>
                </c:pt>
                <c:pt idx="4756">
                  <c:v>-33567.300000000003</c:v>
                </c:pt>
                <c:pt idx="4757">
                  <c:v>-33223.800000000003</c:v>
                </c:pt>
                <c:pt idx="4758">
                  <c:v>-32869.699999999997</c:v>
                </c:pt>
                <c:pt idx="4759">
                  <c:v>-32487.5</c:v>
                </c:pt>
                <c:pt idx="4760">
                  <c:v>-32118.800000000003</c:v>
                </c:pt>
                <c:pt idx="4761">
                  <c:v>-31730.5</c:v>
                </c:pt>
                <c:pt idx="4762">
                  <c:v>-31315.9</c:v>
                </c:pt>
                <c:pt idx="4763">
                  <c:v>-30899.4</c:v>
                </c:pt>
                <c:pt idx="4764">
                  <c:v>-30477.199999999997</c:v>
                </c:pt>
                <c:pt idx="4765">
                  <c:v>-30042.199999999997</c:v>
                </c:pt>
                <c:pt idx="4766">
                  <c:v>-29582.199999999997</c:v>
                </c:pt>
                <c:pt idx="4767">
                  <c:v>-29129.699999999997</c:v>
                </c:pt>
                <c:pt idx="4768">
                  <c:v>-28669.800000000003</c:v>
                </c:pt>
                <c:pt idx="4769">
                  <c:v>-28188.6</c:v>
                </c:pt>
                <c:pt idx="4770">
                  <c:v>-27698.9</c:v>
                </c:pt>
                <c:pt idx="4771">
                  <c:v>-27199.9</c:v>
                </c:pt>
                <c:pt idx="4772">
                  <c:v>-26682.699999999997</c:v>
                </c:pt>
                <c:pt idx="4773">
                  <c:v>-26172.6</c:v>
                </c:pt>
                <c:pt idx="4774">
                  <c:v>-25647.699999999997</c:v>
                </c:pt>
                <c:pt idx="4775">
                  <c:v>-25106.800000000003</c:v>
                </c:pt>
                <c:pt idx="4776">
                  <c:v>-24563.199999999997</c:v>
                </c:pt>
                <c:pt idx="4777">
                  <c:v>-23986.5</c:v>
                </c:pt>
                <c:pt idx="4778">
                  <c:v>-23423.5</c:v>
                </c:pt>
                <c:pt idx="4779">
                  <c:v>-22872.699999999997</c:v>
                </c:pt>
                <c:pt idx="4780">
                  <c:v>-22290.6</c:v>
                </c:pt>
                <c:pt idx="4781">
                  <c:v>-21710.6</c:v>
                </c:pt>
                <c:pt idx="4782">
                  <c:v>-21117.1</c:v>
                </c:pt>
                <c:pt idx="4783">
                  <c:v>-20540.300000000003</c:v>
                </c:pt>
                <c:pt idx="4784">
                  <c:v>-19930.599999999999</c:v>
                </c:pt>
                <c:pt idx="4785">
                  <c:v>-19319</c:v>
                </c:pt>
                <c:pt idx="4786">
                  <c:v>-18693.599999999999</c:v>
                </c:pt>
                <c:pt idx="4787">
                  <c:v>-18060.800000000003</c:v>
                </c:pt>
                <c:pt idx="4788">
                  <c:v>-17427</c:v>
                </c:pt>
                <c:pt idx="4789">
                  <c:v>-16776.599999999999</c:v>
                </c:pt>
                <c:pt idx="4790">
                  <c:v>-16129.900000000001</c:v>
                </c:pt>
                <c:pt idx="4791">
                  <c:v>-15477.800000000003</c:v>
                </c:pt>
                <c:pt idx="4792">
                  <c:v>-14816.300000000003</c:v>
                </c:pt>
                <c:pt idx="4793">
                  <c:v>-14152.800000000003</c:v>
                </c:pt>
                <c:pt idx="4794">
                  <c:v>-13477.599999999999</c:v>
                </c:pt>
                <c:pt idx="4795">
                  <c:v>-12802.699999999997</c:v>
                </c:pt>
                <c:pt idx="4796">
                  <c:v>-12124.800000000003</c:v>
                </c:pt>
                <c:pt idx="4797">
                  <c:v>-11442.100000000006</c:v>
                </c:pt>
                <c:pt idx="4798">
                  <c:v>-10757.399999999994</c:v>
                </c:pt>
                <c:pt idx="4799">
                  <c:v>-10063.399999999994</c:v>
                </c:pt>
                <c:pt idx="4800">
                  <c:v>-9364.5</c:v>
                </c:pt>
                <c:pt idx="4801">
                  <c:v>-8663</c:v>
                </c:pt>
                <c:pt idx="4802">
                  <c:v>-7965</c:v>
                </c:pt>
                <c:pt idx="4803">
                  <c:v>-7257.1000000000058</c:v>
                </c:pt>
                <c:pt idx="4804">
                  <c:v>-6547.3999999999942</c:v>
                </c:pt>
                <c:pt idx="4805">
                  <c:v>-5847.1000000000058</c:v>
                </c:pt>
                <c:pt idx="4806">
                  <c:v>-5136</c:v>
                </c:pt>
                <c:pt idx="4807">
                  <c:v>-4415.6000000000058</c:v>
                </c:pt>
                <c:pt idx="4808">
                  <c:v>-3700.5</c:v>
                </c:pt>
                <c:pt idx="4809">
                  <c:v>-2990.3000000000029</c:v>
                </c:pt>
                <c:pt idx="4810">
                  <c:v>-2269.8000000000029</c:v>
                </c:pt>
                <c:pt idx="4811">
                  <c:v>-1550.6000000000058</c:v>
                </c:pt>
                <c:pt idx="4812">
                  <c:v>-831.30000000000291</c:v>
                </c:pt>
                <c:pt idx="4813">
                  <c:v>-111</c:v>
                </c:pt>
                <c:pt idx="4814">
                  <c:v>607.80000000000291</c:v>
                </c:pt>
                <c:pt idx="4815">
                  <c:v>1331.6000000000058</c:v>
                </c:pt>
                <c:pt idx="4816">
                  <c:v>2051.8999999999942</c:v>
                </c:pt>
                <c:pt idx="4817">
                  <c:v>2765.6000000000058</c:v>
                </c:pt>
                <c:pt idx="4818">
                  <c:v>3480.1000000000058</c:v>
                </c:pt>
                <c:pt idx="4819">
                  <c:v>4198</c:v>
                </c:pt>
                <c:pt idx="4820">
                  <c:v>4909.1000000000058</c:v>
                </c:pt>
                <c:pt idx="4821">
                  <c:v>5620.5</c:v>
                </c:pt>
                <c:pt idx="4822">
                  <c:v>6336.5</c:v>
                </c:pt>
                <c:pt idx="4823">
                  <c:v>7047.8000000000029</c:v>
                </c:pt>
                <c:pt idx="4824">
                  <c:v>7746.8000000000029</c:v>
                </c:pt>
                <c:pt idx="4825">
                  <c:v>8452.3000000000029</c:v>
                </c:pt>
                <c:pt idx="4826">
                  <c:v>9156.3999999999942</c:v>
                </c:pt>
                <c:pt idx="4827">
                  <c:v>9850.6999999999971</c:v>
                </c:pt>
                <c:pt idx="4828">
                  <c:v>10544.300000000003</c:v>
                </c:pt>
                <c:pt idx="4829">
                  <c:v>11234.100000000006</c:v>
                </c:pt>
                <c:pt idx="4830">
                  <c:v>11920.899999999994</c:v>
                </c:pt>
                <c:pt idx="4831">
                  <c:v>12600.899999999994</c:v>
                </c:pt>
                <c:pt idx="4832">
                  <c:v>13278.5</c:v>
                </c:pt>
                <c:pt idx="4833">
                  <c:v>13951.399999999994</c:v>
                </c:pt>
                <c:pt idx="4834">
                  <c:v>14614.600000000006</c:v>
                </c:pt>
                <c:pt idx="4835">
                  <c:v>15276.699999999997</c:v>
                </c:pt>
                <c:pt idx="4836">
                  <c:v>15936.5</c:v>
                </c:pt>
                <c:pt idx="4837">
                  <c:v>16582.699999999997</c:v>
                </c:pt>
                <c:pt idx="4838">
                  <c:v>17235.600000000006</c:v>
                </c:pt>
                <c:pt idx="4839">
                  <c:v>17877.399999999994</c:v>
                </c:pt>
                <c:pt idx="4840">
                  <c:v>18507.199999999997</c:v>
                </c:pt>
                <c:pt idx="4841">
                  <c:v>19133.899999999994</c:v>
                </c:pt>
                <c:pt idx="4842">
                  <c:v>19750.300000000003</c:v>
                </c:pt>
                <c:pt idx="4843">
                  <c:v>20360.899999999994</c:v>
                </c:pt>
                <c:pt idx="4844">
                  <c:v>20959.899999999994</c:v>
                </c:pt>
                <c:pt idx="4845">
                  <c:v>21562.699999999997</c:v>
                </c:pt>
                <c:pt idx="4846">
                  <c:v>22157.600000000006</c:v>
                </c:pt>
                <c:pt idx="4847">
                  <c:v>22734.800000000003</c:v>
                </c:pt>
                <c:pt idx="4848">
                  <c:v>23308</c:v>
                </c:pt>
                <c:pt idx="4849">
                  <c:v>23876</c:v>
                </c:pt>
                <c:pt idx="4850">
                  <c:v>24432</c:v>
                </c:pt>
                <c:pt idx="4851">
                  <c:v>24980</c:v>
                </c:pt>
                <c:pt idx="4852">
                  <c:v>25521</c:v>
                </c:pt>
                <c:pt idx="4853">
                  <c:v>26054</c:v>
                </c:pt>
                <c:pt idx="4854">
                  <c:v>26577</c:v>
                </c:pt>
                <c:pt idx="4855">
                  <c:v>27083</c:v>
                </c:pt>
                <c:pt idx="4856">
                  <c:v>27584</c:v>
                </c:pt>
                <c:pt idx="4857">
                  <c:v>28084</c:v>
                </c:pt>
                <c:pt idx="4858">
                  <c:v>28568</c:v>
                </c:pt>
                <c:pt idx="4859">
                  <c:v>29031</c:v>
                </c:pt>
                <c:pt idx="4860">
                  <c:v>29498</c:v>
                </c:pt>
                <c:pt idx="4861">
                  <c:v>29957</c:v>
                </c:pt>
                <c:pt idx="4862">
                  <c:v>30384</c:v>
                </c:pt>
                <c:pt idx="4863">
                  <c:v>30819</c:v>
                </c:pt>
                <c:pt idx="4864">
                  <c:v>31245</c:v>
                </c:pt>
                <c:pt idx="4865">
                  <c:v>31659</c:v>
                </c:pt>
                <c:pt idx="4866">
                  <c:v>32048</c:v>
                </c:pt>
                <c:pt idx="4867">
                  <c:v>32421</c:v>
                </c:pt>
                <c:pt idx="4868">
                  <c:v>32797</c:v>
                </c:pt>
                <c:pt idx="4869">
                  <c:v>33170</c:v>
                </c:pt>
                <c:pt idx="4870">
                  <c:v>33505</c:v>
                </c:pt>
                <c:pt idx="4871">
                  <c:v>33858</c:v>
                </c:pt>
                <c:pt idx="4872">
                  <c:v>34188</c:v>
                </c:pt>
                <c:pt idx="4873">
                  <c:v>34500</c:v>
                </c:pt>
                <c:pt idx="4874">
                  <c:v>34805</c:v>
                </c:pt>
                <c:pt idx="4875">
                  <c:v>35087</c:v>
                </c:pt>
                <c:pt idx="4876">
                  <c:v>35373</c:v>
                </c:pt>
                <c:pt idx="4877">
                  <c:v>35640</c:v>
                </c:pt>
                <c:pt idx="4878">
                  <c:v>35891</c:v>
                </c:pt>
                <c:pt idx="4879">
                  <c:v>36134</c:v>
                </c:pt>
                <c:pt idx="4880">
                  <c:v>36350</c:v>
                </c:pt>
                <c:pt idx="4881">
                  <c:v>36565</c:v>
                </c:pt>
                <c:pt idx="4882">
                  <c:v>36773</c:v>
                </c:pt>
                <c:pt idx="4883">
                  <c:v>36951</c:v>
                </c:pt>
                <c:pt idx="4884">
                  <c:v>37129</c:v>
                </c:pt>
                <c:pt idx="4885">
                  <c:v>37297</c:v>
                </c:pt>
                <c:pt idx="4886">
                  <c:v>37475</c:v>
                </c:pt>
                <c:pt idx="4887">
                  <c:v>37606</c:v>
                </c:pt>
                <c:pt idx="4888">
                  <c:v>37732</c:v>
                </c:pt>
                <c:pt idx="4889">
                  <c:v>37833</c:v>
                </c:pt>
                <c:pt idx="4890">
                  <c:v>37901</c:v>
                </c:pt>
                <c:pt idx="4891">
                  <c:v>38013</c:v>
                </c:pt>
                <c:pt idx="4892">
                  <c:v>38066</c:v>
                </c:pt>
                <c:pt idx="4893">
                  <c:v>38129</c:v>
                </c:pt>
                <c:pt idx="4894">
                  <c:v>38174</c:v>
                </c:pt>
                <c:pt idx="4895">
                  <c:v>38201</c:v>
                </c:pt>
                <c:pt idx="4896">
                  <c:v>38220</c:v>
                </c:pt>
                <c:pt idx="4897">
                  <c:v>38217</c:v>
                </c:pt>
                <c:pt idx="4898">
                  <c:v>38209</c:v>
                </c:pt>
                <c:pt idx="4899">
                  <c:v>38182</c:v>
                </c:pt>
                <c:pt idx="4900">
                  <c:v>38125</c:v>
                </c:pt>
                <c:pt idx="4901">
                  <c:v>38077</c:v>
                </c:pt>
                <c:pt idx="4902">
                  <c:v>38020</c:v>
                </c:pt>
                <c:pt idx="4903">
                  <c:v>37936</c:v>
                </c:pt>
                <c:pt idx="4904">
                  <c:v>37834</c:v>
                </c:pt>
                <c:pt idx="4905">
                  <c:v>37731</c:v>
                </c:pt>
                <c:pt idx="4906">
                  <c:v>37614</c:v>
                </c:pt>
                <c:pt idx="4907">
                  <c:v>37473</c:v>
                </c:pt>
                <c:pt idx="4908">
                  <c:v>37325</c:v>
                </c:pt>
                <c:pt idx="4909">
                  <c:v>37167</c:v>
                </c:pt>
                <c:pt idx="4910">
                  <c:v>36988</c:v>
                </c:pt>
                <c:pt idx="4911">
                  <c:v>36798</c:v>
                </c:pt>
                <c:pt idx="4912">
                  <c:v>36596</c:v>
                </c:pt>
                <c:pt idx="4913">
                  <c:v>36373</c:v>
                </c:pt>
                <c:pt idx="4914">
                  <c:v>36166</c:v>
                </c:pt>
                <c:pt idx="4915">
                  <c:v>35905</c:v>
                </c:pt>
                <c:pt idx="4916">
                  <c:v>35650</c:v>
                </c:pt>
                <c:pt idx="4917">
                  <c:v>35384</c:v>
                </c:pt>
                <c:pt idx="4918">
                  <c:v>35108</c:v>
                </c:pt>
                <c:pt idx="4919">
                  <c:v>34834</c:v>
                </c:pt>
                <c:pt idx="4920">
                  <c:v>34528</c:v>
                </c:pt>
                <c:pt idx="4921">
                  <c:v>34219</c:v>
                </c:pt>
                <c:pt idx="4922">
                  <c:v>33895</c:v>
                </c:pt>
                <c:pt idx="4923">
                  <c:v>33552</c:v>
                </c:pt>
                <c:pt idx="4924">
                  <c:v>33183</c:v>
                </c:pt>
                <c:pt idx="4925">
                  <c:v>32818</c:v>
                </c:pt>
                <c:pt idx="4926">
                  <c:v>32466</c:v>
                </c:pt>
                <c:pt idx="4927">
                  <c:v>32082</c:v>
                </c:pt>
                <c:pt idx="4928">
                  <c:v>31679</c:v>
                </c:pt>
                <c:pt idx="4929">
                  <c:v>31268</c:v>
                </c:pt>
                <c:pt idx="4930">
                  <c:v>30851</c:v>
                </c:pt>
                <c:pt idx="4931">
                  <c:v>30427</c:v>
                </c:pt>
                <c:pt idx="4932">
                  <c:v>29985</c:v>
                </c:pt>
                <c:pt idx="4933">
                  <c:v>29516</c:v>
                </c:pt>
                <c:pt idx="4934">
                  <c:v>29052</c:v>
                </c:pt>
                <c:pt idx="4935">
                  <c:v>28579</c:v>
                </c:pt>
                <c:pt idx="4936">
                  <c:v>28099</c:v>
                </c:pt>
                <c:pt idx="4937">
                  <c:v>27616</c:v>
                </c:pt>
                <c:pt idx="4938">
                  <c:v>27117</c:v>
                </c:pt>
                <c:pt idx="4939">
                  <c:v>26602</c:v>
                </c:pt>
                <c:pt idx="4940">
                  <c:v>26081</c:v>
                </c:pt>
                <c:pt idx="4941">
                  <c:v>25552</c:v>
                </c:pt>
                <c:pt idx="4942">
                  <c:v>25011</c:v>
                </c:pt>
                <c:pt idx="4943">
                  <c:v>24456</c:v>
                </c:pt>
                <c:pt idx="4944">
                  <c:v>23902</c:v>
                </c:pt>
                <c:pt idx="4945">
                  <c:v>23340</c:v>
                </c:pt>
                <c:pt idx="4946">
                  <c:v>22760.5</c:v>
                </c:pt>
                <c:pt idx="4947">
                  <c:v>22178.600000000006</c:v>
                </c:pt>
                <c:pt idx="4948">
                  <c:v>21591.600000000006</c:v>
                </c:pt>
                <c:pt idx="4949">
                  <c:v>20962.800000000003</c:v>
                </c:pt>
                <c:pt idx="4950">
                  <c:v>20357.5</c:v>
                </c:pt>
                <c:pt idx="4951">
                  <c:v>19745</c:v>
                </c:pt>
                <c:pt idx="4952">
                  <c:v>19122.899999999994</c:v>
                </c:pt>
                <c:pt idx="4953">
                  <c:v>18498</c:v>
                </c:pt>
                <c:pt idx="4954">
                  <c:v>17864.699999999997</c:v>
                </c:pt>
                <c:pt idx="4955">
                  <c:v>17228.800000000003</c:v>
                </c:pt>
                <c:pt idx="4956">
                  <c:v>16580.399999999994</c:v>
                </c:pt>
                <c:pt idx="4957">
                  <c:v>15928.899999999994</c:v>
                </c:pt>
                <c:pt idx="4958">
                  <c:v>15273.5</c:v>
                </c:pt>
                <c:pt idx="4959">
                  <c:v>14613.5</c:v>
                </c:pt>
                <c:pt idx="4960">
                  <c:v>13947.100000000006</c:v>
                </c:pt>
                <c:pt idx="4961">
                  <c:v>13272.199999999997</c:v>
                </c:pt>
                <c:pt idx="4962">
                  <c:v>12596.399999999994</c:v>
                </c:pt>
                <c:pt idx="4963">
                  <c:v>11915.199999999997</c:v>
                </c:pt>
                <c:pt idx="4964">
                  <c:v>11230.100000000006</c:v>
                </c:pt>
                <c:pt idx="4965">
                  <c:v>10540.899999999994</c:v>
                </c:pt>
                <c:pt idx="4966">
                  <c:v>9845.1000000000058</c:v>
                </c:pt>
                <c:pt idx="4967">
                  <c:v>9148.1999999999971</c:v>
                </c:pt>
                <c:pt idx="4968">
                  <c:v>8448.6999999999971</c:v>
                </c:pt>
                <c:pt idx="4969">
                  <c:v>7746.3000000000029</c:v>
                </c:pt>
                <c:pt idx="4970">
                  <c:v>7039.6999999999971</c:v>
                </c:pt>
                <c:pt idx="4971">
                  <c:v>6333.5</c:v>
                </c:pt>
                <c:pt idx="4972">
                  <c:v>5625.3999999999942</c:v>
                </c:pt>
                <c:pt idx="4973">
                  <c:v>4912.3000000000029</c:v>
                </c:pt>
                <c:pt idx="4974">
                  <c:v>4197.5</c:v>
                </c:pt>
                <c:pt idx="4975">
                  <c:v>3481.6999999999971</c:v>
                </c:pt>
                <c:pt idx="4976">
                  <c:v>2760.8000000000029</c:v>
                </c:pt>
                <c:pt idx="4977">
                  <c:v>2042.1999999999971</c:v>
                </c:pt>
                <c:pt idx="4978">
                  <c:v>1325.5</c:v>
                </c:pt>
                <c:pt idx="4979">
                  <c:v>606.19999999999709</c:v>
                </c:pt>
                <c:pt idx="4980">
                  <c:v>-111.30000000000291</c:v>
                </c:pt>
                <c:pt idx="4981">
                  <c:v>-829.80000000000291</c:v>
                </c:pt>
                <c:pt idx="4982">
                  <c:v>-1549.6000000000058</c:v>
                </c:pt>
                <c:pt idx="4983">
                  <c:v>-2268.5</c:v>
                </c:pt>
                <c:pt idx="4984">
                  <c:v>-2985.3999999999942</c:v>
                </c:pt>
                <c:pt idx="4985">
                  <c:v>-3700.8999999999942</c:v>
                </c:pt>
                <c:pt idx="4986">
                  <c:v>-4414.1000000000058</c:v>
                </c:pt>
                <c:pt idx="4987">
                  <c:v>-5127.3999999999942</c:v>
                </c:pt>
                <c:pt idx="4988">
                  <c:v>-5846</c:v>
                </c:pt>
                <c:pt idx="4989">
                  <c:v>-6558.1000000000058</c:v>
                </c:pt>
                <c:pt idx="4990">
                  <c:v>-7262.6000000000058</c:v>
                </c:pt>
                <c:pt idx="4991">
                  <c:v>-7967</c:v>
                </c:pt>
                <c:pt idx="4992">
                  <c:v>-8668.5</c:v>
                </c:pt>
                <c:pt idx="4993">
                  <c:v>-9366.1999999999971</c:v>
                </c:pt>
                <c:pt idx="4994">
                  <c:v>-10060.300000000003</c:v>
                </c:pt>
                <c:pt idx="4995">
                  <c:v>-10752.600000000006</c:v>
                </c:pt>
                <c:pt idx="4996">
                  <c:v>-11442.399999999994</c:v>
                </c:pt>
                <c:pt idx="4997">
                  <c:v>-12123.300000000003</c:v>
                </c:pt>
                <c:pt idx="4998">
                  <c:v>-12803</c:v>
                </c:pt>
                <c:pt idx="4999">
                  <c:v>-13479</c:v>
                </c:pt>
                <c:pt idx="5000">
                  <c:v>-14151.300000000003</c:v>
                </c:pt>
                <c:pt idx="5001">
                  <c:v>-14818.900000000001</c:v>
                </c:pt>
                <c:pt idx="5002">
                  <c:v>-15479.599999999999</c:v>
                </c:pt>
                <c:pt idx="5003">
                  <c:v>-16134.699999999997</c:v>
                </c:pt>
                <c:pt idx="5004">
                  <c:v>-16780</c:v>
                </c:pt>
                <c:pt idx="5005">
                  <c:v>-17424.300000000003</c:v>
                </c:pt>
                <c:pt idx="5006">
                  <c:v>-18061.5</c:v>
                </c:pt>
                <c:pt idx="5007">
                  <c:v>-18690.300000000003</c:v>
                </c:pt>
                <c:pt idx="5008">
                  <c:v>-19312.199999999997</c:v>
                </c:pt>
                <c:pt idx="5009">
                  <c:v>-19928.099999999999</c:v>
                </c:pt>
                <c:pt idx="5010">
                  <c:v>-20537.099999999999</c:v>
                </c:pt>
                <c:pt idx="5011">
                  <c:v>-21136.400000000001</c:v>
                </c:pt>
                <c:pt idx="5012">
                  <c:v>-21732.800000000003</c:v>
                </c:pt>
                <c:pt idx="5013">
                  <c:v>-22326.800000000003</c:v>
                </c:pt>
                <c:pt idx="5014">
                  <c:v>-22906.1</c:v>
                </c:pt>
                <c:pt idx="5015">
                  <c:v>-23475.199999999997</c:v>
                </c:pt>
                <c:pt idx="5016">
                  <c:v>-24035.599999999999</c:v>
                </c:pt>
                <c:pt idx="5017">
                  <c:v>-24588.699999999997</c:v>
                </c:pt>
                <c:pt idx="5018">
                  <c:v>-25134.5</c:v>
                </c:pt>
                <c:pt idx="5019">
                  <c:v>-25671.800000000003</c:v>
                </c:pt>
                <c:pt idx="5020">
                  <c:v>-26198.5</c:v>
                </c:pt>
                <c:pt idx="5021">
                  <c:v>-26714.6</c:v>
                </c:pt>
                <c:pt idx="5022">
                  <c:v>-27223</c:v>
                </c:pt>
                <c:pt idx="5023">
                  <c:v>-27719.699999999997</c:v>
                </c:pt>
                <c:pt idx="5024">
                  <c:v>-28208.800000000003</c:v>
                </c:pt>
                <c:pt idx="5025">
                  <c:v>-28691.699999999997</c:v>
                </c:pt>
                <c:pt idx="5026">
                  <c:v>-29160.699999999997</c:v>
                </c:pt>
                <c:pt idx="5027">
                  <c:v>-29619.599999999999</c:v>
                </c:pt>
                <c:pt idx="5028">
                  <c:v>-30068.199999999997</c:v>
                </c:pt>
                <c:pt idx="5029">
                  <c:v>-30503.199999999997</c:v>
                </c:pt>
                <c:pt idx="5030">
                  <c:v>-30927.199999999997</c:v>
                </c:pt>
                <c:pt idx="5031">
                  <c:v>-31339.4</c:v>
                </c:pt>
                <c:pt idx="5032">
                  <c:v>-31743.9</c:v>
                </c:pt>
                <c:pt idx="5033">
                  <c:v>-32136.199999999997</c:v>
                </c:pt>
                <c:pt idx="5034">
                  <c:v>-32516.400000000001</c:v>
                </c:pt>
                <c:pt idx="5035">
                  <c:v>-32891.599999999999</c:v>
                </c:pt>
                <c:pt idx="5036">
                  <c:v>-33252.199999999997</c:v>
                </c:pt>
                <c:pt idx="5037">
                  <c:v>-33595.9</c:v>
                </c:pt>
                <c:pt idx="5038">
                  <c:v>-33931.800000000003</c:v>
                </c:pt>
                <c:pt idx="5039">
                  <c:v>-34249.1</c:v>
                </c:pt>
                <c:pt idx="5040">
                  <c:v>-34560</c:v>
                </c:pt>
                <c:pt idx="5041">
                  <c:v>-34863.300000000003</c:v>
                </c:pt>
                <c:pt idx="5042">
                  <c:v>-35142.800000000003</c:v>
                </c:pt>
                <c:pt idx="5043">
                  <c:v>-35414.300000000003</c:v>
                </c:pt>
                <c:pt idx="5044">
                  <c:v>-35675</c:v>
                </c:pt>
                <c:pt idx="5045">
                  <c:v>-35924</c:v>
                </c:pt>
                <c:pt idx="5046">
                  <c:v>-36162.6</c:v>
                </c:pt>
                <c:pt idx="5047">
                  <c:v>-36378.6</c:v>
                </c:pt>
                <c:pt idx="5048">
                  <c:v>-36590.6</c:v>
                </c:pt>
                <c:pt idx="5049">
                  <c:v>-36788</c:v>
                </c:pt>
                <c:pt idx="5050">
                  <c:v>-36974.699999999997</c:v>
                </c:pt>
                <c:pt idx="5051">
                  <c:v>-37142.400000000001</c:v>
                </c:pt>
                <c:pt idx="5052">
                  <c:v>-37300.9</c:v>
                </c:pt>
                <c:pt idx="5053">
                  <c:v>-37414.9</c:v>
                </c:pt>
                <c:pt idx="5054">
                  <c:v>-37540.300000000003</c:v>
                </c:pt>
                <c:pt idx="5055">
                  <c:v>-37658.1</c:v>
                </c:pt>
                <c:pt idx="5056">
                  <c:v>-37766.1</c:v>
                </c:pt>
                <c:pt idx="5057">
                  <c:v>-37851.199999999997</c:v>
                </c:pt>
                <c:pt idx="5058">
                  <c:v>-37933.199999999997</c:v>
                </c:pt>
                <c:pt idx="5059">
                  <c:v>-37999.300000000003</c:v>
                </c:pt>
                <c:pt idx="5060">
                  <c:v>-38045.800000000003</c:v>
                </c:pt>
                <c:pt idx="5061">
                  <c:v>-38081.599999999999</c:v>
                </c:pt>
                <c:pt idx="5062">
                  <c:v>-38106.199999999997</c:v>
                </c:pt>
                <c:pt idx="5063">
                  <c:v>-38119</c:v>
                </c:pt>
                <c:pt idx="5064">
                  <c:v>-38103.699999999997</c:v>
                </c:pt>
                <c:pt idx="5065">
                  <c:v>-38074.300000000003</c:v>
                </c:pt>
                <c:pt idx="5066">
                  <c:v>-38042.1</c:v>
                </c:pt>
                <c:pt idx="5067">
                  <c:v>-37998.5</c:v>
                </c:pt>
                <c:pt idx="5068">
                  <c:v>-37943.5</c:v>
                </c:pt>
                <c:pt idx="5069">
                  <c:v>-37890.1</c:v>
                </c:pt>
                <c:pt idx="5070">
                  <c:v>-37798.9</c:v>
                </c:pt>
                <c:pt idx="5071">
                  <c:v>-37697.300000000003</c:v>
                </c:pt>
                <c:pt idx="5072">
                  <c:v>-37586.699999999997</c:v>
                </c:pt>
                <c:pt idx="5073">
                  <c:v>-37466</c:v>
                </c:pt>
                <c:pt idx="5074">
                  <c:v>-37326.699999999997</c:v>
                </c:pt>
                <c:pt idx="5075">
                  <c:v>-37167.1</c:v>
                </c:pt>
                <c:pt idx="5076">
                  <c:v>-36986.1</c:v>
                </c:pt>
                <c:pt idx="5077">
                  <c:v>-36810.5</c:v>
                </c:pt>
                <c:pt idx="5078">
                  <c:v>-36639.199999999997</c:v>
                </c:pt>
                <c:pt idx="5079">
                  <c:v>-36432.199999999997</c:v>
                </c:pt>
                <c:pt idx="5080">
                  <c:v>-36209.599999999999</c:v>
                </c:pt>
                <c:pt idx="5081">
                  <c:v>-35979.599999999999</c:v>
                </c:pt>
                <c:pt idx="5082">
                  <c:v>-35739.1</c:v>
                </c:pt>
                <c:pt idx="5083">
                  <c:v>-35464.5</c:v>
                </c:pt>
                <c:pt idx="5084">
                  <c:v>-35195.5</c:v>
                </c:pt>
                <c:pt idx="5085">
                  <c:v>-34916.5</c:v>
                </c:pt>
                <c:pt idx="5086">
                  <c:v>-34627.199999999997</c:v>
                </c:pt>
                <c:pt idx="5087">
                  <c:v>-34336.400000000001</c:v>
                </c:pt>
                <c:pt idx="5088">
                  <c:v>-33995</c:v>
                </c:pt>
                <c:pt idx="5089">
                  <c:v>-33680.6</c:v>
                </c:pt>
                <c:pt idx="5090">
                  <c:v>-33342.1</c:v>
                </c:pt>
                <c:pt idx="5091">
                  <c:v>-32988.699999999997</c:v>
                </c:pt>
                <c:pt idx="5092">
                  <c:v>-32621.300000000003</c:v>
                </c:pt>
                <c:pt idx="5093">
                  <c:v>-32243</c:v>
                </c:pt>
                <c:pt idx="5094">
                  <c:v>-31859.9</c:v>
                </c:pt>
                <c:pt idx="5095">
                  <c:v>-31455.699999999997</c:v>
                </c:pt>
                <c:pt idx="5096">
                  <c:v>-31038.9</c:v>
                </c:pt>
                <c:pt idx="5097">
                  <c:v>-30621.9</c:v>
                </c:pt>
                <c:pt idx="5098">
                  <c:v>-30192.5</c:v>
                </c:pt>
                <c:pt idx="5099">
                  <c:v>-29738</c:v>
                </c:pt>
                <c:pt idx="5100">
                  <c:v>-29279.699999999997</c:v>
                </c:pt>
                <c:pt idx="5101">
                  <c:v>-28819.599999999999</c:v>
                </c:pt>
                <c:pt idx="5102">
                  <c:v>-28351.699999999997</c:v>
                </c:pt>
                <c:pt idx="5103">
                  <c:v>-27861.5</c:v>
                </c:pt>
                <c:pt idx="5104">
                  <c:v>-27366.9</c:v>
                </c:pt>
                <c:pt idx="5105">
                  <c:v>-26856.6</c:v>
                </c:pt>
                <c:pt idx="5106">
                  <c:v>-26341.599999999999</c:v>
                </c:pt>
                <c:pt idx="5107">
                  <c:v>-25820.9</c:v>
                </c:pt>
                <c:pt idx="5108">
                  <c:v>-25282.699999999997</c:v>
                </c:pt>
                <c:pt idx="5109">
                  <c:v>-24741.599999999999</c:v>
                </c:pt>
                <c:pt idx="5110">
                  <c:v>-24194.5</c:v>
                </c:pt>
                <c:pt idx="5111">
                  <c:v>-23615</c:v>
                </c:pt>
                <c:pt idx="5112">
                  <c:v>-23064.199999999997</c:v>
                </c:pt>
                <c:pt idx="5113">
                  <c:v>-22486.800000000003</c:v>
                </c:pt>
                <c:pt idx="5114">
                  <c:v>-21906</c:v>
                </c:pt>
                <c:pt idx="5115">
                  <c:v>-21317.599999999999</c:v>
                </c:pt>
                <c:pt idx="5116">
                  <c:v>-20738.900000000001</c:v>
                </c:pt>
                <c:pt idx="5117">
                  <c:v>-20132.099999999999</c:v>
                </c:pt>
                <c:pt idx="5118">
                  <c:v>-19518.699999999997</c:v>
                </c:pt>
                <c:pt idx="5119">
                  <c:v>-18900.5</c:v>
                </c:pt>
                <c:pt idx="5120">
                  <c:v>-18267.599999999999</c:v>
                </c:pt>
                <c:pt idx="5121">
                  <c:v>-17636.300000000003</c:v>
                </c:pt>
                <c:pt idx="5122">
                  <c:v>-16996.099999999999</c:v>
                </c:pt>
                <c:pt idx="5123">
                  <c:v>-16350.099999999999</c:v>
                </c:pt>
                <c:pt idx="5124">
                  <c:v>-15699.800000000003</c:v>
                </c:pt>
                <c:pt idx="5125">
                  <c:v>-15035.599999999999</c:v>
                </c:pt>
                <c:pt idx="5126">
                  <c:v>-14372</c:v>
                </c:pt>
                <c:pt idx="5127">
                  <c:v>-13705.5</c:v>
                </c:pt>
                <c:pt idx="5128">
                  <c:v>-13030.599999999999</c:v>
                </c:pt>
                <c:pt idx="5129">
                  <c:v>-12352.400000000001</c:v>
                </c:pt>
                <c:pt idx="5130">
                  <c:v>-11666.600000000006</c:v>
                </c:pt>
                <c:pt idx="5131">
                  <c:v>-10979.100000000006</c:v>
                </c:pt>
                <c:pt idx="5132">
                  <c:v>-10293.899999999994</c:v>
                </c:pt>
                <c:pt idx="5133">
                  <c:v>-9594.1000000000058</c:v>
                </c:pt>
                <c:pt idx="5134">
                  <c:v>-8895.5</c:v>
                </c:pt>
                <c:pt idx="5135">
                  <c:v>-8205.1000000000058</c:v>
                </c:pt>
                <c:pt idx="5136">
                  <c:v>-7497.1999999999971</c:v>
                </c:pt>
                <c:pt idx="5137">
                  <c:v>-6784.1000000000058</c:v>
                </c:pt>
                <c:pt idx="5138">
                  <c:v>-6081.8000000000029</c:v>
                </c:pt>
                <c:pt idx="5139">
                  <c:v>-5370.1000000000058</c:v>
                </c:pt>
                <c:pt idx="5140">
                  <c:v>-4655.1000000000058</c:v>
                </c:pt>
                <c:pt idx="5141">
                  <c:v>-3934.3999999999942</c:v>
                </c:pt>
                <c:pt idx="5142">
                  <c:v>-3224.3999999999942</c:v>
                </c:pt>
                <c:pt idx="5143">
                  <c:v>-2509.1999999999971</c:v>
                </c:pt>
                <c:pt idx="5144">
                  <c:v>-1787.1999999999971</c:v>
                </c:pt>
                <c:pt idx="5145">
                  <c:v>-1068.8999999999942</c:v>
                </c:pt>
                <c:pt idx="5146">
                  <c:v>-352.60000000000582</c:v>
                </c:pt>
                <c:pt idx="5147">
                  <c:v>364.19999999999709</c:v>
                </c:pt>
                <c:pt idx="5148">
                  <c:v>1085.6999999999971</c:v>
                </c:pt>
                <c:pt idx="5149">
                  <c:v>1808.8000000000029</c:v>
                </c:pt>
                <c:pt idx="5150">
                  <c:v>2526.6999999999971</c:v>
                </c:pt>
                <c:pt idx="5151">
                  <c:v>3242.6000000000058</c:v>
                </c:pt>
                <c:pt idx="5152">
                  <c:v>3961.1999999999971</c:v>
                </c:pt>
                <c:pt idx="5153">
                  <c:v>4675.8000000000029</c:v>
                </c:pt>
                <c:pt idx="5154">
                  <c:v>5385.3000000000029</c:v>
                </c:pt>
                <c:pt idx="5155">
                  <c:v>6099.8999999999942</c:v>
                </c:pt>
                <c:pt idx="5156">
                  <c:v>6814.5</c:v>
                </c:pt>
                <c:pt idx="5157">
                  <c:v>7516.8999999999942</c:v>
                </c:pt>
                <c:pt idx="5158">
                  <c:v>8218.3000000000029</c:v>
                </c:pt>
                <c:pt idx="5159">
                  <c:v>8917.1999999999971</c:v>
                </c:pt>
                <c:pt idx="5160">
                  <c:v>9615.6999999999971</c:v>
                </c:pt>
                <c:pt idx="5161">
                  <c:v>10308</c:v>
                </c:pt>
                <c:pt idx="5162">
                  <c:v>11000.100000000006</c:v>
                </c:pt>
                <c:pt idx="5163">
                  <c:v>11696</c:v>
                </c:pt>
                <c:pt idx="5164">
                  <c:v>12374.5</c:v>
                </c:pt>
                <c:pt idx="5165">
                  <c:v>13056</c:v>
                </c:pt>
                <c:pt idx="5166">
                  <c:v>13731.100000000006</c:v>
                </c:pt>
                <c:pt idx="5167">
                  <c:v>14395.699999999997</c:v>
                </c:pt>
                <c:pt idx="5168">
                  <c:v>15060.199999999997</c:v>
                </c:pt>
                <c:pt idx="5169">
                  <c:v>15718.699999999997</c:v>
                </c:pt>
                <c:pt idx="5170">
                  <c:v>16370.399999999994</c:v>
                </c:pt>
                <c:pt idx="5171">
                  <c:v>17017.399999999994</c:v>
                </c:pt>
                <c:pt idx="5172">
                  <c:v>17659.100000000006</c:v>
                </c:pt>
                <c:pt idx="5173">
                  <c:v>18293.699999999997</c:v>
                </c:pt>
                <c:pt idx="5174">
                  <c:v>18920.100000000006</c:v>
                </c:pt>
                <c:pt idx="5175">
                  <c:v>19545.300000000003</c:v>
                </c:pt>
                <c:pt idx="5176">
                  <c:v>20163.199999999997</c:v>
                </c:pt>
                <c:pt idx="5177">
                  <c:v>20762.5</c:v>
                </c:pt>
                <c:pt idx="5178">
                  <c:v>21363.899999999994</c:v>
                </c:pt>
                <c:pt idx="5179">
                  <c:v>21962.399999999994</c:v>
                </c:pt>
                <c:pt idx="5180">
                  <c:v>22547.699999999997</c:v>
                </c:pt>
                <c:pt idx="5181">
                  <c:v>23120</c:v>
                </c:pt>
                <c:pt idx="5182">
                  <c:v>23691</c:v>
                </c:pt>
                <c:pt idx="5183">
                  <c:v>24248</c:v>
                </c:pt>
                <c:pt idx="5184">
                  <c:v>24792</c:v>
                </c:pt>
                <c:pt idx="5185">
                  <c:v>25336</c:v>
                </c:pt>
                <c:pt idx="5186">
                  <c:v>25874</c:v>
                </c:pt>
                <c:pt idx="5187">
                  <c:v>26403</c:v>
                </c:pt>
                <c:pt idx="5188">
                  <c:v>26919</c:v>
                </c:pt>
                <c:pt idx="5189">
                  <c:v>27425</c:v>
                </c:pt>
                <c:pt idx="5190">
                  <c:v>27922</c:v>
                </c:pt>
                <c:pt idx="5191">
                  <c:v>28410</c:v>
                </c:pt>
                <c:pt idx="5192">
                  <c:v>28881</c:v>
                </c:pt>
                <c:pt idx="5193">
                  <c:v>29346</c:v>
                </c:pt>
                <c:pt idx="5194">
                  <c:v>29806</c:v>
                </c:pt>
                <c:pt idx="5195">
                  <c:v>30251</c:v>
                </c:pt>
                <c:pt idx="5196">
                  <c:v>30677</c:v>
                </c:pt>
                <c:pt idx="5197">
                  <c:v>31102</c:v>
                </c:pt>
                <c:pt idx="5198">
                  <c:v>31519</c:v>
                </c:pt>
                <c:pt idx="5199">
                  <c:v>31908</c:v>
                </c:pt>
                <c:pt idx="5200">
                  <c:v>32303</c:v>
                </c:pt>
                <c:pt idx="5201">
                  <c:v>32686</c:v>
                </c:pt>
                <c:pt idx="5202">
                  <c:v>33050</c:v>
                </c:pt>
                <c:pt idx="5203">
                  <c:v>33406</c:v>
                </c:pt>
                <c:pt idx="5204">
                  <c:v>33748</c:v>
                </c:pt>
                <c:pt idx="5205">
                  <c:v>34080</c:v>
                </c:pt>
                <c:pt idx="5206">
                  <c:v>34386</c:v>
                </c:pt>
                <c:pt idx="5207">
                  <c:v>34693</c:v>
                </c:pt>
                <c:pt idx="5208">
                  <c:v>34997</c:v>
                </c:pt>
                <c:pt idx="5209">
                  <c:v>35281</c:v>
                </c:pt>
                <c:pt idx="5210">
                  <c:v>35549</c:v>
                </c:pt>
                <c:pt idx="5211">
                  <c:v>35804</c:v>
                </c:pt>
                <c:pt idx="5212">
                  <c:v>36051</c:v>
                </c:pt>
                <c:pt idx="5213">
                  <c:v>36283</c:v>
                </c:pt>
                <c:pt idx="5214">
                  <c:v>36503</c:v>
                </c:pt>
                <c:pt idx="5215">
                  <c:v>36711</c:v>
                </c:pt>
                <c:pt idx="5216">
                  <c:v>36898</c:v>
                </c:pt>
                <c:pt idx="5217">
                  <c:v>37074</c:v>
                </c:pt>
                <c:pt idx="5218">
                  <c:v>37245</c:v>
                </c:pt>
                <c:pt idx="5219">
                  <c:v>37429</c:v>
                </c:pt>
                <c:pt idx="5220">
                  <c:v>37561</c:v>
                </c:pt>
                <c:pt idx="5221">
                  <c:v>37683</c:v>
                </c:pt>
                <c:pt idx="5222">
                  <c:v>37800</c:v>
                </c:pt>
                <c:pt idx="5223">
                  <c:v>37868</c:v>
                </c:pt>
                <c:pt idx="5224">
                  <c:v>37953</c:v>
                </c:pt>
                <c:pt idx="5225">
                  <c:v>38059</c:v>
                </c:pt>
                <c:pt idx="5226">
                  <c:v>38122</c:v>
                </c:pt>
                <c:pt idx="5227">
                  <c:v>38166</c:v>
                </c:pt>
                <c:pt idx="5228">
                  <c:v>38192</c:v>
                </c:pt>
                <c:pt idx="5229">
                  <c:v>38215</c:v>
                </c:pt>
                <c:pt idx="5230">
                  <c:v>38221</c:v>
                </c:pt>
                <c:pt idx="5231">
                  <c:v>38212</c:v>
                </c:pt>
                <c:pt idx="5232">
                  <c:v>38192</c:v>
                </c:pt>
                <c:pt idx="5233">
                  <c:v>38148</c:v>
                </c:pt>
                <c:pt idx="5234">
                  <c:v>38094</c:v>
                </c:pt>
                <c:pt idx="5235">
                  <c:v>38036</c:v>
                </c:pt>
                <c:pt idx="5236">
                  <c:v>37965</c:v>
                </c:pt>
                <c:pt idx="5237">
                  <c:v>37863</c:v>
                </c:pt>
                <c:pt idx="5238">
                  <c:v>37765</c:v>
                </c:pt>
                <c:pt idx="5239">
                  <c:v>37656</c:v>
                </c:pt>
                <c:pt idx="5240">
                  <c:v>37523</c:v>
                </c:pt>
                <c:pt idx="5241">
                  <c:v>37373</c:v>
                </c:pt>
                <c:pt idx="5242">
                  <c:v>37213</c:v>
                </c:pt>
                <c:pt idx="5243">
                  <c:v>37051</c:v>
                </c:pt>
                <c:pt idx="5244">
                  <c:v>36859</c:v>
                </c:pt>
                <c:pt idx="5245">
                  <c:v>36663</c:v>
                </c:pt>
                <c:pt idx="5246">
                  <c:v>36459</c:v>
                </c:pt>
                <c:pt idx="5247">
                  <c:v>36241</c:v>
                </c:pt>
                <c:pt idx="5248">
                  <c:v>36004</c:v>
                </c:pt>
                <c:pt idx="5249">
                  <c:v>35736</c:v>
                </c:pt>
                <c:pt idx="5250">
                  <c:v>35473</c:v>
                </c:pt>
                <c:pt idx="5251">
                  <c:v>35201</c:v>
                </c:pt>
                <c:pt idx="5252">
                  <c:v>34933</c:v>
                </c:pt>
                <c:pt idx="5253">
                  <c:v>34631</c:v>
                </c:pt>
                <c:pt idx="5254">
                  <c:v>34322</c:v>
                </c:pt>
                <c:pt idx="5255">
                  <c:v>34004</c:v>
                </c:pt>
                <c:pt idx="5256">
                  <c:v>33668</c:v>
                </c:pt>
                <c:pt idx="5257">
                  <c:v>33301</c:v>
                </c:pt>
                <c:pt idx="5258">
                  <c:v>32940</c:v>
                </c:pt>
                <c:pt idx="5259">
                  <c:v>32590</c:v>
                </c:pt>
                <c:pt idx="5260">
                  <c:v>32211</c:v>
                </c:pt>
                <c:pt idx="5261">
                  <c:v>31815</c:v>
                </c:pt>
                <c:pt idx="5262">
                  <c:v>31406</c:v>
                </c:pt>
                <c:pt idx="5263">
                  <c:v>30989</c:v>
                </c:pt>
                <c:pt idx="5264">
                  <c:v>30566</c:v>
                </c:pt>
                <c:pt idx="5265">
                  <c:v>30133</c:v>
                </c:pt>
                <c:pt idx="5266">
                  <c:v>29668</c:v>
                </c:pt>
                <c:pt idx="5267">
                  <c:v>29206</c:v>
                </c:pt>
                <c:pt idx="5268">
                  <c:v>28736</c:v>
                </c:pt>
                <c:pt idx="5269">
                  <c:v>28258</c:v>
                </c:pt>
                <c:pt idx="5270">
                  <c:v>27772</c:v>
                </c:pt>
                <c:pt idx="5271">
                  <c:v>27285</c:v>
                </c:pt>
                <c:pt idx="5272">
                  <c:v>26775</c:v>
                </c:pt>
                <c:pt idx="5273">
                  <c:v>26256</c:v>
                </c:pt>
                <c:pt idx="5274">
                  <c:v>25732</c:v>
                </c:pt>
                <c:pt idx="5275">
                  <c:v>25196</c:v>
                </c:pt>
                <c:pt idx="5276">
                  <c:v>24638</c:v>
                </c:pt>
                <c:pt idx="5277">
                  <c:v>24085</c:v>
                </c:pt>
                <c:pt idx="5278">
                  <c:v>23529</c:v>
                </c:pt>
                <c:pt idx="5279">
                  <c:v>22951</c:v>
                </c:pt>
                <c:pt idx="5280">
                  <c:v>22371.399999999994</c:v>
                </c:pt>
                <c:pt idx="5281">
                  <c:v>21784.300000000003</c:v>
                </c:pt>
                <c:pt idx="5282">
                  <c:v>21190.600000000006</c:v>
                </c:pt>
                <c:pt idx="5283">
                  <c:v>20559.199999999997</c:v>
                </c:pt>
                <c:pt idx="5284">
                  <c:v>19951.399999999994</c:v>
                </c:pt>
                <c:pt idx="5285">
                  <c:v>19330.5</c:v>
                </c:pt>
                <c:pt idx="5286">
                  <c:v>18709.199999999997</c:v>
                </c:pt>
                <c:pt idx="5287">
                  <c:v>18077.100000000006</c:v>
                </c:pt>
                <c:pt idx="5288">
                  <c:v>17442.399999999994</c:v>
                </c:pt>
                <c:pt idx="5289">
                  <c:v>16794.100000000006</c:v>
                </c:pt>
                <c:pt idx="5290">
                  <c:v>16146.199999999997</c:v>
                </c:pt>
                <c:pt idx="5291">
                  <c:v>15492.100000000006</c:v>
                </c:pt>
                <c:pt idx="5292">
                  <c:v>14831.399999999994</c:v>
                </c:pt>
                <c:pt idx="5293">
                  <c:v>14168.199999999997</c:v>
                </c:pt>
                <c:pt idx="5294">
                  <c:v>13494.300000000003</c:v>
                </c:pt>
                <c:pt idx="5295">
                  <c:v>12820.100000000006</c:v>
                </c:pt>
                <c:pt idx="5296">
                  <c:v>12141.899999999994</c:v>
                </c:pt>
                <c:pt idx="5297">
                  <c:v>11460.300000000003</c:v>
                </c:pt>
                <c:pt idx="5298">
                  <c:v>10774.5</c:v>
                </c:pt>
                <c:pt idx="5299">
                  <c:v>10080.100000000006</c:v>
                </c:pt>
                <c:pt idx="5300">
                  <c:v>9382.8000000000029</c:v>
                </c:pt>
                <c:pt idx="5301">
                  <c:v>8679.6999999999971</c:v>
                </c:pt>
                <c:pt idx="5302">
                  <c:v>7978</c:v>
                </c:pt>
                <c:pt idx="5303">
                  <c:v>7272.8999999999942</c:v>
                </c:pt>
                <c:pt idx="5304">
                  <c:v>6565.6999999999971</c:v>
                </c:pt>
                <c:pt idx="5305">
                  <c:v>5859.1000000000058</c:v>
                </c:pt>
                <c:pt idx="5306">
                  <c:v>5147.3000000000029</c:v>
                </c:pt>
                <c:pt idx="5307">
                  <c:v>4432.8000000000029</c:v>
                </c:pt>
                <c:pt idx="5308">
                  <c:v>3719.5</c:v>
                </c:pt>
                <c:pt idx="5309">
                  <c:v>3003.1999999999971</c:v>
                </c:pt>
                <c:pt idx="5310">
                  <c:v>2285.3000000000029</c:v>
                </c:pt>
                <c:pt idx="5311">
                  <c:v>1568.6999999999971</c:v>
                </c:pt>
                <c:pt idx="5312">
                  <c:v>848.10000000000582</c:v>
                </c:pt>
                <c:pt idx="5313">
                  <c:v>127</c:v>
                </c:pt>
                <c:pt idx="5314">
                  <c:v>-592.39999999999418</c:v>
                </c:pt>
                <c:pt idx="5315">
                  <c:v>-1312.5</c:v>
                </c:pt>
                <c:pt idx="5316">
                  <c:v>-2032.1000000000058</c:v>
                </c:pt>
                <c:pt idx="5317">
                  <c:v>-2749.5</c:v>
                </c:pt>
                <c:pt idx="5318">
                  <c:v>-3465.6999999999971</c:v>
                </c:pt>
                <c:pt idx="5319">
                  <c:v>-4179.6999999999971</c:v>
                </c:pt>
                <c:pt idx="5320">
                  <c:v>-4891.8999999999942</c:v>
                </c:pt>
                <c:pt idx="5321">
                  <c:v>-5605.8999999999942</c:v>
                </c:pt>
                <c:pt idx="5322">
                  <c:v>-6317.6999999999971</c:v>
                </c:pt>
                <c:pt idx="5323">
                  <c:v>-7023.6000000000058</c:v>
                </c:pt>
                <c:pt idx="5324">
                  <c:v>-7728.1000000000058</c:v>
                </c:pt>
                <c:pt idx="5325">
                  <c:v>-8433.8000000000029</c:v>
                </c:pt>
                <c:pt idx="5326">
                  <c:v>-9136.6999999999971</c:v>
                </c:pt>
                <c:pt idx="5327">
                  <c:v>-9832.1000000000058</c:v>
                </c:pt>
                <c:pt idx="5328">
                  <c:v>-10524.800000000003</c:v>
                </c:pt>
                <c:pt idx="5329">
                  <c:v>-11215.800000000003</c:v>
                </c:pt>
                <c:pt idx="5330">
                  <c:v>-11900.5</c:v>
                </c:pt>
                <c:pt idx="5331">
                  <c:v>-12579.699999999997</c:v>
                </c:pt>
                <c:pt idx="5332">
                  <c:v>-13257.199999999997</c:v>
                </c:pt>
                <c:pt idx="5333">
                  <c:v>-13929.099999999999</c:v>
                </c:pt>
                <c:pt idx="5334">
                  <c:v>-14593.5</c:v>
                </c:pt>
                <c:pt idx="5335">
                  <c:v>-15256</c:v>
                </c:pt>
                <c:pt idx="5336">
                  <c:v>-15913.099999999999</c:v>
                </c:pt>
                <c:pt idx="5337">
                  <c:v>-16561.400000000001</c:v>
                </c:pt>
                <c:pt idx="5338">
                  <c:v>-17210.800000000003</c:v>
                </c:pt>
                <c:pt idx="5339">
                  <c:v>-17853</c:v>
                </c:pt>
                <c:pt idx="5340">
                  <c:v>-18484.099999999999</c:v>
                </c:pt>
                <c:pt idx="5341">
                  <c:v>-19108.300000000003</c:v>
                </c:pt>
                <c:pt idx="5342">
                  <c:v>-19726.400000000001</c:v>
                </c:pt>
                <c:pt idx="5343">
                  <c:v>-20337.800000000003</c:v>
                </c:pt>
                <c:pt idx="5344">
                  <c:v>-20940.599999999999</c:v>
                </c:pt>
                <c:pt idx="5345">
                  <c:v>-21536.699999999997</c:v>
                </c:pt>
                <c:pt idx="5346">
                  <c:v>-22128.699999999997</c:v>
                </c:pt>
                <c:pt idx="5347">
                  <c:v>-22710.300000000003</c:v>
                </c:pt>
                <c:pt idx="5348">
                  <c:v>-23282.199999999997</c:v>
                </c:pt>
                <c:pt idx="5349">
                  <c:v>-23844.6</c:v>
                </c:pt>
                <c:pt idx="5350">
                  <c:v>-24403.9</c:v>
                </c:pt>
                <c:pt idx="5351">
                  <c:v>-24955.800000000003</c:v>
                </c:pt>
                <c:pt idx="5352">
                  <c:v>-25496</c:v>
                </c:pt>
                <c:pt idx="5353">
                  <c:v>-26027</c:v>
                </c:pt>
                <c:pt idx="5354">
                  <c:v>-26546.1</c:v>
                </c:pt>
                <c:pt idx="5355">
                  <c:v>-27057</c:v>
                </c:pt>
                <c:pt idx="5356">
                  <c:v>-27558</c:v>
                </c:pt>
                <c:pt idx="5357">
                  <c:v>-28049.599999999999</c:v>
                </c:pt>
                <c:pt idx="5358">
                  <c:v>-28532.300000000003</c:v>
                </c:pt>
                <c:pt idx="5359">
                  <c:v>-29002.800000000003</c:v>
                </c:pt>
                <c:pt idx="5360">
                  <c:v>-29463.699999999997</c:v>
                </c:pt>
                <c:pt idx="5361">
                  <c:v>-29916.1</c:v>
                </c:pt>
                <c:pt idx="5362">
                  <c:v>-30357.4</c:v>
                </c:pt>
                <c:pt idx="5363">
                  <c:v>-30786.699999999997</c:v>
                </c:pt>
                <c:pt idx="5364">
                  <c:v>-31207.4</c:v>
                </c:pt>
                <c:pt idx="5365">
                  <c:v>-31616.800000000003</c:v>
                </c:pt>
                <c:pt idx="5366">
                  <c:v>-32008.6</c:v>
                </c:pt>
                <c:pt idx="5367">
                  <c:v>-32393.300000000003</c:v>
                </c:pt>
                <c:pt idx="5368">
                  <c:v>-32767.1</c:v>
                </c:pt>
                <c:pt idx="5369">
                  <c:v>-33130.199999999997</c:v>
                </c:pt>
                <c:pt idx="5370">
                  <c:v>-33479.599999999999</c:v>
                </c:pt>
                <c:pt idx="5371">
                  <c:v>-33816.1</c:v>
                </c:pt>
                <c:pt idx="5372">
                  <c:v>-34140.1</c:v>
                </c:pt>
                <c:pt idx="5373">
                  <c:v>-34454</c:v>
                </c:pt>
                <c:pt idx="5374">
                  <c:v>-34758.300000000003</c:v>
                </c:pt>
                <c:pt idx="5375">
                  <c:v>-35052.6</c:v>
                </c:pt>
                <c:pt idx="5376">
                  <c:v>-35326.5</c:v>
                </c:pt>
                <c:pt idx="5377">
                  <c:v>-35595.5</c:v>
                </c:pt>
                <c:pt idx="5378">
                  <c:v>-35848.1</c:v>
                </c:pt>
                <c:pt idx="5379">
                  <c:v>-36088.199999999997</c:v>
                </c:pt>
                <c:pt idx="5380">
                  <c:v>-36308.199999999997</c:v>
                </c:pt>
                <c:pt idx="5381">
                  <c:v>-36520</c:v>
                </c:pt>
                <c:pt idx="5382">
                  <c:v>-36720.9</c:v>
                </c:pt>
                <c:pt idx="5383">
                  <c:v>-36912.5</c:v>
                </c:pt>
                <c:pt idx="5384">
                  <c:v>-37080.9</c:v>
                </c:pt>
                <c:pt idx="5385">
                  <c:v>-37242.699999999997</c:v>
                </c:pt>
                <c:pt idx="5386">
                  <c:v>-37366</c:v>
                </c:pt>
                <c:pt idx="5387">
                  <c:v>-37496.800000000003</c:v>
                </c:pt>
                <c:pt idx="5388">
                  <c:v>-37620.400000000001</c:v>
                </c:pt>
                <c:pt idx="5389">
                  <c:v>-37733.699999999997</c:v>
                </c:pt>
                <c:pt idx="5390">
                  <c:v>-37825.699999999997</c:v>
                </c:pt>
                <c:pt idx="5391">
                  <c:v>-37907.800000000003</c:v>
                </c:pt>
                <c:pt idx="5392">
                  <c:v>-37982.1</c:v>
                </c:pt>
                <c:pt idx="5393">
                  <c:v>-38030.400000000001</c:v>
                </c:pt>
                <c:pt idx="5394">
                  <c:v>-38055.599999999999</c:v>
                </c:pt>
                <c:pt idx="5395">
                  <c:v>-38092.300000000003</c:v>
                </c:pt>
                <c:pt idx="5396">
                  <c:v>-38112.300000000003</c:v>
                </c:pt>
                <c:pt idx="5397">
                  <c:v>-38113.199999999997</c:v>
                </c:pt>
                <c:pt idx="5398">
                  <c:v>-38081.199999999997</c:v>
                </c:pt>
                <c:pt idx="5399">
                  <c:v>-38052.6</c:v>
                </c:pt>
                <c:pt idx="5400">
                  <c:v>-38027.9</c:v>
                </c:pt>
                <c:pt idx="5401">
                  <c:v>-37978.1</c:v>
                </c:pt>
                <c:pt idx="5402">
                  <c:v>-37913.699999999997</c:v>
                </c:pt>
                <c:pt idx="5403">
                  <c:v>-37833.1</c:v>
                </c:pt>
                <c:pt idx="5404">
                  <c:v>-37732.199999999997</c:v>
                </c:pt>
                <c:pt idx="5405">
                  <c:v>-37624.199999999997</c:v>
                </c:pt>
                <c:pt idx="5406">
                  <c:v>-37505.1</c:v>
                </c:pt>
                <c:pt idx="5407">
                  <c:v>-37375</c:v>
                </c:pt>
                <c:pt idx="5408">
                  <c:v>-37221.5</c:v>
                </c:pt>
                <c:pt idx="5409">
                  <c:v>-37057.800000000003</c:v>
                </c:pt>
                <c:pt idx="5410">
                  <c:v>-36869.800000000003</c:v>
                </c:pt>
                <c:pt idx="5411">
                  <c:v>-36686.9</c:v>
                </c:pt>
                <c:pt idx="5412">
                  <c:v>-36504.1</c:v>
                </c:pt>
                <c:pt idx="5413">
                  <c:v>-36267.300000000003</c:v>
                </c:pt>
                <c:pt idx="5414">
                  <c:v>-36058.6</c:v>
                </c:pt>
                <c:pt idx="5415">
                  <c:v>-35822.800000000003</c:v>
                </c:pt>
                <c:pt idx="5416">
                  <c:v>-35551.800000000003</c:v>
                </c:pt>
                <c:pt idx="5417">
                  <c:v>-35286.300000000003</c:v>
                </c:pt>
                <c:pt idx="5418">
                  <c:v>-35010.800000000003</c:v>
                </c:pt>
                <c:pt idx="5419">
                  <c:v>-34724.9</c:v>
                </c:pt>
                <c:pt idx="5420">
                  <c:v>-34440.400000000001</c:v>
                </c:pt>
                <c:pt idx="5421">
                  <c:v>-34119.699999999997</c:v>
                </c:pt>
                <c:pt idx="5422">
                  <c:v>-33792.400000000001</c:v>
                </c:pt>
                <c:pt idx="5423">
                  <c:v>-33456</c:v>
                </c:pt>
                <c:pt idx="5424">
                  <c:v>-33111.599999999999</c:v>
                </c:pt>
                <c:pt idx="5425">
                  <c:v>-32747.199999999997</c:v>
                </c:pt>
                <c:pt idx="5426">
                  <c:v>-32366.699999999997</c:v>
                </c:pt>
                <c:pt idx="5427">
                  <c:v>-31989.9</c:v>
                </c:pt>
                <c:pt idx="5428">
                  <c:v>-31594.1</c:v>
                </c:pt>
                <c:pt idx="5429">
                  <c:v>-31176.5</c:v>
                </c:pt>
                <c:pt idx="5430">
                  <c:v>-30761</c:v>
                </c:pt>
                <c:pt idx="5431">
                  <c:v>-30336.6</c:v>
                </c:pt>
                <c:pt idx="5432">
                  <c:v>-29890.400000000001</c:v>
                </c:pt>
                <c:pt idx="5433">
                  <c:v>-29432.5</c:v>
                </c:pt>
                <c:pt idx="5434">
                  <c:v>-28980</c:v>
                </c:pt>
                <c:pt idx="5435">
                  <c:v>-28512.9</c:v>
                </c:pt>
                <c:pt idx="5436">
                  <c:v>-28025.599999999999</c:v>
                </c:pt>
                <c:pt idx="5437">
                  <c:v>-27530.199999999997</c:v>
                </c:pt>
                <c:pt idx="5438">
                  <c:v>-27029.9</c:v>
                </c:pt>
                <c:pt idx="5439">
                  <c:v>-26510</c:v>
                </c:pt>
                <c:pt idx="5440">
                  <c:v>-25995.9</c:v>
                </c:pt>
                <c:pt idx="5441">
                  <c:v>-25467.300000000003</c:v>
                </c:pt>
                <c:pt idx="5442">
                  <c:v>-24925.599999999999</c:v>
                </c:pt>
                <c:pt idx="5443">
                  <c:v>-24379.699999999997</c:v>
                </c:pt>
                <c:pt idx="5444">
                  <c:v>-23800.9</c:v>
                </c:pt>
                <c:pt idx="5445">
                  <c:v>-23235.699999999997</c:v>
                </c:pt>
                <c:pt idx="5446">
                  <c:v>-22681.5</c:v>
                </c:pt>
                <c:pt idx="5447">
                  <c:v>-22103</c:v>
                </c:pt>
                <c:pt idx="5448">
                  <c:v>-21518.800000000003</c:v>
                </c:pt>
                <c:pt idx="5449">
                  <c:v>-20943.199999999997</c:v>
                </c:pt>
                <c:pt idx="5450">
                  <c:v>-20337</c:v>
                </c:pt>
                <c:pt idx="5451">
                  <c:v>-19725.5</c:v>
                </c:pt>
                <c:pt idx="5452">
                  <c:v>-19107.800000000003</c:v>
                </c:pt>
                <c:pt idx="5453">
                  <c:v>-18480.199999999997</c:v>
                </c:pt>
                <c:pt idx="5454">
                  <c:v>-17848.099999999999</c:v>
                </c:pt>
                <c:pt idx="5455">
                  <c:v>-17210.900000000001</c:v>
                </c:pt>
                <c:pt idx="5456">
                  <c:v>-16562.400000000001</c:v>
                </c:pt>
                <c:pt idx="5457">
                  <c:v>-15907.300000000003</c:v>
                </c:pt>
                <c:pt idx="5458">
                  <c:v>-15256.900000000001</c:v>
                </c:pt>
                <c:pt idx="5459">
                  <c:v>-14597.400000000001</c:v>
                </c:pt>
                <c:pt idx="5460">
                  <c:v>-13932</c:v>
                </c:pt>
                <c:pt idx="5461">
                  <c:v>-13260.400000000001</c:v>
                </c:pt>
                <c:pt idx="5462">
                  <c:v>-12582.900000000001</c:v>
                </c:pt>
                <c:pt idx="5463">
                  <c:v>-11889.5</c:v>
                </c:pt>
                <c:pt idx="5464">
                  <c:v>-11209.899999999994</c:v>
                </c:pt>
                <c:pt idx="5465">
                  <c:v>-10524.100000000006</c:v>
                </c:pt>
                <c:pt idx="5466">
                  <c:v>-9824.3000000000029</c:v>
                </c:pt>
                <c:pt idx="5467">
                  <c:v>-9126.3000000000029</c:v>
                </c:pt>
                <c:pt idx="5468">
                  <c:v>-8433.3000000000029</c:v>
                </c:pt>
                <c:pt idx="5469">
                  <c:v>-7731.3000000000029</c:v>
                </c:pt>
                <c:pt idx="5470">
                  <c:v>-7020.3000000000029</c:v>
                </c:pt>
                <c:pt idx="5471">
                  <c:v>-6316.3000000000029</c:v>
                </c:pt>
                <c:pt idx="5472">
                  <c:v>-5612.8999999999942</c:v>
                </c:pt>
                <c:pt idx="5473">
                  <c:v>-4899.6000000000058</c:v>
                </c:pt>
                <c:pt idx="5474">
                  <c:v>-4175.5</c:v>
                </c:pt>
                <c:pt idx="5475">
                  <c:v>-3462.3999999999942</c:v>
                </c:pt>
                <c:pt idx="5476">
                  <c:v>-2748.8999999999942</c:v>
                </c:pt>
                <c:pt idx="5477">
                  <c:v>-2024</c:v>
                </c:pt>
                <c:pt idx="5478">
                  <c:v>-1305.6999999999971</c:v>
                </c:pt>
                <c:pt idx="5479">
                  <c:v>-589.10000000000582</c:v>
                </c:pt>
                <c:pt idx="5480">
                  <c:v>128.19999999999709</c:v>
                </c:pt>
                <c:pt idx="5481">
                  <c:v>847.5</c:v>
                </c:pt>
                <c:pt idx="5482">
                  <c:v>1570.8999999999942</c:v>
                </c:pt>
                <c:pt idx="5483">
                  <c:v>2288.3999999999942</c:v>
                </c:pt>
                <c:pt idx="5484">
                  <c:v>3000.8999999999942</c:v>
                </c:pt>
                <c:pt idx="5485">
                  <c:v>3717.5</c:v>
                </c:pt>
                <c:pt idx="5486">
                  <c:v>4434.8000000000029</c:v>
                </c:pt>
                <c:pt idx="5487">
                  <c:v>5144.6999999999971</c:v>
                </c:pt>
                <c:pt idx="5488">
                  <c:v>5860.8000000000029</c:v>
                </c:pt>
                <c:pt idx="5489">
                  <c:v>6581.1000000000058</c:v>
                </c:pt>
                <c:pt idx="5490">
                  <c:v>7286.8000000000029</c:v>
                </c:pt>
                <c:pt idx="5491">
                  <c:v>7986.3999999999942</c:v>
                </c:pt>
                <c:pt idx="5492">
                  <c:v>8686.6999999999971</c:v>
                </c:pt>
                <c:pt idx="5493">
                  <c:v>9386.6999999999971</c:v>
                </c:pt>
                <c:pt idx="5494">
                  <c:v>10080.199999999997</c:v>
                </c:pt>
                <c:pt idx="5495">
                  <c:v>10772.100000000006</c:v>
                </c:pt>
                <c:pt idx="5496">
                  <c:v>11463.800000000003</c:v>
                </c:pt>
                <c:pt idx="5497">
                  <c:v>12143.300000000003</c:v>
                </c:pt>
                <c:pt idx="5498">
                  <c:v>12826.899999999994</c:v>
                </c:pt>
                <c:pt idx="5499">
                  <c:v>13500.5</c:v>
                </c:pt>
                <c:pt idx="5500">
                  <c:v>14173.600000000006</c:v>
                </c:pt>
                <c:pt idx="5501">
                  <c:v>14842.800000000003</c:v>
                </c:pt>
                <c:pt idx="5502">
                  <c:v>15500</c:v>
                </c:pt>
                <c:pt idx="5503">
                  <c:v>16159.399999999994</c:v>
                </c:pt>
                <c:pt idx="5504">
                  <c:v>16803</c:v>
                </c:pt>
                <c:pt idx="5505">
                  <c:v>17449.199999999997</c:v>
                </c:pt>
                <c:pt idx="5506">
                  <c:v>18086.199999999997</c:v>
                </c:pt>
                <c:pt idx="5507">
                  <c:v>18714.600000000006</c:v>
                </c:pt>
                <c:pt idx="5508">
                  <c:v>19337.699999999997</c:v>
                </c:pt>
                <c:pt idx="5509">
                  <c:v>19953.100000000006</c:v>
                </c:pt>
                <c:pt idx="5510">
                  <c:v>20557.300000000003</c:v>
                </c:pt>
                <c:pt idx="5511">
                  <c:v>21157.600000000006</c:v>
                </c:pt>
                <c:pt idx="5512">
                  <c:v>21763.5</c:v>
                </c:pt>
                <c:pt idx="5513">
                  <c:v>22356.899999999994</c:v>
                </c:pt>
                <c:pt idx="5514">
                  <c:v>22930</c:v>
                </c:pt>
                <c:pt idx="5515">
                  <c:v>23504</c:v>
                </c:pt>
                <c:pt idx="5516">
                  <c:v>24064</c:v>
                </c:pt>
                <c:pt idx="5517">
                  <c:v>24617</c:v>
                </c:pt>
                <c:pt idx="5518">
                  <c:v>25161</c:v>
                </c:pt>
                <c:pt idx="5519">
                  <c:v>25699</c:v>
                </c:pt>
                <c:pt idx="5520">
                  <c:v>26230</c:v>
                </c:pt>
                <c:pt idx="5521">
                  <c:v>26743</c:v>
                </c:pt>
                <c:pt idx="5522">
                  <c:v>27252</c:v>
                </c:pt>
                <c:pt idx="5523">
                  <c:v>27751</c:v>
                </c:pt>
                <c:pt idx="5524">
                  <c:v>28243</c:v>
                </c:pt>
                <c:pt idx="5525">
                  <c:v>28725</c:v>
                </c:pt>
                <c:pt idx="5526">
                  <c:v>29191</c:v>
                </c:pt>
                <c:pt idx="5527">
                  <c:v>29653</c:v>
                </c:pt>
                <c:pt idx="5528">
                  <c:v>30109</c:v>
                </c:pt>
                <c:pt idx="5529">
                  <c:v>30538</c:v>
                </c:pt>
                <c:pt idx="5530">
                  <c:v>30960</c:v>
                </c:pt>
                <c:pt idx="5531">
                  <c:v>31380</c:v>
                </c:pt>
                <c:pt idx="5532">
                  <c:v>31787</c:v>
                </c:pt>
                <c:pt idx="5533">
                  <c:v>32174</c:v>
                </c:pt>
                <c:pt idx="5534">
                  <c:v>32546</c:v>
                </c:pt>
                <c:pt idx="5535">
                  <c:v>32918</c:v>
                </c:pt>
                <c:pt idx="5536">
                  <c:v>33287</c:v>
                </c:pt>
                <c:pt idx="5537">
                  <c:v>33632</c:v>
                </c:pt>
                <c:pt idx="5538">
                  <c:v>33960</c:v>
                </c:pt>
                <c:pt idx="5539">
                  <c:v>34298</c:v>
                </c:pt>
                <c:pt idx="5540">
                  <c:v>34608</c:v>
                </c:pt>
                <c:pt idx="5541">
                  <c:v>34906</c:v>
                </c:pt>
                <c:pt idx="5542">
                  <c:v>35187</c:v>
                </c:pt>
                <c:pt idx="5543">
                  <c:v>35461</c:v>
                </c:pt>
                <c:pt idx="5544">
                  <c:v>35707</c:v>
                </c:pt>
                <c:pt idx="5545">
                  <c:v>35970</c:v>
                </c:pt>
                <c:pt idx="5546">
                  <c:v>36207</c:v>
                </c:pt>
                <c:pt idx="5547">
                  <c:v>36428</c:v>
                </c:pt>
                <c:pt idx="5548">
                  <c:v>36641</c:v>
                </c:pt>
                <c:pt idx="5549">
                  <c:v>36832</c:v>
                </c:pt>
                <c:pt idx="5550">
                  <c:v>37017</c:v>
                </c:pt>
                <c:pt idx="5551">
                  <c:v>37190</c:v>
                </c:pt>
                <c:pt idx="5552">
                  <c:v>37351</c:v>
                </c:pt>
                <c:pt idx="5553">
                  <c:v>37523</c:v>
                </c:pt>
                <c:pt idx="5554">
                  <c:v>37650</c:v>
                </c:pt>
                <c:pt idx="5555">
                  <c:v>37769</c:v>
                </c:pt>
                <c:pt idx="5556">
                  <c:v>37838</c:v>
                </c:pt>
                <c:pt idx="5557">
                  <c:v>37927</c:v>
                </c:pt>
                <c:pt idx="5558">
                  <c:v>38038</c:v>
                </c:pt>
                <c:pt idx="5559">
                  <c:v>38103</c:v>
                </c:pt>
                <c:pt idx="5560">
                  <c:v>38152</c:v>
                </c:pt>
                <c:pt idx="5561">
                  <c:v>38181</c:v>
                </c:pt>
                <c:pt idx="5562">
                  <c:v>38209</c:v>
                </c:pt>
                <c:pt idx="5563">
                  <c:v>38224</c:v>
                </c:pt>
                <c:pt idx="5564">
                  <c:v>38209</c:v>
                </c:pt>
                <c:pt idx="5565">
                  <c:v>38201</c:v>
                </c:pt>
                <c:pt idx="5566">
                  <c:v>38167</c:v>
                </c:pt>
                <c:pt idx="5567">
                  <c:v>38110</c:v>
                </c:pt>
                <c:pt idx="5568">
                  <c:v>38056</c:v>
                </c:pt>
                <c:pt idx="5569">
                  <c:v>37989</c:v>
                </c:pt>
                <c:pt idx="5570">
                  <c:v>37896</c:v>
                </c:pt>
                <c:pt idx="5571">
                  <c:v>37792</c:v>
                </c:pt>
                <c:pt idx="5572">
                  <c:v>37684</c:v>
                </c:pt>
                <c:pt idx="5573">
                  <c:v>37558</c:v>
                </c:pt>
                <c:pt idx="5574">
                  <c:v>37406</c:v>
                </c:pt>
                <c:pt idx="5575">
                  <c:v>37257</c:v>
                </c:pt>
                <c:pt idx="5576">
                  <c:v>37091</c:v>
                </c:pt>
                <c:pt idx="5577">
                  <c:v>36901</c:v>
                </c:pt>
                <c:pt idx="5578">
                  <c:v>36703</c:v>
                </c:pt>
                <c:pt idx="5579">
                  <c:v>36494</c:v>
                </c:pt>
                <c:pt idx="5580">
                  <c:v>36277</c:v>
                </c:pt>
                <c:pt idx="5581">
                  <c:v>36040</c:v>
                </c:pt>
                <c:pt idx="5582">
                  <c:v>35779</c:v>
                </c:pt>
                <c:pt idx="5583">
                  <c:v>35514</c:v>
                </c:pt>
                <c:pt idx="5584">
                  <c:v>35238</c:v>
                </c:pt>
                <c:pt idx="5585">
                  <c:v>34944</c:v>
                </c:pt>
                <c:pt idx="5586">
                  <c:v>34656</c:v>
                </c:pt>
                <c:pt idx="5587">
                  <c:v>34340</c:v>
                </c:pt>
                <c:pt idx="5588">
                  <c:v>34004</c:v>
                </c:pt>
                <c:pt idx="5589">
                  <c:v>33682</c:v>
                </c:pt>
                <c:pt idx="5590">
                  <c:v>33311</c:v>
                </c:pt>
                <c:pt idx="5591">
                  <c:v>32944</c:v>
                </c:pt>
                <c:pt idx="5592">
                  <c:v>32586</c:v>
                </c:pt>
                <c:pt idx="5593">
                  <c:v>32203</c:v>
                </c:pt>
                <c:pt idx="5594">
                  <c:v>31805</c:v>
                </c:pt>
                <c:pt idx="5595">
                  <c:v>31387</c:v>
                </c:pt>
                <c:pt idx="5596">
                  <c:v>30966</c:v>
                </c:pt>
                <c:pt idx="5597">
                  <c:v>30540</c:v>
                </c:pt>
                <c:pt idx="5598">
                  <c:v>30101</c:v>
                </c:pt>
                <c:pt idx="5599">
                  <c:v>29643</c:v>
                </c:pt>
                <c:pt idx="5600">
                  <c:v>29173</c:v>
                </c:pt>
                <c:pt idx="5601">
                  <c:v>28697</c:v>
                </c:pt>
                <c:pt idx="5602">
                  <c:v>28211</c:v>
                </c:pt>
                <c:pt idx="5603">
                  <c:v>27720</c:v>
                </c:pt>
                <c:pt idx="5604">
                  <c:v>27218</c:v>
                </c:pt>
                <c:pt idx="5605">
                  <c:v>26702</c:v>
                </c:pt>
                <c:pt idx="5606">
                  <c:v>26176</c:v>
                </c:pt>
                <c:pt idx="5607">
                  <c:v>25644</c:v>
                </c:pt>
                <c:pt idx="5608">
                  <c:v>25104</c:v>
                </c:pt>
                <c:pt idx="5609">
                  <c:v>24550</c:v>
                </c:pt>
                <c:pt idx="5610">
                  <c:v>23989</c:v>
                </c:pt>
                <c:pt idx="5611">
                  <c:v>23427</c:v>
                </c:pt>
                <c:pt idx="5612">
                  <c:v>22848</c:v>
                </c:pt>
                <c:pt idx="5613">
                  <c:v>22261.899999999994</c:v>
                </c:pt>
                <c:pt idx="5614">
                  <c:v>21669.399999999994</c:v>
                </c:pt>
                <c:pt idx="5615">
                  <c:v>21040.600000000006</c:v>
                </c:pt>
                <c:pt idx="5616">
                  <c:v>20430.800000000003</c:v>
                </c:pt>
                <c:pt idx="5617">
                  <c:v>19818.399999999994</c:v>
                </c:pt>
                <c:pt idx="5618">
                  <c:v>19200.300000000003</c:v>
                </c:pt>
                <c:pt idx="5619">
                  <c:v>18570.199999999997</c:v>
                </c:pt>
                <c:pt idx="5620">
                  <c:v>17937.800000000003</c:v>
                </c:pt>
                <c:pt idx="5621">
                  <c:v>17299.800000000003</c:v>
                </c:pt>
                <c:pt idx="5622">
                  <c:v>16655.699999999997</c:v>
                </c:pt>
                <c:pt idx="5623">
                  <c:v>16001.800000000003</c:v>
                </c:pt>
                <c:pt idx="5624">
                  <c:v>15343.600000000006</c:v>
                </c:pt>
                <c:pt idx="5625">
                  <c:v>14679</c:v>
                </c:pt>
                <c:pt idx="5626">
                  <c:v>14009.800000000003</c:v>
                </c:pt>
                <c:pt idx="5627">
                  <c:v>13331.899999999994</c:v>
                </c:pt>
                <c:pt idx="5628">
                  <c:v>12654.399999999994</c:v>
                </c:pt>
                <c:pt idx="5629">
                  <c:v>11971.699999999997</c:v>
                </c:pt>
                <c:pt idx="5630">
                  <c:v>11285.699999999997</c:v>
                </c:pt>
                <c:pt idx="5631">
                  <c:v>10595.800000000003</c:v>
                </c:pt>
                <c:pt idx="5632">
                  <c:v>9898.5</c:v>
                </c:pt>
                <c:pt idx="5633">
                  <c:v>9198.1999999999971</c:v>
                </c:pt>
                <c:pt idx="5634">
                  <c:v>8494.8000000000029</c:v>
                </c:pt>
                <c:pt idx="5635">
                  <c:v>7789.1000000000058</c:v>
                </c:pt>
                <c:pt idx="5636">
                  <c:v>7077.3000000000029</c:v>
                </c:pt>
                <c:pt idx="5637">
                  <c:v>6361.5</c:v>
                </c:pt>
                <c:pt idx="5638">
                  <c:v>5645.8000000000029</c:v>
                </c:pt>
                <c:pt idx="5639">
                  <c:v>4925.8000000000029</c:v>
                </c:pt>
                <c:pt idx="5640">
                  <c:v>4203.5</c:v>
                </c:pt>
                <c:pt idx="5641">
                  <c:v>3480.8000000000029</c:v>
                </c:pt>
                <c:pt idx="5642">
                  <c:v>2757.3999999999942</c:v>
                </c:pt>
                <c:pt idx="5643">
                  <c:v>2030.1999999999971</c:v>
                </c:pt>
                <c:pt idx="5644">
                  <c:v>1302.6000000000058</c:v>
                </c:pt>
                <c:pt idx="5645">
                  <c:v>574.39999999999418</c:v>
                </c:pt>
                <c:pt idx="5646">
                  <c:v>-155.30000000000291</c:v>
                </c:pt>
                <c:pt idx="5647">
                  <c:v>-883.80000000000291</c:v>
                </c:pt>
                <c:pt idx="5648">
                  <c:v>-1615.8000000000029</c:v>
                </c:pt>
                <c:pt idx="5649">
                  <c:v>-2347.8999999999942</c:v>
                </c:pt>
                <c:pt idx="5650">
                  <c:v>-3082.6000000000058</c:v>
                </c:pt>
                <c:pt idx="5651">
                  <c:v>-3816.8999999999942</c:v>
                </c:pt>
                <c:pt idx="5652">
                  <c:v>-4545.3999999999942</c:v>
                </c:pt>
                <c:pt idx="5653">
                  <c:v>-5273.3999999999942</c:v>
                </c:pt>
                <c:pt idx="5654">
                  <c:v>-6001.3999999999942</c:v>
                </c:pt>
                <c:pt idx="5655">
                  <c:v>-6730.8000000000029</c:v>
                </c:pt>
                <c:pt idx="5656">
                  <c:v>-7455.8999999999942</c:v>
                </c:pt>
                <c:pt idx="5657">
                  <c:v>-8177.3000000000029</c:v>
                </c:pt>
                <c:pt idx="5658">
                  <c:v>-8897.8000000000029</c:v>
                </c:pt>
                <c:pt idx="5659">
                  <c:v>-9615.3999999999942</c:v>
                </c:pt>
                <c:pt idx="5660">
                  <c:v>-10330.300000000003</c:v>
                </c:pt>
                <c:pt idx="5661">
                  <c:v>-11041.300000000003</c:v>
                </c:pt>
                <c:pt idx="5662">
                  <c:v>-11753.900000000001</c:v>
                </c:pt>
                <c:pt idx="5663">
                  <c:v>-12464.5</c:v>
                </c:pt>
                <c:pt idx="5664">
                  <c:v>-13164.099999999999</c:v>
                </c:pt>
                <c:pt idx="5665">
                  <c:v>-13861.900000000001</c:v>
                </c:pt>
                <c:pt idx="5666">
                  <c:v>-14555.599999999999</c:v>
                </c:pt>
                <c:pt idx="5667">
                  <c:v>-15240.800000000003</c:v>
                </c:pt>
                <c:pt idx="5668">
                  <c:v>-15922.800000000003</c:v>
                </c:pt>
                <c:pt idx="5669">
                  <c:v>-16600.699999999997</c:v>
                </c:pt>
                <c:pt idx="5670">
                  <c:v>-17270.300000000003</c:v>
                </c:pt>
                <c:pt idx="5671">
                  <c:v>-17934.5</c:v>
                </c:pt>
                <c:pt idx="5672">
                  <c:v>-18593.400000000001</c:v>
                </c:pt>
                <c:pt idx="5673">
                  <c:v>-19244.900000000001</c:v>
                </c:pt>
                <c:pt idx="5674">
                  <c:v>-19888.5</c:v>
                </c:pt>
                <c:pt idx="5675">
                  <c:v>-20530.199999999997</c:v>
                </c:pt>
                <c:pt idx="5676">
                  <c:v>-21163.599999999999</c:v>
                </c:pt>
                <c:pt idx="5677">
                  <c:v>-21785.199999999997</c:v>
                </c:pt>
                <c:pt idx="5678">
                  <c:v>-22398.300000000003</c:v>
                </c:pt>
                <c:pt idx="5679">
                  <c:v>-23006</c:v>
                </c:pt>
                <c:pt idx="5680">
                  <c:v>-23605.699999999997</c:v>
                </c:pt>
                <c:pt idx="5681">
                  <c:v>-24192</c:v>
                </c:pt>
                <c:pt idx="5682">
                  <c:v>-24768.9</c:v>
                </c:pt>
                <c:pt idx="5683">
                  <c:v>-25338.199999999997</c:v>
                </c:pt>
                <c:pt idx="5684">
                  <c:v>-25898.1</c:v>
                </c:pt>
                <c:pt idx="5685">
                  <c:v>-26447.9</c:v>
                </c:pt>
                <c:pt idx="5686">
                  <c:v>-26991.300000000003</c:v>
                </c:pt>
                <c:pt idx="5687">
                  <c:v>-27519.9</c:v>
                </c:pt>
                <c:pt idx="5688">
                  <c:v>-28041.5</c:v>
                </c:pt>
                <c:pt idx="5689">
                  <c:v>-28552.5</c:v>
                </c:pt>
                <c:pt idx="5690">
                  <c:v>-29051.1</c:v>
                </c:pt>
                <c:pt idx="5691">
                  <c:v>-29536.5</c:v>
                </c:pt>
                <c:pt idx="5692">
                  <c:v>-30014.300000000003</c:v>
                </c:pt>
                <c:pt idx="5693">
                  <c:v>-30474.699999999997</c:v>
                </c:pt>
                <c:pt idx="5694">
                  <c:v>-30928.1</c:v>
                </c:pt>
                <c:pt idx="5695">
                  <c:v>-31368.800000000003</c:v>
                </c:pt>
                <c:pt idx="5696">
                  <c:v>-31796</c:v>
                </c:pt>
                <c:pt idx="5697">
                  <c:v>-32209.599999999999</c:v>
                </c:pt>
                <c:pt idx="5698">
                  <c:v>-32616.800000000003</c:v>
                </c:pt>
                <c:pt idx="5699">
                  <c:v>-33001.800000000003</c:v>
                </c:pt>
                <c:pt idx="5700">
                  <c:v>-33388</c:v>
                </c:pt>
                <c:pt idx="5701">
                  <c:v>-33758.800000000003</c:v>
                </c:pt>
                <c:pt idx="5702">
                  <c:v>-34112.6</c:v>
                </c:pt>
                <c:pt idx="5703">
                  <c:v>-34456.300000000003</c:v>
                </c:pt>
                <c:pt idx="5704">
                  <c:v>-34780.199999999997</c:v>
                </c:pt>
                <c:pt idx="5705">
                  <c:v>-35096.400000000001</c:v>
                </c:pt>
                <c:pt idx="5706">
                  <c:v>-35395.5</c:v>
                </c:pt>
                <c:pt idx="5707">
                  <c:v>-35682.400000000001</c:v>
                </c:pt>
                <c:pt idx="5708">
                  <c:v>-35965.1</c:v>
                </c:pt>
                <c:pt idx="5709">
                  <c:v>-36224.699999999997</c:v>
                </c:pt>
                <c:pt idx="5710">
                  <c:v>-36476.300000000003</c:v>
                </c:pt>
                <c:pt idx="5711">
                  <c:v>-36711.599999999999</c:v>
                </c:pt>
                <c:pt idx="5712">
                  <c:v>-36938.5</c:v>
                </c:pt>
                <c:pt idx="5713">
                  <c:v>-37151.5</c:v>
                </c:pt>
                <c:pt idx="5714">
                  <c:v>-37345.9</c:v>
                </c:pt>
                <c:pt idx="5715">
                  <c:v>-37532</c:v>
                </c:pt>
                <c:pt idx="5716">
                  <c:v>-37671.4</c:v>
                </c:pt>
                <c:pt idx="5717">
                  <c:v>-37831.699999999997</c:v>
                </c:pt>
                <c:pt idx="5718">
                  <c:v>-37973.800000000003</c:v>
                </c:pt>
                <c:pt idx="5719">
                  <c:v>-38105.300000000003</c:v>
                </c:pt>
                <c:pt idx="5720">
                  <c:v>-38219.9</c:v>
                </c:pt>
                <c:pt idx="5721">
                  <c:v>-38326</c:v>
                </c:pt>
                <c:pt idx="5722">
                  <c:v>-38415.699999999997</c:v>
                </c:pt>
                <c:pt idx="5723">
                  <c:v>-38490.6</c:v>
                </c:pt>
                <c:pt idx="5724">
                  <c:v>-38553</c:v>
                </c:pt>
                <c:pt idx="5725">
                  <c:v>-38614.300000000003</c:v>
                </c:pt>
                <c:pt idx="5726">
                  <c:v>-38652.199999999997</c:v>
                </c:pt>
                <c:pt idx="5727">
                  <c:v>-38673.599999999999</c:v>
                </c:pt>
                <c:pt idx="5728">
                  <c:v>-38685.5</c:v>
                </c:pt>
                <c:pt idx="5729">
                  <c:v>-38684.800000000003</c:v>
                </c:pt>
                <c:pt idx="5730">
                  <c:v>-38671.4</c:v>
                </c:pt>
                <c:pt idx="5731">
                  <c:v>-38639.5</c:v>
                </c:pt>
                <c:pt idx="5732">
                  <c:v>-38597</c:v>
                </c:pt>
                <c:pt idx="5733">
                  <c:v>-38544</c:v>
                </c:pt>
                <c:pt idx="5734">
                  <c:v>-38479.300000000003</c:v>
                </c:pt>
                <c:pt idx="5735">
                  <c:v>-38404</c:v>
                </c:pt>
                <c:pt idx="5736">
                  <c:v>-38310.5</c:v>
                </c:pt>
                <c:pt idx="5737">
                  <c:v>-38197.199999999997</c:v>
                </c:pt>
                <c:pt idx="5738">
                  <c:v>-38079.4</c:v>
                </c:pt>
                <c:pt idx="5739">
                  <c:v>-37952.1</c:v>
                </c:pt>
                <c:pt idx="5740">
                  <c:v>-37809.800000000003</c:v>
                </c:pt>
                <c:pt idx="5741">
                  <c:v>-37650.1</c:v>
                </c:pt>
                <c:pt idx="5742">
                  <c:v>-37473.199999999997</c:v>
                </c:pt>
                <c:pt idx="5743">
                  <c:v>-37291.300000000003</c:v>
                </c:pt>
                <c:pt idx="5744">
                  <c:v>-37099.5</c:v>
                </c:pt>
                <c:pt idx="5745">
                  <c:v>-36893</c:v>
                </c:pt>
                <c:pt idx="5746">
                  <c:v>-36666.199999999997</c:v>
                </c:pt>
                <c:pt idx="5747">
                  <c:v>-36430.5</c:v>
                </c:pt>
                <c:pt idx="5748">
                  <c:v>-36187.1</c:v>
                </c:pt>
                <c:pt idx="5749">
                  <c:v>-35926.6</c:v>
                </c:pt>
                <c:pt idx="5750">
                  <c:v>-35653.4</c:v>
                </c:pt>
                <c:pt idx="5751">
                  <c:v>-35370</c:v>
                </c:pt>
                <c:pt idx="5752">
                  <c:v>-35076.199999999997</c:v>
                </c:pt>
                <c:pt idx="5753">
                  <c:v>-34770</c:v>
                </c:pt>
                <c:pt idx="5754">
                  <c:v>-34444.400000000001</c:v>
                </c:pt>
                <c:pt idx="5755">
                  <c:v>-34105.4</c:v>
                </c:pt>
                <c:pt idx="5756">
                  <c:v>-33760.5</c:v>
                </c:pt>
                <c:pt idx="5757">
                  <c:v>-33408</c:v>
                </c:pt>
                <c:pt idx="5758">
                  <c:v>-33038.800000000003</c:v>
                </c:pt>
                <c:pt idx="5759">
                  <c:v>-32651.300000000003</c:v>
                </c:pt>
                <c:pt idx="5760">
                  <c:v>-32263.300000000003</c:v>
                </c:pt>
                <c:pt idx="5761">
                  <c:v>-31862.699999999997</c:v>
                </c:pt>
                <c:pt idx="5762">
                  <c:v>-31436.400000000001</c:v>
                </c:pt>
                <c:pt idx="5763">
                  <c:v>-31005.1</c:v>
                </c:pt>
                <c:pt idx="5764">
                  <c:v>-30572</c:v>
                </c:pt>
                <c:pt idx="5765">
                  <c:v>-30119.1</c:v>
                </c:pt>
                <c:pt idx="5766">
                  <c:v>-29645.599999999999</c:v>
                </c:pt>
                <c:pt idx="5767">
                  <c:v>-29174.699999999997</c:v>
                </c:pt>
                <c:pt idx="5768">
                  <c:v>-28698.699999999997</c:v>
                </c:pt>
                <c:pt idx="5769">
                  <c:v>-28201</c:v>
                </c:pt>
                <c:pt idx="5770">
                  <c:v>-27693.9</c:v>
                </c:pt>
                <c:pt idx="5771">
                  <c:v>-27177</c:v>
                </c:pt>
                <c:pt idx="5772">
                  <c:v>-26643</c:v>
                </c:pt>
                <c:pt idx="5773">
                  <c:v>-26111.599999999999</c:v>
                </c:pt>
                <c:pt idx="5774">
                  <c:v>-25567.800000000003</c:v>
                </c:pt>
                <c:pt idx="5775">
                  <c:v>-25007.300000000003</c:v>
                </c:pt>
                <c:pt idx="5776">
                  <c:v>-24444.400000000001</c:v>
                </c:pt>
                <c:pt idx="5777">
                  <c:v>-23866.6</c:v>
                </c:pt>
                <c:pt idx="5778">
                  <c:v>-23283.9</c:v>
                </c:pt>
                <c:pt idx="5779">
                  <c:v>-22693</c:v>
                </c:pt>
                <c:pt idx="5780">
                  <c:v>-22092.400000000001</c:v>
                </c:pt>
                <c:pt idx="5781">
                  <c:v>-21488.699999999997</c:v>
                </c:pt>
                <c:pt idx="5782">
                  <c:v>-20872.699999999997</c:v>
                </c:pt>
                <c:pt idx="5783">
                  <c:v>-20246.099999999999</c:v>
                </c:pt>
                <c:pt idx="5784">
                  <c:v>-19645.300000000003</c:v>
                </c:pt>
                <c:pt idx="5785">
                  <c:v>-19011.5</c:v>
                </c:pt>
                <c:pt idx="5786">
                  <c:v>-18365.300000000003</c:v>
                </c:pt>
                <c:pt idx="5787">
                  <c:v>-17712</c:v>
                </c:pt>
                <c:pt idx="5788">
                  <c:v>-17057.599999999999</c:v>
                </c:pt>
                <c:pt idx="5789">
                  <c:v>-16386.800000000003</c:v>
                </c:pt>
                <c:pt idx="5790">
                  <c:v>-15719</c:v>
                </c:pt>
                <c:pt idx="5791">
                  <c:v>-15047.300000000003</c:v>
                </c:pt>
                <c:pt idx="5792">
                  <c:v>-14367.400000000001</c:v>
                </c:pt>
                <c:pt idx="5793">
                  <c:v>-13686.900000000001</c:v>
                </c:pt>
                <c:pt idx="5794">
                  <c:v>-12999.400000000001</c:v>
                </c:pt>
                <c:pt idx="5795">
                  <c:v>-12308.400000000001</c:v>
                </c:pt>
                <c:pt idx="5796">
                  <c:v>-11610.699999999997</c:v>
                </c:pt>
                <c:pt idx="5797">
                  <c:v>-10913.399999999994</c:v>
                </c:pt>
                <c:pt idx="5798">
                  <c:v>-10216.699999999997</c:v>
                </c:pt>
                <c:pt idx="5799">
                  <c:v>-9512.1999999999971</c:v>
                </c:pt>
                <c:pt idx="5800">
                  <c:v>-8802.3999999999942</c:v>
                </c:pt>
                <c:pt idx="5801">
                  <c:v>-8092.6999999999971</c:v>
                </c:pt>
                <c:pt idx="5802">
                  <c:v>-7389.1999999999971</c:v>
                </c:pt>
                <c:pt idx="5803">
                  <c:v>-6675</c:v>
                </c:pt>
                <c:pt idx="5804">
                  <c:v>-5962.3999999999942</c:v>
                </c:pt>
                <c:pt idx="5805">
                  <c:v>-5260.6000000000058</c:v>
                </c:pt>
                <c:pt idx="5806">
                  <c:v>-4549.8999999999942</c:v>
                </c:pt>
                <c:pt idx="5807">
                  <c:v>-3832.1000000000058</c:v>
                </c:pt>
                <c:pt idx="5808">
                  <c:v>-3122.1000000000058</c:v>
                </c:pt>
                <c:pt idx="5809">
                  <c:v>-2418.6999999999971</c:v>
                </c:pt>
                <c:pt idx="5810">
                  <c:v>-1706.8999999999942</c:v>
                </c:pt>
                <c:pt idx="5811">
                  <c:v>-997.80000000000291</c:v>
                </c:pt>
                <c:pt idx="5812">
                  <c:v>-290.5</c:v>
                </c:pt>
                <c:pt idx="5813">
                  <c:v>415.60000000000582</c:v>
                </c:pt>
                <c:pt idx="5814">
                  <c:v>1118.1000000000058</c:v>
                </c:pt>
                <c:pt idx="5815">
                  <c:v>1824.1999999999971</c:v>
                </c:pt>
                <c:pt idx="5816">
                  <c:v>2523.1000000000058</c:v>
                </c:pt>
                <c:pt idx="5817">
                  <c:v>3213.3999999999942</c:v>
                </c:pt>
                <c:pt idx="5818">
                  <c:v>3902.1000000000058</c:v>
                </c:pt>
                <c:pt idx="5819">
                  <c:v>4592.6999999999971</c:v>
                </c:pt>
                <c:pt idx="5820">
                  <c:v>5273</c:v>
                </c:pt>
                <c:pt idx="5821">
                  <c:v>5951.8000000000029</c:v>
                </c:pt>
                <c:pt idx="5822">
                  <c:v>6633.8999999999942</c:v>
                </c:pt>
                <c:pt idx="5823">
                  <c:v>7308.3000000000029</c:v>
                </c:pt>
                <c:pt idx="5824">
                  <c:v>7967.8000000000029</c:v>
                </c:pt>
                <c:pt idx="5825">
                  <c:v>8632</c:v>
                </c:pt>
                <c:pt idx="5826">
                  <c:v>9293</c:v>
                </c:pt>
                <c:pt idx="5827">
                  <c:v>9942.3999999999942</c:v>
                </c:pt>
                <c:pt idx="5828">
                  <c:v>10588.899999999994</c:v>
                </c:pt>
                <c:pt idx="5829">
                  <c:v>11229.699999999997</c:v>
                </c:pt>
                <c:pt idx="5830">
                  <c:v>11865.300000000003</c:v>
                </c:pt>
                <c:pt idx="5831">
                  <c:v>12492.600000000006</c:v>
                </c:pt>
                <c:pt idx="5832">
                  <c:v>13115.600000000006</c:v>
                </c:pt>
                <c:pt idx="5833">
                  <c:v>13732.300000000003</c:v>
                </c:pt>
                <c:pt idx="5834">
                  <c:v>14339.100000000006</c:v>
                </c:pt>
                <c:pt idx="5835">
                  <c:v>14943.800000000003</c:v>
                </c:pt>
                <c:pt idx="5836">
                  <c:v>15544.899999999994</c:v>
                </c:pt>
                <c:pt idx="5837">
                  <c:v>16130.800000000003</c:v>
                </c:pt>
                <c:pt idx="5838">
                  <c:v>16722.699999999997</c:v>
                </c:pt>
                <c:pt idx="5839">
                  <c:v>17301.5</c:v>
                </c:pt>
                <c:pt idx="5840">
                  <c:v>17867.899999999994</c:v>
                </c:pt>
                <c:pt idx="5841">
                  <c:v>18430.100000000006</c:v>
                </c:pt>
                <c:pt idx="5842">
                  <c:v>18982.100000000006</c:v>
                </c:pt>
                <c:pt idx="5843">
                  <c:v>19525.100000000006</c:v>
                </c:pt>
                <c:pt idx="5844">
                  <c:v>20058.100000000006</c:v>
                </c:pt>
                <c:pt idx="5845">
                  <c:v>20593.399999999994</c:v>
                </c:pt>
                <c:pt idx="5846">
                  <c:v>21118.300000000003</c:v>
                </c:pt>
                <c:pt idx="5847">
                  <c:v>21627.699999999997</c:v>
                </c:pt>
                <c:pt idx="5848">
                  <c:v>22131.600000000006</c:v>
                </c:pt>
                <c:pt idx="5849">
                  <c:v>22629.699999999997</c:v>
                </c:pt>
                <c:pt idx="5850">
                  <c:v>23115</c:v>
                </c:pt>
                <c:pt idx="5851">
                  <c:v>23593</c:v>
                </c:pt>
                <c:pt idx="5852">
                  <c:v>24066</c:v>
                </c:pt>
                <c:pt idx="5853">
                  <c:v>24528</c:v>
                </c:pt>
                <c:pt idx="5854">
                  <c:v>24977</c:v>
                </c:pt>
                <c:pt idx="5855">
                  <c:v>25414</c:v>
                </c:pt>
                <c:pt idx="5856">
                  <c:v>25845</c:v>
                </c:pt>
                <c:pt idx="5857">
                  <c:v>26271</c:v>
                </c:pt>
                <c:pt idx="5858">
                  <c:v>26684</c:v>
                </c:pt>
                <c:pt idx="5859">
                  <c:v>27081</c:v>
                </c:pt>
                <c:pt idx="5860">
                  <c:v>27479</c:v>
                </c:pt>
                <c:pt idx="5861">
                  <c:v>27868</c:v>
                </c:pt>
                <c:pt idx="5862">
                  <c:v>28236</c:v>
                </c:pt>
                <c:pt idx="5863">
                  <c:v>28594</c:v>
                </c:pt>
                <c:pt idx="5864">
                  <c:v>28951</c:v>
                </c:pt>
                <c:pt idx="5865">
                  <c:v>29297</c:v>
                </c:pt>
                <c:pt idx="5866">
                  <c:v>29619</c:v>
                </c:pt>
                <c:pt idx="5867">
                  <c:v>29936</c:v>
                </c:pt>
                <c:pt idx="5868">
                  <c:v>30245</c:v>
                </c:pt>
                <c:pt idx="5869">
                  <c:v>30542</c:v>
                </c:pt>
                <c:pt idx="5870">
                  <c:v>30820</c:v>
                </c:pt>
                <c:pt idx="5871">
                  <c:v>31096</c:v>
                </c:pt>
                <c:pt idx="5872">
                  <c:v>31360</c:v>
                </c:pt>
                <c:pt idx="5873">
                  <c:v>31608</c:v>
                </c:pt>
                <c:pt idx="5874">
                  <c:v>31846</c:v>
                </c:pt>
                <c:pt idx="5875">
                  <c:v>32067</c:v>
                </c:pt>
                <c:pt idx="5876">
                  <c:v>32284</c:v>
                </c:pt>
                <c:pt idx="5877">
                  <c:v>32484</c:v>
                </c:pt>
                <c:pt idx="5878">
                  <c:v>32671</c:v>
                </c:pt>
                <c:pt idx="5879">
                  <c:v>32849</c:v>
                </c:pt>
                <c:pt idx="5880">
                  <c:v>33008</c:v>
                </c:pt>
                <c:pt idx="5881">
                  <c:v>33162</c:v>
                </c:pt>
                <c:pt idx="5882">
                  <c:v>33304</c:v>
                </c:pt>
                <c:pt idx="5883">
                  <c:v>33427</c:v>
                </c:pt>
                <c:pt idx="5884">
                  <c:v>33539</c:v>
                </c:pt>
                <c:pt idx="5885">
                  <c:v>33646</c:v>
                </c:pt>
                <c:pt idx="5886">
                  <c:v>33733</c:v>
                </c:pt>
                <c:pt idx="5887">
                  <c:v>33804</c:v>
                </c:pt>
                <c:pt idx="5888">
                  <c:v>33872</c:v>
                </c:pt>
                <c:pt idx="5889">
                  <c:v>33920</c:v>
                </c:pt>
                <c:pt idx="5890">
                  <c:v>33954</c:v>
                </c:pt>
                <c:pt idx="5891">
                  <c:v>33978</c:v>
                </c:pt>
                <c:pt idx="5892">
                  <c:v>33983</c:v>
                </c:pt>
                <c:pt idx="5893">
                  <c:v>33982</c:v>
                </c:pt>
                <c:pt idx="5894">
                  <c:v>33962</c:v>
                </c:pt>
                <c:pt idx="5895">
                  <c:v>33933</c:v>
                </c:pt>
                <c:pt idx="5896">
                  <c:v>33895</c:v>
                </c:pt>
                <c:pt idx="5897">
                  <c:v>33867</c:v>
                </c:pt>
                <c:pt idx="5898">
                  <c:v>33802</c:v>
                </c:pt>
                <c:pt idx="5899">
                  <c:v>33721</c:v>
                </c:pt>
                <c:pt idx="5900">
                  <c:v>33614</c:v>
                </c:pt>
                <c:pt idx="5901">
                  <c:v>33510</c:v>
                </c:pt>
                <c:pt idx="5902">
                  <c:v>33401</c:v>
                </c:pt>
                <c:pt idx="5903">
                  <c:v>33266</c:v>
                </c:pt>
                <c:pt idx="5904">
                  <c:v>33118</c:v>
                </c:pt>
                <c:pt idx="5905">
                  <c:v>32969</c:v>
                </c:pt>
                <c:pt idx="5906">
                  <c:v>32807</c:v>
                </c:pt>
                <c:pt idx="5907">
                  <c:v>32623</c:v>
                </c:pt>
                <c:pt idx="5908">
                  <c:v>32433</c:v>
                </c:pt>
                <c:pt idx="5909">
                  <c:v>32235</c:v>
                </c:pt>
                <c:pt idx="5910">
                  <c:v>32020</c:v>
                </c:pt>
                <c:pt idx="5911">
                  <c:v>31791</c:v>
                </c:pt>
                <c:pt idx="5912">
                  <c:v>31554</c:v>
                </c:pt>
                <c:pt idx="5913">
                  <c:v>31314</c:v>
                </c:pt>
                <c:pt idx="5914">
                  <c:v>31060</c:v>
                </c:pt>
                <c:pt idx="5915">
                  <c:v>30787</c:v>
                </c:pt>
                <c:pt idx="5916">
                  <c:v>30505</c:v>
                </c:pt>
                <c:pt idx="5917">
                  <c:v>30216</c:v>
                </c:pt>
                <c:pt idx="5918">
                  <c:v>29919</c:v>
                </c:pt>
                <c:pt idx="5919">
                  <c:v>29609</c:v>
                </c:pt>
                <c:pt idx="5920">
                  <c:v>29288</c:v>
                </c:pt>
                <c:pt idx="5921">
                  <c:v>28964</c:v>
                </c:pt>
                <c:pt idx="5922">
                  <c:v>28631</c:v>
                </c:pt>
                <c:pt idx="5923">
                  <c:v>28281</c:v>
                </c:pt>
                <c:pt idx="5924">
                  <c:v>27922</c:v>
                </c:pt>
                <c:pt idx="5925">
                  <c:v>27557</c:v>
                </c:pt>
                <c:pt idx="5926">
                  <c:v>27192</c:v>
                </c:pt>
                <c:pt idx="5927">
                  <c:v>26817</c:v>
                </c:pt>
                <c:pt idx="5928">
                  <c:v>26428</c:v>
                </c:pt>
                <c:pt idx="5929">
                  <c:v>26033</c:v>
                </c:pt>
                <c:pt idx="5930">
                  <c:v>25607</c:v>
                </c:pt>
                <c:pt idx="5931">
                  <c:v>25207</c:v>
                </c:pt>
                <c:pt idx="5932">
                  <c:v>24792</c:v>
                </c:pt>
                <c:pt idx="5933">
                  <c:v>24369</c:v>
                </c:pt>
                <c:pt idx="5934">
                  <c:v>23940</c:v>
                </c:pt>
                <c:pt idx="5935">
                  <c:v>23507</c:v>
                </c:pt>
                <c:pt idx="5936">
                  <c:v>23071</c:v>
                </c:pt>
                <c:pt idx="5937">
                  <c:v>22628.100000000006</c:v>
                </c:pt>
                <c:pt idx="5938">
                  <c:v>22175.199999999997</c:v>
                </c:pt>
                <c:pt idx="5939">
                  <c:v>21716.699999999997</c:v>
                </c:pt>
                <c:pt idx="5940">
                  <c:v>21256.699999999997</c:v>
                </c:pt>
                <c:pt idx="5941">
                  <c:v>20792.399999999994</c:v>
                </c:pt>
                <c:pt idx="5942">
                  <c:v>20319.600000000006</c:v>
                </c:pt>
                <c:pt idx="5943">
                  <c:v>19837.899999999994</c:v>
                </c:pt>
                <c:pt idx="5944">
                  <c:v>19361.100000000006</c:v>
                </c:pt>
                <c:pt idx="5945">
                  <c:v>18880</c:v>
                </c:pt>
                <c:pt idx="5946">
                  <c:v>18389.800000000003</c:v>
                </c:pt>
                <c:pt idx="5947">
                  <c:v>17898.199999999997</c:v>
                </c:pt>
                <c:pt idx="5948">
                  <c:v>17402</c:v>
                </c:pt>
                <c:pt idx="5949">
                  <c:v>16900.899999999994</c:v>
                </c:pt>
                <c:pt idx="5950">
                  <c:v>16401.699999999997</c:v>
                </c:pt>
                <c:pt idx="5951">
                  <c:v>15898.100000000006</c:v>
                </c:pt>
                <c:pt idx="5952">
                  <c:v>15391.399999999994</c:v>
                </c:pt>
                <c:pt idx="5953">
                  <c:v>14884.399999999994</c:v>
                </c:pt>
                <c:pt idx="5954">
                  <c:v>14375.699999999997</c:v>
                </c:pt>
                <c:pt idx="5955">
                  <c:v>13863.699999999997</c:v>
                </c:pt>
                <c:pt idx="5956">
                  <c:v>13346.899999999994</c:v>
                </c:pt>
                <c:pt idx="5957">
                  <c:v>12828.800000000003</c:v>
                </c:pt>
                <c:pt idx="5958">
                  <c:v>12311.5</c:v>
                </c:pt>
                <c:pt idx="5959">
                  <c:v>11792.199999999997</c:v>
                </c:pt>
                <c:pt idx="5960">
                  <c:v>11269.100000000006</c:v>
                </c:pt>
                <c:pt idx="5961">
                  <c:v>10744.5</c:v>
                </c:pt>
                <c:pt idx="5962">
                  <c:v>10215.399999999994</c:v>
                </c:pt>
                <c:pt idx="5963">
                  <c:v>9693.1000000000058</c:v>
                </c:pt>
                <c:pt idx="5964">
                  <c:v>9167.1000000000058</c:v>
                </c:pt>
                <c:pt idx="5965">
                  <c:v>8639.1999999999971</c:v>
                </c:pt>
                <c:pt idx="5966">
                  <c:v>8109.5</c:v>
                </c:pt>
                <c:pt idx="5967">
                  <c:v>7582</c:v>
                </c:pt>
                <c:pt idx="5968">
                  <c:v>7053.6999999999971</c:v>
                </c:pt>
                <c:pt idx="5969">
                  <c:v>6525</c:v>
                </c:pt>
                <c:pt idx="5970">
                  <c:v>5995.8999999999942</c:v>
                </c:pt>
                <c:pt idx="5971">
                  <c:v>5470.1999999999971</c:v>
                </c:pt>
                <c:pt idx="5972">
                  <c:v>4945</c:v>
                </c:pt>
                <c:pt idx="5973">
                  <c:v>4420.3999999999942</c:v>
                </c:pt>
                <c:pt idx="5974">
                  <c:v>3898.1999999999971</c:v>
                </c:pt>
                <c:pt idx="5975">
                  <c:v>3377</c:v>
                </c:pt>
                <c:pt idx="5976">
                  <c:v>2853.5</c:v>
                </c:pt>
                <c:pt idx="5977">
                  <c:v>2334.5</c:v>
                </c:pt>
                <c:pt idx="5978">
                  <c:v>1819.6999999999971</c:v>
                </c:pt>
                <c:pt idx="5979">
                  <c:v>1304.3000000000029</c:v>
                </c:pt>
                <c:pt idx="5980">
                  <c:v>792.80000000000291</c:v>
                </c:pt>
                <c:pt idx="5981">
                  <c:v>282.60000000000582</c:v>
                </c:pt>
                <c:pt idx="5982">
                  <c:v>-227.19999999999709</c:v>
                </c:pt>
                <c:pt idx="5983">
                  <c:v>-734.30000000000291</c:v>
                </c:pt>
                <c:pt idx="5984">
                  <c:v>-1236.8000000000029</c:v>
                </c:pt>
                <c:pt idx="5985">
                  <c:v>-1736.6999999999971</c:v>
                </c:pt>
                <c:pt idx="5986">
                  <c:v>-2232.3999999999942</c:v>
                </c:pt>
                <c:pt idx="5987">
                  <c:v>-2726.6999999999971</c:v>
                </c:pt>
                <c:pt idx="5988">
                  <c:v>-3224.8000000000029</c:v>
                </c:pt>
                <c:pt idx="5989">
                  <c:v>-3714.8000000000029</c:v>
                </c:pt>
                <c:pt idx="5990">
                  <c:v>-4195.8999999999942</c:v>
                </c:pt>
                <c:pt idx="5991">
                  <c:v>-4675.6000000000058</c:v>
                </c:pt>
                <c:pt idx="5992">
                  <c:v>-5150.6999999999971</c:v>
                </c:pt>
                <c:pt idx="5993">
                  <c:v>-5621.1000000000058</c:v>
                </c:pt>
                <c:pt idx="5994">
                  <c:v>-6086.6999999999971</c:v>
                </c:pt>
                <c:pt idx="5995">
                  <c:v>-6549.3000000000029</c:v>
                </c:pt>
                <c:pt idx="5996">
                  <c:v>-7005.8999999999942</c:v>
                </c:pt>
                <c:pt idx="5997">
                  <c:v>-7451.5</c:v>
                </c:pt>
                <c:pt idx="5998">
                  <c:v>-7895.1000000000058</c:v>
                </c:pt>
                <c:pt idx="5999">
                  <c:v>-8334.1999999999971</c:v>
                </c:pt>
                <c:pt idx="6000">
                  <c:v>-8769</c:v>
                </c:pt>
                <c:pt idx="6001">
                  <c:v>-9198.6999999999971</c:v>
                </c:pt>
                <c:pt idx="6002">
                  <c:v>-9620.6999999999971</c:v>
                </c:pt>
                <c:pt idx="6003">
                  <c:v>-10036.699999999997</c:v>
                </c:pt>
                <c:pt idx="6004">
                  <c:v>-10442.899999999994</c:v>
                </c:pt>
                <c:pt idx="6005">
                  <c:v>-10847.199999999997</c:v>
                </c:pt>
                <c:pt idx="6006">
                  <c:v>-11244.800000000003</c:v>
                </c:pt>
                <c:pt idx="6007">
                  <c:v>-11633.600000000006</c:v>
                </c:pt>
                <c:pt idx="6008">
                  <c:v>-12015.900000000001</c:v>
                </c:pt>
                <c:pt idx="6009">
                  <c:v>-12391.800000000003</c:v>
                </c:pt>
                <c:pt idx="6010">
                  <c:v>-12761</c:v>
                </c:pt>
                <c:pt idx="6011">
                  <c:v>-13120.800000000003</c:v>
                </c:pt>
                <c:pt idx="6012">
                  <c:v>-13478</c:v>
                </c:pt>
                <c:pt idx="6013">
                  <c:v>-13833.300000000003</c:v>
                </c:pt>
                <c:pt idx="6014">
                  <c:v>-14174.300000000003</c:v>
                </c:pt>
                <c:pt idx="6015">
                  <c:v>-14505.699999999997</c:v>
                </c:pt>
                <c:pt idx="6016">
                  <c:v>-14830.599999999999</c:v>
                </c:pt>
                <c:pt idx="6017">
                  <c:v>-15147.699999999997</c:v>
                </c:pt>
                <c:pt idx="6018">
                  <c:v>-15458.599999999999</c:v>
                </c:pt>
                <c:pt idx="6019">
                  <c:v>-15760.199999999997</c:v>
                </c:pt>
                <c:pt idx="6020">
                  <c:v>-16051.400000000001</c:v>
                </c:pt>
                <c:pt idx="6021">
                  <c:v>-16333</c:v>
                </c:pt>
                <c:pt idx="6022">
                  <c:v>-16608.599999999999</c:v>
                </c:pt>
                <c:pt idx="6023">
                  <c:v>-16874.199999999997</c:v>
                </c:pt>
                <c:pt idx="6024">
                  <c:v>-17134</c:v>
                </c:pt>
                <c:pt idx="6025">
                  <c:v>-17389.599999999999</c:v>
                </c:pt>
                <c:pt idx="6026">
                  <c:v>-17633.300000000003</c:v>
                </c:pt>
                <c:pt idx="6027">
                  <c:v>-17869.199999999997</c:v>
                </c:pt>
                <c:pt idx="6028">
                  <c:v>-18097.199999999997</c:v>
                </c:pt>
                <c:pt idx="6029">
                  <c:v>-18314</c:v>
                </c:pt>
                <c:pt idx="6030">
                  <c:v>-18522.599999999999</c:v>
                </c:pt>
                <c:pt idx="6031">
                  <c:v>-18725.900000000001</c:v>
                </c:pt>
                <c:pt idx="6032">
                  <c:v>-18920.699999999997</c:v>
                </c:pt>
                <c:pt idx="6033">
                  <c:v>-19106.400000000001</c:v>
                </c:pt>
                <c:pt idx="6034">
                  <c:v>-19283.400000000001</c:v>
                </c:pt>
                <c:pt idx="6035">
                  <c:v>-19454.800000000003</c:v>
                </c:pt>
                <c:pt idx="6036">
                  <c:v>-19617.099999999999</c:v>
                </c:pt>
                <c:pt idx="6037">
                  <c:v>-19770.099999999999</c:v>
                </c:pt>
                <c:pt idx="6038">
                  <c:v>-19917.199999999997</c:v>
                </c:pt>
                <c:pt idx="6039">
                  <c:v>-20053.699999999997</c:v>
                </c:pt>
                <c:pt idx="6040">
                  <c:v>-20184.199999999997</c:v>
                </c:pt>
                <c:pt idx="6041">
                  <c:v>-20307</c:v>
                </c:pt>
                <c:pt idx="6042">
                  <c:v>-20417.900000000001</c:v>
                </c:pt>
                <c:pt idx="6043">
                  <c:v>-20520</c:v>
                </c:pt>
                <c:pt idx="6044">
                  <c:v>-20616</c:v>
                </c:pt>
                <c:pt idx="6045">
                  <c:v>-20705.400000000001</c:v>
                </c:pt>
                <c:pt idx="6046">
                  <c:v>-20785.099999999999</c:v>
                </c:pt>
                <c:pt idx="6047">
                  <c:v>-20856.099999999999</c:v>
                </c:pt>
                <c:pt idx="6048">
                  <c:v>-20920.099999999999</c:v>
                </c:pt>
                <c:pt idx="6049">
                  <c:v>-20979.199999999997</c:v>
                </c:pt>
                <c:pt idx="6050">
                  <c:v>-21031.199999999997</c:v>
                </c:pt>
                <c:pt idx="6051">
                  <c:v>-21074.300000000003</c:v>
                </c:pt>
                <c:pt idx="6052">
                  <c:v>-21112.1</c:v>
                </c:pt>
                <c:pt idx="6053">
                  <c:v>-21140.6</c:v>
                </c:pt>
                <c:pt idx="6054">
                  <c:v>-21161.699999999997</c:v>
                </c:pt>
                <c:pt idx="6055">
                  <c:v>-21177.1</c:v>
                </c:pt>
                <c:pt idx="6056">
                  <c:v>-21181.4</c:v>
                </c:pt>
                <c:pt idx="6057">
                  <c:v>-21178.1</c:v>
                </c:pt>
                <c:pt idx="6058">
                  <c:v>-21177.300000000003</c:v>
                </c:pt>
                <c:pt idx="6059">
                  <c:v>-21166.300000000003</c:v>
                </c:pt>
                <c:pt idx="6060">
                  <c:v>-21144.6</c:v>
                </c:pt>
                <c:pt idx="6061">
                  <c:v>-21117.1</c:v>
                </c:pt>
                <c:pt idx="6062">
                  <c:v>-21086.5</c:v>
                </c:pt>
                <c:pt idx="6063">
                  <c:v>-21051.1</c:v>
                </c:pt>
                <c:pt idx="6064">
                  <c:v>-21002.300000000003</c:v>
                </c:pt>
                <c:pt idx="6065">
                  <c:v>-20948.400000000001</c:v>
                </c:pt>
                <c:pt idx="6066">
                  <c:v>-20888.699999999997</c:v>
                </c:pt>
                <c:pt idx="6067">
                  <c:v>-20824.900000000001</c:v>
                </c:pt>
                <c:pt idx="6068">
                  <c:v>-20757.400000000001</c:v>
                </c:pt>
                <c:pt idx="6069">
                  <c:v>-20681.599999999999</c:v>
                </c:pt>
                <c:pt idx="6070">
                  <c:v>-20593</c:v>
                </c:pt>
                <c:pt idx="6071">
                  <c:v>-20501.800000000003</c:v>
                </c:pt>
                <c:pt idx="6072">
                  <c:v>-20409.400000000001</c:v>
                </c:pt>
                <c:pt idx="6073">
                  <c:v>-20314.599999999999</c:v>
                </c:pt>
                <c:pt idx="6074">
                  <c:v>-20208.099999999999</c:v>
                </c:pt>
                <c:pt idx="6075">
                  <c:v>-20090.599999999999</c:v>
                </c:pt>
                <c:pt idx="6076">
                  <c:v>-19976.099999999999</c:v>
                </c:pt>
                <c:pt idx="6077">
                  <c:v>-19858.400000000001</c:v>
                </c:pt>
                <c:pt idx="6078">
                  <c:v>-19735.400000000001</c:v>
                </c:pt>
                <c:pt idx="6079">
                  <c:v>-19600.599999999999</c:v>
                </c:pt>
                <c:pt idx="6080">
                  <c:v>-19459.699999999997</c:v>
                </c:pt>
                <c:pt idx="6081">
                  <c:v>-19320.400000000001</c:v>
                </c:pt>
                <c:pt idx="6082">
                  <c:v>-19175.099999999999</c:v>
                </c:pt>
                <c:pt idx="6083">
                  <c:v>-19022.099999999999</c:v>
                </c:pt>
                <c:pt idx="6084">
                  <c:v>-18866.599999999999</c:v>
                </c:pt>
                <c:pt idx="6085">
                  <c:v>-18708.5</c:v>
                </c:pt>
                <c:pt idx="6086">
                  <c:v>-18547.800000000003</c:v>
                </c:pt>
                <c:pt idx="6087">
                  <c:v>-18377.599999999999</c:v>
                </c:pt>
                <c:pt idx="6088">
                  <c:v>-18195.900000000001</c:v>
                </c:pt>
                <c:pt idx="6089">
                  <c:v>-18018.199999999997</c:v>
                </c:pt>
                <c:pt idx="6090">
                  <c:v>-17840.199999999997</c:v>
                </c:pt>
                <c:pt idx="6091">
                  <c:v>-17656.099999999999</c:v>
                </c:pt>
                <c:pt idx="6092">
                  <c:v>-17463.199999999997</c:v>
                </c:pt>
                <c:pt idx="6093">
                  <c:v>-17268.400000000001</c:v>
                </c:pt>
                <c:pt idx="6094">
                  <c:v>-17077.099999999999</c:v>
                </c:pt>
                <c:pt idx="6095">
                  <c:v>-16872.300000000003</c:v>
                </c:pt>
                <c:pt idx="6096">
                  <c:v>-16662.400000000001</c:v>
                </c:pt>
                <c:pt idx="6097">
                  <c:v>-16459.699999999997</c:v>
                </c:pt>
                <c:pt idx="6098">
                  <c:v>-16252.599999999999</c:v>
                </c:pt>
                <c:pt idx="6099">
                  <c:v>-16027.800000000003</c:v>
                </c:pt>
                <c:pt idx="6100">
                  <c:v>-15805.900000000001</c:v>
                </c:pt>
                <c:pt idx="6101">
                  <c:v>-15596.599999999999</c:v>
                </c:pt>
                <c:pt idx="6102">
                  <c:v>-15374.699999999997</c:v>
                </c:pt>
                <c:pt idx="6103">
                  <c:v>-15144.099999999999</c:v>
                </c:pt>
                <c:pt idx="6104">
                  <c:v>-14916.599999999999</c:v>
                </c:pt>
                <c:pt idx="6105">
                  <c:v>-14680.199999999997</c:v>
                </c:pt>
                <c:pt idx="6106">
                  <c:v>-14445.199999999997</c:v>
                </c:pt>
                <c:pt idx="6107">
                  <c:v>-14212.900000000001</c:v>
                </c:pt>
                <c:pt idx="6108">
                  <c:v>-13972.599999999999</c:v>
                </c:pt>
                <c:pt idx="6109">
                  <c:v>-13733.900000000001</c:v>
                </c:pt>
                <c:pt idx="6110">
                  <c:v>-13492.599999999999</c:v>
                </c:pt>
                <c:pt idx="6111">
                  <c:v>-13247.5</c:v>
                </c:pt>
                <c:pt idx="6112">
                  <c:v>-12999</c:v>
                </c:pt>
                <c:pt idx="6113">
                  <c:v>-12749.199999999997</c:v>
                </c:pt>
                <c:pt idx="6114">
                  <c:v>-12502.300000000003</c:v>
                </c:pt>
                <c:pt idx="6115">
                  <c:v>-12255.699999999997</c:v>
                </c:pt>
                <c:pt idx="6116">
                  <c:v>-11997</c:v>
                </c:pt>
                <c:pt idx="6117">
                  <c:v>-11743.900000000001</c:v>
                </c:pt>
                <c:pt idx="6118">
                  <c:v>-11491.399999999994</c:v>
                </c:pt>
                <c:pt idx="6119">
                  <c:v>-11237.399999999994</c:v>
                </c:pt>
                <c:pt idx="6120">
                  <c:v>-10979.399999999994</c:v>
                </c:pt>
                <c:pt idx="6121">
                  <c:v>-10725.699999999997</c:v>
                </c:pt>
                <c:pt idx="6122">
                  <c:v>-10465.800000000003</c:v>
                </c:pt>
                <c:pt idx="6123">
                  <c:v>-10207.800000000003</c:v>
                </c:pt>
                <c:pt idx="6124">
                  <c:v>-9951.6000000000058</c:v>
                </c:pt>
                <c:pt idx="6125">
                  <c:v>-9687.6999999999971</c:v>
                </c:pt>
                <c:pt idx="6126">
                  <c:v>-9429.8999999999942</c:v>
                </c:pt>
                <c:pt idx="6127">
                  <c:v>-9170.3999999999942</c:v>
                </c:pt>
                <c:pt idx="6128">
                  <c:v>-8910.1000000000058</c:v>
                </c:pt>
                <c:pt idx="6129">
                  <c:v>-8649.8999999999942</c:v>
                </c:pt>
                <c:pt idx="6130">
                  <c:v>-8387.8000000000029</c:v>
                </c:pt>
                <c:pt idx="6131">
                  <c:v>-8131</c:v>
                </c:pt>
                <c:pt idx="6132">
                  <c:v>-7874.3000000000029</c:v>
                </c:pt>
                <c:pt idx="6133">
                  <c:v>-7611.3000000000029</c:v>
                </c:pt>
                <c:pt idx="6134">
                  <c:v>-7352.1000000000058</c:v>
                </c:pt>
                <c:pt idx="6135">
                  <c:v>-7103.8000000000029</c:v>
                </c:pt>
                <c:pt idx="6136">
                  <c:v>-6843.1000000000058</c:v>
                </c:pt>
                <c:pt idx="6137">
                  <c:v>-6580.3999999999942</c:v>
                </c:pt>
                <c:pt idx="6138">
                  <c:v>-6331.8999999999942</c:v>
                </c:pt>
                <c:pt idx="6139">
                  <c:v>-6076.8999999999942</c:v>
                </c:pt>
                <c:pt idx="6140">
                  <c:v>-5821.8000000000029</c:v>
                </c:pt>
                <c:pt idx="6141">
                  <c:v>-5563.1999999999971</c:v>
                </c:pt>
                <c:pt idx="6142">
                  <c:v>-5317.6000000000058</c:v>
                </c:pt>
                <c:pt idx="6143">
                  <c:v>-5069.5</c:v>
                </c:pt>
                <c:pt idx="6144">
                  <c:v>-4816.1000000000058</c:v>
                </c:pt>
                <c:pt idx="6145">
                  <c:v>-4567.5</c:v>
                </c:pt>
                <c:pt idx="6146">
                  <c:v>-4324.1999999999971</c:v>
                </c:pt>
                <c:pt idx="6147">
                  <c:v>-4081.6000000000058</c:v>
                </c:pt>
                <c:pt idx="6148">
                  <c:v>-3834.8999999999942</c:v>
                </c:pt>
                <c:pt idx="6149">
                  <c:v>-3585.1000000000058</c:v>
                </c:pt>
                <c:pt idx="6150">
                  <c:v>-3347</c:v>
                </c:pt>
                <c:pt idx="6151">
                  <c:v>-3108.6999999999971</c:v>
                </c:pt>
                <c:pt idx="6152">
                  <c:v>-2865.1000000000058</c:v>
                </c:pt>
                <c:pt idx="6153">
                  <c:v>-2631.1000000000058</c:v>
                </c:pt>
                <c:pt idx="6154">
                  <c:v>-2398.8999999999942</c:v>
                </c:pt>
                <c:pt idx="6155">
                  <c:v>-2164</c:v>
                </c:pt>
                <c:pt idx="6156">
                  <c:v>-1926.3000000000029</c:v>
                </c:pt>
                <c:pt idx="6157">
                  <c:v>-1700.6000000000058</c:v>
                </c:pt>
                <c:pt idx="6158">
                  <c:v>-1475.8000000000029</c:v>
                </c:pt>
                <c:pt idx="6159">
                  <c:v>-1251.1000000000058</c:v>
                </c:pt>
                <c:pt idx="6160">
                  <c:v>-1026.8000000000029</c:v>
                </c:pt>
                <c:pt idx="6161">
                  <c:v>-806.19999999999709</c:v>
                </c:pt>
                <c:pt idx="6162">
                  <c:v>-584.39999999999418</c:v>
                </c:pt>
                <c:pt idx="6163">
                  <c:v>-356.69999999999709</c:v>
                </c:pt>
                <c:pt idx="6164">
                  <c:v>-144.10000000000582</c:v>
                </c:pt>
                <c:pt idx="6165">
                  <c:v>73.69999999999709</c:v>
                </c:pt>
                <c:pt idx="6166">
                  <c:v>288.10000000000582</c:v>
                </c:pt>
                <c:pt idx="6167">
                  <c:v>494.69999999999709</c:v>
                </c:pt>
                <c:pt idx="6168">
                  <c:v>704.69999999999709</c:v>
                </c:pt>
                <c:pt idx="6169">
                  <c:v>912</c:v>
                </c:pt>
                <c:pt idx="6170">
                  <c:v>1115.8999999999942</c:v>
                </c:pt>
                <c:pt idx="6171">
                  <c:v>1319</c:v>
                </c:pt>
                <c:pt idx="6172">
                  <c:v>1520.6999999999971</c:v>
                </c:pt>
                <c:pt idx="6173">
                  <c:v>1719</c:v>
                </c:pt>
                <c:pt idx="6174">
                  <c:v>1913.8999999999942</c:v>
                </c:pt>
                <c:pt idx="6175">
                  <c:v>2111.3000000000029</c:v>
                </c:pt>
                <c:pt idx="6176">
                  <c:v>2306.8000000000029</c:v>
                </c:pt>
                <c:pt idx="6177">
                  <c:v>2489.1999999999971</c:v>
                </c:pt>
                <c:pt idx="6178">
                  <c:v>2679.6999999999971</c:v>
                </c:pt>
                <c:pt idx="6179">
                  <c:v>2871.3999999999942</c:v>
                </c:pt>
                <c:pt idx="6180">
                  <c:v>3054</c:v>
                </c:pt>
                <c:pt idx="6181">
                  <c:v>3231.8999999999942</c:v>
                </c:pt>
                <c:pt idx="6182">
                  <c:v>3414.3000000000029</c:v>
                </c:pt>
                <c:pt idx="6183">
                  <c:v>3589.1999999999971</c:v>
                </c:pt>
                <c:pt idx="6184">
                  <c:v>3759.6000000000058</c:v>
                </c:pt>
                <c:pt idx="6185">
                  <c:v>3933.6000000000058</c:v>
                </c:pt>
                <c:pt idx="6186">
                  <c:v>4109.1000000000058</c:v>
                </c:pt>
                <c:pt idx="6187">
                  <c:v>4277.3999999999942</c:v>
                </c:pt>
                <c:pt idx="6188">
                  <c:v>4444.1000000000058</c:v>
                </c:pt>
                <c:pt idx="6189">
                  <c:v>4608.6999999999971</c:v>
                </c:pt>
                <c:pt idx="6190">
                  <c:v>4770.6999999999971</c:v>
                </c:pt>
                <c:pt idx="6191">
                  <c:v>4933.5</c:v>
                </c:pt>
                <c:pt idx="6192">
                  <c:v>5084.1000000000058</c:v>
                </c:pt>
                <c:pt idx="6193">
                  <c:v>5237.8999999999942</c:v>
                </c:pt>
                <c:pt idx="6194">
                  <c:v>5397.3000000000029</c:v>
                </c:pt>
                <c:pt idx="6195">
                  <c:v>5546.6999999999971</c:v>
                </c:pt>
                <c:pt idx="6196">
                  <c:v>5684.6999999999971</c:v>
                </c:pt>
                <c:pt idx="6197">
                  <c:v>5830.6999999999971</c:v>
                </c:pt>
                <c:pt idx="6198">
                  <c:v>5978.8000000000029</c:v>
                </c:pt>
                <c:pt idx="6199">
                  <c:v>6113.8000000000029</c:v>
                </c:pt>
                <c:pt idx="6200">
                  <c:v>6253.8999999999942</c:v>
                </c:pt>
                <c:pt idx="6201">
                  <c:v>6394.3000000000029</c:v>
                </c:pt>
                <c:pt idx="6202">
                  <c:v>6528.8999999999942</c:v>
                </c:pt>
                <c:pt idx="6203">
                  <c:v>6655.5</c:v>
                </c:pt>
                <c:pt idx="6204">
                  <c:v>6783.5</c:v>
                </c:pt>
                <c:pt idx="6205">
                  <c:v>6914.8000000000029</c:v>
                </c:pt>
                <c:pt idx="6206">
                  <c:v>7041.8000000000029</c:v>
                </c:pt>
                <c:pt idx="6207">
                  <c:v>7164.6999999999971</c:v>
                </c:pt>
                <c:pt idx="6208">
                  <c:v>7282.5</c:v>
                </c:pt>
                <c:pt idx="6209">
                  <c:v>7402.1000000000058</c:v>
                </c:pt>
                <c:pt idx="6210">
                  <c:v>7516.5</c:v>
                </c:pt>
                <c:pt idx="6211">
                  <c:v>7629.5</c:v>
                </c:pt>
                <c:pt idx="6212">
                  <c:v>7748.6000000000058</c:v>
                </c:pt>
                <c:pt idx="6213">
                  <c:v>7855.1999999999971</c:v>
                </c:pt>
                <c:pt idx="6214">
                  <c:v>7965</c:v>
                </c:pt>
                <c:pt idx="6215">
                  <c:v>8073.6999999999971</c:v>
                </c:pt>
                <c:pt idx="6216">
                  <c:v>8173.1999999999971</c:v>
                </c:pt>
                <c:pt idx="6217">
                  <c:v>8273.6999999999971</c:v>
                </c:pt>
                <c:pt idx="6218">
                  <c:v>8375.3000000000029</c:v>
                </c:pt>
                <c:pt idx="6219">
                  <c:v>8473.6000000000058</c:v>
                </c:pt>
                <c:pt idx="6220">
                  <c:v>8564.1999999999971</c:v>
                </c:pt>
                <c:pt idx="6221">
                  <c:v>8657.3999999999942</c:v>
                </c:pt>
                <c:pt idx="6222">
                  <c:v>8749.1999999999971</c:v>
                </c:pt>
                <c:pt idx="6223">
                  <c:v>8837.1999999999971</c:v>
                </c:pt>
                <c:pt idx="6224">
                  <c:v>8925</c:v>
                </c:pt>
                <c:pt idx="6225">
                  <c:v>9006.5</c:v>
                </c:pt>
                <c:pt idx="6226">
                  <c:v>9093</c:v>
                </c:pt>
                <c:pt idx="6227">
                  <c:v>9172.1999999999971</c:v>
                </c:pt>
                <c:pt idx="6228">
                  <c:v>9248.3000000000029</c:v>
                </c:pt>
                <c:pt idx="6229">
                  <c:v>9335.8000000000029</c:v>
                </c:pt>
                <c:pt idx="6230">
                  <c:v>9414.3000000000029</c:v>
                </c:pt>
                <c:pt idx="6231">
                  <c:v>9491.3000000000029</c:v>
                </c:pt>
                <c:pt idx="6232">
                  <c:v>9567.6000000000058</c:v>
                </c:pt>
                <c:pt idx="6233">
                  <c:v>9630.8999999999942</c:v>
                </c:pt>
                <c:pt idx="6234">
                  <c:v>9698</c:v>
                </c:pt>
                <c:pt idx="6235">
                  <c:v>9777.3000000000029</c:v>
                </c:pt>
                <c:pt idx="6236">
                  <c:v>9844.6999999999971</c:v>
                </c:pt>
                <c:pt idx="6237">
                  <c:v>9903.3999999999942</c:v>
                </c:pt>
                <c:pt idx="6238">
                  <c:v>9968.3000000000029</c:v>
                </c:pt>
                <c:pt idx="6239">
                  <c:v>10039.800000000003</c:v>
                </c:pt>
                <c:pt idx="6240">
                  <c:v>10095.5</c:v>
                </c:pt>
                <c:pt idx="6241">
                  <c:v>10148.100000000006</c:v>
                </c:pt>
                <c:pt idx="6242">
                  <c:v>10210.5</c:v>
                </c:pt>
                <c:pt idx="6243">
                  <c:v>10264.699999999997</c:v>
                </c:pt>
                <c:pt idx="6244">
                  <c:v>10313.199999999997</c:v>
                </c:pt>
                <c:pt idx="6245">
                  <c:v>10362.399999999994</c:v>
                </c:pt>
                <c:pt idx="6246">
                  <c:v>10416.600000000006</c:v>
                </c:pt>
                <c:pt idx="6247">
                  <c:v>10468.800000000003</c:v>
                </c:pt>
                <c:pt idx="6248">
                  <c:v>10512.699999999997</c:v>
                </c:pt>
                <c:pt idx="6249">
                  <c:v>10554</c:v>
                </c:pt>
                <c:pt idx="6250">
                  <c:v>10595.600000000006</c:v>
                </c:pt>
                <c:pt idx="6251">
                  <c:v>10641.800000000003</c:v>
                </c:pt>
                <c:pt idx="6252">
                  <c:v>10686.600000000006</c:v>
                </c:pt>
                <c:pt idx="6253">
                  <c:v>10725.600000000006</c:v>
                </c:pt>
                <c:pt idx="6254">
                  <c:v>10766.199999999997</c:v>
                </c:pt>
                <c:pt idx="6255">
                  <c:v>10810.199999999997</c:v>
                </c:pt>
                <c:pt idx="6256">
                  <c:v>10845.899999999994</c:v>
                </c:pt>
                <c:pt idx="6257">
                  <c:v>10876.199999999997</c:v>
                </c:pt>
                <c:pt idx="6258">
                  <c:v>10906.699999999997</c:v>
                </c:pt>
                <c:pt idx="6259">
                  <c:v>10943.800000000003</c:v>
                </c:pt>
                <c:pt idx="6260">
                  <c:v>10976.800000000003</c:v>
                </c:pt>
                <c:pt idx="6261">
                  <c:v>11001.899999999994</c:v>
                </c:pt>
                <c:pt idx="6262">
                  <c:v>11023.800000000003</c:v>
                </c:pt>
                <c:pt idx="6263">
                  <c:v>11046.199999999997</c:v>
                </c:pt>
                <c:pt idx="6264">
                  <c:v>11075.199999999997</c:v>
                </c:pt>
                <c:pt idx="6265">
                  <c:v>11097.199999999997</c:v>
                </c:pt>
                <c:pt idx="6266">
                  <c:v>11111.100000000006</c:v>
                </c:pt>
                <c:pt idx="6267">
                  <c:v>11125.100000000006</c:v>
                </c:pt>
                <c:pt idx="6268">
                  <c:v>11138.899999999994</c:v>
                </c:pt>
                <c:pt idx="6269">
                  <c:v>11152.699999999997</c:v>
                </c:pt>
                <c:pt idx="6270">
                  <c:v>11166.899999999994</c:v>
                </c:pt>
                <c:pt idx="6271">
                  <c:v>11175.199999999997</c:v>
                </c:pt>
                <c:pt idx="6272">
                  <c:v>11180.399999999994</c:v>
                </c:pt>
                <c:pt idx="6273">
                  <c:v>11184.399999999994</c:v>
                </c:pt>
                <c:pt idx="6274">
                  <c:v>11193.800000000003</c:v>
                </c:pt>
                <c:pt idx="6275">
                  <c:v>11200.5</c:v>
                </c:pt>
                <c:pt idx="6276">
                  <c:v>11192.899999999994</c:v>
                </c:pt>
                <c:pt idx="6277">
                  <c:v>11194.899999999994</c:v>
                </c:pt>
                <c:pt idx="6278">
                  <c:v>11200.800000000003</c:v>
                </c:pt>
                <c:pt idx="6279">
                  <c:v>11196.199999999997</c:v>
                </c:pt>
                <c:pt idx="6280">
                  <c:v>11191</c:v>
                </c:pt>
                <c:pt idx="6281">
                  <c:v>11183.899999999994</c:v>
                </c:pt>
                <c:pt idx="6282">
                  <c:v>11173</c:v>
                </c:pt>
                <c:pt idx="6283">
                  <c:v>11161.800000000003</c:v>
                </c:pt>
                <c:pt idx="6284">
                  <c:v>11148.699999999997</c:v>
                </c:pt>
                <c:pt idx="6285">
                  <c:v>11131.600000000006</c:v>
                </c:pt>
                <c:pt idx="6286">
                  <c:v>11113.300000000003</c:v>
                </c:pt>
                <c:pt idx="6287">
                  <c:v>11093.199999999997</c:v>
                </c:pt>
                <c:pt idx="6288">
                  <c:v>11070.899999999994</c:v>
                </c:pt>
                <c:pt idx="6289">
                  <c:v>11042</c:v>
                </c:pt>
                <c:pt idx="6290">
                  <c:v>11014.300000000003</c:v>
                </c:pt>
                <c:pt idx="6291">
                  <c:v>10985.5</c:v>
                </c:pt>
                <c:pt idx="6292">
                  <c:v>10954.399999999994</c:v>
                </c:pt>
                <c:pt idx="6293">
                  <c:v>10922</c:v>
                </c:pt>
                <c:pt idx="6294">
                  <c:v>10881.699999999997</c:v>
                </c:pt>
                <c:pt idx="6295">
                  <c:v>10845.699999999997</c:v>
                </c:pt>
                <c:pt idx="6296">
                  <c:v>10807.5</c:v>
                </c:pt>
                <c:pt idx="6297">
                  <c:v>10770.300000000003</c:v>
                </c:pt>
                <c:pt idx="6298">
                  <c:v>10732.300000000003</c:v>
                </c:pt>
                <c:pt idx="6299">
                  <c:v>10688.600000000006</c:v>
                </c:pt>
                <c:pt idx="6300">
                  <c:v>10643.399999999994</c:v>
                </c:pt>
                <c:pt idx="6301">
                  <c:v>10593.100000000006</c:v>
                </c:pt>
                <c:pt idx="6302">
                  <c:v>10545.199999999997</c:v>
                </c:pt>
                <c:pt idx="6303">
                  <c:v>10494.800000000003</c:v>
                </c:pt>
                <c:pt idx="6304">
                  <c:v>10442.100000000006</c:v>
                </c:pt>
                <c:pt idx="6305">
                  <c:v>10390.600000000006</c:v>
                </c:pt>
                <c:pt idx="6306">
                  <c:v>10333.800000000003</c:v>
                </c:pt>
                <c:pt idx="6307">
                  <c:v>10268.100000000006</c:v>
                </c:pt>
                <c:pt idx="6308">
                  <c:v>10214</c:v>
                </c:pt>
                <c:pt idx="6309">
                  <c:v>10152.5</c:v>
                </c:pt>
                <c:pt idx="6310">
                  <c:v>10086.600000000006</c:v>
                </c:pt>
                <c:pt idx="6311">
                  <c:v>10021.100000000006</c:v>
                </c:pt>
                <c:pt idx="6312">
                  <c:v>9950.1999999999971</c:v>
                </c:pt>
                <c:pt idx="6313">
                  <c:v>9876</c:v>
                </c:pt>
                <c:pt idx="6314">
                  <c:v>9800.8000000000029</c:v>
                </c:pt>
                <c:pt idx="6315">
                  <c:v>9727.1999999999971</c:v>
                </c:pt>
                <c:pt idx="6316">
                  <c:v>9647.8999999999942</c:v>
                </c:pt>
                <c:pt idx="6317">
                  <c:v>9569.1000000000058</c:v>
                </c:pt>
                <c:pt idx="6318">
                  <c:v>9486.6999999999971</c:v>
                </c:pt>
                <c:pt idx="6319">
                  <c:v>9401.3999999999942</c:v>
                </c:pt>
                <c:pt idx="6320">
                  <c:v>9324.8000000000029</c:v>
                </c:pt>
                <c:pt idx="6321">
                  <c:v>9244.8999999999942</c:v>
                </c:pt>
                <c:pt idx="6322">
                  <c:v>9159.6999999999971</c:v>
                </c:pt>
                <c:pt idx="6323">
                  <c:v>9074.6000000000058</c:v>
                </c:pt>
                <c:pt idx="6324">
                  <c:v>8987.8999999999942</c:v>
                </c:pt>
                <c:pt idx="6325">
                  <c:v>8897</c:v>
                </c:pt>
                <c:pt idx="6326">
                  <c:v>8802.1999999999971</c:v>
                </c:pt>
                <c:pt idx="6327">
                  <c:v>8706</c:v>
                </c:pt>
                <c:pt idx="6328">
                  <c:v>8613.8000000000029</c:v>
                </c:pt>
                <c:pt idx="6329">
                  <c:v>8514.5</c:v>
                </c:pt>
                <c:pt idx="6330">
                  <c:v>8415.6000000000058</c:v>
                </c:pt>
                <c:pt idx="6331">
                  <c:v>8316.3000000000029</c:v>
                </c:pt>
                <c:pt idx="6332">
                  <c:v>8204.3000000000029</c:v>
                </c:pt>
                <c:pt idx="6333">
                  <c:v>8098.5</c:v>
                </c:pt>
                <c:pt idx="6334">
                  <c:v>8000.8000000000029</c:v>
                </c:pt>
                <c:pt idx="6335">
                  <c:v>7891.3999999999942</c:v>
                </c:pt>
                <c:pt idx="6336">
                  <c:v>7778.6000000000058</c:v>
                </c:pt>
                <c:pt idx="6337">
                  <c:v>7667.5</c:v>
                </c:pt>
                <c:pt idx="6338">
                  <c:v>7547.3000000000029</c:v>
                </c:pt>
                <c:pt idx="6339">
                  <c:v>7426</c:v>
                </c:pt>
                <c:pt idx="6340">
                  <c:v>7306.1999999999971</c:v>
                </c:pt>
                <c:pt idx="6341">
                  <c:v>7186.8999999999942</c:v>
                </c:pt>
                <c:pt idx="6342">
                  <c:v>7064.3000000000029</c:v>
                </c:pt>
                <c:pt idx="6343">
                  <c:v>6941.1999999999971</c:v>
                </c:pt>
                <c:pt idx="6344">
                  <c:v>6819.1000000000058</c:v>
                </c:pt>
                <c:pt idx="6345">
                  <c:v>6697</c:v>
                </c:pt>
                <c:pt idx="6346">
                  <c:v>6567.1999999999971</c:v>
                </c:pt>
                <c:pt idx="6347">
                  <c:v>6438.1000000000058</c:v>
                </c:pt>
                <c:pt idx="6348">
                  <c:v>6308.8000000000029</c:v>
                </c:pt>
                <c:pt idx="6349">
                  <c:v>6176.1999999999971</c:v>
                </c:pt>
                <c:pt idx="6350">
                  <c:v>6039.3000000000029</c:v>
                </c:pt>
                <c:pt idx="6351">
                  <c:v>5897.8000000000029</c:v>
                </c:pt>
                <c:pt idx="6352">
                  <c:v>5757.5</c:v>
                </c:pt>
                <c:pt idx="6353">
                  <c:v>5614.8000000000029</c:v>
                </c:pt>
                <c:pt idx="6354">
                  <c:v>5473.1000000000058</c:v>
                </c:pt>
                <c:pt idx="6355">
                  <c:v>5328.5</c:v>
                </c:pt>
                <c:pt idx="6356">
                  <c:v>5180.8999999999942</c:v>
                </c:pt>
                <c:pt idx="6357">
                  <c:v>5032.8000000000029</c:v>
                </c:pt>
                <c:pt idx="6358">
                  <c:v>4879.8000000000029</c:v>
                </c:pt>
                <c:pt idx="6359">
                  <c:v>4727.8999999999942</c:v>
                </c:pt>
                <c:pt idx="6360">
                  <c:v>4574.1999999999971</c:v>
                </c:pt>
                <c:pt idx="6361">
                  <c:v>4415.8000000000029</c:v>
                </c:pt>
                <c:pt idx="6362">
                  <c:v>4256</c:v>
                </c:pt>
                <c:pt idx="6363">
                  <c:v>4095.6000000000058</c:v>
                </c:pt>
                <c:pt idx="6364">
                  <c:v>3931.1999999999971</c:v>
                </c:pt>
                <c:pt idx="6365">
                  <c:v>3765.3000000000029</c:v>
                </c:pt>
                <c:pt idx="6366">
                  <c:v>3601.1999999999971</c:v>
                </c:pt>
                <c:pt idx="6367">
                  <c:v>3436.8999999999942</c:v>
                </c:pt>
                <c:pt idx="6368">
                  <c:v>3270.8999999999942</c:v>
                </c:pt>
                <c:pt idx="6369">
                  <c:v>3101.3999999999942</c:v>
                </c:pt>
                <c:pt idx="6370">
                  <c:v>2933</c:v>
                </c:pt>
                <c:pt idx="6371">
                  <c:v>2764.3000000000029</c:v>
                </c:pt>
                <c:pt idx="6372">
                  <c:v>2593</c:v>
                </c:pt>
                <c:pt idx="6373">
                  <c:v>2420.8000000000029</c:v>
                </c:pt>
                <c:pt idx="6374">
                  <c:v>2241.8999999999942</c:v>
                </c:pt>
                <c:pt idx="6375">
                  <c:v>2065.8999999999942</c:v>
                </c:pt>
                <c:pt idx="6376">
                  <c:v>1887.3999999999942</c:v>
                </c:pt>
                <c:pt idx="6377">
                  <c:v>1708.1000000000058</c:v>
                </c:pt>
                <c:pt idx="6378">
                  <c:v>1527.5</c:v>
                </c:pt>
                <c:pt idx="6379">
                  <c:v>1345.3000000000029</c:v>
                </c:pt>
                <c:pt idx="6380">
                  <c:v>1164.8999999999942</c:v>
                </c:pt>
                <c:pt idx="6381">
                  <c:v>983.89999999999418</c:v>
                </c:pt>
                <c:pt idx="6382">
                  <c:v>799.60000000000582</c:v>
                </c:pt>
                <c:pt idx="6383">
                  <c:v>615.39999999999418</c:v>
                </c:pt>
                <c:pt idx="6384">
                  <c:v>431.60000000000582</c:v>
                </c:pt>
                <c:pt idx="6385">
                  <c:v>245.19999999999709</c:v>
                </c:pt>
                <c:pt idx="6386">
                  <c:v>58.80000000000291</c:v>
                </c:pt>
                <c:pt idx="6387">
                  <c:v>-128.39999999999418</c:v>
                </c:pt>
                <c:pt idx="6388">
                  <c:v>-318</c:v>
                </c:pt>
                <c:pt idx="6389">
                  <c:v>-505.80000000000291</c:v>
                </c:pt>
                <c:pt idx="6390">
                  <c:v>-684.39999999999418</c:v>
                </c:pt>
                <c:pt idx="6391">
                  <c:v>-870.89999999999418</c:v>
                </c:pt>
                <c:pt idx="6392">
                  <c:v>-1063.1999999999971</c:v>
                </c:pt>
                <c:pt idx="6393">
                  <c:v>-1246.6999999999971</c:v>
                </c:pt>
                <c:pt idx="6394">
                  <c:v>-1430</c:v>
                </c:pt>
                <c:pt idx="6395">
                  <c:v>-1616.3999999999942</c:v>
                </c:pt>
                <c:pt idx="6396">
                  <c:v>-1803.5</c:v>
                </c:pt>
                <c:pt idx="6397">
                  <c:v>-1986.6999999999971</c:v>
                </c:pt>
                <c:pt idx="6398">
                  <c:v>-2168.6999999999971</c:v>
                </c:pt>
                <c:pt idx="6399">
                  <c:v>-2351.8999999999942</c:v>
                </c:pt>
                <c:pt idx="6400">
                  <c:v>-2537.3000000000029</c:v>
                </c:pt>
                <c:pt idx="6401">
                  <c:v>-2725.1000000000058</c:v>
                </c:pt>
                <c:pt idx="6402">
                  <c:v>-2910.3000000000029</c:v>
                </c:pt>
                <c:pt idx="6403">
                  <c:v>-3088.1000000000058</c:v>
                </c:pt>
                <c:pt idx="6404">
                  <c:v>-3263.1000000000058</c:v>
                </c:pt>
                <c:pt idx="6405">
                  <c:v>-3444.1999999999971</c:v>
                </c:pt>
                <c:pt idx="6406">
                  <c:v>-3628.6000000000058</c:v>
                </c:pt>
                <c:pt idx="6407">
                  <c:v>-3806</c:v>
                </c:pt>
                <c:pt idx="6408">
                  <c:v>-3977.6999999999971</c:v>
                </c:pt>
                <c:pt idx="6409">
                  <c:v>-4150.6999999999971</c:v>
                </c:pt>
                <c:pt idx="6410">
                  <c:v>-4328</c:v>
                </c:pt>
                <c:pt idx="6411">
                  <c:v>-4506.1000000000058</c:v>
                </c:pt>
                <c:pt idx="6412">
                  <c:v>-4677.1999999999971</c:v>
                </c:pt>
                <c:pt idx="6413">
                  <c:v>-4839.8999999999942</c:v>
                </c:pt>
                <c:pt idx="6414">
                  <c:v>-5009.1000000000058</c:v>
                </c:pt>
                <c:pt idx="6415">
                  <c:v>-5178.5</c:v>
                </c:pt>
                <c:pt idx="6416">
                  <c:v>-5341.1000000000058</c:v>
                </c:pt>
                <c:pt idx="6417">
                  <c:v>-5504</c:v>
                </c:pt>
                <c:pt idx="6418">
                  <c:v>-5667.1999999999971</c:v>
                </c:pt>
                <c:pt idx="6419">
                  <c:v>-5831.1000000000058</c:v>
                </c:pt>
                <c:pt idx="6420">
                  <c:v>-5989.8999999999942</c:v>
                </c:pt>
                <c:pt idx="6421">
                  <c:v>-6140.3000000000029</c:v>
                </c:pt>
                <c:pt idx="6422">
                  <c:v>-6293.3000000000029</c:v>
                </c:pt>
                <c:pt idx="6423">
                  <c:v>-6448.3999999999942</c:v>
                </c:pt>
                <c:pt idx="6424">
                  <c:v>-6604.8000000000029</c:v>
                </c:pt>
                <c:pt idx="6425">
                  <c:v>-6751.6999999999971</c:v>
                </c:pt>
                <c:pt idx="6426">
                  <c:v>-6891.6000000000058</c:v>
                </c:pt>
                <c:pt idx="6427">
                  <c:v>-7044.8000000000029</c:v>
                </c:pt>
                <c:pt idx="6428">
                  <c:v>-7188.3999999999942</c:v>
                </c:pt>
                <c:pt idx="6429">
                  <c:v>-7320.6000000000058</c:v>
                </c:pt>
                <c:pt idx="6430">
                  <c:v>-7461</c:v>
                </c:pt>
                <c:pt idx="6431">
                  <c:v>-7603</c:v>
                </c:pt>
                <c:pt idx="6432">
                  <c:v>-7731.1999999999971</c:v>
                </c:pt>
                <c:pt idx="6433">
                  <c:v>-7856</c:v>
                </c:pt>
                <c:pt idx="6434">
                  <c:v>-7994</c:v>
                </c:pt>
                <c:pt idx="6435">
                  <c:v>-8125.5</c:v>
                </c:pt>
                <c:pt idx="6436">
                  <c:v>-8245.8999999999942</c:v>
                </c:pt>
                <c:pt idx="6437">
                  <c:v>-8369.1999999999971</c:v>
                </c:pt>
                <c:pt idx="6438">
                  <c:v>-8484.3000000000029</c:v>
                </c:pt>
                <c:pt idx="6439">
                  <c:v>-8593.3999999999942</c:v>
                </c:pt>
                <c:pt idx="6440">
                  <c:v>-8713.3999999999942</c:v>
                </c:pt>
                <c:pt idx="6441">
                  <c:v>-8826.8999999999942</c:v>
                </c:pt>
                <c:pt idx="6442">
                  <c:v>-8933.3000000000029</c:v>
                </c:pt>
                <c:pt idx="6443">
                  <c:v>-9042.3999999999942</c:v>
                </c:pt>
                <c:pt idx="6444">
                  <c:v>-9144.8999999999942</c:v>
                </c:pt>
                <c:pt idx="6445">
                  <c:v>-9246.3999999999942</c:v>
                </c:pt>
                <c:pt idx="6446">
                  <c:v>-9341.1999999999971</c:v>
                </c:pt>
                <c:pt idx="6447">
                  <c:v>-9438.3000000000029</c:v>
                </c:pt>
                <c:pt idx="6448">
                  <c:v>-9535.3000000000029</c:v>
                </c:pt>
                <c:pt idx="6449">
                  <c:v>-9618.1000000000058</c:v>
                </c:pt>
                <c:pt idx="6450">
                  <c:v>-9701.3000000000029</c:v>
                </c:pt>
                <c:pt idx="6451">
                  <c:v>-9784.3999999999942</c:v>
                </c:pt>
                <c:pt idx="6452">
                  <c:v>-9865.1000000000058</c:v>
                </c:pt>
                <c:pt idx="6453">
                  <c:v>-9939.3999999999942</c:v>
                </c:pt>
                <c:pt idx="6454">
                  <c:v>-10012.100000000006</c:v>
                </c:pt>
                <c:pt idx="6455">
                  <c:v>-10083.800000000003</c:v>
                </c:pt>
                <c:pt idx="6456">
                  <c:v>-10147.300000000003</c:v>
                </c:pt>
                <c:pt idx="6457">
                  <c:v>-10211.399999999994</c:v>
                </c:pt>
                <c:pt idx="6458">
                  <c:v>-10271</c:v>
                </c:pt>
                <c:pt idx="6459">
                  <c:v>-10329.399999999994</c:v>
                </c:pt>
                <c:pt idx="6460">
                  <c:v>-10382.899999999994</c:v>
                </c:pt>
                <c:pt idx="6461">
                  <c:v>-10432.199999999997</c:v>
                </c:pt>
                <c:pt idx="6462">
                  <c:v>-10476.899999999994</c:v>
                </c:pt>
                <c:pt idx="6463">
                  <c:v>-10510.899999999994</c:v>
                </c:pt>
                <c:pt idx="6464">
                  <c:v>-10550.199999999997</c:v>
                </c:pt>
                <c:pt idx="6465">
                  <c:v>-10587.899999999994</c:v>
                </c:pt>
                <c:pt idx="6466">
                  <c:v>-10615.600000000006</c:v>
                </c:pt>
                <c:pt idx="6467">
                  <c:v>-10640.399999999994</c:v>
                </c:pt>
                <c:pt idx="6468">
                  <c:v>-10666.5</c:v>
                </c:pt>
                <c:pt idx="6469">
                  <c:v>-10685.300000000003</c:v>
                </c:pt>
                <c:pt idx="6470">
                  <c:v>-10694.699999999997</c:v>
                </c:pt>
                <c:pt idx="6471">
                  <c:v>-10708.800000000003</c:v>
                </c:pt>
                <c:pt idx="6472">
                  <c:v>-10722.5</c:v>
                </c:pt>
                <c:pt idx="6473">
                  <c:v>-10723.199999999997</c:v>
                </c:pt>
                <c:pt idx="6474">
                  <c:v>-10711.5</c:v>
                </c:pt>
                <c:pt idx="6475">
                  <c:v>-10707.199999999997</c:v>
                </c:pt>
                <c:pt idx="6476">
                  <c:v>-10700.199999999997</c:v>
                </c:pt>
                <c:pt idx="6477">
                  <c:v>-10678.399999999994</c:v>
                </c:pt>
                <c:pt idx="6478">
                  <c:v>-10659.5</c:v>
                </c:pt>
                <c:pt idx="6479">
                  <c:v>-10638.399999999994</c:v>
                </c:pt>
                <c:pt idx="6480">
                  <c:v>-10612.600000000006</c:v>
                </c:pt>
                <c:pt idx="6481">
                  <c:v>-10580.300000000003</c:v>
                </c:pt>
                <c:pt idx="6482">
                  <c:v>-10538.800000000003</c:v>
                </c:pt>
                <c:pt idx="6483">
                  <c:v>-10500.199999999997</c:v>
                </c:pt>
                <c:pt idx="6484">
                  <c:v>-10460.199999999997</c:v>
                </c:pt>
                <c:pt idx="6485">
                  <c:v>-10411.100000000006</c:v>
                </c:pt>
                <c:pt idx="6486">
                  <c:v>-10355</c:v>
                </c:pt>
                <c:pt idx="6487">
                  <c:v>-10301.5</c:v>
                </c:pt>
                <c:pt idx="6488">
                  <c:v>-10234.800000000003</c:v>
                </c:pt>
                <c:pt idx="6489">
                  <c:v>-10157.600000000006</c:v>
                </c:pt>
                <c:pt idx="6490">
                  <c:v>-10087.800000000003</c:v>
                </c:pt>
                <c:pt idx="6491">
                  <c:v>-10017.600000000006</c:v>
                </c:pt>
                <c:pt idx="6492">
                  <c:v>-9939.5</c:v>
                </c:pt>
                <c:pt idx="6493">
                  <c:v>-9854.6999999999971</c:v>
                </c:pt>
                <c:pt idx="6494">
                  <c:v>-9768.3000000000029</c:v>
                </c:pt>
                <c:pt idx="6495">
                  <c:v>-9675.8000000000029</c:v>
                </c:pt>
                <c:pt idx="6496">
                  <c:v>-9575.8000000000029</c:v>
                </c:pt>
                <c:pt idx="6497">
                  <c:v>-9479.3999999999942</c:v>
                </c:pt>
                <c:pt idx="6498">
                  <c:v>-9370.5</c:v>
                </c:pt>
                <c:pt idx="6499">
                  <c:v>-9262.8000000000029</c:v>
                </c:pt>
                <c:pt idx="6500">
                  <c:v>-9147</c:v>
                </c:pt>
                <c:pt idx="6501">
                  <c:v>-9025.5</c:v>
                </c:pt>
                <c:pt idx="6502">
                  <c:v>-8906.8000000000029</c:v>
                </c:pt>
                <c:pt idx="6503">
                  <c:v>-8776.6999999999971</c:v>
                </c:pt>
                <c:pt idx="6504">
                  <c:v>-8652.3000000000029</c:v>
                </c:pt>
                <c:pt idx="6505">
                  <c:v>-8516</c:v>
                </c:pt>
                <c:pt idx="6506">
                  <c:v>-8379.1999999999971</c:v>
                </c:pt>
                <c:pt idx="6507">
                  <c:v>-8240.8000000000029</c:v>
                </c:pt>
                <c:pt idx="6508">
                  <c:v>-8096.3000000000029</c:v>
                </c:pt>
                <c:pt idx="6509">
                  <c:v>-7949.8999999999942</c:v>
                </c:pt>
                <c:pt idx="6510">
                  <c:v>-7804.3999999999942</c:v>
                </c:pt>
                <c:pt idx="6511">
                  <c:v>-7651.8000000000029</c:v>
                </c:pt>
                <c:pt idx="6512">
                  <c:v>-7483.8000000000029</c:v>
                </c:pt>
                <c:pt idx="6513">
                  <c:v>-7316.8999999999942</c:v>
                </c:pt>
                <c:pt idx="6514">
                  <c:v>-7156.3000000000029</c:v>
                </c:pt>
                <c:pt idx="6515">
                  <c:v>-6986.3999999999942</c:v>
                </c:pt>
                <c:pt idx="6516">
                  <c:v>-6814.8000000000029</c:v>
                </c:pt>
                <c:pt idx="6517">
                  <c:v>-6645.3000000000029</c:v>
                </c:pt>
                <c:pt idx="6518">
                  <c:v>-6469.8999999999942</c:v>
                </c:pt>
                <c:pt idx="6519">
                  <c:v>-6285.8999999999942</c:v>
                </c:pt>
                <c:pt idx="6520">
                  <c:v>-6102.1999999999971</c:v>
                </c:pt>
                <c:pt idx="6521">
                  <c:v>-5919</c:v>
                </c:pt>
                <c:pt idx="6522">
                  <c:v>-5733.3000000000029</c:v>
                </c:pt>
                <c:pt idx="6523">
                  <c:v>-5543.3999999999942</c:v>
                </c:pt>
                <c:pt idx="6524">
                  <c:v>-5344.3000000000029</c:v>
                </c:pt>
                <c:pt idx="6525">
                  <c:v>-5151</c:v>
                </c:pt>
                <c:pt idx="6526">
                  <c:v>-4956</c:v>
                </c:pt>
                <c:pt idx="6527">
                  <c:v>-4747.3000000000029</c:v>
                </c:pt>
                <c:pt idx="6528">
                  <c:v>-4542.1999999999971</c:v>
                </c:pt>
                <c:pt idx="6529">
                  <c:v>-4344.8999999999942</c:v>
                </c:pt>
                <c:pt idx="6530">
                  <c:v>-4142.6999999999971</c:v>
                </c:pt>
                <c:pt idx="6531">
                  <c:v>-3930</c:v>
                </c:pt>
                <c:pt idx="6532">
                  <c:v>-3719.1999999999971</c:v>
                </c:pt>
                <c:pt idx="6533">
                  <c:v>-3511.3000000000029</c:v>
                </c:pt>
                <c:pt idx="6534">
                  <c:v>-3298.3000000000029</c:v>
                </c:pt>
                <c:pt idx="6535">
                  <c:v>-3080.6999999999971</c:v>
                </c:pt>
                <c:pt idx="6536">
                  <c:v>-2865.3000000000029</c:v>
                </c:pt>
                <c:pt idx="6537">
                  <c:v>-2649.1999999999971</c:v>
                </c:pt>
                <c:pt idx="6538">
                  <c:v>-2424.6000000000058</c:v>
                </c:pt>
                <c:pt idx="6539">
                  <c:v>-2200.3000000000029</c:v>
                </c:pt>
                <c:pt idx="6540">
                  <c:v>-1979</c:v>
                </c:pt>
                <c:pt idx="6541">
                  <c:v>-1756.1000000000058</c:v>
                </c:pt>
                <c:pt idx="6542">
                  <c:v>-1534.8000000000029</c:v>
                </c:pt>
                <c:pt idx="6543">
                  <c:v>-1310.1000000000058</c:v>
                </c:pt>
                <c:pt idx="6544">
                  <c:v>-1087.1000000000058</c:v>
                </c:pt>
                <c:pt idx="6545">
                  <c:v>-857.39999999999418</c:v>
                </c:pt>
                <c:pt idx="6546">
                  <c:v>-631.89999999999418</c:v>
                </c:pt>
                <c:pt idx="6547">
                  <c:v>-404.89999999999418</c:v>
                </c:pt>
                <c:pt idx="6548">
                  <c:v>-174.60000000000582</c:v>
                </c:pt>
                <c:pt idx="6549">
                  <c:v>52.19999999999709</c:v>
                </c:pt>
                <c:pt idx="6550">
                  <c:v>280.30000000000291</c:v>
                </c:pt>
                <c:pt idx="6551">
                  <c:v>511.39999999999418</c:v>
                </c:pt>
                <c:pt idx="6552">
                  <c:v>747.39999999999418</c:v>
                </c:pt>
                <c:pt idx="6553">
                  <c:v>973.19999999999709</c:v>
                </c:pt>
                <c:pt idx="6554">
                  <c:v>1200.1999999999971</c:v>
                </c:pt>
                <c:pt idx="6555">
                  <c:v>1433.3000000000029</c:v>
                </c:pt>
                <c:pt idx="6556">
                  <c:v>1660.5</c:v>
                </c:pt>
                <c:pt idx="6557">
                  <c:v>1890.6999999999971</c:v>
                </c:pt>
                <c:pt idx="6558">
                  <c:v>2118.6000000000058</c:v>
                </c:pt>
                <c:pt idx="6559">
                  <c:v>2349</c:v>
                </c:pt>
                <c:pt idx="6560">
                  <c:v>2575.8000000000029</c:v>
                </c:pt>
                <c:pt idx="6561">
                  <c:v>2796.3000000000029</c:v>
                </c:pt>
                <c:pt idx="6562">
                  <c:v>3029.6999999999971</c:v>
                </c:pt>
                <c:pt idx="6563">
                  <c:v>3260.3999999999942</c:v>
                </c:pt>
                <c:pt idx="6564">
                  <c:v>3482.8000000000029</c:v>
                </c:pt>
                <c:pt idx="6565">
                  <c:v>3711</c:v>
                </c:pt>
                <c:pt idx="6566">
                  <c:v>3930</c:v>
                </c:pt>
                <c:pt idx="6567">
                  <c:v>4141.6000000000058</c:v>
                </c:pt>
                <c:pt idx="6568">
                  <c:v>4367.3999999999942</c:v>
                </c:pt>
                <c:pt idx="6569">
                  <c:v>4592.1000000000058</c:v>
                </c:pt>
                <c:pt idx="6570">
                  <c:v>4803.3999999999942</c:v>
                </c:pt>
                <c:pt idx="6571">
                  <c:v>5015.8000000000029</c:v>
                </c:pt>
                <c:pt idx="6572">
                  <c:v>5237.3000000000029</c:v>
                </c:pt>
                <c:pt idx="6573">
                  <c:v>5449.3999999999942</c:v>
                </c:pt>
                <c:pt idx="6574">
                  <c:v>5650.1000000000058</c:v>
                </c:pt>
                <c:pt idx="6575">
                  <c:v>5865.3000000000029</c:v>
                </c:pt>
                <c:pt idx="6576">
                  <c:v>6075.3000000000029</c:v>
                </c:pt>
                <c:pt idx="6577">
                  <c:v>6274.1000000000058</c:v>
                </c:pt>
                <c:pt idx="6578">
                  <c:v>6474</c:v>
                </c:pt>
                <c:pt idx="6579">
                  <c:v>6674.8000000000029</c:v>
                </c:pt>
                <c:pt idx="6580">
                  <c:v>6878</c:v>
                </c:pt>
                <c:pt idx="6581">
                  <c:v>7072.3000000000029</c:v>
                </c:pt>
                <c:pt idx="6582">
                  <c:v>7259.1000000000058</c:v>
                </c:pt>
                <c:pt idx="6583">
                  <c:v>7444.8000000000029</c:v>
                </c:pt>
                <c:pt idx="6584">
                  <c:v>7630.6000000000058</c:v>
                </c:pt>
                <c:pt idx="6585">
                  <c:v>7815.3999999999942</c:v>
                </c:pt>
                <c:pt idx="6586">
                  <c:v>7994.3999999999942</c:v>
                </c:pt>
                <c:pt idx="6587">
                  <c:v>8168.1000000000058</c:v>
                </c:pt>
                <c:pt idx="6588">
                  <c:v>8344.6999999999971</c:v>
                </c:pt>
                <c:pt idx="6589">
                  <c:v>8517.1000000000058</c:v>
                </c:pt>
                <c:pt idx="6590">
                  <c:v>8674.8000000000029</c:v>
                </c:pt>
                <c:pt idx="6591">
                  <c:v>8833</c:v>
                </c:pt>
                <c:pt idx="6592">
                  <c:v>8994.8999999999942</c:v>
                </c:pt>
                <c:pt idx="6593">
                  <c:v>9153.6999999999971</c:v>
                </c:pt>
                <c:pt idx="6594">
                  <c:v>9302.8000000000029</c:v>
                </c:pt>
                <c:pt idx="6595">
                  <c:v>9443.1999999999971</c:v>
                </c:pt>
                <c:pt idx="6596">
                  <c:v>9583.1999999999971</c:v>
                </c:pt>
                <c:pt idx="6597">
                  <c:v>9725.5</c:v>
                </c:pt>
                <c:pt idx="6598">
                  <c:v>9863.1999999999971</c:v>
                </c:pt>
                <c:pt idx="6599">
                  <c:v>9989.3000000000029</c:v>
                </c:pt>
                <c:pt idx="6600">
                  <c:v>10109.5</c:v>
                </c:pt>
                <c:pt idx="6601">
                  <c:v>10227.300000000003</c:v>
                </c:pt>
                <c:pt idx="6602">
                  <c:v>10339.5</c:v>
                </c:pt>
                <c:pt idx="6603">
                  <c:v>10452.600000000006</c:v>
                </c:pt>
                <c:pt idx="6604">
                  <c:v>10564.800000000003</c:v>
                </c:pt>
                <c:pt idx="6605">
                  <c:v>10663.399999999994</c:v>
                </c:pt>
                <c:pt idx="6606">
                  <c:v>10757.100000000006</c:v>
                </c:pt>
                <c:pt idx="6607">
                  <c:v>10848.100000000006</c:v>
                </c:pt>
                <c:pt idx="6608">
                  <c:v>10937.100000000006</c:v>
                </c:pt>
                <c:pt idx="6609">
                  <c:v>11011.5</c:v>
                </c:pt>
                <c:pt idx="6610">
                  <c:v>11084.100000000006</c:v>
                </c:pt>
                <c:pt idx="6611">
                  <c:v>11158.899999999994</c:v>
                </c:pt>
                <c:pt idx="6612">
                  <c:v>11220.699999999997</c:v>
                </c:pt>
                <c:pt idx="6613">
                  <c:v>11276.300000000003</c:v>
                </c:pt>
                <c:pt idx="6614">
                  <c:v>11327.699999999997</c:v>
                </c:pt>
                <c:pt idx="6615">
                  <c:v>11373.800000000003</c:v>
                </c:pt>
                <c:pt idx="6616">
                  <c:v>11410</c:v>
                </c:pt>
                <c:pt idx="6617">
                  <c:v>11446.199999999997</c:v>
                </c:pt>
                <c:pt idx="6618">
                  <c:v>11479.300000000003</c:v>
                </c:pt>
                <c:pt idx="6619">
                  <c:v>11500.800000000003</c:v>
                </c:pt>
                <c:pt idx="6620">
                  <c:v>11512.800000000003</c:v>
                </c:pt>
                <c:pt idx="6621">
                  <c:v>11534.699999999997</c:v>
                </c:pt>
                <c:pt idx="6622">
                  <c:v>11542.699999999997</c:v>
                </c:pt>
                <c:pt idx="6623">
                  <c:v>11543.5</c:v>
                </c:pt>
                <c:pt idx="6624">
                  <c:v>11538.899999999994</c:v>
                </c:pt>
                <c:pt idx="6625">
                  <c:v>11526.399999999994</c:v>
                </c:pt>
                <c:pt idx="6626">
                  <c:v>11510.5</c:v>
                </c:pt>
                <c:pt idx="6627">
                  <c:v>11484.5</c:v>
                </c:pt>
                <c:pt idx="6628">
                  <c:v>11456.800000000003</c:v>
                </c:pt>
                <c:pt idx="6629">
                  <c:v>11423.399999999994</c:v>
                </c:pt>
                <c:pt idx="6630">
                  <c:v>11382.600000000006</c:v>
                </c:pt>
                <c:pt idx="6631">
                  <c:v>11339.199999999997</c:v>
                </c:pt>
                <c:pt idx="6632">
                  <c:v>11285.600000000006</c:v>
                </c:pt>
                <c:pt idx="6633">
                  <c:v>11226.800000000003</c:v>
                </c:pt>
                <c:pt idx="6634">
                  <c:v>11162.600000000006</c:v>
                </c:pt>
                <c:pt idx="6635">
                  <c:v>11093.100000000006</c:v>
                </c:pt>
                <c:pt idx="6636">
                  <c:v>11016</c:v>
                </c:pt>
                <c:pt idx="6637">
                  <c:v>10931.300000000003</c:v>
                </c:pt>
                <c:pt idx="6638">
                  <c:v>10842.5</c:v>
                </c:pt>
                <c:pt idx="6639">
                  <c:v>10742.199999999997</c:v>
                </c:pt>
                <c:pt idx="6640">
                  <c:v>10643.899999999994</c:v>
                </c:pt>
                <c:pt idx="6641">
                  <c:v>10539.699999999997</c:v>
                </c:pt>
                <c:pt idx="6642">
                  <c:v>10429.199999999997</c:v>
                </c:pt>
                <c:pt idx="6643">
                  <c:v>10309.199999999997</c:v>
                </c:pt>
                <c:pt idx="6644">
                  <c:v>10188.100000000006</c:v>
                </c:pt>
                <c:pt idx="6645">
                  <c:v>10061.100000000006</c:v>
                </c:pt>
                <c:pt idx="6646">
                  <c:v>9926.8000000000029</c:v>
                </c:pt>
                <c:pt idx="6647">
                  <c:v>9789.5</c:v>
                </c:pt>
                <c:pt idx="6648">
                  <c:v>9645.5</c:v>
                </c:pt>
                <c:pt idx="6649">
                  <c:v>9494.1999999999971</c:v>
                </c:pt>
                <c:pt idx="6650">
                  <c:v>9335.1999999999971</c:v>
                </c:pt>
                <c:pt idx="6651">
                  <c:v>9170.5</c:v>
                </c:pt>
                <c:pt idx="6652">
                  <c:v>9004.1999999999971</c:v>
                </c:pt>
                <c:pt idx="6653">
                  <c:v>8833.1999999999971</c:v>
                </c:pt>
                <c:pt idx="6654">
                  <c:v>8656</c:v>
                </c:pt>
                <c:pt idx="6655">
                  <c:v>8469</c:v>
                </c:pt>
                <c:pt idx="6656">
                  <c:v>8282.1999999999971</c:v>
                </c:pt>
                <c:pt idx="6657">
                  <c:v>8090.6000000000058</c:v>
                </c:pt>
                <c:pt idx="6658">
                  <c:v>7892.5</c:v>
                </c:pt>
                <c:pt idx="6659">
                  <c:v>7689.6999999999971</c:v>
                </c:pt>
                <c:pt idx="6660">
                  <c:v>7482.3000000000029</c:v>
                </c:pt>
                <c:pt idx="6661">
                  <c:v>7270.3000000000029</c:v>
                </c:pt>
                <c:pt idx="6662">
                  <c:v>7049.1000000000058</c:v>
                </c:pt>
                <c:pt idx="6663">
                  <c:v>6821</c:v>
                </c:pt>
                <c:pt idx="6664">
                  <c:v>6594.8999999999942</c:v>
                </c:pt>
                <c:pt idx="6665">
                  <c:v>6362.1000000000058</c:v>
                </c:pt>
                <c:pt idx="6666">
                  <c:v>6123.8999999999942</c:v>
                </c:pt>
                <c:pt idx="6667">
                  <c:v>5885.5</c:v>
                </c:pt>
                <c:pt idx="6668">
                  <c:v>5641.1999999999971</c:v>
                </c:pt>
                <c:pt idx="6669">
                  <c:v>5391.6999999999971</c:v>
                </c:pt>
                <c:pt idx="6670">
                  <c:v>5140.5</c:v>
                </c:pt>
                <c:pt idx="6671">
                  <c:v>4884.5</c:v>
                </c:pt>
                <c:pt idx="6672">
                  <c:v>4621.8999999999942</c:v>
                </c:pt>
                <c:pt idx="6673">
                  <c:v>4357.5</c:v>
                </c:pt>
                <c:pt idx="6674">
                  <c:v>4090.1000000000058</c:v>
                </c:pt>
                <c:pt idx="6675">
                  <c:v>3815.1000000000058</c:v>
                </c:pt>
                <c:pt idx="6676">
                  <c:v>3536</c:v>
                </c:pt>
                <c:pt idx="6677">
                  <c:v>3257.3999999999942</c:v>
                </c:pt>
                <c:pt idx="6678">
                  <c:v>2976.6000000000058</c:v>
                </c:pt>
                <c:pt idx="6679">
                  <c:v>2689.3000000000029</c:v>
                </c:pt>
                <c:pt idx="6680">
                  <c:v>2398</c:v>
                </c:pt>
                <c:pt idx="6681">
                  <c:v>2107.6000000000058</c:v>
                </c:pt>
                <c:pt idx="6682">
                  <c:v>1814.1000000000058</c:v>
                </c:pt>
                <c:pt idx="6683">
                  <c:v>1516.8999999999942</c:v>
                </c:pt>
                <c:pt idx="6684">
                  <c:v>1216.8000000000029</c:v>
                </c:pt>
                <c:pt idx="6685">
                  <c:v>912.69999999999709</c:v>
                </c:pt>
                <c:pt idx="6686">
                  <c:v>605.30000000000291</c:v>
                </c:pt>
                <c:pt idx="6687">
                  <c:v>296.89999999999418</c:v>
                </c:pt>
                <c:pt idx="6688">
                  <c:v>-15.5</c:v>
                </c:pt>
                <c:pt idx="6689">
                  <c:v>-329.5</c:v>
                </c:pt>
                <c:pt idx="6690">
                  <c:v>-641.80000000000291</c:v>
                </c:pt>
                <c:pt idx="6691">
                  <c:v>-957.39999999999418</c:v>
                </c:pt>
                <c:pt idx="6692">
                  <c:v>-1274.5</c:v>
                </c:pt>
                <c:pt idx="6693">
                  <c:v>-1590.1999999999971</c:v>
                </c:pt>
                <c:pt idx="6694">
                  <c:v>-1910.8999999999942</c:v>
                </c:pt>
                <c:pt idx="6695">
                  <c:v>-2232.1000000000058</c:v>
                </c:pt>
                <c:pt idx="6696">
                  <c:v>-2551.1000000000058</c:v>
                </c:pt>
                <c:pt idx="6697">
                  <c:v>-2874.3999999999942</c:v>
                </c:pt>
                <c:pt idx="6698">
                  <c:v>-3199.5</c:v>
                </c:pt>
                <c:pt idx="6699">
                  <c:v>-3522.3999999999942</c:v>
                </c:pt>
                <c:pt idx="6700">
                  <c:v>-3850.3000000000029</c:v>
                </c:pt>
                <c:pt idx="6701">
                  <c:v>-4178.6000000000058</c:v>
                </c:pt>
                <c:pt idx="6702">
                  <c:v>-4504.8999999999942</c:v>
                </c:pt>
                <c:pt idx="6703">
                  <c:v>-4831.8000000000029</c:v>
                </c:pt>
                <c:pt idx="6704">
                  <c:v>-5153.6000000000058</c:v>
                </c:pt>
                <c:pt idx="6705">
                  <c:v>-5477.1999999999971</c:v>
                </c:pt>
                <c:pt idx="6706">
                  <c:v>-5800.5</c:v>
                </c:pt>
                <c:pt idx="6707">
                  <c:v>-6123.6000000000058</c:v>
                </c:pt>
                <c:pt idx="6708">
                  <c:v>-6450.3000000000029</c:v>
                </c:pt>
                <c:pt idx="6709">
                  <c:v>-6769.6999999999971</c:v>
                </c:pt>
                <c:pt idx="6710">
                  <c:v>-7090.1000000000058</c:v>
                </c:pt>
                <c:pt idx="6711">
                  <c:v>-7410.5</c:v>
                </c:pt>
                <c:pt idx="6712">
                  <c:v>-7732.1999999999971</c:v>
                </c:pt>
                <c:pt idx="6713">
                  <c:v>-8050.6999999999971</c:v>
                </c:pt>
                <c:pt idx="6714">
                  <c:v>-8363.6999999999971</c:v>
                </c:pt>
                <c:pt idx="6715">
                  <c:v>-8676.6000000000058</c:v>
                </c:pt>
                <c:pt idx="6716">
                  <c:v>-8987.8000000000029</c:v>
                </c:pt>
                <c:pt idx="6717">
                  <c:v>-9297.3999999999942</c:v>
                </c:pt>
                <c:pt idx="6718">
                  <c:v>-9602.8999999999942</c:v>
                </c:pt>
                <c:pt idx="6719">
                  <c:v>-9906.1999999999971</c:v>
                </c:pt>
                <c:pt idx="6720">
                  <c:v>-10203.800000000003</c:v>
                </c:pt>
                <c:pt idx="6721">
                  <c:v>-10501.800000000003</c:v>
                </c:pt>
                <c:pt idx="6722">
                  <c:v>-10798.300000000003</c:v>
                </c:pt>
                <c:pt idx="6723">
                  <c:v>-11090</c:v>
                </c:pt>
                <c:pt idx="6724">
                  <c:v>-11376.800000000003</c:v>
                </c:pt>
                <c:pt idx="6725">
                  <c:v>-11671.5</c:v>
                </c:pt>
                <c:pt idx="6726">
                  <c:v>-11953.900000000001</c:v>
                </c:pt>
                <c:pt idx="6727">
                  <c:v>-12228.400000000001</c:v>
                </c:pt>
                <c:pt idx="6728">
                  <c:v>-12502.599999999999</c:v>
                </c:pt>
                <c:pt idx="6729">
                  <c:v>-12772.300000000003</c:v>
                </c:pt>
                <c:pt idx="6730">
                  <c:v>-13039.099999999999</c:v>
                </c:pt>
                <c:pt idx="6731">
                  <c:v>-13290.300000000003</c:v>
                </c:pt>
                <c:pt idx="6732">
                  <c:v>-13544.800000000003</c:v>
                </c:pt>
                <c:pt idx="6733">
                  <c:v>-13796.599999999999</c:v>
                </c:pt>
                <c:pt idx="6734">
                  <c:v>-14045.400000000001</c:v>
                </c:pt>
                <c:pt idx="6735">
                  <c:v>-14291.300000000003</c:v>
                </c:pt>
                <c:pt idx="6736">
                  <c:v>-14534.400000000001</c:v>
                </c:pt>
                <c:pt idx="6737">
                  <c:v>-14757</c:v>
                </c:pt>
                <c:pt idx="6738">
                  <c:v>-14985.199999999997</c:v>
                </c:pt>
                <c:pt idx="6739">
                  <c:v>-15209.699999999997</c:v>
                </c:pt>
                <c:pt idx="6740">
                  <c:v>-15426.400000000001</c:v>
                </c:pt>
                <c:pt idx="6741">
                  <c:v>-15633.400000000001</c:v>
                </c:pt>
                <c:pt idx="6742">
                  <c:v>-15830</c:v>
                </c:pt>
                <c:pt idx="6743">
                  <c:v>-16021.5</c:v>
                </c:pt>
                <c:pt idx="6744">
                  <c:v>-16216.300000000003</c:v>
                </c:pt>
                <c:pt idx="6745">
                  <c:v>-16410</c:v>
                </c:pt>
                <c:pt idx="6746">
                  <c:v>-16582.699999999997</c:v>
                </c:pt>
                <c:pt idx="6747">
                  <c:v>-16752.800000000003</c:v>
                </c:pt>
                <c:pt idx="6748">
                  <c:v>-16920.599999999999</c:v>
                </c:pt>
                <c:pt idx="6749">
                  <c:v>-17077.300000000003</c:v>
                </c:pt>
                <c:pt idx="6750">
                  <c:v>-17226.599999999999</c:v>
                </c:pt>
                <c:pt idx="6751">
                  <c:v>-17370.900000000001</c:v>
                </c:pt>
                <c:pt idx="6752">
                  <c:v>-17509.699999999997</c:v>
                </c:pt>
                <c:pt idx="6753">
                  <c:v>-17643.800000000003</c:v>
                </c:pt>
                <c:pt idx="6754">
                  <c:v>-17761.900000000001</c:v>
                </c:pt>
                <c:pt idx="6755">
                  <c:v>-17871.800000000003</c:v>
                </c:pt>
                <c:pt idx="6756">
                  <c:v>-17980.099999999999</c:v>
                </c:pt>
                <c:pt idx="6757">
                  <c:v>-18081.699999999997</c:v>
                </c:pt>
                <c:pt idx="6758">
                  <c:v>-18177.900000000001</c:v>
                </c:pt>
                <c:pt idx="6759">
                  <c:v>-18253.5</c:v>
                </c:pt>
                <c:pt idx="6760">
                  <c:v>-18334.900000000001</c:v>
                </c:pt>
                <c:pt idx="6761">
                  <c:v>-18402</c:v>
                </c:pt>
                <c:pt idx="6762">
                  <c:v>-18445.900000000001</c:v>
                </c:pt>
                <c:pt idx="6763">
                  <c:v>-18490.699999999997</c:v>
                </c:pt>
                <c:pt idx="6764">
                  <c:v>-18532.099999999999</c:v>
                </c:pt>
                <c:pt idx="6765">
                  <c:v>-18563.900000000001</c:v>
                </c:pt>
                <c:pt idx="6766">
                  <c:v>-18571.5</c:v>
                </c:pt>
                <c:pt idx="6767">
                  <c:v>-18589.400000000001</c:v>
                </c:pt>
                <c:pt idx="6768">
                  <c:v>-18601.5</c:v>
                </c:pt>
                <c:pt idx="6769">
                  <c:v>-18594.599999999999</c:v>
                </c:pt>
                <c:pt idx="6770">
                  <c:v>-18579.699999999997</c:v>
                </c:pt>
                <c:pt idx="6771">
                  <c:v>-18556.699999999997</c:v>
                </c:pt>
                <c:pt idx="6772">
                  <c:v>-18516.900000000001</c:v>
                </c:pt>
                <c:pt idx="6773">
                  <c:v>-18483</c:v>
                </c:pt>
                <c:pt idx="6774">
                  <c:v>-18436.099999999999</c:v>
                </c:pt>
                <c:pt idx="6775">
                  <c:v>-18373.5</c:v>
                </c:pt>
                <c:pt idx="6776">
                  <c:v>-18308.099999999999</c:v>
                </c:pt>
                <c:pt idx="6777">
                  <c:v>-18206.199999999997</c:v>
                </c:pt>
                <c:pt idx="6778">
                  <c:v>-18120.800000000003</c:v>
                </c:pt>
                <c:pt idx="6779">
                  <c:v>-18051.099999999999</c:v>
                </c:pt>
                <c:pt idx="6780">
                  <c:v>-17945.199999999997</c:v>
                </c:pt>
                <c:pt idx="6781">
                  <c:v>-17841.5</c:v>
                </c:pt>
                <c:pt idx="6782">
                  <c:v>-17723.099999999999</c:v>
                </c:pt>
                <c:pt idx="6783">
                  <c:v>-17568.400000000001</c:v>
                </c:pt>
                <c:pt idx="6784">
                  <c:v>-17393.199999999997</c:v>
                </c:pt>
                <c:pt idx="6785">
                  <c:v>-17213.599999999999</c:v>
                </c:pt>
                <c:pt idx="6786">
                  <c:v>-17017.699999999997</c:v>
                </c:pt>
                <c:pt idx="6787">
                  <c:v>-16812</c:v>
                </c:pt>
                <c:pt idx="6788">
                  <c:v>-16602.5</c:v>
                </c:pt>
                <c:pt idx="6789">
                  <c:v>-16373.599999999999</c:v>
                </c:pt>
                <c:pt idx="6790">
                  <c:v>-16145.5</c:v>
                </c:pt>
                <c:pt idx="6791">
                  <c:v>-15909</c:v>
                </c:pt>
                <c:pt idx="6792">
                  <c:v>-15659.900000000001</c:v>
                </c:pt>
                <c:pt idx="6793">
                  <c:v>-15405.599999999999</c:v>
                </c:pt>
                <c:pt idx="6794">
                  <c:v>-15136.099999999999</c:v>
                </c:pt>
                <c:pt idx="6795">
                  <c:v>-14866.699999999997</c:v>
                </c:pt>
                <c:pt idx="6796">
                  <c:v>-14584.400000000001</c:v>
                </c:pt>
                <c:pt idx="6797">
                  <c:v>-14296.800000000003</c:v>
                </c:pt>
                <c:pt idx="6798">
                  <c:v>-14003.400000000001</c:v>
                </c:pt>
                <c:pt idx="6799">
                  <c:v>-13696.699999999997</c:v>
                </c:pt>
                <c:pt idx="6800">
                  <c:v>-13381.199999999997</c:v>
                </c:pt>
                <c:pt idx="6801">
                  <c:v>-13059.099999999999</c:v>
                </c:pt>
                <c:pt idx="6802">
                  <c:v>-12736.099999999999</c:v>
                </c:pt>
                <c:pt idx="6803">
                  <c:v>-12399.199999999997</c:v>
                </c:pt>
                <c:pt idx="6804">
                  <c:v>-12056.099999999999</c:v>
                </c:pt>
                <c:pt idx="6805">
                  <c:v>-11717.800000000003</c:v>
                </c:pt>
                <c:pt idx="6806">
                  <c:v>-11364.199999999997</c:v>
                </c:pt>
                <c:pt idx="6807">
                  <c:v>-10996.699999999997</c:v>
                </c:pt>
                <c:pt idx="6808">
                  <c:v>-10629.899999999994</c:v>
                </c:pt>
                <c:pt idx="6809">
                  <c:v>-10263</c:v>
                </c:pt>
                <c:pt idx="6810">
                  <c:v>-9881</c:v>
                </c:pt>
                <c:pt idx="6811">
                  <c:v>-9495.3999999999942</c:v>
                </c:pt>
                <c:pt idx="6812">
                  <c:v>-9104.6000000000058</c:v>
                </c:pt>
                <c:pt idx="6813">
                  <c:v>-8707.6000000000058</c:v>
                </c:pt>
                <c:pt idx="6814">
                  <c:v>-8306.8999999999942</c:v>
                </c:pt>
                <c:pt idx="6815">
                  <c:v>-7895.8999999999942</c:v>
                </c:pt>
                <c:pt idx="6816">
                  <c:v>-7483</c:v>
                </c:pt>
                <c:pt idx="6817">
                  <c:v>-7071.5</c:v>
                </c:pt>
                <c:pt idx="6818">
                  <c:v>-6653.6999999999971</c:v>
                </c:pt>
                <c:pt idx="6819">
                  <c:v>-6226.8000000000029</c:v>
                </c:pt>
                <c:pt idx="6820">
                  <c:v>-5801.1000000000058</c:v>
                </c:pt>
                <c:pt idx="6821">
                  <c:v>-5369.6000000000058</c:v>
                </c:pt>
                <c:pt idx="6822">
                  <c:v>-4927.5</c:v>
                </c:pt>
                <c:pt idx="6823">
                  <c:v>-4484.3999999999942</c:v>
                </c:pt>
                <c:pt idx="6824">
                  <c:v>-4047.8000000000029</c:v>
                </c:pt>
                <c:pt idx="6825">
                  <c:v>-3598.8000000000029</c:v>
                </c:pt>
                <c:pt idx="6826">
                  <c:v>-3145.1999999999971</c:v>
                </c:pt>
                <c:pt idx="6827">
                  <c:v>-2695.3999999999942</c:v>
                </c:pt>
                <c:pt idx="6828">
                  <c:v>-2240.1999999999971</c:v>
                </c:pt>
                <c:pt idx="6829">
                  <c:v>-1782.8000000000029</c:v>
                </c:pt>
                <c:pt idx="6830">
                  <c:v>-1322.1999999999971</c:v>
                </c:pt>
                <c:pt idx="6831">
                  <c:v>-862.30000000000291</c:v>
                </c:pt>
                <c:pt idx="6832">
                  <c:v>-398.69999999999709</c:v>
                </c:pt>
                <c:pt idx="6833">
                  <c:v>66.69999999999709</c:v>
                </c:pt>
                <c:pt idx="6834">
                  <c:v>528.5</c:v>
                </c:pt>
                <c:pt idx="6835">
                  <c:v>995.5</c:v>
                </c:pt>
                <c:pt idx="6836">
                  <c:v>1466.5</c:v>
                </c:pt>
                <c:pt idx="6837">
                  <c:v>1929.8000000000029</c:v>
                </c:pt>
                <c:pt idx="6838">
                  <c:v>2406.8000000000029</c:v>
                </c:pt>
                <c:pt idx="6839">
                  <c:v>2878</c:v>
                </c:pt>
                <c:pt idx="6840">
                  <c:v>3344</c:v>
                </c:pt>
                <c:pt idx="6841">
                  <c:v>3813.3000000000029</c:v>
                </c:pt>
                <c:pt idx="6842">
                  <c:v>4279.6000000000058</c:v>
                </c:pt>
                <c:pt idx="6843">
                  <c:v>4744.1000000000058</c:v>
                </c:pt>
                <c:pt idx="6844">
                  <c:v>5205.6000000000058</c:v>
                </c:pt>
                <c:pt idx="6845">
                  <c:v>5676.1000000000058</c:v>
                </c:pt>
                <c:pt idx="6846">
                  <c:v>6143.5</c:v>
                </c:pt>
                <c:pt idx="6847">
                  <c:v>6600.8999999999942</c:v>
                </c:pt>
                <c:pt idx="6848">
                  <c:v>7060.5</c:v>
                </c:pt>
                <c:pt idx="6849">
                  <c:v>7521.1000000000058</c:v>
                </c:pt>
                <c:pt idx="6850">
                  <c:v>7977</c:v>
                </c:pt>
                <c:pt idx="6851">
                  <c:v>8429.3000000000029</c:v>
                </c:pt>
                <c:pt idx="6852">
                  <c:v>8880</c:v>
                </c:pt>
                <c:pt idx="6853">
                  <c:v>9333.3000000000029</c:v>
                </c:pt>
                <c:pt idx="6854">
                  <c:v>9777.1000000000058</c:v>
                </c:pt>
                <c:pt idx="6855">
                  <c:v>10213.899999999994</c:v>
                </c:pt>
                <c:pt idx="6856">
                  <c:v>10650.399999999994</c:v>
                </c:pt>
                <c:pt idx="6857">
                  <c:v>11088.800000000003</c:v>
                </c:pt>
                <c:pt idx="6858">
                  <c:v>11517.399999999994</c:v>
                </c:pt>
                <c:pt idx="6859">
                  <c:v>11935.100000000006</c:v>
                </c:pt>
                <c:pt idx="6860">
                  <c:v>12360.699999999997</c:v>
                </c:pt>
                <c:pt idx="6861">
                  <c:v>12781.199999999997</c:v>
                </c:pt>
                <c:pt idx="6862">
                  <c:v>13185.399999999994</c:v>
                </c:pt>
                <c:pt idx="6863">
                  <c:v>13588.800000000003</c:v>
                </c:pt>
                <c:pt idx="6864">
                  <c:v>13995.100000000006</c:v>
                </c:pt>
                <c:pt idx="6865">
                  <c:v>14395.5</c:v>
                </c:pt>
                <c:pt idx="6866">
                  <c:v>14776</c:v>
                </c:pt>
                <c:pt idx="6867">
                  <c:v>15154.399999999994</c:v>
                </c:pt>
                <c:pt idx="6868">
                  <c:v>15532.899999999994</c:v>
                </c:pt>
                <c:pt idx="6869">
                  <c:v>15907.199999999997</c:v>
                </c:pt>
                <c:pt idx="6870">
                  <c:v>16262</c:v>
                </c:pt>
                <c:pt idx="6871">
                  <c:v>16624.199999999997</c:v>
                </c:pt>
                <c:pt idx="6872">
                  <c:v>16976.899999999994</c:v>
                </c:pt>
                <c:pt idx="6873">
                  <c:v>17319.899999999994</c:v>
                </c:pt>
                <c:pt idx="6874">
                  <c:v>17656.100000000006</c:v>
                </c:pt>
                <c:pt idx="6875">
                  <c:v>17980.399999999994</c:v>
                </c:pt>
                <c:pt idx="6876">
                  <c:v>18305.600000000006</c:v>
                </c:pt>
                <c:pt idx="6877">
                  <c:v>18619.699999999997</c:v>
                </c:pt>
                <c:pt idx="6878">
                  <c:v>18924</c:v>
                </c:pt>
                <c:pt idx="6879">
                  <c:v>19224.399999999994</c:v>
                </c:pt>
                <c:pt idx="6880">
                  <c:v>19507.300000000003</c:v>
                </c:pt>
                <c:pt idx="6881">
                  <c:v>19789.399999999994</c:v>
                </c:pt>
                <c:pt idx="6882">
                  <c:v>20064.300000000003</c:v>
                </c:pt>
                <c:pt idx="6883">
                  <c:v>20322.699999999997</c:v>
                </c:pt>
                <c:pt idx="6884">
                  <c:v>20576.899999999994</c:v>
                </c:pt>
                <c:pt idx="6885">
                  <c:v>20829.300000000003</c:v>
                </c:pt>
                <c:pt idx="6886">
                  <c:v>21066.699999999997</c:v>
                </c:pt>
                <c:pt idx="6887">
                  <c:v>21291.100000000006</c:v>
                </c:pt>
                <c:pt idx="6888">
                  <c:v>21516.100000000006</c:v>
                </c:pt>
                <c:pt idx="6889">
                  <c:v>21722.899999999994</c:v>
                </c:pt>
                <c:pt idx="6890">
                  <c:v>21920</c:v>
                </c:pt>
                <c:pt idx="6891">
                  <c:v>22116.100000000006</c:v>
                </c:pt>
                <c:pt idx="6892">
                  <c:v>22294.800000000003</c:v>
                </c:pt>
                <c:pt idx="6893">
                  <c:v>22467.300000000003</c:v>
                </c:pt>
                <c:pt idx="6894">
                  <c:v>22628.5</c:v>
                </c:pt>
                <c:pt idx="6895">
                  <c:v>22781.600000000006</c:v>
                </c:pt>
                <c:pt idx="6896">
                  <c:v>22930</c:v>
                </c:pt>
                <c:pt idx="6897">
                  <c:v>23062</c:v>
                </c:pt>
                <c:pt idx="6898">
                  <c:v>23189</c:v>
                </c:pt>
                <c:pt idx="6899">
                  <c:v>23304</c:v>
                </c:pt>
                <c:pt idx="6900">
                  <c:v>23394</c:v>
                </c:pt>
                <c:pt idx="6901">
                  <c:v>23492</c:v>
                </c:pt>
                <c:pt idx="6902">
                  <c:v>23587</c:v>
                </c:pt>
                <c:pt idx="6903">
                  <c:v>23657</c:v>
                </c:pt>
                <c:pt idx="6904">
                  <c:v>23714</c:v>
                </c:pt>
                <c:pt idx="6905">
                  <c:v>23773</c:v>
                </c:pt>
                <c:pt idx="6906">
                  <c:v>23821</c:v>
                </c:pt>
                <c:pt idx="6907">
                  <c:v>23848</c:v>
                </c:pt>
                <c:pt idx="6908">
                  <c:v>23871</c:v>
                </c:pt>
                <c:pt idx="6909">
                  <c:v>23888</c:v>
                </c:pt>
                <c:pt idx="6910">
                  <c:v>23887</c:v>
                </c:pt>
                <c:pt idx="6911">
                  <c:v>23876</c:v>
                </c:pt>
                <c:pt idx="6912">
                  <c:v>23857</c:v>
                </c:pt>
                <c:pt idx="6913">
                  <c:v>23835</c:v>
                </c:pt>
                <c:pt idx="6914">
                  <c:v>23801</c:v>
                </c:pt>
                <c:pt idx="6915">
                  <c:v>23747</c:v>
                </c:pt>
                <c:pt idx="6916">
                  <c:v>23686</c:v>
                </c:pt>
                <c:pt idx="6917">
                  <c:v>23617</c:v>
                </c:pt>
                <c:pt idx="6918">
                  <c:v>23539</c:v>
                </c:pt>
                <c:pt idx="6919">
                  <c:v>23449</c:v>
                </c:pt>
                <c:pt idx="6920">
                  <c:v>23347</c:v>
                </c:pt>
                <c:pt idx="6921">
                  <c:v>23242</c:v>
                </c:pt>
                <c:pt idx="6922">
                  <c:v>23127</c:v>
                </c:pt>
                <c:pt idx="6923">
                  <c:v>22994</c:v>
                </c:pt>
                <c:pt idx="6924">
                  <c:v>22852</c:v>
                </c:pt>
                <c:pt idx="6925">
                  <c:v>22700.899999999994</c:v>
                </c:pt>
                <c:pt idx="6926">
                  <c:v>22548.800000000003</c:v>
                </c:pt>
                <c:pt idx="6927">
                  <c:v>22382.199999999997</c:v>
                </c:pt>
                <c:pt idx="6928">
                  <c:v>22198.399999999994</c:v>
                </c:pt>
                <c:pt idx="6929">
                  <c:v>22007.899999999994</c:v>
                </c:pt>
                <c:pt idx="6930">
                  <c:v>21812.5</c:v>
                </c:pt>
                <c:pt idx="6931">
                  <c:v>21610.899999999994</c:v>
                </c:pt>
                <c:pt idx="6932">
                  <c:v>21392.800000000003</c:v>
                </c:pt>
                <c:pt idx="6933">
                  <c:v>21162.100000000006</c:v>
                </c:pt>
                <c:pt idx="6934">
                  <c:v>20924.300000000003</c:v>
                </c:pt>
                <c:pt idx="6935">
                  <c:v>20679</c:v>
                </c:pt>
                <c:pt idx="6936">
                  <c:v>20426.300000000003</c:v>
                </c:pt>
                <c:pt idx="6937">
                  <c:v>20165.600000000006</c:v>
                </c:pt>
                <c:pt idx="6938">
                  <c:v>19889.800000000003</c:v>
                </c:pt>
                <c:pt idx="6939">
                  <c:v>19605.199999999997</c:v>
                </c:pt>
                <c:pt idx="6940">
                  <c:v>19315.600000000006</c:v>
                </c:pt>
                <c:pt idx="6941">
                  <c:v>19017.600000000006</c:v>
                </c:pt>
                <c:pt idx="6942">
                  <c:v>18707.5</c:v>
                </c:pt>
                <c:pt idx="6943">
                  <c:v>18383.899999999994</c:v>
                </c:pt>
                <c:pt idx="6944">
                  <c:v>18061.899999999994</c:v>
                </c:pt>
                <c:pt idx="6945">
                  <c:v>17731.800000000003</c:v>
                </c:pt>
                <c:pt idx="6946">
                  <c:v>17388.199999999997</c:v>
                </c:pt>
                <c:pt idx="6947">
                  <c:v>17039</c:v>
                </c:pt>
                <c:pt idx="6948">
                  <c:v>16682.5</c:v>
                </c:pt>
                <c:pt idx="6949">
                  <c:v>16315</c:v>
                </c:pt>
                <c:pt idx="6950">
                  <c:v>15941.399999999994</c:v>
                </c:pt>
                <c:pt idx="6951">
                  <c:v>15559</c:v>
                </c:pt>
                <c:pt idx="6952">
                  <c:v>15168.800000000003</c:v>
                </c:pt>
                <c:pt idx="6953">
                  <c:v>14773.600000000006</c:v>
                </c:pt>
                <c:pt idx="6954">
                  <c:v>14372.199999999997</c:v>
                </c:pt>
                <c:pt idx="6955">
                  <c:v>13963.600000000006</c:v>
                </c:pt>
                <c:pt idx="6956">
                  <c:v>13544</c:v>
                </c:pt>
                <c:pt idx="6957">
                  <c:v>13120.100000000006</c:v>
                </c:pt>
                <c:pt idx="6958">
                  <c:v>12692.100000000006</c:v>
                </c:pt>
                <c:pt idx="6959">
                  <c:v>12257.899999999994</c:v>
                </c:pt>
                <c:pt idx="6960">
                  <c:v>11814.600000000006</c:v>
                </c:pt>
                <c:pt idx="6961">
                  <c:v>11365.199999999997</c:v>
                </c:pt>
                <c:pt idx="6962">
                  <c:v>10911.800000000003</c:v>
                </c:pt>
                <c:pt idx="6963">
                  <c:v>10451.399999999994</c:v>
                </c:pt>
                <c:pt idx="6964">
                  <c:v>9987</c:v>
                </c:pt>
                <c:pt idx="6965">
                  <c:v>9516.8999999999942</c:v>
                </c:pt>
                <c:pt idx="6966">
                  <c:v>9040.1999999999971</c:v>
                </c:pt>
                <c:pt idx="6967">
                  <c:v>8561.6000000000058</c:v>
                </c:pt>
                <c:pt idx="6968">
                  <c:v>8078.6999999999971</c:v>
                </c:pt>
                <c:pt idx="6969">
                  <c:v>7591.3999999999942</c:v>
                </c:pt>
                <c:pt idx="6970">
                  <c:v>7099.6999999999971</c:v>
                </c:pt>
                <c:pt idx="6971">
                  <c:v>6607.1000000000058</c:v>
                </c:pt>
                <c:pt idx="6972">
                  <c:v>6111.3000000000029</c:v>
                </c:pt>
                <c:pt idx="6973">
                  <c:v>5609.1000000000058</c:v>
                </c:pt>
                <c:pt idx="6974">
                  <c:v>5104</c:v>
                </c:pt>
                <c:pt idx="6975">
                  <c:v>4596.3999999999942</c:v>
                </c:pt>
                <c:pt idx="6976">
                  <c:v>4081.6000000000058</c:v>
                </c:pt>
                <c:pt idx="6977">
                  <c:v>3567.8000000000029</c:v>
                </c:pt>
                <c:pt idx="6978">
                  <c:v>3055.5</c:v>
                </c:pt>
                <c:pt idx="6979">
                  <c:v>2538.6999999999971</c:v>
                </c:pt>
                <c:pt idx="6980">
                  <c:v>2022.1999999999971</c:v>
                </c:pt>
                <c:pt idx="6981">
                  <c:v>1503.1999999999971</c:v>
                </c:pt>
                <c:pt idx="6982">
                  <c:v>981.39999999999418</c:v>
                </c:pt>
                <c:pt idx="6983">
                  <c:v>458.5</c:v>
                </c:pt>
                <c:pt idx="6984">
                  <c:v>-63.69999999999709</c:v>
                </c:pt>
                <c:pt idx="6985">
                  <c:v>-585.19999999999709</c:v>
                </c:pt>
                <c:pt idx="6986">
                  <c:v>-1106.3999999999942</c:v>
                </c:pt>
                <c:pt idx="6987">
                  <c:v>-1629.1999999999971</c:v>
                </c:pt>
                <c:pt idx="6988">
                  <c:v>-2158.8000000000029</c:v>
                </c:pt>
                <c:pt idx="6989">
                  <c:v>-2684</c:v>
                </c:pt>
                <c:pt idx="6990">
                  <c:v>-3202.6999999999971</c:v>
                </c:pt>
                <c:pt idx="6991">
                  <c:v>-3722.5</c:v>
                </c:pt>
                <c:pt idx="6992">
                  <c:v>-4239.8999999999942</c:v>
                </c:pt>
                <c:pt idx="6993">
                  <c:v>-4755.3000000000029</c:v>
                </c:pt>
                <c:pt idx="6994">
                  <c:v>-5268.6000000000058</c:v>
                </c:pt>
                <c:pt idx="6995">
                  <c:v>-5781.6999999999971</c:v>
                </c:pt>
                <c:pt idx="6996">
                  <c:v>-6293.6000000000058</c:v>
                </c:pt>
                <c:pt idx="6997">
                  <c:v>-6798.6999999999971</c:v>
                </c:pt>
                <c:pt idx="6998">
                  <c:v>-7303.8999999999942</c:v>
                </c:pt>
                <c:pt idx="6999">
                  <c:v>-7807.6000000000058</c:v>
                </c:pt>
                <c:pt idx="7000">
                  <c:v>-8309.5</c:v>
                </c:pt>
                <c:pt idx="7001">
                  <c:v>-8809.1999999999971</c:v>
                </c:pt>
                <c:pt idx="7002">
                  <c:v>-9302.6000000000058</c:v>
                </c:pt>
                <c:pt idx="7003">
                  <c:v>-9793.3999999999942</c:v>
                </c:pt>
                <c:pt idx="7004">
                  <c:v>-10274.300000000003</c:v>
                </c:pt>
                <c:pt idx="7005">
                  <c:v>-10757.5</c:v>
                </c:pt>
                <c:pt idx="7006">
                  <c:v>-11235.699999999997</c:v>
                </c:pt>
                <c:pt idx="7007">
                  <c:v>-11707.599999999999</c:v>
                </c:pt>
                <c:pt idx="7008">
                  <c:v>-12175.099999999999</c:v>
                </c:pt>
                <c:pt idx="7009">
                  <c:v>-12635.5</c:v>
                </c:pt>
                <c:pt idx="7010">
                  <c:v>-13093.800000000003</c:v>
                </c:pt>
                <c:pt idx="7011">
                  <c:v>-13548.599999999999</c:v>
                </c:pt>
                <c:pt idx="7012">
                  <c:v>-13998.800000000003</c:v>
                </c:pt>
                <c:pt idx="7013">
                  <c:v>-14448.699999999997</c:v>
                </c:pt>
                <c:pt idx="7014">
                  <c:v>-14886.099999999999</c:v>
                </c:pt>
                <c:pt idx="7015">
                  <c:v>-15312.699999999997</c:v>
                </c:pt>
                <c:pt idx="7016">
                  <c:v>-15735.800000000003</c:v>
                </c:pt>
                <c:pt idx="7017">
                  <c:v>-16149.699999999997</c:v>
                </c:pt>
                <c:pt idx="7018">
                  <c:v>-16564.800000000003</c:v>
                </c:pt>
                <c:pt idx="7019">
                  <c:v>-16967.900000000001</c:v>
                </c:pt>
                <c:pt idx="7020">
                  <c:v>-17370.599999999999</c:v>
                </c:pt>
                <c:pt idx="7021">
                  <c:v>-17756.099999999999</c:v>
                </c:pt>
                <c:pt idx="7022">
                  <c:v>-18141</c:v>
                </c:pt>
                <c:pt idx="7023">
                  <c:v>-18521.800000000003</c:v>
                </c:pt>
                <c:pt idx="7024">
                  <c:v>-18893</c:v>
                </c:pt>
                <c:pt idx="7025">
                  <c:v>-19260.800000000003</c:v>
                </c:pt>
                <c:pt idx="7026">
                  <c:v>-19617.400000000001</c:v>
                </c:pt>
                <c:pt idx="7027">
                  <c:v>-19961.699999999997</c:v>
                </c:pt>
                <c:pt idx="7028">
                  <c:v>-20308.800000000003</c:v>
                </c:pt>
                <c:pt idx="7029">
                  <c:v>-20640</c:v>
                </c:pt>
                <c:pt idx="7030">
                  <c:v>-20958.099999999999</c:v>
                </c:pt>
                <c:pt idx="7031">
                  <c:v>-21276</c:v>
                </c:pt>
                <c:pt idx="7032">
                  <c:v>-21591.1</c:v>
                </c:pt>
                <c:pt idx="7033">
                  <c:v>-21889.800000000003</c:v>
                </c:pt>
                <c:pt idx="7034">
                  <c:v>-22183.1</c:v>
                </c:pt>
                <c:pt idx="7035">
                  <c:v>-22467</c:v>
                </c:pt>
                <c:pt idx="7036">
                  <c:v>-22745.800000000003</c:v>
                </c:pt>
                <c:pt idx="7037">
                  <c:v>-23011.1</c:v>
                </c:pt>
                <c:pt idx="7038">
                  <c:v>-23269.300000000003</c:v>
                </c:pt>
                <c:pt idx="7039">
                  <c:v>-23514.1</c:v>
                </c:pt>
                <c:pt idx="7040">
                  <c:v>-23753.800000000003</c:v>
                </c:pt>
                <c:pt idx="7041">
                  <c:v>-23986.6</c:v>
                </c:pt>
                <c:pt idx="7042">
                  <c:v>-24205.199999999997</c:v>
                </c:pt>
                <c:pt idx="7043">
                  <c:v>-24409.599999999999</c:v>
                </c:pt>
                <c:pt idx="7044">
                  <c:v>-24615.5</c:v>
                </c:pt>
                <c:pt idx="7045">
                  <c:v>-24809.300000000003</c:v>
                </c:pt>
                <c:pt idx="7046">
                  <c:v>-24994.400000000001</c:v>
                </c:pt>
                <c:pt idx="7047">
                  <c:v>-25163.199999999997</c:v>
                </c:pt>
                <c:pt idx="7048">
                  <c:v>-25327.300000000003</c:v>
                </c:pt>
                <c:pt idx="7049">
                  <c:v>-25482.5</c:v>
                </c:pt>
                <c:pt idx="7050">
                  <c:v>-25629</c:v>
                </c:pt>
                <c:pt idx="7051">
                  <c:v>-25760.400000000001</c:v>
                </c:pt>
                <c:pt idx="7052">
                  <c:v>-25888.400000000001</c:v>
                </c:pt>
                <c:pt idx="7053">
                  <c:v>-26002.300000000003</c:v>
                </c:pt>
                <c:pt idx="7054">
                  <c:v>-26104</c:v>
                </c:pt>
                <c:pt idx="7055">
                  <c:v>-26200.800000000003</c:v>
                </c:pt>
                <c:pt idx="7056">
                  <c:v>-26282.5</c:v>
                </c:pt>
                <c:pt idx="7057">
                  <c:v>-26350.699999999997</c:v>
                </c:pt>
                <c:pt idx="7058">
                  <c:v>-26419.199999999997</c:v>
                </c:pt>
                <c:pt idx="7059">
                  <c:v>-26475.5</c:v>
                </c:pt>
                <c:pt idx="7060">
                  <c:v>-26514.300000000003</c:v>
                </c:pt>
                <c:pt idx="7061">
                  <c:v>-26545.300000000003</c:v>
                </c:pt>
                <c:pt idx="7062">
                  <c:v>-26567.1</c:v>
                </c:pt>
                <c:pt idx="7063">
                  <c:v>-26581.4</c:v>
                </c:pt>
                <c:pt idx="7064">
                  <c:v>-26577.199999999997</c:v>
                </c:pt>
                <c:pt idx="7065">
                  <c:v>-26563.199999999997</c:v>
                </c:pt>
                <c:pt idx="7066">
                  <c:v>-26541.4</c:v>
                </c:pt>
                <c:pt idx="7067">
                  <c:v>-26511.199999999997</c:v>
                </c:pt>
                <c:pt idx="7068">
                  <c:v>-26472.6</c:v>
                </c:pt>
                <c:pt idx="7069">
                  <c:v>-26422.699999999997</c:v>
                </c:pt>
                <c:pt idx="7070">
                  <c:v>-26354.1</c:v>
                </c:pt>
                <c:pt idx="7071">
                  <c:v>-26277.5</c:v>
                </c:pt>
                <c:pt idx="7072">
                  <c:v>-26195.800000000003</c:v>
                </c:pt>
                <c:pt idx="7073">
                  <c:v>-26106</c:v>
                </c:pt>
                <c:pt idx="7074">
                  <c:v>-26001.1</c:v>
                </c:pt>
                <c:pt idx="7075">
                  <c:v>-25879.599999999999</c:v>
                </c:pt>
                <c:pt idx="7076">
                  <c:v>-25755.9</c:v>
                </c:pt>
                <c:pt idx="7077">
                  <c:v>-25624.5</c:v>
                </c:pt>
                <c:pt idx="7078">
                  <c:v>-25483.199999999997</c:v>
                </c:pt>
                <c:pt idx="7079">
                  <c:v>-25324.699999999997</c:v>
                </c:pt>
                <c:pt idx="7080">
                  <c:v>-25155.1</c:v>
                </c:pt>
                <c:pt idx="7081">
                  <c:v>-24981.199999999997</c:v>
                </c:pt>
                <c:pt idx="7082">
                  <c:v>-24798.699999999997</c:v>
                </c:pt>
                <c:pt idx="7083">
                  <c:v>-24601.1</c:v>
                </c:pt>
                <c:pt idx="7084">
                  <c:v>-24396.400000000001</c:v>
                </c:pt>
                <c:pt idx="7085">
                  <c:v>-24183.9</c:v>
                </c:pt>
                <c:pt idx="7086">
                  <c:v>-23964.199999999997</c:v>
                </c:pt>
                <c:pt idx="7087">
                  <c:v>-23730.5</c:v>
                </c:pt>
                <c:pt idx="7088">
                  <c:v>-23478.9</c:v>
                </c:pt>
                <c:pt idx="7089">
                  <c:v>-23229</c:v>
                </c:pt>
                <c:pt idx="7090">
                  <c:v>-22972.6</c:v>
                </c:pt>
                <c:pt idx="7091">
                  <c:v>-22705.4</c:v>
                </c:pt>
                <c:pt idx="7092">
                  <c:v>-22425</c:v>
                </c:pt>
                <c:pt idx="7093">
                  <c:v>-22138</c:v>
                </c:pt>
                <c:pt idx="7094">
                  <c:v>-21849.9</c:v>
                </c:pt>
                <c:pt idx="7095">
                  <c:v>-21543.300000000003</c:v>
                </c:pt>
                <c:pt idx="7096">
                  <c:v>-21227.599999999999</c:v>
                </c:pt>
                <c:pt idx="7097">
                  <c:v>-20914.699999999997</c:v>
                </c:pt>
                <c:pt idx="7098">
                  <c:v>-20592.400000000001</c:v>
                </c:pt>
                <c:pt idx="7099">
                  <c:v>-20248.099999999999</c:v>
                </c:pt>
                <c:pt idx="7100">
                  <c:v>-19903</c:v>
                </c:pt>
                <c:pt idx="7101">
                  <c:v>-19566.300000000003</c:v>
                </c:pt>
                <c:pt idx="7102">
                  <c:v>-19212.099999999999</c:v>
                </c:pt>
                <c:pt idx="7103">
                  <c:v>-18845.699999999997</c:v>
                </c:pt>
                <c:pt idx="7104">
                  <c:v>-18478.400000000001</c:v>
                </c:pt>
                <c:pt idx="7105">
                  <c:v>-18098.099999999999</c:v>
                </c:pt>
                <c:pt idx="7106">
                  <c:v>-17715.800000000003</c:v>
                </c:pt>
                <c:pt idx="7107">
                  <c:v>-17331.599999999999</c:v>
                </c:pt>
                <c:pt idx="7108">
                  <c:v>-16935.199999999997</c:v>
                </c:pt>
                <c:pt idx="7109">
                  <c:v>-16536.099999999999</c:v>
                </c:pt>
                <c:pt idx="7110">
                  <c:v>-16132.400000000001</c:v>
                </c:pt>
                <c:pt idx="7111">
                  <c:v>-15720.400000000001</c:v>
                </c:pt>
                <c:pt idx="7112">
                  <c:v>-15304.900000000001</c:v>
                </c:pt>
                <c:pt idx="7113">
                  <c:v>-14879.900000000001</c:v>
                </c:pt>
                <c:pt idx="7114">
                  <c:v>-14457.099999999999</c:v>
                </c:pt>
                <c:pt idx="7115">
                  <c:v>-14030.900000000001</c:v>
                </c:pt>
                <c:pt idx="7116">
                  <c:v>-13589.400000000001</c:v>
                </c:pt>
                <c:pt idx="7117">
                  <c:v>-13151.300000000003</c:v>
                </c:pt>
                <c:pt idx="7118">
                  <c:v>-12711.5</c:v>
                </c:pt>
                <c:pt idx="7119">
                  <c:v>-12265.800000000003</c:v>
                </c:pt>
                <c:pt idx="7120">
                  <c:v>-11814.599999999999</c:v>
                </c:pt>
                <c:pt idx="7121">
                  <c:v>-11365</c:v>
                </c:pt>
                <c:pt idx="7122">
                  <c:v>-10906.699999999997</c:v>
                </c:pt>
                <c:pt idx="7123">
                  <c:v>-10448.300000000003</c:v>
                </c:pt>
                <c:pt idx="7124">
                  <c:v>-9988.8999999999942</c:v>
                </c:pt>
                <c:pt idx="7125">
                  <c:v>-9519.8000000000029</c:v>
                </c:pt>
                <c:pt idx="7126">
                  <c:v>-9055.1000000000058</c:v>
                </c:pt>
                <c:pt idx="7127">
                  <c:v>-8586.1000000000058</c:v>
                </c:pt>
                <c:pt idx="7128">
                  <c:v>-8115.3000000000029</c:v>
                </c:pt>
                <c:pt idx="7129">
                  <c:v>-7641.8999999999942</c:v>
                </c:pt>
                <c:pt idx="7130">
                  <c:v>-7165.1999999999971</c:v>
                </c:pt>
                <c:pt idx="7131">
                  <c:v>-6691.6999999999971</c:v>
                </c:pt>
                <c:pt idx="7132">
                  <c:v>-6216.1999999999971</c:v>
                </c:pt>
                <c:pt idx="7133">
                  <c:v>-5734.1000000000058</c:v>
                </c:pt>
                <c:pt idx="7134">
                  <c:v>-5253.8999999999942</c:v>
                </c:pt>
                <c:pt idx="7135">
                  <c:v>-4782.6999999999971</c:v>
                </c:pt>
                <c:pt idx="7136">
                  <c:v>-4298.1999999999971</c:v>
                </c:pt>
                <c:pt idx="7137">
                  <c:v>-3811.3000000000029</c:v>
                </c:pt>
                <c:pt idx="7138">
                  <c:v>-3337.3999999999942</c:v>
                </c:pt>
                <c:pt idx="7139">
                  <c:v>-2857.3000000000029</c:v>
                </c:pt>
                <c:pt idx="7140">
                  <c:v>-2374.3000000000029</c:v>
                </c:pt>
                <c:pt idx="7141">
                  <c:v>-1888.8000000000029</c:v>
                </c:pt>
                <c:pt idx="7142">
                  <c:v>-1415.8000000000029</c:v>
                </c:pt>
                <c:pt idx="7143">
                  <c:v>-939.69999999999709</c:v>
                </c:pt>
                <c:pt idx="7144">
                  <c:v>-458.69999999999709</c:v>
                </c:pt>
                <c:pt idx="7145">
                  <c:v>16.399999999994179</c:v>
                </c:pt>
                <c:pt idx="7146">
                  <c:v>488.69999999999709</c:v>
                </c:pt>
                <c:pt idx="7147">
                  <c:v>959.19999999999709</c:v>
                </c:pt>
                <c:pt idx="7148">
                  <c:v>1433.3999999999942</c:v>
                </c:pt>
                <c:pt idx="7149">
                  <c:v>1907.8000000000029</c:v>
                </c:pt>
                <c:pt idx="7150">
                  <c:v>2373.8000000000029</c:v>
                </c:pt>
                <c:pt idx="7151">
                  <c:v>2837.6999999999971</c:v>
                </c:pt>
                <c:pt idx="7152">
                  <c:v>3303.6999999999971</c:v>
                </c:pt>
                <c:pt idx="7153">
                  <c:v>3763.3000000000029</c:v>
                </c:pt>
                <c:pt idx="7154">
                  <c:v>4219</c:v>
                </c:pt>
                <c:pt idx="7155">
                  <c:v>4677.3000000000029</c:v>
                </c:pt>
                <c:pt idx="7156">
                  <c:v>5136</c:v>
                </c:pt>
                <c:pt idx="7157">
                  <c:v>5581.1999999999971</c:v>
                </c:pt>
                <c:pt idx="7158">
                  <c:v>6024.3999999999942</c:v>
                </c:pt>
                <c:pt idx="7159">
                  <c:v>6465.3000000000029</c:v>
                </c:pt>
                <c:pt idx="7160">
                  <c:v>6904.3999999999942</c:v>
                </c:pt>
                <c:pt idx="7161">
                  <c:v>7337.1999999999971</c:v>
                </c:pt>
                <c:pt idx="7162">
                  <c:v>7769.5</c:v>
                </c:pt>
                <c:pt idx="7163">
                  <c:v>8205.1000000000058</c:v>
                </c:pt>
                <c:pt idx="7164">
                  <c:v>8623.3000000000029</c:v>
                </c:pt>
                <c:pt idx="7165">
                  <c:v>9044.1999999999971</c:v>
                </c:pt>
                <c:pt idx="7166">
                  <c:v>9458.6999999999971</c:v>
                </c:pt>
                <c:pt idx="7167">
                  <c:v>9863</c:v>
                </c:pt>
                <c:pt idx="7168">
                  <c:v>10267.399999999994</c:v>
                </c:pt>
                <c:pt idx="7169">
                  <c:v>10666.100000000006</c:v>
                </c:pt>
                <c:pt idx="7170">
                  <c:v>11058.300000000003</c:v>
                </c:pt>
                <c:pt idx="7171">
                  <c:v>11446.5</c:v>
                </c:pt>
                <c:pt idx="7172">
                  <c:v>11829.600000000006</c:v>
                </c:pt>
                <c:pt idx="7173">
                  <c:v>12206</c:v>
                </c:pt>
                <c:pt idx="7174">
                  <c:v>12575</c:v>
                </c:pt>
                <c:pt idx="7175">
                  <c:v>12943.100000000006</c:v>
                </c:pt>
                <c:pt idx="7176">
                  <c:v>13305.199999999997</c:v>
                </c:pt>
                <c:pt idx="7177">
                  <c:v>13651.600000000006</c:v>
                </c:pt>
                <c:pt idx="7178">
                  <c:v>14001.699999999997</c:v>
                </c:pt>
                <c:pt idx="7179">
                  <c:v>14349.100000000006</c:v>
                </c:pt>
                <c:pt idx="7180">
                  <c:v>14683.199999999997</c:v>
                </c:pt>
                <c:pt idx="7181">
                  <c:v>15007.699999999997</c:v>
                </c:pt>
                <c:pt idx="7182">
                  <c:v>15331.100000000006</c:v>
                </c:pt>
                <c:pt idx="7183">
                  <c:v>15643.100000000006</c:v>
                </c:pt>
                <c:pt idx="7184">
                  <c:v>15945.399999999994</c:v>
                </c:pt>
                <c:pt idx="7185">
                  <c:v>16246.600000000006</c:v>
                </c:pt>
                <c:pt idx="7186">
                  <c:v>16544.199999999997</c:v>
                </c:pt>
                <c:pt idx="7187">
                  <c:v>16829.300000000003</c:v>
                </c:pt>
                <c:pt idx="7188">
                  <c:v>17107.899999999994</c:v>
                </c:pt>
                <c:pt idx="7189">
                  <c:v>17378.899999999994</c:v>
                </c:pt>
                <c:pt idx="7190">
                  <c:v>17642.100000000006</c:v>
                </c:pt>
                <c:pt idx="7191">
                  <c:v>17900.600000000006</c:v>
                </c:pt>
                <c:pt idx="7192">
                  <c:v>18141.399999999994</c:v>
                </c:pt>
                <c:pt idx="7193">
                  <c:v>18380</c:v>
                </c:pt>
                <c:pt idx="7194">
                  <c:v>18618.399999999994</c:v>
                </c:pt>
                <c:pt idx="7195">
                  <c:v>18841.199999999997</c:v>
                </c:pt>
                <c:pt idx="7196">
                  <c:v>19046.800000000003</c:v>
                </c:pt>
                <c:pt idx="7197">
                  <c:v>19254.899999999994</c:v>
                </c:pt>
                <c:pt idx="7198">
                  <c:v>19459.100000000006</c:v>
                </c:pt>
                <c:pt idx="7199">
                  <c:v>19644.100000000006</c:v>
                </c:pt>
                <c:pt idx="7200">
                  <c:v>19830.199999999997</c:v>
                </c:pt>
                <c:pt idx="7201">
                  <c:v>20010.899999999994</c:v>
                </c:pt>
                <c:pt idx="7202">
                  <c:v>20179.699999999997</c:v>
                </c:pt>
                <c:pt idx="7203">
                  <c:v>20335.300000000003</c:v>
                </c:pt>
                <c:pt idx="7204">
                  <c:v>20484.899999999994</c:v>
                </c:pt>
                <c:pt idx="7205">
                  <c:v>20630.399999999994</c:v>
                </c:pt>
                <c:pt idx="7206">
                  <c:v>20763.899999999994</c:v>
                </c:pt>
                <c:pt idx="7207">
                  <c:v>20889</c:v>
                </c:pt>
                <c:pt idx="7208">
                  <c:v>21004.300000000003</c:v>
                </c:pt>
                <c:pt idx="7209">
                  <c:v>21113.300000000003</c:v>
                </c:pt>
                <c:pt idx="7210">
                  <c:v>21211.300000000003</c:v>
                </c:pt>
                <c:pt idx="7211">
                  <c:v>21301.300000000003</c:v>
                </c:pt>
                <c:pt idx="7212">
                  <c:v>21391.100000000006</c:v>
                </c:pt>
                <c:pt idx="7213">
                  <c:v>21462.899999999994</c:v>
                </c:pt>
                <c:pt idx="7214">
                  <c:v>21531.199999999997</c:v>
                </c:pt>
                <c:pt idx="7215">
                  <c:v>21592.399999999994</c:v>
                </c:pt>
                <c:pt idx="7216">
                  <c:v>21637.899999999994</c:v>
                </c:pt>
                <c:pt idx="7217">
                  <c:v>21678</c:v>
                </c:pt>
                <c:pt idx="7218">
                  <c:v>21714.100000000006</c:v>
                </c:pt>
                <c:pt idx="7219">
                  <c:v>21740.5</c:v>
                </c:pt>
                <c:pt idx="7220">
                  <c:v>21752.600000000006</c:v>
                </c:pt>
                <c:pt idx="7221">
                  <c:v>21761.5</c:v>
                </c:pt>
                <c:pt idx="7222">
                  <c:v>21762.899999999994</c:v>
                </c:pt>
                <c:pt idx="7223">
                  <c:v>21756.699999999997</c:v>
                </c:pt>
                <c:pt idx="7224">
                  <c:v>21745.300000000003</c:v>
                </c:pt>
                <c:pt idx="7225">
                  <c:v>21722.699999999997</c:v>
                </c:pt>
                <c:pt idx="7226">
                  <c:v>21698.399999999994</c:v>
                </c:pt>
                <c:pt idx="7227">
                  <c:v>21660.800000000003</c:v>
                </c:pt>
                <c:pt idx="7228">
                  <c:v>21611.199999999997</c:v>
                </c:pt>
                <c:pt idx="7229">
                  <c:v>21567.199999999997</c:v>
                </c:pt>
                <c:pt idx="7230">
                  <c:v>21509.100000000006</c:v>
                </c:pt>
                <c:pt idx="7231">
                  <c:v>21443.699999999997</c:v>
                </c:pt>
                <c:pt idx="7232">
                  <c:v>21372.100000000006</c:v>
                </c:pt>
                <c:pt idx="7233">
                  <c:v>21282.199999999997</c:v>
                </c:pt>
                <c:pt idx="7234">
                  <c:v>21190.5</c:v>
                </c:pt>
                <c:pt idx="7235">
                  <c:v>21103.800000000003</c:v>
                </c:pt>
                <c:pt idx="7236">
                  <c:v>21004.100000000006</c:v>
                </c:pt>
                <c:pt idx="7237">
                  <c:v>20887.199999999997</c:v>
                </c:pt>
                <c:pt idx="7238">
                  <c:v>20773.699999999997</c:v>
                </c:pt>
                <c:pt idx="7239">
                  <c:v>20660.600000000006</c:v>
                </c:pt>
                <c:pt idx="7240">
                  <c:v>20527.5</c:v>
                </c:pt>
                <c:pt idx="7241">
                  <c:v>20386.100000000006</c:v>
                </c:pt>
                <c:pt idx="7242">
                  <c:v>20248.800000000003</c:v>
                </c:pt>
                <c:pt idx="7243">
                  <c:v>20100.899999999994</c:v>
                </c:pt>
                <c:pt idx="7244">
                  <c:v>19941.199999999997</c:v>
                </c:pt>
                <c:pt idx="7245">
                  <c:v>19778.600000000006</c:v>
                </c:pt>
                <c:pt idx="7246">
                  <c:v>19618.800000000003</c:v>
                </c:pt>
                <c:pt idx="7247">
                  <c:v>19454.199999999997</c:v>
                </c:pt>
                <c:pt idx="7248">
                  <c:v>19277</c:v>
                </c:pt>
                <c:pt idx="7249">
                  <c:v>19093.600000000006</c:v>
                </c:pt>
                <c:pt idx="7250">
                  <c:v>18906.600000000006</c:v>
                </c:pt>
                <c:pt idx="7251">
                  <c:v>18716.199999999997</c:v>
                </c:pt>
                <c:pt idx="7252">
                  <c:v>18520.800000000003</c:v>
                </c:pt>
                <c:pt idx="7253">
                  <c:v>18316.100000000006</c:v>
                </c:pt>
                <c:pt idx="7254">
                  <c:v>18109.600000000006</c:v>
                </c:pt>
                <c:pt idx="7255">
                  <c:v>17903.100000000006</c:v>
                </c:pt>
                <c:pt idx="7256">
                  <c:v>17685.399999999994</c:v>
                </c:pt>
                <c:pt idx="7257">
                  <c:v>17459.399999999994</c:v>
                </c:pt>
                <c:pt idx="7258">
                  <c:v>17230.600000000006</c:v>
                </c:pt>
                <c:pt idx="7259">
                  <c:v>17005.399999999994</c:v>
                </c:pt>
                <c:pt idx="7260">
                  <c:v>16773.800000000003</c:v>
                </c:pt>
                <c:pt idx="7261">
                  <c:v>16531.899999999994</c:v>
                </c:pt>
                <c:pt idx="7262">
                  <c:v>16284.399999999994</c:v>
                </c:pt>
                <c:pt idx="7263">
                  <c:v>16035.199999999997</c:v>
                </c:pt>
                <c:pt idx="7264">
                  <c:v>15790</c:v>
                </c:pt>
                <c:pt idx="7265">
                  <c:v>15537.199999999997</c:v>
                </c:pt>
                <c:pt idx="7266">
                  <c:v>15274.100000000006</c:v>
                </c:pt>
                <c:pt idx="7267">
                  <c:v>15009.199999999997</c:v>
                </c:pt>
                <c:pt idx="7268">
                  <c:v>14742.800000000003</c:v>
                </c:pt>
                <c:pt idx="7269">
                  <c:v>14476.899999999994</c:v>
                </c:pt>
                <c:pt idx="7270">
                  <c:v>14212.199999999997</c:v>
                </c:pt>
                <c:pt idx="7271">
                  <c:v>13941</c:v>
                </c:pt>
                <c:pt idx="7272">
                  <c:v>13665.800000000003</c:v>
                </c:pt>
                <c:pt idx="7273">
                  <c:v>13388.600000000006</c:v>
                </c:pt>
                <c:pt idx="7274">
                  <c:v>13111.5</c:v>
                </c:pt>
                <c:pt idx="7275">
                  <c:v>12830.5</c:v>
                </c:pt>
                <c:pt idx="7276">
                  <c:v>12535</c:v>
                </c:pt>
                <c:pt idx="7277">
                  <c:v>12248.5</c:v>
                </c:pt>
                <c:pt idx="7278">
                  <c:v>11966.300000000003</c:v>
                </c:pt>
                <c:pt idx="7279">
                  <c:v>11673.399999999994</c:v>
                </c:pt>
                <c:pt idx="7280">
                  <c:v>11379.899999999994</c:v>
                </c:pt>
                <c:pt idx="7281">
                  <c:v>11085.100000000006</c:v>
                </c:pt>
                <c:pt idx="7282">
                  <c:v>10787.699999999997</c:v>
                </c:pt>
                <c:pt idx="7283">
                  <c:v>10489.899999999994</c:v>
                </c:pt>
                <c:pt idx="7284">
                  <c:v>10191</c:v>
                </c:pt>
                <c:pt idx="7285">
                  <c:v>9889.3000000000029</c:v>
                </c:pt>
                <c:pt idx="7286">
                  <c:v>9587.1000000000058</c:v>
                </c:pt>
                <c:pt idx="7287">
                  <c:v>9284.1000000000058</c:v>
                </c:pt>
                <c:pt idx="7288">
                  <c:v>8979.6999999999971</c:v>
                </c:pt>
                <c:pt idx="7289">
                  <c:v>8671</c:v>
                </c:pt>
                <c:pt idx="7290">
                  <c:v>8364.1999999999971</c:v>
                </c:pt>
                <c:pt idx="7291">
                  <c:v>8058.3000000000029</c:v>
                </c:pt>
                <c:pt idx="7292">
                  <c:v>7754.1000000000058</c:v>
                </c:pt>
                <c:pt idx="7293">
                  <c:v>7452.1000000000058</c:v>
                </c:pt>
                <c:pt idx="7294">
                  <c:v>7147.1999999999971</c:v>
                </c:pt>
                <c:pt idx="7295">
                  <c:v>6845.3000000000029</c:v>
                </c:pt>
                <c:pt idx="7296">
                  <c:v>6543.8000000000029</c:v>
                </c:pt>
                <c:pt idx="7297">
                  <c:v>6243.3999999999942</c:v>
                </c:pt>
                <c:pt idx="7298">
                  <c:v>5941.1000000000058</c:v>
                </c:pt>
                <c:pt idx="7299">
                  <c:v>5636.8999999999942</c:v>
                </c:pt>
                <c:pt idx="7300">
                  <c:v>5333.3000000000029</c:v>
                </c:pt>
                <c:pt idx="7301">
                  <c:v>5028.8000000000029</c:v>
                </c:pt>
                <c:pt idx="7302">
                  <c:v>4728.5</c:v>
                </c:pt>
                <c:pt idx="7303">
                  <c:v>4427.5</c:v>
                </c:pt>
                <c:pt idx="7304">
                  <c:v>4128.8000000000029</c:v>
                </c:pt>
                <c:pt idx="7305">
                  <c:v>3834</c:v>
                </c:pt>
                <c:pt idx="7306">
                  <c:v>3537.1999999999971</c:v>
                </c:pt>
                <c:pt idx="7307">
                  <c:v>3240.6999999999971</c:v>
                </c:pt>
                <c:pt idx="7308">
                  <c:v>2948.6000000000058</c:v>
                </c:pt>
                <c:pt idx="7309">
                  <c:v>2656.3000000000029</c:v>
                </c:pt>
                <c:pt idx="7310">
                  <c:v>2364.6999999999971</c:v>
                </c:pt>
                <c:pt idx="7311">
                  <c:v>2077</c:v>
                </c:pt>
                <c:pt idx="7312">
                  <c:v>1787.6000000000058</c:v>
                </c:pt>
                <c:pt idx="7313">
                  <c:v>1499.6999999999971</c:v>
                </c:pt>
                <c:pt idx="7314">
                  <c:v>1215.5</c:v>
                </c:pt>
                <c:pt idx="7315">
                  <c:v>933.60000000000582</c:v>
                </c:pt>
                <c:pt idx="7316">
                  <c:v>657.5</c:v>
                </c:pt>
                <c:pt idx="7317">
                  <c:v>384.89999999999418</c:v>
                </c:pt>
                <c:pt idx="7318">
                  <c:v>115.19999999999709</c:v>
                </c:pt>
                <c:pt idx="7319">
                  <c:v>-151.5</c:v>
                </c:pt>
                <c:pt idx="7320">
                  <c:v>-416.10000000000582</c:v>
                </c:pt>
                <c:pt idx="7321">
                  <c:v>-680.39999999999418</c:v>
                </c:pt>
                <c:pt idx="7322">
                  <c:v>-942.69999999999709</c:v>
                </c:pt>
                <c:pt idx="7323">
                  <c:v>-1199.1000000000058</c:v>
                </c:pt>
                <c:pt idx="7324">
                  <c:v>-1453.5</c:v>
                </c:pt>
                <c:pt idx="7325">
                  <c:v>-1708.8000000000029</c:v>
                </c:pt>
                <c:pt idx="7326">
                  <c:v>-1961.6999999999971</c:v>
                </c:pt>
                <c:pt idx="7327">
                  <c:v>-2208.1999999999971</c:v>
                </c:pt>
                <c:pt idx="7328">
                  <c:v>-2451.3000000000029</c:v>
                </c:pt>
                <c:pt idx="7329">
                  <c:v>-2693.8999999999942</c:v>
                </c:pt>
                <c:pt idx="7330">
                  <c:v>-2931.1000000000058</c:v>
                </c:pt>
                <c:pt idx="7331">
                  <c:v>-3164.1000000000058</c:v>
                </c:pt>
                <c:pt idx="7332">
                  <c:v>-3396.8999999999942</c:v>
                </c:pt>
                <c:pt idx="7333">
                  <c:v>-3625.8000000000029</c:v>
                </c:pt>
                <c:pt idx="7334">
                  <c:v>-3847.8000000000029</c:v>
                </c:pt>
                <c:pt idx="7335">
                  <c:v>-4070.3999999999942</c:v>
                </c:pt>
                <c:pt idx="7336">
                  <c:v>-4289.8000000000029</c:v>
                </c:pt>
                <c:pt idx="7337">
                  <c:v>-4502.8000000000029</c:v>
                </c:pt>
                <c:pt idx="7338">
                  <c:v>-4718.8999999999942</c:v>
                </c:pt>
                <c:pt idx="7339">
                  <c:v>-4926.5</c:v>
                </c:pt>
                <c:pt idx="7340">
                  <c:v>-5129.3000000000029</c:v>
                </c:pt>
                <c:pt idx="7341">
                  <c:v>-5322.6999999999971</c:v>
                </c:pt>
                <c:pt idx="7342">
                  <c:v>-5515.5</c:v>
                </c:pt>
                <c:pt idx="7343">
                  <c:v>-5705.1000000000058</c:v>
                </c:pt>
                <c:pt idx="7344">
                  <c:v>-5889.1999999999971</c:v>
                </c:pt>
                <c:pt idx="7345">
                  <c:v>-6071</c:v>
                </c:pt>
                <c:pt idx="7346">
                  <c:v>-6252.8999999999942</c:v>
                </c:pt>
                <c:pt idx="7347">
                  <c:v>-6428.8000000000029</c:v>
                </c:pt>
                <c:pt idx="7348">
                  <c:v>-6599.3999999999942</c:v>
                </c:pt>
                <c:pt idx="7349">
                  <c:v>-6766.6999999999971</c:v>
                </c:pt>
                <c:pt idx="7350">
                  <c:v>-6934.1000000000058</c:v>
                </c:pt>
                <c:pt idx="7351">
                  <c:v>-7099.3999999999942</c:v>
                </c:pt>
                <c:pt idx="7352">
                  <c:v>-7258</c:v>
                </c:pt>
                <c:pt idx="7353">
                  <c:v>-7413</c:v>
                </c:pt>
                <c:pt idx="7354">
                  <c:v>-7562.3000000000029</c:v>
                </c:pt>
                <c:pt idx="7355">
                  <c:v>-7707.6000000000058</c:v>
                </c:pt>
                <c:pt idx="7356">
                  <c:v>-7849.8999999999942</c:v>
                </c:pt>
                <c:pt idx="7357">
                  <c:v>-7988.6000000000058</c:v>
                </c:pt>
                <c:pt idx="7358">
                  <c:v>-8125.1000000000058</c:v>
                </c:pt>
                <c:pt idx="7359">
                  <c:v>-8255.5</c:v>
                </c:pt>
                <c:pt idx="7360">
                  <c:v>-8383</c:v>
                </c:pt>
                <c:pt idx="7361">
                  <c:v>-8509</c:v>
                </c:pt>
                <c:pt idx="7362">
                  <c:v>-8627.6999999999971</c:v>
                </c:pt>
                <c:pt idx="7363">
                  <c:v>-8741</c:v>
                </c:pt>
                <c:pt idx="7364">
                  <c:v>-8853.3000000000029</c:v>
                </c:pt>
                <c:pt idx="7365">
                  <c:v>-8961.8000000000029</c:v>
                </c:pt>
                <c:pt idx="7366">
                  <c:v>-9064.1000000000058</c:v>
                </c:pt>
                <c:pt idx="7367">
                  <c:v>-9163.6000000000058</c:v>
                </c:pt>
                <c:pt idx="7368">
                  <c:v>-9260.1999999999971</c:v>
                </c:pt>
                <c:pt idx="7369">
                  <c:v>-9354.1999999999971</c:v>
                </c:pt>
                <c:pt idx="7370">
                  <c:v>-9442.5</c:v>
                </c:pt>
                <c:pt idx="7371">
                  <c:v>-9526.5</c:v>
                </c:pt>
                <c:pt idx="7372">
                  <c:v>-9606.6000000000058</c:v>
                </c:pt>
                <c:pt idx="7373">
                  <c:v>-9685.1999999999971</c:v>
                </c:pt>
                <c:pt idx="7374">
                  <c:v>-9766</c:v>
                </c:pt>
                <c:pt idx="7375">
                  <c:v>-9835.6000000000058</c:v>
                </c:pt>
                <c:pt idx="7376">
                  <c:v>-9905.1000000000058</c:v>
                </c:pt>
                <c:pt idx="7377">
                  <c:v>-9970.6000000000058</c:v>
                </c:pt>
                <c:pt idx="7378">
                  <c:v>-10033</c:v>
                </c:pt>
                <c:pt idx="7379">
                  <c:v>-10092.399999999994</c:v>
                </c:pt>
                <c:pt idx="7380">
                  <c:v>-10146.199999999997</c:v>
                </c:pt>
                <c:pt idx="7381">
                  <c:v>-10195.800000000003</c:v>
                </c:pt>
                <c:pt idx="7382">
                  <c:v>-10244.899999999994</c:v>
                </c:pt>
                <c:pt idx="7383">
                  <c:v>-10289.800000000003</c:v>
                </c:pt>
                <c:pt idx="7384">
                  <c:v>-10330.5</c:v>
                </c:pt>
                <c:pt idx="7385">
                  <c:v>-10368.300000000003</c:v>
                </c:pt>
                <c:pt idx="7386">
                  <c:v>-10402</c:v>
                </c:pt>
                <c:pt idx="7387">
                  <c:v>-10432.800000000003</c:v>
                </c:pt>
                <c:pt idx="7388">
                  <c:v>-10463.5</c:v>
                </c:pt>
                <c:pt idx="7389">
                  <c:v>-10487.600000000006</c:v>
                </c:pt>
                <c:pt idx="7390">
                  <c:v>-10502.600000000006</c:v>
                </c:pt>
                <c:pt idx="7391">
                  <c:v>-10522.100000000006</c:v>
                </c:pt>
                <c:pt idx="7392">
                  <c:v>-10544.199999999997</c:v>
                </c:pt>
                <c:pt idx="7393">
                  <c:v>-10555</c:v>
                </c:pt>
                <c:pt idx="7394">
                  <c:v>-10562.300000000003</c:v>
                </c:pt>
                <c:pt idx="7395">
                  <c:v>-10570.300000000003</c:v>
                </c:pt>
                <c:pt idx="7396">
                  <c:v>-10576.399999999994</c:v>
                </c:pt>
                <c:pt idx="7397">
                  <c:v>-10576.300000000003</c:v>
                </c:pt>
                <c:pt idx="7398">
                  <c:v>-10572.5</c:v>
                </c:pt>
                <c:pt idx="7399">
                  <c:v>-10567.699999999997</c:v>
                </c:pt>
                <c:pt idx="7400">
                  <c:v>-10563.199999999997</c:v>
                </c:pt>
                <c:pt idx="7401">
                  <c:v>-10559.899999999994</c:v>
                </c:pt>
                <c:pt idx="7402">
                  <c:v>-10550.399999999994</c:v>
                </c:pt>
                <c:pt idx="7403">
                  <c:v>-10532.5</c:v>
                </c:pt>
                <c:pt idx="7404">
                  <c:v>-10510.100000000006</c:v>
                </c:pt>
                <c:pt idx="7405">
                  <c:v>-10492.300000000003</c:v>
                </c:pt>
                <c:pt idx="7406">
                  <c:v>-10476</c:v>
                </c:pt>
                <c:pt idx="7407">
                  <c:v>-10452.399999999994</c:v>
                </c:pt>
                <c:pt idx="7408">
                  <c:v>-10420.5</c:v>
                </c:pt>
                <c:pt idx="7409">
                  <c:v>-10388.600000000006</c:v>
                </c:pt>
                <c:pt idx="7410">
                  <c:v>-10360.199999999997</c:v>
                </c:pt>
                <c:pt idx="7411">
                  <c:v>-10331.5</c:v>
                </c:pt>
                <c:pt idx="7412">
                  <c:v>-10295.100000000006</c:v>
                </c:pt>
                <c:pt idx="7413">
                  <c:v>-10250.800000000003</c:v>
                </c:pt>
                <c:pt idx="7414">
                  <c:v>-10212.300000000003</c:v>
                </c:pt>
                <c:pt idx="7415">
                  <c:v>-10173.5</c:v>
                </c:pt>
                <c:pt idx="7416">
                  <c:v>-10127.600000000006</c:v>
                </c:pt>
                <c:pt idx="7417">
                  <c:v>-10081.600000000006</c:v>
                </c:pt>
                <c:pt idx="7418">
                  <c:v>-10035.800000000003</c:v>
                </c:pt>
                <c:pt idx="7419">
                  <c:v>-9990.3000000000029</c:v>
                </c:pt>
                <c:pt idx="7420">
                  <c:v>-9940.1000000000058</c:v>
                </c:pt>
                <c:pt idx="7421">
                  <c:v>-9881.3000000000029</c:v>
                </c:pt>
                <c:pt idx="7422">
                  <c:v>-9825.1999999999971</c:v>
                </c:pt>
                <c:pt idx="7423">
                  <c:v>-9771.5</c:v>
                </c:pt>
                <c:pt idx="7424">
                  <c:v>-9719.3000000000029</c:v>
                </c:pt>
                <c:pt idx="7425">
                  <c:v>-9658.1000000000058</c:v>
                </c:pt>
                <c:pt idx="7426">
                  <c:v>-9590.3000000000029</c:v>
                </c:pt>
                <c:pt idx="7427">
                  <c:v>-9536.1999999999971</c:v>
                </c:pt>
                <c:pt idx="7428">
                  <c:v>-9473.5</c:v>
                </c:pt>
                <c:pt idx="7429">
                  <c:v>-9399.8000000000029</c:v>
                </c:pt>
                <c:pt idx="7430">
                  <c:v>-9335.1000000000058</c:v>
                </c:pt>
                <c:pt idx="7431">
                  <c:v>-9272.6999999999971</c:v>
                </c:pt>
                <c:pt idx="7432">
                  <c:v>-9197.6000000000058</c:v>
                </c:pt>
                <c:pt idx="7433">
                  <c:v>-9119.8999999999942</c:v>
                </c:pt>
                <c:pt idx="7434">
                  <c:v>-9056.5</c:v>
                </c:pt>
                <c:pt idx="7435">
                  <c:v>-8988.1000000000058</c:v>
                </c:pt>
                <c:pt idx="7436">
                  <c:v>-8909.6000000000058</c:v>
                </c:pt>
                <c:pt idx="7437">
                  <c:v>-8835.3999999999942</c:v>
                </c:pt>
                <c:pt idx="7438">
                  <c:v>-8754.5</c:v>
                </c:pt>
                <c:pt idx="7439">
                  <c:v>-8668.8999999999942</c:v>
                </c:pt>
                <c:pt idx="7440">
                  <c:v>-8595.6000000000058</c:v>
                </c:pt>
                <c:pt idx="7441">
                  <c:v>-8517.6000000000058</c:v>
                </c:pt>
                <c:pt idx="7442">
                  <c:v>-8433.8999999999942</c:v>
                </c:pt>
                <c:pt idx="7443">
                  <c:v>-8354.6999999999971</c:v>
                </c:pt>
                <c:pt idx="7444">
                  <c:v>-8270.8000000000029</c:v>
                </c:pt>
                <c:pt idx="7445">
                  <c:v>-8187.6000000000058</c:v>
                </c:pt>
                <c:pt idx="7446">
                  <c:v>-8099.6000000000058</c:v>
                </c:pt>
                <c:pt idx="7447">
                  <c:v>-8016</c:v>
                </c:pt>
                <c:pt idx="7448">
                  <c:v>-7934.1999999999971</c:v>
                </c:pt>
                <c:pt idx="7449">
                  <c:v>-7840.5</c:v>
                </c:pt>
                <c:pt idx="7450">
                  <c:v>-7749.1999999999971</c:v>
                </c:pt>
                <c:pt idx="7451">
                  <c:v>-7660.1999999999971</c:v>
                </c:pt>
                <c:pt idx="7452">
                  <c:v>-7571.1000000000058</c:v>
                </c:pt>
                <c:pt idx="7453">
                  <c:v>-7478.1000000000058</c:v>
                </c:pt>
                <c:pt idx="7454">
                  <c:v>-7385.8999999999942</c:v>
                </c:pt>
                <c:pt idx="7455">
                  <c:v>-7295.5</c:v>
                </c:pt>
                <c:pt idx="7456">
                  <c:v>-7199.3000000000029</c:v>
                </c:pt>
                <c:pt idx="7457">
                  <c:v>-7106.1999999999971</c:v>
                </c:pt>
                <c:pt idx="7458">
                  <c:v>-7011.8999999999942</c:v>
                </c:pt>
                <c:pt idx="7459">
                  <c:v>-6918.8999999999942</c:v>
                </c:pt>
                <c:pt idx="7460">
                  <c:v>-6823.5</c:v>
                </c:pt>
                <c:pt idx="7461">
                  <c:v>-6726.8000000000029</c:v>
                </c:pt>
                <c:pt idx="7462">
                  <c:v>-6628.6999999999971</c:v>
                </c:pt>
                <c:pt idx="7463">
                  <c:v>-6522.1999999999971</c:v>
                </c:pt>
                <c:pt idx="7464">
                  <c:v>-6425.1999999999971</c:v>
                </c:pt>
                <c:pt idx="7465">
                  <c:v>-6329.1999999999971</c:v>
                </c:pt>
                <c:pt idx="7466">
                  <c:v>-6225.1000000000058</c:v>
                </c:pt>
                <c:pt idx="7467">
                  <c:v>-6122.8000000000029</c:v>
                </c:pt>
                <c:pt idx="7468">
                  <c:v>-6026.5</c:v>
                </c:pt>
                <c:pt idx="7469">
                  <c:v>-5925</c:v>
                </c:pt>
                <c:pt idx="7470">
                  <c:v>-5817.3999999999942</c:v>
                </c:pt>
                <c:pt idx="7471">
                  <c:v>-5718.1999999999971</c:v>
                </c:pt>
                <c:pt idx="7472">
                  <c:v>-5621.8000000000029</c:v>
                </c:pt>
                <c:pt idx="7473">
                  <c:v>-5516.8999999999942</c:v>
                </c:pt>
                <c:pt idx="7474">
                  <c:v>-5402.6999999999971</c:v>
                </c:pt>
                <c:pt idx="7475">
                  <c:v>-5299.6000000000058</c:v>
                </c:pt>
                <c:pt idx="7476">
                  <c:v>-5197.6000000000058</c:v>
                </c:pt>
                <c:pt idx="7477">
                  <c:v>-5084.6000000000058</c:v>
                </c:pt>
                <c:pt idx="7478">
                  <c:v>-4978.5</c:v>
                </c:pt>
                <c:pt idx="7479">
                  <c:v>-4874.1999999999971</c:v>
                </c:pt>
                <c:pt idx="7480">
                  <c:v>-4768.6999999999971</c:v>
                </c:pt>
                <c:pt idx="7481">
                  <c:v>-4661.3000000000029</c:v>
                </c:pt>
                <c:pt idx="7482">
                  <c:v>-4546.8999999999942</c:v>
                </c:pt>
                <c:pt idx="7483">
                  <c:v>-4441.1999999999971</c:v>
                </c:pt>
                <c:pt idx="7484">
                  <c:v>-4337.1999999999971</c:v>
                </c:pt>
                <c:pt idx="7485">
                  <c:v>-4228.1000000000058</c:v>
                </c:pt>
                <c:pt idx="7486">
                  <c:v>-4112.6999999999971</c:v>
                </c:pt>
                <c:pt idx="7487">
                  <c:v>-4010.3999999999942</c:v>
                </c:pt>
                <c:pt idx="7488">
                  <c:v>-3896</c:v>
                </c:pt>
                <c:pt idx="7489">
                  <c:v>-3774.8000000000029</c:v>
                </c:pt>
                <c:pt idx="7490">
                  <c:v>-3664.8000000000029</c:v>
                </c:pt>
                <c:pt idx="7491">
                  <c:v>-3558.1999999999971</c:v>
                </c:pt>
                <c:pt idx="7492">
                  <c:v>-3449.3999999999942</c:v>
                </c:pt>
                <c:pt idx="7493">
                  <c:v>-3336.8000000000029</c:v>
                </c:pt>
                <c:pt idx="7494">
                  <c:v>-3226.6000000000058</c:v>
                </c:pt>
                <c:pt idx="7495">
                  <c:v>-3114.6000000000058</c:v>
                </c:pt>
                <c:pt idx="7496">
                  <c:v>-2999.1000000000058</c:v>
                </c:pt>
                <c:pt idx="7497">
                  <c:v>-2891</c:v>
                </c:pt>
                <c:pt idx="7498">
                  <c:v>-2774.5</c:v>
                </c:pt>
                <c:pt idx="7499">
                  <c:v>-2663</c:v>
                </c:pt>
                <c:pt idx="7500">
                  <c:v>-2547.3000000000029</c:v>
                </c:pt>
                <c:pt idx="7501">
                  <c:v>-2429.6999999999971</c:v>
                </c:pt>
                <c:pt idx="7502">
                  <c:v>-2318.5</c:v>
                </c:pt>
                <c:pt idx="7503">
                  <c:v>-2199.6999999999971</c:v>
                </c:pt>
                <c:pt idx="7504">
                  <c:v>-2090.3000000000029</c:v>
                </c:pt>
                <c:pt idx="7505">
                  <c:v>-1972.3000000000029</c:v>
                </c:pt>
                <c:pt idx="7506">
                  <c:v>-1857.3999999999942</c:v>
                </c:pt>
                <c:pt idx="7507">
                  <c:v>-1743.8000000000029</c:v>
                </c:pt>
                <c:pt idx="7508">
                  <c:v>-1629.3000000000029</c:v>
                </c:pt>
                <c:pt idx="7509">
                  <c:v>-1515.5</c:v>
                </c:pt>
                <c:pt idx="7510">
                  <c:v>-1405.6999999999971</c:v>
                </c:pt>
                <c:pt idx="7511">
                  <c:v>-1292.5</c:v>
                </c:pt>
                <c:pt idx="7512">
                  <c:v>-1167.1999999999971</c:v>
                </c:pt>
                <c:pt idx="7513">
                  <c:v>-1046.3000000000029</c:v>
                </c:pt>
                <c:pt idx="7514">
                  <c:v>-934.60000000000582</c:v>
                </c:pt>
                <c:pt idx="7515">
                  <c:v>-816.39999999999418</c:v>
                </c:pt>
                <c:pt idx="7516">
                  <c:v>-700.10000000000582</c:v>
                </c:pt>
                <c:pt idx="7517">
                  <c:v>-588.69999999999709</c:v>
                </c:pt>
                <c:pt idx="7518">
                  <c:v>-474.39999999999418</c:v>
                </c:pt>
                <c:pt idx="7519">
                  <c:v>-353.39999999999418</c:v>
                </c:pt>
                <c:pt idx="7520">
                  <c:v>-237</c:v>
                </c:pt>
                <c:pt idx="7521">
                  <c:v>-122.89999999999418</c:v>
                </c:pt>
                <c:pt idx="7522">
                  <c:v>-9.1000000000058208</c:v>
                </c:pt>
                <c:pt idx="7523">
                  <c:v>106.5</c:v>
                </c:pt>
                <c:pt idx="7524">
                  <c:v>230.39999999999418</c:v>
                </c:pt>
                <c:pt idx="7525">
                  <c:v>344.89999999999418</c:v>
                </c:pt>
                <c:pt idx="7526">
                  <c:v>459.69999999999709</c:v>
                </c:pt>
                <c:pt idx="7527">
                  <c:v>587</c:v>
                </c:pt>
                <c:pt idx="7528">
                  <c:v>706.39999999999418</c:v>
                </c:pt>
                <c:pt idx="7529">
                  <c:v>817.10000000000582</c:v>
                </c:pt>
                <c:pt idx="7530">
                  <c:v>930.39999999999418</c:v>
                </c:pt>
                <c:pt idx="7531">
                  <c:v>1052.8000000000029</c:v>
                </c:pt>
                <c:pt idx="7532">
                  <c:v>1170.5</c:v>
                </c:pt>
                <c:pt idx="7533">
                  <c:v>1284.1999999999971</c:v>
                </c:pt>
                <c:pt idx="7534">
                  <c:v>1403.3000000000029</c:v>
                </c:pt>
                <c:pt idx="7535">
                  <c:v>1523.3000000000029</c:v>
                </c:pt>
                <c:pt idx="7536">
                  <c:v>1637.1999999999971</c:v>
                </c:pt>
                <c:pt idx="7537">
                  <c:v>1752.6999999999971</c:v>
                </c:pt>
                <c:pt idx="7538">
                  <c:v>1877.8999999999942</c:v>
                </c:pt>
                <c:pt idx="7539">
                  <c:v>1996</c:v>
                </c:pt>
                <c:pt idx="7540">
                  <c:v>2112.8000000000029</c:v>
                </c:pt>
                <c:pt idx="7541">
                  <c:v>2229.3999999999942</c:v>
                </c:pt>
                <c:pt idx="7542">
                  <c:v>2343.8000000000029</c:v>
                </c:pt>
                <c:pt idx="7543">
                  <c:v>2460.3999999999942</c:v>
                </c:pt>
                <c:pt idx="7544">
                  <c:v>2575.5</c:v>
                </c:pt>
                <c:pt idx="7545">
                  <c:v>2693.8000000000029</c:v>
                </c:pt>
                <c:pt idx="7546">
                  <c:v>2807.8999999999942</c:v>
                </c:pt>
                <c:pt idx="7547">
                  <c:v>2924.6999999999971</c:v>
                </c:pt>
                <c:pt idx="7548">
                  <c:v>3044.3999999999942</c:v>
                </c:pt>
                <c:pt idx="7549">
                  <c:v>3160.1999999999971</c:v>
                </c:pt>
                <c:pt idx="7550">
                  <c:v>3276.6999999999971</c:v>
                </c:pt>
                <c:pt idx="7551">
                  <c:v>3395.6000000000058</c:v>
                </c:pt>
                <c:pt idx="7552">
                  <c:v>3518.3000000000029</c:v>
                </c:pt>
                <c:pt idx="7553">
                  <c:v>3629.6999999999971</c:v>
                </c:pt>
                <c:pt idx="7554">
                  <c:v>3742.5</c:v>
                </c:pt>
                <c:pt idx="7555">
                  <c:v>3860.8999999999942</c:v>
                </c:pt>
                <c:pt idx="7556">
                  <c:v>3974.6999999999971</c:v>
                </c:pt>
                <c:pt idx="7557">
                  <c:v>4089.6999999999971</c:v>
                </c:pt>
                <c:pt idx="7558">
                  <c:v>4200.6000000000058</c:v>
                </c:pt>
                <c:pt idx="7559">
                  <c:v>4315.6000000000058</c:v>
                </c:pt>
                <c:pt idx="7560">
                  <c:v>4426.8000000000029</c:v>
                </c:pt>
                <c:pt idx="7561">
                  <c:v>4532</c:v>
                </c:pt>
                <c:pt idx="7562">
                  <c:v>4650.3000000000029</c:v>
                </c:pt>
                <c:pt idx="7563">
                  <c:v>4765.3999999999942</c:v>
                </c:pt>
                <c:pt idx="7564">
                  <c:v>4873.6000000000058</c:v>
                </c:pt>
                <c:pt idx="7565">
                  <c:v>4986.5</c:v>
                </c:pt>
                <c:pt idx="7566">
                  <c:v>5090.6000000000058</c:v>
                </c:pt>
                <c:pt idx="7567">
                  <c:v>5188.3000000000029</c:v>
                </c:pt>
                <c:pt idx="7568">
                  <c:v>5300.5</c:v>
                </c:pt>
                <c:pt idx="7569">
                  <c:v>5411.8999999999942</c:v>
                </c:pt>
                <c:pt idx="7570">
                  <c:v>5512.3000000000029</c:v>
                </c:pt>
                <c:pt idx="7571">
                  <c:v>5616.1999999999971</c:v>
                </c:pt>
                <c:pt idx="7572">
                  <c:v>5729.8000000000029</c:v>
                </c:pt>
                <c:pt idx="7573">
                  <c:v>5834.1999999999971</c:v>
                </c:pt>
                <c:pt idx="7574">
                  <c:v>5928.8000000000029</c:v>
                </c:pt>
                <c:pt idx="7575">
                  <c:v>6037.3000000000029</c:v>
                </c:pt>
                <c:pt idx="7576">
                  <c:v>6141</c:v>
                </c:pt>
                <c:pt idx="7577">
                  <c:v>6234.8999999999942</c:v>
                </c:pt>
                <c:pt idx="7578">
                  <c:v>6330.8000000000029</c:v>
                </c:pt>
                <c:pt idx="7579">
                  <c:v>6428.8000000000029</c:v>
                </c:pt>
                <c:pt idx="7580">
                  <c:v>6530.6999999999971</c:v>
                </c:pt>
                <c:pt idx="7581">
                  <c:v>6624.5</c:v>
                </c:pt>
                <c:pt idx="7582">
                  <c:v>6713.6000000000058</c:v>
                </c:pt>
                <c:pt idx="7583">
                  <c:v>6803</c:v>
                </c:pt>
                <c:pt idx="7584">
                  <c:v>6892.8000000000029</c:v>
                </c:pt>
                <c:pt idx="7585">
                  <c:v>6982.8999999999942</c:v>
                </c:pt>
                <c:pt idx="7586">
                  <c:v>7066.6999999999971</c:v>
                </c:pt>
                <c:pt idx="7587">
                  <c:v>7149.3000000000029</c:v>
                </c:pt>
                <c:pt idx="7588">
                  <c:v>7238.3999999999942</c:v>
                </c:pt>
                <c:pt idx="7589">
                  <c:v>7321</c:v>
                </c:pt>
                <c:pt idx="7590">
                  <c:v>7394.6000000000058</c:v>
                </c:pt>
                <c:pt idx="7591">
                  <c:v>7468.8000000000029</c:v>
                </c:pt>
                <c:pt idx="7592">
                  <c:v>7547.1999999999971</c:v>
                </c:pt>
                <c:pt idx="7593">
                  <c:v>7627.5</c:v>
                </c:pt>
                <c:pt idx="7594">
                  <c:v>7703.5</c:v>
                </c:pt>
                <c:pt idx="7595">
                  <c:v>7772.1000000000058</c:v>
                </c:pt>
                <c:pt idx="7596">
                  <c:v>7843.3000000000029</c:v>
                </c:pt>
                <c:pt idx="7597">
                  <c:v>7918.8999999999942</c:v>
                </c:pt>
                <c:pt idx="7598">
                  <c:v>7991.1000000000058</c:v>
                </c:pt>
                <c:pt idx="7599">
                  <c:v>8053.6999999999971</c:v>
                </c:pt>
                <c:pt idx="7600">
                  <c:v>8113.3000000000029</c:v>
                </c:pt>
                <c:pt idx="7601">
                  <c:v>8172.6000000000058</c:v>
                </c:pt>
                <c:pt idx="7602">
                  <c:v>8232.1000000000058</c:v>
                </c:pt>
                <c:pt idx="7603">
                  <c:v>8290.8000000000029</c:v>
                </c:pt>
                <c:pt idx="7604">
                  <c:v>8349.6999999999971</c:v>
                </c:pt>
                <c:pt idx="7605">
                  <c:v>8401</c:v>
                </c:pt>
                <c:pt idx="7606">
                  <c:v>8450.1000000000058</c:v>
                </c:pt>
                <c:pt idx="7607">
                  <c:v>8499.6000000000058</c:v>
                </c:pt>
                <c:pt idx="7608">
                  <c:v>8548.8000000000029</c:v>
                </c:pt>
                <c:pt idx="7609">
                  <c:v>8586.8000000000029</c:v>
                </c:pt>
                <c:pt idx="7610">
                  <c:v>8625.8000000000029</c:v>
                </c:pt>
                <c:pt idx="7611">
                  <c:v>8670.8000000000029</c:v>
                </c:pt>
                <c:pt idx="7612">
                  <c:v>8706.3000000000029</c:v>
                </c:pt>
                <c:pt idx="7613">
                  <c:v>8737.6000000000058</c:v>
                </c:pt>
                <c:pt idx="7614">
                  <c:v>8768.1999999999971</c:v>
                </c:pt>
                <c:pt idx="7615">
                  <c:v>8797.1000000000058</c:v>
                </c:pt>
                <c:pt idx="7616">
                  <c:v>8822.5</c:v>
                </c:pt>
                <c:pt idx="7617">
                  <c:v>8852</c:v>
                </c:pt>
                <c:pt idx="7618">
                  <c:v>8879.1999999999971</c:v>
                </c:pt>
                <c:pt idx="7619">
                  <c:v>8901.1000000000058</c:v>
                </c:pt>
                <c:pt idx="7620">
                  <c:v>8920.8000000000029</c:v>
                </c:pt>
                <c:pt idx="7621">
                  <c:v>8942.3999999999942</c:v>
                </c:pt>
                <c:pt idx="7622">
                  <c:v>8958.3000000000029</c:v>
                </c:pt>
                <c:pt idx="7623">
                  <c:v>8969.8999999999942</c:v>
                </c:pt>
                <c:pt idx="7624">
                  <c:v>8979.8999999999942</c:v>
                </c:pt>
                <c:pt idx="7625">
                  <c:v>8985.6999999999971</c:v>
                </c:pt>
                <c:pt idx="7626">
                  <c:v>8989.8000000000029</c:v>
                </c:pt>
                <c:pt idx="7627">
                  <c:v>8988.6999999999971</c:v>
                </c:pt>
                <c:pt idx="7628">
                  <c:v>8987.3999999999942</c:v>
                </c:pt>
                <c:pt idx="7629">
                  <c:v>8985.6000000000058</c:v>
                </c:pt>
                <c:pt idx="7630">
                  <c:v>8979.5</c:v>
                </c:pt>
                <c:pt idx="7631">
                  <c:v>8972.3000000000029</c:v>
                </c:pt>
                <c:pt idx="7632">
                  <c:v>8959.1999999999971</c:v>
                </c:pt>
                <c:pt idx="7633">
                  <c:v>8943.6000000000058</c:v>
                </c:pt>
                <c:pt idx="7634">
                  <c:v>8926.1999999999971</c:v>
                </c:pt>
                <c:pt idx="7635">
                  <c:v>8906.1999999999971</c:v>
                </c:pt>
                <c:pt idx="7636">
                  <c:v>8881.5</c:v>
                </c:pt>
                <c:pt idx="7637">
                  <c:v>8852.6000000000058</c:v>
                </c:pt>
                <c:pt idx="7638">
                  <c:v>8823.6999999999971</c:v>
                </c:pt>
                <c:pt idx="7639">
                  <c:v>8790.6000000000058</c:v>
                </c:pt>
                <c:pt idx="7640">
                  <c:v>8758.8000000000029</c:v>
                </c:pt>
                <c:pt idx="7641">
                  <c:v>8725.1000000000058</c:v>
                </c:pt>
                <c:pt idx="7642">
                  <c:v>8690.1999999999971</c:v>
                </c:pt>
                <c:pt idx="7643">
                  <c:v>8649.6999999999971</c:v>
                </c:pt>
                <c:pt idx="7644">
                  <c:v>8607</c:v>
                </c:pt>
                <c:pt idx="7645">
                  <c:v>8562.3999999999942</c:v>
                </c:pt>
                <c:pt idx="7646">
                  <c:v>8513.8000000000029</c:v>
                </c:pt>
                <c:pt idx="7647">
                  <c:v>8464.1999999999971</c:v>
                </c:pt>
                <c:pt idx="7648">
                  <c:v>8408.8999999999942</c:v>
                </c:pt>
                <c:pt idx="7649">
                  <c:v>8350</c:v>
                </c:pt>
                <c:pt idx="7650">
                  <c:v>8285.3999999999942</c:v>
                </c:pt>
                <c:pt idx="7651">
                  <c:v>8218.3000000000029</c:v>
                </c:pt>
                <c:pt idx="7652">
                  <c:v>8152.5</c:v>
                </c:pt>
                <c:pt idx="7653">
                  <c:v>8083.6000000000058</c:v>
                </c:pt>
                <c:pt idx="7654">
                  <c:v>8010.6000000000058</c:v>
                </c:pt>
                <c:pt idx="7655">
                  <c:v>7930.1999999999971</c:v>
                </c:pt>
                <c:pt idx="7656">
                  <c:v>7853</c:v>
                </c:pt>
                <c:pt idx="7657">
                  <c:v>7772.3999999999942</c:v>
                </c:pt>
                <c:pt idx="7658">
                  <c:v>7687.1999999999971</c:v>
                </c:pt>
                <c:pt idx="7659">
                  <c:v>7599.5</c:v>
                </c:pt>
                <c:pt idx="7660">
                  <c:v>7509.3000000000029</c:v>
                </c:pt>
                <c:pt idx="7661">
                  <c:v>7416.3000000000029</c:v>
                </c:pt>
                <c:pt idx="7662">
                  <c:v>7315.8999999999942</c:v>
                </c:pt>
                <c:pt idx="7663">
                  <c:v>7214.5</c:v>
                </c:pt>
                <c:pt idx="7664">
                  <c:v>7117.1000000000058</c:v>
                </c:pt>
                <c:pt idx="7665">
                  <c:v>7013.8000000000029</c:v>
                </c:pt>
                <c:pt idx="7666">
                  <c:v>6907.3000000000029</c:v>
                </c:pt>
                <c:pt idx="7667">
                  <c:v>6801.3999999999942</c:v>
                </c:pt>
                <c:pt idx="7668">
                  <c:v>6689.6000000000058</c:v>
                </c:pt>
                <c:pt idx="7669">
                  <c:v>6574.6999999999971</c:v>
                </c:pt>
                <c:pt idx="7670">
                  <c:v>6459.8999999999942</c:v>
                </c:pt>
                <c:pt idx="7671">
                  <c:v>6341.1000000000058</c:v>
                </c:pt>
                <c:pt idx="7672">
                  <c:v>6216.1999999999971</c:v>
                </c:pt>
                <c:pt idx="7673">
                  <c:v>6090.5</c:v>
                </c:pt>
                <c:pt idx="7674">
                  <c:v>5963.5</c:v>
                </c:pt>
                <c:pt idx="7675">
                  <c:v>5831</c:v>
                </c:pt>
                <c:pt idx="7676">
                  <c:v>5694.1000000000058</c:v>
                </c:pt>
                <c:pt idx="7677">
                  <c:v>5556.5</c:v>
                </c:pt>
                <c:pt idx="7678">
                  <c:v>5421</c:v>
                </c:pt>
                <c:pt idx="7679">
                  <c:v>5279.3000000000029</c:v>
                </c:pt>
                <c:pt idx="7680">
                  <c:v>5133.3000000000029</c:v>
                </c:pt>
                <c:pt idx="7681">
                  <c:v>4986.6999999999971</c:v>
                </c:pt>
                <c:pt idx="7682">
                  <c:v>4840.6999999999971</c:v>
                </c:pt>
                <c:pt idx="7683">
                  <c:v>4691</c:v>
                </c:pt>
                <c:pt idx="7684">
                  <c:v>4536.6000000000058</c:v>
                </c:pt>
                <c:pt idx="7685">
                  <c:v>4382</c:v>
                </c:pt>
                <c:pt idx="7686">
                  <c:v>4225.3999999999942</c:v>
                </c:pt>
                <c:pt idx="7687">
                  <c:v>4068.1999999999971</c:v>
                </c:pt>
                <c:pt idx="7688">
                  <c:v>3907.8000000000029</c:v>
                </c:pt>
                <c:pt idx="7689">
                  <c:v>3744.8999999999942</c:v>
                </c:pt>
                <c:pt idx="7690">
                  <c:v>3583.5</c:v>
                </c:pt>
                <c:pt idx="7691">
                  <c:v>3418.1999999999971</c:v>
                </c:pt>
                <c:pt idx="7692">
                  <c:v>3251.1999999999971</c:v>
                </c:pt>
                <c:pt idx="7693">
                  <c:v>3084.3999999999942</c:v>
                </c:pt>
                <c:pt idx="7694">
                  <c:v>2912.3999999999942</c:v>
                </c:pt>
                <c:pt idx="7695">
                  <c:v>2740.3999999999942</c:v>
                </c:pt>
                <c:pt idx="7696">
                  <c:v>2569.8999999999942</c:v>
                </c:pt>
                <c:pt idx="7697">
                  <c:v>2395.1999999999971</c:v>
                </c:pt>
                <c:pt idx="7698">
                  <c:v>2217.1000000000058</c:v>
                </c:pt>
                <c:pt idx="7699">
                  <c:v>2039.1999999999971</c:v>
                </c:pt>
                <c:pt idx="7700">
                  <c:v>1856.6000000000058</c:v>
                </c:pt>
                <c:pt idx="7701">
                  <c:v>1673.8000000000029</c:v>
                </c:pt>
                <c:pt idx="7702">
                  <c:v>1489.8999999999942</c:v>
                </c:pt>
                <c:pt idx="7703">
                  <c:v>1306.3999999999942</c:v>
                </c:pt>
                <c:pt idx="7704">
                  <c:v>1124.5</c:v>
                </c:pt>
                <c:pt idx="7705">
                  <c:v>940.69999999999709</c:v>
                </c:pt>
                <c:pt idx="7706">
                  <c:v>755.80000000000291</c:v>
                </c:pt>
                <c:pt idx="7707">
                  <c:v>567.10000000000582</c:v>
                </c:pt>
                <c:pt idx="7708">
                  <c:v>379.89999999999418</c:v>
                </c:pt>
                <c:pt idx="7709">
                  <c:v>194.60000000000582</c:v>
                </c:pt>
                <c:pt idx="7710">
                  <c:v>8.8000000000029104</c:v>
                </c:pt>
                <c:pt idx="7711">
                  <c:v>-179.19999999999709</c:v>
                </c:pt>
                <c:pt idx="7712">
                  <c:v>-370.30000000000291</c:v>
                </c:pt>
                <c:pt idx="7713">
                  <c:v>-558.80000000000291</c:v>
                </c:pt>
                <c:pt idx="7714">
                  <c:v>-746.89999999999418</c:v>
                </c:pt>
                <c:pt idx="7715">
                  <c:v>-935.69999999999709</c:v>
                </c:pt>
                <c:pt idx="7716">
                  <c:v>-1125.1999999999971</c:v>
                </c:pt>
                <c:pt idx="7717">
                  <c:v>-1313.6999999999971</c:v>
                </c:pt>
                <c:pt idx="7718">
                  <c:v>-1502.1999999999971</c:v>
                </c:pt>
                <c:pt idx="7719">
                  <c:v>-1692.5</c:v>
                </c:pt>
                <c:pt idx="7720">
                  <c:v>-1881.3000000000029</c:v>
                </c:pt>
                <c:pt idx="7721">
                  <c:v>-2070.1000000000058</c:v>
                </c:pt>
                <c:pt idx="7722">
                  <c:v>-2260.1000000000058</c:v>
                </c:pt>
                <c:pt idx="7723">
                  <c:v>-2441.8999999999942</c:v>
                </c:pt>
                <c:pt idx="7724">
                  <c:v>-2627.8999999999942</c:v>
                </c:pt>
                <c:pt idx="7725">
                  <c:v>-2826.1000000000058</c:v>
                </c:pt>
                <c:pt idx="7726">
                  <c:v>-3012.5</c:v>
                </c:pt>
                <c:pt idx="7727">
                  <c:v>-3195.8000000000029</c:v>
                </c:pt>
                <c:pt idx="7728">
                  <c:v>-3381.6000000000058</c:v>
                </c:pt>
                <c:pt idx="7729">
                  <c:v>-3567</c:v>
                </c:pt>
                <c:pt idx="7730">
                  <c:v>-3751.3000000000029</c:v>
                </c:pt>
                <c:pt idx="7731">
                  <c:v>-3930.1999999999971</c:v>
                </c:pt>
                <c:pt idx="7732">
                  <c:v>-4109.5</c:v>
                </c:pt>
                <c:pt idx="7733">
                  <c:v>-4288.8999999999942</c:v>
                </c:pt>
                <c:pt idx="7734">
                  <c:v>-4469.1000000000058</c:v>
                </c:pt>
                <c:pt idx="7735">
                  <c:v>-4650.1999999999971</c:v>
                </c:pt>
                <c:pt idx="7736">
                  <c:v>-4825.3999999999942</c:v>
                </c:pt>
                <c:pt idx="7737">
                  <c:v>-4992.1000000000058</c:v>
                </c:pt>
                <c:pt idx="7738">
                  <c:v>-5165.8999999999942</c:v>
                </c:pt>
                <c:pt idx="7739">
                  <c:v>-5341.3000000000029</c:v>
                </c:pt>
                <c:pt idx="7740">
                  <c:v>-5513.3000000000029</c:v>
                </c:pt>
                <c:pt idx="7741">
                  <c:v>-5678.6000000000058</c:v>
                </c:pt>
                <c:pt idx="7742">
                  <c:v>-5838.8999999999942</c:v>
                </c:pt>
                <c:pt idx="7743">
                  <c:v>-6004.8000000000029</c:v>
                </c:pt>
                <c:pt idx="7744">
                  <c:v>-6171.5</c:v>
                </c:pt>
                <c:pt idx="7745">
                  <c:v>-6334</c:v>
                </c:pt>
                <c:pt idx="7746">
                  <c:v>-6487</c:v>
                </c:pt>
                <c:pt idx="7747">
                  <c:v>-6642.1000000000058</c:v>
                </c:pt>
                <c:pt idx="7748">
                  <c:v>-6799.1000000000058</c:v>
                </c:pt>
                <c:pt idx="7749">
                  <c:v>-6949.3999999999942</c:v>
                </c:pt>
                <c:pt idx="7750">
                  <c:v>-7097.1999999999971</c:v>
                </c:pt>
                <c:pt idx="7751">
                  <c:v>-7244.8000000000029</c:v>
                </c:pt>
                <c:pt idx="7752">
                  <c:v>-7392</c:v>
                </c:pt>
                <c:pt idx="7753">
                  <c:v>-7536.6000000000058</c:v>
                </c:pt>
                <c:pt idx="7754">
                  <c:v>-7671.6000000000058</c:v>
                </c:pt>
                <c:pt idx="7755">
                  <c:v>-7802.6000000000058</c:v>
                </c:pt>
                <c:pt idx="7756">
                  <c:v>-7936.8000000000029</c:v>
                </c:pt>
                <c:pt idx="7757">
                  <c:v>-8071.6000000000058</c:v>
                </c:pt>
                <c:pt idx="7758">
                  <c:v>-8199.6999999999971</c:v>
                </c:pt>
                <c:pt idx="7759">
                  <c:v>-8317.8000000000029</c:v>
                </c:pt>
                <c:pt idx="7760">
                  <c:v>-8444.8000000000029</c:v>
                </c:pt>
                <c:pt idx="7761">
                  <c:v>-8567.6999999999971</c:v>
                </c:pt>
                <c:pt idx="7762">
                  <c:v>-8673.1000000000058</c:v>
                </c:pt>
                <c:pt idx="7763">
                  <c:v>-8782.1999999999971</c:v>
                </c:pt>
                <c:pt idx="7764">
                  <c:v>-8897.3000000000029</c:v>
                </c:pt>
                <c:pt idx="7765">
                  <c:v>-9001.3999999999942</c:v>
                </c:pt>
                <c:pt idx="7766">
                  <c:v>-9092.1000000000058</c:v>
                </c:pt>
                <c:pt idx="7767">
                  <c:v>-9193</c:v>
                </c:pt>
                <c:pt idx="7768">
                  <c:v>-9296.3999999999942</c:v>
                </c:pt>
                <c:pt idx="7769">
                  <c:v>-9385.1000000000058</c:v>
                </c:pt>
                <c:pt idx="7770">
                  <c:v>-9470.8000000000029</c:v>
                </c:pt>
                <c:pt idx="7771">
                  <c:v>-9553.1000000000058</c:v>
                </c:pt>
                <c:pt idx="7772">
                  <c:v>-9624.5</c:v>
                </c:pt>
                <c:pt idx="7773">
                  <c:v>-9704.3999999999942</c:v>
                </c:pt>
                <c:pt idx="7774">
                  <c:v>-9777.8000000000029</c:v>
                </c:pt>
                <c:pt idx="7775">
                  <c:v>-9840</c:v>
                </c:pt>
                <c:pt idx="7776">
                  <c:v>-9905.3000000000029</c:v>
                </c:pt>
                <c:pt idx="7777">
                  <c:v>-9960.6999999999971</c:v>
                </c:pt>
                <c:pt idx="7778">
                  <c:v>-10015.399999999994</c:v>
                </c:pt>
                <c:pt idx="7779">
                  <c:v>-10066.600000000006</c:v>
                </c:pt>
                <c:pt idx="7780">
                  <c:v>-10111.600000000006</c:v>
                </c:pt>
                <c:pt idx="7781">
                  <c:v>-10157.899999999994</c:v>
                </c:pt>
                <c:pt idx="7782">
                  <c:v>-10194.399999999994</c:v>
                </c:pt>
                <c:pt idx="7783">
                  <c:v>-10224</c:v>
                </c:pt>
                <c:pt idx="7784">
                  <c:v>-10253.5</c:v>
                </c:pt>
                <c:pt idx="7785">
                  <c:v>-10281.5</c:v>
                </c:pt>
                <c:pt idx="7786">
                  <c:v>-10298.5</c:v>
                </c:pt>
                <c:pt idx="7787">
                  <c:v>-10310.800000000003</c:v>
                </c:pt>
                <c:pt idx="7788">
                  <c:v>-10324.399999999994</c:v>
                </c:pt>
                <c:pt idx="7789">
                  <c:v>-10323.100000000006</c:v>
                </c:pt>
                <c:pt idx="7790">
                  <c:v>-10325</c:v>
                </c:pt>
                <c:pt idx="7791">
                  <c:v>-10323.600000000006</c:v>
                </c:pt>
                <c:pt idx="7792">
                  <c:v>-10314.100000000006</c:v>
                </c:pt>
                <c:pt idx="7793">
                  <c:v>-10303.5</c:v>
                </c:pt>
                <c:pt idx="7794">
                  <c:v>-10279.399999999994</c:v>
                </c:pt>
                <c:pt idx="7795">
                  <c:v>-10261.399999999994</c:v>
                </c:pt>
                <c:pt idx="7796">
                  <c:v>-10231.899999999994</c:v>
                </c:pt>
                <c:pt idx="7797">
                  <c:v>-10200.399999999994</c:v>
                </c:pt>
                <c:pt idx="7798">
                  <c:v>-10167.100000000006</c:v>
                </c:pt>
                <c:pt idx="7799">
                  <c:v>-10123.600000000006</c:v>
                </c:pt>
                <c:pt idx="7800">
                  <c:v>-10072.300000000003</c:v>
                </c:pt>
                <c:pt idx="7801">
                  <c:v>-10018.100000000006</c:v>
                </c:pt>
                <c:pt idx="7802">
                  <c:v>-9966.8000000000029</c:v>
                </c:pt>
                <c:pt idx="7803">
                  <c:v>-9901.1999999999971</c:v>
                </c:pt>
                <c:pt idx="7804">
                  <c:v>-9833.1999999999971</c:v>
                </c:pt>
                <c:pt idx="7805">
                  <c:v>-9772.1999999999971</c:v>
                </c:pt>
                <c:pt idx="7806">
                  <c:v>-9697.6000000000058</c:v>
                </c:pt>
                <c:pt idx="7807">
                  <c:v>-9610.6000000000058</c:v>
                </c:pt>
                <c:pt idx="7808">
                  <c:v>-9525.6000000000058</c:v>
                </c:pt>
                <c:pt idx="7809">
                  <c:v>-9442.6000000000058</c:v>
                </c:pt>
                <c:pt idx="7810">
                  <c:v>-9344.8999999999942</c:v>
                </c:pt>
                <c:pt idx="7811">
                  <c:v>-9244.8999999999942</c:v>
                </c:pt>
                <c:pt idx="7812">
                  <c:v>-9140.6999999999971</c:v>
                </c:pt>
                <c:pt idx="7813">
                  <c:v>-9031</c:v>
                </c:pt>
                <c:pt idx="7814">
                  <c:v>-8918.3000000000029</c:v>
                </c:pt>
                <c:pt idx="7815">
                  <c:v>-8795.5</c:v>
                </c:pt>
                <c:pt idx="7816">
                  <c:v>-8671.3000000000029</c:v>
                </c:pt>
                <c:pt idx="7817">
                  <c:v>-8548.6999999999971</c:v>
                </c:pt>
                <c:pt idx="7818">
                  <c:v>-8419.8999999999942</c:v>
                </c:pt>
                <c:pt idx="7819">
                  <c:v>-8281.6000000000058</c:v>
                </c:pt>
                <c:pt idx="7820">
                  <c:v>-8144.3999999999942</c:v>
                </c:pt>
                <c:pt idx="7821">
                  <c:v>-8001.1000000000058</c:v>
                </c:pt>
                <c:pt idx="7822">
                  <c:v>-7846.1000000000058</c:v>
                </c:pt>
                <c:pt idx="7823">
                  <c:v>-7689.6999999999971</c:v>
                </c:pt>
                <c:pt idx="7824">
                  <c:v>-7539.3000000000029</c:v>
                </c:pt>
                <c:pt idx="7825">
                  <c:v>-7375.6999999999971</c:v>
                </c:pt>
                <c:pt idx="7826">
                  <c:v>-7206.3000000000029</c:v>
                </c:pt>
                <c:pt idx="7827">
                  <c:v>-7039.1000000000058</c:v>
                </c:pt>
                <c:pt idx="7828">
                  <c:v>-6865.1999999999971</c:v>
                </c:pt>
                <c:pt idx="7829">
                  <c:v>-6687.5</c:v>
                </c:pt>
                <c:pt idx="7830">
                  <c:v>-6505.3000000000029</c:v>
                </c:pt>
                <c:pt idx="7831">
                  <c:v>-6321.6000000000058</c:v>
                </c:pt>
                <c:pt idx="7832">
                  <c:v>-6132.1999999999971</c:v>
                </c:pt>
                <c:pt idx="7833">
                  <c:v>-5939.1999999999971</c:v>
                </c:pt>
                <c:pt idx="7834">
                  <c:v>-5746.6999999999971</c:v>
                </c:pt>
                <c:pt idx="7835">
                  <c:v>-5546.8000000000029</c:v>
                </c:pt>
                <c:pt idx="7836">
                  <c:v>-5340.1000000000058</c:v>
                </c:pt>
                <c:pt idx="7837">
                  <c:v>-5138.3999999999942</c:v>
                </c:pt>
                <c:pt idx="7838">
                  <c:v>-4920.3000000000029</c:v>
                </c:pt>
                <c:pt idx="7839">
                  <c:v>-4704.3999999999942</c:v>
                </c:pt>
                <c:pt idx="7840">
                  <c:v>-4490.5</c:v>
                </c:pt>
                <c:pt idx="7841">
                  <c:v>-4270.3000000000029</c:v>
                </c:pt>
                <c:pt idx="7842">
                  <c:v>-4049.8000000000029</c:v>
                </c:pt>
                <c:pt idx="7843">
                  <c:v>-3827</c:v>
                </c:pt>
                <c:pt idx="7844">
                  <c:v>-3604</c:v>
                </c:pt>
                <c:pt idx="7845">
                  <c:v>-3367.6999999999971</c:v>
                </c:pt>
                <c:pt idx="7846">
                  <c:v>-3130.1999999999971</c:v>
                </c:pt>
                <c:pt idx="7847">
                  <c:v>-2899.6999999999971</c:v>
                </c:pt>
                <c:pt idx="7848">
                  <c:v>-2660.8999999999942</c:v>
                </c:pt>
                <c:pt idx="7849">
                  <c:v>-2419.1000000000058</c:v>
                </c:pt>
                <c:pt idx="7850">
                  <c:v>-2175.3999999999942</c:v>
                </c:pt>
                <c:pt idx="7851">
                  <c:v>-1931.1999999999971</c:v>
                </c:pt>
                <c:pt idx="7852">
                  <c:v>-1680.3999999999942</c:v>
                </c:pt>
                <c:pt idx="7853">
                  <c:v>-1427.5</c:v>
                </c:pt>
                <c:pt idx="7854">
                  <c:v>-1178.5</c:v>
                </c:pt>
                <c:pt idx="7855">
                  <c:v>-928.39999999999418</c:v>
                </c:pt>
                <c:pt idx="7856">
                  <c:v>-674.60000000000582</c:v>
                </c:pt>
                <c:pt idx="7857">
                  <c:v>-414.5</c:v>
                </c:pt>
                <c:pt idx="7858">
                  <c:v>-158.10000000000582</c:v>
                </c:pt>
                <c:pt idx="7859">
                  <c:v>94.30000000000291</c:v>
                </c:pt>
                <c:pt idx="7860">
                  <c:v>359.60000000000582</c:v>
                </c:pt>
                <c:pt idx="7861">
                  <c:v>625.60000000000582</c:v>
                </c:pt>
                <c:pt idx="7862">
                  <c:v>885.69999999999709</c:v>
                </c:pt>
                <c:pt idx="7863">
                  <c:v>1142.6000000000058</c:v>
                </c:pt>
                <c:pt idx="7864">
                  <c:v>1412.1999999999971</c:v>
                </c:pt>
                <c:pt idx="7865">
                  <c:v>1682.6000000000058</c:v>
                </c:pt>
                <c:pt idx="7866">
                  <c:v>1940.3999999999942</c:v>
                </c:pt>
                <c:pt idx="7867">
                  <c:v>2205.1999999999971</c:v>
                </c:pt>
                <c:pt idx="7868">
                  <c:v>2473.1999999999971</c:v>
                </c:pt>
                <c:pt idx="7869">
                  <c:v>2740</c:v>
                </c:pt>
                <c:pt idx="7870">
                  <c:v>3000.8999999999942</c:v>
                </c:pt>
                <c:pt idx="7871">
                  <c:v>3270.1999999999971</c:v>
                </c:pt>
                <c:pt idx="7872">
                  <c:v>3537.8000000000029</c:v>
                </c:pt>
                <c:pt idx="7873">
                  <c:v>3803.1999999999971</c:v>
                </c:pt>
                <c:pt idx="7874">
                  <c:v>4069.8000000000029</c:v>
                </c:pt>
                <c:pt idx="7875">
                  <c:v>4330.6000000000058</c:v>
                </c:pt>
                <c:pt idx="7876">
                  <c:v>4600.5</c:v>
                </c:pt>
                <c:pt idx="7877">
                  <c:v>4863.1000000000058</c:v>
                </c:pt>
                <c:pt idx="7878">
                  <c:v>5124.3000000000029</c:v>
                </c:pt>
                <c:pt idx="7879">
                  <c:v>5389.3000000000029</c:v>
                </c:pt>
                <c:pt idx="7880">
                  <c:v>5643.8000000000029</c:v>
                </c:pt>
                <c:pt idx="7881">
                  <c:v>5904.1000000000058</c:v>
                </c:pt>
                <c:pt idx="7882">
                  <c:v>6163.8000000000029</c:v>
                </c:pt>
                <c:pt idx="7883">
                  <c:v>6414.8999999999942</c:v>
                </c:pt>
                <c:pt idx="7884">
                  <c:v>6669.8000000000029</c:v>
                </c:pt>
                <c:pt idx="7885">
                  <c:v>6928.6000000000058</c:v>
                </c:pt>
                <c:pt idx="7886">
                  <c:v>7177.1999999999971</c:v>
                </c:pt>
                <c:pt idx="7887">
                  <c:v>7422.1999999999971</c:v>
                </c:pt>
                <c:pt idx="7888">
                  <c:v>7673.8999999999942</c:v>
                </c:pt>
                <c:pt idx="7889">
                  <c:v>7915.1999999999971</c:v>
                </c:pt>
                <c:pt idx="7890">
                  <c:v>8153.6000000000058</c:v>
                </c:pt>
                <c:pt idx="7891">
                  <c:v>8396.6000000000058</c:v>
                </c:pt>
                <c:pt idx="7892">
                  <c:v>8630</c:v>
                </c:pt>
                <c:pt idx="7893">
                  <c:v>8863.6000000000058</c:v>
                </c:pt>
                <c:pt idx="7894">
                  <c:v>9092.8000000000029</c:v>
                </c:pt>
                <c:pt idx="7895">
                  <c:v>9320.1999999999971</c:v>
                </c:pt>
                <c:pt idx="7896">
                  <c:v>9549.8000000000029</c:v>
                </c:pt>
                <c:pt idx="7897">
                  <c:v>9769.1999999999971</c:v>
                </c:pt>
                <c:pt idx="7898">
                  <c:v>9990.6999999999971</c:v>
                </c:pt>
                <c:pt idx="7899">
                  <c:v>10205.300000000003</c:v>
                </c:pt>
                <c:pt idx="7900">
                  <c:v>10400</c:v>
                </c:pt>
                <c:pt idx="7901">
                  <c:v>10612.100000000006</c:v>
                </c:pt>
                <c:pt idx="7902">
                  <c:v>10825.100000000006</c:v>
                </c:pt>
                <c:pt idx="7903">
                  <c:v>11020.100000000006</c:v>
                </c:pt>
                <c:pt idx="7904">
                  <c:v>11207.600000000006</c:v>
                </c:pt>
                <c:pt idx="7905">
                  <c:v>11401.899999999994</c:v>
                </c:pt>
                <c:pt idx="7906">
                  <c:v>11592.300000000003</c:v>
                </c:pt>
                <c:pt idx="7907">
                  <c:v>11766.600000000006</c:v>
                </c:pt>
                <c:pt idx="7908">
                  <c:v>11942.699999999997</c:v>
                </c:pt>
                <c:pt idx="7909">
                  <c:v>12117.600000000006</c:v>
                </c:pt>
                <c:pt idx="7910">
                  <c:v>12280.699999999997</c:v>
                </c:pt>
                <c:pt idx="7911">
                  <c:v>12438.5</c:v>
                </c:pt>
                <c:pt idx="7912">
                  <c:v>12593.399999999994</c:v>
                </c:pt>
                <c:pt idx="7913">
                  <c:v>12752.100000000006</c:v>
                </c:pt>
                <c:pt idx="7914">
                  <c:v>12899.899999999994</c:v>
                </c:pt>
                <c:pt idx="7915">
                  <c:v>13034.899999999994</c:v>
                </c:pt>
                <c:pt idx="7916">
                  <c:v>13166.100000000006</c:v>
                </c:pt>
                <c:pt idx="7917">
                  <c:v>13294.699999999997</c:v>
                </c:pt>
                <c:pt idx="7918">
                  <c:v>13420</c:v>
                </c:pt>
                <c:pt idx="7919">
                  <c:v>13538.600000000006</c:v>
                </c:pt>
                <c:pt idx="7920">
                  <c:v>13647.800000000003</c:v>
                </c:pt>
                <c:pt idx="7921">
                  <c:v>13757.899999999994</c:v>
                </c:pt>
                <c:pt idx="7922">
                  <c:v>13861.300000000003</c:v>
                </c:pt>
                <c:pt idx="7923">
                  <c:v>13951.100000000006</c:v>
                </c:pt>
                <c:pt idx="7924">
                  <c:v>14028.5</c:v>
                </c:pt>
                <c:pt idx="7925">
                  <c:v>14107.600000000006</c:v>
                </c:pt>
                <c:pt idx="7926">
                  <c:v>14195.899999999994</c:v>
                </c:pt>
                <c:pt idx="7927">
                  <c:v>14266</c:v>
                </c:pt>
                <c:pt idx="7928">
                  <c:v>14322.199999999997</c:v>
                </c:pt>
                <c:pt idx="7929">
                  <c:v>14374.800000000003</c:v>
                </c:pt>
                <c:pt idx="7930">
                  <c:v>14426</c:v>
                </c:pt>
                <c:pt idx="7931">
                  <c:v>14473</c:v>
                </c:pt>
                <c:pt idx="7932">
                  <c:v>14507.199999999997</c:v>
                </c:pt>
                <c:pt idx="7933">
                  <c:v>14525.699999999997</c:v>
                </c:pt>
                <c:pt idx="7934">
                  <c:v>14545.100000000006</c:v>
                </c:pt>
                <c:pt idx="7935">
                  <c:v>14559.399999999994</c:v>
                </c:pt>
                <c:pt idx="7936">
                  <c:v>14561.699999999997</c:v>
                </c:pt>
                <c:pt idx="7937">
                  <c:v>14575.5</c:v>
                </c:pt>
                <c:pt idx="7938">
                  <c:v>14567.899999999994</c:v>
                </c:pt>
                <c:pt idx="7939">
                  <c:v>14551.399999999994</c:v>
                </c:pt>
                <c:pt idx="7940">
                  <c:v>14531.600000000006</c:v>
                </c:pt>
                <c:pt idx="7941">
                  <c:v>14505.399999999994</c:v>
                </c:pt>
                <c:pt idx="7942">
                  <c:v>14468.699999999997</c:v>
                </c:pt>
                <c:pt idx="7943">
                  <c:v>14419.600000000006</c:v>
                </c:pt>
                <c:pt idx="7944">
                  <c:v>14373</c:v>
                </c:pt>
                <c:pt idx="7945">
                  <c:v>14320.199999999997</c:v>
                </c:pt>
                <c:pt idx="7946">
                  <c:v>14249.5</c:v>
                </c:pt>
                <c:pt idx="7947">
                  <c:v>14171.800000000003</c:v>
                </c:pt>
                <c:pt idx="7948">
                  <c:v>14102.199999999997</c:v>
                </c:pt>
                <c:pt idx="7949">
                  <c:v>14013.899999999994</c:v>
                </c:pt>
                <c:pt idx="7950">
                  <c:v>13919.600000000006</c:v>
                </c:pt>
                <c:pt idx="7951">
                  <c:v>13818.300000000003</c:v>
                </c:pt>
                <c:pt idx="7952">
                  <c:v>13707.800000000003</c:v>
                </c:pt>
                <c:pt idx="7953">
                  <c:v>13591.399999999994</c:v>
                </c:pt>
                <c:pt idx="7954">
                  <c:v>13466.800000000003</c:v>
                </c:pt>
                <c:pt idx="7955">
                  <c:v>13340.800000000003</c:v>
                </c:pt>
                <c:pt idx="7956">
                  <c:v>13197.300000000003</c:v>
                </c:pt>
                <c:pt idx="7957">
                  <c:v>13051.199999999997</c:v>
                </c:pt>
                <c:pt idx="7958">
                  <c:v>12899.600000000006</c:v>
                </c:pt>
                <c:pt idx="7959">
                  <c:v>12744</c:v>
                </c:pt>
                <c:pt idx="7960">
                  <c:v>12575.600000000006</c:v>
                </c:pt>
                <c:pt idx="7961">
                  <c:v>12397.699999999997</c:v>
                </c:pt>
                <c:pt idx="7962">
                  <c:v>12217</c:v>
                </c:pt>
                <c:pt idx="7963">
                  <c:v>12028.899999999994</c:v>
                </c:pt>
                <c:pt idx="7964">
                  <c:v>11833.600000000006</c:v>
                </c:pt>
                <c:pt idx="7965">
                  <c:v>11631.600000000006</c:v>
                </c:pt>
                <c:pt idx="7966">
                  <c:v>11419</c:v>
                </c:pt>
                <c:pt idx="7967">
                  <c:v>11201.399999999994</c:v>
                </c:pt>
                <c:pt idx="7968">
                  <c:v>10978.199999999997</c:v>
                </c:pt>
                <c:pt idx="7969">
                  <c:v>10749.100000000006</c:v>
                </c:pt>
                <c:pt idx="7970">
                  <c:v>10509.300000000003</c:v>
                </c:pt>
                <c:pt idx="7971">
                  <c:v>10267.399999999994</c:v>
                </c:pt>
                <c:pt idx="7972">
                  <c:v>10020.600000000006</c:v>
                </c:pt>
                <c:pt idx="7973">
                  <c:v>9761.3999999999942</c:v>
                </c:pt>
                <c:pt idx="7974">
                  <c:v>9497.1000000000058</c:v>
                </c:pt>
                <c:pt idx="7975">
                  <c:v>9226.8999999999942</c:v>
                </c:pt>
                <c:pt idx="7976">
                  <c:v>8947.6000000000058</c:v>
                </c:pt>
                <c:pt idx="7977">
                  <c:v>8664.5</c:v>
                </c:pt>
                <c:pt idx="7978">
                  <c:v>8377</c:v>
                </c:pt>
                <c:pt idx="7979">
                  <c:v>8081.6999999999971</c:v>
                </c:pt>
                <c:pt idx="7980">
                  <c:v>7782.3999999999942</c:v>
                </c:pt>
                <c:pt idx="7981">
                  <c:v>7476.1000000000058</c:v>
                </c:pt>
                <c:pt idx="7982">
                  <c:v>7162.3999999999942</c:v>
                </c:pt>
                <c:pt idx="7983">
                  <c:v>6843.3999999999942</c:v>
                </c:pt>
                <c:pt idx="7984">
                  <c:v>6520.1000000000058</c:v>
                </c:pt>
                <c:pt idx="7985">
                  <c:v>6191.6000000000058</c:v>
                </c:pt>
                <c:pt idx="7986">
                  <c:v>5858.6999999999971</c:v>
                </c:pt>
                <c:pt idx="7987">
                  <c:v>5502.5</c:v>
                </c:pt>
                <c:pt idx="7988">
                  <c:v>5132.1999999999971</c:v>
                </c:pt>
                <c:pt idx="7989">
                  <c:v>4761.3999999999942</c:v>
                </c:pt>
                <c:pt idx="7990">
                  <c:v>4391.6999999999971</c:v>
                </c:pt>
                <c:pt idx="7991">
                  <c:v>4015.1999999999971</c:v>
                </c:pt>
                <c:pt idx="7992">
                  <c:v>3634.8000000000029</c:v>
                </c:pt>
                <c:pt idx="7993">
                  <c:v>3250.6000000000058</c:v>
                </c:pt>
                <c:pt idx="7994">
                  <c:v>2863.1000000000058</c:v>
                </c:pt>
                <c:pt idx="7995">
                  <c:v>2470.1999999999971</c:v>
                </c:pt>
                <c:pt idx="7996">
                  <c:v>2072.6999999999971</c:v>
                </c:pt>
                <c:pt idx="7997">
                  <c:v>1676.3000000000029</c:v>
                </c:pt>
                <c:pt idx="7998">
                  <c:v>1273.8000000000029</c:v>
                </c:pt>
                <c:pt idx="7999">
                  <c:v>867.5</c:v>
                </c:pt>
                <c:pt idx="8000">
                  <c:v>457.10000000000582</c:v>
                </c:pt>
                <c:pt idx="8001">
                  <c:v>43.69999999999709</c:v>
                </c:pt>
                <c:pt idx="8002">
                  <c:v>-370.19999999999709</c:v>
                </c:pt>
                <c:pt idx="8003">
                  <c:v>-786.19999999999709</c:v>
                </c:pt>
                <c:pt idx="8004">
                  <c:v>-1200.3999999999942</c:v>
                </c:pt>
                <c:pt idx="8005">
                  <c:v>-1621.5</c:v>
                </c:pt>
                <c:pt idx="8006">
                  <c:v>-2043.5</c:v>
                </c:pt>
                <c:pt idx="8007">
                  <c:v>-2465.1999999999971</c:v>
                </c:pt>
                <c:pt idx="8008">
                  <c:v>-2888.3999999999942</c:v>
                </c:pt>
                <c:pt idx="8009">
                  <c:v>-3312.1000000000058</c:v>
                </c:pt>
                <c:pt idx="8010">
                  <c:v>-3755.3000000000029</c:v>
                </c:pt>
                <c:pt idx="8011">
                  <c:v>-4200.8999999999942</c:v>
                </c:pt>
                <c:pt idx="8012">
                  <c:v>-4651</c:v>
                </c:pt>
                <c:pt idx="8013">
                  <c:v>-5106</c:v>
                </c:pt>
                <c:pt idx="8014">
                  <c:v>-5553.5</c:v>
                </c:pt>
                <c:pt idx="8015">
                  <c:v>-5998.1000000000058</c:v>
                </c:pt>
                <c:pt idx="8016">
                  <c:v>-6441.1999999999971</c:v>
                </c:pt>
                <c:pt idx="8017">
                  <c:v>-6884.3999999999942</c:v>
                </c:pt>
                <c:pt idx="8018">
                  <c:v>-7327.5</c:v>
                </c:pt>
                <c:pt idx="8019">
                  <c:v>-7769.3000000000029</c:v>
                </c:pt>
                <c:pt idx="8020">
                  <c:v>-8207.8000000000029</c:v>
                </c:pt>
                <c:pt idx="8021">
                  <c:v>-8642.8000000000029</c:v>
                </c:pt>
                <c:pt idx="8022">
                  <c:v>-9077.3999999999942</c:v>
                </c:pt>
                <c:pt idx="8023">
                  <c:v>-9507.3999999999942</c:v>
                </c:pt>
                <c:pt idx="8024">
                  <c:v>-9938.6000000000058</c:v>
                </c:pt>
                <c:pt idx="8025">
                  <c:v>-10367.399999999994</c:v>
                </c:pt>
                <c:pt idx="8026">
                  <c:v>-10791</c:v>
                </c:pt>
                <c:pt idx="8027">
                  <c:v>-11211.5</c:v>
                </c:pt>
                <c:pt idx="8028">
                  <c:v>-11628.899999999994</c:v>
                </c:pt>
                <c:pt idx="8029">
                  <c:v>-12039.400000000001</c:v>
                </c:pt>
                <c:pt idx="8030">
                  <c:v>-12445.900000000001</c:v>
                </c:pt>
                <c:pt idx="8031">
                  <c:v>-12847.400000000001</c:v>
                </c:pt>
                <c:pt idx="8032">
                  <c:v>-13251.900000000001</c:v>
                </c:pt>
                <c:pt idx="8033">
                  <c:v>-13643.199999999997</c:v>
                </c:pt>
                <c:pt idx="8034">
                  <c:v>-14036.900000000001</c:v>
                </c:pt>
                <c:pt idx="8035">
                  <c:v>-14424.400000000001</c:v>
                </c:pt>
                <c:pt idx="8036">
                  <c:v>-14807.800000000003</c:v>
                </c:pt>
                <c:pt idx="8037">
                  <c:v>-15182.699999999997</c:v>
                </c:pt>
                <c:pt idx="8038">
                  <c:v>-15554.400000000001</c:v>
                </c:pt>
                <c:pt idx="8039">
                  <c:v>-15915.599999999999</c:v>
                </c:pt>
                <c:pt idx="8040">
                  <c:v>-16275</c:v>
                </c:pt>
                <c:pt idx="8041">
                  <c:v>-16630.800000000003</c:v>
                </c:pt>
                <c:pt idx="8042">
                  <c:v>-16975.099999999999</c:v>
                </c:pt>
                <c:pt idx="8043">
                  <c:v>-17313.5</c:v>
                </c:pt>
                <c:pt idx="8044">
                  <c:v>-17647</c:v>
                </c:pt>
                <c:pt idx="8045">
                  <c:v>-17974.699999999997</c:v>
                </c:pt>
                <c:pt idx="8046">
                  <c:v>-18294.5</c:v>
                </c:pt>
                <c:pt idx="8047">
                  <c:v>-18605.099999999999</c:v>
                </c:pt>
                <c:pt idx="8048">
                  <c:v>-18909.400000000001</c:v>
                </c:pt>
                <c:pt idx="8049">
                  <c:v>-19208.5</c:v>
                </c:pt>
                <c:pt idx="8050">
                  <c:v>-19500.199999999997</c:v>
                </c:pt>
                <c:pt idx="8051">
                  <c:v>-19782.099999999999</c:v>
                </c:pt>
                <c:pt idx="8052">
                  <c:v>-20058.5</c:v>
                </c:pt>
                <c:pt idx="8053">
                  <c:v>-20324.199999999997</c:v>
                </c:pt>
                <c:pt idx="8054">
                  <c:v>-20582.099999999999</c:v>
                </c:pt>
                <c:pt idx="8055">
                  <c:v>-20833.099999999999</c:v>
                </c:pt>
                <c:pt idx="8056">
                  <c:v>-21071.300000000003</c:v>
                </c:pt>
                <c:pt idx="8057">
                  <c:v>-21300.5</c:v>
                </c:pt>
                <c:pt idx="8058">
                  <c:v>-21530.300000000003</c:v>
                </c:pt>
                <c:pt idx="8059">
                  <c:v>-21748.5</c:v>
                </c:pt>
                <c:pt idx="8060">
                  <c:v>-21952.800000000003</c:v>
                </c:pt>
                <c:pt idx="8061">
                  <c:v>-22150</c:v>
                </c:pt>
                <c:pt idx="8062">
                  <c:v>-22341</c:v>
                </c:pt>
                <c:pt idx="8063">
                  <c:v>-22524.6</c:v>
                </c:pt>
                <c:pt idx="8064">
                  <c:v>-22691.699999999997</c:v>
                </c:pt>
                <c:pt idx="8065">
                  <c:v>-22851</c:v>
                </c:pt>
                <c:pt idx="8066">
                  <c:v>-23002.800000000003</c:v>
                </c:pt>
                <c:pt idx="8067">
                  <c:v>-23147.699999999997</c:v>
                </c:pt>
                <c:pt idx="8068">
                  <c:v>-23284.800000000003</c:v>
                </c:pt>
                <c:pt idx="8069">
                  <c:v>-23410</c:v>
                </c:pt>
                <c:pt idx="8070">
                  <c:v>-23518.1</c:v>
                </c:pt>
                <c:pt idx="8071">
                  <c:v>-23619.699999999997</c:v>
                </c:pt>
                <c:pt idx="8072">
                  <c:v>-23716.400000000001</c:v>
                </c:pt>
                <c:pt idx="8073">
                  <c:v>-23806.5</c:v>
                </c:pt>
                <c:pt idx="8074">
                  <c:v>-23881.1</c:v>
                </c:pt>
                <c:pt idx="8075">
                  <c:v>-23939.4</c:v>
                </c:pt>
                <c:pt idx="8076">
                  <c:v>-23994.9</c:v>
                </c:pt>
                <c:pt idx="8077">
                  <c:v>-24044.5</c:v>
                </c:pt>
                <c:pt idx="8078">
                  <c:v>-24085.1</c:v>
                </c:pt>
                <c:pt idx="8079">
                  <c:v>-24109.1</c:v>
                </c:pt>
                <c:pt idx="8080">
                  <c:v>-24120.5</c:v>
                </c:pt>
                <c:pt idx="8081">
                  <c:v>-24127.4</c:v>
                </c:pt>
                <c:pt idx="8082">
                  <c:v>-24126.800000000003</c:v>
                </c:pt>
                <c:pt idx="8083">
                  <c:v>-24107.300000000003</c:v>
                </c:pt>
                <c:pt idx="8084">
                  <c:v>-24084.1</c:v>
                </c:pt>
                <c:pt idx="8085">
                  <c:v>-24053.1</c:v>
                </c:pt>
                <c:pt idx="8086">
                  <c:v>-24014.400000000001</c:v>
                </c:pt>
                <c:pt idx="8087">
                  <c:v>-23964.1</c:v>
                </c:pt>
                <c:pt idx="8088">
                  <c:v>-23885.300000000003</c:v>
                </c:pt>
                <c:pt idx="8089">
                  <c:v>-23821.199999999997</c:v>
                </c:pt>
                <c:pt idx="8090">
                  <c:v>-23742.800000000003</c:v>
                </c:pt>
                <c:pt idx="8091">
                  <c:v>-23652.1</c:v>
                </c:pt>
                <c:pt idx="8092">
                  <c:v>-23547.599999999999</c:v>
                </c:pt>
                <c:pt idx="8093">
                  <c:v>-23435.4</c:v>
                </c:pt>
                <c:pt idx="8094">
                  <c:v>-23320.300000000003</c:v>
                </c:pt>
                <c:pt idx="8095">
                  <c:v>-23185.300000000003</c:v>
                </c:pt>
                <c:pt idx="8096">
                  <c:v>-23039.5</c:v>
                </c:pt>
                <c:pt idx="8097">
                  <c:v>-22894.9</c:v>
                </c:pt>
                <c:pt idx="8098">
                  <c:v>-22739.300000000003</c:v>
                </c:pt>
                <c:pt idx="8099">
                  <c:v>-22559.300000000003</c:v>
                </c:pt>
                <c:pt idx="8100">
                  <c:v>-22377.300000000003</c:v>
                </c:pt>
                <c:pt idx="8101">
                  <c:v>-22199.800000000003</c:v>
                </c:pt>
                <c:pt idx="8102">
                  <c:v>-22004.699999999997</c:v>
                </c:pt>
                <c:pt idx="8103">
                  <c:v>-21793.800000000003</c:v>
                </c:pt>
                <c:pt idx="8104">
                  <c:v>-21578.199999999997</c:v>
                </c:pt>
                <c:pt idx="8105">
                  <c:v>-21349</c:v>
                </c:pt>
                <c:pt idx="8106">
                  <c:v>-21114.300000000003</c:v>
                </c:pt>
                <c:pt idx="8107">
                  <c:v>-20874.900000000001</c:v>
                </c:pt>
                <c:pt idx="8108">
                  <c:v>-20620</c:v>
                </c:pt>
                <c:pt idx="8109">
                  <c:v>-20360.300000000003</c:v>
                </c:pt>
                <c:pt idx="8110">
                  <c:v>-20093.300000000003</c:v>
                </c:pt>
                <c:pt idx="8111">
                  <c:v>-19810</c:v>
                </c:pt>
                <c:pt idx="8112">
                  <c:v>-19526.900000000001</c:v>
                </c:pt>
                <c:pt idx="8113">
                  <c:v>-19228.300000000003</c:v>
                </c:pt>
                <c:pt idx="8114">
                  <c:v>-18927.400000000001</c:v>
                </c:pt>
                <c:pt idx="8115">
                  <c:v>-18619.199999999997</c:v>
                </c:pt>
                <c:pt idx="8116">
                  <c:v>-18291.300000000003</c:v>
                </c:pt>
                <c:pt idx="8117">
                  <c:v>-17963.199999999997</c:v>
                </c:pt>
                <c:pt idx="8118">
                  <c:v>-17628.599999999999</c:v>
                </c:pt>
                <c:pt idx="8119">
                  <c:v>-17285.199999999997</c:v>
                </c:pt>
                <c:pt idx="8120">
                  <c:v>-16930</c:v>
                </c:pt>
                <c:pt idx="8121">
                  <c:v>-16573.400000000001</c:v>
                </c:pt>
                <c:pt idx="8122">
                  <c:v>-16205.300000000003</c:v>
                </c:pt>
                <c:pt idx="8123">
                  <c:v>-15830.800000000003</c:v>
                </c:pt>
                <c:pt idx="8124">
                  <c:v>-15451</c:v>
                </c:pt>
                <c:pt idx="8125">
                  <c:v>-15056.400000000001</c:v>
                </c:pt>
                <c:pt idx="8126">
                  <c:v>-14660.300000000003</c:v>
                </c:pt>
                <c:pt idx="8127">
                  <c:v>-14257.300000000003</c:v>
                </c:pt>
                <c:pt idx="8128">
                  <c:v>-13846.400000000001</c:v>
                </c:pt>
                <c:pt idx="8129">
                  <c:v>-13428.599999999999</c:v>
                </c:pt>
                <c:pt idx="8130">
                  <c:v>-13002.699999999997</c:v>
                </c:pt>
                <c:pt idx="8131">
                  <c:v>-12575.300000000003</c:v>
                </c:pt>
                <c:pt idx="8132">
                  <c:v>-12141.800000000003</c:v>
                </c:pt>
                <c:pt idx="8133">
                  <c:v>-11697.099999999999</c:v>
                </c:pt>
                <c:pt idx="8134">
                  <c:v>-11248.5</c:v>
                </c:pt>
                <c:pt idx="8135">
                  <c:v>-10803.399999999994</c:v>
                </c:pt>
                <c:pt idx="8136">
                  <c:v>-10340.5</c:v>
                </c:pt>
                <c:pt idx="8137">
                  <c:v>-9870.3999999999942</c:v>
                </c:pt>
                <c:pt idx="8138">
                  <c:v>-9407.8999999999942</c:v>
                </c:pt>
                <c:pt idx="8139">
                  <c:v>-8935.6999999999971</c:v>
                </c:pt>
                <c:pt idx="8140">
                  <c:v>-8453.6999999999971</c:v>
                </c:pt>
                <c:pt idx="8141">
                  <c:v>-7965.3000000000029</c:v>
                </c:pt>
                <c:pt idx="8142">
                  <c:v>-7484.3999999999942</c:v>
                </c:pt>
                <c:pt idx="8143">
                  <c:v>-6995.8999999999942</c:v>
                </c:pt>
                <c:pt idx="8144">
                  <c:v>-6497.1999999999971</c:v>
                </c:pt>
                <c:pt idx="8145">
                  <c:v>-5999.1999999999971</c:v>
                </c:pt>
                <c:pt idx="8146">
                  <c:v>-5500.3999999999942</c:v>
                </c:pt>
                <c:pt idx="8147">
                  <c:v>-4998.3000000000029</c:v>
                </c:pt>
                <c:pt idx="8148">
                  <c:v>-4488.3000000000029</c:v>
                </c:pt>
                <c:pt idx="8149">
                  <c:v>-3972.6999999999971</c:v>
                </c:pt>
                <c:pt idx="8150">
                  <c:v>-3460.6000000000058</c:v>
                </c:pt>
                <c:pt idx="8151">
                  <c:v>-2946.3000000000029</c:v>
                </c:pt>
                <c:pt idx="8152">
                  <c:v>-2426</c:v>
                </c:pt>
                <c:pt idx="8153">
                  <c:v>-1907.3000000000029</c:v>
                </c:pt>
                <c:pt idx="8154">
                  <c:v>-1390</c:v>
                </c:pt>
                <c:pt idx="8155">
                  <c:v>-865.10000000000582</c:v>
                </c:pt>
                <c:pt idx="8156">
                  <c:v>-336.19999999999709</c:v>
                </c:pt>
                <c:pt idx="8157">
                  <c:v>183.39999999999418</c:v>
                </c:pt>
                <c:pt idx="8158">
                  <c:v>704.69999999999709</c:v>
                </c:pt>
                <c:pt idx="8159">
                  <c:v>1227.6000000000058</c:v>
                </c:pt>
                <c:pt idx="8160">
                  <c:v>1752.3999999999942</c:v>
                </c:pt>
                <c:pt idx="8161">
                  <c:v>2274.8999999999942</c:v>
                </c:pt>
                <c:pt idx="8162">
                  <c:v>2800.1999999999971</c:v>
                </c:pt>
                <c:pt idx="8163">
                  <c:v>3332.1999999999971</c:v>
                </c:pt>
                <c:pt idx="8164">
                  <c:v>3850.5</c:v>
                </c:pt>
                <c:pt idx="8165">
                  <c:v>4374.8000000000029</c:v>
                </c:pt>
                <c:pt idx="8166">
                  <c:v>4896.1999999999971</c:v>
                </c:pt>
                <c:pt idx="8167">
                  <c:v>5410.1999999999971</c:v>
                </c:pt>
                <c:pt idx="8168">
                  <c:v>5927.6000000000058</c:v>
                </c:pt>
                <c:pt idx="8169">
                  <c:v>6442.3999999999942</c:v>
                </c:pt>
                <c:pt idx="8170">
                  <c:v>6953.6000000000058</c:v>
                </c:pt>
                <c:pt idx="8171">
                  <c:v>7464</c:v>
                </c:pt>
                <c:pt idx="8172">
                  <c:v>7972.5</c:v>
                </c:pt>
                <c:pt idx="8173">
                  <c:v>8477.6000000000058</c:v>
                </c:pt>
                <c:pt idx="8174">
                  <c:v>8977.8000000000029</c:v>
                </c:pt>
                <c:pt idx="8175">
                  <c:v>9479.5</c:v>
                </c:pt>
                <c:pt idx="8176">
                  <c:v>9977.8000000000029</c:v>
                </c:pt>
                <c:pt idx="8177">
                  <c:v>10461.300000000003</c:v>
                </c:pt>
                <c:pt idx="8178">
                  <c:v>10951.300000000003</c:v>
                </c:pt>
                <c:pt idx="8179">
                  <c:v>11440.199999999997</c:v>
                </c:pt>
                <c:pt idx="8180">
                  <c:v>11918.399999999994</c:v>
                </c:pt>
                <c:pt idx="8181">
                  <c:v>12389.399999999994</c:v>
                </c:pt>
                <c:pt idx="8182">
                  <c:v>12861.399999999994</c:v>
                </c:pt>
                <c:pt idx="8183">
                  <c:v>13323.800000000003</c:v>
                </c:pt>
                <c:pt idx="8184">
                  <c:v>13777.899999999994</c:v>
                </c:pt>
                <c:pt idx="8185">
                  <c:v>14233.399999999994</c:v>
                </c:pt>
                <c:pt idx="8186">
                  <c:v>14687.199999999997</c:v>
                </c:pt>
                <c:pt idx="8187">
                  <c:v>15131.300000000003</c:v>
                </c:pt>
                <c:pt idx="8188">
                  <c:v>15569.800000000003</c:v>
                </c:pt>
                <c:pt idx="8189">
                  <c:v>16002.300000000003</c:v>
                </c:pt>
                <c:pt idx="8190">
                  <c:v>16428.600000000006</c:v>
                </c:pt>
                <c:pt idx="8191">
                  <c:v>16851.800000000003</c:v>
                </c:pt>
                <c:pt idx="8192">
                  <c:v>17258.600000000006</c:v>
                </c:pt>
                <c:pt idx="8193">
                  <c:v>17665.199999999997</c:v>
                </c:pt>
                <c:pt idx="8194">
                  <c:v>18071.899999999994</c:v>
                </c:pt>
                <c:pt idx="8195">
                  <c:v>18465.399999999994</c:v>
                </c:pt>
                <c:pt idx="8196">
                  <c:v>18843.600000000006</c:v>
                </c:pt>
                <c:pt idx="8197">
                  <c:v>19225.800000000003</c:v>
                </c:pt>
                <c:pt idx="8198">
                  <c:v>19604.699999999997</c:v>
                </c:pt>
                <c:pt idx="8199">
                  <c:v>19963.899999999994</c:v>
                </c:pt>
                <c:pt idx="8200">
                  <c:v>20325.800000000003</c:v>
                </c:pt>
                <c:pt idx="8201">
                  <c:v>20681.800000000003</c:v>
                </c:pt>
                <c:pt idx="8202">
                  <c:v>21026.600000000006</c:v>
                </c:pt>
                <c:pt idx="8203">
                  <c:v>21358.5</c:v>
                </c:pt>
                <c:pt idx="8204">
                  <c:v>21685.300000000003</c:v>
                </c:pt>
                <c:pt idx="8205">
                  <c:v>22008.300000000003</c:v>
                </c:pt>
                <c:pt idx="8206">
                  <c:v>22320</c:v>
                </c:pt>
                <c:pt idx="8207">
                  <c:v>22623.600000000006</c:v>
                </c:pt>
                <c:pt idx="8208">
                  <c:v>22917</c:v>
                </c:pt>
                <c:pt idx="8209">
                  <c:v>23204</c:v>
                </c:pt>
                <c:pt idx="8210">
                  <c:v>23480</c:v>
                </c:pt>
                <c:pt idx="8211">
                  <c:v>23748</c:v>
                </c:pt>
                <c:pt idx="8212">
                  <c:v>24015</c:v>
                </c:pt>
                <c:pt idx="8213">
                  <c:v>24265</c:v>
                </c:pt>
                <c:pt idx="8214">
                  <c:v>24509</c:v>
                </c:pt>
                <c:pt idx="8215">
                  <c:v>24746</c:v>
                </c:pt>
                <c:pt idx="8216">
                  <c:v>24967</c:v>
                </c:pt>
                <c:pt idx="8217">
                  <c:v>25182</c:v>
                </c:pt>
                <c:pt idx="8218">
                  <c:v>25392</c:v>
                </c:pt>
                <c:pt idx="8219">
                  <c:v>25592</c:v>
                </c:pt>
                <c:pt idx="8220">
                  <c:v>25776</c:v>
                </c:pt>
                <c:pt idx="8221">
                  <c:v>25956</c:v>
                </c:pt>
                <c:pt idx="8222">
                  <c:v>26127</c:v>
                </c:pt>
                <c:pt idx="8223">
                  <c:v>26286</c:v>
                </c:pt>
                <c:pt idx="8224">
                  <c:v>26438</c:v>
                </c:pt>
                <c:pt idx="8225">
                  <c:v>26576</c:v>
                </c:pt>
                <c:pt idx="8226">
                  <c:v>26710</c:v>
                </c:pt>
                <c:pt idx="8227">
                  <c:v>26829</c:v>
                </c:pt>
                <c:pt idx="8228">
                  <c:v>26933</c:v>
                </c:pt>
                <c:pt idx="8229">
                  <c:v>27040</c:v>
                </c:pt>
                <c:pt idx="8230">
                  <c:v>27131</c:v>
                </c:pt>
                <c:pt idx="8231">
                  <c:v>27211</c:v>
                </c:pt>
                <c:pt idx="8232">
                  <c:v>27282</c:v>
                </c:pt>
                <c:pt idx="8233">
                  <c:v>27332</c:v>
                </c:pt>
                <c:pt idx="8234">
                  <c:v>27377</c:v>
                </c:pt>
                <c:pt idx="8235">
                  <c:v>27423</c:v>
                </c:pt>
                <c:pt idx="8236">
                  <c:v>27452</c:v>
                </c:pt>
                <c:pt idx="8237">
                  <c:v>27461</c:v>
                </c:pt>
                <c:pt idx="8238">
                  <c:v>27469</c:v>
                </c:pt>
                <c:pt idx="8239">
                  <c:v>27474</c:v>
                </c:pt>
                <c:pt idx="8240">
                  <c:v>27455</c:v>
                </c:pt>
                <c:pt idx="8241">
                  <c:v>27423</c:v>
                </c:pt>
                <c:pt idx="8242">
                  <c:v>27392</c:v>
                </c:pt>
                <c:pt idx="8243">
                  <c:v>27348</c:v>
                </c:pt>
                <c:pt idx="8244">
                  <c:v>27286</c:v>
                </c:pt>
                <c:pt idx="8245">
                  <c:v>27217</c:v>
                </c:pt>
                <c:pt idx="8246">
                  <c:v>27144</c:v>
                </c:pt>
                <c:pt idx="8247">
                  <c:v>27060</c:v>
                </c:pt>
                <c:pt idx="8248">
                  <c:v>26959</c:v>
                </c:pt>
                <c:pt idx="8249">
                  <c:v>26845</c:v>
                </c:pt>
                <c:pt idx="8250">
                  <c:v>26723</c:v>
                </c:pt>
                <c:pt idx="8251">
                  <c:v>26593</c:v>
                </c:pt>
                <c:pt idx="8252">
                  <c:v>26453</c:v>
                </c:pt>
                <c:pt idx="8253">
                  <c:v>26298</c:v>
                </c:pt>
                <c:pt idx="8254">
                  <c:v>26135</c:v>
                </c:pt>
                <c:pt idx="8255">
                  <c:v>25968</c:v>
                </c:pt>
                <c:pt idx="8256">
                  <c:v>25783</c:v>
                </c:pt>
                <c:pt idx="8257">
                  <c:v>25584</c:v>
                </c:pt>
                <c:pt idx="8258">
                  <c:v>25377</c:v>
                </c:pt>
                <c:pt idx="8259">
                  <c:v>25169</c:v>
                </c:pt>
                <c:pt idx="8260">
                  <c:v>24949</c:v>
                </c:pt>
                <c:pt idx="8261">
                  <c:v>24712</c:v>
                </c:pt>
                <c:pt idx="8262">
                  <c:v>24464</c:v>
                </c:pt>
                <c:pt idx="8263">
                  <c:v>24209</c:v>
                </c:pt>
                <c:pt idx="8264">
                  <c:v>23953</c:v>
                </c:pt>
                <c:pt idx="8265">
                  <c:v>23685</c:v>
                </c:pt>
                <c:pt idx="8266">
                  <c:v>23399</c:v>
                </c:pt>
                <c:pt idx="8267">
                  <c:v>23108</c:v>
                </c:pt>
                <c:pt idx="8268">
                  <c:v>22810</c:v>
                </c:pt>
                <c:pt idx="8269">
                  <c:v>22504.699999999997</c:v>
                </c:pt>
                <c:pt idx="8270">
                  <c:v>22192.699999999997</c:v>
                </c:pt>
                <c:pt idx="8271">
                  <c:v>21870</c:v>
                </c:pt>
                <c:pt idx="8272">
                  <c:v>21536.600000000006</c:v>
                </c:pt>
                <c:pt idx="8273">
                  <c:v>21195.600000000006</c:v>
                </c:pt>
                <c:pt idx="8274">
                  <c:v>20849.399999999994</c:v>
                </c:pt>
                <c:pt idx="8275">
                  <c:v>20493.899999999994</c:v>
                </c:pt>
                <c:pt idx="8276">
                  <c:v>20118.199999999997</c:v>
                </c:pt>
                <c:pt idx="8277">
                  <c:v>19747.399999999994</c:v>
                </c:pt>
                <c:pt idx="8278">
                  <c:v>19374.800000000003</c:v>
                </c:pt>
                <c:pt idx="8279">
                  <c:v>18985.399999999994</c:v>
                </c:pt>
                <c:pt idx="8280">
                  <c:v>18590.399999999994</c:v>
                </c:pt>
                <c:pt idx="8281">
                  <c:v>18190.399999999994</c:v>
                </c:pt>
                <c:pt idx="8282">
                  <c:v>17783.699999999997</c:v>
                </c:pt>
                <c:pt idx="8283">
                  <c:v>17371.5</c:v>
                </c:pt>
                <c:pt idx="8284">
                  <c:v>16952.600000000006</c:v>
                </c:pt>
                <c:pt idx="8285">
                  <c:v>16525.800000000003</c:v>
                </c:pt>
                <c:pt idx="8286">
                  <c:v>16094.399999999994</c:v>
                </c:pt>
                <c:pt idx="8287">
                  <c:v>15657.699999999997</c:v>
                </c:pt>
                <c:pt idx="8288">
                  <c:v>15218</c:v>
                </c:pt>
                <c:pt idx="8289">
                  <c:v>14767.899999999994</c:v>
                </c:pt>
                <c:pt idx="8290">
                  <c:v>14318</c:v>
                </c:pt>
                <c:pt idx="8291">
                  <c:v>13863</c:v>
                </c:pt>
                <c:pt idx="8292">
                  <c:v>13404.5</c:v>
                </c:pt>
                <c:pt idx="8293">
                  <c:v>12941.100000000006</c:v>
                </c:pt>
                <c:pt idx="8294">
                  <c:v>12469.600000000006</c:v>
                </c:pt>
                <c:pt idx="8295">
                  <c:v>11998.899999999994</c:v>
                </c:pt>
                <c:pt idx="8296">
                  <c:v>11524.100000000006</c:v>
                </c:pt>
                <c:pt idx="8297">
                  <c:v>11046.600000000006</c:v>
                </c:pt>
                <c:pt idx="8298">
                  <c:v>10563.800000000003</c:v>
                </c:pt>
                <c:pt idx="8299">
                  <c:v>10075.399999999994</c:v>
                </c:pt>
                <c:pt idx="8300">
                  <c:v>9583.6999999999971</c:v>
                </c:pt>
                <c:pt idx="8301">
                  <c:v>9088.1000000000058</c:v>
                </c:pt>
                <c:pt idx="8302">
                  <c:v>8593.3000000000029</c:v>
                </c:pt>
                <c:pt idx="8303">
                  <c:v>8094.6000000000058</c:v>
                </c:pt>
                <c:pt idx="8304">
                  <c:v>7595.1999999999971</c:v>
                </c:pt>
                <c:pt idx="8305">
                  <c:v>7096.1000000000058</c:v>
                </c:pt>
                <c:pt idx="8306">
                  <c:v>6592.5</c:v>
                </c:pt>
                <c:pt idx="8307">
                  <c:v>6086.3999999999942</c:v>
                </c:pt>
                <c:pt idx="8308">
                  <c:v>5581.8000000000029</c:v>
                </c:pt>
                <c:pt idx="8309">
                  <c:v>5074</c:v>
                </c:pt>
                <c:pt idx="8310">
                  <c:v>4564.6000000000058</c:v>
                </c:pt>
                <c:pt idx="8311">
                  <c:v>4058.3999999999942</c:v>
                </c:pt>
                <c:pt idx="8312">
                  <c:v>3548.8999999999942</c:v>
                </c:pt>
                <c:pt idx="8313">
                  <c:v>3038.3999999999942</c:v>
                </c:pt>
                <c:pt idx="8314">
                  <c:v>2529.3000000000029</c:v>
                </c:pt>
                <c:pt idx="8315">
                  <c:v>2019.1000000000058</c:v>
                </c:pt>
                <c:pt idx="8316">
                  <c:v>1508.6999999999971</c:v>
                </c:pt>
                <c:pt idx="8317">
                  <c:v>1000.3999999999942</c:v>
                </c:pt>
                <c:pt idx="8318">
                  <c:v>492.19999999999709</c:v>
                </c:pt>
                <c:pt idx="8319">
                  <c:v>-14.600000000005821</c:v>
                </c:pt>
                <c:pt idx="8320">
                  <c:v>-519.80000000000291</c:v>
                </c:pt>
                <c:pt idx="8321">
                  <c:v>-1028</c:v>
                </c:pt>
                <c:pt idx="8322">
                  <c:v>-1535.1000000000058</c:v>
                </c:pt>
                <c:pt idx="8323">
                  <c:v>-2036.3999999999942</c:v>
                </c:pt>
                <c:pt idx="8324">
                  <c:v>-2538.1000000000058</c:v>
                </c:pt>
                <c:pt idx="8325">
                  <c:v>-3042.8000000000029</c:v>
                </c:pt>
                <c:pt idx="8326">
                  <c:v>-3545.5</c:v>
                </c:pt>
                <c:pt idx="8327">
                  <c:v>-4041.6000000000058</c:v>
                </c:pt>
                <c:pt idx="8328">
                  <c:v>-4536.6000000000058</c:v>
                </c:pt>
                <c:pt idx="8329">
                  <c:v>-5031.3000000000029</c:v>
                </c:pt>
                <c:pt idx="8330">
                  <c:v>-5521.6999999999971</c:v>
                </c:pt>
                <c:pt idx="8331">
                  <c:v>-6007.5</c:v>
                </c:pt>
                <c:pt idx="8332">
                  <c:v>-6493.5</c:v>
                </c:pt>
                <c:pt idx="8333">
                  <c:v>-6975.8000000000029</c:v>
                </c:pt>
                <c:pt idx="8334">
                  <c:v>-7450.6999999999971</c:v>
                </c:pt>
                <c:pt idx="8335">
                  <c:v>-7925.3999999999942</c:v>
                </c:pt>
                <c:pt idx="8336">
                  <c:v>-8396.3999999999942</c:v>
                </c:pt>
                <c:pt idx="8337">
                  <c:v>-8860.1999999999971</c:v>
                </c:pt>
                <c:pt idx="8338">
                  <c:v>-9327.6000000000058</c:v>
                </c:pt>
                <c:pt idx="8339">
                  <c:v>-9789.6999999999971</c:v>
                </c:pt>
                <c:pt idx="8340">
                  <c:v>-10243.100000000006</c:v>
                </c:pt>
                <c:pt idx="8341">
                  <c:v>-10692.199999999997</c:v>
                </c:pt>
                <c:pt idx="8342">
                  <c:v>-11137.100000000006</c:v>
                </c:pt>
                <c:pt idx="8343">
                  <c:v>-11577.5</c:v>
                </c:pt>
                <c:pt idx="8344">
                  <c:v>-12011.599999999999</c:v>
                </c:pt>
                <c:pt idx="8345">
                  <c:v>-12441.699999999997</c:v>
                </c:pt>
                <c:pt idx="8346">
                  <c:v>-12869.800000000003</c:v>
                </c:pt>
                <c:pt idx="8347">
                  <c:v>-13290.5</c:v>
                </c:pt>
                <c:pt idx="8348">
                  <c:v>-13704.099999999999</c:v>
                </c:pt>
                <c:pt idx="8349">
                  <c:v>-14112.199999999997</c:v>
                </c:pt>
                <c:pt idx="8350">
                  <c:v>-14518.400000000001</c:v>
                </c:pt>
                <c:pt idx="8351">
                  <c:v>-14920.099999999999</c:v>
                </c:pt>
                <c:pt idx="8352">
                  <c:v>-15311.800000000003</c:v>
                </c:pt>
                <c:pt idx="8353">
                  <c:v>-15698.900000000001</c:v>
                </c:pt>
                <c:pt idx="8354">
                  <c:v>-16075.099999999999</c:v>
                </c:pt>
                <c:pt idx="8355">
                  <c:v>-16446.800000000003</c:v>
                </c:pt>
                <c:pt idx="8356">
                  <c:v>-16811.5</c:v>
                </c:pt>
                <c:pt idx="8357">
                  <c:v>-17166.699999999997</c:v>
                </c:pt>
                <c:pt idx="8358">
                  <c:v>-17518.699999999997</c:v>
                </c:pt>
                <c:pt idx="8359">
                  <c:v>-17859.599999999999</c:v>
                </c:pt>
                <c:pt idx="8360">
                  <c:v>-18192</c:v>
                </c:pt>
                <c:pt idx="8361">
                  <c:v>-18522.800000000003</c:v>
                </c:pt>
                <c:pt idx="8362">
                  <c:v>-18843.699999999997</c:v>
                </c:pt>
                <c:pt idx="8363">
                  <c:v>-19156.699999999997</c:v>
                </c:pt>
                <c:pt idx="8364">
                  <c:v>-19462.199999999997</c:v>
                </c:pt>
                <c:pt idx="8365">
                  <c:v>-19762.300000000003</c:v>
                </c:pt>
                <c:pt idx="8366">
                  <c:v>-20046.300000000003</c:v>
                </c:pt>
                <c:pt idx="8367">
                  <c:v>-20329.699999999997</c:v>
                </c:pt>
                <c:pt idx="8368">
                  <c:v>-20599.099999999999</c:v>
                </c:pt>
                <c:pt idx="8369">
                  <c:v>-20866.300000000003</c:v>
                </c:pt>
                <c:pt idx="8370">
                  <c:v>-21122.1</c:v>
                </c:pt>
                <c:pt idx="8371">
                  <c:v>-21366.199999999997</c:v>
                </c:pt>
                <c:pt idx="8372">
                  <c:v>-21602.199999999997</c:v>
                </c:pt>
                <c:pt idx="8373">
                  <c:v>-21831.599999999999</c:v>
                </c:pt>
                <c:pt idx="8374">
                  <c:v>-22054.800000000003</c:v>
                </c:pt>
                <c:pt idx="8375">
                  <c:v>-22268.400000000001</c:v>
                </c:pt>
                <c:pt idx="8376">
                  <c:v>-22471.1</c:v>
                </c:pt>
                <c:pt idx="8377">
                  <c:v>-22667</c:v>
                </c:pt>
                <c:pt idx="8378">
                  <c:v>-22850.800000000003</c:v>
                </c:pt>
                <c:pt idx="8379">
                  <c:v>-23029.199999999997</c:v>
                </c:pt>
                <c:pt idx="8380">
                  <c:v>-23191.199999999997</c:v>
                </c:pt>
                <c:pt idx="8381">
                  <c:v>-23342.9</c:v>
                </c:pt>
                <c:pt idx="8382">
                  <c:v>-23489.599999999999</c:v>
                </c:pt>
                <c:pt idx="8383">
                  <c:v>-23630.5</c:v>
                </c:pt>
                <c:pt idx="8384">
                  <c:v>-23752.9</c:v>
                </c:pt>
                <c:pt idx="8385">
                  <c:v>-23872.1</c:v>
                </c:pt>
                <c:pt idx="8386">
                  <c:v>-23985.1</c:v>
                </c:pt>
                <c:pt idx="8387">
                  <c:v>-24084.400000000001</c:v>
                </c:pt>
                <c:pt idx="8388">
                  <c:v>-24178.400000000001</c:v>
                </c:pt>
                <c:pt idx="8389">
                  <c:v>-24260.5</c:v>
                </c:pt>
                <c:pt idx="8390">
                  <c:v>-24327.4</c:v>
                </c:pt>
                <c:pt idx="8391">
                  <c:v>-24391.1</c:v>
                </c:pt>
                <c:pt idx="8392">
                  <c:v>-24451.199999999997</c:v>
                </c:pt>
                <c:pt idx="8393">
                  <c:v>-24492.199999999997</c:v>
                </c:pt>
                <c:pt idx="8394">
                  <c:v>-24521.9</c:v>
                </c:pt>
                <c:pt idx="8395">
                  <c:v>-24550.9</c:v>
                </c:pt>
                <c:pt idx="8396">
                  <c:v>-24571.1</c:v>
                </c:pt>
                <c:pt idx="8397">
                  <c:v>-24577.199999999997</c:v>
                </c:pt>
                <c:pt idx="8398">
                  <c:v>-24569.199999999997</c:v>
                </c:pt>
                <c:pt idx="8399">
                  <c:v>-24557.699999999997</c:v>
                </c:pt>
                <c:pt idx="8400">
                  <c:v>-24543.9</c:v>
                </c:pt>
                <c:pt idx="8401">
                  <c:v>-24519.9</c:v>
                </c:pt>
                <c:pt idx="8402">
                  <c:v>-24486.699999999997</c:v>
                </c:pt>
                <c:pt idx="8403">
                  <c:v>-24437.599999999999</c:v>
                </c:pt>
                <c:pt idx="8404">
                  <c:v>-24375.599999999999</c:v>
                </c:pt>
                <c:pt idx="8405">
                  <c:v>-24312.400000000001</c:v>
                </c:pt>
                <c:pt idx="8406">
                  <c:v>-24243.599999999999</c:v>
                </c:pt>
                <c:pt idx="8407">
                  <c:v>-24164.1</c:v>
                </c:pt>
                <c:pt idx="8408">
                  <c:v>-24069.4</c:v>
                </c:pt>
                <c:pt idx="8409">
                  <c:v>-23969.199999999997</c:v>
                </c:pt>
                <c:pt idx="8410">
                  <c:v>-23866.300000000003</c:v>
                </c:pt>
                <c:pt idx="8411">
                  <c:v>-23757.699999999997</c:v>
                </c:pt>
                <c:pt idx="8412">
                  <c:v>-23635.4</c:v>
                </c:pt>
                <c:pt idx="8413">
                  <c:v>-23498.5</c:v>
                </c:pt>
                <c:pt idx="8414">
                  <c:v>-23362.699999999997</c:v>
                </c:pt>
                <c:pt idx="8415">
                  <c:v>-23220.699999999997</c:v>
                </c:pt>
                <c:pt idx="8416">
                  <c:v>-23064.6</c:v>
                </c:pt>
                <c:pt idx="8417">
                  <c:v>-22903.800000000003</c:v>
                </c:pt>
                <c:pt idx="8418">
                  <c:v>-22736.699999999997</c:v>
                </c:pt>
                <c:pt idx="8419">
                  <c:v>-22565.5</c:v>
                </c:pt>
                <c:pt idx="8420">
                  <c:v>-22386.300000000003</c:v>
                </c:pt>
                <c:pt idx="8421">
                  <c:v>-22191.1</c:v>
                </c:pt>
                <c:pt idx="8422">
                  <c:v>-21993.1</c:v>
                </c:pt>
                <c:pt idx="8423">
                  <c:v>-21792.6</c:v>
                </c:pt>
                <c:pt idx="8424">
                  <c:v>-21588.199999999997</c:v>
                </c:pt>
                <c:pt idx="8425">
                  <c:v>-21370.199999999997</c:v>
                </c:pt>
                <c:pt idx="8426">
                  <c:v>-21140.199999999997</c:v>
                </c:pt>
                <c:pt idx="8427">
                  <c:v>-20918.099999999999</c:v>
                </c:pt>
                <c:pt idx="8428">
                  <c:v>-20683.300000000003</c:v>
                </c:pt>
                <c:pt idx="8429">
                  <c:v>-20432.5</c:v>
                </c:pt>
                <c:pt idx="8430">
                  <c:v>-20186</c:v>
                </c:pt>
                <c:pt idx="8431">
                  <c:v>-19937.800000000003</c:v>
                </c:pt>
                <c:pt idx="8432">
                  <c:v>-19672.199999999997</c:v>
                </c:pt>
                <c:pt idx="8433">
                  <c:v>-19399.900000000001</c:v>
                </c:pt>
                <c:pt idx="8434">
                  <c:v>-19137.300000000003</c:v>
                </c:pt>
                <c:pt idx="8435">
                  <c:v>-18865.699999999997</c:v>
                </c:pt>
                <c:pt idx="8436">
                  <c:v>-18579.900000000001</c:v>
                </c:pt>
                <c:pt idx="8437">
                  <c:v>-18294.199999999997</c:v>
                </c:pt>
                <c:pt idx="8438">
                  <c:v>-17997.900000000001</c:v>
                </c:pt>
                <c:pt idx="8439">
                  <c:v>-17693.099999999999</c:v>
                </c:pt>
                <c:pt idx="8440">
                  <c:v>-17397</c:v>
                </c:pt>
                <c:pt idx="8441">
                  <c:v>-17092.5</c:v>
                </c:pt>
                <c:pt idx="8442">
                  <c:v>-16778.800000000003</c:v>
                </c:pt>
                <c:pt idx="8443">
                  <c:v>-16466.199999999997</c:v>
                </c:pt>
                <c:pt idx="8444">
                  <c:v>-16144.699999999997</c:v>
                </c:pt>
                <c:pt idx="8445">
                  <c:v>-15822.099999999999</c:v>
                </c:pt>
                <c:pt idx="8446">
                  <c:v>-15491.300000000003</c:v>
                </c:pt>
                <c:pt idx="8447">
                  <c:v>-15161.800000000003</c:v>
                </c:pt>
                <c:pt idx="8448">
                  <c:v>-14831.300000000003</c:v>
                </c:pt>
                <c:pt idx="8449">
                  <c:v>-14485.599999999999</c:v>
                </c:pt>
                <c:pt idx="8450">
                  <c:v>-14140</c:v>
                </c:pt>
                <c:pt idx="8451">
                  <c:v>-13793.599999999999</c:v>
                </c:pt>
                <c:pt idx="8452">
                  <c:v>-13445.099999999999</c:v>
                </c:pt>
                <c:pt idx="8453">
                  <c:v>-13089.900000000001</c:v>
                </c:pt>
                <c:pt idx="8454">
                  <c:v>-12733.800000000003</c:v>
                </c:pt>
                <c:pt idx="8455">
                  <c:v>-12377</c:v>
                </c:pt>
                <c:pt idx="8456">
                  <c:v>-12012.699999999997</c:v>
                </c:pt>
                <c:pt idx="8457">
                  <c:v>-11647.199999999997</c:v>
                </c:pt>
                <c:pt idx="8458">
                  <c:v>-11283.800000000003</c:v>
                </c:pt>
                <c:pt idx="8459">
                  <c:v>-10917.800000000003</c:v>
                </c:pt>
                <c:pt idx="8460">
                  <c:v>-10547.699999999997</c:v>
                </c:pt>
                <c:pt idx="8461">
                  <c:v>-10175.5</c:v>
                </c:pt>
                <c:pt idx="8462">
                  <c:v>-9800.1999999999971</c:v>
                </c:pt>
                <c:pt idx="8463">
                  <c:v>-9415.3000000000029</c:v>
                </c:pt>
                <c:pt idx="8464">
                  <c:v>-9040.3000000000029</c:v>
                </c:pt>
                <c:pt idx="8465">
                  <c:v>-8664.6999999999971</c:v>
                </c:pt>
                <c:pt idx="8466">
                  <c:v>-8280.6999999999971</c:v>
                </c:pt>
                <c:pt idx="8467">
                  <c:v>-7898.1000000000058</c:v>
                </c:pt>
                <c:pt idx="8468">
                  <c:v>-7521</c:v>
                </c:pt>
                <c:pt idx="8469">
                  <c:v>-7138.3000000000029</c:v>
                </c:pt>
                <c:pt idx="8470">
                  <c:v>-6749.6999999999971</c:v>
                </c:pt>
                <c:pt idx="8471">
                  <c:v>-6370</c:v>
                </c:pt>
                <c:pt idx="8472">
                  <c:v>-5993.1000000000058</c:v>
                </c:pt>
                <c:pt idx="8473">
                  <c:v>-5607</c:v>
                </c:pt>
                <c:pt idx="8474">
                  <c:v>-5211.6999999999971</c:v>
                </c:pt>
                <c:pt idx="8475">
                  <c:v>-4830.1000000000058</c:v>
                </c:pt>
                <c:pt idx="8476">
                  <c:v>-4449.1999999999971</c:v>
                </c:pt>
                <c:pt idx="8477">
                  <c:v>-4057.8999999999942</c:v>
                </c:pt>
                <c:pt idx="8478">
                  <c:v>-3675.1000000000058</c:v>
                </c:pt>
                <c:pt idx="8479">
                  <c:v>-3294.8000000000029</c:v>
                </c:pt>
                <c:pt idx="8480">
                  <c:v>-2915</c:v>
                </c:pt>
                <c:pt idx="8481">
                  <c:v>-2534.1999999999971</c:v>
                </c:pt>
                <c:pt idx="8482">
                  <c:v>-2149.1000000000058</c:v>
                </c:pt>
                <c:pt idx="8483">
                  <c:v>-1773.1999999999971</c:v>
                </c:pt>
                <c:pt idx="8484">
                  <c:v>-1401</c:v>
                </c:pt>
                <c:pt idx="8485">
                  <c:v>-1026</c:v>
                </c:pt>
                <c:pt idx="8486">
                  <c:v>-650.19999999999709</c:v>
                </c:pt>
                <c:pt idx="8487">
                  <c:v>-283.30000000000291</c:v>
                </c:pt>
                <c:pt idx="8488">
                  <c:v>90.600000000005821</c:v>
                </c:pt>
                <c:pt idx="8489">
                  <c:v>468.39999999999418</c:v>
                </c:pt>
                <c:pt idx="8490">
                  <c:v>832.19999999999709</c:v>
                </c:pt>
                <c:pt idx="8491">
                  <c:v>1189.6000000000058</c:v>
                </c:pt>
                <c:pt idx="8492">
                  <c:v>1547.8999999999942</c:v>
                </c:pt>
                <c:pt idx="8493">
                  <c:v>1906</c:v>
                </c:pt>
                <c:pt idx="8494">
                  <c:v>2259.3000000000029</c:v>
                </c:pt>
                <c:pt idx="8495">
                  <c:v>2610.3000000000029</c:v>
                </c:pt>
                <c:pt idx="8496">
                  <c:v>2962.6000000000058</c:v>
                </c:pt>
                <c:pt idx="8497">
                  <c:v>3303.8000000000029</c:v>
                </c:pt>
                <c:pt idx="8498">
                  <c:v>3650.6999999999971</c:v>
                </c:pt>
                <c:pt idx="8499">
                  <c:v>3988.6999999999971</c:v>
                </c:pt>
                <c:pt idx="8500">
                  <c:v>4327.5</c:v>
                </c:pt>
                <c:pt idx="8501">
                  <c:v>4664.3000000000029</c:v>
                </c:pt>
                <c:pt idx="8502">
                  <c:v>4990.8000000000029</c:v>
                </c:pt>
                <c:pt idx="8503">
                  <c:v>5320.8999999999942</c:v>
                </c:pt>
                <c:pt idx="8504">
                  <c:v>5637.8000000000029</c:v>
                </c:pt>
                <c:pt idx="8505">
                  <c:v>5959.1999999999971</c:v>
                </c:pt>
                <c:pt idx="8506">
                  <c:v>6273.1999999999971</c:v>
                </c:pt>
                <c:pt idx="8507">
                  <c:v>6581.3000000000029</c:v>
                </c:pt>
                <c:pt idx="8508">
                  <c:v>6886.5</c:v>
                </c:pt>
                <c:pt idx="8509">
                  <c:v>7186.1999999999971</c:v>
                </c:pt>
                <c:pt idx="8510">
                  <c:v>7478</c:v>
                </c:pt>
                <c:pt idx="8511">
                  <c:v>7768.1999999999971</c:v>
                </c:pt>
                <c:pt idx="8512">
                  <c:v>8065.8999999999942</c:v>
                </c:pt>
                <c:pt idx="8513">
                  <c:v>8354.6999999999971</c:v>
                </c:pt>
                <c:pt idx="8514">
                  <c:v>8629.8000000000029</c:v>
                </c:pt>
                <c:pt idx="8515">
                  <c:v>8910</c:v>
                </c:pt>
                <c:pt idx="8516">
                  <c:v>9176.3999999999942</c:v>
                </c:pt>
                <c:pt idx="8517">
                  <c:v>9436.6000000000058</c:v>
                </c:pt>
                <c:pt idx="8518">
                  <c:v>9694.8999999999942</c:v>
                </c:pt>
                <c:pt idx="8519">
                  <c:v>9958.6999999999971</c:v>
                </c:pt>
                <c:pt idx="8520">
                  <c:v>10207.699999999997</c:v>
                </c:pt>
                <c:pt idx="8521">
                  <c:v>10452.600000000006</c:v>
                </c:pt>
                <c:pt idx="8522">
                  <c:v>10692.100000000006</c:v>
                </c:pt>
                <c:pt idx="8523">
                  <c:v>10928.399999999994</c:v>
                </c:pt>
                <c:pt idx="8524">
                  <c:v>11167.300000000003</c:v>
                </c:pt>
                <c:pt idx="8525">
                  <c:v>11390.899999999994</c:v>
                </c:pt>
                <c:pt idx="8526">
                  <c:v>11610.199999999997</c:v>
                </c:pt>
                <c:pt idx="8527">
                  <c:v>11837.100000000006</c:v>
                </c:pt>
                <c:pt idx="8528">
                  <c:v>12050.199999999997</c:v>
                </c:pt>
                <c:pt idx="8529">
                  <c:v>12249.600000000006</c:v>
                </c:pt>
                <c:pt idx="8530">
                  <c:v>12446.600000000006</c:v>
                </c:pt>
                <c:pt idx="8531">
                  <c:v>12647.5</c:v>
                </c:pt>
                <c:pt idx="8532">
                  <c:v>12838.300000000003</c:v>
                </c:pt>
                <c:pt idx="8533">
                  <c:v>13020.100000000006</c:v>
                </c:pt>
                <c:pt idx="8534">
                  <c:v>13202.199999999997</c:v>
                </c:pt>
                <c:pt idx="8535">
                  <c:v>13379.699999999997</c:v>
                </c:pt>
                <c:pt idx="8536">
                  <c:v>13545.5</c:v>
                </c:pt>
                <c:pt idx="8537">
                  <c:v>13708</c:v>
                </c:pt>
                <c:pt idx="8538">
                  <c:v>13875.800000000003</c:v>
                </c:pt>
                <c:pt idx="8539">
                  <c:v>14029.800000000003</c:v>
                </c:pt>
                <c:pt idx="8540">
                  <c:v>14178.199999999997</c:v>
                </c:pt>
                <c:pt idx="8541">
                  <c:v>14321.100000000006</c:v>
                </c:pt>
                <c:pt idx="8542">
                  <c:v>14457.5</c:v>
                </c:pt>
                <c:pt idx="8543">
                  <c:v>14592.800000000003</c:v>
                </c:pt>
                <c:pt idx="8544">
                  <c:v>14723.199999999997</c:v>
                </c:pt>
                <c:pt idx="8545">
                  <c:v>14848</c:v>
                </c:pt>
                <c:pt idx="8546">
                  <c:v>14965.5</c:v>
                </c:pt>
                <c:pt idx="8547">
                  <c:v>15079.300000000003</c:v>
                </c:pt>
                <c:pt idx="8548">
                  <c:v>15190.5</c:v>
                </c:pt>
                <c:pt idx="8549">
                  <c:v>15292.699999999997</c:v>
                </c:pt>
                <c:pt idx="8550">
                  <c:v>15390.800000000003</c:v>
                </c:pt>
                <c:pt idx="8551">
                  <c:v>15486.300000000003</c:v>
                </c:pt>
                <c:pt idx="8552">
                  <c:v>15580.800000000003</c:v>
                </c:pt>
                <c:pt idx="8553">
                  <c:v>15659.100000000006</c:v>
                </c:pt>
                <c:pt idx="8554">
                  <c:v>15734.199999999997</c:v>
                </c:pt>
                <c:pt idx="8555">
                  <c:v>15810.100000000006</c:v>
                </c:pt>
                <c:pt idx="8556">
                  <c:v>15877</c:v>
                </c:pt>
                <c:pt idx="8557">
                  <c:v>15940.300000000003</c:v>
                </c:pt>
                <c:pt idx="8558">
                  <c:v>15994.5</c:v>
                </c:pt>
                <c:pt idx="8559">
                  <c:v>16048.899999999994</c:v>
                </c:pt>
                <c:pt idx="8560">
                  <c:v>16094.699999999997</c:v>
                </c:pt>
                <c:pt idx="8561">
                  <c:v>16130.5</c:v>
                </c:pt>
                <c:pt idx="8562">
                  <c:v>16174.899999999994</c:v>
                </c:pt>
                <c:pt idx="8563">
                  <c:v>16212</c:v>
                </c:pt>
                <c:pt idx="8564">
                  <c:v>16238.100000000006</c:v>
                </c:pt>
                <c:pt idx="8565">
                  <c:v>16265.199999999997</c:v>
                </c:pt>
                <c:pt idx="8566">
                  <c:v>16282.399999999994</c:v>
                </c:pt>
                <c:pt idx="8567">
                  <c:v>16289.399999999994</c:v>
                </c:pt>
                <c:pt idx="8568">
                  <c:v>16307.100000000006</c:v>
                </c:pt>
                <c:pt idx="8569">
                  <c:v>16320.300000000003</c:v>
                </c:pt>
                <c:pt idx="8570">
                  <c:v>16317</c:v>
                </c:pt>
                <c:pt idx="8571">
                  <c:v>16312.199999999997</c:v>
                </c:pt>
                <c:pt idx="8572">
                  <c:v>16313.600000000006</c:v>
                </c:pt>
                <c:pt idx="8573">
                  <c:v>16302.100000000006</c:v>
                </c:pt>
                <c:pt idx="8574">
                  <c:v>16277.600000000006</c:v>
                </c:pt>
                <c:pt idx="8575">
                  <c:v>16263.699999999997</c:v>
                </c:pt>
                <c:pt idx="8576">
                  <c:v>16241.699999999997</c:v>
                </c:pt>
                <c:pt idx="8577">
                  <c:v>16206.899999999994</c:v>
                </c:pt>
                <c:pt idx="8578">
                  <c:v>16171</c:v>
                </c:pt>
                <c:pt idx="8579">
                  <c:v>16134.399999999994</c:v>
                </c:pt>
                <c:pt idx="8580">
                  <c:v>16098.600000000006</c:v>
                </c:pt>
                <c:pt idx="8581">
                  <c:v>16052.199999999997</c:v>
                </c:pt>
                <c:pt idx="8582">
                  <c:v>15998.199999999997</c:v>
                </c:pt>
                <c:pt idx="8583">
                  <c:v>15942</c:v>
                </c:pt>
                <c:pt idx="8584">
                  <c:v>15883.800000000003</c:v>
                </c:pt>
                <c:pt idx="8585">
                  <c:v>15823.699999999997</c:v>
                </c:pt>
                <c:pt idx="8586">
                  <c:v>15754.800000000003</c:v>
                </c:pt>
                <c:pt idx="8587">
                  <c:v>15682.600000000006</c:v>
                </c:pt>
                <c:pt idx="8588">
                  <c:v>15615.199999999997</c:v>
                </c:pt>
                <c:pt idx="8589">
                  <c:v>15543.199999999997</c:v>
                </c:pt>
                <c:pt idx="8590">
                  <c:v>15461.300000000003</c:v>
                </c:pt>
                <c:pt idx="8591">
                  <c:v>15377.600000000006</c:v>
                </c:pt>
                <c:pt idx="8592">
                  <c:v>15295.699999999997</c:v>
                </c:pt>
                <c:pt idx="8593">
                  <c:v>15213.399999999994</c:v>
                </c:pt>
                <c:pt idx="8594">
                  <c:v>15122.300000000003</c:v>
                </c:pt>
                <c:pt idx="8595">
                  <c:v>15023.600000000006</c:v>
                </c:pt>
                <c:pt idx="8596">
                  <c:v>14924.600000000006</c:v>
                </c:pt>
                <c:pt idx="8597">
                  <c:v>14829.5</c:v>
                </c:pt>
                <c:pt idx="8598">
                  <c:v>14729.699999999997</c:v>
                </c:pt>
                <c:pt idx="8599">
                  <c:v>14619.899999999994</c:v>
                </c:pt>
                <c:pt idx="8600">
                  <c:v>14505.5</c:v>
                </c:pt>
                <c:pt idx="8601">
                  <c:v>14390.399999999994</c:v>
                </c:pt>
                <c:pt idx="8602">
                  <c:v>14275</c:v>
                </c:pt>
                <c:pt idx="8603">
                  <c:v>14159</c:v>
                </c:pt>
                <c:pt idx="8604">
                  <c:v>14039.5</c:v>
                </c:pt>
                <c:pt idx="8605">
                  <c:v>13913.5</c:v>
                </c:pt>
                <c:pt idx="8606">
                  <c:v>13785.5</c:v>
                </c:pt>
                <c:pt idx="8607">
                  <c:v>13658</c:v>
                </c:pt>
                <c:pt idx="8608">
                  <c:v>13528.800000000003</c:v>
                </c:pt>
                <c:pt idx="8609">
                  <c:v>13388.800000000003</c:v>
                </c:pt>
                <c:pt idx="8610">
                  <c:v>13250.100000000006</c:v>
                </c:pt>
                <c:pt idx="8611">
                  <c:v>13117</c:v>
                </c:pt>
                <c:pt idx="8612">
                  <c:v>12978.899999999994</c:v>
                </c:pt>
                <c:pt idx="8613">
                  <c:v>12837.199999999997</c:v>
                </c:pt>
                <c:pt idx="8614">
                  <c:v>12697</c:v>
                </c:pt>
                <c:pt idx="8615">
                  <c:v>12553.800000000003</c:v>
                </c:pt>
                <c:pt idx="8616">
                  <c:v>12407.399999999994</c:v>
                </c:pt>
                <c:pt idx="8617">
                  <c:v>12261.600000000006</c:v>
                </c:pt>
                <c:pt idx="8618">
                  <c:v>12113.399999999994</c:v>
                </c:pt>
                <c:pt idx="8619">
                  <c:v>11961.399999999994</c:v>
                </c:pt>
                <c:pt idx="8620">
                  <c:v>11809.100000000006</c:v>
                </c:pt>
                <c:pt idx="8621">
                  <c:v>11656.699999999997</c:v>
                </c:pt>
                <c:pt idx="8622">
                  <c:v>11501.699999999997</c:v>
                </c:pt>
                <c:pt idx="8623">
                  <c:v>11342.899999999994</c:v>
                </c:pt>
                <c:pt idx="8624">
                  <c:v>11183.199999999997</c:v>
                </c:pt>
                <c:pt idx="8625">
                  <c:v>11021</c:v>
                </c:pt>
                <c:pt idx="8626">
                  <c:v>10857.899999999994</c:v>
                </c:pt>
                <c:pt idx="8627">
                  <c:v>10689.5</c:v>
                </c:pt>
                <c:pt idx="8628">
                  <c:v>10525.399999999994</c:v>
                </c:pt>
                <c:pt idx="8629">
                  <c:v>10358.800000000003</c:v>
                </c:pt>
                <c:pt idx="8630">
                  <c:v>10189.800000000003</c:v>
                </c:pt>
                <c:pt idx="8631">
                  <c:v>10025.100000000006</c:v>
                </c:pt>
                <c:pt idx="8632">
                  <c:v>9853.3999999999942</c:v>
                </c:pt>
                <c:pt idx="8633">
                  <c:v>9681.1999999999971</c:v>
                </c:pt>
                <c:pt idx="8634">
                  <c:v>9509.3000000000029</c:v>
                </c:pt>
                <c:pt idx="8635">
                  <c:v>9340.1999999999971</c:v>
                </c:pt>
                <c:pt idx="8636">
                  <c:v>9169.5</c:v>
                </c:pt>
                <c:pt idx="8637">
                  <c:v>8996.3000000000029</c:v>
                </c:pt>
                <c:pt idx="8638">
                  <c:v>8824.6000000000058</c:v>
                </c:pt>
                <c:pt idx="8639">
                  <c:v>8646</c:v>
                </c:pt>
                <c:pt idx="8640">
                  <c:v>8475.1999999999971</c:v>
                </c:pt>
                <c:pt idx="8641">
                  <c:v>8301.6999999999971</c:v>
                </c:pt>
                <c:pt idx="8642">
                  <c:v>8127.8000000000029</c:v>
                </c:pt>
                <c:pt idx="8643">
                  <c:v>7950.1999999999971</c:v>
                </c:pt>
                <c:pt idx="8644">
                  <c:v>7774.3999999999942</c:v>
                </c:pt>
                <c:pt idx="8645">
                  <c:v>7597.6999999999971</c:v>
                </c:pt>
                <c:pt idx="8646">
                  <c:v>7419.1999999999971</c:v>
                </c:pt>
                <c:pt idx="8647">
                  <c:v>7237.6000000000058</c:v>
                </c:pt>
                <c:pt idx="8648">
                  <c:v>7063.6000000000058</c:v>
                </c:pt>
                <c:pt idx="8649">
                  <c:v>6882.3999999999942</c:v>
                </c:pt>
                <c:pt idx="8650">
                  <c:v>6698.8999999999942</c:v>
                </c:pt>
                <c:pt idx="8651">
                  <c:v>6514.6999999999971</c:v>
                </c:pt>
                <c:pt idx="8652">
                  <c:v>6334.6999999999971</c:v>
                </c:pt>
                <c:pt idx="8653">
                  <c:v>6153.8999999999942</c:v>
                </c:pt>
                <c:pt idx="8654">
                  <c:v>5972.5</c:v>
                </c:pt>
                <c:pt idx="8655">
                  <c:v>5786.3000000000029</c:v>
                </c:pt>
                <c:pt idx="8656">
                  <c:v>5605.1999999999971</c:v>
                </c:pt>
                <c:pt idx="8657">
                  <c:v>5424.3000000000029</c:v>
                </c:pt>
                <c:pt idx="8658">
                  <c:v>5242.3000000000029</c:v>
                </c:pt>
                <c:pt idx="8659">
                  <c:v>5064.8000000000029</c:v>
                </c:pt>
                <c:pt idx="8660">
                  <c:v>4887.6999999999971</c:v>
                </c:pt>
                <c:pt idx="8661">
                  <c:v>4710.6999999999971</c:v>
                </c:pt>
                <c:pt idx="8662">
                  <c:v>4532.3999999999942</c:v>
                </c:pt>
                <c:pt idx="8663">
                  <c:v>4348.6000000000058</c:v>
                </c:pt>
                <c:pt idx="8664">
                  <c:v>4171.6999999999971</c:v>
                </c:pt>
                <c:pt idx="8665">
                  <c:v>3992.6999999999971</c:v>
                </c:pt>
                <c:pt idx="8666">
                  <c:v>3812.6999999999971</c:v>
                </c:pt>
                <c:pt idx="8667">
                  <c:v>3636.5</c:v>
                </c:pt>
                <c:pt idx="8668">
                  <c:v>3457.6999999999971</c:v>
                </c:pt>
                <c:pt idx="8669">
                  <c:v>3278.6999999999971</c:v>
                </c:pt>
                <c:pt idx="8670">
                  <c:v>3102.8000000000029</c:v>
                </c:pt>
                <c:pt idx="8671">
                  <c:v>2926.3000000000029</c:v>
                </c:pt>
                <c:pt idx="8672">
                  <c:v>2746.6000000000058</c:v>
                </c:pt>
                <c:pt idx="8673">
                  <c:v>2568.8999999999942</c:v>
                </c:pt>
                <c:pt idx="8674">
                  <c:v>2394.1999999999971</c:v>
                </c:pt>
                <c:pt idx="8675">
                  <c:v>2215.8999999999942</c:v>
                </c:pt>
                <c:pt idx="8676">
                  <c:v>2036.5</c:v>
                </c:pt>
                <c:pt idx="8677">
                  <c:v>1860.1000000000058</c:v>
                </c:pt>
                <c:pt idx="8678">
                  <c:v>1687</c:v>
                </c:pt>
                <c:pt idx="8679">
                  <c:v>1512.6999999999971</c:v>
                </c:pt>
                <c:pt idx="8680">
                  <c:v>1336.3999999999942</c:v>
                </c:pt>
                <c:pt idx="8681">
                  <c:v>1165.6999999999971</c:v>
                </c:pt>
                <c:pt idx="8682">
                  <c:v>999</c:v>
                </c:pt>
                <c:pt idx="8683">
                  <c:v>831.60000000000582</c:v>
                </c:pt>
                <c:pt idx="8684">
                  <c:v>663.69999999999709</c:v>
                </c:pt>
                <c:pt idx="8685">
                  <c:v>496.39999999999418</c:v>
                </c:pt>
                <c:pt idx="8686">
                  <c:v>328.39999999999418</c:v>
                </c:pt>
                <c:pt idx="8687">
                  <c:v>162.39999999999418</c:v>
                </c:pt>
                <c:pt idx="8688">
                  <c:v>-5</c:v>
                </c:pt>
                <c:pt idx="8689">
                  <c:v>-171.89999999999418</c:v>
                </c:pt>
                <c:pt idx="8690">
                  <c:v>-334.60000000000582</c:v>
                </c:pt>
                <c:pt idx="8691">
                  <c:v>-498.19999999999709</c:v>
                </c:pt>
                <c:pt idx="8692">
                  <c:v>-661.10000000000582</c:v>
                </c:pt>
                <c:pt idx="8693">
                  <c:v>-821</c:v>
                </c:pt>
                <c:pt idx="8694">
                  <c:v>-983.10000000000582</c:v>
                </c:pt>
                <c:pt idx="8695">
                  <c:v>-1143.8999999999942</c:v>
                </c:pt>
                <c:pt idx="8696">
                  <c:v>-1300.3000000000029</c:v>
                </c:pt>
                <c:pt idx="8697">
                  <c:v>-1458.3000000000029</c:v>
                </c:pt>
                <c:pt idx="8698">
                  <c:v>-1617.3999999999942</c:v>
                </c:pt>
                <c:pt idx="8699">
                  <c:v>-1773.8000000000029</c:v>
                </c:pt>
                <c:pt idx="8700">
                  <c:v>-1933.1000000000058</c:v>
                </c:pt>
                <c:pt idx="8701">
                  <c:v>-2090.1000000000058</c:v>
                </c:pt>
                <c:pt idx="8702">
                  <c:v>-2246.3999999999942</c:v>
                </c:pt>
                <c:pt idx="8703">
                  <c:v>-2399.8999999999942</c:v>
                </c:pt>
                <c:pt idx="8704">
                  <c:v>-2549</c:v>
                </c:pt>
                <c:pt idx="8705">
                  <c:v>-2695.8999999999942</c:v>
                </c:pt>
                <c:pt idx="8706">
                  <c:v>-2842.1999999999971</c:v>
                </c:pt>
                <c:pt idx="8707">
                  <c:v>-2990.8000000000029</c:v>
                </c:pt>
                <c:pt idx="8708">
                  <c:v>-3135.8000000000029</c:v>
                </c:pt>
                <c:pt idx="8709">
                  <c:v>-3279.1999999999971</c:v>
                </c:pt>
                <c:pt idx="8710">
                  <c:v>-3422.3999999999942</c:v>
                </c:pt>
                <c:pt idx="8711">
                  <c:v>-3565.6999999999971</c:v>
                </c:pt>
                <c:pt idx="8712">
                  <c:v>-3713.3999999999942</c:v>
                </c:pt>
                <c:pt idx="8713">
                  <c:v>-3852.1000000000058</c:v>
                </c:pt>
                <c:pt idx="8714">
                  <c:v>-3991.6999999999971</c:v>
                </c:pt>
                <c:pt idx="8715">
                  <c:v>-4130.5</c:v>
                </c:pt>
                <c:pt idx="8716">
                  <c:v>-4268.6999999999971</c:v>
                </c:pt>
                <c:pt idx="8717">
                  <c:v>-4404.6999999999971</c:v>
                </c:pt>
                <c:pt idx="8718">
                  <c:v>-4539.5</c:v>
                </c:pt>
                <c:pt idx="8719">
                  <c:v>-4675.6999999999971</c:v>
                </c:pt>
                <c:pt idx="8720">
                  <c:v>-4809.5</c:v>
                </c:pt>
                <c:pt idx="8721">
                  <c:v>-4941.6000000000058</c:v>
                </c:pt>
                <c:pt idx="8722">
                  <c:v>-5073.3000000000029</c:v>
                </c:pt>
                <c:pt idx="8723">
                  <c:v>-5196.3999999999942</c:v>
                </c:pt>
                <c:pt idx="8724">
                  <c:v>-5323.5</c:v>
                </c:pt>
                <c:pt idx="8725">
                  <c:v>-5462.1000000000058</c:v>
                </c:pt>
                <c:pt idx="8726">
                  <c:v>-5587.6000000000058</c:v>
                </c:pt>
                <c:pt idx="8727">
                  <c:v>-5709.6999999999971</c:v>
                </c:pt>
                <c:pt idx="8728">
                  <c:v>-5832.1000000000058</c:v>
                </c:pt>
                <c:pt idx="8729">
                  <c:v>-5953.6999999999971</c:v>
                </c:pt>
                <c:pt idx="8730">
                  <c:v>-6073.6000000000058</c:v>
                </c:pt>
                <c:pt idx="8731">
                  <c:v>-6188.6999999999971</c:v>
                </c:pt>
                <c:pt idx="8732">
                  <c:v>-6303.8999999999942</c:v>
                </c:pt>
                <c:pt idx="8733">
                  <c:v>-6419.6000000000058</c:v>
                </c:pt>
                <c:pt idx="8734">
                  <c:v>-6535.8999999999942</c:v>
                </c:pt>
                <c:pt idx="8735">
                  <c:v>-6653.3000000000029</c:v>
                </c:pt>
                <c:pt idx="8736">
                  <c:v>-6763.1000000000058</c:v>
                </c:pt>
                <c:pt idx="8737">
                  <c:v>-6866.5</c:v>
                </c:pt>
                <c:pt idx="8738">
                  <c:v>-6975</c:v>
                </c:pt>
                <c:pt idx="8739">
                  <c:v>-7086.1999999999971</c:v>
                </c:pt>
                <c:pt idx="8740">
                  <c:v>-7194</c:v>
                </c:pt>
                <c:pt idx="8741">
                  <c:v>-7295</c:v>
                </c:pt>
                <c:pt idx="8742">
                  <c:v>-7391.3999999999942</c:v>
                </c:pt>
                <c:pt idx="8743">
                  <c:v>-7494.6999999999971</c:v>
                </c:pt>
                <c:pt idx="8744">
                  <c:v>-7597.8999999999942</c:v>
                </c:pt>
                <c:pt idx="8745">
                  <c:v>-7696.1000000000058</c:v>
                </c:pt>
                <c:pt idx="8746">
                  <c:v>-7786.1999999999971</c:v>
                </c:pt>
                <c:pt idx="8747">
                  <c:v>-7878.8000000000029</c:v>
                </c:pt>
                <c:pt idx="8748">
                  <c:v>-7973.8000000000029</c:v>
                </c:pt>
                <c:pt idx="8749">
                  <c:v>-8062.8999999999942</c:v>
                </c:pt>
                <c:pt idx="8750">
                  <c:v>-8149.8999999999942</c:v>
                </c:pt>
                <c:pt idx="8751">
                  <c:v>-8236.1999999999971</c:v>
                </c:pt>
                <c:pt idx="8752">
                  <c:v>-8322.8000000000029</c:v>
                </c:pt>
                <c:pt idx="8753">
                  <c:v>-8407.3000000000029</c:v>
                </c:pt>
                <c:pt idx="8754">
                  <c:v>-8482.8999999999942</c:v>
                </c:pt>
                <c:pt idx="8755">
                  <c:v>-8555.8000000000029</c:v>
                </c:pt>
                <c:pt idx="8756">
                  <c:v>-8633.3000000000029</c:v>
                </c:pt>
                <c:pt idx="8757">
                  <c:v>-8712.1000000000058</c:v>
                </c:pt>
                <c:pt idx="8758">
                  <c:v>-8784.3000000000029</c:v>
                </c:pt>
                <c:pt idx="8759">
                  <c:v>-8849.3000000000029</c:v>
                </c:pt>
                <c:pt idx="8760">
                  <c:v>-8921.6999999999971</c:v>
                </c:pt>
                <c:pt idx="8761">
                  <c:v>-8992.1000000000058</c:v>
                </c:pt>
                <c:pt idx="8762">
                  <c:v>-9046.3999999999942</c:v>
                </c:pt>
                <c:pt idx="8763">
                  <c:v>-9105.1000000000058</c:v>
                </c:pt>
                <c:pt idx="8764">
                  <c:v>-9171.3000000000029</c:v>
                </c:pt>
                <c:pt idx="8765">
                  <c:v>-9227.3999999999942</c:v>
                </c:pt>
                <c:pt idx="8766">
                  <c:v>-9272.6000000000058</c:v>
                </c:pt>
                <c:pt idx="8767">
                  <c:v>-9327.1000000000058</c:v>
                </c:pt>
                <c:pt idx="8768">
                  <c:v>-9386.5</c:v>
                </c:pt>
                <c:pt idx="8769">
                  <c:v>-9432.6000000000058</c:v>
                </c:pt>
                <c:pt idx="8770">
                  <c:v>-9477</c:v>
                </c:pt>
                <c:pt idx="8771">
                  <c:v>-9519.6999999999971</c:v>
                </c:pt>
                <c:pt idx="8772">
                  <c:v>-9552.8999999999942</c:v>
                </c:pt>
                <c:pt idx="8773">
                  <c:v>-9595.8999999999942</c:v>
                </c:pt>
                <c:pt idx="8774">
                  <c:v>-9634.1999999999971</c:v>
                </c:pt>
                <c:pt idx="8775">
                  <c:v>-9663.1000000000058</c:v>
                </c:pt>
                <c:pt idx="8776">
                  <c:v>-9696.8000000000029</c:v>
                </c:pt>
                <c:pt idx="8777">
                  <c:v>-9723.8999999999942</c:v>
                </c:pt>
                <c:pt idx="8778">
                  <c:v>-9750.5</c:v>
                </c:pt>
                <c:pt idx="8779">
                  <c:v>-9773.6000000000058</c:v>
                </c:pt>
                <c:pt idx="8780">
                  <c:v>-9794.1000000000058</c:v>
                </c:pt>
                <c:pt idx="8781">
                  <c:v>-9817.3000000000029</c:v>
                </c:pt>
                <c:pt idx="8782">
                  <c:v>-9833</c:v>
                </c:pt>
                <c:pt idx="8783">
                  <c:v>-9843.6000000000058</c:v>
                </c:pt>
                <c:pt idx="8784">
                  <c:v>-9856.3000000000029</c:v>
                </c:pt>
                <c:pt idx="8785">
                  <c:v>-9869.1999999999971</c:v>
                </c:pt>
                <c:pt idx="8786">
                  <c:v>-9873.3000000000029</c:v>
                </c:pt>
                <c:pt idx="8787">
                  <c:v>-9874.8000000000029</c:v>
                </c:pt>
                <c:pt idx="8788">
                  <c:v>-9879.6999999999971</c:v>
                </c:pt>
                <c:pt idx="8789">
                  <c:v>-9872</c:v>
                </c:pt>
                <c:pt idx="8790">
                  <c:v>-9869.1999999999971</c:v>
                </c:pt>
                <c:pt idx="8791">
                  <c:v>-9865.6999999999971</c:v>
                </c:pt>
                <c:pt idx="8792">
                  <c:v>-9856.1000000000058</c:v>
                </c:pt>
                <c:pt idx="8793">
                  <c:v>-9847.6999999999971</c:v>
                </c:pt>
                <c:pt idx="8794">
                  <c:v>-9833.8999999999942</c:v>
                </c:pt>
                <c:pt idx="8795">
                  <c:v>-9817.6000000000058</c:v>
                </c:pt>
                <c:pt idx="8796">
                  <c:v>-9796.1999999999971</c:v>
                </c:pt>
                <c:pt idx="8797">
                  <c:v>-9775.8999999999942</c:v>
                </c:pt>
                <c:pt idx="8798">
                  <c:v>-9756.6000000000058</c:v>
                </c:pt>
                <c:pt idx="8799">
                  <c:v>-9729.5</c:v>
                </c:pt>
                <c:pt idx="8800">
                  <c:v>-9696.6000000000058</c:v>
                </c:pt>
                <c:pt idx="8801">
                  <c:v>-9663</c:v>
                </c:pt>
                <c:pt idx="8802">
                  <c:v>-9634.1999999999971</c:v>
                </c:pt>
                <c:pt idx="8803">
                  <c:v>-9593.5</c:v>
                </c:pt>
                <c:pt idx="8804">
                  <c:v>-9552.6000000000058</c:v>
                </c:pt>
                <c:pt idx="8805">
                  <c:v>-9521.1000000000058</c:v>
                </c:pt>
                <c:pt idx="8806">
                  <c:v>-9478.3000000000029</c:v>
                </c:pt>
                <c:pt idx="8807">
                  <c:v>-9425.1999999999971</c:v>
                </c:pt>
                <c:pt idx="8808">
                  <c:v>-9376.1000000000058</c:v>
                </c:pt>
                <c:pt idx="8809">
                  <c:v>-9331.5</c:v>
                </c:pt>
                <c:pt idx="8810">
                  <c:v>-9274.5</c:v>
                </c:pt>
                <c:pt idx="8811">
                  <c:v>-9217.1000000000058</c:v>
                </c:pt>
                <c:pt idx="8812">
                  <c:v>-9157.8000000000029</c:v>
                </c:pt>
                <c:pt idx="8813">
                  <c:v>-9095.1000000000058</c:v>
                </c:pt>
                <c:pt idx="8814">
                  <c:v>-9031.5</c:v>
                </c:pt>
                <c:pt idx="8815">
                  <c:v>-8958.6999999999971</c:v>
                </c:pt>
                <c:pt idx="8816">
                  <c:v>-8888.6999999999971</c:v>
                </c:pt>
                <c:pt idx="8817">
                  <c:v>-8821.3000000000029</c:v>
                </c:pt>
                <c:pt idx="8818">
                  <c:v>-8749.6999999999971</c:v>
                </c:pt>
                <c:pt idx="8819">
                  <c:v>-8668</c:v>
                </c:pt>
                <c:pt idx="8820">
                  <c:v>-8594.3999999999942</c:v>
                </c:pt>
                <c:pt idx="8821">
                  <c:v>-8514.1999999999971</c:v>
                </c:pt>
                <c:pt idx="8822">
                  <c:v>-8423.8000000000029</c:v>
                </c:pt>
                <c:pt idx="8823">
                  <c:v>-8334.1000000000058</c:v>
                </c:pt>
                <c:pt idx="8824">
                  <c:v>-8252</c:v>
                </c:pt>
                <c:pt idx="8825">
                  <c:v>-8157.8999999999942</c:v>
                </c:pt>
                <c:pt idx="8826">
                  <c:v>-8059.3999999999942</c:v>
                </c:pt>
                <c:pt idx="8827">
                  <c:v>-7964.6999999999971</c:v>
                </c:pt>
                <c:pt idx="8828">
                  <c:v>-7864.8000000000029</c:v>
                </c:pt>
                <c:pt idx="8829">
                  <c:v>-7762.5</c:v>
                </c:pt>
                <c:pt idx="8830">
                  <c:v>-7657</c:v>
                </c:pt>
                <c:pt idx="8831">
                  <c:v>-7551.3999999999942</c:v>
                </c:pt>
                <c:pt idx="8832">
                  <c:v>-7441.3000000000029</c:v>
                </c:pt>
                <c:pt idx="8833">
                  <c:v>-7328.8000000000029</c:v>
                </c:pt>
                <c:pt idx="8834">
                  <c:v>-7218.1999999999971</c:v>
                </c:pt>
                <c:pt idx="8835">
                  <c:v>-7101.1000000000058</c:v>
                </c:pt>
                <c:pt idx="8836">
                  <c:v>-6978.3999999999942</c:v>
                </c:pt>
                <c:pt idx="8837">
                  <c:v>-6861.3999999999942</c:v>
                </c:pt>
                <c:pt idx="8838">
                  <c:v>-6728.8999999999942</c:v>
                </c:pt>
                <c:pt idx="8839">
                  <c:v>-6600.1000000000058</c:v>
                </c:pt>
                <c:pt idx="8840">
                  <c:v>-6473.6000000000058</c:v>
                </c:pt>
                <c:pt idx="8841">
                  <c:v>-6341.6999999999971</c:v>
                </c:pt>
                <c:pt idx="8842">
                  <c:v>-6210</c:v>
                </c:pt>
                <c:pt idx="8843">
                  <c:v>-6077</c:v>
                </c:pt>
                <c:pt idx="8844">
                  <c:v>-5943.6000000000058</c:v>
                </c:pt>
                <c:pt idx="8845">
                  <c:v>-5797.6999999999971</c:v>
                </c:pt>
                <c:pt idx="8846">
                  <c:v>-5651.3999999999942</c:v>
                </c:pt>
                <c:pt idx="8847">
                  <c:v>-5510</c:v>
                </c:pt>
                <c:pt idx="8848">
                  <c:v>-5363.5</c:v>
                </c:pt>
                <c:pt idx="8849">
                  <c:v>-5211.6000000000058</c:v>
                </c:pt>
                <c:pt idx="8850">
                  <c:v>-5061.8999999999942</c:v>
                </c:pt>
                <c:pt idx="8851">
                  <c:v>-4909.6000000000058</c:v>
                </c:pt>
                <c:pt idx="8852">
                  <c:v>-4749.6999999999971</c:v>
                </c:pt>
                <c:pt idx="8853">
                  <c:v>-4589.8000000000029</c:v>
                </c:pt>
                <c:pt idx="8854">
                  <c:v>-4432.8999999999942</c:v>
                </c:pt>
                <c:pt idx="8855">
                  <c:v>-4274.6999999999971</c:v>
                </c:pt>
                <c:pt idx="8856">
                  <c:v>-4112.6000000000058</c:v>
                </c:pt>
                <c:pt idx="8857">
                  <c:v>-3944.6999999999971</c:v>
                </c:pt>
                <c:pt idx="8858">
                  <c:v>-3780.1000000000058</c:v>
                </c:pt>
                <c:pt idx="8859">
                  <c:v>-3618.8000000000029</c:v>
                </c:pt>
                <c:pt idx="8860">
                  <c:v>-3444.3000000000029</c:v>
                </c:pt>
                <c:pt idx="8861">
                  <c:v>-3268.5</c:v>
                </c:pt>
                <c:pt idx="8862">
                  <c:v>-3097.8999999999942</c:v>
                </c:pt>
                <c:pt idx="8863">
                  <c:v>-2931.1000000000058</c:v>
                </c:pt>
                <c:pt idx="8864">
                  <c:v>-2750.6000000000058</c:v>
                </c:pt>
                <c:pt idx="8865">
                  <c:v>-2568.8000000000029</c:v>
                </c:pt>
                <c:pt idx="8866">
                  <c:v>-2398</c:v>
                </c:pt>
                <c:pt idx="8867">
                  <c:v>-2217.6000000000058</c:v>
                </c:pt>
                <c:pt idx="8868">
                  <c:v>-2034.6999999999971</c:v>
                </c:pt>
                <c:pt idx="8869">
                  <c:v>-1853.8000000000029</c:v>
                </c:pt>
                <c:pt idx="8870">
                  <c:v>-1674.6000000000058</c:v>
                </c:pt>
                <c:pt idx="8871">
                  <c:v>-1488.6999999999971</c:v>
                </c:pt>
                <c:pt idx="8872">
                  <c:v>-1303.1000000000058</c:v>
                </c:pt>
                <c:pt idx="8873">
                  <c:v>-1117.3999999999942</c:v>
                </c:pt>
                <c:pt idx="8874">
                  <c:v>-930.60000000000582</c:v>
                </c:pt>
                <c:pt idx="8875">
                  <c:v>-745.89999999999418</c:v>
                </c:pt>
                <c:pt idx="8876">
                  <c:v>-554</c:v>
                </c:pt>
                <c:pt idx="8877">
                  <c:v>-368</c:v>
                </c:pt>
                <c:pt idx="8878">
                  <c:v>-180.60000000000582</c:v>
                </c:pt>
                <c:pt idx="8879">
                  <c:v>11.19999999999709</c:v>
                </c:pt>
                <c:pt idx="8880">
                  <c:v>196.60000000000582</c:v>
                </c:pt>
                <c:pt idx="8881">
                  <c:v>387.10000000000582</c:v>
                </c:pt>
                <c:pt idx="8882">
                  <c:v>577.19999999999709</c:v>
                </c:pt>
                <c:pt idx="8883">
                  <c:v>762.80000000000291</c:v>
                </c:pt>
                <c:pt idx="8884">
                  <c:v>951.39999999999418</c:v>
                </c:pt>
                <c:pt idx="8885">
                  <c:v>1146.8999999999942</c:v>
                </c:pt>
                <c:pt idx="8886">
                  <c:v>1332.6999999999971</c:v>
                </c:pt>
                <c:pt idx="8887">
                  <c:v>1518.1999999999971</c:v>
                </c:pt>
                <c:pt idx="8888">
                  <c:v>1712.3999999999942</c:v>
                </c:pt>
                <c:pt idx="8889">
                  <c:v>1900.1999999999971</c:v>
                </c:pt>
                <c:pt idx="8890">
                  <c:v>2089.6000000000058</c:v>
                </c:pt>
                <c:pt idx="8891">
                  <c:v>2278.6999999999971</c:v>
                </c:pt>
                <c:pt idx="8892">
                  <c:v>2466</c:v>
                </c:pt>
                <c:pt idx="8893">
                  <c:v>2654</c:v>
                </c:pt>
                <c:pt idx="8894">
                  <c:v>2838</c:v>
                </c:pt>
                <c:pt idx="8895">
                  <c:v>3024.8999999999942</c:v>
                </c:pt>
                <c:pt idx="8896">
                  <c:v>3216</c:v>
                </c:pt>
                <c:pt idx="8897">
                  <c:v>3399.3000000000029</c:v>
                </c:pt>
                <c:pt idx="8898">
                  <c:v>3587.3000000000029</c:v>
                </c:pt>
                <c:pt idx="8899">
                  <c:v>3770.5</c:v>
                </c:pt>
                <c:pt idx="8900">
                  <c:v>3939.6999999999971</c:v>
                </c:pt>
                <c:pt idx="8901">
                  <c:v>4123.3000000000029</c:v>
                </c:pt>
                <c:pt idx="8902">
                  <c:v>4313.6000000000058</c:v>
                </c:pt>
                <c:pt idx="8903">
                  <c:v>4488.1999999999971</c:v>
                </c:pt>
                <c:pt idx="8904">
                  <c:v>4659</c:v>
                </c:pt>
                <c:pt idx="8905">
                  <c:v>4838.8999999999942</c:v>
                </c:pt>
                <c:pt idx="8906">
                  <c:v>5017.3000000000029</c:v>
                </c:pt>
                <c:pt idx="8907">
                  <c:v>5183.1999999999971</c:v>
                </c:pt>
                <c:pt idx="8908">
                  <c:v>5353.8999999999942</c:v>
                </c:pt>
                <c:pt idx="8909">
                  <c:v>5526.3000000000029</c:v>
                </c:pt>
                <c:pt idx="8910">
                  <c:v>5690.8000000000029</c:v>
                </c:pt>
                <c:pt idx="8911">
                  <c:v>5852.1000000000058</c:v>
                </c:pt>
                <c:pt idx="8912">
                  <c:v>6014.1999999999971</c:v>
                </c:pt>
                <c:pt idx="8913">
                  <c:v>6185.5</c:v>
                </c:pt>
                <c:pt idx="8914">
                  <c:v>6350.5</c:v>
                </c:pt>
                <c:pt idx="8915">
                  <c:v>6505.6999999999971</c:v>
                </c:pt>
                <c:pt idx="8916">
                  <c:v>6660.6000000000058</c:v>
                </c:pt>
                <c:pt idx="8917">
                  <c:v>6815.8999999999942</c:v>
                </c:pt>
                <c:pt idx="8918">
                  <c:v>6971.1000000000058</c:v>
                </c:pt>
                <c:pt idx="8919">
                  <c:v>7123</c:v>
                </c:pt>
                <c:pt idx="8920">
                  <c:v>7269.1000000000058</c:v>
                </c:pt>
                <c:pt idx="8921">
                  <c:v>7419.5</c:v>
                </c:pt>
                <c:pt idx="8922">
                  <c:v>7567.3999999999942</c:v>
                </c:pt>
                <c:pt idx="8923">
                  <c:v>7705.6999999999971</c:v>
                </c:pt>
                <c:pt idx="8924">
                  <c:v>7840</c:v>
                </c:pt>
                <c:pt idx="8925">
                  <c:v>7973.5</c:v>
                </c:pt>
                <c:pt idx="8926">
                  <c:v>8114.6000000000058</c:v>
                </c:pt>
                <c:pt idx="8927">
                  <c:v>8247.3999999999942</c:v>
                </c:pt>
                <c:pt idx="8928">
                  <c:v>8369.8999999999942</c:v>
                </c:pt>
                <c:pt idx="8929">
                  <c:v>8492.6999999999971</c:v>
                </c:pt>
                <c:pt idx="8930">
                  <c:v>8616.6000000000058</c:v>
                </c:pt>
                <c:pt idx="8931">
                  <c:v>8741.5</c:v>
                </c:pt>
                <c:pt idx="8932">
                  <c:v>8856.6999999999971</c:v>
                </c:pt>
                <c:pt idx="8933">
                  <c:v>8964.8999999999942</c:v>
                </c:pt>
                <c:pt idx="8934">
                  <c:v>9071.8000000000029</c:v>
                </c:pt>
                <c:pt idx="8935">
                  <c:v>9178</c:v>
                </c:pt>
                <c:pt idx="8936">
                  <c:v>9285.5</c:v>
                </c:pt>
                <c:pt idx="8937">
                  <c:v>9392.8000000000029</c:v>
                </c:pt>
                <c:pt idx="8938">
                  <c:v>9489.1999999999971</c:v>
                </c:pt>
                <c:pt idx="8939">
                  <c:v>9582.5</c:v>
                </c:pt>
                <c:pt idx="8940">
                  <c:v>9676.3000000000029</c:v>
                </c:pt>
                <c:pt idx="8941">
                  <c:v>9766.6999999999971</c:v>
                </c:pt>
                <c:pt idx="8942">
                  <c:v>9850.3999999999942</c:v>
                </c:pt>
                <c:pt idx="8943">
                  <c:v>9926</c:v>
                </c:pt>
                <c:pt idx="8944">
                  <c:v>10006.600000000006</c:v>
                </c:pt>
                <c:pt idx="8945">
                  <c:v>10084.100000000006</c:v>
                </c:pt>
                <c:pt idx="8946">
                  <c:v>10152.800000000003</c:v>
                </c:pt>
                <c:pt idx="8947">
                  <c:v>10217.5</c:v>
                </c:pt>
                <c:pt idx="8948">
                  <c:v>10281.5</c:v>
                </c:pt>
                <c:pt idx="8949">
                  <c:v>10337.300000000003</c:v>
                </c:pt>
                <c:pt idx="8950">
                  <c:v>10391.100000000006</c:v>
                </c:pt>
                <c:pt idx="8951">
                  <c:v>10439.100000000006</c:v>
                </c:pt>
                <c:pt idx="8952">
                  <c:v>10483</c:v>
                </c:pt>
                <c:pt idx="8953">
                  <c:v>10525.199999999997</c:v>
                </c:pt>
                <c:pt idx="8954">
                  <c:v>10563.699999999997</c:v>
                </c:pt>
                <c:pt idx="8955">
                  <c:v>10597.199999999997</c:v>
                </c:pt>
                <c:pt idx="8956">
                  <c:v>10620.699999999997</c:v>
                </c:pt>
                <c:pt idx="8957">
                  <c:v>10646.899999999994</c:v>
                </c:pt>
                <c:pt idx="8958">
                  <c:v>10667.600000000006</c:v>
                </c:pt>
                <c:pt idx="8959">
                  <c:v>10687.5</c:v>
                </c:pt>
                <c:pt idx="8960">
                  <c:v>10700.699999999997</c:v>
                </c:pt>
                <c:pt idx="8961">
                  <c:v>10708.899999999994</c:v>
                </c:pt>
                <c:pt idx="8962">
                  <c:v>10714.899999999994</c:v>
                </c:pt>
                <c:pt idx="8963">
                  <c:v>10713.899999999994</c:v>
                </c:pt>
                <c:pt idx="8964">
                  <c:v>10710.399999999994</c:v>
                </c:pt>
                <c:pt idx="8965">
                  <c:v>10701.300000000003</c:v>
                </c:pt>
                <c:pt idx="8966">
                  <c:v>10686.100000000006</c:v>
                </c:pt>
                <c:pt idx="8967">
                  <c:v>10668.800000000003</c:v>
                </c:pt>
                <c:pt idx="8968">
                  <c:v>10643.5</c:v>
                </c:pt>
                <c:pt idx="8969">
                  <c:v>10618.699999999997</c:v>
                </c:pt>
                <c:pt idx="8970">
                  <c:v>10584.5</c:v>
                </c:pt>
                <c:pt idx="8971">
                  <c:v>10550.699999999997</c:v>
                </c:pt>
                <c:pt idx="8972">
                  <c:v>10512.100000000006</c:v>
                </c:pt>
                <c:pt idx="8973">
                  <c:v>10464.899999999994</c:v>
                </c:pt>
                <c:pt idx="8974">
                  <c:v>10412.699999999997</c:v>
                </c:pt>
                <c:pt idx="8975">
                  <c:v>10357.899999999994</c:v>
                </c:pt>
                <c:pt idx="8976">
                  <c:v>10294.100000000006</c:v>
                </c:pt>
                <c:pt idx="8977">
                  <c:v>10228.600000000006</c:v>
                </c:pt>
                <c:pt idx="8978">
                  <c:v>10161</c:v>
                </c:pt>
                <c:pt idx="8979">
                  <c:v>10085.5</c:v>
                </c:pt>
                <c:pt idx="8980">
                  <c:v>10003.800000000003</c:v>
                </c:pt>
                <c:pt idx="8981">
                  <c:v>9926.6000000000058</c:v>
                </c:pt>
                <c:pt idx="8982">
                  <c:v>9834.1999999999971</c:v>
                </c:pt>
                <c:pt idx="8983">
                  <c:v>9747</c:v>
                </c:pt>
                <c:pt idx="8984">
                  <c:v>9655.3999999999942</c:v>
                </c:pt>
                <c:pt idx="8985">
                  <c:v>9558.6000000000058</c:v>
                </c:pt>
                <c:pt idx="8986">
                  <c:v>9457.3999999999942</c:v>
                </c:pt>
                <c:pt idx="8987">
                  <c:v>9350.5</c:v>
                </c:pt>
                <c:pt idx="8988">
                  <c:v>9231.1999999999971</c:v>
                </c:pt>
                <c:pt idx="8989">
                  <c:v>9112.6999999999971</c:v>
                </c:pt>
                <c:pt idx="8990">
                  <c:v>8994.1999999999971</c:v>
                </c:pt>
                <c:pt idx="8991">
                  <c:v>8867.3999999999942</c:v>
                </c:pt>
                <c:pt idx="8992">
                  <c:v>8738.6000000000058</c:v>
                </c:pt>
                <c:pt idx="8993">
                  <c:v>8605.8999999999942</c:v>
                </c:pt>
                <c:pt idx="8994">
                  <c:v>8469.3000000000029</c:v>
                </c:pt>
                <c:pt idx="8995">
                  <c:v>8328.5</c:v>
                </c:pt>
                <c:pt idx="8996">
                  <c:v>8179.1000000000058</c:v>
                </c:pt>
                <c:pt idx="8997">
                  <c:v>8033.6999999999971</c:v>
                </c:pt>
                <c:pt idx="8998">
                  <c:v>7879.3000000000029</c:v>
                </c:pt>
                <c:pt idx="8999">
                  <c:v>7720.1999999999971</c:v>
                </c:pt>
                <c:pt idx="9000">
                  <c:v>7556</c:v>
                </c:pt>
                <c:pt idx="9001">
                  <c:v>7387.6000000000058</c:v>
                </c:pt>
                <c:pt idx="9002">
                  <c:v>7217.1000000000058</c:v>
                </c:pt>
                <c:pt idx="9003">
                  <c:v>7043.1000000000058</c:v>
                </c:pt>
                <c:pt idx="9004">
                  <c:v>6868.8999999999942</c:v>
                </c:pt>
                <c:pt idx="9005">
                  <c:v>6687.1999999999971</c:v>
                </c:pt>
                <c:pt idx="9006">
                  <c:v>6504.8999999999942</c:v>
                </c:pt>
                <c:pt idx="9007">
                  <c:v>6321</c:v>
                </c:pt>
                <c:pt idx="9008">
                  <c:v>6133.5</c:v>
                </c:pt>
                <c:pt idx="9009">
                  <c:v>5942.3000000000029</c:v>
                </c:pt>
                <c:pt idx="9010">
                  <c:v>5747.8000000000029</c:v>
                </c:pt>
                <c:pt idx="9011">
                  <c:v>5552.3000000000029</c:v>
                </c:pt>
                <c:pt idx="9012">
                  <c:v>5349.1000000000058</c:v>
                </c:pt>
                <c:pt idx="9013">
                  <c:v>5137.3999999999942</c:v>
                </c:pt>
                <c:pt idx="9014">
                  <c:v>4929.5</c:v>
                </c:pt>
                <c:pt idx="9015">
                  <c:v>4720.8000000000029</c:v>
                </c:pt>
                <c:pt idx="9016">
                  <c:v>4508.3999999999942</c:v>
                </c:pt>
                <c:pt idx="9017">
                  <c:v>4293.1999999999971</c:v>
                </c:pt>
                <c:pt idx="9018">
                  <c:v>4073.8000000000029</c:v>
                </c:pt>
                <c:pt idx="9019">
                  <c:v>3851.6000000000058</c:v>
                </c:pt>
                <c:pt idx="9020">
                  <c:v>3628.1999999999971</c:v>
                </c:pt>
                <c:pt idx="9021">
                  <c:v>3403.8999999999942</c:v>
                </c:pt>
                <c:pt idx="9022">
                  <c:v>3175.3999999999942</c:v>
                </c:pt>
                <c:pt idx="9023">
                  <c:v>2946.6999999999971</c:v>
                </c:pt>
                <c:pt idx="9024">
                  <c:v>2713.6000000000058</c:v>
                </c:pt>
                <c:pt idx="9025">
                  <c:v>2474.6999999999971</c:v>
                </c:pt>
                <c:pt idx="9026">
                  <c:v>2237.6999999999971</c:v>
                </c:pt>
                <c:pt idx="9027">
                  <c:v>1998.5</c:v>
                </c:pt>
                <c:pt idx="9028">
                  <c:v>1757.6999999999971</c:v>
                </c:pt>
                <c:pt idx="9029">
                  <c:v>1519.3999999999942</c:v>
                </c:pt>
                <c:pt idx="9030">
                  <c:v>1279.8000000000029</c:v>
                </c:pt>
                <c:pt idx="9031">
                  <c:v>1035.6999999999971</c:v>
                </c:pt>
                <c:pt idx="9032">
                  <c:v>790.19999999999709</c:v>
                </c:pt>
                <c:pt idx="9033">
                  <c:v>544.69999999999709</c:v>
                </c:pt>
                <c:pt idx="9034">
                  <c:v>298.19999999999709</c:v>
                </c:pt>
                <c:pt idx="9035">
                  <c:v>47.899999999994179</c:v>
                </c:pt>
                <c:pt idx="9036">
                  <c:v>-202.19999999999709</c:v>
                </c:pt>
                <c:pt idx="9037">
                  <c:v>-451.89999999999418</c:v>
                </c:pt>
                <c:pt idx="9038">
                  <c:v>-704.69999999999709</c:v>
                </c:pt>
                <c:pt idx="9039">
                  <c:v>-955.39999999999418</c:v>
                </c:pt>
                <c:pt idx="9040">
                  <c:v>-1209.3000000000029</c:v>
                </c:pt>
                <c:pt idx="9041">
                  <c:v>-1463.8000000000029</c:v>
                </c:pt>
                <c:pt idx="9042">
                  <c:v>-1715</c:v>
                </c:pt>
                <c:pt idx="9043">
                  <c:v>-1967.5</c:v>
                </c:pt>
                <c:pt idx="9044">
                  <c:v>-2220.8999999999942</c:v>
                </c:pt>
                <c:pt idx="9045">
                  <c:v>-2476.1999999999971</c:v>
                </c:pt>
                <c:pt idx="9046">
                  <c:v>-2731.1999999999971</c:v>
                </c:pt>
                <c:pt idx="9047">
                  <c:v>-2982.5</c:v>
                </c:pt>
                <c:pt idx="9048">
                  <c:v>-3235.1999999999971</c:v>
                </c:pt>
                <c:pt idx="9049">
                  <c:v>-3489.6000000000058</c:v>
                </c:pt>
                <c:pt idx="9050">
                  <c:v>-3744</c:v>
                </c:pt>
                <c:pt idx="9051">
                  <c:v>-3995.6999999999971</c:v>
                </c:pt>
                <c:pt idx="9052">
                  <c:v>-4247.8999999999942</c:v>
                </c:pt>
                <c:pt idx="9053">
                  <c:v>-4497.1999999999971</c:v>
                </c:pt>
                <c:pt idx="9054">
                  <c:v>-4743.3999999999942</c:v>
                </c:pt>
                <c:pt idx="9055">
                  <c:v>-4989.1000000000058</c:v>
                </c:pt>
                <c:pt idx="9056">
                  <c:v>-5237.3999999999942</c:v>
                </c:pt>
                <c:pt idx="9057">
                  <c:v>-5478.5</c:v>
                </c:pt>
                <c:pt idx="9058">
                  <c:v>-5727.1999999999971</c:v>
                </c:pt>
                <c:pt idx="9059">
                  <c:v>-5972</c:v>
                </c:pt>
                <c:pt idx="9060">
                  <c:v>-6210.3000000000029</c:v>
                </c:pt>
                <c:pt idx="9061">
                  <c:v>-6448</c:v>
                </c:pt>
                <c:pt idx="9062">
                  <c:v>-6686.8999999999942</c:v>
                </c:pt>
                <c:pt idx="9063">
                  <c:v>-6925.8999999999942</c:v>
                </c:pt>
                <c:pt idx="9064">
                  <c:v>-7154.3999999999942</c:v>
                </c:pt>
                <c:pt idx="9065">
                  <c:v>-7381.3000000000029</c:v>
                </c:pt>
                <c:pt idx="9066">
                  <c:v>-7609.1999999999971</c:v>
                </c:pt>
                <c:pt idx="9067">
                  <c:v>-7836.6999999999971</c:v>
                </c:pt>
                <c:pt idx="9068">
                  <c:v>-8063.6000000000058</c:v>
                </c:pt>
                <c:pt idx="9069">
                  <c:v>-8289</c:v>
                </c:pt>
                <c:pt idx="9070">
                  <c:v>-8501.3000000000029</c:v>
                </c:pt>
                <c:pt idx="9071">
                  <c:v>-8713.5</c:v>
                </c:pt>
                <c:pt idx="9072">
                  <c:v>-8927.3000000000029</c:v>
                </c:pt>
                <c:pt idx="9073">
                  <c:v>-9140.8000000000029</c:v>
                </c:pt>
                <c:pt idx="9074">
                  <c:v>-9345.5</c:v>
                </c:pt>
                <c:pt idx="9075">
                  <c:v>-9540.3999999999942</c:v>
                </c:pt>
                <c:pt idx="9076">
                  <c:v>-9738.5</c:v>
                </c:pt>
                <c:pt idx="9077">
                  <c:v>-9936.8999999999942</c:v>
                </c:pt>
                <c:pt idx="9078">
                  <c:v>-10133.199999999997</c:v>
                </c:pt>
                <c:pt idx="9079">
                  <c:v>-10317.5</c:v>
                </c:pt>
                <c:pt idx="9080">
                  <c:v>-10496.5</c:v>
                </c:pt>
                <c:pt idx="9081">
                  <c:v>-10678.199999999997</c:v>
                </c:pt>
                <c:pt idx="9082">
                  <c:v>-10854.399999999994</c:v>
                </c:pt>
                <c:pt idx="9083">
                  <c:v>-11023.100000000006</c:v>
                </c:pt>
                <c:pt idx="9084">
                  <c:v>-11189.5</c:v>
                </c:pt>
                <c:pt idx="9085">
                  <c:v>-11354</c:v>
                </c:pt>
                <c:pt idx="9086">
                  <c:v>-11515</c:v>
                </c:pt>
                <c:pt idx="9087">
                  <c:v>-11668.699999999997</c:v>
                </c:pt>
                <c:pt idx="9088">
                  <c:v>-11807.099999999999</c:v>
                </c:pt>
                <c:pt idx="9089">
                  <c:v>-11952.900000000001</c:v>
                </c:pt>
                <c:pt idx="9090">
                  <c:v>-12095.699999999997</c:v>
                </c:pt>
                <c:pt idx="9091">
                  <c:v>-12231.400000000001</c:v>
                </c:pt>
                <c:pt idx="9092">
                  <c:v>-12356.800000000003</c:v>
                </c:pt>
                <c:pt idx="9093">
                  <c:v>-12479.400000000001</c:v>
                </c:pt>
                <c:pt idx="9094">
                  <c:v>-12603.900000000001</c:v>
                </c:pt>
                <c:pt idx="9095">
                  <c:v>-12712.5</c:v>
                </c:pt>
                <c:pt idx="9096">
                  <c:v>-12814.400000000001</c:v>
                </c:pt>
                <c:pt idx="9097">
                  <c:v>-12921.800000000003</c:v>
                </c:pt>
                <c:pt idx="9098">
                  <c:v>-13022</c:v>
                </c:pt>
                <c:pt idx="9099">
                  <c:v>-13102.300000000003</c:v>
                </c:pt>
                <c:pt idx="9100">
                  <c:v>-13183.300000000003</c:v>
                </c:pt>
                <c:pt idx="9101">
                  <c:v>-13273.599999999999</c:v>
                </c:pt>
                <c:pt idx="9102">
                  <c:v>-13348.599999999999</c:v>
                </c:pt>
                <c:pt idx="9103">
                  <c:v>-13411.800000000003</c:v>
                </c:pt>
                <c:pt idx="9104">
                  <c:v>-13474.699999999997</c:v>
                </c:pt>
                <c:pt idx="9105">
                  <c:v>-13525</c:v>
                </c:pt>
                <c:pt idx="9106">
                  <c:v>-13573.599999999999</c:v>
                </c:pt>
                <c:pt idx="9107">
                  <c:v>-13620.800000000003</c:v>
                </c:pt>
                <c:pt idx="9108">
                  <c:v>-13656</c:v>
                </c:pt>
                <c:pt idx="9109">
                  <c:v>-13688</c:v>
                </c:pt>
                <c:pt idx="9110">
                  <c:v>-13714.599999999999</c:v>
                </c:pt>
                <c:pt idx="9111">
                  <c:v>-13725.699999999997</c:v>
                </c:pt>
                <c:pt idx="9112">
                  <c:v>-13744.199999999997</c:v>
                </c:pt>
                <c:pt idx="9113">
                  <c:v>-13745.800000000003</c:v>
                </c:pt>
                <c:pt idx="9114">
                  <c:v>-13747.800000000003</c:v>
                </c:pt>
                <c:pt idx="9115">
                  <c:v>-13744.400000000001</c:v>
                </c:pt>
                <c:pt idx="9116">
                  <c:v>-13723.5</c:v>
                </c:pt>
                <c:pt idx="9117">
                  <c:v>-13703.599999999999</c:v>
                </c:pt>
                <c:pt idx="9118">
                  <c:v>-13679.400000000001</c:v>
                </c:pt>
                <c:pt idx="9119">
                  <c:v>-13646.5</c:v>
                </c:pt>
                <c:pt idx="9120">
                  <c:v>-13604.199999999997</c:v>
                </c:pt>
                <c:pt idx="9121">
                  <c:v>-13561.300000000003</c:v>
                </c:pt>
                <c:pt idx="9122">
                  <c:v>-13507.400000000001</c:v>
                </c:pt>
                <c:pt idx="9123">
                  <c:v>-13448.900000000001</c:v>
                </c:pt>
                <c:pt idx="9124">
                  <c:v>-13385.400000000001</c:v>
                </c:pt>
                <c:pt idx="9125">
                  <c:v>-13308.099999999999</c:v>
                </c:pt>
                <c:pt idx="9126">
                  <c:v>-13230.199999999997</c:v>
                </c:pt>
                <c:pt idx="9127">
                  <c:v>-13145.199999999997</c:v>
                </c:pt>
                <c:pt idx="9128">
                  <c:v>-13052.599999999999</c:v>
                </c:pt>
                <c:pt idx="9129">
                  <c:v>-12953.300000000003</c:v>
                </c:pt>
                <c:pt idx="9130">
                  <c:v>-12845.699999999997</c:v>
                </c:pt>
                <c:pt idx="9131">
                  <c:v>-12735.199999999997</c:v>
                </c:pt>
                <c:pt idx="9132">
                  <c:v>-12620.5</c:v>
                </c:pt>
                <c:pt idx="9133">
                  <c:v>-12489.300000000003</c:v>
                </c:pt>
                <c:pt idx="9134">
                  <c:v>-12357.099999999999</c:v>
                </c:pt>
                <c:pt idx="9135">
                  <c:v>-12230.900000000001</c:v>
                </c:pt>
                <c:pt idx="9136">
                  <c:v>-12082.5</c:v>
                </c:pt>
                <c:pt idx="9137">
                  <c:v>-11925.699999999997</c:v>
                </c:pt>
                <c:pt idx="9138">
                  <c:v>-11775.300000000003</c:v>
                </c:pt>
                <c:pt idx="9139">
                  <c:v>-11610.5</c:v>
                </c:pt>
                <c:pt idx="9140">
                  <c:v>-11440.199999999997</c:v>
                </c:pt>
                <c:pt idx="9141">
                  <c:v>-11258.800000000003</c:v>
                </c:pt>
                <c:pt idx="9142">
                  <c:v>-11082.899999999994</c:v>
                </c:pt>
                <c:pt idx="9143">
                  <c:v>-10897.199999999997</c:v>
                </c:pt>
                <c:pt idx="9144">
                  <c:v>-10699.300000000003</c:v>
                </c:pt>
                <c:pt idx="9145">
                  <c:v>-10499.300000000003</c:v>
                </c:pt>
                <c:pt idx="9146">
                  <c:v>-10297.100000000006</c:v>
                </c:pt>
                <c:pt idx="9147">
                  <c:v>-10088.100000000006</c:v>
                </c:pt>
                <c:pt idx="9148">
                  <c:v>-9868.3000000000029</c:v>
                </c:pt>
                <c:pt idx="9149">
                  <c:v>-9640.3999999999942</c:v>
                </c:pt>
                <c:pt idx="9150">
                  <c:v>-9412.5</c:v>
                </c:pt>
                <c:pt idx="9151">
                  <c:v>-9179.5</c:v>
                </c:pt>
                <c:pt idx="9152">
                  <c:v>-8936.8999999999942</c:v>
                </c:pt>
                <c:pt idx="9153">
                  <c:v>-8691.6000000000058</c:v>
                </c:pt>
                <c:pt idx="9154">
                  <c:v>-8444.3000000000029</c:v>
                </c:pt>
                <c:pt idx="9155">
                  <c:v>-8185</c:v>
                </c:pt>
                <c:pt idx="9156">
                  <c:v>-7917.6000000000058</c:v>
                </c:pt>
                <c:pt idx="9157">
                  <c:v>-7655.1999999999971</c:v>
                </c:pt>
                <c:pt idx="9158">
                  <c:v>-7386.6000000000058</c:v>
                </c:pt>
                <c:pt idx="9159">
                  <c:v>-7111.6999999999971</c:v>
                </c:pt>
                <c:pt idx="9160">
                  <c:v>-6830.1000000000058</c:v>
                </c:pt>
                <c:pt idx="9161">
                  <c:v>-6546</c:v>
                </c:pt>
                <c:pt idx="9162">
                  <c:v>-6254</c:v>
                </c:pt>
                <c:pt idx="9163">
                  <c:v>-5949.8999999999942</c:v>
                </c:pt>
                <c:pt idx="9164">
                  <c:v>-5654.3999999999942</c:v>
                </c:pt>
                <c:pt idx="9165">
                  <c:v>-5347.3000000000029</c:v>
                </c:pt>
                <c:pt idx="9166">
                  <c:v>-5037.8999999999942</c:v>
                </c:pt>
                <c:pt idx="9167">
                  <c:v>-4730.1000000000058</c:v>
                </c:pt>
                <c:pt idx="9168">
                  <c:v>-4413.5</c:v>
                </c:pt>
                <c:pt idx="9169">
                  <c:v>-4093.3999999999942</c:v>
                </c:pt>
                <c:pt idx="9170">
                  <c:v>-3771.3000000000029</c:v>
                </c:pt>
                <c:pt idx="9171">
                  <c:v>-3443.8999999999942</c:v>
                </c:pt>
                <c:pt idx="9172">
                  <c:v>-3112.5</c:v>
                </c:pt>
                <c:pt idx="9173">
                  <c:v>-2779.1000000000058</c:v>
                </c:pt>
                <c:pt idx="9174">
                  <c:v>-2443.6999999999971</c:v>
                </c:pt>
                <c:pt idx="9175">
                  <c:v>-2100.5</c:v>
                </c:pt>
                <c:pt idx="9176">
                  <c:v>-1754.1999999999971</c:v>
                </c:pt>
                <c:pt idx="9177">
                  <c:v>-1416.6999999999971</c:v>
                </c:pt>
                <c:pt idx="9178">
                  <c:v>-1065.8000000000029</c:v>
                </c:pt>
                <c:pt idx="9179">
                  <c:v>-709</c:v>
                </c:pt>
                <c:pt idx="9180">
                  <c:v>-356.19999999999709</c:v>
                </c:pt>
                <c:pt idx="9181">
                  <c:v>-3.8999999999941792</c:v>
                </c:pt>
                <c:pt idx="9182">
                  <c:v>355.30000000000291</c:v>
                </c:pt>
                <c:pt idx="9183">
                  <c:v>712.10000000000582</c:v>
                </c:pt>
                <c:pt idx="9184">
                  <c:v>1067.6999999999971</c:v>
                </c:pt>
                <c:pt idx="9185">
                  <c:v>1431.1999999999971</c:v>
                </c:pt>
                <c:pt idx="9186">
                  <c:v>1798.6000000000058</c:v>
                </c:pt>
                <c:pt idx="9187">
                  <c:v>2164.5</c:v>
                </c:pt>
                <c:pt idx="9188">
                  <c:v>2531.3000000000029</c:v>
                </c:pt>
                <c:pt idx="9189">
                  <c:v>2899</c:v>
                </c:pt>
                <c:pt idx="9190">
                  <c:v>3267.3000000000029</c:v>
                </c:pt>
                <c:pt idx="9191">
                  <c:v>3639</c:v>
                </c:pt>
                <c:pt idx="9192">
                  <c:v>4001.1999999999971</c:v>
                </c:pt>
                <c:pt idx="9193">
                  <c:v>4370</c:v>
                </c:pt>
                <c:pt idx="9194">
                  <c:v>4745.3000000000029</c:v>
                </c:pt>
                <c:pt idx="9195">
                  <c:v>5113.6999999999971</c:v>
                </c:pt>
                <c:pt idx="9196">
                  <c:v>5472.6999999999971</c:v>
                </c:pt>
                <c:pt idx="9197">
                  <c:v>5842.3999999999942</c:v>
                </c:pt>
                <c:pt idx="9198">
                  <c:v>6215.1999999999971</c:v>
                </c:pt>
                <c:pt idx="9199">
                  <c:v>6574.3000000000029</c:v>
                </c:pt>
                <c:pt idx="9200">
                  <c:v>6943.3999999999942</c:v>
                </c:pt>
                <c:pt idx="9201">
                  <c:v>7311</c:v>
                </c:pt>
                <c:pt idx="9202">
                  <c:v>7675.3999999999942</c:v>
                </c:pt>
                <c:pt idx="9203">
                  <c:v>8034.8000000000029</c:v>
                </c:pt>
                <c:pt idx="9204">
                  <c:v>8393.5</c:v>
                </c:pt>
                <c:pt idx="9205">
                  <c:v>8753</c:v>
                </c:pt>
                <c:pt idx="9206">
                  <c:v>9105.3999999999942</c:v>
                </c:pt>
                <c:pt idx="9207">
                  <c:v>9451.8999999999942</c:v>
                </c:pt>
                <c:pt idx="9208">
                  <c:v>9813.1999999999971</c:v>
                </c:pt>
                <c:pt idx="9209">
                  <c:v>10162.5</c:v>
                </c:pt>
                <c:pt idx="9210">
                  <c:v>10507.199999999997</c:v>
                </c:pt>
                <c:pt idx="9211">
                  <c:v>10848.699999999997</c:v>
                </c:pt>
                <c:pt idx="9212">
                  <c:v>11194.300000000003</c:v>
                </c:pt>
                <c:pt idx="9213">
                  <c:v>11529.300000000003</c:v>
                </c:pt>
                <c:pt idx="9214">
                  <c:v>11874</c:v>
                </c:pt>
                <c:pt idx="9215">
                  <c:v>12215.5</c:v>
                </c:pt>
                <c:pt idx="9216">
                  <c:v>12544</c:v>
                </c:pt>
                <c:pt idx="9217">
                  <c:v>12869.300000000003</c:v>
                </c:pt>
                <c:pt idx="9218">
                  <c:v>13197.699999999997</c:v>
                </c:pt>
                <c:pt idx="9219">
                  <c:v>13518.300000000003</c:v>
                </c:pt>
                <c:pt idx="9220">
                  <c:v>13823.300000000003</c:v>
                </c:pt>
                <c:pt idx="9221">
                  <c:v>14130.699999999997</c:v>
                </c:pt>
                <c:pt idx="9222">
                  <c:v>14434.800000000003</c:v>
                </c:pt>
                <c:pt idx="9223">
                  <c:v>14714.300000000003</c:v>
                </c:pt>
                <c:pt idx="9224">
                  <c:v>15004</c:v>
                </c:pt>
                <c:pt idx="9225">
                  <c:v>15300.899999999994</c:v>
                </c:pt>
                <c:pt idx="9226">
                  <c:v>15581.100000000006</c:v>
                </c:pt>
                <c:pt idx="9227">
                  <c:v>15850</c:v>
                </c:pt>
                <c:pt idx="9228">
                  <c:v>16106.699999999997</c:v>
                </c:pt>
                <c:pt idx="9229">
                  <c:v>16368.199999999997</c:v>
                </c:pt>
                <c:pt idx="9230">
                  <c:v>16618.899999999994</c:v>
                </c:pt>
                <c:pt idx="9231">
                  <c:v>16860.199999999997</c:v>
                </c:pt>
                <c:pt idx="9232">
                  <c:v>17097.699999999997</c:v>
                </c:pt>
                <c:pt idx="9233">
                  <c:v>17316</c:v>
                </c:pt>
                <c:pt idx="9234">
                  <c:v>17531.600000000006</c:v>
                </c:pt>
                <c:pt idx="9235">
                  <c:v>17748.600000000006</c:v>
                </c:pt>
                <c:pt idx="9236">
                  <c:v>17957.699999999997</c:v>
                </c:pt>
                <c:pt idx="9237">
                  <c:v>18143.300000000003</c:v>
                </c:pt>
                <c:pt idx="9238">
                  <c:v>18331.800000000003</c:v>
                </c:pt>
                <c:pt idx="9239">
                  <c:v>18517.899999999994</c:v>
                </c:pt>
                <c:pt idx="9240">
                  <c:v>18682.600000000006</c:v>
                </c:pt>
                <c:pt idx="9241">
                  <c:v>18834.899999999994</c:v>
                </c:pt>
                <c:pt idx="9242">
                  <c:v>18985.5</c:v>
                </c:pt>
                <c:pt idx="9243">
                  <c:v>19129.699999999997</c:v>
                </c:pt>
                <c:pt idx="9244">
                  <c:v>19251.100000000006</c:v>
                </c:pt>
                <c:pt idx="9245">
                  <c:v>19372.300000000003</c:v>
                </c:pt>
                <c:pt idx="9246">
                  <c:v>19489.399999999994</c:v>
                </c:pt>
                <c:pt idx="9247">
                  <c:v>19596.399999999994</c:v>
                </c:pt>
                <c:pt idx="9248">
                  <c:v>19686</c:v>
                </c:pt>
                <c:pt idx="9249">
                  <c:v>19761.199999999997</c:v>
                </c:pt>
                <c:pt idx="9250">
                  <c:v>19832.600000000006</c:v>
                </c:pt>
                <c:pt idx="9251">
                  <c:v>19896.100000000006</c:v>
                </c:pt>
                <c:pt idx="9252">
                  <c:v>19953.5</c:v>
                </c:pt>
                <c:pt idx="9253">
                  <c:v>19993.100000000006</c:v>
                </c:pt>
                <c:pt idx="9254">
                  <c:v>20026.699999999997</c:v>
                </c:pt>
                <c:pt idx="9255">
                  <c:v>20054.5</c:v>
                </c:pt>
                <c:pt idx="9256">
                  <c:v>20066</c:v>
                </c:pt>
                <c:pt idx="9257">
                  <c:v>20049.699999999997</c:v>
                </c:pt>
                <c:pt idx="9258">
                  <c:v>20039.300000000003</c:v>
                </c:pt>
                <c:pt idx="9259">
                  <c:v>20042.300000000003</c:v>
                </c:pt>
                <c:pt idx="9260">
                  <c:v>20017.899999999994</c:v>
                </c:pt>
                <c:pt idx="9261">
                  <c:v>19977.399999999994</c:v>
                </c:pt>
                <c:pt idx="9262">
                  <c:v>19925.699999999997</c:v>
                </c:pt>
                <c:pt idx="9263">
                  <c:v>19866.899999999994</c:v>
                </c:pt>
                <c:pt idx="9264">
                  <c:v>19803.5</c:v>
                </c:pt>
                <c:pt idx="9265">
                  <c:v>19730</c:v>
                </c:pt>
                <c:pt idx="9266">
                  <c:v>19632.600000000006</c:v>
                </c:pt>
                <c:pt idx="9267">
                  <c:v>19532.800000000003</c:v>
                </c:pt>
                <c:pt idx="9268">
                  <c:v>19425.100000000006</c:v>
                </c:pt>
                <c:pt idx="9269">
                  <c:v>19309.5</c:v>
                </c:pt>
                <c:pt idx="9270">
                  <c:v>19186.199999999997</c:v>
                </c:pt>
                <c:pt idx="9271">
                  <c:v>19055</c:v>
                </c:pt>
                <c:pt idx="9272">
                  <c:v>18907</c:v>
                </c:pt>
                <c:pt idx="9273">
                  <c:v>18751.600000000006</c:v>
                </c:pt>
                <c:pt idx="9274">
                  <c:v>18588.800000000003</c:v>
                </c:pt>
                <c:pt idx="9275">
                  <c:v>18415.100000000006</c:v>
                </c:pt>
                <c:pt idx="9276">
                  <c:v>18219.399999999994</c:v>
                </c:pt>
                <c:pt idx="9277">
                  <c:v>18027.399999999994</c:v>
                </c:pt>
                <c:pt idx="9278">
                  <c:v>17831.399999999994</c:v>
                </c:pt>
                <c:pt idx="9279">
                  <c:v>17617.600000000006</c:v>
                </c:pt>
                <c:pt idx="9280">
                  <c:v>17397</c:v>
                </c:pt>
                <c:pt idx="9281">
                  <c:v>17167.399999999994</c:v>
                </c:pt>
                <c:pt idx="9282">
                  <c:v>16927</c:v>
                </c:pt>
                <c:pt idx="9283">
                  <c:v>16679.600000000006</c:v>
                </c:pt>
                <c:pt idx="9284">
                  <c:v>16424</c:v>
                </c:pt>
                <c:pt idx="9285">
                  <c:v>16158.399999999994</c:v>
                </c:pt>
                <c:pt idx="9286">
                  <c:v>15884.899999999994</c:v>
                </c:pt>
                <c:pt idx="9287">
                  <c:v>15602.800000000003</c:v>
                </c:pt>
                <c:pt idx="9288">
                  <c:v>15312.800000000003</c:v>
                </c:pt>
                <c:pt idx="9289">
                  <c:v>15010.300000000003</c:v>
                </c:pt>
                <c:pt idx="9290">
                  <c:v>14703</c:v>
                </c:pt>
                <c:pt idx="9291">
                  <c:v>14388.800000000003</c:v>
                </c:pt>
                <c:pt idx="9292">
                  <c:v>14067.5</c:v>
                </c:pt>
                <c:pt idx="9293">
                  <c:v>13737.5</c:v>
                </c:pt>
                <c:pt idx="9294">
                  <c:v>13397.199999999997</c:v>
                </c:pt>
                <c:pt idx="9295">
                  <c:v>13052.300000000003</c:v>
                </c:pt>
                <c:pt idx="9296">
                  <c:v>12700.300000000003</c:v>
                </c:pt>
                <c:pt idx="9297">
                  <c:v>12342.199999999997</c:v>
                </c:pt>
                <c:pt idx="9298">
                  <c:v>11974.800000000003</c:v>
                </c:pt>
                <c:pt idx="9299">
                  <c:v>11597.800000000003</c:v>
                </c:pt>
                <c:pt idx="9300">
                  <c:v>11214.800000000003</c:v>
                </c:pt>
                <c:pt idx="9301">
                  <c:v>10822.800000000003</c:v>
                </c:pt>
                <c:pt idx="9302">
                  <c:v>10427.399999999994</c:v>
                </c:pt>
                <c:pt idx="9303">
                  <c:v>10025.300000000003</c:v>
                </c:pt>
                <c:pt idx="9304">
                  <c:v>9617.6999999999971</c:v>
                </c:pt>
                <c:pt idx="9305">
                  <c:v>9206.8000000000029</c:v>
                </c:pt>
                <c:pt idx="9306">
                  <c:v>8786.5</c:v>
                </c:pt>
                <c:pt idx="9307">
                  <c:v>8360</c:v>
                </c:pt>
                <c:pt idx="9308">
                  <c:v>7930.5</c:v>
                </c:pt>
                <c:pt idx="9309">
                  <c:v>7494</c:v>
                </c:pt>
                <c:pt idx="9310">
                  <c:v>7051.3000000000029</c:v>
                </c:pt>
                <c:pt idx="9311">
                  <c:v>6605.6000000000058</c:v>
                </c:pt>
                <c:pt idx="9312">
                  <c:v>6151.6999999999971</c:v>
                </c:pt>
                <c:pt idx="9313">
                  <c:v>5692.5</c:v>
                </c:pt>
                <c:pt idx="9314">
                  <c:v>5230.5</c:v>
                </c:pt>
                <c:pt idx="9315">
                  <c:v>4762.6000000000058</c:v>
                </c:pt>
                <c:pt idx="9316">
                  <c:v>4290.8999999999942</c:v>
                </c:pt>
                <c:pt idx="9317">
                  <c:v>3816.6000000000058</c:v>
                </c:pt>
                <c:pt idx="9318">
                  <c:v>3338.8000000000029</c:v>
                </c:pt>
                <c:pt idx="9319">
                  <c:v>2858.3000000000029</c:v>
                </c:pt>
                <c:pt idx="9320">
                  <c:v>2374.5</c:v>
                </c:pt>
                <c:pt idx="9321">
                  <c:v>1884.1000000000058</c:v>
                </c:pt>
                <c:pt idx="9322">
                  <c:v>1390.3000000000029</c:v>
                </c:pt>
                <c:pt idx="9323">
                  <c:v>897.80000000000291</c:v>
                </c:pt>
                <c:pt idx="9324">
                  <c:v>401.60000000000582</c:v>
                </c:pt>
                <c:pt idx="9325">
                  <c:v>-101.30000000000291</c:v>
                </c:pt>
                <c:pt idx="9326">
                  <c:v>-605.69999999999709</c:v>
                </c:pt>
                <c:pt idx="9327">
                  <c:v>-1108.1000000000058</c:v>
                </c:pt>
                <c:pt idx="9328">
                  <c:v>-1613.1000000000058</c:v>
                </c:pt>
                <c:pt idx="9329">
                  <c:v>-2121.3000000000029</c:v>
                </c:pt>
                <c:pt idx="9330">
                  <c:v>-2628.1000000000058</c:v>
                </c:pt>
                <c:pt idx="9331">
                  <c:v>-3134.3999999999942</c:v>
                </c:pt>
                <c:pt idx="9332">
                  <c:v>-3643.8999999999942</c:v>
                </c:pt>
                <c:pt idx="9333">
                  <c:v>-4153.3000000000029</c:v>
                </c:pt>
                <c:pt idx="9334">
                  <c:v>-4659.8000000000029</c:v>
                </c:pt>
                <c:pt idx="9335">
                  <c:v>-5170.1000000000058</c:v>
                </c:pt>
                <c:pt idx="9336">
                  <c:v>-5680.1999999999971</c:v>
                </c:pt>
                <c:pt idx="9337">
                  <c:v>-6186.6000000000058</c:v>
                </c:pt>
                <c:pt idx="9338">
                  <c:v>-6697.6999999999971</c:v>
                </c:pt>
                <c:pt idx="9339">
                  <c:v>-7209.3000000000029</c:v>
                </c:pt>
                <c:pt idx="9340">
                  <c:v>-7712.1000000000058</c:v>
                </c:pt>
                <c:pt idx="9341">
                  <c:v>-8214.8000000000029</c:v>
                </c:pt>
                <c:pt idx="9342">
                  <c:v>-8716</c:v>
                </c:pt>
                <c:pt idx="9343">
                  <c:v>-9216.8000000000029</c:v>
                </c:pt>
                <c:pt idx="9344">
                  <c:v>-9712.3999999999942</c:v>
                </c:pt>
                <c:pt idx="9345">
                  <c:v>-10206.300000000003</c:v>
                </c:pt>
                <c:pt idx="9346">
                  <c:v>-10701.600000000006</c:v>
                </c:pt>
                <c:pt idx="9347">
                  <c:v>-11190.899999999994</c:v>
                </c:pt>
                <c:pt idx="9348">
                  <c:v>-11675.100000000006</c:v>
                </c:pt>
                <c:pt idx="9349">
                  <c:v>-12155.699999999997</c:v>
                </c:pt>
                <c:pt idx="9350">
                  <c:v>-12636.300000000003</c:v>
                </c:pt>
                <c:pt idx="9351">
                  <c:v>-13114</c:v>
                </c:pt>
                <c:pt idx="9352">
                  <c:v>-13584.800000000003</c:v>
                </c:pt>
                <c:pt idx="9353">
                  <c:v>-14050.599999999999</c:v>
                </c:pt>
                <c:pt idx="9354">
                  <c:v>-14508</c:v>
                </c:pt>
                <c:pt idx="9355">
                  <c:v>-14962.699999999997</c:v>
                </c:pt>
                <c:pt idx="9356">
                  <c:v>-15411.900000000001</c:v>
                </c:pt>
                <c:pt idx="9357">
                  <c:v>-15856.099999999999</c:v>
                </c:pt>
                <c:pt idx="9358">
                  <c:v>-16295.900000000001</c:v>
                </c:pt>
                <c:pt idx="9359">
                  <c:v>-16727.699999999997</c:v>
                </c:pt>
                <c:pt idx="9360">
                  <c:v>-17152.300000000003</c:v>
                </c:pt>
                <c:pt idx="9361">
                  <c:v>-17576.699999999997</c:v>
                </c:pt>
                <c:pt idx="9362">
                  <c:v>-17990.199999999997</c:v>
                </c:pt>
                <c:pt idx="9363">
                  <c:v>-18399.900000000001</c:v>
                </c:pt>
                <c:pt idx="9364">
                  <c:v>-18803.199999999997</c:v>
                </c:pt>
                <c:pt idx="9365">
                  <c:v>-19199.400000000001</c:v>
                </c:pt>
                <c:pt idx="9366">
                  <c:v>-19583.599999999999</c:v>
                </c:pt>
                <c:pt idx="9367">
                  <c:v>-19965.599999999999</c:v>
                </c:pt>
                <c:pt idx="9368">
                  <c:v>-20336.400000000001</c:v>
                </c:pt>
                <c:pt idx="9369">
                  <c:v>-20704.800000000003</c:v>
                </c:pt>
                <c:pt idx="9370">
                  <c:v>-21061.4</c:v>
                </c:pt>
                <c:pt idx="9371">
                  <c:v>-21406.800000000003</c:v>
                </c:pt>
                <c:pt idx="9372">
                  <c:v>-21748.300000000003</c:v>
                </c:pt>
                <c:pt idx="9373">
                  <c:v>-22079.1</c:v>
                </c:pt>
                <c:pt idx="9374">
                  <c:v>-22408.800000000003</c:v>
                </c:pt>
                <c:pt idx="9375">
                  <c:v>-22725.9</c:v>
                </c:pt>
                <c:pt idx="9376">
                  <c:v>-23031.9</c:v>
                </c:pt>
                <c:pt idx="9377">
                  <c:v>-23333.300000000003</c:v>
                </c:pt>
                <c:pt idx="9378">
                  <c:v>-23623.800000000003</c:v>
                </c:pt>
                <c:pt idx="9379">
                  <c:v>-23905.9</c:v>
                </c:pt>
                <c:pt idx="9380">
                  <c:v>-24175.800000000003</c:v>
                </c:pt>
                <c:pt idx="9381">
                  <c:v>-24434.800000000003</c:v>
                </c:pt>
                <c:pt idx="9382">
                  <c:v>-24689</c:v>
                </c:pt>
                <c:pt idx="9383">
                  <c:v>-24935.599999999999</c:v>
                </c:pt>
                <c:pt idx="9384">
                  <c:v>-25166.800000000003</c:v>
                </c:pt>
                <c:pt idx="9385">
                  <c:v>-25393.1</c:v>
                </c:pt>
                <c:pt idx="9386">
                  <c:v>-25611.699999999997</c:v>
                </c:pt>
                <c:pt idx="9387">
                  <c:v>-25816.199999999997</c:v>
                </c:pt>
                <c:pt idx="9388">
                  <c:v>-26017.4</c:v>
                </c:pt>
                <c:pt idx="9389">
                  <c:v>-26205</c:v>
                </c:pt>
                <c:pt idx="9390">
                  <c:v>-26377.699999999997</c:v>
                </c:pt>
                <c:pt idx="9391">
                  <c:v>-26545.599999999999</c:v>
                </c:pt>
                <c:pt idx="9392">
                  <c:v>-26709.199999999997</c:v>
                </c:pt>
                <c:pt idx="9393">
                  <c:v>-26853</c:v>
                </c:pt>
                <c:pt idx="9394">
                  <c:v>-26986.400000000001</c:v>
                </c:pt>
                <c:pt idx="9395">
                  <c:v>-27113.9</c:v>
                </c:pt>
                <c:pt idx="9396">
                  <c:v>-27233.199999999997</c:v>
                </c:pt>
                <c:pt idx="9397">
                  <c:v>-27337.599999999999</c:v>
                </c:pt>
                <c:pt idx="9398">
                  <c:v>-27429.199999999997</c:v>
                </c:pt>
                <c:pt idx="9399">
                  <c:v>-27512.800000000003</c:v>
                </c:pt>
                <c:pt idx="9400">
                  <c:v>-27588.9</c:v>
                </c:pt>
                <c:pt idx="9401">
                  <c:v>-27657.800000000003</c:v>
                </c:pt>
                <c:pt idx="9402">
                  <c:v>-27714.1</c:v>
                </c:pt>
                <c:pt idx="9403">
                  <c:v>-27753.9</c:v>
                </c:pt>
                <c:pt idx="9404">
                  <c:v>-27778.9</c:v>
                </c:pt>
                <c:pt idx="9405">
                  <c:v>-27801.1</c:v>
                </c:pt>
                <c:pt idx="9406">
                  <c:v>-27816</c:v>
                </c:pt>
                <c:pt idx="9407">
                  <c:v>-27817.1</c:v>
                </c:pt>
                <c:pt idx="9408">
                  <c:v>-27800.9</c:v>
                </c:pt>
                <c:pt idx="9409">
                  <c:v>-27776.199999999997</c:v>
                </c:pt>
                <c:pt idx="9410">
                  <c:v>-27745.699999999997</c:v>
                </c:pt>
                <c:pt idx="9411">
                  <c:v>-27707.699999999997</c:v>
                </c:pt>
                <c:pt idx="9412">
                  <c:v>-27653.300000000003</c:v>
                </c:pt>
                <c:pt idx="9413">
                  <c:v>-27581.199999999997</c:v>
                </c:pt>
                <c:pt idx="9414">
                  <c:v>-27506</c:v>
                </c:pt>
                <c:pt idx="9415">
                  <c:v>-27421.9</c:v>
                </c:pt>
                <c:pt idx="9416">
                  <c:v>-27321.1</c:v>
                </c:pt>
                <c:pt idx="9417">
                  <c:v>-27211.5</c:v>
                </c:pt>
                <c:pt idx="9418">
                  <c:v>-27093</c:v>
                </c:pt>
                <c:pt idx="9419">
                  <c:v>-26965.699999999997</c:v>
                </c:pt>
                <c:pt idx="9420">
                  <c:v>-26824.5</c:v>
                </c:pt>
                <c:pt idx="9421">
                  <c:v>-26665.300000000003</c:v>
                </c:pt>
                <c:pt idx="9422">
                  <c:v>-26499.5</c:v>
                </c:pt>
                <c:pt idx="9423">
                  <c:v>-26326</c:v>
                </c:pt>
                <c:pt idx="9424">
                  <c:v>-26145.300000000003</c:v>
                </c:pt>
                <c:pt idx="9425">
                  <c:v>-25946.199999999997</c:v>
                </c:pt>
                <c:pt idx="9426">
                  <c:v>-25731.1</c:v>
                </c:pt>
                <c:pt idx="9427">
                  <c:v>-25520.5</c:v>
                </c:pt>
                <c:pt idx="9428">
                  <c:v>-25292.1</c:v>
                </c:pt>
                <c:pt idx="9429">
                  <c:v>-25043.1</c:v>
                </c:pt>
                <c:pt idx="9430">
                  <c:v>-24795.1</c:v>
                </c:pt>
                <c:pt idx="9431">
                  <c:v>-24539.9</c:v>
                </c:pt>
                <c:pt idx="9432">
                  <c:v>-24262.800000000003</c:v>
                </c:pt>
                <c:pt idx="9433">
                  <c:v>-23973.699999999997</c:v>
                </c:pt>
                <c:pt idx="9434">
                  <c:v>-23690.9</c:v>
                </c:pt>
                <c:pt idx="9435">
                  <c:v>-23393.5</c:v>
                </c:pt>
                <c:pt idx="9436">
                  <c:v>-23075.9</c:v>
                </c:pt>
                <c:pt idx="9437">
                  <c:v>-22755.1</c:v>
                </c:pt>
                <c:pt idx="9438">
                  <c:v>-22419.699999999997</c:v>
                </c:pt>
                <c:pt idx="9439">
                  <c:v>-22069.4</c:v>
                </c:pt>
                <c:pt idx="9440">
                  <c:v>-21724.5</c:v>
                </c:pt>
                <c:pt idx="9441">
                  <c:v>-21365.9</c:v>
                </c:pt>
                <c:pt idx="9442">
                  <c:v>-20992.699999999997</c:v>
                </c:pt>
                <c:pt idx="9443">
                  <c:v>-20616.199999999997</c:v>
                </c:pt>
                <c:pt idx="9444">
                  <c:v>-20224.599999999999</c:v>
                </c:pt>
                <c:pt idx="9445">
                  <c:v>-19827.5</c:v>
                </c:pt>
                <c:pt idx="9446">
                  <c:v>-19419.699999999997</c:v>
                </c:pt>
                <c:pt idx="9447">
                  <c:v>-19006.300000000003</c:v>
                </c:pt>
                <c:pt idx="9448">
                  <c:v>-18587.400000000001</c:v>
                </c:pt>
                <c:pt idx="9449">
                  <c:v>-18148.5</c:v>
                </c:pt>
                <c:pt idx="9450">
                  <c:v>-17705.800000000003</c:v>
                </c:pt>
                <c:pt idx="9451">
                  <c:v>-17258.199999999997</c:v>
                </c:pt>
                <c:pt idx="9452">
                  <c:v>-16804</c:v>
                </c:pt>
                <c:pt idx="9453">
                  <c:v>-16339.900000000001</c:v>
                </c:pt>
                <c:pt idx="9454">
                  <c:v>-15869.599999999999</c:v>
                </c:pt>
                <c:pt idx="9455">
                  <c:v>-15394.699999999997</c:v>
                </c:pt>
                <c:pt idx="9456">
                  <c:v>-14907.699999999997</c:v>
                </c:pt>
                <c:pt idx="9457">
                  <c:v>-14418</c:v>
                </c:pt>
                <c:pt idx="9458">
                  <c:v>-13922.800000000003</c:v>
                </c:pt>
                <c:pt idx="9459">
                  <c:v>-13422.699999999997</c:v>
                </c:pt>
                <c:pt idx="9460">
                  <c:v>-12915.699999999997</c:v>
                </c:pt>
                <c:pt idx="9461">
                  <c:v>-12402.199999999997</c:v>
                </c:pt>
                <c:pt idx="9462">
                  <c:v>-11882.5</c:v>
                </c:pt>
                <c:pt idx="9463">
                  <c:v>-11350.399999999994</c:v>
                </c:pt>
                <c:pt idx="9464">
                  <c:v>-10823.100000000006</c:v>
                </c:pt>
                <c:pt idx="9465">
                  <c:v>-10293.199999999997</c:v>
                </c:pt>
                <c:pt idx="9466">
                  <c:v>-9752.8999999999942</c:v>
                </c:pt>
                <c:pt idx="9467">
                  <c:v>-9209.8999999999942</c:v>
                </c:pt>
                <c:pt idx="9468">
                  <c:v>-8667.3999999999942</c:v>
                </c:pt>
                <c:pt idx="9469">
                  <c:v>-8117.3000000000029</c:v>
                </c:pt>
                <c:pt idx="9470">
                  <c:v>-7558.1999999999971</c:v>
                </c:pt>
                <c:pt idx="9471">
                  <c:v>-7005.6999999999971</c:v>
                </c:pt>
                <c:pt idx="9472">
                  <c:v>-6453.5</c:v>
                </c:pt>
                <c:pt idx="9473">
                  <c:v>-5890.3000000000029</c:v>
                </c:pt>
                <c:pt idx="9474">
                  <c:v>-5316.5</c:v>
                </c:pt>
                <c:pt idx="9475">
                  <c:v>-4752.8000000000029</c:v>
                </c:pt>
                <c:pt idx="9476">
                  <c:v>-4188.5</c:v>
                </c:pt>
                <c:pt idx="9477">
                  <c:v>-3611.8999999999942</c:v>
                </c:pt>
                <c:pt idx="9478">
                  <c:v>-3041.6999999999971</c:v>
                </c:pt>
                <c:pt idx="9479">
                  <c:v>-2472.3000000000029</c:v>
                </c:pt>
                <c:pt idx="9480">
                  <c:v>-1902</c:v>
                </c:pt>
                <c:pt idx="9481">
                  <c:v>-1329.1000000000058</c:v>
                </c:pt>
                <c:pt idx="9482">
                  <c:v>-751.10000000000582</c:v>
                </c:pt>
                <c:pt idx="9483">
                  <c:v>-179.80000000000291</c:v>
                </c:pt>
                <c:pt idx="9484">
                  <c:v>388.60000000000582</c:v>
                </c:pt>
                <c:pt idx="9485">
                  <c:v>961</c:v>
                </c:pt>
                <c:pt idx="9486">
                  <c:v>1534.6999999999971</c:v>
                </c:pt>
                <c:pt idx="9487">
                  <c:v>2101.3000000000029</c:v>
                </c:pt>
                <c:pt idx="9488">
                  <c:v>2675.3000000000029</c:v>
                </c:pt>
                <c:pt idx="9489">
                  <c:v>3254.1000000000058</c:v>
                </c:pt>
                <c:pt idx="9490">
                  <c:v>3819.5</c:v>
                </c:pt>
                <c:pt idx="9491">
                  <c:v>4379.5</c:v>
                </c:pt>
                <c:pt idx="9492">
                  <c:v>4942.1000000000058</c:v>
                </c:pt>
                <c:pt idx="9493">
                  <c:v>5504.8000000000029</c:v>
                </c:pt>
                <c:pt idx="9494">
                  <c:v>6062.3999999999942</c:v>
                </c:pt>
                <c:pt idx="9495">
                  <c:v>6619.3000000000029</c:v>
                </c:pt>
                <c:pt idx="9496">
                  <c:v>7176.6000000000058</c:v>
                </c:pt>
                <c:pt idx="9497">
                  <c:v>7723.6000000000058</c:v>
                </c:pt>
                <c:pt idx="9498">
                  <c:v>8275.1000000000058</c:v>
                </c:pt>
                <c:pt idx="9499">
                  <c:v>8818</c:v>
                </c:pt>
                <c:pt idx="9500">
                  <c:v>9361.1000000000058</c:v>
                </c:pt>
                <c:pt idx="9501">
                  <c:v>9902.1999999999971</c:v>
                </c:pt>
                <c:pt idx="9502">
                  <c:v>10432.399999999994</c:v>
                </c:pt>
                <c:pt idx="9503">
                  <c:v>10966</c:v>
                </c:pt>
                <c:pt idx="9504">
                  <c:v>11485.5</c:v>
                </c:pt>
                <c:pt idx="9505">
                  <c:v>12008.800000000003</c:v>
                </c:pt>
                <c:pt idx="9506">
                  <c:v>12524.199999999997</c:v>
                </c:pt>
                <c:pt idx="9507">
                  <c:v>13032.300000000003</c:v>
                </c:pt>
                <c:pt idx="9508">
                  <c:v>13537.800000000003</c:v>
                </c:pt>
                <c:pt idx="9509">
                  <c:v>14036.199999999997</c:v>
                </c:pt>
                <c:pt idx="9510">
                  <c:v>14524.800000000003</c:v>
                </c:pt>
                <c:pt idx="9511">
                  <c:v>15011.5</c:v>
                </c:pt>
                <c:pt idx="9512">
                  <c:v>15504.100000000006</c:v>
                </c:pt>
                <c:pt idx="9513">
                  <c:v>15986.899999999994</c:v>
                </c:pt>
                <c:pt idx="9514">
                  <c:v>16453.800000000003</c:v>
                </c:pt>
                <c:pt idx="9515">
                  <c:v>16921.800000000003</c:v>
                </c:pt>
                <c:pt idx="9516">
                  <c:v>17382.100000000006</c:v>
                </c:pt>
                <c:pt idx="9517">
                  <c:v>17830.899999999994</c:v>
                </c:pt>
                <c:pt idx="9518">
                  <c:v>18276.600000000006</c:v>
                </c:pt>
                <c:pt idx="9519">
                  <c:v>18720.100000000006</c:v>
                </c:pt>
                <c:pt idx="9520">
                  <c:v>19154</c:v>
                </c:pt>
                <c:pt idx="9521">
                  <c:v>19574.699999999997</c:v>
                </c:pt>
                <c:pt idx="9522">
                  <c:v>19992.699999999997</c:v>
                </c:pt>
                <c:pt idx="9523">
                  <c:v>20401.399999999994</c:v>
                </c:pt>
                <c:pt idx="9524">
                  <c:v>20808.5</c:v>
                </c:pt>
                <c:pt idx="9525">
                  <c:v>21203.800000000003</c:v>
                </c:pt>
                <c:pt idx="9526">
                  <c:v>21587.600000000006</c:v>
                </c:pt>
                <c:pt idx="9527">
                  <c:v>21973.899999999994</c:v>
                </c:pt>
                <c:pt idx="9528">
                  <c:v>22347.600000000006</c:v>
                </c:pt>
                <c:pt idx="9529">
                  <c:v>22701.600000000006</c:v>
                </c:pt>
                <c:pt idx="9530">
                  <c:v>23050</c:v>
                </c:pt>
                <c:pt idx="9531">
                  <c:v>23398</c:v>
                </c:pt>
                <c:pt idx="9532">
                  <c:v>23734</c:v>
                </c:pt>
                <c:pt idx="9533">
                  <c:v>24055</c:v>
                </c:pt>
                <c:pt idx="9534">
                  <c:v>24370</c:v>
                </c:pt>
                <c:pt idx="9535">
                  <c:v>24682</c:v>
                </c:pt>
                <c:pt idx="9536">
                  <c:v>24978</c:v>
                </c:pt>
                <c:pt idx="9537">
                  <c:v>25264</c:v>
                </c:pt>
                <c:pt idx="9538">
                  <c:v>25550</c:v>
                </c:pt>
                <c:pt idx="9539">
                  <c:v>25824</c:v>
                </c:pt>
                <c:pt idx="9540">
                  <c:v>26083</c:v>
                </c:pt>
                <c:pt idx="9541">
                  <c:v>26333</c:v>
                </c:pt>
                <c:pt idx="9542">
                  <c:v>26569</c:v>
                </c:pt>
                <c:pt idx="9543">
                  <c:v>26800</c:v>
                </c:pt>
                <c:pt idx="9544">
                  <c:v>27016</c:v>
                </c:pt>
                <c:pt idx="9545">
                  <c:v>27226</c:v>
                </c:pt>
                <c:pt idx="9546">
                  <c:v>27424</c:v>
                </c:pt>
                <c:pt idx="9547">
                  <c:v>27610</c:v>
                </c:pt>
                <c:pt idx="9548">
                  <c:v>27789</c:v>
                </c:pt>
                <c:pt idx="9549">
                  <c:v>27951</c:v>
                </c:pt>
                <c:pt idx="9550">
                  <c:v>28105</c:v>
                </c:pt>
                <c:pt idx="9551">
                  <c:v>28249</c:v>
                </c:pt>
                <c:pt idx="9552">
                  <c:v>28387</c:v>
                </c:pt>
                <c:pt idx="9553">
                  <c:v>28503</c:v>
                </c:pt>
                <c:pt idx="9554">
                  <c:v>28608</c:v>
                </c:pt>
                <c:pt idx="9555">
                  <c:v>28709</c:v>
                </c:pt>
                <c:pt idx="9556">
                  <c:v>28792</c:v>
                </c:pt>
                <c:pt idx="9557">
                  <c:v>28867</c:v>
                </c:pt>
                <c:pt idx="9558">
                  <c:v>28929</c:v>
                </c:pt>
                <c:pt idx="9559">
                  <c:v>28982</c:v>
                </c:pt>
                <c:pt idx="9560">
                  <c:v>29021</c:v>
                </c:pt>
                <c:pt idx="9561">
                  <c:v>29044</c:v>
                </c:pt>
                <c:pt idx="9562">
                  <c:v>29069</c:v>
                </c:pt>
                <c:pt idx="9563">
                  <c:v>29083</c:v>
                </c:pt>
                <c:pt idx="9564">
                  <c:v>29073</c:v>
                </c:pt>
                <c:pt idx="9565">
                  <c:v>29065</c:v>
                </c:pt>
                <c:pt idx="9566">
                  <c:v>29035</c:v>
                </c:pt>
                <c:pt idx="9567">
                  <c:v>28986</c:v>
                </c:pt>
                <c:pt idx="9568">
                  <c:v>28942</c:v>
                </c:pt>
                <c:pt idx="9569">
                  <c:v>28887</c:v>
                </c:pt>
                <c:pt idx="9570">
                  <c:v>28809</c:v>
                </c:pt>
                <c:pt idx="9571">
                  <c:v>28722</c:v>
                </c:pt>
                <c:pt idx="9572">
                  <c:v>28635</c:v>
                </c:pt>
                <c:pt idx="9573">
                  <c:v>28529</c:v>
                </c:pt>
                <c:pt idx="9574">
                  <c:v>28403</c:v>
                </c:pt>
                <c:pt idx="9575">
                  <c:v>28280</c:v>
                </c:pt>
                <c:pt idx="9576">
                  <c:v>28144</c:v>
                </c:pt>
                <c:pt idx="9577">
                  <c:v>27988</c:v>
                </c:pt>
                <c:pt idx="9578">
                  <c:v>27825</c:v>
                </c:pt>
                <c:pt idx="9579">
                  <c:v>27655</c:v>
                </c:pt>
                <c:pt idx="9580">
                  <c:v>27479</c:v>
                </c:pt>
                <c:pt idx="9581">
                  <c:v>27286</c:v>
                </c:pt>
                <c:pt idx="9582">
                  <c:v>27079</c:v>
                </c:pt>
                <c:pt idx="9583">
                  <c:v>26864</c:v>
                </c:pt>
                <c:pt idx="9584">
                  <c:v>26644</c:v>
                </c:pt>
                <c:pt idx="9585">
                  <c:v>26417</c:v>
                </c:pt>
                <c:pt idx="9586">
                  <c:v>26177</c:v>
                </c:pt>
                <c:pt idx="9587">
                  <c:v>25926</c:v>
                </c:pt>
                <c:pt idx="9588">
                  <c:v>25674</c:v>
                </c:pt>
                <c:pt idx="9589">
                  <c:v>25409</c:v>
                </c:pt>
                <c:pt idx="9590">
                  <c:v>25127</c:v>
                </c:pt>
                <c:pt idx="9591">
                  <c:v>24839</c:v>
                </c:pt>
                <c:pt idx="9592">
                  <c:v>24547</c:v>
                </c:pt>
                <c:pt idx="9593">
                  <c:v>24250</c:v>
                </c:pt>
                <c:pt idx="9594">
                  <c:v>23939</c:v>
                </c:pt>
                <c:pt idx="9595">
                  <c:v>23615</c:v>
                </c:pt>
                <c:pt idx="9596">
                  <c:v>23286</c:v>
                </c:pt>
                <c:pt idx="9597">
                  <c:v>22957</c:v>
                </c:pt>
                <c:pt idx="9598">
                  <c:v>22618.5</c:v>
                </c:pt>
                <c:pt idx="9599">
                  <c:v>22264.800000000003</c:v>
                </c:pt>
                <c:pt idx="9600">
                  <c:v>21902.5</c:v>
                </c:pt>
                <c:pt idx="9601">
                  <c:v>21536</c:v>
                </c:pt>
                <c:pt idx="9602">
                  <c:v>21164.300000000003</c:v>
                </c:pt>
                <c:pt idx="9603">
                  <c:v>20788.399999999994</c:v>
                </c:pt>
                <c:pt idx="9604">
                  <c:v>20405.600000000006</c:v>
                </c:pt>
                <c:pt idx="9605">
                  <c:v>20011.800000000003</c:v>
                </c:pt>
                <c:pt idx="9606">
                  <c:v>19613.5</c:v>
                </c:pt>
                <c:pt idx="9607">
                  <c:v>19212.699999999997</c:v>
                </c:pt>
                <c:pt idx="9608">
                  <c:v>18809</c:v>
                </c:pt>
                <c:pt idx="9609">
                  <c:v>18391.5</c:v>
                </c:pt>
                <c:pt idx="9610">
                  <c:v>17972.100000000006</c:v>
                </c:pt>
                <c:pt idx="9611">
                  <c:v>17555.199999999997</c:v>
                </c:pt>
                <c:pt idx="9612">
                  <c:v>17125.699999999997</c:v>
                </c:pt>
                <c:pt idx="9613">
                  <c:v>16689.5</c:v>
                </c:pt>
                <c:pt idx="9614">
                  <c:v>16252.199999999997</c:v>
                </c:pt>
                <c:pt idx="9615">
                  <c:v>15808.899999999994</c:v>
                </c:pt>
                <c:pt idx="9616">
                  <c:v>15360.899999999994</c:v>
                </c:pt>
                <c:pt idx="9617">
                  <c:v>14911</c:v>
                </c:pt>
                <c:pt idx="9618">
                  <c:v>14456.300000000003</c:v>
                </c:pt>
                <c:pt idx="9619">
                  <c:v>13996.100000000006</c:v>
                </c:pt>
                <c:pt idx="9620">
                  <c:v>13534.699999999997</c:v>
                </c:pt>
                <c:pt idx="9621">
                  <c:v>13068.399999999994</c:v>
                </c:pt>
                <c:pt idx="9622">
                  <c:v>12600.5</c:v>
                </c:pt>
                <c:pt idx="9623">
                  <c:v>12127.100000000006</c:v>
                </c:pt>
                <c:pt idx="9624">
                  <c:v>11651.100000000006</c:v>
                </c:pt>
                <c:pt idx="9625">
                  <c:v>11171.5</c:v>
                </c:pt>
                <c:pt idx="9626">
                  <c:v>10689.699999999997</c:v>
                </c:pt>
                <c:pt idx="9627">
                  <c:v>10202.300000000003</c:v>
                </c:pt>
                <c:pt idx="9628">
                  <c:v>9717.8999999999942</c:v>
                </c:pt>
                <c:pt idx="9629">
                  <c:v>9230.6999999999971</c:v>
                </c:pt>
                <c:pt idx="9630">
                  <c:v>8745.1000000000058</c:v>
                </c:pt>
                <c:pt idx="9631">
                  <c:v>8258.5</c:v>
                </c:pt>
                <c:pt idx="9632">
                  <c:v>7768.3999999999942</c:v>
                </c:pt>
                <c:pt idx="9633">
                  <c:v>7278.1999999999971</c:v>
                </c:pt>
                <c:pt idx="9634">
                  <c:v>6786.5</c:v>
                </c:pt>
                <c:pt idx="9635">
                  <c:v>6295.3999999999942</c:v>
                </c:pt>
                <c:pt idx="9636">
                  <c:v>5800.6999999999971</c:v>
                </c:pt>
                <c:pt idx="9637">
                  <c:v>5304.6999999999971</c:v>
                </c:pt>
                <c:pt idx="9638">
                  <c:v>4810.6999999999971</c:v>
                </c:pt>
                <c:pt idx="9639">
                  <c:v>4315.1999999999971</c:v>
                </c:pt>
                <c:pt idx="9640">
                  <c:v>3819.3999999999942</c:v>
                </c:pt>
                <c:pt idx="9641">
                  <c:v>3325.6000000000058</c:v>
                </c:pt>
                <c:pt idx="9642">
                  <c:v>2833.1000000000058</c:v>
                </c:pt>
                <c:pt idx="9643">
                  <c:v>2339.1999999999971</c:v>
                </c:pt>
                <c:pt idx="9644">
                  <c:v>1846.6999999999971</c:v>
                </c:pt>
                <c:pt idx="9645">
                  <c:v>1355.8999999999942</c:v>
                </c:pt>
                <c:pt idx="9646">
                  <c:v>865.69999999999709</c:v>
                </c:pt>
                <c:pt idx="9647">
                  <c:v>378.5</c:v>
                </c:pt>
                <c:pt idx="9648">
                  <c:v>-110.10000000000582</c:v>
                </c:pt>
                <c:pt idx="9649">
                  <c:v>-597.10000000000582</c:v>
                </c:pt>
                <c:pt idx="9650">
                  <c:v>-1085</c:v>
                </c:pt>
                <c:pt idx="9651">
                  <c:v>-1570.3999999999942</c:v>
                </c:pt>
                <c:pt idx="9652">
                  <c:v>-2048.8999999999942</c:v>
                </c:pt>
                <c:pt idx="9653">
                  <c:v>-2524.5</c:v>
                </c:pt>
                <c:pt idx="9654">
                  <c:v>-2995.8000000000029</c:v>
                </c:pt>
                <c:pt idx="9655">
                  <c:v>-3466.8999999999942</c:v>
                </c:pt>
                <c:pt idx="9656">
                  <c:v>-3932.1999999999971</c:v>
                </c:pt>
                <c:pt idx="9657">
                  <c:v>-4392.3999999999942</c:v>
                </c:pt>
                <c:pt idx="9658">
                  <c:v>-4851.1999999999971</c:v>
                </c:pt>
                <c:pt idx="9659">
                  <c:v>-5306.1999999999971</c:v>
                </c:pt>
                <c:pt idx="9660">
                  <c:v>-5757.1000000000058</c:v>
                </c:pt>
                <c:pt idx="9661">
                  <c:v>-6204.6999999999971</c:v>
                </c:pt>
                <c:pt idx="9662">
                  <c:v>-6652.1999999999971</c:v>
                </c:pt>
                <c:pt idx="9663">
                  <c:v>-7097.1999999999971</c:v>
                </c:pt>
                <c:pt idx="9664">
                  <c:v>-7531.3000000000029</c:v>
                </c:pt>
                <c:pt idx="9665">
                  <c:v>-7963.1000000000058</c:v>
                </c:pt>
                <c:pt idx="9666">
                  <c:v>-8391</c:v>
                </c:pt>
                <c:pt idx="9667">
                  <c:v>-8809.6999999999971</c:v>
                </c:pt>
                <c:pt idx="9668">
                  <c:v>-9226.1000000000058</c:v>
                </c:pt>
                <c:pt idx="9669">
                  <c:v>-9638.1999999999971</c:v>
                </c:pt>
                <c:pt idx="9670">
                  <c:v>-10043</c:v>
                </c:pt>
                <c:pt idx="9671">
                  <c:v>-10442.199999999997</c:v>
                </c:pt>
                <c:pt idx="9672">
                  <c:v>-10838.600000000006</c:v>
                </c:pt>
                <c:pt idx="9673">
                  <c:v>-11227.100000000006</c:v>
                </c:pt>
                <c:pt idx="9674">
                  <c:v>-11608.800000000003</c:v>
                </c:pt>
                <c:pt idx="9675">
                  <c:v>-11988.400000000001</c:v>
                </c:pt>
                <c:pt idx="9676">
                  <c:v>-12362.099999999999</c:v>
                </c:pt>
                <c:pt idx="9677">
                  <c:v>-12722.199999999997</c:v>
                </c:pt>
                <c:pt idx="9678">
                  <c:v>-13074.699999999997</c:v>
                </c:pt>
                <c:pt idx="9679">
                  <c:v>-13423.900000000001</c:v>
                </c:pt>
                <c:pt idx="9680">
                  <c:v>-13767.099999999999</c:v>
                </c:pt>
                <c:pt idx="9681">
                  <c:v>-14099.800000000003</c:v>
                </c:pt>
                <c:pt idx="9682">
                  <c:v>-14425.5</c:v>
                </c:pt>
                <c:pt idx="9683">
                  <c:v>-14745.199999999997</c:v>
                </c:pt>
                <c:pt idx="9684">
                  <c:v>-15058.199999999997</c:v>
                </c:pt>
                <c:pt idx="9685">
                  <c:v>-15365.199999999997</c:v>
                </c:pt>
                <c:pt idx="9686">
                  <c:v>-15665.400000000001</c:v>
                </c:pt>
                <c:pt idx="9687">
                  <c:v>-15956.599999999999</c:v>
                </c:pt>
                <c:pt idx="9688">
                  <c:v>-16242.599999999999</c:v>
                </c:pt>
                <c:pt idx="9689">
                  <c:v>-16521.599999999999</c:v>
                </c:pt>
                <c:pt idx="9690">
                  <c:v>-16789.300000000003</c:v>
                </c:pt>
                <c:pt idx="9691">
                  <c:v>-17050.699999999997</c:v>
                </c:pt>
                <c:pt idx="9692">
                  <c:v>-17304.699999999997</c:v>
                </c:pt>
                <c:pt idx="9693">
                  <c:v>-17548.099999999999</c:v>
                </c:pt>
                <c:pt idx="9694">
                  <c:v>-17785.599999999999</c:v>
                </c:pt>
                <c:pt idx="9695">
                  <c:v>-18017</c:v>
                </c:pt>
                <c:pt idx="9696">
                  <c:v>-18236.099999999999</c:v>
                </c:pt>
                <c:pt idx="9697">
                  <c:v>-18449.5</c:v>
                </c:pt>
                <c:pt idx="9698">
                  <c:v>-18656.699999999997</c:v>
                </c:pt>
                <c:pt idx="9699">
                  <c:v>-18853.400000000001</c:v>
                </c:pt>
                <c:pt idx="9700">
                  <c:v>-19044.199999999997</c:v>
                </c:pt>
                <c:pt idx="9701">
                  <c:v>-19225.5</c:v>
                </c:pt>
                <c:pt idx="9702">
                  <c:v>-19398.199999999997</c:v>
                </c:pt>
                <c:pt idx="9703">
                  <c:v>-19561.900000000001</c:v>
                </c:pt>
                <c:pt idx="9704">
                  <c:v>-19714.199999999997</c:v>
                </c:pt>
                <c:pt idx="9705">
                  <c:v>-19859.900000000001</c:v>
                </c:pt>
                <c:pt idx="9706">
                  <c:v>-19997.300000000003</c:v>
                </c:pt>
                <c:pt idx="9707">
                  <c:v>-20129.599999999999</c:v>
                </c:pt>
                <c:pt idx="9708">
                  <c:v>-20252.900000000001</c:v>
                </c:pt>
                <c:pt idx="9709">
                  <c:v>-20365.900000000001</c:v>
                </c:pt>
                <c:pt idx="9710">
                  <c:v>-20472.199999999997</c:v>
                </c:pt>
                <c:pt idx="9711">
                  <c:v>-20571.699999999997</c:v>
                </c:pt>
                <c:pt idx="9712">
                  <c:v>-20665.300000000003</c:v>
                </c:pt>
                <c:pt idx="9713">
                  <c:v>-20749.400000000001</c:v>
                </c:pt>
                <c:pt idx="9714">
                  <c:v>-20823.599999999999</c:v>
                </c:pt>
                <c:pt idx="9715">
                  <c:v>-20891.099999999999</c:v>
                </c:pt>
                <c:pt idx="9716">
                  <c:v>-20950.599999999999</c:v>
                </c:pt>
                <c:pt idx="9717">
                  <c:v>-21001.9</c:v>
                </c:pt>
                <c:pt idx="9718">
                  <c:v>-21044.9</c:v>
                </c:pt>
                <c:pt idx="9719">
                  <c:v>-21082.199999999997</c:v>
                </c:pt>
                <c:pt idx="9720">
                  <c:v>-21107.1</c:v>
                </c:pt>
                <c:pt idx="9721">
                  <c:v>-21129.599999999999</c:v>
                </c:pt>
                <c:pt idx="9722">
                  <c:v>-21145.800000000003</c:v>
                </c:pt>
                <c:pt idx="9723">
                  <c:v>-21143.9</c:v>
                </c:pt>
                <c:pt idx="9724">
                  <c:v>-21138.6</c:v>
                </c:pt>
                <c:pt idx="9725">
                  <c:v>-21138.6</c:v>
                </c:pt>
                <c:pt idx="9726">
                  <c:v>-21120.300000000003</c:v>
                </c:pt>
                <c:pt idx="9727">
                  <c:v>-21092.199999999997</c:v>
                </c:pt>
                <c:pt idx="9728">
                  <c:v>-21060.400000000001</c:v>
                </c:pt>
                <c:pt idx="9729">
                  <c:v>-21021.800000000003</c:v>
                </c:pt>
                <c:pt idx="9730">
                  <c:v>-20976.300000000003</c:v>
                </c:pt>
                <c:pt idx="9731">
                  <c:v>-20919.199999999997</c:v>
                </c:pt>
                <c:pt idx="9732">
                  <c:v>-20857.400000000001</c:v>
                </c:pt>
                <c:pt idx="9733">
                  <c:v>-20790.699999999997</c:v>
                </c:pt>
                <c:pt idx="9734">
                  <c:v>-20718.800000000003</c:v>
                </c:pt>
                <c:pt idx="9735">
                  <c:v>-20642.800000000003</c:v>
                </c:pt>
                <c:pt idx="9736">
                  <c:v>-20556.099999999999</c:v>
                </c:pt>
                <c:pt idx="9737">
                  <c:v>-20453.900000000001</c:v>
                </c:pt>
                <c:pt idx="9738">
                  <c:v>-20356.5</c:v>
                </c:pt>
                <c:pt idx="9739">
                  <c:v>-20254.800000000003</c:v>
                </c:pt>
                <c:pt idx="9740">
                  <c:v>-20144.800000000003</c:v>
                </c:pt>
                <c:pt idx="9741">
                  <c:v>-20023.800000000003</c:v>
                </c:pt>
                <c:pt idx="9742">
                  <c:v>-19893.300000000003</c:v>
                </c:pt>
                <c:pt idx="9743">
                  <c:v>-19764.599999999999</c:v>
                </c:pt>
                <c:pt idx="9744">
                  <c:v>-19632.5</c:v>
                </c:pt>
                <c:pt idx="9745">
                  <c:v>-19492.099999999999</c:v>
                </c:pt>
                <c:pt idx="9746">
                  <c:v>-19338.099999999999</c:v>
                </c:pt>
                <c:pt idx="9747">
                  <c:v>-19182.199999999997</c:v>
                </c:pt>
                <c:pt idx="9748">
                  <c:v>-19025.099999999999</c:v>
                </c:pt>
                <c:pt idx="9749">
                  <c:v>-18858.199999999997</c:v>
                </c:pt>
                <c:pt idx="9750">
                  <c:v>-18686</c:v>
                </c:pt>
                <c:pt idx="9751">
                  <c:v>-18510.900000000001</c:v>
                </c:pt>
                <c:pt idx="9752">
                  <c:v>-18332.699999999997</c:v>
                </c:pt>
                <c:pt idx="9753">
                  <c:v>-18149.5</c:v>
                </c:pt>
                <c:pt idx="9754">
                  <c:v>-17954.800000000003</c:v>
                </c:pt>
                <c:pt idx="9755">
                  <c:v>-17753.900000000001</c:v>
                </c:pt>
                <c:pt idx="9756">
                  <c:v>-17554.699999999997</c:v>
                </c:pt>
                <c:pt idx="9757">
                  <c:v>-17354.199999999997</c:v>
                </c:pt>
                <c:pt idx="9758">
                  <c:v>-17145.5</c:v>
                </c:pt>
                <c:pt idx="9759">
                  <c:v>-16925.800000000003</c:v>
                </c:pt>
                <c:pt idx="9760">
                  <c:v>-16713</c:v>
                </c:pt>
                <c:pt idx="9761">
                  <c:v>-16495.599999999999</c:v>
                </c:pt>
                <c:pt idx="9762">
                  <c:v>-16259.900000000001</c:v>
                </c:pt>
                <c:pt idx="9763">
                  <c:v>-16026.900000000001</c:v>
                </c:pt>
                <c:pt idx="9764">
                  <c:v>-15795.800000000003</c:v>
                </c:pt>
                <c:pt idx="9765">
                  <c:v>-15561.199999999997</c:v>
                </c:pt>
                <c:pt idx="9766">
                  <c:v>-15309.699999999997</c:v>
                </c:pt>
                <c:pt idx="9767">
                  <c:v>-15067.400000000001</c:v>
                </c:pt>
                <c:pt idx="9768">
                  <c:v>-14828.300000000003</c:v>
                </c:pt>
                <c:pt idx="9769">
                  <c:v>-14574.900000000001</c:v>
                </c:pt>
                <c:pt idx="9770">
                  <c:v>-14318.699999999997</c:v>
                </c:pt>
                <c:pt idx="9771">
                  <c:v>-14060.300000000003</c:v>
                </c:pt>
                <c:pt idx="9772">
                  <c:v>-13791.800000000003</c:v>
                </c:pt>
                <c:pt idx="9773">
                  <c:v>-13532.900000000001</c:v>
                </c:pt>
                <c:pt idx="9774">
                  <c:v>-13269</c:v>
                </c:pt>
                <c:pt idx="9775">
                  <c:v>-12995.5</c:v>
                </c:pt>
                <c:pt idx="9776">
                  <c:v>-12726.900000000001</c:v>
                </c:pt>
                <c:pt idx="9777">
                  <c:v>-12451.599999999999</c:v>
                </c:pt>
                <c:pt idx="9778">
                  <c:v>-12176.300000000003</c:v>
                </c:pt>
                <c:pt idx="9779">
                  <c:v>-11898.199999999997</c:v>
                </c:pt>
                <c:pt idx="9780">
                  <c:v>-11617.800000000003</c:v>
                </c:pt>
                <c:pt idx="9781">
                  <c:v>-11340.699999999997</c:v>
                </c:pt>
                <c:pt idx="9782">
                  <c:v>-11057.100000000006</c:v>
                </c:pt>
                <c:pt idx="9783">
                  <c:v>-10769.300000000003</c:v>
                </c:pt>
                <c:pt idx="9784">
                  <c:v>-10484.5</c:v>
                </c:pt>
                <c:pt idx="9785">
                  <c:v>-10201.300000000003</c:v>
                </c:pt>
                <c:pt idx="9786">
                  <c:v>-9910.6000000000058</c:v>
                </c:pt>
                <c:pt idx="9787">
                  <c:v>-9618.6999999999971</c:v>
                </c:pt>
                <c:pt idx="9788">
                  <c:v>-9331.8999999999942</c:v>
                </c:pt>
                <c:pt idx="9789">
                  <c:v>-9034.1000000000058</c:v>
                </c:pt>
                <c:pt idx="9790">
                  <c:v>-8743</c:v>
                </c:pt>
                <c:pt idx="9791">
                  <c:v>-8453.1999999999971</c:v>
                </c:pt>
                <c:pt idx="9792">
                  <c:v>-8159.1999999999971</c:v>
                </c:pt>
                <c:pt idx="9793">
                  <c:v>-7868.6999999999971</c:v>
                </c:pt>
                <c:pt idx="9794">
                  <c:v>-7574.3000000000029</c:v>
                </c:pt>
                <c:pt idx="9795">
                  <c:v>-7279.6999999999971</c:v>
                </c:pt>
                <c:pt idx="9796">
                  <c:v>-6985.1999999999971</c:v>
                </c:pt>
                <c:pt idx="9797">
                  <c:v>-6692.1999999999971</c:v>
                </c:pt>
                <c:pt idx="9798">
                  <c:v>-6403.1000000000058</c:v>
                </c:pt>
                <c:pt idx="9799">
                  <c:v>-6109</c:v>
                </c:pt>
                <c:pt idx="9800">
                  <c:v>-5811.8000000000029</c:v>
                </c:pt>
                <c:pt idx="9801">
                  <c:v>-5517</c:v>
                </c:pt>
                <c:pt idx="9802">
                  <c:v>-5230.3999999999942</c:v>
                </c:pt>
                <c:pt idx="9803">
                  <c:v>-4934.8999999999942</c:v>
                </c:pt>
                <c:pt idx="9804">
                  <c:v>-4642.6000000000058</c:v>
                </c:pt>
                <c:pt idx="9805">
                  <c:v>-4363.1000000000058</c:v>
                </c:pt>
                <c:pt idx="9806">
                  <c:v>-4076</c:v>
                </c:pt>
                <c:pt idx="9807">
                  <c:v>-3782.1000000000058</c:v>
                </c:pt>
                <c:pt idx="9808">
                  <c:v>-3496</c:v>
                </c:pt>
                <c:pt idx="9809">
                  <c:v>-3218.1000000000058</c:v>
                </c:pt>
                <c:pt idx="9810">
                  <c:v>-2931.6999999999971</c:v>
                </c:pt>
                <c:pt idx="9811">
                  <c:v>-2648.8999999999942</c:v>
                </c:pt>
                <c:pt idx="9812">
                  <c:v>-2368.1999999999971</c:v>
                </c:pt>
                <c:pt idx="9813">
                  <c:v>-2088.3000000000029</c:v>
                </c:pt>
                <c:pt idx="9814">
                  <c:v>-1811.6999999999971</c:v>
                </c:pt>
                <c:pt idx="9815">
                  <c:v>-1531</c:v>
                </c:pt>
                <c:pt idx="9816">
                  <c:v>-1255.5</c:v>
                </c:pt>
                <c:pt idx="9817">
                  <c:v>-987.80000000000291</c:v>
                </c:pt>
                <c:pt idx="9818">
                  <c:v>-720.60000000000582</c:v>
                </c:pt>
                <c:pt idx="9819">
                  <c:v>-449.60000000000582</c:v>
                </c:pt>
                <c:pt idx="9820">
                  <c:v>-187.30000000000291</c:v>
                </c:pt>
                <c:pt idx="9821">
                  <c:v>75.19999999999709</c:v>
                </c:pt>
                <c:pt idx="9822">
                  <c:v>343</c:v>
                </c:pt>
                <c:pt idx="9823">
                  <c:v>605.69999999999709</c:v>
                </c:pt>
                <c:pt idx="9824">
                  <c:v>855.80000000000291</c:v>
                </c:pt>
                <c:pt idx="9825">
                  <c:v>1112.8000000000029</c:v>
                </c:pt>
                <c:pt idx="9826">
                  <c:v>1369.5</c:v>
                </c:pt>
                <c:pt idx="9827">
                  <c:v>1617.3000000000029</c:v>
                </c:pt>
                <c:pt idx="9828">
                  <c:v>1865.3000000000029</c:v>
                </c:pt>
                <c:pt idx="9829">
                  <c:v>2110.6000000000058</c:v>
                </c:pt>
                <c:pt idx="9830">
                  <c:v>2354</c:v>
                </c:pt>
                <c:pt idx="9831">
                  <c:v>2592.3999999999942</c:v>
                </c:pt>
                <c:pt idx="9832">
                  <c:v>2830.1000000000058</c:v>
                </c:pt>
                <c:pt idx="9833">
                  <c:v>3065.1000000000058</c:v>
                </c:pt>
                <c:pt idx="9834">
                  <c:v>3292.8000000000029</c:v>
                </c:pt>
                <c:pt idx="9835">
                  <c:v>3521.8000000000029</c:v>
                </c:pt>
                <c:pt idx="9836">
                  <c:v>3751.1999999999971</c:v>
                </c:pt>
                <c:pt idx="9837">
                  <c:v>3969.5</c:v>
                </c:pt>
                <c:pt idx="9838">
                  <c:v>4198.1000000000058</c:v>
                </c:pt>
                <c:pt idx="9839">
                  <c:v>4418.3000000000029</c:v>
                </c:pt>
                <c:pt idx="9840">
                  <c:v>4630.8999999999942</c:v>
                </c:pt>
                <c:pt idx="9841">
                  <c:v>4843.6999999999971</c:v>
                </c:pt>
                <c:pt idx="9842">
                  <c:v>5050.8999999999942</c:v>
                </c:pt>
                <c:pt idx="9843">
                  <c:v>5254.1999999999971</c:v>
                </c:pt>
                <c:pt idx="9844">
                  <c:v>5452.1000000000058</c:v>
                </c:pt>
                <c:pt idx="9845">
                  <c:v>5657.5</c:v>
                </c:pt>
                <c:pt idx="9846">
                  <c:v>5857.6999999999971</c:v>
                </c:pt>
                <c:pt idx="9847">
                  <c:v>6047.6999999999971</c:v>
                </c:pt>
                <c:pt idx="9848">
                  <c:v>6237.5</c:v>
                </c:pt>
                <c:pt idx="9849">
                  <c:v>6427.6999999999971</c:v>
                </c:pt>
                <c:pt idx="9850">
                  <c:v>6609.8000000000029</c:v>
                </c:pt>
                <c:pt idx="9851">
                  <c:v>6789.6999999999971</c:v>
                </c:pt>
                <c:pt idx="9852">
                  <c:v>6972</c:v>
                </c:pt>
                <c:pt idx="9853">
                  <c:v>7148.6999999999971</c:v>
                </c:pt>
                <c:pt idx="9854">
                  <c:v>7317.3999999999942</c:v>
                </c:pt>
                <c:pt idx="9855">
                  <c:v>7482.1999999999971</c:v>
                </c:pt>
                <c:pt idx="9856">
                  <c:v>7646.1999999999971</c:v>
                </c:pt>
                <c:pt idx="9857">
                  <c:v>7810.3000000000029</c:v>
                </c:pt>
                <c:pt idx="9858">
                  <c:v>7966.1999999999971</c:v>
                </c:pt>
                <c:pt idx="9859">
                  <c:v>8113.8999999999942</c:v>
                </c:pt>
                <c:pt idx="9860">
                  <c:v>8270</c:v>
                </c:pt>
                <c:pt idx="9861">
                  <c:v>8422.1999999999971</c:v>
                </c:pt>
                <c:pt idx="9862">
                  <c:v>8566.3000000000029</c:v>
                </c:pt>
                <c:pt idx="9863">
                  <c:v>8701.3000000000029</c:v>
                </c:pt>
                <c:pt idx="9864">
                  <c:v>8845.6999999999971</c:v>
                </c:pt>
                <c:pt idx="9865">
                  <c:v>8986.6999999999971</c:v>
                </c:pt>
                <c:pt idx="9866">
                  <c:v>9112</c:v>
                </c:pt>
                <c:pt idx="9867">
                  <c:v>9242.1000000000058</c:v>
                </c:pt>
                <c:pt idx="9868">
                  <c:v>9369.6999999999971</c:v>
                </c:pt>
                <c:pt idx="9869">
                  <c:v>9490.3999999999942</c:v>
                </c:pt>
                <c:pt idx="9870">
                  <c:v>9605.8000000000029</c:v>
                </c:pt>
                <c:pt idx="9871">
                  <c:v>9723.1999999999971</c:v>
                </c:pt>
                <c:pt idx="9872">
                  <c:v>9836.1999999999971</c:v>
                </c:pt>
                <c:pt idx="9873">
                  <c:v>9945.3000000000029</c:v>
                </c:pt>
                <c:pt idx="9874">
                  <c:v>10051.399999999994</c:v>
                </c:pt>
                <c:pt idx="9875">
                  <c:v>10151.600000000006</c:v>
                </c:pt>
                <c:pt idx="9876">
                  <c:v>10254.899999999994</c:v>
                </c:pt>
                <c:pt idx="9877">
                  <c:v>10348.399999999994</c:v>
                </c:pt>
                <c:pt idx="9878">
                  <c:v>10439.800000000003</c:v>
                </c:pt>
                <c:pt idx="9879">
                  <c:v>10532</c:v>
                </c:pt>
                <c:pt idx="9880">
                  <c:v>10614.5</c:v>
                </c:pt>
                <c:pt idx="9881">
                  <c:v>10698.300000000003</c:v>
                </c:pt>
                <c:pt idx="9882">
                  <c:v>10778.300000000003</c:v>
                </c:pt>
                <c:pt idx="9883">
                  <c:v>10851.5</c:v>
                </c:pt>
                <c:pt idx="9884">
                  <c:v>10922.899999999994</c:v>
                </c:pt>
                <c:pt idx="9885">
                  <c:v>11000.899999999994</c:v>
                </c:pt>
                <c:pt idx="9886">
                  <c:v>11066.800000000003</c:v>
                </c:pt>
                <c:pt idx="9887">
                  <c:v>11129.800000000003</c:v>
                </c:pt>
                <c:pt idx="9888">
                  <c:v>11198.899999999994</c:v>
                </c:pt>
                <c:pt idx="9889">
                  <c:v>11260.699999999997</c:v>
                </c:pt>
                <c:pt idx="9890">
                  <c:v>11316.600000000006</c:v>
                </c:pt>
                <c:pt idx="9891">
                  <c:v>11369.899999999994</c:v>
                </c:pt>
                <c:pt idx="9892">
                  <c:v>11420</c:v>
                </c:pt>
                <c:pt idx="9893">
                  <c:v>11470.100000000006</c:v>
                </c:pt>
                <c:pt idx="9894">
                  <c:v>11509.899999999994</c:v>
                </c:pt>
                <c:pt idx="9895">
                  <c:v>11552.800000000003</c:v>
                </c:pt>
                <c:pt idx="9896">
                  <c:v>11597.899999999994</c:v>
                </c:pt>
                <c:pt idx="9897">
                  <c:v>11633.399999999994</c:v>
                </c:pt>
                <c:pt idx="9898">
                  <c:v>11671.399999999994</c:v>
                </c:pt>
                <c:pt idx="9899">
                  <c:v>11702.800000000003</c:v>
                </c:pt>
                <c:pt idx="9900">
                  <c:v>11719.199999999997</c:v>
                </c:pt>
                <c:pt idx="9901">
                  <c:v>11747.800000000003</c:v>
                </c:pt>
                <c:pt idx="9902">
                  <c:v>11781.699999999997</c:v>
                </c:pt>
                <c:pt idx="9903">
                  <c:v>11798.699999999997</c:v>
                </c:pt>
                <c:pt idx="9904">
                  <c:v>11810.600000000006</c:v>
                </c:pt>
                <c:pt idx="9905">
                  <c:v>11830.5</c:v>
                </c:pt>
                <c:pt idx="9906">
                  <c:v>11847.5</c:v>
                </c:pt>
                <c:pt idx="9907">
                  <c:v>11851.199999999997</c:v>
                </c:pt>
                <c:pt idx="9908">
                  <c:v>11861.199999999997</c:v>
                </c:pt>
                <c:pt idx="9909">
                  <c:v>11873.399999999994</c:v>
                </c:pt>
                <c:pt idx="9910">
                  <c:v>11877.300000000003</c:v>
                </c:pt>
                <c:pt idx="9911">
                  <c:v>11876.899999999994</c:v>
                </c:pt>
                <c:pt idx="9912">
                  <c:v>11877.199999999997</c:v>
                </c:pt>
                <c:pt idx="9913">
                  <c:v>11883.800000000003</c:v>
                </c:pt>
                <c:pt idx="9914">
                  <c:v>11882.800000000003</c:v>
                </c:pt>
                <c:pt idx="9915">
                  <c:v>11872.600000000006</c:v>
                </c:pt>
                <c:pt idx="9916">
                  <c:v>11862.100000000006</c:v>
                </c:pt>
                <c:pt idx="9917">
                  <c:v>11851.100000000006</c:v>
                </c:pt>
                <c:pt idx="9918">
                  <c:v>11839.899999999994</c:v>
                </c:pt>
                <c:pt idx="9919">
                  <c:v>11824.399999999994</c:v>
                </c:pt>
                <c:pt idx="9920">
                  <c:v>11804.399999999994</c:v>
                </c:pt>
                <c:pt idx="9921">
                  <c:v>11788.600000000006</c:v>
                </c:pt>
                <c:pt idx="9922">
                  <c:v>11770.5</c:v>
                </c:pt>
                <c:pt idx="9923">
                  <c:v>11742.899999999994</c:v>
                </c:pt>
                <c:pt idx="9924">
                  <c:v>11712.899999999994</c:v>
                </c:pt>
                <c:pt idx="9925">
                  <c:v>11682.399999999994</c:v>
                </c:pt>
                <c:pt idx="9926">
                  <c:v>11658</c:v>
                </c:pt>
                <c:pt idx="9927">
                  <c:v>11627.199999999997</c:v>
                </c:pt>
                <c:pt idx="9928">
                  <c:v>11586.699999999997</c:v>
                </c:pt>
                <c:pt idx="9929">
                  <c:v>11547.5</c:v>
                </c:pt>
                <c:pt idx="9930">
                  <c:v>11510.300000000003</c:v>
                </c:pt>
                <c:pt idx="9931">
                  <c:v>11476.699999999997</c:v>
                </c:pt>
                <c:pt idx="9932">
                  <c:v>11436.899999999994</c:v>
                </c:pt>
                <c:pt idx="9933">
                  <c:v>11392.300000000003</c:v>
                </c:pt>
                <c:pt idx="9934">
                  <c:v>11347.199999999997</c:v>
                </c:pt>
                <c:pt idx="9935">
                  <c:v>11302.199999999997</c:v>
                </c:pt>
                <c:pt idx="9936">
                  <c:v>11256.899999999994</c:v>
                </c:pt>
                <c:pt idx="9937">
                  <c:v>11210.800000000003</c:v>
                </c:pt>
                <c:pt idx="9938">
                  <c:v>11156.5</c:v>
                </c:pt>
                <c:pt idx="9939">
                  <c:v>11100.5</c:v>
                </c:pt>
                <c:pt idx="9940">
                  <c:v>11046.5</c:v>
                </c:pt>
                <c:pt idx="9941">
                  <c:v>10990.899999999994</c:v>
                </c:pt>
                <c:pt idx="9942">
                  <c:v>10930.199999999997</c:v>
                </c:pt>
                <c:pt idx="9943">
                  <c:v>10862.699999999997</c:v>
                </c:pt>
                <c:pt idx="9944">
                  <c:v>10802.300000000003</c:v>
                </c:pt>
                <c:pt idx="9945">
                  <c:v>10740.699999999997</c:v>
                </c:pt>
                <c:pt idx="9946">
                  <c:v>10670.5</c:v>
                </c:pt>
                <c:pt idx="9947">
                  <c:v>10601.399999999994</c:v>
                </c:pt>
                <c:pt idx="9948">
                  <c:v>10531.600000000006</c:v>
                </c:pt>
                <c:pt idx="9949">
                  <c:v>10457.100000000006</c:v>
                </c:pt>
                <c:pt idx="9950">
                  <c:v>10381.600000000006</c:v>
                </c:pt>
                <c:pt idx="9951">
                  <c:v>10303.300000000003</c:v>
                </c:pt>
                <c:pt idx="9952">
                  <c:v>10222.600000000006</c:v>
                </c:pt>
                <c:pt idx="9953">
                  <c:v>10142.600000000006</c:v>
                </c:pt>
                <c:pt idx="9954">
                  <c:v>10062.899999999994</c:v>
                </c:pt>
                <c:pt idx="9955">
                  <c:v>9984.6000000000058</c:v>
                </c:pt>
                <c:pt idx="9956">
                  <c:v>9899.5</c:v>
                </c:pt>
                <c:pt idx="9957">
                  <c:v>9815.8000000000029</c:v>
                </c:pt>
                <c:pt idx="9958">
                  <c:v>9733.3999999999942</c:v>
                </c:pt>
                <c:pt idx="9959">
                  <c:v>9648.6999999999971</c:v>
                </c:pt>
                <c:pt idx="9960">
                  <c:v>9560.1999999999971</c:v>
                </c:pt>
                <c:pt idx="9961">
                  <c:v>9468.3999999999942</c:v>
                </c:pt>
                <c:pt idx="9962">
                  <c:v>9376.8000000000029</c:v>
                </c:pt>
                <c:pt idx="9963">
                  <c:v>9282.6999999999971</c:v>
                </c:pt>
                <c:pt idx="9964">
                  <c:v>9187.6999999999971</c:v>
                </c:pt>
                <c:pt idx="9965">
                  <c:v>9090.5</c:v>
                </c:pt>
                <c:pt idx="9966">
                  <c:v>8989.6999999999971</c:v>
                </c:pt>
                <c:pt idx="9967">
                  <c:v>8890</c:v>
                </c:pt>
                <c:pt idx="9968">
                  <c:v>8786.1000000000058</c:v>
                </c:pt>
                <c:pt idx="9969">
                  <c:v>8684.3999999999942</c:v>
                </c:pt>
                <c:pt idx="9970">
                  <c:v>8577.6000000000058</c:v>
                </c:pt>
                <c:pt idx="9971">
                  <c:v>8472.8999999999942</c:v>
                </c:pt>
                <c:pt idx="9972">
                  <c:v>8367.8999999999942</c:v>
                </c:pt>
                <c:pt idx="9973">
                  <c:v>8257.5</c:v>
                </c:pt>
                <c:pt idx="9974">
                  <c:v>8145.8999999999942</c:v>
                </c:pt>
                <c:pt idx="9975">
                  <c:v>8033.1999999999971</c:v>
                </c:pt>
                <c:pt idx="9976">
                  <c:v>7915.6999999999971</c:v>
                </c:pt>
                <c:pt idx="9977">
                  <c:v>7800.1000000000058</c:v>
                </c:pt>
                <c:pt idx="9978">
                  <c:v>7690.8000000000029</c:v>
                </c:pt>
                <c:pt idx="9979">
                  <c:v>7576.1000000000058</c:v>
                </c:pt>
                <c:pt idx="9980">
                  <c:v>7461.6000000000058</c:v>
                </c:pt>
                <c:pt idx="9981">
                  <c:v>7349.6999999999971</c:v>
                </c:pt>
                <c:pt idx="9982">
                  <c:v>7225.1999999999971</c:v>
                </c:pt>
                <c:pt idx="9983">
                  <c:v>7111.3999999999942</c:v>
                </c:pt>
                <c:pt idx="9984">
                  <c:v>6992.6000000000058</c:v>
                </c:pt>
                <c:pt idx="9985">
                  <c:v>6873.8999999999942</c:v>
                </c:pt>
                <c:pt idx="9986">
                  <c:v>6753.1999999999971</c:v>
                </c:pt>
                <c:pt idx="9987">
                  <c:v>6630.6999999999971</c:v>
                </c:pt>
                <c:pt idx="9988">
                  <c:v>6499.3000000000029</c:v>
                </c:pt>
                <c:pt idx="9989">
                  <c:v>6370.8999999999942</c:v>
                </c:pt>
                <c:pt idx="9990">
                  <c:v>6246.5</c:v>
                </c:pt>
                <c:pt idx="9991">
                  <c:v>6115.5</c:v>
                </c:pt>
                <c:pt idx="9992">
                  <c:v>5988.6000000000058</c:v>
                </c:pt>
                <c:pt idx="9993">
                  <c:v>5857.3999999999942</c:v>
                </c:pt>
                <c:pt idx="9994">
                  <c:v>5729.1000000000058</c:v>
                </c:pt>
                <c:pt idx="9995">
                  <c:v>5597.6000000000058</c:v>
                </c:pt>
                <c:pt idx="9996">
                  <c:v>5460.8999999999942</c:v>
                </c:pt>
                <c:pt idx="9997">
                  <c:v>5330.6000000000058</c:v>
                </c:pt>
                <c:pt idx="9998">
                  <c:v>5195.3000000000029</c:v>
                </c:pt>
                <c:pt idx="9999">
                  <c:v>5057.5</c:v>
                </c:pt>
                <c:pt idx="10000">
                  <c:v>4918</c:v>
                </c:pt>
                <c:pt idx="10001">
                  <c:v>4781.3000000000029</c:v>
                </c:pt>
                <c:pt idx="10002">
                  <c:v>4645.8999999999942</c:v>
                </c:pt>
                <c:pt idx="10003">
                  <c:v>4509</c:v>
                </c:pt>
                <c:pt idx="10004">
                  <c:v>4375.1999999999971</c:v>
                </c:pt>
                <c:pt idx="10005">
                  <c:v>4235.3999999999942</c:v>
                </c:pt>
                <c:pt idx="10006">
                  <c:v>4095.3000000000029</c:v>
                </c:pt>
                <c:pt idx="10007">
                  <c:v>3956</c:v>
                </c:pt>
                <c:pt idx="10008">
                  <c:v>3816.3000000000029</c:v>
                </c:pt>
                <c:pt idx="10009">
                  <c:v>3674.8999999999942</c:v>
                </c:pt>
                <c:pt idx="10010">
                  <c:v>3532.1999999999971</c:v>
                </c:pt>
                <c:pt idx="10011">
                  <c:v>3391.1000000000058</c:v>
                </c:pt>
                <c:pt idx="10012">
                  <c:v>3244.8000000000029</c:v>
                </c:pt>
                <c:pt idx="10013">
                  <c:v>3091.8000000000029</c:v>
                </c:pt>
                <c:pt idx="10014">
                  <c:v>2944.6000000000058</c:v>
                </c:pt>
                <c:pt idx="10015">
                  <c:v>2798.8999999999942</c:v>
                </c:pt>
                <c:pt idx="10016">
                  <c:v>2650.8000000000029</c:v>
                </c:pt>
                <c:pt idx="10017">
                  <c:v>2502.6000000000058</c:v>
                </c:pt>
                <c:pt idx="10018">
                  <c:v>2351.8000000000029</c:v>
                </c:pt>
                <c:pt idx="10019">
                  <c:v>2199.6999999999971</c:v>
                </c:pt>
                <c:pt idx="10020">
                  <c:v>2048.3999999999942</c:v>
                </c:pt>
                <c:pt idx="10021">
                  <c:v>1897.6999999999971</c:v>
                </c:pt>
                <c:pt idx="10022">
                  <c:v>1744.1999999999971</c:v>
                </c:pt>
                <c:pt idx="10023">
                  <c:v>1592.3000000000029</c:v>
                </c:pt>
                <c:pt idx="10024">
                  <c:v>1440.3999999999942</c:v>
                </c:pt>
                <c:pt idx="10025">
                  <c:v>1284.3000000000029</c:v>
                </c:pt>
                <c:pt idx="10026">
                  <c:v>1131.1999999999971</c:v>
                </c:pt>
                <c:pt idx="10027">
                  <c:v>977.5</c:v>
                </c:pt>
                <c:pt idx="10028">
                  <c:v>822.39999999999418</c:v>
                </c:pt>
                <c:pt idx="10029">
                  <c:v>670.10000000000582</c:v>
                </c:pt>
                <c:pt idx="10030">
                  <c:v>517.10000000000582</c:v>
                </c:pt>
                <c:pt idx="10031">
                  <c:v>360.39999999999418</c:v>
                </c:pt>
                <c:pt idx="10032">
                  <c:v>203.5</c:v>
                </c:pt>
                <c:pt idx="10033">
                  <c:v>47.30000000000291</c:v>
                </c:pt>
                <c:pt idx="10034">
                  <c:v>-109.19999999999709</c:v>
                </c:pt>
                <c:pt idx="10035">
                  <c:v>-268.60000000000582</c:v>
                </c:pt>
                <c:pt idx="10036">
                  <c:v>-427.30000000000291</c:v>
                </c:pt>
                <c:pt idx="10037">
                  <c:v>-585.30000000000291</c:v>
                </c:pt>
                <c:pt idx="10038">
                  <c:v>-746</c:v>
                </c:pt>
                <c:pt idx="10039">
                  <c:v>-905</c:v>
                </c:pt>
                <c:pt idx="10040">
                  <c:v>-1064.5</c:v>
                </c:pt>
                <c:pt idx="10041">
                  <c:v>-1225.3999999999942</c:v>
                </c:pt>
                <c:pt idx="10042">
                  <c:v>-1383.3999999999942</c:v>
                </c:pt>
                <c:pt idx="10043">
                  <c:v>-1541.5</c:v>
                </c:pt>
                <c:pt idx="10044">
                  <c:v>-1702.5</c:v>
                </c:pt>
                <c:pt idx="10045">
                  <c:v>-1863</c:v>
                </c:pt>
                <c:pt idx="10046">
                  <c:v>-2021.5</c:v>
                </c:pt>
                <c:pt idx="10047">
                  <c:v>-2177.6000000000058</c:v>
                </c:pt>
                <c:pt idx="10048">
                  <c:v>-2333.1000000000058</c:v>
                </c:pt>
                <c:pt idx="10049">
                  <c:v>-2490.8999999999942</c:v>
                </c:pt>
                <c:pt idx="10050">
                  <c:v>-2648.8999999999942</c:v>
                </c:pt>
                <c:pt idx="10051">
                  <c:v>-2805.1999999999971</c:v>
                </c:pt>
                <c:pt idx="10052">
                  <c:v>-2963.1999999999971</c:v>
                </c:pt>
                <c:pt idx="10053">
                  <c:v>-3118.5</c:v>
                </c:pt>
                <c:pt idx="10054">
                  <c:v>-3273.1000000000058</c:v>
                </c:pt>
                <c:pt idx="10055">
                  <c:v>-3428.8999999999942</c:v>
                </c:pt>
                <c:pt idx="10056">
                  <c:v>-3578.6999999999971</c:v>
                </c:pt>
                <c:pt idx="10057">
                  <c:v>-3728.1999999999971</c:v>
                </c:pt>
                <c:pt idx="10058">
                  <c:v>-3886.3000000000029</c:v>
                </c:pt>
                <c:pt idx="10059">
                  <c:v>-4040</c:v>
                </c:pt>
                <c:pt idx="10060">
                  <c:v>-4189</c:v>
                </c:pt>
                <c:pt idx="10061">
                  <c:v>-4337.8999999999942</c:v>
                </c:pt>
                <c:pt idx="10062">
                  <c:v>-4489.3000000000029</c:v>
                </c:pt>
                <c:pt idx="10063">
                  <c:v>-4641.3000000000029</c:v>
                </c:pt>
                <c:pt idx="10064">
                  <c:v>-4787.8999999999942</c:v>
                </c:pt>
                <c:pt idx="10065">
                  <c:v>-4929.8000000000029</c:v>
                </c:pt>
                <c:pt idx="10066">
                  <c:v>-5074.5</c:v>
                </c:pt>
                <c:pt idx="10067">
                  <c:v>-5220.1000000000058</c:v>
                </c:pt>
                <c:pt idx="10068">
                  <c:v>-5366.1999999999971</c:v>
                </c:pt>
                <c:pt idx="10069">
                  <c:v>-5508.1999999999971</c:v>
                </c:pt>
                <c:pt idx="10070">
                  <c:v>-5641.5</c:v>
                </c:pt>
                <c:pt idx="10071">
                  <c:v>-5775.8999999999942</c:v>
                </c:pt>
                <c:pt idx="10072">
                  <c:v>-5913.5</c:v>
                </c:pt>
                <c:pt idx="10073">
                  <c:v>-6052.6999999999971</c:v>
                </c:pt>
                <c:pt idx="10074">
                  <c:v>-6184.1000000000058</c:v>
                </c:pt>
                <c:pt idx="10075">
                  <c:v>-6308.3999999999942</c:v>
                </c:pt>
                <c:pt idx="10076">
                  <c:v>-6439.5</c:v>
                </c:pt>
                <c:pt idx="10077">
                  <c:v>-6570.8999999999942</c:v>
                </c:pt>
                <c:pt idx="10078">
                  <c:v>-6700.3999999999942</c:v>
                </c:pt>
                <c:pt idx="10079">
                  <c:v>-6821.3999999999942</c:v>
                </c:pt>
                <c:pt idx="10080">
                  <c:v>-6939.6000000000058</c:v>
                </c:pt>
                <c:pt idx="10081">
                  <c:v>-7062.5</c:v>
                </c:pt>
                <c:pt idx="10082">
                  <c:v>-7182</c:v>
                </c:pt>
                <c:pt idx="10083">
                  <c:v>-7296.8999999999942</c:v>
                </c:pt>
                <c:pt idx="10084">
                  <c:v>-7411.8000000000029</c:v>
                </c:pt>
                <c:pt idx="10085">
                  <c:v>-7526.6999999999971</c:v>
                </c:pt>
                <c:pt idx="10086">
                  <c:v>-7641.6000000000058</c:v>
                </c:pt>
                <c:pt idx="10087">
                  <c:v>-7748.5</c:v>
                </c:pt>
                <c:pt idx="10088">
                  <c:v>-7846.6999999999971</c:v>
                </c:pt>
                <c:pt idx="10089">
                  <c:v>-7951</c:v>
                </c:pt>
                <c:pt idx="10090">
                  <c:v>-8056.8999999999942</c:v>
                </c:pt>
                <c:pt idx="10091">
                  <c:v>-8158.6000000000058</c:v>
                </c:pt>
                <c:pt idx="10092">
                  <c:v>-8252.6000000000058</c:v>
                </c:pt>
                <c:pt idx="10093">
                  <c:v>-8346.1000000000058</c:v>
                </c:pt>
                <c:pt idx="10094">
                  <c:v>-8444.6000000000058</c:v>
                </c:pt>
                <c:pt idx="10095">
                  <c:v>-8530.1000000000058</c:v>
                </c:pt>
                <c:pt idx="10096">
                  <c:v>-8612</c:v>
                </c:pt>
                <c:pt idx="10097">
                  <c:v>-8702.1000000000058</c:v>
                </c:pt>
                <c:pt idx="10098">
                  <c:v>-8788.1999999999971</c:v>
                </c:pt>
                <c:pt idx="10099">
                  <c:v>-8857.3999999999942</c:v>
                </c:pt>
                <c:pt idx="10100">
                  <c:v>-8930.1999999999971</c:v>
                </c:pt>
                <c:pt idx="10101">
                  <c:v>-9016.6999999999971</c:v>
                </c:pt>
                <c:pt idx="10102">
                  <c:v>-9089.3000000000029</c:v>
                </c:pt>
                <c:pt idx="10103">
                  <c:v>-9154.1000000000058</c:v>
                </c:pt>
                <c:pt idx="10104">
                  <c:v>-9222.1999999999971</c:v>
                </c:pt>
                <c:pt idx="10105">
                  <c:v>-9280.6999999999971</c:v>
                </c:pt>
                <c:pt idx="10106">
                  <c:v>-9340.5</c:v>
                </c:pt>
                <c:pt idx="10107">
                  <c:v>-9402.8000000000029</c:v>
                </c:pt>
                <c:pt idx="10108">
                  <c:v>-9457.3000000000029</c:v>
                </c:pt>
                <c:pt idx="10109">
                  <c:v>-9511</c:v>
                </c:pt>
                <c:pt idx="10110">
                  <c:v>-9561.5</c:v>
                </c:pt>
                <c:pt idx="10111">
                  <c:v>-9607.8000000000029</c:v>
                </c:pt>
                <c:pt idx="10112">
                  <c:v>-9651.8999999999942</c:v>
                </c:pt>
                <c:pt idx="10113">
                  <c:v>-9687.1000000000058</c:v>
                </c:pt>
                <c:pt idx="10114">
                  <c:v>-9727.1999999999971</c:v>
                </c:pt>
                <c:pt idx="10115">
                  <c:v>-9765.8000000000029</c:v>
                </c:pt>
                <c:pt idx="10116">
                  <c:v>-9790.8000000000029</c:v>
                </c:pt>
                <c:pt idx="10117">
                  <c:v>-9819.8000000000029</c:v>
                </c:pt>
                <c:pt idx="10118">
                  <c:v>-9848.6999999999971</c:v>
                </c:pt>
                <c:pt idx="10119">
                  <c:v>-9870.6000000000058</c:v>
                </c:pt>
                <c:pt idx="10120">
                  <c:v>-9888.1000000000058</c:v>
                </c:pt>
                <c:pt idx="10121">
                  <c:v>-9907.3000000000029</c:v>
                </c:pt>
                <c:pt idx="10122">
                  <c:v>-9917.5</c:v>
                </c:pt>
                <c:pt idx="10123">
                  <c:v>-9927.3000000000029</c:v>
                </c:pt>
                <c:pt idx="10124">
                  <c:v>-9935.8999999999942</c:v>
                </c:pt>
                <c:pt idx="10125">
                  <c:v>-9934.1999999999971</c:v>
                </c:pt>
                <c:pt idx="10126">
                  <c:v>-9935.5</c:v>
                </c:pt>
                <c:pt idx="10127">
                  <c:v>-9931.1999999999971</c:v>
                </c:pt>
                <c:pt idx="10128">
                  <c:v>-9923.3999999999942</c:v>
                </c:pt>
                <c:pt idx="10129">
                  <c:v>-9911.8999999999942</c:v>
                </c:pt>
                <c:pt idx="10130">
                  <c:v>-9895.3000000000029</c:v>
                </c:pt>
                <c:pt idx="10131">
                  <c:v>-9881.1000000000058</c:v>
                </c:pt>
                <c:pt idx="10132">
                  <c:v>-9861.3000000000029</c:v>
                </c:pt>
                <c:pt idx="10133">
                  <c:v>-9834</c:v>
                </c:pt>
                <c:pt idx="10134">
                  <c:v>-9804.8000000000029</c:v>
                </c:pt>
                <c:pt idx="10135">
                  <c:v>-9780.1999999999971</c:v>
                </c:pt>
                <c:pt idx="10136">
                  <c:v>-9740.5</c:v>
                </c:pt>
                <c:pt idx="10137">
                  <c:v>-9695</c:v>
                </c:pt>
                <c:pt idx="10138">
                  <c:v>-9659.3000000000029</c:v>
                </c:pt>
                <c:pt idx="10139">
                  <c:v>-9614.6000000000058</c:v>
                </c:pt>
                <c:pt idx="10140">
                  <c:v>-9561.1999999999971</c:v>
                </c:pt>
                <c:pt idx="10141">
                  <c:v>-9502.3000000000029</c:v>
                </c:pt>
                <c:pt idx="10142">
                  <c:v>-9451.6000000000058</c:v>
                </c:pt>
                <c:pt idx="10143">
                  <c:v>-9393.1999999999971</c:v>
                </c:pt>
                <c:pt idx="10144">
                  <c:v>-9325.3000000000029</c:v>
                </c:pt>
                <c:pt idx="10145">
                  <c:v>-9258</c:v>
                </c:pt>
                <c:pt idx="10146">
                  <c:v>-9189.3999999999942</c:v>
                </c:pt>
                <c:pt idx="10147">
                  <c:v>-9116.6999999999971</c:v>
                </c:pt>
                <c:pt idx="10148">
                  <c:v>-9035.3000000000029</c:v>
                </c:pt>
                <c:pt idx="10149">
                  <c:v>-8947.1999999999971</c:v>
                </c:pt>
                <c:pt idx="10150">
                  <c:v>-8862.8999999999942</c:v>
                </c:pt>
                <c:pt idx="10151">
                  <c:v>-8774.3999999999942</c:v>
                </c:pt>
                <c:pt idx="10152">
                  <c:v>-8677.8000000000029</c:v>
                </c:pt>
                <c:pt idx="10153">
                  <c:v>-8581.5</c:v>
                </c:pt>
                <c:pt idx="10154">
                  <c:v>-8483.6999999999971</c:v>
                </c:pt>
                <c:pt idx="10155">
                  <c:v>-8376.8000000000029</c:v>
                </c:pt>
                <c:pt idx="10156">
                  <c:v>-8262.8999999999942</c:v>
                </c:pt>
                <c:pt idx="10157">
                  <c:v>-8155.8000000000029</c:v>
                </c:pt>
                <c:pt idx="10158">
                  <c:v>-8043.8000000000029</c:v>
                </c:pt>
                <c:pt idx="10159">
                  <c:v>-7926.8999999999942</c:v>
                </c:pt>
                <c:pt idx="10160">
                  <c:v>-7804.8000000000029</c:v>
                </c:pt>
                <c:pt idx="10161">
                  <c:v>-7681.5</c:v>
                </c:pt>
                <c:pt idx="10162">
                  <c:v>-7551.3999999999942</c:v>
                </c:pt>
                <c:pt idx="10163">
                  <c:v>-7410.6999999999971</c:v>
                </c:pt>
                <c:pt idx="10164">
                  <c:v>-7279.6999999999971</c:v>
                </c:pt>
                <c:pt idx="10165">
                  <c:v>-7138.1000000000058</c:v>
                </c:pt>
                <c:pt idx="10166">
                  <c:v>-6995</c:v>
                </c:pt>
                <c:pt idx="10167">
                  <c:v>-6854.1999999999971</c:v>
                </c:pt>
                <c:pt idx="10168">
                  <c:v>-6705.1000000000058</c:v>
                </c:pt>
                <c:pt idx="10169">
                  <c:v>-6553.3999999999942</c:v>
                </c:pt>
                <c:pt idx="10170">
                  <c:v>-6399.8999999999942</c:v>
                </c:pt>
                <c:pt idx="10171">
                  <c:v>-6242</c:v>
                </c:pt>
                <c:pt idx="10172">
                  <c:v>-6080.6999999999971</c:v>
                </c:pt>
                <c:pt idx="10173">
                  <c:v>-5917.3999999999942</c:v>
                </c:pt>
                <c:pt idx="10174">
                  <c:v>-5752.8999999999942</c:v>
                </c:pt>
                <c:pt idx="10175">
                  <c:v>-5580.6000000000058</c:v>
                </c:pt>
                <c:pt idx="10176">
                  <c:v>-5405.5</c:v>
                </c:pt>
                <c:pt idx="10177">
                  <c:v>-5238.6999999999971</c:v>
                </c:pt>
                <c:pt idx="10178">
                  <c:v>-5059</c:v>
                </c:pt>
                <c:pt idx="10179">
                  <c:v>-4873.3000000000029</c:v>
                </c:pt>
                <c:pt idx="10180">
                  <c:v>-4691.6999999999971</c:v>
                </c:pt>
                <c:pt idx="10181">
                  <c:v>-4510.6000000000058</c:v>
                </c:pt>
                <c:pt idx="10182">
                  <c:v>-4321.8000000000029</c:v>
                </c:pt>
                <c:pt idx="10183">
                  <c:v>-4134.5</c:v>
                </c:pt>
                <c:pt idx="10184">
                  <c:v>-3948.1999999999971</c:v>
                </c:pt>
                <c:pt idx="10185">
                  <c:v>-3753.6000000000058</c:v>
                </c:pt>
                <c:pt idx="10186">
                  <c:v>-3553.6000000000058</c:v>
                </c:pt>
                <c:pt idx="10187">
                  <c:v>-3355.6999999999971</c:v>
                </c:pt>
                <c:pt idx="10188">
                  <c:v>-3155.5</c:v>
                </c:pt>
                <c:pt idx="10189">
                  <c:v>-2953.3000000000029</c:v>
                </c:pt>
                <c:pt idx="10190">
                  <c:v>-2749.6999999999971</c:v>
                </c:pt>
                <c:pt idx="10191">
                  <c:v>-2541.3000000000029</c:v>
                </c:pt>
                <c:pt idx="10192">
                  <c:v>-2341.1999999999971</c:v>
                </c:pt>
                <c:pt idx="10193">
                  <c:v>-2133.8999999999942</c:v>
                </c:pt>
                <c:pt idx="10194">
                  <c:v>-1917.5</c:v>
                </c:pt>
                <c:pt idx="10195">
                  <c:v>-1707.1999999999971</c:v>
                </c:pt>
                <c:pt idx="10196">
                  <c:v>-1504.6999999999971</c:v>
                </c:pt>
                <c:pt idx="10197">
                  <c:v>-1290.5</c:v>
                </c:pt>
                <c:pt idx="10198">
                  <c:v>-1070.8000000000029</c:v>
                </c:pt>
                <c:pt idx="10199">
                  <c:v>-861.30000000000291</c:v>
                </c:pt>
                <c:pt idx="10200">
                  <c:v>-642.80000000000291</c:v>
                </c:pt>
                <c:pt idx="10201">
                  <c:v>-421</c:v>
                </c:pt>
                <c:pt idx="10202">
                  <c:v>-202</c:v>
                </c:pt>
                <c:pt idx="10203">
                  <c:v>12.899999999994179</c:v>
                </c:pt>
                <c:pt idx="10204">
                  <c:v>230.60000000000582</c:v>
                </c:pt>
                <c:pt idx="10205">
                  <c:v>453.19999999999709</c:v>
                </c:pt>
                <c:pt idx="10206">
                  <c:v>672.69999999999709</c:v>
                </c:pt>
                <c:pt idx="10207">
                  <c:v>892.39999999999418</c:v>
                </c:pt>
                <c:pt idx="10208">
                  <c:v>1111.1999999999971</c:v>
                </c:pt>
                <c:pt idx="10209">
                  <c:v>1332.8999999999942</c:v>
                </c:pt>
                <c:pt idx="10210">
                  <c:v>1552.5</c:v>
                </c:pt>
                <c:pt idx="10211">
                  <c:v>1772.3000000000029</c:v>
                </c:pt>
                <c:pt idx="10212">
                  <c:v>2000.3000000000029</c:v>
                </c:pt>
                <c:pt idx="10213">
                  <c:v>2218.6999999999971</c:v>
                </c:pt>
                <c:pt idx="10214">
                  <c:v>2441.6000000000058</c:v>
                </c:pt>
                <c:pt idx="10215">
                  <c:v>2665.6999999999971</c:v>
                </c:pt>
                <c:pt idx="10216">
                  <c:v>2881.6000000000058</c:v>
                </c:pt>
                <c:pt idx="10217">
                  <c:v>3100.1999999999971</c:v>
                </c:pt>
                <c:pt idx="10218">
                  <c:v>3322.3999999999942</c:v>
                </c:pt>
                <c:pt idx="10219">
                  <c:v>3542.6999999999971</c:v>
                </c:pt>
                <c:pt idx="10220">
                  <c:v>3755.1999999999971</c:v>
                </c:pt>
                <c:pt idx="10221">
                  <c:v>3972.5</c:v>
                </c:pt>
                <c:pt idx="10222">
                  <c:v>4189.6999999999971</c:v>
                </c:pt>
                <c:pt idx="10223">
                  <c:v>4400.6999999999971</c:v>
                </c:pt>
                <c:pt idx="10224">
                  <c:v>4615.5</c:v>
                </c:pt>
                <c:pt idx="10225">
                  <c:v>4829.1999999999971</c:v>
                </c:pt>
                <c:pt idx="10226">
                  <c:v>5044.3000000000029</c:v>
                </c:pt>
                <c:pt idx="10227">
                  <c:v>5252.6000000000058</c:v>
                </c:pt>
                <c:pt idx="10228">
                  <c:v>5454.8000000000029</c:v>
                </c:pt>
                <c:pt idx="10229">
                  <c:v>5668.3999999999942</c:v>
                </c:pt>
                <c:pt idx="10230">
                  <c:v>5874.1999999999971</c:v>
                </c:pt>
                <c:pt idx="10231">
                  <c:v>6077.6999999999971</c:v>
                </c:pt>
                <c:pt idx="10232">
                  <c:v>6281.8999999999942</c:v>
                </c:pt>
                <c:pt idx="10233">
                  <c:v>6473.6000000000058</c:v>
                </c:pt>
                <c:pt idx="10234">
                  <c:v>6668.1999999999971</c:v>
                </c:pt>
                <c:pt idx="10235">
                  <c:v>6873.1999999999971</c:v>
                </c:pt>
                <c:pt idx="10236">
                  <c:v>7069.8000000000029</c:v>
                </c:pt>
                <c:pt idx="10237">
                  <c:v>7253.8999999999942</c:v>
                </c:pt>
                <c:pt idx="10238">
                  <c:v>7445.3999999999942</c:v>
                </c:pt>
                <c:pt idx="10239">
                  <c:v>7641.3999999999942</c:v>
                </c:pt>
                <c:pt idx="10240">
                  <c:v>7822.3000000000029</c:v>
                </c:pt>
                <c:pt idx="10241">
                  <c:v>7998.1000000000058</c:v>
                </c:pt>
                <c:pt idx="10242">
                  <c:v>8181.6000000000058</c:v>
                </c:pt>
                <c:pt idx="10243">
                  <c:v>8358</c:v>
                </c:pt>
                <c:pt idx="10244">
                  <c:v>8525.8999999999942</c:v>
                </c:pt>
                <c:pt idx="10245">
                  <c:v>8693.6000000000058</c:v>
                </c:pt>
                <c:pt idx="10246">
                  <c:v>8864.8999999999942</c:v>
                </c:pt>
                <c:pt idx="10247">
                  <c:v>9032.6999999999971</c:v>
                </c:pt>
                <c:pt idx="10248">
                  <c:v>9190.3000000000029</c:v>
                </c:pt>
                <c:pt idx="10249">
                  <c:v>9341.3999999999942</c:v>
                </c:pt>
                <c:pt idx="10250">
                  <c:v>9493.3000000000029</c:v>
                </c:pt>
                <c:pt idx="10251">
                  <c:v>9643.5</c:v>
                </c:pt>
                <c:pt idx="10252">
                  <c:v>9792.6999999999971</c:v>
                </c:pt>
                <c:pt idx="10253">
                  <c:v>9931.6999999999971</c:v>
                </c:pt>
                <c:pt idx="10254">
                  <c:v>10069.899999999994</c:v>
                </c:pt>
                <c:pt idx="10255">
                  <c:v>10209.899999999994</c:v>
                </c:pt>
                <c:pt idx="10256">
                  <c:v>10340.5</c:v>
                </c:pt>
                <c:pt idx="10257">
                  <c:v>10460.899999999994</c:v>
                </c:pt>
                <c:pt idx="10258">
                  <c:v>10581.399999999994</c:v>
                </c:pt>
                <c:pt idx="10259">
                  <c:v>10707.899999999994</c:v>
                </c:pt>
                <c:pt idx="10260">
                  <c:v>10826</c:v>
                </c:pt>
                <c:pt idx="10261">
                  <c:v>10933.5</c:v>
                </c:pt>
                <c:pt idx="10262">
                  <c:v>11034.800000000003</c:v>
                </c:pt>
                <c:pt idx="10263">
                  <c:v>11134</c:v>
                </c:pt>
                <c:pt idx="10264">
                  <c:v>11237.300000000003</c:v>
                </c:pt>
                <c:pt idx="10265">
                  <c:v>11330</c:v>
                </c:pt>
                <c:pt idx="10266">
                  <c:v>11407.100000000006</c:v>
                </c:pt>
                <c:pt idx="10267">
                  <c:v>11486.199999999997</c:v>
                </c:pt>
                <c:pt idx="10268">
                  <c:v>11562.199999999997</c:v>
                </c:pt>
                <c:pt idx="10269">
                  <c:v>11635.100000000006</c:v>
                </c:pt>
                <c:pt idx="10270">
                  <c:v>11704.899999999994</c:v>
                </c:pt>
                <c:pt idx="10271">
                  <c:v>11771</c:v>
                </c:pt>
                <c:pt idx="10272">
                  <c:v>11825.899999999994</c:v>
                </c:pt>
                <c:pt idx="10273">
                  <c:v>11876.300000000003</c:v>
                </c:pt>
                <c:pt idx="10274">
                  <c:v>11924.300000000003</c:v>
                </c:pt>
                <c:pt idx="10275">
                  <c:v>11965.199999999997</c:v>
                </c:pt>
                <c:pt idx="10276">
                  <c:v>11988.5</c:v>
                </c:pt>
                <c:pt idx="10277">
                  <c:v>12018.600000000006</c:v>
                </c:pt>
                <c:pt idx="10278">
                  <c:v>12048.899999999994</c:v>
                </c:pt>
                <c:pt idx="10279">
                  <c:v>12064.800000000003</c:v>
                </c:pt>
                <c:pt idx="10280">
                  <c:v>12078.899999999994</c:v>
                </c:pt>
                <c:pt idx="10281">
                  <c:v>12087.600000000006</c:v>
                </c:pt>
                <c:pt idx="10282">
                  <c:v>12090.399999999994</c:v>
                </c:pt>
                <c:pt idx="10283">
                  <c:v>12087.899999999994</c:v>
                </c:pt>
                <c:pt idx="10284">
                  <c:v>12080.5</c:v>
                </c:pt>
                <c:pt idx="10285">
                  <c:v>12063.600000000006</c:v>
                </c:pt>
                <c:pt idx="10286">
                  <c:v>12044.5</c:v>
                </c:pt>
                <c:pt idx="10287">
                  <c:v>12017.5</c:v>
                </c:pt>
                <c:pt idx="10288">
                  <c:v>11986.5</c:v>
                </c:pt>
                <c:pt idx="10289">
                  <c:v>11944.100000000006</c:v>
                </c:pt>
                <c:pt idx="10290">
                  <c:v>11900.399999999994</c:v>
                </c:pt>
                <c:pt idx="10291">
                  <c:v>11851.199999999997</c:v>
                </c:pt>
                <c:pt idx="10292">
                  <c:v>11795.699999999997</c:v>
                </c:pt>
                <c:pt idx="10293">
                  <c:v>11735.699999999997</c:v>
                </c:pt>
                <c:pt idx="10294">
                  <c:v>11663.100000000006</c:v>
                </c:pt>
                <c:pt idx="10295">
                  <c:v>11592.899999999994</c:v>
                </c:pt>
                <c:pt idx="10296">
                  <c:v>11516.300000000003</c:v>
                </c:pt>
                <c:pt idx="10297">
                  <c:v>11432.5</c:v>
                </c:pt>
                <c:pt idx="10298">
                  <c:v>11343.300000000003</c:v>
                </c:pt>
                <c:pt idx="10299">
                  <c:v>11244.100000000006</c:v>
                </c:pt>
                <c:pt idx="10300">
                  <c:v>11139.600000000006</c:v>
                </c:pt>
                <c:pt idx="10301">
                  <c:v>11026.899999999994</c:v>
                </c:pt>
                <c:pt idx="10302">
                  <c:v>10912.5</c:v>
                </c:pt>
                <c:pt idx="10303">
                  <c:v>10795.5</c:v>
                </c:pt>
                <c:pt idx="10304">
                  <c:v>10671.300000000003</c:v>
                </c:pt>
                <c:pt idx="10305">
                  <c:v>10543.399999999994</c:v>
                </c:pt>
                <c:pt idx="10306">
                  <c:v>10407.600000000006</c:v>
                </c:pt>
                <c:pt idx="10307">
                  <c:v>10260.100000000006</c:v>
                </c:pt>
                <c:pt idx="10308">
                  <c:v>10119.899999999994</c:v>
                </c:pt>
                <c:pt idx="10309">
                  <c:v>9968.1000000000058</c:v>
                </c:pt>
                <c:pt idx="10310">
                  <c:v>9809.3999999999942</c:v>
                </c:pt>
                <c:pt idx="10311">
                  <c:v>9646.5</c:v>
                </c:pt>
                <c:pt idx="10312">
                  <c:v>9475.5</c:v>
                </c:pt>
                <c:pt idx="10313">
                  <c:v>9297.3999999999942</c:v>
                </c:pt>
                <c:pt idx="10314">
                  <c:v>9117.1000000000058</c:v>
                </c:pt>
                <c:pt idx="10315">
                  <c:v>8931.8999999999942</c:v>
                </c:pt>
                <c:pt idx="10316">
                  <c:v>8740.1000000000058</c:v>
                </c:pt>
                <c:pt idx="10317">
                  <c:v>8543.3999999999942</c:v>
                </c:pt>
                <c:pt idx="10318">
                  <c:v>8343.1000000000058</c:v>
                </c:pt>
                <c:pt idx="10319">
                  <c:v>8138.6000000000058</c:v>
                </c:pt>
                <c:pt idx="10320">
                  <c:v>7929.3999999999942</c:v>
                </c:pt>
                <c:pt idx="10321">
                  <c:v>7712.6999999999971</c:v>
                </c:pt>
                <c:pt idx="10322">
                  <c:v>7490.6999999999971</c:v>
                </c:pt>
                <c:pt idx="10323">
                  <c:v>7265.8000000000029</c:v>
                </c:pt>
                <c:pt idx="10324">
                  <c:v>7036.3999999999942</c:v>
                </c:pt>
                <c:pt idx="10325">
                  <c:v>6800.3000000000029</c:v>
                </c:pt>
                <c:pt idx="10326">
                  <c:v>6558.8999999999942</c:v>
                </c:pt>
                <c:pt idx="10327">
                  <c:v>6317</c:v>
                </c:pt>
                <c:pt idx="10328">
                  <c:v>6070</c:v>
                </c:pt>
                <c:pt idx="10329">
                  <c:v>5816.5</c:v>
                </c:pt>
                <c:pt idx="10330">
                  <c:v>5561.1999999999971</c:v>
                </c:pt>
                <c:pt idx="10331">
                  <c:v>5302.6999999999971</c:v>
                </c:pt>
                <c:pt idx="10332">
                  <c:v>5037.8000000000029</c:v>
                </c:pt>
                <c:pt idx="10333">
                  <c:v>4769.3999999999942</c:v>
                </c:pt>
                <c:pt idx="10334">
                  <c:v>4499.6000000000058</c:v>
                </c:pt>
                <c:pt idx="10335">
                  <c:v>4222.6999999999971</c:v>
                </c:pt>
                <c:pt idx="10336">
                  <c:v>3942.1000000000058</c:v>
                </c:pt>
                <c:pt idx="10337">
                  <c:v>3660.8000000000029</c:v>
                </c:pt>
                <c:pt idx="10338">
                  <c:v>3369.3000000000029</c:v>
                </c:pt>
                <c:pt idx="10339">
                  <c:v>3075.3000000000029</c:v>
                </c:pt>
                <c:pt idx="10340">
                  <c:v>2783</c:v>
                </c:pt>
                <c:pt idx="10341">
                  <c:v>2487.3000000000029</c:v>
                </c:pt>
                <c:pt idx="10342">
                  <c:v>2188.3999999999942</c:v>
                </c:pt>
                <c:pt idx="10343">
                  <c:v>1886.1000000000058</c:v>
                </c:pt>
                <c:pt idx="10344">
                  <c:v>1582.6000000000058</c:v>
                </c:pt>
                <c:pt idx="10345">
                  <c:v>1275.5</c:v>
                </c:pt>
                <c:pt idx="10346">
                  <c:v>962.30000000000291</c:v>
                </c:pt>
                <c:pt idx="10347">
                  <c:v>649.10000000000582</c:v>
                </c:pt>
                <c:pt idx="10348">
                  <c:v>335.80000000000291</c:v>
                </c:pt>
                <c:pt idx="10349">
                  <c:v>19.899999999994179</c:v>
                </c:pt>
                <c:pt idx="10350">
                  <c:v>-301.5</c:v>
                </c:pt>
                <c:pt idx="10351">
                  <c:v>-626.5</c:v>
                </c:pt>
                <c:pt idx="10352">
                  <c:v>-950</c:v>
                </c:pt>
                <c:pt idx="10353">
                  <c:v>-1275.5</c:v>
                </c:pt>
                <c:pt idx="10354">
                  <c:v>-1599.3000000000029</c:v>
                </c:pt>
                <c:pt idx="10355">
                  <c:v>-1926.3000000000029</c:v>
                </c:pt>
                <c:pt idx="10356">
                  <c:v>-2254.3999999999942</c:v>
                </c:pt>
                <c:pt idx="10357">
                  <c:v>-2583.8999999999942</c:v>
                </c:pt>
                <c:pt idx="10358">
                  <c:v>-2915.6999999999971</c:v>
                </c:pt>
                <c:pt idx="10359">
                  <c:v>-3246.1999999999971</c:v>
                </c:pt>
                <c:pt idx="10360">
                  <c:v>-3578.1999999999971</c:v>
                </c:pt>
                <c:pt idx="10361">
                  <c:v>-3910.8999999999942</c:v>
                </c:pt>
                <c:pt idx="10362">
                  <c:v>-4245.3999999999942</c:v>
                </c:pt>
                <c:pt idx="10363">
                  <c:v>-4580.6999999999971</c:v>
                </c:pt>
                <c:pt idx="10364">
                  <c:v>-4917.8000000000029</c:v>
                </c:pt>
                <c:pt idx="10365">
                  <c:v>-5253.6999999999971</c:v>
                </c:pt>
                <c:pt idx="10366">
                  <c:v>-5585.6999999999971</c:v>
                </c:pt>
                <c:pt idx="10367">
                  <c:v>-5919.1000000000058</c:v>
                </c:pt>
                <c:pt idx="10368">
                  <c:v>-6252.5</c:v>
                </c:pt>
                <c:pt idx="10369">
                  <c:v>-6586.3000000000029</c:v>
                </c:pt>
                <c:pt idx="10370">
                  <c:v>-6917.3000000000029</c:v>
                </c:pt>
                <c:pt idx="10371">
                  <c:v>-7243.8000000000029</c:v>
                </c:pt>
                <c:pt idx="10372">
                  <c:v>-7570.8999999999942</c:v>
                </c:pt>
                <c:pt idx="10373">
                  <c:v>-7901.3999999999942</c:v>
                </c:pt>
                <c:pt idx="10374">
                  <c:v>-8228</c:v>
                </c:pt>
                <c:pt idx="10375">
                  <c:v>-8556.5</c:v>
                </c:pt>
                <c:pt idx="10376">
                  <c:v>-8881</c:v>
                </c:pt>
                <c:pt idx="10377">
                  <c:v>-9204.5</c:v>
                </c:pt>
                <c:pt idx="10378">
                  <c:v>-9523.5</c:v>
                </c:pt>
                <c:pt idx="10379">
                  <c:v>-9843.3999999999942</c:v>
                </c:pt>
                <c:pt idx="10380">
                  <c:v>-10152.199999999997</c:v>
                </c:pt>
                <c:pt idx="10381">
                  <c:v>-10457.300000000003</c:v>
                </c:pt>
                <c:pt idx="10382">
                  <c:v>-10773.600000000006</c:v>
                </c:pt>
                <c:pt idx="10383">
                  <c:v>-11085.399999999994</c:v>
                </c:pt>
                <c:pt idx="10384">
                  <c:v>-11383.600000000006</c:v>
                </c:pt>
                <c:pt idx="10385">
                  <c:v>-11685.300000000003</c:v>
                </c:pt>
                <c:pt idx="10386">
                  <c:v>-11986.599999999999</c:v>
                </c:pt>
                <c:pt idx="10387">
                  <c:v>-12281.5</c:v>
                </c:pt>
                <c:pt idx="10388">
                  <c:v>-12574.5</c:v>
                </c:pt>
                <c:pt idx="10389">
                  <c:v>-12862.300000000003</c:v>
                </c:pt>
                <c:pt idx="10390">
                  <c:v>-13142</c:v>
                </c:pt>
                <c:pt idx="10391">
                  <c:v>-13422</c:v>
                </c:pt>
                <c:pt idx="10392">
                  <c:v>-13703.5</c:v>
                </c:pt>
                <c:pt idx="10393">
                  <c:v>-13968.900000000001</c:v>
                </c:pt>
                <c:pt idx="10394">
                  <c:v>-14229.300000000003</c:v>
                </c:pt>
                <c:pt idx="10395">
                  <c:v>-14495</c:v>
                </c:pt>
                <c:pt idx="10396">
                  <c:v>-14755.099999999999</c:v>
                </c:pt>
                <c:pt idx="10397">
                  <c:v>-15005.300000000003</c:v>
                </c:pt>
                <c:pt idx="10398">
                  <c:v>-15243.5</c:v>
                </c:pt>
                <c:pt idx="10399">
                  <c:v>-15483.699999999997</c:v>
                </c:pt>
                <c:pt idx="10400">
                  <c:v>-15725.5</c:v>
                </c:pt>
                <c:pt idx="10401">
                  <c:v>-15960.199999999997</c:v>
                </c:pt>
                <c:pt idx="10402">
                  <c:v>-16190.400000000001</c:v>
                </c:pt>
                <c:pt idx="10403">
                  <c:v>-16407.5</c:v>
                </c:pt>
                <c:pt idx="10404">
                  <c:v>-16614.5</c:v>
                </c:pt>
                <c:pt idx="10405">
                  <c:v>-16821.900000000001</c:v>
                </c:pt>
                <c:pt idx="10406">
                  <c:v>-17025.5</c:v>
                </c:pt>
                <c:pt idx="10407">
                  <c:v>-17224.5</c:v>
                </c:pt>
                <c:pt idx="10408">
                  <c:v>-17407.900000000001</c:v>
                </c:pt>
                <c:pt idx="10409">
                  <c:v>-17586.900000000001</c:v>
                </c:pt>
                <c:pt idx="10410">
                  <c:v>-17762.099999999999</c:v>
                </c:pt>
                <c:pt idx="10411">
                  <c:v>-17935.599999999999</c:v>
                </c:pt>
                <c:pt idx="10412">
                  <c:v>-18100.900000000001</c:v>
                </c:pt>
                <c:pt idx="10413">
                  <c:v>-18248</c:v>
                </c:pt>
                <c:pt idx="10414">
                  <c:v>-18397.5</c:v>
                </c:pt>
                <c:pt idx="10415">
                  <c:v>-18541.400000000001</c:v>
                </c:pt>
                <c:pt idx="10416">
                  <c:v>-18670.099999999999</c:v>
                </c:pt>
                <c:pt idx="10417">
                  <c:v>-18795.300000000003</c:v>
                </c:pt>
                <c:pt idx="10418">
                  <c:v>-18915.099999999999</c:v>
                </c:pt>
                <c:pt idx="10419">
                  <c:v>-19027.400000000001</c:v>
                </c:pt>
                <c:pt idx="10420">
                  <c:v>-19135.099999999999</c:v>
                </c:pt>
                <c:pt idx="10421">
                  <c:v>-19223.5</c:v>
                </c:pt>
                <c:pt idx="10422">
                  <c:v>-19309.900000000001</c:v>
                </c:pt>
                <c:pt idx="10423">
                  <c:v>-19391.300000000003</c:v>
                </c:pt>
                <c:pt idx="10424">
                  <c:v>-19468.599999999999</c:v>
                </c:pt>
                <c:pt idx="10425">
                  <c:v>-19529.5</c:v>
                </c:pt>
                <c:pt idx="10426">
                  <c:v>-19577.900000000001</c:v>
                </c:pt>
                <c:pt idx="10427">
                  <c:v>-19633.099999999999</c:v>
                </c:pt>
                <c:pt idx="10428">
                  <c:v>-19672.5</c:v>
                </c:pt>
                <c:pt idx="10429">
                  <c:v>-19692.900000000001</c:v>
                </c:pt>
                <c:pt idx="10430">
                  <c:v>-19718.199999999997</c:v>
                </c:pt>
                <c:pt idx="10431">
                  <c:v>-19737</c:v>
                </c:pt>
                <c:pt idx="10432">
                  <c:v>-19736.400000000001</c:v>
                </c:pt>
                <c:pt idx="10433">
                  <c:v>-19726</c:v>
                </c:pt>
                <c:pt idx="10434">
                  <c:v>-19722.900000000001</c:v>
                </c:pt>
                <c:pt idx="10435">
                  <c:v>-19706.800000000003</c:v>
                </c:pt>
                <c:pt idx="10436">
                  <c:v>-19671.900000000001</c:v>
                </c:pt>
                <c:pt idx="10437">
                  <c:v>-19629.400000000001</c:v>
                </c:pt>
                <c:pt idx="10438">
                  <c:v>-19584.699999999997</c:v>
                </c:pt>
                <c:pt idx="10439">
                  <c:v>-19520.199999999997</c:v>
                </c:pt>
                <c:pt idx="10440">
                  <c:v>-19456.599999999999</c:v>
                </c:pt>
                <c:pt idx="10441">
                  <c:v>-19352.099999999999</c:v>
                </c:pt>
                <c:pt idx="10442">
                  <c:v>-19233.800000000003</c:v>
                </c:pt>
                <c:pt idx="10443">
                  <c:v>-19110.400000000001</c:v>
                </c:pt>
                <c:pt idx="10444">
                  <c:v>-18952.599999999999</c:v>
                </c:pt>
                <c:pt idx="10445">
                  <c:v>-18807.800000000003</c:v>
                </c:pt>
                <c:pt idx="10446">
                  <c:v>-18673.599999999999</c:v>
                </c:pt>
                <c:pt idx="10447">
                  <c:v>-18513</c:v>
                </c:pt>
                <c:pt idx="10448">
                  <c:v>-18345.099999999999</c:v>
                </c:pt>
                <c:pt idx="10449">
                  <c:v>-18154.900000000001</c:v>
                </c:pt>
                <c:pt idx="10450">
                  <c:v>-17961.900000000001</c:v>
                </c:pt>
                <c:pt idx="10451">
                  <c:v>-17761.5</c:v>
                </c:pt>
                <c:pt idx="10452">
                  <c:v>-17552.900000000001</c:v>
                </c:pt>
                <c:pt idx="10453">
                  <c:v>-17332.199999999997</c:v>
                </c:pt>
                <c:pt idx="10454">
                  <c:v>-17104.699999999997</c:v>
                </c:pt>
                <c:pt idx="10455">
                  <c:v>-16869.599999999999</c:v>
                </c:pt>
                <c:pt idx="10456">
                  <c:v>-16620.5</c:v>
                </c:pt>
                <c:pt idx="10457">
                  <c:v>-16361.800000000003</c:v>
                </c:pt>
                <c:pt idx="10458">
                  <c:v>-16105.800000000003</c:v>
                </c:pt>
                <c:pt idx="10459">
                  <c:v>-15837.400000000001</c:v>
                </c:pt>
                <c:pt idx="10460">
                  <c:v>-15560.099999999999</c:v>
                </c:pt>
                <c:pt idx="10461">
                  <c:v>-15273.199999999997</c:v>
                </c:pt>
                <c:pt idx="10462">
                  <c:v>-14977.300000000003</c:v>
                </c:pt>
                <c:pt idx="10463">
                  <c:v>-14660.900000000001</c:v>
                </c:pt>
                <c:pt idx="10464">
                  <c:v>-14346.300000000003</c:v>
                </c:pt>
                <c:pt idx="10465">
                  <c:v>-14021</c:v>
                </c:pt>
                <c:pt idx="10466">
                  <c:v>-13678</c:v>
                </c:pt>
                <c:pt idx="10467">
                  <c:v>-13333</c:v>
                </c:pt>
                <c:pt idx="10468">
                  <c:v>-12989.300000000003</c:v>
                </c:pt>
                <c:pt idx="10469">
                  <c:v>-12632.400000000001</c:v>
                </c:pt>
                <c:pt idx="10470">
                  <c:v>-12262.400000000001</c:v>
                </c:pt>
                <c:pt idx="10471">
                  <c:v>-11895.300000000003</c:v>
                </c:pt>
                <c:pt idx="10472">
                  <c:v>-11524.399999999994</c:v>
                </c:pt>
                <c:pt idx="10473">
                  <c:v>-11139.399999999994</c:v>
                </c:pt>
                <c:pt idx="10474">
                  <c:v>-10739</c:v>
                </c:pt>
                <c:pt idx="10475">
                  <c:v>-10345.300000000003</c:v>
                </c:pt>
                <c:pt idx="10476">
                  <c:v>-9946.5</c:v>
                </c:pt>
                <c:pt idx="10477">
                  <c:v>-9531.5</c:v>
                </c:pt>
                <c:pt idx="10478">
                  <c:v>-9118.5</c:v>
                </c:pt>
                <c:pt idx="10479">
                  <c:v>-8702.3999999999942</c:v>
                </c:pt>
                <c:pt idx="10480">
                  <c:v>-8280.5</c:v>
                </c:pt>
                <c:pt idx="10481">
                  <c:v>-7852</c:v>
                </c:pt>
                <c:pt idx="10482">
                  <c:v>-7414.1999999999971</c:v>
                </c:pt>
                <c:pt idx="10483">
                  <c:v>-6977.3000000000029</c:v>
                </c:pt>
                <c:pt idx="10484">
                  <c:v>-6540.1000000000058</c:v>
                </c:pt>
                <c:pt idx="10485">
                  <c:v>-6094.1000000000058</c:v>
                </c:pt>
                <c:pt idx="10486">
                  <c:v>-5641.5</c:v>
                </c:pt>
                <c:pt idx="10487">
                  <c:v>-5191.1999999999971</c:v>
                </c:pt>
                <c:pt idx="10488">
                  <c:v>-4729.1000000000058</c:v>
                </c:pt>
                <c:pt idx="10489">
                  <c:v>-4257.6999999999971</c:v>
                </c:pt>
                <c:pt idx="10490">
                  <c:v>-3795.1999999999971</c:v>
                </c:pt>
                <c:pt idx="10491">
                  <c:v>-3333.3999999999942</c:v>
                </c:pt>
                <c:pt idx="10492">
                  <c:v>-2865.3000000000029</c:v>
                </c:pt>
                <c:pt idx="10493">
                  <c:v>-2392.5</c:v>
                </c:pt>
                <c:pt idx="10494">
                  <c:v>-1919.5</c:v>
                </c:pt>
                <c:pt idx="10495">
                  <c:v>-1442.8999999999942</c:v>
                </c:pt>
                <c:pt idx="10496">
                  <c:v>-961.19999999999709</c:v>
                </c:pt>
                <c:pt idx="10497">
                  <c:v>-485.30000000000291</c:v>
                </c:pt>
                <c:pt idx="10498">
                  <c:v>0.30000000000291038</c:v>
                </c:pt>
                <c:pt idx="10499">
                  <c:v>481.39999999999418</c:v>
                </c:pt>
                <c:pt idx="10500">
                  <c:v>967.69999999999709</c:v>
                </c:pt>
                <c:pt idx="10501">
                  <c:v>1456.5</c:v>
                </c:pt>
                <c:pt idx="10502">
                  <c:v>1938.8000000000029</c:v>
                </c:pt>
                <c:pt idx="10503">
                  <c:v>2429.1000000000058</c:v>
                </c:pt>
                <c:pt idx="10504">
                  <c:v>2909.6999999999971</c:v>
                </c:pt>
                <c:pt idx="10505">
                  <c:v>3398.5</c:v>
                </c:pt>
                <c:pt idx="10506">
                  <c:v>3883.5</c:v>
                </c:pt>
                <c:pt idx="10507">
                  <c:v>4366.1000000000058</c:v>
                </c:pt>
                <c:pt idx="10508">
                  <c:v>4850.3999999999942</c:v>
                </c:pt>
                <c:pt idx="10509">
                  <c:v>5331.8000000000029</c:v>
                </c:pt>
                <c:pt idx="10510">
                  <c:v>5806.8000000000029</c:v>
                </c:pt>
                <c:pt idx="10511">
                  <c:v>6284.8000000000029</c:v>
                </c:pt>
                <c:pt idx="10512">
                  <c:v>6774</c:v>
                </c:pt>
                <c:pt idx="10513">
                  <c:v>7256.5</c:v>
                </c:pt>
                <c:pt idx="10514">
                  <c:v>7726.3000000000029</c:v>
                </c:pt>
                <c:pt idx="10515">
                  <c:v>8199.1999999999971</c:v>
                </c:pt>
                <c:pt idx="10516">
                  <c:v>8668.6999999999971</c:v>
                </c:pt>
                <c:pt idx="10517">
                  <c:v>9130.5</c:v>
                </c:pt>
                <c:pt idx="10518">
                  <c:v>9593.3999999999942</c:v>
                </c:pt>
                <c:pt idx="10519">
                  <c:v>10053.800000000003</c:v>
                </c:pt>
                <c:pt idx="10520">
                  <c:v>10514.800000000003</c:v>
                </c:pt>
                <c:pt idx="10521">
                  <c:v>10964</c:v>
                </c:pt>
                <c:pt idx="10522">
                  <c:v>11410.199999999997</c:v>
                </c:pt>
                <c:pt idx="10523">
                  <c:v>11855.300000000003</c:v>
                </c:pt>
                <c:pt idx="10524">
                  <c:v>12300.300000000003</c:v>
                </c:pt>
                <c:pt idx="10525">
                  <c:v>12735</c:v>
                </c:pt>
                <c:pt idx="10526">
                  <c:v>13162.699999999997</c:v>
                </c:pt>
                <c:pt idx="10527">
                  <c:v>13595.100000000006</c:v>
                </c:pt>
                <c:pt idx="10528">
                  <c:v>14019</c:v>
                </c:pt>
                <c:pt idx="10529">
                  <c:v>14426.5</c:v>
                </c:pt>
                <c:pt idx="10530">
                  <c:v>14831</c:v>
                </c:pt>
                <c:pt idx="10531">
                  <c:v>15236.800000000003</c:v>
                </c:pt>
                <c:pt idx="10532">
                  <c:v>15636.199999999997</c:v>
                </c:pt>
                <c:pt idx="10533">
                  <c:v>16022.100000000006</c:v>
                </c:pt>
                <c:pt idx="10534">
                  <c:v>16402.300000000003</c:v>
                </c:pt>
                <c:pt idx="10535">
                  <c:v>16782.199999999997</c:v>
                </c:pt>
                <c:pt idx="10536">
                  <c:v>17155.600000000006</c:v>
                </c:pt>
                <c:pt idx="10537">
                  <c:v>17516.399999999994</c:v>
                </c:pt>
                <c:pt idx="10538">
                  <c:v>17874.699999999997</c:v>
                </c:pt>
                <c:pt idx="10539">
                  <c:v>18231.300000000003</c:v>
                </c:pt>
                <c:pt idx="10540">
                  <c:v>18571.5</c:v>
                </c:pt>
                <c:pt idx="10541">
                  <c:v>18905.800000000003</c:v>
                </c:pt>
                <c:pt idx="10542">
                  <c:v>19226.5</c:v>
                </c:pt>
                <c:pt idx="10543">
                  <c:v>19544.199999999997</c:v>
                </c:pt>
                <c:pt idx="10544">
                  <c:v>19852.100000000006</c:v>
                </c:pt>
                <c:pt idx="10545">
                  <c:v>20155.800000000003</c:v>
                </c:pt>
                <c:pt idx="10546">
                  <c:v>20449.600000000006</c:v>
                </c:pt>
                <c:pt idx="10547">
                  <c:v>20733.399999999994</c:v>
                </c:pt>
                <c:pt idx="10548">
                  <c:v>21011.100000000006</c:v>
                </c:pt>
                <c:pt idx="10549">
                  <c:v>21275.199999999997</c:v>
                </c:pt>
                <c:pt idx="10550">
                  <c:v>21532.399999999994</c:v>
                </c:pt>
                <c:pt idx="10551">
                  <c:v>21783.100000000006</c:v>
                </c:pt>
                <c:pt idx="10552">
                  <c:v>22028.699999999997</c:v>
                </c:pt>
                <c:pt idx="10553">
                  <c:v>22255.699999999997</c:v>
                </c:pt>
                <c:pt idx="10554">
                  <c:v>22473</c:v>
                </c:pt>
                <c:pt idx="10555">
                  <c:v>22687.399999999994</c:v>
                </c:pt>
                <c:pt idx="10556">
                  <c:v>22882</c:v>
                </c:pt>
                <c:pt idx="10557">
                  <c:v>23075</c:v>
                </c:pt>
                <c:pt idx="10558">
                  <c:v>23261</c:v>
                </c:pt>
                <c:pt idx="10559">
                  <c:v>23436</c:v>
                </c:pt>
                <c:pt idx="10560">
                  <c:v>23599</c:v>
                </c:pt>
                <c:pt idx="10561">
                  <c:v>23744</c:v>
                </c:pt>
                <c:pt idx="10562">
                  <c:v>23893</c:v>
                </c:pt>
                <c:pt idx="10563">
                  <c:v>24033</c:v>
                </c:pt>
                <c:pt idx="10564">
                  <c:v>24151</c:v>
                </c:pt>
                <c:pt idx="10565">
                  <c:v>24269</c:v>
                </c:pt>
                <c:pt idx="10566">
                  <c:v>24369</c:v>
                </c:pt>
                <c:pt idx="10567">
                  <c:v>24452</c:v>
                </c:pt>
                <c:pt idx="10568">
                  <c:v>24539</c:v>
                </c:pt>
                <c:pt idx="10569">
                  <c:v>24617</c:v>
                </c:pt>
                <c:pt idx="10570">
                  <c:v>24673</c:v>
                </c:pt>
                <c:pt idx="10571">
                  <c:v>24721</c:v>
                </c:pt>
                <c:pt idx="10572">
                  <c:v>24769</c:v>
                </c:pt>
                <c:pt idx="10573">
                  <c:v>24800</c:v>
                </c:pt>
                <c:pt idx="10574">
                  <c:v>24810</c:v>
                </c:pt>
                <c:pt idx="10575">
                  <c:v>24826</c:v>
                </c:pt>
                <c:pt idx="10576">
                  <c:v>24828</c:v>
                </c:pt>
                <c:pt idx="10577">
                  <c:v>24810</c:v>
                </c:pt>
                <c:pt idx="10578">
                  <c:v>24785</c:v>
                </c:pt>
                <c:pt idx="10579">
                  <c:v>24754</c:v>
                </c:pt>
                <c:pt idx="10580">
                  <c:v>24717</c:v>
                </c:pt>
                <c:pt idx="10581">
                  <c:v>24664</c:v>
                </c:pt>
                <c:pt idx="10582">
                  <c:v>24597</c:v>
                </c:pt>
                <c:pt idx="10583">
                  <c:v>24521</c:v>
                </c:pt>
                <c:pt idx="10584">
                  <c:v>24437</c:v>
                </c:pt>
                <c:pt idx="10585">
                  <c:v>24345</c:v>
                </c:pt>
                <c:pt idx="10586">
                  <c:v>24237</c:v>
                </c:pt>
                <c:pt idx="10587">
                  <c:v>24120</c:v>
                </c:pt>
                <c:pt idx="10588">
                  <c:v>24001</c:v>
                </c:pt>
                <c:pt idx="10589">
                  <c:v>23866</c:v>
                </c:pt>
                <c:pt idx="10590">
                  <c:v>23715</c:v>
                </c:pt>
                <c:pt idx="10591">
                  <c:v>23555</c:v>
                </c:pt>
                <c:pt idx="10592">
                  <c:v>23391</c:v>
                </c:pt>
                <c:pt idx="10593">
                  <c:v>23219</c:v>
                </c:pt>
                <c:pt idx="10594">
                  <c:v>23032</c:v>
                </c:pt>
                <c:pt idx="10595">
                  <c:v>22831</c:v>
                </c:pt>
                <c:pt idx="10596">
                  <c:v>22622.5</c:v>
                </c:pt>
                <c:pt idx="10597">
                  <c:v>22412</c:v>
                </c:pt>
                <c:pt idx="10598">
                  <c:v>22189.800000000003</c:v>
                </c:pt>
                <c:pt idx="10599">
                  <c:v>21950.699999999997</c:v>
                </c:pt>
                <c:pt idx="10600">
                  <c:v>21700.399999999994</c:v>
                </c:pt>
                <c:pt idx="10601">
                  <c:v>21442.899999999994</c:v>
                </c:pt>
                <c:pt idx="10602">
                  <c:v>21179.100000000006</c:v>
                </c:pt>
                <c:pt idx="10603">
                  <c:v>20908.699999999997</c:v>
                </c:pt>
                <c:pt idx="10604">
                  <c:v>20628.5</c:v>
                </c:pt>
                <c:pt idx="10605">
                  <c:v>20334.800000000003</c:v>
                </c:pt>
                <c:pt idx="10606">
                  <c:v>20033</c:v>
                </c:pt>
                <c:pt idx="10607">
                  <c:v>19725.300000000003</c:v>
                </c:pt>
                <c:pt idx="10608">
                  <c:v>19409.300000000003</c:v>
                </c:pt>
                <c:pt idx="10609">
                  <c:v>19076.199999999997</c:v>
                </c:pt>
                <c:pt idx="10610">
                  <c:v>18738.399999999994</c:v>
                </c:pt>
                <c:pt idx="10611">
                  <c:v>18399.699999999997</c:v>
                </c:pt>
                <c:pt idx="10612">
                  <c:v>18045.5</c:v>
                </c:pt>
                <c:pt idx="10613">
                  <c:v>17682</c:v>
                </c:pt>
                <c:pt idx="10614">
                  <c:v>17311.600000000006</c:v>
                </c:pt>
                <c:pt idx="10615">
                  <c:v>16933.699999999997</c:v>
                </c:pt>
                <c:pt idx="10616">
                  <c:v>16546.600000000006</c:v>
                </c:pt>
                <c:pt idx="10617">
                  <c:v>16154.600000000006</c:v>
                </c:pt>
                <c:pt idx="10618">
                  <c:v>15754.699999999997</c:v>
                </c:pt>
                <c:pt idx="10619">
                  <c:v>15345.300000000003</c:v>
                </c:pt>
                <c:pt idx="10620">
                  <c:v>14930.199999999997</c:v>
                </c:pt>
                <c:pt idx="10621">
                  <c:v>14511.100000000006</c:v>
                </c:pt>
                <c:pt idx="10622">
                  <c:v>14081.5</c:v>
                </c:pt>
                <c:pt idx="10623">
                  <c:v>13644.399999999994</c:v>
                </c:pt>
                <c:pt idx="10624">
                  <c:v>13201.600000000006</c:v>
                </c:pt>
                <c:pt idx="10625">
                  <c:v>12751.699999999997</c:v>
                </c:pt>
                <c:pt idx="10626">
                  <c:v>12297.300000000003</c:v>
                </c:pt>
                <c:pt idx="10627">
                  <c:v>11834.5</c:v>
                </c:pt>
                <c:pt idx="10628">
                  <c:v>11369.199999999997</c:v>
                </c:pt>
                <c:pt idx="10629">
                  <c:v>10899.800000000003</c:v>
                </c:pt>
                <c:pt idx="10630">
                  <c:v>10424.600000000006</c:v>
                </c:pt>
                <c:pt idx="10631">
                  <c:v>9945</c:v>
                </c:pt>
                <c:pt idx="10632">
                  <c:v>9457.6999999999971</c:v>
                </c:pt>
                <c:pt idx="10633">
                  <c:v>8966.5</c:v>
                </c:pt>
                <c:pt idx="10634">
                  <c:v>8471.5</c:v>
                </c:pt>
                <c:pt idx="10635">
                  <c:v>7972.8999999999942</c:v>
                </c:pt>
                <c:pt idx="10636">
                  <c:v>7467.8000000000029</c:v>
                </c:pt>
                <c:pt idx="10637">
                  <c:v>6958.1999999999971</c:v>
                </c:pt>
                <c:pt idx="10638">
                  <c:v>6448</c:v>
                </c:pt>
                <c:pt idx="10639">
                  <c:v>5932.8999999999942</c:v>
                </c:pt>
                <c:pt idx="10640">
                  <c:v>5414.3000000000029</c:v>
                </c:pt>
                <c:pt idx="10641">
                  <c:v>4894</c:v>
                </c:pt>
                <c:pt idx="10642">
                  <c:v>4373.3999999999942</c:v>
                </c:pt>
                <c:pt idx="10643">
                  <c:v>3847.6999999999971</c:v>
                </c:pt>
                <c:pt idx="10644">
                  <c:v>3320.1999999999971</c:v>
                </c:pt>
                <c:pt idx="10645">
                  <c:v>2792.1000000000058</c:v>
                </c:pt>
                <c:pt idx="10646">
                  <c:v>2262.1000000000058</c:v>
                </c:pt>
                <c:pt idx="10647">
                  <c:v>1732.1000000000058</c:v>
                </c:pt>
                <c:pt idx="10648">
                  <c:v>1198.6000000000058</c:v>
                </c:pt>
                <c:pt idx="10649">
                  <c:v>664.5</c:v>
                </c:pt>
                <c:pt idx="10650">
                  <c:v>127.30000000000291</c:v>
                </c:pt>
                <c:pt idx="10651">
                  <c:v>-409.19999999999709</c:v>
                </c:pt>
                <c:pt idx="10652">
                  <c:v>-941.30000000000291</c:v>
                </c:pt>
                <c:pt idx="10653">
                  <c:v>-1473.6000000000058</c:v>
                </c:pt>
                <c:pt idx="10654">
                  <c:v>-2006.6999999999971</c:v>
                </c:pt>
                <c:pt idx="10655">
                  <c:v>-2542.1000000000058</c:v>
                </c:pt>
                <c:pt idx="10656">
                  <c:v>-3073.3999999999942</c:v>
                </c:pt>
                <c:pt idx="10657">
                  <c:v>-3602.8000000000029</c:v>
                </c:pt>
                <c:pt idx="10658">
                  <c:v>-4132</c:v>
                </c:pt>
                <c:pt idx="10659">
                  <c:v>-4659.5</c:v>
                </c:pt>
                <c:pt idx="10660">
                  <c:v>-5184.8999999999942</c:v>
                </c:pt>
                <c:pt idx="10661">
                  <c:v>-5707.8999999999942</c:v>
                </c:pt>
                <c:pt idx="10662">
                  <c:v>-6233.1999999999971</c:v>
                </c:pt>
                <c:pt idx="10663">
                  <c:v>-6757.6999999999971</c:v>
                </c:pt>
                <c:pt idx="10664">
                  <c:v>-7272.6999999999971</c:v>
                </c:pt>
                <c:pt idx="10665">
                  <c:v>-7787.8000000000029</c:v>
                </c:pt>
                <c:pt idx="10666">
                  <c:v>-8300.5</c:v>
                </c:pt>
                <c:pt idx="10667">
                  <c:v>-8806.1000000000058</c:v>
                </c:pt>
                <c:pt idx="10668">
                  <c:v>-9309.5</c:v>
                </c:pt>
                <c:pt idx="10669">
                  <c:v>-9811.1999999999971</c:v>
                </c:pt>
                <c:pt idx="10670">
                  <c:v>-10307.699999999997</c:v>
                </c:pt>
                <c:pt idx="10671">
                  <c:v>-10798.399999999994</c:v>
                </c:pt>
                <c:pt idx="10672">
                  <c:v>-11287.5</c:v>
                </c:pt>
                <c:pt idx="10673">
                  <c:v>-11769.699999999997</c:v>
                </c:pt>
                <c:pt idx="10674">
                  <c:v>-12246.400000000001</c:v>
                </c:pt>
                <c:pt idx="10675">
                  <c:v>-12722.099999999999</c:v>
                </c:pt>
                <c:pt idx="10676">
                  <c:v>-13194.800000000003</c:v>
                </c:pt>
                <c:pt idx="10677">
                  <c:v>-13655.699999999997</c:v>
                </c:pt>
                <c:pt idx="10678">
                  <c:v>-14111.300000000003</c:v>
                </c:pt>
                <c:pt idx="10679">
                  <c:v>-14564.599999999999</c:v>
                </c:pt>
                <c:pt idx="10680">
                  <c:v>-15014.5</c:v>
                </c:pt>
                <c:pt idx="10681">
                  <c:v>-15452</c:v>
                </c:pt>
                <c:pt idx="10682">
                  <c:v>-15884.900000000001</c:v>
                </c:pt>
                <c:pt idx="10683">
                  <c:v>-16309.5</c:v>
                </c:pt>
                <c:pt idx="10684">
                  <c:v>-16733.900000000001</c:v>
                </c:pt>
                <c:pt idx="10685">
                  <c:v>-17147.300000000003</c:v>
                </c:pt>
                <c:pt idx="10686">
                  <c:v>-17561.900000000001</c:v>
                </c:pt>
                <c:pt idx="10687">
                  <c:v>-17962.599999999999</c:v>
                </c:pt>
                <c:pt idx="10688">
                  <c:v>-18356.5</c:v>
                </c:pt>
                <c:pt idx="10689">
                  <c:v>-18749.699999999997</c:v>
                </c:pt>
                <c:pt idx="10690">
                  <c:v>-19130.800000000003</c:v>
                </c:pt>
                <c:pt idx="10691">
                  <c:v>-19503</c:v>
                </c:pt>
                <c:pt idx="10692">
                  <c:v>-19870.800000000003</c:v>
                </c:pt>
                <c:pt idx="10693">
                  <c:v>-20225.5</c:v>
                </c:pt>
                <c:pt idx="10694">
                  <c:v>-20576.900000000001</c:v>
                </c:pt>
                <c:pt idx="10695">
                  <c:v>-20920.599999999999</c:v>
                </c:pt>
                <c:pt idx="10696">
                  <c:v>-21250.6</c:v>
                </c:pt>
                <c:pt idx="10697">
                  <c:v>-21574.9</c:v>
                </c:pt>
                <c:pt idx="10698">
                  <c:v>-21892.800000000003</c:v>
                </c:pt>
                <c:pt idx="10699">
                  <c:v>-22195.5</c:v>
                </c:pt>
                <c:pt idx="10700">
                  <c:v>-22501.699999999997</c:v>
                </c:pt>
                <c:pt idx="10701">
                  <c:v>-22796.800000000003</c:v>
                </c:pt>
                <c:pt idx="10702">
                  <c:v>-23079.5</c:v>
                </c:pt>
                <c:pt idx="10703">
                  <c:v>-23356.199999999997</c:v>
                </c:pt>
                <c:pt idx="10704">
                  <c:v>-23616</c:v>
                </c:pt>
                <c:pt idx="10705">
                  <c:v>-23872.1</c:v>
                </c:pt>
                <c:pt idx="10706">
                  <c:v>-24112.1</c:v>
                </c:pt>
                <c:pt idx="10707">
                  <c:v>-24351.1</c:v>
                </c:pt>
                <c:pt idx="10708">
                  <c:v>-24585.4</c:v>
                </c:pt>
                <c:pt idx="10709">
                  <c:v>-24799.800000000003</c:v>
                </c:pt>
                <c:pt idx="10710">
                  <c:v>-25009.9</c:v>
                </c:pt>
                <c:pt idx="10711">
                  <c:v>-25208.199999999997</c:v>
                </c:pt>
                <c:pt idx="10712">
                  <c:v>-25403.1</c:v>
                </c:pt>
                <c:pt idx="10713">
                  <c:v>-25584.300000000003</c:v>
                </c:pt>
                <c:pt idx="10714">
                  <c:v>-25751.199999999997</c:v>
                </c:pt>
                <c:pt idx="10715">
                  <c:v>-25913.1</c:v>
                </c:pt>
                <c:pt idx="10716">
                  <c:v>-26061.800000000003</c:v>
                </c:pt>
                <c:pt idx="10717">
                  <c:v>-26204</c:v>
                </c:pt>
                <c:pt idx="10718">
                  <c:v>-26329.699999999997</c:v>
                </c:pt>
                <c:pt idx="10719">
                  <c:v>-26450.9</c:v>
                </c:pt>
                <c:pt idx="10720">
                  <c:v>-26558.6</c:v>
                </c:pt>
                <c:pt idx="10721">
                  <c:v>-26656.1</c:v>
                </c:pt>
                <c:pt idx="10722">
                  <c:v>-26739.199999999997</c:v>
                </c:pt>
                <c:pt idx="10723">
                  <c:v>-26816.800000000003</c:v>
                </c:pt>
                <c:pt idx="10724">
                  <c:v>-26881.199999999997</c:v>
                </c:pt>
                <c:pt idx="10725">
                  <c:v>-26947.5</c:v>
                </c:pt>
                <c:pt idx="10726">
                  <c:v>-26993.199999999997</c:v>
                </c:pt>
                <c:pt idx="10727">
                  <c:v>-27024.6</c:v>
                </c:pt>
                <c:pt idx="10728">
                  <c:v>-27049.800000000003</c:v>
                </c:pt>
                <c:pt idx="10729">
                  <c:v>-27063.1</c:v>
                </c:pt>
                <c:pt idx="10730">
                  <c:v>-27068.199999999997</c:v>
                </c:pt>
                <c:pt idx="10731">
                  <c:v>-27055.9</c:v>
                </c:pt>
                <c:pt idx="10732">
                  <c:v>-27036</c:v>
                </c:pt>
                <c:pt idx="10733">
                  <c:v>-27007.5</c:v>
                </c:pt>
                <c:pt idx="10734">
                  <c:v>-26970.300000000003</c:v>
                </c:pt>
                <c:pt idx="10735">
                  <c:v>-26924.5</c:v>
                </c:pt>
                <c:pt idx="10736">
                  <c:v>-26864.800000000003</c:v>
                </c:pt>
                <c:pt idx="10737">
                  <c:v>-26786.199999999997</c:v>
                </c:pt>
                <c:pt idx="10738">
                  <c:v>-26705.1</c:v>
                </c:pt>
                <c:pt idx="10739">
                  <c:v>-26617.5</c:v>
                </c:pt>
                <c:pt idx="10740">
                  <c:v>-26516.5</c:v>
                </c:pt>
                <c:pt idx="10741">
                  <c:v>-26401</c:v>
                </c:pt>
                <c:pt idx="10742">
                  <c:v>-26270.400000000001</c:v>
                </c:pt>
                <c:pt idx="10743">
                  <c:v>-26137.300000000003</c:v>
                </c:pt>
                <c:pt idx="10744">
                  <c:v>-25996.400000000001</c:v>
                </c:pt>
                <c:pt idx="10745">
                  <c:v>-25842.800000000003</c:v>
                </c:pt>
                <c:pt idx="10746">
                  <c:v>-25671.599999999999</c:v>
                </c:pt>
                <c:pt idx="10747">
                  <c:v>-25495.599999999999</c:v>
                </c:pt>
                <c:pt idx="10748">
                  <c:v>-25313.199999999997</c:v>
                </c:pt>
                <c:pt idx="10749">
                  <c:v>-25116.699999999997</c:v>
                </c:pt>
                <c:pt idx="10750">
                  <c:v>-24909.699999999997</c:v>
                </c:pt>
                <c:pt idx="10751">
                  <c:v>-24696.199999999997</c:v>
                </c:pt>
                <c:pt idx="10752">
                  <c:v>-24475.4</c:v>
                </c:pt>
                <c:pt idx="10753">
                  <c:v>-24246.1</c:v>
                </c:pt>
                <c:pt idx="10754">
                  <c:v>-23999.699999999997</c:v>
                </c:pt>
                <c:pt idx="10755">
                  <c:v>-23742.800000000003</c:v>
                </c:pt>
                <c:pt idx="10756">
                  <c:v>-23483</c:v>
                </c:pt>
                <c:pt idx="10757">
                  <c:v>-23218.5</c:v>
                </c:pt>
                <c:pt idx="10758">
                  <c:v>-22942</c:v>
                </c:pt>
                <c:pt idx="10759">
                  <c:v>-22649.800000000003</c:v>
                </c:pt>
                <c:pt idx="10760">
                  <c:v>-22360.5</c:v>
                </c:pt>
                <c:pt idx="10761">
                  <c:v>-22061.9</c:v>
                </c:pt>
                <c:pt idx="10762">
                  <c:v>-21741.199999999997</c:v>
                </c:pt>
                <c:pt idx="10763">
                  <c:v>-21419.5</c:v>
                </c:pt>
                <c:pt idx="10764">
                  <c:v>-21099.4</c:v>
                </c:pt>
                <c:pt idx="10765">
                  <c:v>-20762.599999999999</c:v>
                </c:pt>
                <c:pt idx="10766">
                  <c:v>-20409.199999999997</c:v>
                </c:pt>
                <c:pt idx="10767">
                  <c:v>-20061.699999999997</c:v>
                </c:pt>
                <c:pt idx="10768">
                  <c:v>-19713.400000000001</c:v>
                </c:pt>
                <c:pt idx="10769">
                  <c:v>-19347.099999999999</c:v>
                </c:pt>
                <c:pt idx="10770">
                  <c:v>-18975</c:v>
                </c:pt>
                <c:pt idx="10771">
                  <c:v>-18597.099999999999</c:v>
                </c:pt>
                <c:pt idx="10772">
                  <c:v>-18205.199999999997</c:v>
                </c:pt>
                <c:pt idx="10773">
                  <c:v>-17820.800000000003</c:v>
                </c:pt>
                <c:pt idx="10774">
                  <c:v>-17427.099999999999</c:v>
                </c:pt>
                <c:pt idx="10775">
                  <c:v>-17020.699999999997</c:v>
                </c:pt>
                <c:pt idx="10776">
                  <c:v>-16615.699999999997</c:v>
                </c:pt>
                <c:pt idx="10777">
                  <c:v>-16200.099999999999</c:v>
                </c:pt>
                <c:pt idx="10778">
                  <c:v>-15782.5</c:v>
                </c:pt>
                <c:pt idx="10779">
                  <c:v>-15359.699999999997</c:v>
                </c:pt>
                <c:pt idx="10780">
                  <c:v>-14931.199999999997</c:v>
                </c:pt>
                <c:pt idx="10781">
                  <c:v>-14503.199999999997</c:v>
                </c:pt>
                <c:pt idx="10782">
                  <c:v>-14066.099999999999</c:v>
                </c:pt>
                <c:pt idx="10783">
                  <c:v>-13621.900000000001</c:v>
                </c:pt>
                <c:pt idx="10784">
                  <c:v>-13177.699999999997</c:v>
                </c:pt>
                <c:pt idx="10785">
                  <c:v>-12733.400000000001</c:v>
                </c:pt>
                <c:pt idx="10786">
                  <c:v>-12278.599999999999</c:v>
                </c:pt>
                <c:pt idx="10787">
                  <c:v>-11820.5</c:v>
                </c:pt>
                <c:pt idx="10788">
                  <c:v>-11363.899999999994</c:v>
                </c:pt>
                <c:pt idx="10789">
                  <c:v>-10894</c:v>
                </c:pt>
                <c:pt idx="10790">
                  <c:v>-10429.5</c:v>
                </c:pt>
                <c:pt idx="10791">
                  <c:v>-9963.3999999999942</c:v>
                </c:pt>
                <c:pt idx="10792">
                  <c:v>-9491.6000000000058</c:v>
                </c:pt>
                <c:pt idx="10793">
                  <c:v>-9021.1000000000058</c:v>
                </c:pt>
                <c:pt idx="10794">
                  <c:v>-8544</c:v>
                </c:pt>
                <c:pt idx="10795">
                  <c:v>-8064.6000000000058</c:v>
                </c:pt>
                <c:pt idx="10796">
                  <c:v>-7587.8000000000029</c:v>
                </c:pt>
                <c:pt idx="10797">
                  <c:v>-7108.8000000000029</c:v>
                </c:pt>
                <c:pt idx="10798">
                  <c:v>-6631.3000000000029</c:v>
                </c:pt>
                <c:pt idx="10799">
                  <c:v>-6147.3999999999942</c:v>
                </c:pt>
                <c:pt idx="10800">
                  <c:v>-5659.6000000000058</c:v>
                </c:pt>
                <c:pt idx="10801">
                  <c:v>-5173.8000000000029</c:v>
                </c:pt>
                <c:pt idx="10802">
                  <c:v>-4694.1000000000058</c:v>
                </c:pt>
                <c:pt idx="10803">
                  <c:v>-4204.6000000000058</c:v>
                </c:pt>
                <c:pt idx="10804">
                  <c:v>-3717.5</c:v>
                </c:pt>
                <c:pt idx="10805">
                  <c:v>-3242.1000000000058</c:v>
                </c:pt>
                <c:pt idx="10806">
                  <c:v>-2758.1000000000058</c:v>
                </c:pt>
                <c:pt idx="10807">
                  <c:v>-2266.8999999999942</c:v>
                </c:pt>
                <c:pt idx="10808">
                  <c:v>-1783.1999999999971</c:v>
                </c:pt>
                <c:pt idx="10809">
                  <c:v>-1306.8000000000029</c:v>
                </c:pt>
                <c:pt idx="10810">
                  <c:v>-821.39999999999418</c:v>
                </c:pt>
                <c:pt idx="10811">
                  <c:v>-339</c:v>
                </c:pt>
                <c:pt idx="10812">
                  <c:v>142</c:v>
                </c:pt>
                <c:pt idx="10813">
                  <c:v>622.5</c:v>
                </c:pt>
                <c:pt idx="10814">
                  <c:v>1099.6000000000058</c:v>
                </c:pt>
                <c:pt idx="10815">
                  <c:v>1581.1999999999971</c:v>
                </c:pt>
                <c:pt idx="10816">
                  <c:v>2056.1000000000058</c:v>
                </c:pt>
                <c:pt idx="10817">
                  <c:v>2523.3999999999942</c:v>
                </c:pt>
                <c:pt idx="10818">
                  <c:v>2990.1000000000058</c:v>
                </c:pt>
                <c:pt idx="10819">
                  <c:v>3459.8999999999942</c:v>
                </c:pt>
                <c:pt idx="10820">
                  <c:v>3920.1999999999971</c:v>
                </c:pt>
                <c:pt idx="10821">
                  <c:v>4380.1000000000058</c:v>
                </c:pt>
                <c:pt idx="10822">
                  <c:v>4844.8000000000029</c:v>
                </c:pt>
                <c:pt idx="10823">
                  <c:v>5302.6000000000058</c:v>
                </c:pt>
                <c:pt idx="10824">
                  <c:v>5747</c:v>
                </c:pt>
                <c:pt idx="10825">
                  <c:v>6197.5</c:v>
                </c:pt>
                <c:pt idx="10826">
                  <c:v>6646.1000000000058</c:v>
                </c:pt>
                <c:pt idx="10827">
                  <c:v>7084.6000000000058</c:v>
                </c:pt>
                <c:pt idx="10828">
                  <c:v>7521.6000000000058</c:v>
                </c:pt>
                <c:pt idx="10829">
                  <c:v>7954.5</c:v>
                </c:pt>
                <c:pt idx="10830">
                  <c:v>8383.5</c:v>
                </c:pt>
                <c:pt idx="10831">
                  <c:v>8805.8000000000029</c:v>
                </c:pt>
                <c:pt idx="10832">
                  <c:v>9225.3999999999942</c:v>
                </c:pt>
                <c:pt idx="10833">
                  <c:v>9640.1999999999971</c:v>
                </c:pt>
                <c:pt idx="10834">
                  <c:v>10046.399999999994</c:v>
                </c:pt>
                <c:pt idx="10835">
                  <c:v>10452.100000000006</c:v>
                </c:pt>
                <c:pt idx="10836">
                  <c:v>10855.699999999997</c:v>
                </c:pt>
                <c:pt idx="10837">
                  <c:v>11245.800000000003</c:v>
                </c:pt>
                <c:pt idx="10838">
                  <c:v>11643.300000000003</c:v>
                </c:pt>
                <c:pt idx="10839">
                  <c:v>12029.300000000003</c:v>
                </c:pt>
                <c:pt idx="10840">
                  <c:v>12404.699999999997</c:v>
                </c:pt>
                <c:pt idx="10841">
                  <c:v>12777.199999999997</c:v>
                </c:pt>
                <c:pt idx="10842">
                  <c:v>13141.100000000006</c:v>
                </c:pt>
                <c:pt idx="10843">
                  <c:v>13497.899999999994</c:v>
                </c:pt>
                <c:pt idx="10844">
                  <c:v>13846</c:v>
                </c:pt>
                <c:pt idx="10845">
                  <c:v>14198</c:v>
                </c:pt>
                <c:pt idx="10846">
                  <c:v>14541.699999999997</c:v>
                </c:pt>
                <c:pt idx="10847">
                  <c:v>14871.100000000006</c:v>
                </c:pt>
                <c:pt idx="10848">
                  <c:v>15197</c:v>
                </c:pt>
                <c:pt idx="10849">
                  <c:v>15518.800000000003</c:v>
                </c:pt>
                <c:pt idx="10850">
                  <c:v>15829.899999999994</c:v>
                </c:pt>
                <c:pt idx="10851">
                  <c:v>16133.899999999994</c:v>
                </c:pt>
                <c:pt idx="10852">
                  <c:v>16436.100000000006</c:v>
                </c:pt>
                <c:pt idx="10853">
                  <c:v>16729.300000000003</c:v>
                </c:pt>
                <c:pt idx="10854">
                  <c:v>17010</c:v>
                </c:pt>
                <c:pt idx="10855">
                  <c:v>17282.399999999994</c:v>
                </c:pt>
                <c:pt idx="10856">
                  <c:v>17549.199999999997</c:v>
                </c:pt>
                <c:pt idx="10857">
                  <c:v>17813.399999999994</c:v>
                </c:pt>
                <c:pt idx="10858">
                  <c:v>18065.600000000006</c:v>
                </c:pt>
                <c:pt idx="10859">
                  <c:v>18304.699999999997</c:v>
                </c:pt>
                <c:pt idx="10860">
                  <c:v>18547.699999999997</c:v>
                </c:pt>
                <c:pt idx="10861">
                  <c:v>18782.300000000003</c:v>
                </c:pt>
                <c:pt idx="10862">
                  <c:v>19002</c:v>
                </c:pt>
                <c:pt idx="10863">
                  <c:v>19208.800000000003</c:v>
                </c:pt>
                <c:pt idx="10864">
                  <c:v>19419.399999999994</c:v>
                </c:pt>
                <c:pt idx="10865">
                  <c:v>19621.899999999994</c:v>
                </c:pt>
                <c:pt idx="10866">
                  <c:v>19803.5</c:v>
                </c:pt>
                <c:pt idx="10867">
                  <c:v>19984.300000000003</c:v>
                </c:pt>
                <c:pt idx="10868">
                  <c:v>20158.199999999997</c:v>
                </c:pt>
                <c:pt idx="10869">
                  <c:v>20321</c:v>
                </c:pt>
                <c:pt idx="10870">
                  <c:v>20472.100000000006</c:v>
                </c:pt>
                <c:pt idx="10871">
                  <c:v>20620.800000000003</c:v>
                </c:pt>
                <c:pt idx="10872">
                  <c:v>20760</c:v>
                </c:pt>
                <c:pt idx="10873">
                  <c:v>20889.800000000003</c:v>
                </c:pt>
                <c:pt idx="10874">
                  <c:v>21011.600000000006</c:v>
                </c:pt>
                <c:pt idx="10875">
                  <c:v>21122</c:v>
                </c:pt>
                <c:pt idx="10876">
                  <c:v>21230.5</c:v>
                </c:pt>
                <c:pt idx="10877">
                  <c:v>21324.600000000006</c:v>
                </c:pt>
                <c:pt idx="10878">
                  <c:v>21410.699999999997</c:v>
                </c:pt>
                <c:pt idx="10879">
                  <c:v>21492.699999999997</c:v>
                </c:pt>
                <c:pt idx="10880">
                  <c:v>21560.300000000003</c:v>
                </c:pt>
                <c:pt idx="10881">
                  <c:v>21626.100000000006</c:v>
                </c:pt>
                <c:pt idx="10882">
                  <c:v>21683</c:v>
                </c:pt>
                <c:pt idx="10883">
                  <c:v>21727.199999999997</c:v>
                </c:pt>
                <c:pt idx="10884">
                  <c:v>21765.899999999994</c:v>
                </c:pt>
                <c:pt idx="10885">
                  <c:v>21803.300000000003</c:v>
                </c:pt>
                <c:pt idx="10886">
                  <c:v>21823.300000000003</c:v>
                </c:pt>
                <c:pt idx="10887">
                  <c:v>21834.899999999994</c:v>
                </c:pt>
                <c:pt idx="10888">
                  <c:v>21847.600000000006</c:v>
                </c:pt>
                <c:pt idx="10889">
                  <c:v>21845.800000000003</c:v>
                </c:pt>
                <c:pt idx="10890">
                  <c:v>21836.899999999994</c:v>
                </c:pt>
                <c:pt idx="10891">
                  <c:v>21819.5</c:v>
                </c:pt>
                <c:pt idx="10892">
                  <c:v>21793.399999999994</c:v>
                </c:pt>
                <c:pt idx="10893">
                  <c:v>21759.699999999997</c:v>
                </c:pt>
                <c:pt idx="10894">
                  <c:v>21716.800000000003</c:v>
                </c:pt>
                <c:pt idx="10895">
                  <c:v>21669.199999999997</c:v>
                </c:pt>
                <c:pt idx="10896">
                  <c:v>21619</c:v>
                </c:pt>
                <c:pt idx="10897">
                  <c:v>21554.5</c:v>
                </c:pt>
                <c:pt idx="10898">
                  <c:v>21488.100000000006</c:v>
                </c:pt>
                <c:pt idx="10899">
                  <c:v>21410.699999999997</c:v>
                </c:pt>
                <c:pt idx="10900">
                  <c:v>21313.399999999994</c:v>
                </c:pt>
                <c:pt idx="10901">
                  <c:v>21224.300000000003</c:v>
                </c:pt>
                <c:pt idx="10902">
                  <c:v>21136</c:v>
                </c:pt>
                <c:pt idx="10903">
                  <c:v>21027.199999999997</c:v>
                </c:pt>
                <c:pt idx="10904">
                  <c:v>20911.800000000003</c:v>
                </c:pt>
                <c:pt idx="10905">
                  <c:v>20800.199999999997</c:v>
                </c:pt>
                <c:pt idx="10906">
                  <c:v>20681.800000000003</c:v>
                </c:pt>
                <c:pt idx="10907">
                  <c:v>20546.100000000006</c:v>
                </c:pt>
                <c:pt idx="10908">
                  <c:v>20410.5</c:v>
                </c:pt>
                <c:pt idx="10909">
                  <c:v>20271.699999999997</c:v>
                </c:pt>
                <c:pt idx="10910">
                  <c:v>20120.800000000003</c:v>
                </c:pt>
                <c:pt idx="10911">
                  <c:v>19962.100000000006</c:v>
                </c:pt>
                <c:pt idx="10912">
                  <c:v>19800.300000000003</c:v>
                </c:pt>
                <c:pt idx="10913">
                  <c:v>19641.399999999994</c:v>
                </c:pt>
                <c:pt idx="10914">
                  <c:v>19471.300000000003</c:v>
                </c:pt>
                <c:pt idx="10915">
                  <c:v>19288.899999999994</c:v>
                </c:pt>
                <c:pt idx="10916">
                  <c:v>19102.800000000003</c:v>
                </c:pt>
                <c:pt idx="10917">
                  <c:v>18913.100000000006</c:v>
                </c:pt>
                <c:pt idx="10918">
                  <c:v>18720.100000000006</c:v>
                </c:pt>
                <c:pt idx="10919">
                  <c:v>18519.600000000006</c:v>
                </c:pt>
                <c:pt idx="10920">
                  <c:v>18312</c:v>
                </c:pt>
                <c:pt idx="10921">
                  <c:v>18105.899999999994</c:v>
                </c:pt>
                <c:pt idx="10922">
                  <c:v>17894.5</c:v>
                </c:pt>
                <c:pt idx="10923">
                  <c:v>17671.399999999994</c:v>
                </c:pt>
                <c:pt idx="10924">
                  <c:v>17443</c:v>
                </c:pt>
                <c:pt idx="10925">
                  <c:v>17212</c:v>
                </c:pt>
                <c:pt idx="10926">
                  <c:v>16985.100000000006</c:v>
                </c:pt>
                <c:pt idx="10927">
                  <c:v>16753.300000000003</c:v>
                </c:pt>
                <c:pt idx="10928">
                  <c:v>16510</c:v>
                </c:pt>
                <c:pt idx="10929">
                  <c:v>16265.800000000003</c:v>
                </c:pt>
                <c:pt idx="10930">
                  <c:v>16021.800000000003</c:v>
                </c:pt>
                <c:pt idx="10931">
                  <c:v>15777.800000000003</c:v>
                </c:pt>
                <c:pt idx="10932">
                  <c:v>15523.399999999994</c:v>
                </c:pt>
                <c:pt idx="10933">
                  <c:v>15262.399999999994</c:v>
                </c:pt>
                <c:pt idx="10934">
                  <c:v>14999.899999999994</c:v>
                </c:pt>
                <c:pt idx="10935">
                  <c:v>14735.699999999997</c:v>
                </c:pt>
                <c:pt idx="10936">
                  <c:v>14470.399999999994</c:v>
                </c:pt>
                <c:pt idx="10937">
                  <c:v>14202.199999999997</c:v>
                </c:pt>
                <c:pt idx="10938">
                  <c:v>13926.300000000003</c:v>
                </c:pt>
                <c:pt idx="10939">
                  <c:v>13647.399999999994</c:v>
                </c:pt>
                <c:pt idx="10940">
                  <c:v>13369.600000000006</c:v>
                </c:pt>
                <c:pt idx="10941">
                  <c:v>13089.600000000006</c:v>
                </c:pt>
                <c:pt idx="10942">
                  <c:v>12803.899999999994</c:v>
                </c:pt>
                <c:pt idx="10943">
                  <c:v>12511.300000000003</c:v>
                </c:pt>
                <c:pt idx="10944">
                  <c:v>12225.600000000006</c:v>
                </c:pt>
                <c:pt idx="10945">
                  <c:v>11938.100000000006</c:v>
                </c:pt>
                <c:pt idx="10946">
                  <c:v>11643.800000000003</c:v>
                </c:pt>
                <c:pt idx="10947">
                  <c:v>11349.199999999997</c:v>
                </c:pt>
                <c:pt idx="10948">
                  <c:v>11052.699999999997</c:v>
                </c:pt>
                <c:pt idx="10949">
                  <c:v>10752.5</c:v>
                </c:pt>
                <c:pt idx="10950">
                  <c:v>10456.699999999997</c:v>
                </c:pt>
                <c:pt idx="10951">
                  <c:v>10158.5</c:v>
                </c:pt>
                <c:pt idx="10952">
                  <c:v>9858.8000000000029</c:v>
                </c:pt>
                <c:pt idx="10953">
                  <c:v>9560.8000000000029</c:v>
                </c:pt>
                <c:pt idx="10954">
                  <c:v>9262.1000000000058</c:v>
                </c:pt>
                <c:pt idx="10955">
                  <c:v>8962</c:v>
                </c:pt>
                <c:pt idx="10956">
                  <c:v>8658.6000000000058</c:v>
                </c:pt>
                <c:pt idx="10957">
                  <c:v>8355.1999999999971</c:v>
                </c:pt>
                <c:pt idx="10958">
                  <c:v>8053.6999999999971</c:v>
                </c:pt>
                <c:pt idx="10959">
                  <c:v>7752.1000000000058</c:v>
                </c:pt>
                <c:pt idx="10960">
                  <c:v>7447.5</c:v>
                </c:pt>
                <c:pt idx="10961">
                  <c:v>7142.5</c:v>
                </c:pt>
                <c:pt idx="10962">
                  <c:v>6837.6000000000058</c:v>
                </c:pt>
                <c:pt idx="10963">
                  <c:v>6534.3999999999942</c:v>
                </c:pt>
                <c:pt idx="10964">
                  <c:v>6231.1999999999971</c:v>
                </c:pt>
                <c:pt idx="10965">
                  <c:v>5927.6000000000058</c:v>
                </c:pt>
                <c:pt idx="10966">
                  <c:v>5622.8999999999942</c:v>
                </c:pt>
                <c:pt idx="10967">
                  <c:v>5321.5</c:v>
                </c:pt>
                <c:pt idx="10968">
                  <c:v>5020.1999999999971</c:v>
                </c:pt>
                <c:pt idx="10969">
                  <c:v>4719</c:v>
                </c:pt>
                <c:pt idx="10970">
                  <c:v>4418.1999999999971</c:v>
                </c:pt>
                <c:pt idx="10971">
                  <c:v>4121.3000000000029</c:v>
                </c:pt>
                <c:pt idx="10972">
                  <c:v>3825.8000000000029</c:v>
                </c:pt>
                <c:pt idx="10973">
                  <c:v>3532.3000000000029</c:v>
                </c:pt>
                <c:pt idx="10974">
                  <c:v>3241.3000000000029</c:v>
                </c:pt>
                <c:pt idx="10975">
                  <c:v>2952</c:v>
                </c:pt>
                <c:pt idx="10976">
                  <c:v>2660.5</c:v>
                </c:pt>
                <c:pt idx="10977">
                  <c:v>2373.6000000000058</c:v>
                </c:pt>
                <c:pt idx="10978">
                  <c:v>2091.3000000000029</c:v>
                </c:pt>
                <c:pt idx="10979">
                  <c:v>1808.5</c:v>
                </c:pt>
                <c:pt idx="10980">
                  <c:v>1529.3999999999942</c:v>
                </c:pt>
                <c:pt idx="10981">
                  <c:v>1251.5</c:v>
                </c:pt>
                <c:pt idx="10982">
                  <c:v>973.69999999999709</c:v>
                </c:pt>
                <c:pt idx="10983">
                  <c:v>698.19999999999709</c:v>
                </c:pt>
                <c:pt idx="10984">
                  <c:v>427.19999999999709</c:v>
                </c:pt>
                <c:pt idx="10985">
                  <c:v>158.30000000000291</c:v>
                </c:pt>
                <c:pt idx="10986">
                  <c:v>-107.39999999999418</c:v>
                </c:pt>
                <c:pt idx="10987">
                  <c:v>-372.30000000000291</c:v>
                </c:pt>
                <c:pt idx="10988">
                  <c:v>-641.80000000000291</c:v>
                </c:pt>
                <c:pt idx="10989">
                  <c:v>-904.30000000000291</c:v>
                </c:pt>
                <c:pt idx="10990">
                  <c:v>-1158.8999999999942</c:v>
                </c:pt>
                <c:pt idx="10991">
                  <c:v>-1413.8999999999942</c:v>
                </c:pt>
                <c:pt idx="10992">
                  <c:v>-1665</c:v>
                </c:pt>
                <c:pt idx="10993">
                  <c:v>-1912.8999999999942</c:v>
                </c:pt>
                <c:pt idx="10994">
                  <c:v>-2158.3000000000029</c:v>
                </c:pt>
                <c:pt idx="10995">
                  <c:v>-2400.3000000000029</c:v>
                </c:pt>
                <c:pt idx="10996">
                  <c:v>-2639.1999999999971</c:v>
                </c:pt>
                <c:pt idx="10997">
                  <c:v>-2868.1999999999971</c:v>
                </c:pt>
                <c:pt idx="10998">
                  <c:v>-3097.3000000000029</c:v>
                </c:pt>
                <c:pt idx="10999">
                  <c:v>-3324.3999999999942</c:v>
                </c:pt>
                <c:pt idx="11000">
                  <c:v>-3549.3000000000029</c:v>
                </c:pt>
                <c:pt idx="11001">
                  <c:v>-3771.6000000000058</c:v>
                </c:pt>
                <c:pt idx="11002">
                  <c:v>-3988.6999999999971</c:v>
                </c:pt>
                <c:pt idx="11003">
                  <c:v>-4202.6999999999971</c:v>
                </c:pt>
                <c:pt idx="11004">
                  <c:v>-4409.3999999999942</c:v>
                </c:pt>
                <c:pt idx="11005">
                  <c:v>-4617.6999999999971</c:v>
                </c:pt>
                <c:pt idx="11006">
                  <c:v>-4821.5</c:v>
                </c:pt>
                <c:pt idx="11007">
                  <c:v>-5021.6000000000058</c:v>
                </c:pt>
                <c:pt idx="11008">
                  <c:v>-5215.8999999999942</c:v>
                </c:pt>
                <c:pt idx="11009">
                  <c:v>-5408</c:v>
                </c:pt>
                <c:pt idx="11010">
                  <c:v>-5596.3999999999942</c:v>
                </c:pt>
                <c:pt idx="11011">
                  <c:v>-5779.1000000000058</c:v>
                </c:pt>
                <c:pt idx="11012">
                  <c:v>-5962.8999999999942</c:v>
                </c:pt>
                <c:pt idx="11013">
                  <c:v>-6148.6999999999971</c:v>
                </c:pt>
                <c:pt idx="11014">
                  <c:v>-6324.1000000000058</c:v>
                </c:pt>
                <c:pt idx="11015">
                  <c:v>-6493.8000000000029</c:v>
                </c:pt>
                <c:pt idx="11016">
                  <c:v>-6661</c:v>
                </c:pt>
                <c:pt idx="11017">
                  <c:v>-6824.3999999999942</c:v>
                </c:pt>
                <c:pt idx="11018">
                  <c:v>-6986.3999999999942</c:v>
                </c:pt>
                <c:pt idx="11019">
                  <c:v>-7141.6999999999971</c:v>
                </c:pt>
                <c:pt idx="11020">
                  <c:v>-7290.8000000000029</c:v>
                </c:pt>
                <c:pt idx="11021">
                  <c:v>-7435.1999999999971</c:v>
                </c:pt>
                <c:pt idx="11022">
                  <c:v>-7577.5</c:v>
                </c:pt>
                <c:pt idx="11023">
                  <c:v>-7714.5</c:v>
                </c:pt>
                <c:pt idx="11024">
                  <c:v>-7850</c:v>
                </c:pt>
                <c:pt idx="11025">
                  <c:v>-7986</c:v>
                </c:pt>
                <c:pt idx="11026">
                  <c:v>-8114.6000000000058</c:v>
                </c:pt>
                <c:pt idx="11027">
                  <c:v>-8239.8000000000029</c:v>
                </c:pt>
                <c:pt idx="11028">
                  <c:v>-8361.8999999999942</c:v>
                </c:pt>
                <c:pt idx="11029">
                  <c:v>-8477.3999999999942</c:v>
                </c:pt>
                <c:pt idx="11030">
                  <c:v>-8589.1000000000058</c:v>
                </c:pt>
                <c:pt idx="11031">
                  <c:v>-8700.3000000000029</c:v>
                </c:pt>
                <c:pt idx="11032">
                  <c:v>-8807.6999999999971</c:v>
                </c:pt>
                <c:pt idx="11033">
                  <c:v>-8910.6000000000058</c:v>
                </c:pt>
                <c:pt idx="11034">
                  <c:v>-9009.3999999999942</c:v>
                </c:pt>
                <c:pt idx="11035">
                  <c:v>-9107.3000000000029</c:v>
                </c:pt>
                <c:pt idx="11036">
                  <c:v>-9200.6999999999971</c:v>
                </c:pt>
                <c:pt idx="11037">
                  <c:v>-9289.3999999999942</c:v>
                </c:pt>
                <c:pt idx="11038">
                  <c:v>-9376.8999999999942</c:v>
                </c:pt>
                <c:pt idx="11039">
                  <c:v>-9460</c:v>
                </c:pt>
                <c:pt idx="11040">
                  <c:v>-9538.3999999999942</c:v>
                </c:pt>
                <c:pt idx="11041">
                  <c:v>-9615.1999999999971</c:v>
                </c:pt>
                <c:pt idx="11042">
                  <c:v>-9684.6999999999971</c:v>
                </c:pt>
                <c:pt idx="11043">
                  <c:v>-9749.3000000000029</c:v>
                </c:pt>
                <c:pt idx="11044">
                  <c:v>-9812.8000000000029</c:v>
                </c:pt>
                <c:pt idx="11045">
                  <c:v>-9873.5</c:v>
                </c:pt>
                <c:pt idx="11046">
                  <c:v>-9929</c:v>
                </c:pt>
                <c:pt idx="11047">
                  <c:v>-9980.5</c:v>
                </c:pt>
                <c:pt idx="11048">
                  <c:v>-10029.100000000006</c:v>
                </c:pt>
                <c:pt idx="11049">
                  <c:v>-10077.199999999997</c:v>
                </c:pt>
                <c:pt idx="11050">
                  <c:v>-10122.399999999994</c:v>
                </c:pt>
                <c:pt idx="11051">
                  <c:v>-10163.100000000006</c:v>
                </c:pt>
                <c:pt idx="11052">
                  <c:v>-10202.800000000003</c:v>
                </c:pt>
                <c:pt idx="11053">
                  <c:v>-10237.100000000006</c:v>
                </c:pt>
                <c:pt idx="11054">
                  <c:v>-10268.100000000006</c:v>
                </c:pt>
                <c:pt idx="11055">
                  <c:v>-10297.5</c:v>
                </c:pt>
                <c:pt idx="11056">
                  <c:v>-10319.300000000003</c:v>
                </c:pt>
                <c:pt idx="11057">
                  <c:v>-10338.100000000006</c:v>
                </c:pt>
                <c:pt idx="11058">
                  <c:v>-10363.199999999997</c:v>
                </c:pt>
                <c:pt idx="11059">
                  <c:v>-10381.800000000003</c:v>
                </c:pt>
                <c:pt idx="11060">
                  <c:v>-10393.699999999997</c:v>
                </c:pt>
                <c:pt idx="11061">
                  <c:v>-10403.600000000006</c:v>
                </c:pt>
                <c:pt idx="11062">
                  <c:v>-10414.100000000006</c:v>
                </c:pt>
                <c:pt idx="11063">
                  <c:v>-10423.5</c:v>
                </c:pt>
                <c:pt idx="11064">
                  <c:v>-10424.100000000006</c:v>
                </c:pt>
                <c:pt idx="11065">
                  <c:v>-10421.699999999997</c:v>
                </c:pt>
                <c:pt idx="11066">
                  <c:v>-10417.5</c:v>
                </c:pt>
                <c:pt idx="11067">
                  <c:v>-10412.800000000003</c:v>
                </c:pt>
                <c:pt idx="11068">
                  <c:v>-10407.699999999997</c:v>
                </c:pt>
                <c:pt idx="11069">
                  <c:v>-10397.600000000006</c:v>
                </c:pt>
                <c:pt idx="11070">
                  <c:v>-10378.399999999994</c:v>
                </c:pt>
                <c:pt idx="11071">
                  <c:v>-10359.899999999994</c:v>
                </c:pt>
                <c:pt idx="11072">
                  <c:v>-10343.800000000003</c:v>
                </c:pt>
                <c:pt idx="11073">
                  <c:v>-10328.5</c:v>
                </c:pt>
                <c:pt idx="11074">
                  <c:v>-10304.600000000006</c:v>
                </c:pt>
                <c:pt idx="11075">
                  <c:v>-10273.100000000006</c:v>
                </c:pt>
                <c:pt idx="11076">
                  <c:v>-10247.899999999994</c:v>
                </c:pt>
                <c:pt idx="11077">
                  <c:v>-10222.699999999997</c:v>
                </c:pt>
                <c:pt idx="11078">
                  <c:v>-10195.100000000006</c:v>
                </c:pt>
                <c:pt idx="11079">
                  <c:v>-10158.600000000006</c:v>
                </c:pt>
                <c:pt idx="11080">
                  <c:v>-10119.300000000003</c:v>
                </c:pt>
                <c:pt idx="11081">
                  <c:v>-10084.5</c:v>
                </c:pt>
                <c:pt idx="11082">
                  <c:v>-10046.399999999994</c:v>
                </c:pt>
                <c:pt idx="11083">
                  <c:v>-10004</c:v>
                </c:pt>
                <c:pt idx="11084">
                  <c:v>-9961.5</c:v>
                </c:pt>
                <c:pt idx="11085">
                  <c:v>-9919.1999999999971</c:v>
                </c:pt>
                <c:pt idx="11086">
                  <c:v>-9877.3000000000029</c:v>
                </c:pt>
                <c:pt idx="11087">
                  <c:v>-9827.8000000000029</c:v>
                </c:pt>
                <c:pt idx="11088">
                  <c:v>-9770.1999999999971</c:v>
                </c:pt>
                <c:pt idx="11089">
                  <c:v>-9718.6000000000058</c:v>
                </c:pt>
                <c:pt idx="11090">
                  <c:v>-9669.3000000000029</c:v>
                </c:pt>
                <c:pt idx="11091">
                  <c:v>-9616.6000000000058</c:v>
                </c:pt>
                <c:pt idx="11092">
                  <c:v>-9557.1000000000058</c:v>
                </c:pt>
                <c:pt idx="11093">
                  <c:v>-9498.1999999999971</c:v>
                </c:pt>
                <c:pt idx="11094">
                  <c:v>-9445.3999999999942</c:v>
                </c:pt>
                <c:pt idx="11095">
                  <c:v>-9380.8000000000029</c:v>
                </c:pt>
                <c:pt idx="11096">
                  <c:v>-9313.3999999999942</c:v>
                </c:pt>
                <c:pt idx="11097">
                  <c:v>-9255.5</c:v>
                </c:pt>
                <c:pt idx="11098">
                  <c:v>-9194.8000000000029</c:v>
                </c:pt>
                <c:pt idx="11099">
                  <c:v>-9118.3999999999942</c:v>
                </c:pt>
                <c:pt idx="11100">
                  <c:v>-9046.8999999999942</c:v>
                </c:pt>
                <c:pt idx="11101">
                  <c:v>-8990.3999999999942</c:v>
                </c:pt>
                <c:pt idx="11102">
                  <c:v>-8921.6000000000058</c:v>
                </c:pt>
                <c:pt idx="11103">
                  <c:v>-8846.3999999999942</c:v>
                </c:pt>
                <c:pt idx="11104">
                  <c:v>-8775.8999999999942</c:v>
                </c:pt>
                <c:pt idx="11105">
                  <c:v>-8697.6999999999971</c:v>
                </c:pt>
                <c:pt idx="11106">
                  <c:v>-8622.3999999999942</c:v>
                </c:pt>
                <c:pt idx="11107">
                  <c:v>-8551.1999999999971</c:v>
                </c:pt>
                <c:pt idx="11108">
                  <c:v>-8474.3999999999942</c:v>
                </c:pt>
                <c:pt idx="11109">
                  <c:v>-8398.1000000000058</c:v>
                </c:pt>
                <c:pt idx="11110">
                  <c:v>-8320.6000000000058</c:v>
                </c:pt>
                <c:pt idx="11111">
                  <c:v>-8241.1000000000058</c:v>
                </c:pt>
                <c:pt idx="11112">
                  <c:v>-8161.1999999999971</c:v>
                </c:pt>
                <c:pt idx="11113">
                  <c:v>-8074.3000000000029</c:v>
                </c:pt>
                <c:pt idx="11114">
                  <c:v>-7994.6999999999971</c:v>
                </c:pt>
                <c:pt idx="11115">
                  <c:v>-7915.8000000000029</c:v>
                </c:pt>
                <c:pt idx="11116">
                  <c:v>-7825.3999999999942</c:v>
                </c:pt>
                <c:pt idx="11117">
                  <c:v>-7741</c:v>
                </c:pt>
                <c:pt idx="11118">
                  <c:v>-7658.8999999999942</c:v>
                </c:pt>
                <c:pt idx="11119">
                  <c:v>-7572.1999999999971</c:v>
                </c:pt>
                <c:pt idx="11120">
                  <c:v>-7483.3000000000029</c:v>
                </c:pt>
                <c:pt idx="11121">
                  <c:v>-7398.6999999999971</c:v>
                </c:pt>
                <c:pt idx="11122">
                  <c:v>-7307.6000000000058</c:v>
                </c:pt>
                <c:pt idx="11123">
                  <c:v>-7218.5</c:v>
                </c:pt>
                <c:pt idx="11124">
                  <c:v>-7130.8000000000029</c:v>
                </c:pt>
                <c:pt idx="11125">
                  <c:v>-7035.1000000000058</c:v>
                </c:pt>
                <c:pt idx="11126">
                  <c:v>-6945.1000000000058</c:v>
                </c:pt>
                <c:pt idx="11127">
                  <c:v>-6852.6000000000058</c:v>
                </c:pt>
                <c:pt idx="11128">
                  <c:v>-6759</c:v>
                </c:pt>
                <c:pt idx="11129">
                  <c:v>-6664.6000000000058</c:v>
                </c:pt>
                <c:pt idx="11130">
                  <c:v>-6567.6000000000058</c:v>
                </c:pt>
                <c:pt idx="11131">
                  <c:v>-6475.3999999999942</c:v>
                </c:pt>
                <c:pt idx="11132">
                  <c:v>-6381.6000000000058</c:v>
                </c:pt>
                <c:pt idx="11133">
                  <c:v>-6281.8000000000029</c:v>
                </c:pt>
                <c:pt idx="11134">
                  <c:v>-6183.8000000000029</c:v>
                </c:pt>
                <c:pt idx="11135">
                  <c:v>-6094.6999999999971</c:v>
                </c:pt>
                <c:pt idx="11136">
                  <c:v>-5992.8000000000029</c:v>
                </c:pt>
                <c:pt idx="11137">
                  <c:v>-5887.8000000000029</c:v>
                </c:pt>
                <c:pt idx="11138">
                  <c:v>-5795.6999999999971</c:v>
                </c:pt>
                <c:pt idx="11139">
                  <c:v>-5696.3999999999942</c:v>
                </c:pt>
                <c:pt idx="11140">
                  <c:v>-5593.6999999999971</c:v>
                </c:pt>
                <c:pt idx="11141">
                  <c:v>-5487.1999999999971</c:v>
                </c:pt>
                <c:pt idx="11142">
                  <c:v>-5392</c:v>
                </c:pt>
                <c:pt idx="11143">
                  <c:v>-5292.6000000000058</c:v>
                </c:pt>
                <c:pt idx="11144">
                  <c:v>-5186.3999999999942</c:v>
                </c:pt>
                <c:pt idx="11145">
                  <c:v>-5083.6999999999971</c:v>
                </c:pt>
                <c:pt idx="11146">
                  <c:v>-4983.8000000000029</c:v>
                </c:pt>
                <c:pt idx="11147">
                  <c:v>-4882.8999999999942</c:v>
                </c:pt>
                <c:pt idx="11148">
                  <c:v>-4776.3999999999942</c:v>
                </c:pt>
                <c:pt idx="11149">
                  <c:v>-4665.8000000000029</c:v>
                </c:pt>
                <c:pt idx="11150">
                  <c:v>-4563.1000000000058</c:v>
                </c:pt>
                <c:pt idx="11151">
                  <c:v>-4459.3999999999942</c:v>
                </c:pt>
                <c:pt idx="11152">
                  <c:v>-4347.1999999999971</c:v>
                </c:pt>
                <c:pt idx="11153">
                  <c:v>-4245</c:v>
                </c:pt>
                <c:pt idx="11154">
                  <c:v>-4140.3000000000029</c:v>
                </c:pt>
                <c:pt idx="11155">
                  <c:v>-4032.3000000000029</c:v>
                </c:pt>
                <c:pt idx="11156">
                  <c:v>-3919</c:v>
                </c:pt>
                <c:pt idx="11157">
                  <c:v>-3815.6000000000058</c:v>
                </c:pt>
                <c:pt idx="11158">
                  <c:v>-3711</c:v>
                </c:pt>
                <c:pt idx="11159">
                  <c:v>-3604.3999999999942</c:v>
                </c:pt>
                <c:pt idx="11160">
                  <c:v>-3495.8999999999942</c:v>
                </c:pt>
                <c:pt idx="11161">
                  <c:v>-3389.1000000000058</c:v>
                </c:pt>
                <c:pt idx="11162">
                  <c:v>-3278.6999999999971</c:v>
                </c:pt>
                <c:pt idx="11163">
                  <c:v>-3160.5</c:v>
                </c:pt>
                <c:pt idx="11164">
                  <c:v>-3054.8000000000029</c:v>
                </c:pt>
                <c:pt idx="11165">
                  <c:v>-2942</c:v>
                </c:pt>
                <c:pt idx="11166">
                  <c:v>-2830.3999999999942</c:v>
                </c:pt>
                <c:pt idx="11167">
                  <c:v>-2724.1999999999971</c:v>
                </c:pt>
                <c:pt idx="11168">
                  <c:v>-2612.3000000000029</c:v>
                </c:pt>
                <c:pt idx="11169">
                  <c:v>-2501</c:v>
                </c:pt>
                <c:pt idx="11170">
                  <c:v>-2390.5</c:v>
                </c:pt>
                <c:pt idx="11171">
                  <c:v>-2278.6000000000058</c:v>
                </c:pt>
                <c:pt idx="11172">
                  <c:v>-2165.8999999999942</c:v>
                </c:pt>
                <c:pt idx="11173">
                  <c:v>-2054</c:v>
                </c:pt>
                <c:pt idx="11174">
                  <c:v>-1943.3999999999942</c:v>
                </c:pt>
                <c:pt idx="11175">
                  <c:v>-1827.6999999999971</c:v>
                </c:pt>
                <c:pt idx="11176">
                  <c:v>-1711.6999999999971</c:v>
                </c:pt>
                <c:pt idx="11177">
                  <c:v>-1606.3999999999942</c:v>
                </c:pt>
                <c:pt idx="11178">
                  <c:v>-1490.6000000000058</c:v>
                </c:pt>
                <c:pt idx="11179">
                  <c:v>-1371.1000000000058</c:v>
                </c:pt>
                <c:pt idx="11180">
                  <c:v>-1258.3999999999942</c:v>
                </c:pt>
                <c:pt idx="11181">
                  <c:v>-1147.8999999999942</c:v>
                </c:pt>
                <c:pt idx="11182">
                  <c:v>-1031</c:v>
                </c:pt>
                <c:pt idx="11183">
                  <c:v>-918.5</c:v>
                </c:pt>
                <c:pt idx="11184">
                  <c:v>-808.39999999999418</c:v>
                </c:pt>
                <c:pt idx="11185">
                  <c:v>-692.10000000000582</c:v>
                </c:pt>
                <c:pt idx="11186">
                  <c:v>-571.69999999999709</c:v>
                </c:pt>
                <c:pt idx="11187">
                  <c:v>-456.69999999999709</c:v>
                </c:pt>
                <c:pt idx="11188">
                  <c:v>-340.19999999999709</c:v>
                </c:pt>
                <c:pt idx="11189">
                  <c:v>-223.69999999999709</c:v>
                </c:pt>
                <c:pt idx="11190">
                  <c:v>-107</c:v>
                </c:pt>
                <c:pt idx="11191">
                  <c:v>12.69999999999709</c:v>
                </c:pt>
                <c:pt idx="11192">
                  <c:v>122.69999999999709</c:v>
                </c:pt>
                <c:pt idx="11193">
                  <c:v>238.60000000000582</c:v>
                </c:pt>
                <c:pt idx="11194">
                  <c:v>362.30000000000291</c:v>
                </c:pt>
                <c:pt idx="11195">
                  <c:v>478.5</c:v>
                </c:pt>
                <c:pt idx="11196">
                  <c:v>585.80000000000291</c:v>
                </c:pt>
                <c:pt idx="11197">
                  <c:v>703.80000000000291</c:v>
                </c:pt>
                <c:pt idx="11198">
                  <c:v>826.19999999999709</c:v>
                </c:pt>
                <c:pt idx="11199">
                  <c:v>937.89999999999418</c:v>
                </c:pt>
                <c:pt idx="11200">
                  <c:v>1057.1000000000058</c:v>
                </c:pt>
                <c:pt idx="11201">
                  <c:v>1179.1000000000058</c:v>
                </c:pt>
                <c:pt idx="11202">
                  <c:v>1297.6000000000058</c:v>
                </c:pt>
                <c:pt idx="11203">
                  <c:v>1410.6000000000058</c:v>
                </c:pt>
                <c:pt idx="11204">
                  <c:v>1527.1999999999971</c:v>
                </c:pt>
                <c:pt idx="11205">
                  <c:v>1649.1000000000058</c:v>
                </c:pt>
                <c:pt idx="11206">
                  <c:v>1770</c:v>
                </c:pt>
                <c:pt idx="11207">
                  <c:v>1887.1000000000058</c:v>
                </c:pt>
                <c:pt idx="11208">
                  <c:v>2003</c:v>
                </c:pt>
                <c:pt idx="11209">
                  <c:v>2122.3000000000029</c:v>
                </c:pt>
                <c:pt idx="11210">
                  <c:v>2238.8000000000029</c:v>
                </c:pt>
                <c:pt idx="11211">
                  <c:v>2355.8999999999942</c:v>
                </c:pt>
                <c:pt idx="11212">
                  <c:v>2481.1999999999971</c:v>
                </c:pt>
                <c:pt idx="11213">
                  <c:v>2596.5</c:v>
                </c:pt>
                <c:pt idx="11214">
                  <c:v>2716.6999999999971</c:v>
                </c:pt>
                <c:pt idx="11215">
                  <c:v>2837.8999999999942</c:v>
                </c:pt>
                <c:pt idx="11216">
                  <c:v>2951.6999999999971</c:v>
                </c:pt>
                <c:pt idx="11217">
                  <c:v>3068.1999999999971</c:v>
                </c:pt>
                <c:pt idx="11218">
                  <c:v>3188.5</c:v>
                </c:pt>
                <c:pt idx="11219">
                  <c:v>3307</c:v>
                </c:pt>
                <c:pt idx="11220">
                  <c:v>3419.3000000000029</c:v>
                </c:pt>
                <c:pt idx="11221">
                  <c:v>3536.1999999999971</c:v>
                </c:pt>
                <c:pt idx="11222">
                  <c:v>3652.8999999999942</c:v>
                </c:pt>
                <c:pt idx="11223">
                  <c:v>3768</c:v>
                </c:pt>
                <c:pt idx="11224">
                  <c:v>3884.1999999999971</c:v>
                </c:pt>
                <c:pt idx="11225">
                  <c:v>3996.1999999999971</c:v>
                </c:pt>
                <c:pt idx="11226">
                  <c:v>4114.1000000000058</c:v>
                </c:pt>
                <c:pt idx="11227">
                  <c:v>4226.3000000000029</c:v>
                </c:pt>
                <c:pt idx="11228">
                  <c:v>4336</c:v>
                </c:pt>
                <c:pt idx="11229">
                  <c:v>4458.1999999999971</c:v>
                </c:pt>
                <c:pt idx="11230">
                  <c:v>4573.3000000000029</c:v>
                </c:pt>
                <c:pt idx="11231">
                  <c:v>4687.6000000000058</c:v>
                </c:pt>
                <c:pt idx="11232">
                  <c:v>4802.6000000000058</c:v>
                </c:pt>
                <c:pt idx="11233">
                  <c:v>4905.6000000000058</c:v>
                </c:pt>
                <c:pt idx="11234">
                  <c:v>5013.3000000000029</c:v>
                </c:pt>
                <c:pt idx="11235">
                  <c:v>5132.8999999999942</c:v>
                </c:pt>
                <c:pt idx="11236">
                  <c:v>5244.1999999999971</c:v>
                </c:pt>
                <c:pt idx="11237">
                  <c:v>5345</c:v>
                </c:pt>
                <c:pt idx="11238">
                  <c:v>5454.8999999999942</c:v>
                </c:pt>
                <c:pt idx="11239">
                  <c:v>5570.8999999999942</c:v>
                </c:pt>
                <c:pt idx="11240">
                  <c:v>5672.6000000000058</c:v>
                </c:pt>
                <c:pt idx="11241">
                  <c:v>5771.3000000000029</c:v>
                </c:pt>
                <c:pt idx="11242">
                  <c:v>5879.6000000000058</c:v>
                </c:pt>
                <c:pt idx="11243">
                  <c:v>5981.8000000000029</c:v>
                </c:pt>
                <c:pt idx="11244">
                  <c:v>6077.5</c:v>
                </c:pt>
                <c:pt idx="11245">
                  <c:v>6175.1000000000058</c:v>
                </c:pt>
                <c:pt idx="11246">
                  <c:v>6278</c:v>
                </c:pt>
                <c:pt idx="11247">
                  <c:v>6379.1999999999971</c:v>
                </c:pt>
                <c:pt idx="11248">
                  <c:v>6472.1000000000058</c:v>
                </c:pt>
                <c:pt idx="11249">
                  <c:v>6563</c:v>
                </c:pt>
                <c:pt idx="11250">
                  <c:v>6654.3999999999942</c:v>
                </c:pt>
                <c:pt idx="11251">
                  <c:v>6750</c:v>
                </c:pt>
                <c:pt idx="11252">
                  <c:v>6844.1999999999971</c:v>
                </c:pt>
                <c:pt idx="11253">
                  <c:v>6932.6999999999971</c:v>
                </c:pt>
                <c:pt idx="11254">
                  <c:v>7023</c:v>
                </c:pt>
                <c:pt idx="11255">
                  <c:v>7116.6999999999971</c:v>
                </c:pt>
                <c:pt idx="11256">
                  <c:v>7202.1999999999971</c:v>
                </c:pt>
                <c:pt idx="11257">
                  <c:v>7282.1999999999971</c:v>
                </c:pt>
                <c:pt idx="11258">
                  <c:v>7362.1999999999971</c:v>
                </c:pt>
                <c:pt idx="11259">
                  <c:v>7449.3999999999942</c:v>
                </c:pt>
                <c:pt idx="11260">
                  <c:v>7532.3000000000029</c:v>
                </c:pt>
                <c:pt idx="11261">
                  <c:v>7607.1000000000058</c:v>
                </c:pt>
                <c:pt idx="11262">
                  <c:v>7678.8000000000029</c:v>
                </c:pt>
                <c:pt idx="11263">
                  <c:v>7750.6999999999971</c:v>
                </c:pt>
                <c:pt idx="11264">
                  <c:v>7828.5</c:v>
                </c:pt>
                <c:pt idx="11265">
                  <c:v>7900.6000000000058</c:v>
                </c:pt>
                <c:pt idx="11266">
                  <c:v>7963</c:v>
                </c:pt>
                <c:pt idx="11267">
                  <c:v>8026</c:v>
                </c:pt>
                <c:pt idx="11268">
                  <c:v>8088.8000000000029</c:v>
                </c:pt>
                <c:pt idx="11269">
                  <c:v>8151.3999999999942</c:v>
                </c:pt>
                <c:pt idx="11270">
                  <c:v>8212.5</c:v>
                </c:pt>
                <c:pt idx="11271">
                  <c:v>8271.3999999999942</c:v>
                </c:pt>
                <c:pt idx="11272">
                  <c:v>8324.6999999999971</c:v>
                </c:pt>
                <c:pt idx="11273">
                  <c:v>8376.8999999999942</c:v>
                </c:pt>
                <c:pt idx="11274">
                  <c:v>8433.1000000000058</c:v>
                </c:pt>
                <c:pt idx="11275">
                  <c:v>8486.6999999999971</c:v>
                </c:pt>
                <c:pt idx="11276">
                  <c:v>8525.6000000000058</c:v>
                </c:pt>
                <c:pt idx="11277">
                  <c:v>8573.5</c:v>
                </c:pt>
                <c:pt idx="11278">
                  <c:v>8625.5</c:v>
                </c:pt>
                <c:pt idx="11279">
                  <c:v>8666.1000000000058</c:v>
                </c:pt>
                <c:pt idx="11280">
                  <c:v>8705.6999999999971</c:v>
                </c:pt>
                <c:pt idx="11281">
                  <c:v>8743.6999999999971</c:v>
                </c:pt>
                <c:pt idx="11282">
                  <c:v>8779</c:v>
                </c:pt>
                <c:pt idx="11283">
                  <c:v>8812.3000000000029</c:v>
                </c:pt>
                <c:pt idx="11284">
                  <c:v>8843.6000000000058</c:v>
                </c:pt>
                <c:pt idx="11285">
                  <c:v>8870.1999999999971</c:v>
                </c:pt>
                <c:pt idx="11286">
                  <c:v>8895.8000000000029</c:v>
                </c:pt>
                <c:pt idx="11287">
                  <c:v>8918.3000000000029</c:v>
                </c:pt>
                <c:pt idx="11288">
                  <c:v>8938.6000000000058</c:v>
                </c:pt>
                <c:pt idx="11289">
                  <c:v>8952.3000000000029</c:v>
                </c:pt>
                <c:pt idx="11290">
                  <c:v>8965.8000000000029</c:v>
                </c:pt>
                <c:pt idx="11291">
                  <c:v>8978.3000000000029</c:v>
                </c:pt>
                <c:pt idx="11292">
                  <c:v>8988.3000000000029</c:v>
                </c:pt>
                <c:pt idx="11293">
                  <c:v>8995.8000000000029</c:v>
                </c:pt>
                <c:pt idx="11294">
                  <c:v>8996</c:v>
                </c:pt>
                <c:pt idx="11295">
                  <c:v>8998.6999999999971</c:v>
                </c:pt>
                <c:pt idx="11296">
                  <c:v>8998.8000000000029</c:v>
                </c:pt>
                <c:pt idx="11297">
                  <c:v>8999.6000000000058</c:v>
                </c:pt>
                <c:pt idx="11298">
                  <c:v>8997.1000000000058</c:v>
                </c:pt>
                <c:pt idx="11299">
                  <c:v>8989.1999999999971</c:v>
                </c:pt>
                <c:pt idx="11300">
                  <c:v>8978.8000000000029</c:v>
                </c:pt>
                <c:pt idx="11301">
                  <c:v>8963.5</c:v>
                </c:pt>
                <c:pt idx="11302">
                  <c:v>8948.8000000000029</c:v>
                </c:pt>
                <c:pt idx="11303">
                  <c:v>8930.6000000000058</c:v>
                </c:pt>
                <c:pt idx="11304">
                  <c:v>8910</c:v>
                </c:pt>
                <c:pt idx="11305">
                  <c:v>8889.6000000000058</c:v>
                </c:pt>
                <c:pt idx="11306">
                  <c:v>8863.1000000000058</c:v>
                </c:pt>
                <c:pt idx="11307">
                  <c:v>8829.3999999999942</c:v>
                </c:pt>
                <c:pt idx="11308">
                  <c:v>8801.5</c:v>
                </c:pt>
                <c:pt idx="11309">
                  <c:v>8766.5</c:v>
                </c:pt>
                <c:pt idx="11310">
                  <c:v>8727.1999999999971</c:v>
                </c:pt>
                <c:pt idx="11311">
                  <c:v>8687.3000000000029</c:v>
                </c:pt>
                <c:pt idx="11312">
                  <c:v>8640.6999999999971</c:v>
                </c:pt>
                <c:pt idx="11313">
                  <c:v>8590.6999999999971</c:v>
                </c:pt>
                <c:pt idx="11314">
                  <c:v>8538.1999999999971</c:v>
                </c:pt>
                <c:pt idx="11315">
                  <c:v>8484.6000000000058</c:v>
                </c:pt>
                <c:pt idx="11316">
                  <c:v>8426.3000000000029</c:v>
                </c:pt>
                <c:pt idx="11317">
                  <c:v>8366.6000000000058</c:v>
                </c:pt>
                <c:pt idx="11318">
                  <c:v>8303.1999999999971</c:v>
                </c:pt>
                <c:pt idx="11319">
                  <c:v>8239.1999999999971</c:v>
                </c:pt>
                <c:pt idx="11320">
                  <c:v>8174</c:v>
                </c:pt>
                <c:pt idx="11321">
                  <c:v>8103.8999999999942</c:v>
                </c:pt>
                <c:pt idx="11322">
                  <c:v>8031.1999999999971</c:v>
                </c:pt>
                <c:pt idx="11323">
                  <c:v>7958.6999999999971</c:v>
                </c:pt>
                <c:pt idx="11324">
                  <c:v>7881.8999999999942</c:v>
                </c:pt>
                <c:pt idx="11325">
                  <c:v>7798.1999999999971</c:v>
                </c:pt>
                <c:pt idx="11326">
                  <c:v>7711.3999999999942</c:v>
                </c:pt>
                <c:pt idx="11327">
                  <c:v>7625.1999999999971</c:v>
                </c:pt>
                <c:pt idx="11328">
                  <c:v>7535.6999999999971</c:v>
                </c:pt>
                <c:pt idx="11329">
                  <c:v>7440.5</c:v>
                </c:pt>
                <c:pt idx="11330">
                  <c:v>7345.3000000000029</c:v>
                </c:pt>
                <c:pt idx="11331">
                  <c:v>7247.6000000000058</c:v>
                </c:pt>
                <c:pt idx="11332">
                  <c:v>7138.8999999999942</c:v>
                </c:pt>
                <c:pt idx="11333">
                  <c:v>7033.3000000000029</c:v>
                </c:pt>
                <c:pt idx="11334">
                  <c:v>6933.1999999999971</c:v>
                </c:pt>
                <c:pt idx="11335">
                  <c:v>6821</c:v>
                </c:pt>
                <c:pt idx="11336">
                  <c:v>6705.8999999999942</c:v>
                </c:pt>
                <c:pt idx="11337">
                  <c:v>6590.8000000000029</c:v>
                </c:pt>
                <c:pt idx="11338">
                  <c:v>6465.8999999999942</c:v>
                </c:pt>
                <c:pt idx="11339">
                  <c:v>6339.5</c:v>
                </c:pt>
                <c:pt idx="11340">
                  <c:v>6213.8999999999942</c:v>
                </c:pt>
                <c:pt idx="11341">
                  <c:v>6087.1999999999971</c:v>
                </c:pt>
                <c:pt idx="11342">
                  <c:v>5956.1999999999971</c:v>
                </c:pt>
                <c:pt idx="11343">
                  <c:v>5824.3000000000029</c:v>
                </c:pt>
                <c:pt idx="11344">
                  <c:v>5693.8999999999942</c:v>
                </c:pt>
                <c:pt idx="11345">
                  <c:v>5559.6999999999971</c:v>
                </c:pt>
                <c:pt idx="11346">
                  <c:v>5418.8000000000029</c:v>
                </c:pt>
                <c:pt idx="11347">
                  <c:v>5278.6000000000058</c:v>
                </c:pt>
                <c:pt idx="11348">
                  <c:v>5136.6999999999971</c:v>
                </c:pt>
                <c:pt idx="11349">
                  <c:v>4992.5</c:v>
                </c:pt>
                <c:pt idx="11350">
                  <c:v>4841.8000000000029</c:v>
                </c:pt>
                <c:pt idx="11351">
                  <c:v>4687.3999999999942</c:v>
                </c:pt>
                <c:pt idx="11352">
                  <c:v>4533.3999999999942</c:v>
                </c:pt>
                <c:pt idx="11353">
                  <c:v>4377.3999999999942</c:v>
                </c:pt>
                <c:pt idx="11354">
                  <c:v>4220.1000000000058</c:v>
                </c:pt>
                <c:pt idx="11355">
                  <c:v>4062.6000000000058</c:v>
                </c:pt>
                <c:pt idx="11356">
                  <c:v>3901.8999999999942</c:v>
                </c:pt>
                <c:pt idx="11357">
                  <c:v>3738.8999999999942</c:v>
                </c:pt>
                <c:pt idx="11358">
                  <c:v>3572</c:v>
                </c:pt>
                <c:pt idx="11359">
                  <c:v>3406.3999999999942</c:v>
                </c:pt>
                <c:pt idx="11360">
                  <c:v>3238</c:v>
                </c:pt>
                <c:pt idx="11361">
                  <c:v>3065.1000000000058</c:v>
                </c:pt>
                <c:pt idx="11362">
                  <c:v>2890.8000000000029</c:v>
                </c:pt>
                <c:pt idx="11363">
                  <c:v>2718</c:v>
                </c:pt>
                <c:pt idx="11364">
                  <c:v>2540.1999999999971</c:v>
                </c:pt>
                <c:pt idx="11365">
                  <c:v>2361.1000000000058</c:v>
                </c:pt>
                <c:pt idx="11366">
                  <c:v>2183.8000000000029</c:v>
                </c:pt>
                <c:pt idx="11367">
                  <c:v>2006.5</c:v>
                </c:pt>
                <c:pt idx="11368">
                  <c:v>1827.3000000000029</c:v>
                </c:pt>
                <c:pt idx="11369">
                  <c:v>1645.8999999999942</c:v>
                </c:pt>
                <c:pt idx="11370">
                  <c:v>1465.3000000000029</c:v>
                </c:pt>
                <c:pt idx="11371">
                  <c:v>1284.3000000000029</c:v>
                </c:pt>
                <c:pt idx="11372">
                  <c:v>1102.8999999999942</c:v>
                </c:pt>
                <c:pt idx="11373">
                  <c:v>918.80000000000291</c:v>
                </c:pt>
                <c:pt idx="11374">
                  <c:v>730.69999999999709</c:v>
                </c:pt>
                <c:pt idx="11375">
                  <c:v>543.80000000000291</c:v>
                </c:pt>
                <c:pt idx="11376">
                  <c:v>355.69999999999709</c:v>
                </c:pt>
                <c:pt idx="11377">
                  <c:v>167.5</c:v>
                </c:pt>
                <c:pt idx="11378">
                  <c:v>-21.600000000005821</c:v>
                </c:pt>
                <c:pt idx="11379">
                  <c:v>-211.60000000000582</c:v>
                </c:pt>
                <c:pt idx="11380">
                  <c:v>-398.89999999999418</c:v>
                </c:pt>
                <c:pt idx="11381">
                  <c:v>-587.10000000000582</c:v>
                </c:pt>
                <c:pt idx="11382">
                  <c:v>-777.69999999999709</c:v>
                </c:pt>
                <c:pt idx="11383">
                  <c:v>-967.80000000000291</c:v>
                </c:pt>
                <c:pt idx="11384">
                  <c:v>-1156.8000000000029</c:v>
                </c:pt>
                <c:pt idx="11385">
                  <c:v>-1348</c:v>
                </c:pt>
                <c:pt idx="11386">
                  <c:v>-1538.6999999999971</c:v>
                </c:pt>
                <c:pt idx="11387">
                  <c:v>-1729.5</c:v>
                </c:pt>
                <c:pt idx="11388">
                  <c:v>-1921.8000000000029</c:v>
                </c:pt>
                <c:pt idx="11389">
                  <c:v>-2112.1999999999971</c:v>
                </c:pt>
                <c:pt idx="11390">
                  <c:v>-2294</c:v>
                </c:pt>
                <c:pt idx="11391">
                  <c:v>-2482.5</c:v>
                </c:pt>
                <c:pt idx="11392">
                  <c:v>-2676.3000000000029</c:v>
                </c:pt>
                <c:pt idx="11393">
                  <c:v>-2860.3999999999942</c:v>
                </c:pt>
                <c:pt idx="11394">
                  <c:v>-3044.3000000000029</c:v>
                </c:pt>
                <c:pt idx="11395">
                  <c:v>-3230.6999999999971</c:v>
                </c:pt>
                <c:pt idx="11396">
                  <c:v>-3417</c:v>
                </c:pt>
                <c:pt idx="11397">
                  <c:v>-3599.5</c:v>
                </c:pt>
                <c:pt idx="11398">
                  <c:v>-3779.3999999999942</c:v>
                </c:pt>
                <c:pt idx="11399">
                  <c:v>-3960.3999999999942</c:v>
                </c:pt>
                <c:pt idx="11400">
                  <c:v>-4143.6000000000058</c:v>
                </c:pt>
                <c:pt idx="11401">
                  <c:v>-4327.3999999999942</c:v>
                </c:pt>
                <c:pt idx="11402">
                  <c:v>-4509.5</c:v>
                </c:pt>
                <c:pt idx="11403">
                  <c:v>-4683.6000000000058</c:v>
                </c:pt>
                <c:pt idx="11404">
                  <c:v>-4853.6000000000058</c:v>
                </c:pt>
                <c:pt idx="11405">
                  <c:v>-5029.3000000000029</c:v>
                </c:pt>
                <c:pt idx="11406">
                  <c:v>-5206.3999999999942</c:v>
                </c:pt>
                <c:pt idx="11407">
                  <c:v>-5379</c:v>
                </c:pt>
                <c:pt idx="11408">
                  <c:v>-5543.6000000000058</c:v>
                </c:pt>
                <c:pt idx="11409">
                  <c:v>-5709.1000000000058</c:v>
                </c:pt>
                <c:pt idx="11410">
                  <c:v>-5877.6000000000058</c:v>
                </c:pt>
                <c:pt idx="11411">
                  <c:v>-6046.8000000000029</c:v>
                </c:pt>
                <c:pt idx="11412">
                  <c:v>-6209.1999999999971</c:v>
                </c:pt>
                <c:pt idx="11413">
                  <c:v>-6362</c:v>
                </c:pt>
                <c:pt idx="11414">
                  <c:v>-6520.8000000000029</c:v>
                </c:pt>
                <c:pt idx="11415">
                  <c:v>-6679.1000000000058</c:v>
                </c:pt>
                <c:pt idx="11416">
                  <c:v>-6829.3999999999942</c:v>
                </c:pt>
                <c:pt idx="11417">
                  <c:v>-6979.3999999999942</c:v>
                </c:pt>
                <c:pt idx="11418">
                  <c:v>-7129.1999999999971</c:v>
                </c:pt>
                <c:pt idx="11419">
                  <c:v>-7278.3000000000029</c:v>
                </c:pt>
                <c:pt idx="11420">
                  <c:v>-7423.1000000000058</c:v>
                </c:pt>
                <c:pt idx="11421">
                  <c:v>-7557.5</c:v>
                </c:pt>
                <c:pt idx="11422">
                  <c:v>-7693.6000000000058</c:v>
                </c:pt>
                <c:pt idx="11423">
                  <c:v>-7831</c:v>
                </c:pt>
                <c:pt idx="11424">
                  <c:v>-7968.5</c:v>
                </c:pt>
                <c:pt idx="11425">
                  <c:v>-8095.8999999999942</c:v>
                </c:pt>
                <c:pt idx="11426">
                  <c:v>-8215.1000000000058</c:v>
                </c:pt>
                <c:pt idx="11427">
                  <c:v>-8346.3999999999942</c:v>
                </c:pt>
                <c:pt idx="11428">
                  <c:v>-8467.3999999999942</c:v>
                </c:pt>
                <c:pt idx="11429">
                  <c:v>-8575.6000000000058</c:v>
                </c:pt>
                <c:pt idx="11430">
                  <c:v>-8691.1000000000058</c:v>
                </c:pt>
                <c:pt idx="11431">
                  <c:v>-8807.1000000000058</c:v>
                </c:pt>
                <c:pt idx="11432">
                  <c:v>-8908</c:v>
                </c:pt>
                <c:pt idx="11433">
                  <c:v>-9004.3999999999942</c:v>
                </c:pt>
                <c:pt idx="11434">
                  <c:v>-9112.6999999999971</c:v>
                </c:pt>
                <c:pt idx="11435">
                  <c:v>-9213.3000000000029</c:v>
                </c:pt>
                <c:pt idx="11436">
                  <c:v>-9301.5</c:v>
                </c:pt>
                <c:pt idx="11437">
                  <c:v>-9391.3999999999942</c:v>
                </c:pt>
                <c:pt idx="11438">
                  <c:v>-9471.8999999999942</c:v>
                </c:pt>
                <c:pt idx="11439">
                  <c:v>-9545</c:v>
                </c:pt>
                <c:pt idx="11440">
                  <c:v>-9627.6000000000058</c:v>
                </c:pt>
                <c:pt idx="11441">
                  <c:v>-9702.3999999999942</c:v>
                </c:pt>
                <c:pt idx="11442">
                  <c:v>-9768.6999999999971</c:v>
                </c:pt>
                <c:pt idx="11443">
                  <c:v>-9836.1999999999971</c:v>
                </c:pt>
                <c:pt idx="11444">
                  <c:v>-9894.1999999999971</c:v>
                </c:pt>
                <c:pt idx="11445">
                  <c:v>-9951.3000000000029</c:v>
                </c:pt>
                <c:pt idx="11446">
                  <c:v>-10002.199999999997</c:v>
                </c:pt>
                <c:pt idx="11447">
                  <c:v>-10052.399999999994</c:v>
                </c:pt>
                <c:pt idx="11448">
                  <c:v>-10100.899999999994</c:v>
                </c:pt>
                <c:pt idx="11449">
                  <c:v>-10133.800000000003</c:v>
                </c:pt>
                <c:pt idx="11450">
                  <c:v>-10165.800000000003</c:v>
                </c:pt>
                <c:pt idx="11451">
                  <c:v>-10196.199999999997</c:v>
                </c:pt>
                <c:pt idx="11452">
                  <c:v>-10223.100000000006</c:v>
                </c:pt>
                <c:pt idx="11453">
                  <c:v>-10242.100000000006</c:v>
                </c:pt>
                <c:pt idx="11454">
                  <c:v>-10258.300000000003</c:v>
                </c:pt>
                <c:pt idx="11455">
                  <c:v>-10272</c:v>
                </c:pt>
                <c:pt idx="11456">
                  <c:v>-10276.199999999997</c:v>
                </c:pt>
                <c:pt idx="11457">
                  <c:v>-10278.5</c:v>
                </c:pt>
                <c:pt idx="11458">
                  <c:v>-10277.5</c:v>
                </c:pt>
                <c:pt idx="11459">
                  <c:v>-10273.100000000006</c:v>
                </c:pt>
                <c:pt idx="11460">
                  <c:v>-10262.399999999994</c:v>
                </c:pt>
                <c:pt idx="11461">
                  <c:v>-10246.5</c:v>
                </c:pt>
                <c:pt idx="11462">
                  <c:v>-10224.699999999997</c:v>
                </c:pt>
                <c:pt idx="11463">
                  <c:v>-10189.100000000006</c:v>
                </c:pt>
                <c:pt idx="11464">
                  <c:v>-10162</c:v>
                </c:pt>
                <c:pt idx="11465">
                  <c:v>-10130.100000000006</c:v>
                </c:pt>
                <c:pt idx="11466">
                  <c:v>-10084.899999999994</c:v>
                </c:pt>
                <c:pt idx="11467">
                  <c:v>-10038.300000000003</c:v>
                </c:pt>
                <c:pt idx="11468">
                  <c:v>-9994.3000000000029</c:v>
                </c:pt>
                <c:pt idx="11469">
                  <c:v>-9939.8999999999942</c:v>
                </c:pt>
                <c:pt idx="11470">
                  <c:v>-9875.1999999999971</c:v>
                </c:pt>
                <c:pt idx="11471">
                  <c:v>-9814.6999999999971</c:v>
                </c:pt>
                <c:pt idx="11472">
                  <c:v>-9752.6999999999971</c:v>
                </c:pt>
                <c:pt idx="11473">
                  <c:v>-9677.5</c:v>
                </c:pt>
                <c:pt idx="11474">
                  <c:v>-9589.1000000000058</c:v>
                </c:pt>
                <c:pt idx="11475">
                  <c:v>-9507.6000000000058</c:v>
                </c:pt>
                <c:pt idx="11476">
                  <c:v>-9422.6999999999971</c:v>
                </c:pt>
                <c:pt idx="11477">
                  <c:v>-9322.5</c:v>
                </c:pt>
                <c:pt idx="11478">
                  <c:v>-9224.8999999999942</c:v>
                </c:pt>
                <c:pt idx="11479">
                  <c:v>-9124.6999999999971</c:v>
                </c:pt>
                <c:pt idx="11480">
                  <c:v>-9019.3000000000029</c:v>
                </c:pt>
                <c:pt idx="11481">
                  <c:v>-8907.3999999999942</c:v>
                </c:pt>
                <c:pt idx="11482">
                  <c:v>-8786.5</c:v>
                </c:pt>
                <c:pt idx="11483">
                  <c:v>-8667.1000000000058</c:v>
                </c:pt>
                <c:pt idx="11484">
                  <c:v>-8546.6999999999971</c:v>
                </c:pt>
                <c:pt idx="11485">
                  <c:v>-8417.3999999999942</c:v>
                </c:pt>
                <c:pt idx="11486">
                  <c:v>-8281.1999999999971</c:v>
                </c:pt>
                <c:pt idx="11487">
                  <c:v>-8146.6999999999971</c:v>
                </c:pt>
                <c:pt idx="11488">
                  <c:v>-7999.5</c:v>
                </c:pt>
                <c:pt idx="11489">
                  <c:v>-7841.8000000000029</c:v>
                </c:pt>
                <c:pt idx="11490">
                  <c:v>-7691.6000000000058</c:v>
                </c:pt>
                <c:pt idx="11491">
                  <c:v>-7541.1000000000058</c:v>
                </c:pt>
                <c:pt idx="11492">
                  <c:v>-7382.8000000000029</c:v>
                </c:pt>
                <c:pt idx="11493">
                  <c:v>-7218.1999999999971</c:v>
                </c:pt>
                <c:pt idx="11494">
                  <c:v>-7052.1999999999971</c:v>
                </c:pt>
                <c:pt idx="11495">
                  <c:v>-6880.1000000000058</c:v>
                </c:pt>
                <c:pt idx="11496">
                  <c:v>-6700.8999999999942</c:v>
                </c:pt>
                <c:pt idx="11497">
                  <c:v>-6525.5</c:v>
                </c:pt>
                <c:pt idx="11498">
                  <c:v>-6338.1999999999971</c:v>
                </c:pt>
                <c:pt idx="11499">
                  <c:v>-6152.1999999999971</c:v>
                </c:pt>
                <c:pt idx="11500">
                  <c:v>-5958.6000000000058</c:v>
                </c:pt>
                <c:pt idx="11501">
                  <c:v>-5759.6999999999971</c:v>
                </c:pt>
                <c:pt idx="11502">
                  <c:v>-5564.1000000000058</c:v>
                </c:pt>
                <c:pt idx="11503">
                  <c:v>-5357.5</c:v>
                </c:pt>
                <c:pt idx="11504">
                  <c:v>-5157.1999999999971</c:v>
                </c:pt>
                <c:pt idx="11505">
                  <c:v>-4946.1000000000058</c:v>
                </c:pt>
                <c:pt idx="11506">
                  <c:v>-4734.3000000000029</c:v>
                </c:pt>
                <c:pt idx="11507">
                  <c:v>-4521.6000000000058</c:v>
                </c:pt>
                <c:pt idx="11508">
                  <c:v>-4303.3999999999942</c:v>
                </c:pt>
                <c:pt idx="11509">
                  <c:v>-4083.5</c:v>
                </c:pt>
                <c:pt idx="11510">
                  <c:v>-3865.8000000000029</c:v>
                </c:pt>
                <c:pt idx="11511">
                  <c:v>-3641.3999999999942</c:v>
                </c:pt>
                <c:pt idx="11512">
                  <c:v>-3401.5</c:v>
                </c:pt>
                <c:pt idx="11513">
                  <c:v>-3163.8999999999942</c:v>
                </c:pt>
                <c:pt idx="11514">
                  <c:v>-2933.6999999999971</c:v>
                </c:pt>
                <c:pt idx="11515">
                  <c:v>-2696.1999999999971</c:v>
                </c:pt>
                <c:pt idx="11516">
                  <c:v>-2454.3999999999942</c:v>
                </c:pt>
                <c:pt idx="11517">
                  <c:v>-2217.1999999999971</c:v>
                </c:pt>
                <c:pt idx="11518">
                  <c:v>-1974.8000000000029</c:v>
                </c:pt>
                <c:pt idx="11519">
                  <c:v>-1726.5</c:v>
                </c:pt>
                <c:pt idx="11520">
                  <c:v>-1475.1000000000058</c:v>
                </c:pt>
                <c:pt idx="11521">
                  <c:v>-1227.5</c:v>
                </c:pt>
                <c:pt idx="11522">
                  <c:v>-978.19999999999709</c:v>
                </c:pt>
                <c:pt idx="11523">
                  <c:v>-725</c:v>
                </c:pt>
                <c:pt idx="11524">
                  <c:v>-463.19999999999709</c:v>
                </c:pt>
                <c:pt idx="11525">
                  <c:v>-209.19999999999709</c:v>
                </c:pt>
                <c:pt idx="11526">
                  <c:v>46.100000000005821</c:v>
                </c:pt>
                <c:pt idx="11527">
                  <c:v>314.60000000000582</c:v>
                </c:pt>
                <c:pt idx="11528">
                  <c:v>577.10000000000582</c:v>
                </c:pt>
                <c:pt idx="11529">
                  <c:v>831.10000000000582</c:v>
                </c:pt>
                <c:pt idx="11530">
                  <c:v>1089</c:v>
                </c:pt>
                <c:pt idx="11531">
                  <c:v>1356.1000000000058</c:v>
                </c:pt>
                <c:pt idx="11532">
                  <c:v>1620.5</c:v>
                </c:pt>
                <c:pt idx="11533">
                  <c:v>1880.3000000000029</c:v>
                </c:pt>
                <c:pt idx="11534">
                  <c:v>2145.1000000000058</c:v>
                </c:pt>
                <c:pt idx="11535">
                  <c:v>2412.6000000000058</c:v>
                </c:pt>
                <c:pt idx="11536">
                  <c:v>2676.3000000000029</c:v>
                </c:pt>
                <c:pt idx="11537">
                  <c:v>2939.8000000000029</c:v>
                </c:pt>
                <c:pt idx="11538">
                  <c:v>3208.1000000000058</c:v>
                </c:pt>
                <c:pt idx="11539">
                  <c:v>3479.1000000000058</c:v>
                </c:pt>
                <c:pt idx="11540">
                  <c:v>3743.1000000000058</c:v>
                </c:pt>
                <c:pt idx="11541">
                  <c:v>4008.1000000000058</c:v>
                </c:pt>
                <c:pt idx="11542">
                  <c:v>4269</c:v>
                </c:pt>
                <c:pt idx="11543">
                  <c:v>4532.3000000000029</c:v>
                </c:pt>
                <c:pt idx="11544">
                  <c:v>4791.8999999999942</c:v>
                </c:pt>
                <c:pt idx="11545">
                  <c:v>5057.3000000000029</c:v>
                </c:pt>
                <c:pt idx="11546">
                  <c:v>5317.1999999999971</c:v>
                </c:pt>
                <c:pt idx="11547">
                  <c:v>5575.8999999999942</c:v>
                </c:pt>
                <c:pt idx="11548">
                  <c:v>5836.6000000000058</c:v>
                </c:pt>
                <c:pt idx="11549">
                  <c:v>6090.6999999999971</c:v>
                </c:pt>
                <c:pt idx="11550">
                  <c:v>6346.1000000000058</c:v>
                </c:pt>
                <c:pt idx="11551">
                  <c:v>6601.6999999999971</c:v>
                </c:pt>
                <c:pt idx="11552">
                  <c:v>6859.1000000000058</c:v>
                </c:pt>
                <c:pt idx="11553">
                  <c:v>7105.6000000000058</c:v>
                </c:pt>
                <c:pt idx="11554">
                  <c:v>7350.3000000000029</c:v>
                </c:pt>
                <c:pt idx="11555">
                  <c:v>7599.1000000000058</c:v>
                </c:pt>
                <c:pt idx="11556">
                  <c:v>7836</c:v>
                </c:pt>
                <c:pt idx="11557">
                  <c:v>8077.5</c:v>
                </c:pt>
                <c:pt idx="11558">
                  <c:v>8318.8000000000029</c:v>
                </c:pt>
                <c:pt idx="11559">
                  <c:v>8556.3000000000029</c:v>
                </c:pt>
                <c:pt idx="11560">
                  <c:v>8788.3000000000029</c:v>
                </c:pt>
                <c:pt idx="11561">
                  <c:v>9011.3000000000029</c:v>
                </c:pt>
                <c:pt idx="11562">
                  <c:v>9243.8000000000029</c:v>
                </c:pt>
                <c:pt idx="11563">
                  <c:v>9473.1999999999971</c:v>
                </c:pt>
                <c:pt idx="11564">
                  <c:v>9688.8999999999942</c:v>
                </c:pt>
                <c:pt idx="11565">
                  <c:v>9911.1999999999971</c:v>
                </c:pt>
                <c:pt idx="11566">
                  <c:v>10121.800000000003</c:v>
                </c:pt>
                <c:pt idx="11567">
                  <c:v>10321.399999999994</c:v>
                </c:pt>
                <c:pt idx="11568">
                  <c:v>10532.300000000003</c:v>
                </c:pt>
                <c:pt idx="11569">
                  <c:v>10740.5</c:v>
                </c:pt>
                <c:pt idx="11570">
                  <c:v>10932</c:v>
                </c:pt>
                <c:pt idx="11571">
                  <c:v>11122.5</c:v>
                </c:pt>
                <c:pt idx="11572">
                  <c:v>11319.100000000006</c:v>
                </c:pt>
                <c:pt idx="11573">
                  <c:v>11504.300000000003</c:v>
                </c:pt>
                <c:pt idx="11574">
                  <c:v>11675</c:v>
                </c:pt>
                <c:pt idx="11575">
                  <c:v>11856.899999999994</c:v>
                </c:pt>
                <c:pt idx="11576">
                  <c:v>12030.899999999994</c:v>
                </c:pt>
                <c:pt idx="11577">
                  <c:v>12190.899999999994</c:v>
                </c:pt>
                <c:pt idx="11578">
                  <c:v>12349.399999999994</c:v>
                </c:pt>
                <c:pt idx="11579">
                  <c:v>12506</c:v>
                </c:pt>
                <c:pt idx="11580">
                  <c:v>12662.899999999994</c:v>
                </c:pt>
                <c:pt idx="11581">
                  <c:v>12808</c:v>
                </c:pt>
                <c:pt idx="11582">
                  <c:v>12943.199999999997</c:v>
                </c:pt>
                <c:pt idx="11583">
                  <c:v>13074.800000000003</c:v>
                </c:pt>
                <c:pt idx="11584">
                  <c:v>13203.699999999997</c:v>
                </c:pt>
                <c:pt idx="11585">
                  <c:v>13328.899999999994</c:v>
                </c:pt>
                <c:pt idx="11586">
                  <c:v>13444.800000000003</c:v>
                </c:pt>
                <c:pt idx="11587">
                  <c:v>13554.199999999997</c:v>
                </c:pt>
                <c:pt idx="11588">
                  <c:v>13662.199999999997</c:v>
                </c:pt>
                <c:pt idx="11589">
                  <c:v>13765.899999999994</c:v>
                </c:pt>
                <c:pt idx="11590">
                  <c:v>13846.899999999994</c:v>
                </c:pt>
                <c:pt idx="11591">
                  <c:v>13930.300000000003</c:v>
                </c:pt>
                <c:pt idx="11592">
                  <c:v>14019.800000000003</c:v>
                </c:pt>
                <c:pt idx="11593">
                  <c:v>14098.800000000003</c:v>
                </c:pt>
                <c:pt idx="11594">
                  <c:v>14166.100000000006</c:v>
                </c:pt>
                <c:pt idx="11595">
                  <c:v>14219.600000000006</c:v>
                </c:pt>
                <c:pt idx="11596">
                  <c:v>14275.199999999997</c:v>
                </c:pt>
                <c:pt idx="11597">
                  <c:v>14329.100000000006</c:v>
                </c:pt>
                <c:pt idx="11598">
                  <c:v>14374.600000000006</c:v>
                </c:pt>
                <c:pt idx="11599">
                  <c:v>14405.199999999997</c:v>
                </c:pt>
                <c:pt idx="11600">
                  <c:v>14427.300000000003</c:v>
                </c:pt>
                <c:pt idx="11601">
                  <c:v>14446</c:v>
                </c:pt>
                <c:pt idx="11602">
                  <c:v>14457.399999999994</c:v>
                </c:pt>
                <c:pt idx="11603">
                  <c:v>14460.199999999997</c:v>
                </c:pt>
                <c:pt idx="11604">
                  <c:v>14474.199999999997</c:v>
                </c:pt>
                <c:pt idx="11605">
                  <c:v>14465.699999999997</c:v>
                </c:pt>
                <c:pt idx="11606">
                  <c:v>14448.899999999994</c:v>
                </c:pt>
                <c:pt idx="11607">
                  <c:v>14426.300000000003</c:v>
                </c:pt>
                <c:pt idx="11608">
                  <c:v>14404</c:v>
                </c:pt>
                <c:pt idx="11609">
                  <c:v>14364.699999999997</c:v>
                </c:pt>
                <c:pt idx="11610">
                  <c:v>14320.300000000003</c:v>
                </c:pt>
                <c:pt idx="11611">
                  <c:v>14275.899999999994</c:v>
                </c:pt>
                <c:pt idx="11612">
                  <c:v>14215.5</c:v>
                </c:pt>
                <c:pt idx="11613">
                  <c:v>14148.600000000006</c:v>
                </c:pt>
                <c:pt idx="11614">
                  <c:v>14075.699999999997</c:v>
                </c:pt>
                <c:pt idx="11615">
                  <c:v>13995.899999999994</c:v>
                </c:pt>
                <c:pt idx="11616">
                  <c:v>13899.399999999994</c:v>
                </c:pt>
                <c:pt idx="11617">
                  <c:v>13806.199999999997</c:v>
                </c:pt>
                <c:pt idx="11618">
                  <c:v>13713.800000000003</c:v>
                </c:pt>
                <c:pt idx="11619">
                  <c:v>13601.5</c:v>
                </c:pt>
                <c:pt idx="11620">
                  <c:v>13486.600000000006</c:v>
                </c:pt>
                <c:pt idx="11621">
                  <c:v>13365.399999999994</c:v>
                </c:pt>
                <c:pt idx="11622">
                  <c:v>13238</c:v>
                </c:pt>
                <c:pt idx="11623">
                  <c:v>13098.100000000006</c:v>
                </c:pt>
                <c:pt idx="11624">
                  <c:v>12952.600000000006</c:v>
                </c:pt>
                <c:pt idx="11625">
                  <c:v>12796.5</c:v>
                </c:pt>
                <c:pt idx="11626">
                  <c:v>12638.5</c:v>
                </c:pt>
                <c:pt idx="11627">
                  <c:v>12466.600000000006</c:v>
                </c:pt>
                <c:pt idx="11628">
                  <c:v>12294.199999999997</c:v>
                </c:pt>
                <c:pt idx="11629">
                  <c:v>12112.600000000006</c:v>
                </c:pt>
                <c:pt idx="11630">
                  <c:v>11925.800000000003</c:v>
                </c:pt>
                <c:pt idx="11631">
                  <c:v>11731.199999999997</c:v>
                </c:pt>
                <c:pt idx="11632">
                  <c:v>11527.5</c:v>
                </c:pt>
                <c:pt idx="11633">
                  <c:v>11317.5</c:v>
                </c:pt>
                <c:pt idx="11634">
                  <c:v>11101.300000000003</c:v>
                </c:pt>
                <c:pt idx="11635">
                  <c:v>10878.800000000003</c:v>
                </c:pt>
                <c:pt idx="11636">
                  <c:v>10649.699999999997</c:v>
                </c:pt>
                <c:pt idx="11637">
                  <c:v>10409.600000000006</c:v>
                </c:pt>
                <c:pt idx="11638">
                  <c:v>10164.699999999997</c:v>
                </c:pt>
                <c:pt idx="11639">
                  <c:v>9913.3999999999942</c:v>
                </c:pt>
                <c:pt idx="11640">
                  <c:v>9655.1000000000058</c:v>
                </c:pt>
                <c:pt idx="11641">
                  <c:v>9392</c:v>
                </c:pt>
                <c:pt idx="11642">
                  <c:v>9123.6999999999971</c:v>
                </c:pt>
                <c:pt idx="11643">
                  <c:v>8848.1000000000058</c:v>
                </c:pt>
                <c:pt idx="11644">
                  <c:v>8566.1000000000058</c:v>
                </c:pt>
                <c:pt idx="11645">
                  <c:v>8278.6000000000058</c:v>
                </c:pt>
                <c:pt idx="11646">
                  <c:v>7984.8000000000029</c:v>
                </c:pt>
                <c:pt idx="11647">
                  <c:v>7686.5</c:v>
                </c:pt>
                <c:pt idx="11648">
                  <c:v>7379.8000000000029</c:v>
                </c:pt>
                <c:pt idx="11649">
                  <c:v>7067</c:v>
                </c:pt>
                <c:pt idx="11650">
                  <c:v>6745.8000000000029</c:v>
                </c:pt>
                <c:pt idx="11651">
                  <c:v>6419.6999999999971</c:v>
                </c:pt>
                <c:pt idx="11652">
                  <c:v>6092.1000000000058</c:v>
                </c:pt>
                <c:pt idx="11653">
                  <c:v>5759.6000000000058</c:v>
                </c:pt>
                <c:pt idx="11654">
                  <c:v>5420.6000000000058</c:v>
                </c:pt>
                <c:pt idx="11655">
                  <c:v>5073.6000000000058</c:v>
                </c:pt>
                <c:pt idx="11656">
                  <c:v>4725</c:v>
                </c:pt>
                <c:pt idx="11657">
                  <c:v>4372.6999999999971</c:v>
                </c:pt>
                <c:pt idx="11658">
                  <c:v>4014.3000000000029</c:v>
                </c:pt>
                <c:pt idx="11659">
                  <c:v>3651.6000000000058</c:v>
                </c:pt>
                <c:pt idx="11660">
                  <c:v>3284.8000000000029</c:v>
                </c:pt>
                <c:pt idx="11661">
                  <c:v>2913.8999999999942</c:v>
                </c:pt>
                <c:pt idx="11662">
                  <c:v>2534.1000000000058</c:v>
                </c:pt>
                <c:pt idx="11663">
                  <c:v>2148.6999999999971</c:v>
                </c:pt>
                <c:pt idx="11664">
                  <c:v>1766</c:v>
                </c:pt>
                <c:pt idx="11665">
                  <c:v>1377.1000000000058</c:v>
                </c:pt>
                <c:pt idx="11666">
                  <c:v>983.89999999999418</c:v>
                </c:pt>
                <c:pt idx="11667">
                  <c:v>577.30000000000291</c:v>
                </c:pt>
                <c:pt idx="11668">
                  <c:v>138.30000000000291</c:v>
                </c:pt>
                <c:pt idx="11669">
                  <c:v>-303.39999999999418</c:v>
                </c:pt>
                <c:pt idx="11670">
                  <c:v>-743.89999999999418</c:v>
                </c:pt>
                <c:pt idx="11671">
                  <c:v>-1186.6000000000058</c:v>
                </c:pt>
                <c:pt idx="11672">
                  <c:v>-1633.1000000000058</c:v>
                </c:pt>
                <c:pt idx="11673">
                  <c:v>-2078.5</c:v>
                </c:pt>
                <c:pt idx="11674">
                  <c:v>-2523.1000000000058</c:v>
                </c:pt>
                <c:pt idx="11675">
                  <c:v>-2972.6999999999971</c:v>
                </c:pt>
                <c:pt idx="11676">
                  <c:v>-3423.1999999999971</c:v>
                </c:pt>
                <c:pt idx="11677">
                  <c:v>-3869.8999999999942</c:v>
                </c:pt>
                <c:pt idx="11678">
                  <c:v>-4315.1999999999971</c:v>
                </c:pt>
                <c:pt idx="11679">
                  <c:v>-4763.5</c:v>
                </c:pt>
                <c:pt idx="11680">
                  <c:v>-5212.1000000000058</c:v>
                </c:pt>
                <c:pt idx="11681">
                  <c:v>-5656.3999999999942</c:v>
                </c:pt>
                <c:pt idx="11682">
                  <c:v>-6098.5</c:v>
                </c:pt>
                <c:pt idx="11683">
                  <c:v>-6541.6000000000058</c:v>
                </c:pt>
                <c:pt idx="11684">
                  <c:v>-6983.6999999999971</c:v>
                </c:pt>
                <c:pt idx="11685">
                  <c:v>-7425.6999999999971</c:v>
                </c:pt>
                <c:pt idx="11686">
                  <c:v>-7866.3999999999942</c:v>
                </c:pt>
                <c:pt idx="11687">
                  <c:v>-8304.1000000000058</c:v>
                </c:pt>
                <c:pt idx="11688">
                  <c:v>-8741.6000000000058</c:v>
                </c:pt>
                <c:pt idx="11689">
                  <c:v>-9176.8000000000029</c:v>
                </c:pt>
                <c:pt idx="11690">
                  <c:v>-9606.1000000000058</c:v>
                </c:pt>
                <c:pt idx="11691">
                  <c:v>-10034.399999999994</c:v>
                </c:pt>
                <c:pt idx="11692">
                  <c:v>-10461.399999999994</c:v>
                </c:pt>
                <c:pt idx="11693">
                  <c:v>-10879.699999999997</c:v>
                </c:pt>
                <c:pt idx="11694">
                  <c:v>-11299.199999999997</c:v>
                </c:pt>
                <c:pt idx="11695">
                  <c:v>-11714.5</c:v>
                </c:pt>
                <c:pt idx="11696">
                  <c:v>-12122.699999999997</c:v>
                </c:pt>
                <c:pt idx="11697">
                  <c:v>-12529.400000000001</c:v>
                </c:pt>
                <c:pt idx="11698">
                  <c:v>-12933.800000000003</c:v>
                </c:pt>
                <c:pt idx="11699">
                  <c:v>-13328.300000000003</c:v>
                </c:pt>
                <c:pt idx="11700">
                  <c:v>-13729.300000000003</c:v>
                </c:pt>
                <c:pt idx="11701">
                  <c:v>-14122.800000000003</c:v>
                </c:pt>
                <c:pt idx="11702">
                  <c:v>-14507.099999999999</c:v>
                </c:pt>
                <c:pt idx="11703">
                  <c:v>-14888.800000000003</c:v>
                </c:pt>
                <c:pt idx="11704">
                  <c:v>-15258.300000000003</c:v>
                </c:pt>
                <c:pt idx="11705">
                  <c:v>-15625.199999999997</c:v>
                </c:pt>
                <c:pt idx="11706">
                  <c:v>-15986.599999999999</c:v>
                </c:pt>
                <c:pt idx="11707">
                  <c:v>-16344.900000000001</c:v>
                </c:pt>
                <c:pt idx="11708">
                  <c:v>-16697.199999999997</c:v>
                </c:pt>
                <c:pt idx="11709">
                  <c:v>-17039.900000000001</c:v>
                </c:pt>
                <c:pt idx="11710">
                  <c:v>-17376.800000000003</c:v>
                </c:pt>
                <c:pt idx="11711">
                  <c:v>-17709.400000000001</c:v>
                </c:pt>
                <c:pt idx="11712">
                  <c:v>-18037.300000000003</c:v>
                </c:pt>
                <c:pt idx="11713">
                  <c:v>-18355</c:v>
                </c:pt>
                <c:pt idx="11714">
                  <c:v>-18663.400000000001</c:v>
                </c:pt>
                <c:pt idx="11715">
                  <c:v>-18965.800000000003</c:v>
                </c:pt>
                <c:pt idx="11716">
                  <c:v>-19260</c:v>
                </c:pt>
                <c:pt idx="11717">
                  <c:v>-19547.599999999999</c:v>
                </c:pt>
                <c:pt idx="11718">
                  <c:v>-19825.199999999997</c:v>
                </c:pt>
                <c:pt idx="11719">
                  <c:v>-20097.699999999997</c:v>
                </c:pt>
                <c:pt idx="11720">
                  <c:v>-20360.800000000003</c:v>
                </c:pt>
                <c:pt idx="11721">
                  <c:v>-20615.800000000003</c:v>
                </c:pt>
                <c:pt idx="11722">
                  <c:v>-20861.699999999997</c:v>
                </c:pt>
                <c:pt idx="11723">
                  <c:v>-21097.4</c:v>
                </c:pt>
                <c:pt idx="11724">
                  <c:v>-21325.4</c:v>
                </c:pt>
                <c:pt idx="11725">
                  <c:v>-21555.5</c:v>
                </c:pt>
                <c:pt idx="11726">
                  <c:v>-21769</c:v>
                </c:pt>
                <c:pt idx="11727">
                  <c:v>-21969</c:v>
                </c:pt>
                <c:pt idx="11728">
                  <c:v>-22163.800000000003</c:v>
                </c:pt>
                <c:pt idx="11729">
                  <c:v>-22348.800000000003</c:v>
                </c:pt>
                <c:pt idx="11730">
                  <c:v>-22526.6</c:v>
                </c:pt>
                <c:pt idx="11731">
                  <c:v>-22686.6</c:v>
                </c:pt>
                <c:pt idx="11732">
                  <c:v>-22842.400000000001</c:v>
                </c:pt>
                <c:pt idx="11733">
                  <c:v>-22990.699999999997</c:v>
                </c:pt>
                <c:pt idx="11734">
                  <c:v>-23133.800000000003</c:v>
                </c:pt>
                <c:pt idx="11735">
                  <c:v>-23267.199999999997</c:v>
                </c:pt>
                <c:pt idx="11736">
                  <c:v>-23387.699999999997</c:v>
                </c:pt>
                <c:pt idx="11737">
                  <c:v>-23489.699999999997</c:v>
                </c:pt>
                <c:pt idx="11738">
                  <c:v>-23591.4</c:v>
                </c:pt>
                <c:pt idx="11739">
                  <c:v>-23686.5</c:v>
                </c:pt>
                <c:pt idx="11740">
                  <c:v>-23770</c:v>
                </c:pt>
                <c:pt idx="11741">
                  <c:v>-23838.400000000001</c:v>
                </c:pt>
                <c:pt idx="11742">
                  <c:v>-23893.4</c:v>
                </c:pt>
                <c:pt idx="11743">
                  <c:v>-23945.5</c:v>
                </c:pt>
                <c:pt idx="11744">
                  <c:v>-23991.699999999997</c:v>
                </c:pt>
                <c:pt idx="11745">
                  <c:v>-24027.1</c:v>
                </c:pt>
                <c:pt idx="11746">
                  <c:v>-24044.199999999997</c:v>
                </c:pt>
                <c:pt idx="11747">
                  <c:v>-24055.1</c:v>
                </c:pt>
                <c:pt idx="11748">
                  <c:v>-24061.1</c:v>
                </c:pt>
                <c:pt idx="11749">
                  <c:v>-24052.6</c:v>
                </c:pt>
                <c:pt idx="11750">
                  <c:v>-24030.400000000001</c:v>
                </c:pt>
                <c:pt idx="11751">
                  <c:v>-24004.5</c:v>
                </c:pt>
                <c:pt idx="11752">
                  <c:v>-23971</c:v>
                </c:pt>
                <c:pt idx="11753">
                  <c:v>-23931.800000000003</c:v>
                </c:pt>
                <c:pt idx="11754">
                  <c:v>-23871.699999999997</c:v>
                </c:pt>
                <c:pt idx="11755">
                  <c:v>-23801</c:v>
                </c:pt>
                <c:pt idx="11756">
                  <c:v>-23726.300000000003</c:v>
                </c:pt>
                <c:pt idx="11757">
                  <c:v>-23645.1</c:v>
                </c:pt>
                <c:pt idx="11758">
                  <c:v>-23552.5</c:v>
                </c:pt>
                <c:pt idx="11759">
                  <c:v>-23439.5</c:v>
                </c:pt>
                <c:pt idx="11760">
                  <c:v>-23334.800000000003</c:v>
                </c:pt>
                <c:pt idx="11761">
                  <c:v>-23216</c:v>
                </c:pt>
                <c:pt idx="11762">
                  <c:v>-23073.199999999997</c:v>
                </c:pt>
                <c:pt idx="11763">
                  <c:v>-22928.9</c:v>
                </c:pt>
                <c:pt idx="11764">
                  <c:v>-22782.6</c:v>
                </c:pt>
                <c:pt idx="11765">
                  <c:v>-22622.199999999997</c:v>
                </c:pt>
                <c:pt idx="11766">
                  <c:v>-22438.699999999997</c:v>
                </c:pt>
                <c:pt idx="11767">
                  <c:v>-22265.1</c:v>
                </c:pt>
                <c:pt idx="11768">
                  <c:v>-22085.199999999997</c:v>
                </c:pt>
                <c:pt idx="11769">
                  <c:v>-21885</c:v>
                </c:pt>
                <c:pt idx="11770">
                  <c:v>-21676.9</c:v>
                </c:pt>
                <c:pt idx="11771">
                  <c:v>-21460.300000000003</c:v>
                </c:pt>
                <c:pt idx="11772">
                  <c:v>-21226.699999999997</c:v>
                </c:pt>
                <c:pt idx="11773">
                  <c:v>-20998.800000000003</c:v>
                </c:pt>
                <c:pt idx="11774">
                  <c:v>-20757.800000000003</c:v>
                </c:pt>
                <c:pt idx="11775">
                  <c:v>-20501.199999999997</c:v>
                </c:pt>
                <c:pt idx="11776">
                  <c:v>-20242.599999999999</c:v>
                </c:pt>
                <c:pt idx="11777">
                  <c:v>-19965.900000000001</c:v>
                </c:pt>
                <c:pt idx="11778">
                  <c:v>-19688.199999999997</c:v>
                </c:pt>
                <c:pt idx="11779">
                  <c:v>-19405.800000000003</c:v>
                </c:pt>
                <c:pt idx="11780">
                  <c:v>-19108.300000000003</c:v>
                </c:pt>
                <c:pt idx="11781">
                  <c:v>-18809.099999999999</c:v>
                </c:pt>
                <c:pt idx="11782">
                  <c:v>-18498.800000000003</c:v>
                </c:pt>
                <c:pt idx="11783">
                  <c:v>-18174.5</c:v>
                </c:pt>
                <c:pt idx="11784">
                  <c:v>-17847.199999999997</c:v>
                </c:pt>
                <c:pt idx="11785">
                  <c:v>-17514.599999999999</c:v>
                </c:pt>
                <c:pt idx="11786">
                  <c:v>-17168.400000000001</c:v>
                </c:pt>
                <c:pt idx="11787">
                  <c:v>-16813.599999999999</c:v>
                </c:pt>
                <c:pt idx="11788">
                  <c:v>-16457</c:v>
                </c:pt>
                <c:pt idx="11789">
                  <c:v>-16082.099999999999</c:v>
                </c:pt>
                <c:pt idx="11790">
                  <c:v>-15708.199999999997</c:v>
                </c:pt>
                <c:pt idx="11791">
                  <c:v>-15328.099999999999</c:v>
                </c:pt>
                <c:pt idx="11792">
                  <c:v>-14936.800000000003</c:v>
                </c:pt>
                <c:pt idx="11793">
                  <c:v>-14542.699999999997</c:v>
                </c:pt>
                <c:pt idx="11794">
                  <c:v>-14137.699999999997</c:v>
                </c:pt>
                <c:pt idx="11795">
                  <c:v>-13727.199999999997</c:v>
                </c:pt>
                <c:pt idx="11796">
                  <c:v>-13307.900000000001</c:v>
                </c:pt>
                <c:pt idx="11797">
                  <c:v>-12884.599999999999</c:v>
                </c:pt>
                <c:pt idx="11798">
                  <c:v>-12458.400000000001</c:v>
                </c:pt>
                <c:pt idx="11799">
                  <c:v>-12021</c:v>
                </c:pt>
                <c:pt idx="11800">
                  <c:v>-11573.800000000003</c:v>
                </c:pt>
                <c:pt idx="11801">
                  <c:v>-11122.800000000003</c:v>
                </c:pt>
                <c:pt idx="11802">
                  <c:v>-10673.699999999997</c:v>
                </c:pt>
                <c:pt idx="11803">
                  <c:v>-10209.600000000006</c:v>
                </c:pt>
                <c:pt idx="11804">
                  <c:v>-9742.6000000000058</c:v>
                </c:pt>
                <c:pt idx="11805">
                  <c:v>-9282</c:v>
                </c:pt>
                <c:pt idx="11806">
                  <c:v>-8808</c:v>
                </c:pt>
                <c:pt idx="11807">
                  <c:v>-8320.8999999999942</c:v>
                </c:pt>
                <c:pt idx="11808">
                  <c:v>-7836.1000000000058</c:v>
                </c:pt>
                <c:pt idx="11809">
                  <c:v>-7353.8000000000029</c:v>
                </c:pt>
                <c:pt idx="11810">
                  <c:v>-6857.5</c:v>
                </c:pt>
                <c:pt idx="11811">
                  <c:v>-6359.6999999999971</c:v>
                </c:pt>
                <c:pt idx="11812">
                  <c:v>-5858.8000000000029</c:v>
                </c:pt>
                <c:pt idx="11813">
                  <c:v>-5353.6999999999971</c:v>
                </c:pt>
                <c:pt idx="11814">
                  <c:v>-4847.3000000000029</c:v>
                </c:pt>
                <c:pt idx="11815">
                  <c:v>-4332.3999999999942</c:v>
                </c:pt>
                <c:pt idx="11816">
                  <c:v>-3818</c:v>
                </c:pt>
                <c:pt idx="11817">
                  <c:v>-3307.1999999999971</c:v>
                </c:pt>
                <c:pt idx="11818">
                  <c:v>-2792.3999999999942</c:v>
                </c:pt>
                <c:pt idx="11819">
                  <c:v>-2270.8000000000029</c:v>
                </c:pt>
                <c:pt idx="11820">
                  <c:v>-1753.3000000000029</c:v>
                </c:pt>
                <c:pt idx="11821">
                  <c:v>-1232.3999999999942</c:v>
                </c:pt>
                <c:pt idx="11822">
                  <c:v>-703.10000000000582</c:v>
                </c:pt>
                <c:pt idx="11823">
                  <c:v>-175.60000000000582</c:v>
                </c:pt>
                <c:pt idx="11824">
                  <c:v>342.30000000000291</c:v>
                </c:pt>
                <c:pt idx="11825">
                  <c:v>870</c:v>
                </c:pt>
                <c:pt idx="11826">
                  <c:v>1399.8000000000029</c:v>
                </c:pt>
                <c:pt idx="11827">
                  <c:v>1923</c:v>
                </c:pt>
                <c:pt idx="11828">
                  <c:v>2448.6000000000058</c:v>
                </c:pt>
                <c:pt idx="11829">
                  <c:v>2973.6999999999971</c:v>
                </c:pt>
                <c:pt idx="11830">
                  <c:v>3499.1999999999971</c:v>
                </c:pt>
                <c:pt idx="11831">
                  <c:v>4021.3000000000029</c:v>
                </c:pt>
                <c:pt idx="11832">
                  <c:v>4544.1000000000058</c:v>
                </c:pt>
                <c:pt idx="11833">
                  <c:v>5065.3000000000029</c:v>
                </c:pt>
                <c:pt idx="11834">
                  <c:v>5580.3999999999942</c:v>
                </c:pt>
                <c:pt idx="11835">
                  <c:v>6097.3999999999942</c:v>
                </c:pt>
                <c:pt idx="11836">
                  <c:v>6615.3000000000029</c:v>
                </c:pt>
                <c:pt idx="11837">
                  <c:v>7122.3999999999942</c:v>
                </c:pt>
                <c:pt idx="11838">
                  <c:v>7640.3000000000029</c:v>
                </c:pt>
                <c:pt idx="11839">
                  <c:v>8149.1000000000058</c:v>
                </c:pt>
                <c:pt idx="11840">
                  <c:v>8650.1000000000058</c:v>
                </c:pt>
                <c:pt idx="11841">
                  <c:v>9150.6999999999971</c:v>
                </c:pt>
                <c:pt idx="11842">
                  <c:v>9645.1999999999971</c:v>
                </c:pt>
                <c:pt idx="11843">
                  <c:v>10134.800000000003</c:v>
                </c:pt>
                <c:pt idx="11844">
                  <c:v>10618.399999999994</c:v>
                </c:pt>
                <c:pt idx="11845">
                  <c:v>11107.800000000003</c:v>
                </c:pt>
                <c:pt idx="11846">
                  <c:v>11591.399999999994</c:v>
                </c:pt>
                <c:pt idx="11847">
                  <c:v>12063.199999999997</c:v>
                </c:pt>
                <c:pt idx="11848">
                  <c:v>12533.300000000003</c:v>
                </c:pt>
                <c:pt idx="11849">
                  <c:v>13000.699999999997</c:v>
                </c:pt>
                <c:pt idx="11850">
                  <c:v>13460.899999999994</c:v>
                </c:pt>
                <c:pt idx="11851">
                  <c:v>13914.5</c:v>
                </c:pt>
                <c:pt idx="11852">
                  <c:v>14368.899999999994</c:v>
                </c:pt>
                <c:pt idx="11853">
                  <c:v>14817.300000000003</c:v>
                </c:pt>
                <c:pt idx="11854">
                  <c:v>15255.899999999994</c:v>
                </c:pt>
                <c:pt idx="11855">
                  <c:v>15686.199999999997</c:v>
                </c:pt>
                <c:pt idx="11856">
                  <c:v>16113.199999999997</c:v>
                </c:pt>
                <c:pt idx="11857">
                  <c:v>16538.5</c:v>
                </c:pt>
                <c:pt idx="11858">
                  <c:v>16954</c:v>
                </c:pt>
                <c:pt idx="11859">
                  <c:v>17356.100000000006</c:v>
                </c:pt>
                <c:pt idx="11860">
                  <c:v>17763.699999999997</c:v>
                </c:pt>
                <c:pt idx="11861">
                  <c:v>18164.399999999994</c:v>
                </c:pt>
                <c:pt idx="11862">
                  <c:v>18548.399999999994</c:v>
                </c:pt>
                <c:pt idx="11863">
                  <c:v>18926.899999999994</c:v>
                </c:pt>
                <c:pt idx="11864">
                  <c:v>19307.899999999994</c:v>
                </c:pt>
                <c:pt idx="11865">
                  <c:v>19681.5</c:v>
                </c:pt>
                <c:pt idx="11866">
                  <c:v>20034.300000000003</c:v>
                </c:pt>
                <c:pt idx="11867">
                  <c:v>20387.100000000006</c:v>
                </c:pt>
                <c:pt idx="11868">
                  <c:v>20734.899999999994</c:v>
                </c:pt>
                <c:pt idx="11869">
                  <c:v>21073.100000000006</c:v>
                </c:pt>
                <c:pt idx="11870">
                  <c:v>21398.600000000006</c:v>
                </c:pt>
                <c:pt idx="11871">
                  <c:v>21724.399999999994</c:v>
                </c:pt>
                <c:pt idx="11872">
                  <c:v>22040.699999999997</c:v>
                </c:pt>
                <c:pt idx="11873">
                  <c:v>22347</c:v>
                </c:pt>
                <c:pt idx="11874">
                  <c:v>22646.800000000003</c:v>
                </c:pt>
                <c:pt idx="11875">
                  <c:v>22934</c:v>
                </c:pt>
                <c:pt idx="11876">
                  <c:v>23223</c:v>
                </c:pt>
                <c:pt idx="11877">
                  <c:v>23497</c:v>
                </c:pt>
                <c:pt idx="11878">
                  <c:v>23763</c:v>
                </c:pt>
                <c:pt idx="11879">
                  <c:v>24024</c:v>
                </c:pt>
                <c:pt idx="11880">
                  <c:v>24270</c:v>
                </c:pt>
                <c:pt idx="11881">
                  <c:v>24513</c:v>
                </c:pt>
                <c:pt idx="11882">
                  <c:v>24746</c:v>
                </c:pt>
                <c:pt idx="11883">
                  <c:v>24965</c:v>
                </c:pt>
                <c:pt idx="11884">
                  <c:v>25178</c:v>
                </c:pt>
                <c:pt idx="11885">
                  <c:v>25389</c:v>
                </c:pt>
                <c:pt idx="11886">
                  <c:v>25582</c:v>
                </c:pt>
                <c:pt idx="11887">
                  <c:v>25765</c:v>
                </c:pt>
                <c:pt idx="11888">
                  <c:v>25947</c:v>
                </c:pt>
                <c:pt idx="11889">
                  <c:v>26113</c:v>
                </c:pt>
                <c:pt idx="11890">
                  <c:v>26271</c:v>
                </c:pt>
                <c:pt idx="11891">
                  <c:v>26420</c:v>
                </c:pt>
                <c:pt idx="11892">
                  <c:v>26556</c:v>
                </c:pt>
                <c:pt idx="11893">
                  <c:v>26685</c:v>
                </c:pt>
                <c:pt idx="11894">
                  <c:v>26800</c:v>
                </c:pt>
                <c:pt idx="11895">
                  <c:v>26909</c:v>
                </c:pt>
                <c:pt idx="11896">
                  <c:v>27013</c:v>
                </c:pt>
                <c:pt idx="11897">
                  <c:v>27100</c:v>
                </c:pt>
                <c:pt idx="11898">
                  <c:v>27183</c:v>
                </c:pt>
                <c:pt idx="11899">
                  <c:v>27253</c:v>
                </c:pt>
                <c:pt idx="11900">
                  <c:v>27299</c:v>
                </c:pt>
                <c:pt idx="11901">
                  <c:v>27352</c:v>
                </c:pt>
                <c:pt idx="11902">
                  <c:v>27401</c:v>
                </c:pt>
                <c:pt idx="11903">
                  <c:v>27426</c:v>
                </c:pt>
                <c:pt idx="11904">
                  <c:v>27437</c:v>
                </c:pt>
                <c:pt idx="11905">
                  <c:v>27449</c:v>
                </c:pt>
                <c:pt idx="11906">
                  <c:v>27450</c:v>
                </c:pt>
                <c:pt idx="11907">
                  <c:v>27429</c:v>
                </c:pt>
                <c:pt idx="11908">
                  <c:v>27404</c:v>
                </c:pt>
                <c:pt idx="11909">
                  <c:v>27372</c:v>
                </c:pt>
                <c:pt idx="11910">
                  <c:v>27321</c:v>
                </c:pt>
                <c:pt idx="11911">
                  <c:v>27260</c:v>
                </c:pt>
                <c:pt idx="11912">
                  <c:v>27191</c:v>
                </c:pt>
                <c:pt idx="11913">
                  <c:v>27118</c:v>
                </c:pt>
                <c:pt idx="11914">
                  <c:v>27031</c:v>
                </c:pt>
                <c:pt idx="11915">
                  <c:v>26925</c:v>
                </c:pt>
                <c:pt idx="11916">
                  <c:v>26811</c:v>
                </c:pt>
                <c:pt idx="11917">
                  <c:v>26688</c:v>
                </c:pt>
                <c:pt idx="11918">
                  <c:v>26556</c:v>
                </c:pt>
                <c:pt idx="11919">
                  <c:v>26412</c:v>
                </c:pt>
                <c:pt idx="11920">
                  <c:v>26254</c:v>
                </c:pt>
                <c:pt idx="11921">
                  <c:v>26093</c:v>
                </c:pt>
                <c:pt idx="11922">
                  <c:v>25922</c:v>
                </c:pt>
                <c:pt idx="11923">
                  <c:v>25734</c:v>
                </c:pt>
                <c:pt idx="11924">
                  <c:v>25535</c:v>
                </c:pt>
                <c:pt idx="11925">
                  <c:v>25328</c:v>
                </c:pt>
                <c:pt idx="11926">
                  <c:v>25120</c:v>
                </c:pt>
                <c:pt idx="11927">
                  <c:v>24896</c:v>
                </c:pt>
                <c:pt idx="11928">
                  <c:v>24655</c:v>
                </c:pt>
                <c:pt idx="11929">
                  <c:v>24407</c:v>
                </c:pt>
                <c:pt idx="11930">
                  <c:v>24155</c:v>
                </c:pt>
                <c:pt idx="11931">
                  <c:v>23895</c:v>
                </c:pt>
                <c:pt idx="11932">
                  <c:v>23620</c:v>
                </c:pt>
                <c:pt idx="11933">
                  <c:v>23331</c:v>
                </c:pt>
                <c:pt idx="11934">
                  <c:v>23036</c:v>
                </c:pt>
                <c:pt idx="11935">
                  <c:v>22733.5</c:v>
                </c:pt>
                <c:pt idx="11936">
                  <c:v>22424.199999999997</c:v>
                </c:pt>
                <c:pt idx="11937">
                  <c:v>22108.100000000006</c:v>
                </c:pt>
                <c:pt idx="11938">
                  <c:v>21776.5</c:v>
                </c:pt>
                <c:pt idx="11939">
                  <c:v>21437</c:v>
                </c:pt>
                <c:pt idx="11940">
                  <c:v>21092.600000000006</c:v>
                </c:pt>
                <c:pt idx="11941">
                  <c:v>20740.800000000003</c:v>
                </c:pt>
                <c:pt idx="11942">
                  <c:v>20377.699999999997</c:v>
                </c:pt>
                <c:pt idx="11943">
                  <c:v>20002.199999999997</c:v>
                </c:pt>
                <c:pt idx="11944">
                  <c:v>19629</c:v>
                </c:pt>
                <c:pt idx="11945">
                  <c:v>19249.800000000003</c:v>
                </c:pt>
                <c:pt idx="11946">
                  <c:v>18857.399999999994</c:v>
                </c:pt>
                <c:pt idx="11947">
                  <c:v>18462</c:v>
                </c:pt>
                <c:pt idx="11948">
                  <c:v>18061.300000000003</c:v>
                </c:pt>
                <c:pt idx="11949">
                  <c:v>17650.399999999994</c:v>
                </c:pt>
                <c:pt idx="11950">
                  <c:v>17235.300000000003</c:v>
                </c:pt>
                <c:pt idx="11951">
                  <c:v>16812.300000000003</c:v>
                </c:pt>
                <c:pt idx="11952">
                  <c:v>16383.100000000006</c:v>
                </c:pt>
                <c:pt idx="11953">
                  <c:v>15950.5</c:v>
                </c:pt>
                <c:pt idx="11954">
                  <c:v>15513.300000000003</c:v>
                </c:pt>
                <c:pt idx="11955">
                  <c:v>15070.699999999997</c:v>
                </c:pt>
                <c:pt idx="11956">
                  <c:v>14618.800000000003</c:v>
                </c:pt>
                <c:pt idx="11957">
                  <c:v>14162.5</c:v>
                </c:pt>
                <c:pt idx="11958">
                  <c:v>13708</c:v>
                </c:pt>
                <c:pt idx="11959">
                  <c:v>13246.199999999997</c:v>
                </c:pt>
                <c:pt idx="11960">
                  <c:v>12778.899999999994</c:v>
                </c:pt>
                <c:pt idx="11961">
                  <c:v>12306.699999999997</c:v>
                </c:pt>
                <c:pt idx="11962">
                  <c:v>11830.600000000006</c:v>
                </c:pt>
                <c:pt idx="11963">
                  <c:v>11352.800000000003</c:v>
                </c:pt>
                <c:pt idx="11964">
                  <c:v>10871.699999999997</c:v>
                </c:pt>
                <c:pt idx="11965">
                  <c:v>10386.300000000003</c:v>
                </c:pt>
                <c:pt idx="11966">
                  <c:v>9896.3999999999942</c:v>
                </c:pt>
                <c:pt idx="11967">
                  <c:v>9405.8999999999942</c:v>
                </c:pt>
                <c:pt idx="11968">
                  <c:v>8914.1000000000058</c:v>
                </c:pt>
                <c:pt idx="11969">
                  <c:v>8420.5</c:v>
                </c:pt>
                <c:pt idx="11970">
                  <c:v>7924.8000000000029</c:v>
                </c:pt>
                <c:pt idx="11971">
                  <c:v>7429.5</c:v>
                </c:pt>
                <c:pt idx="11972">
                  <c:v>6932.3000000000029</c:v>
                </c:pt>
                <c:pt idx="11973">
                  <c:v>6431</c:v>
                </c:pt>
                <c:pt idx="11974">
                  <c:v>5928.3999999999942</c:v>
                </c:pt>
                <c:pt idx="11975">
                  <c:v>5424.5</c:v>
                </c:pt>
                <c:pt idx="11976">
                  <c:v>4916</c:v>
                </c:pt>
                <c:pt idx="11977">
                  <c:v>4409.6000000000058</c:v>
                </c:pt>
                <c:pt idx="11978">
                  <c:v>3905.1999999999971</c:v>
                </c:pt>
                <c:pt idx="11979">
                  <c:v>3398.1000000000058</c:v>
                </c:pt>
                <c:pt idx="11980">
                  <c:v>2892.6000000000058</c:v>
                </c:pt>
                <c:pt idx="11981">
                  <c:v>2385.6999999999971</c:v>
                </c:pt>
                <c:pt idx="11982">
                  <c:v>1877.3000000000029</c:v>
                </c:pt>
                <c:pt idx="11983">
                  <c:v>1369.1999999999971</c:v>
                </c:pt>
                <c:pt idx="11984">
                  <c:v>862.5</c:v>
                </c:pt>
                <c:pt idx="11985">
                  <c:v>356.69999999999709</c:v>
                </c:pt>
                <c:pt idx="11986">
                  <c:v>-147.69999999999709</c:v>
                </c:pt>
                <c:pt idx="11987">
                  <c:v>-652.89999999999418</c:v>
                </c:pt>
                <c:pt idx="11988">
                  <c:v>-1163.8999999999942</c:v>
                </c:pt>
                <c:pt idx="11989">
                  <c:v>-1670.1999999999971</c:v>
                </c:pt>
                <c:pt idx="11990">
                  <c:v>-2169.1999999999971</c:v>
                </c:pt>
                <c:pt idx="11991">
                  <c:v>-2668.3000000000029</c:v>
                </c:pt>
                <c:pt idx="11992">
                  <c:v>-3164.1000000000058</c:v>
                </c:pt>
                <c:pt idx="11993">
                  <c:v>-3657.8999999999942</c:v>
                </c:pt>
                <c:pt idx="11994">
                  <c:v>-4150.1999999999971</c:v>
                </c:pt>
                <c:pt idx="11995">
                  <c:v>-4641.6000000000058</c:v>
                </c:pt>
                <c:pt idx="11996">
                  <c:v>-5131.8999999999942</c:v>
                </c:pt>
                <c:pt idx="11997">
                  <c:v>-5615.6000000000058</c:v>
                </c:pt>
                <c:pt idx="11998">
                  <c:v>-6099.6000000000058</c:v>
                </c:pt>
                <c:pt idx="11999">
                  <c:v>-6581.8000000000029</c:v>
                </c:pt>
                <c:pt idx="12000">
                  <c:v>-7062</c:v>
                </c:pt>
                <c:pt idx="12001">
                  <c:v>-7540.1000000000058</c:v>
                </c:pt>
                <c:pt idx="12002">
                  <c:v>-8012.6999999999971</c:v>
                </c:pt>
                <c:pt idx="12003">
                  <c:v>-8482.5</c:v>
                </c:pt>
                <c:pt idx="12004">
                  <c:v>-8944.3999999999942</c:v>
                </c:pt>
                <c:pt idx="12005">
                  <c:v>-9407.8999999999942</c:v>
                </c:pt>
                <c:pt idx="12006">
                  <c:v>-9866.3000000000029</c:v>
                </c:pt>
                <c:pt idx="12007">
                  <c:v>-10319</c:v>
                </c:pt>
                <c:pt idx="12008">
                  <c:v>-10767.600000000006</c:v>
                </c:pt>
                <c:pt idx="12009">
                  <c:v>-11212.199999999997</c:v>
                </c:pt>
                <c:pt idx="12010">
                  <c:v>-11652.300000000003</c:v>
                </c:pt>
                <c:pt idx="12011">
                  <c:v>-12085.099999999999</c:v>
                </c:pt>
                <c:pt idx="12012">
                  <c:v>-12518</c:v>
                </c:pt>
                <c:pt idx="12013">
                  <c:v>-12951.099999999999</c:v>
                </c:pt>
                <c:pt idx="12014">
                  <c:v>-13371.5</c:v>
                </c:pt>
                <c:pt idx="12015">
                  <c:v>-13782.900000000001</c:v>
                </c:pt>
                <c:pt idx="12016">
                  <c:v>-14189.699999999997</c:v>
                </c:pt>
                <c:pt idx="12017">
                  <c:v>-14589.900000000001</c:v>
                </c:pt>
                <c:pt idx="12018">
                  <c:v>-14986.599999999999</c:v>
                </c:pt>
                <c:pt idx="12019">
                  <c:v>-15377.599999999999</c:v>
                </c:pt>
                <c:pt idx="12020">
                  <c:v>-15761.099999999999</c:v>
                </c:pt>
                <c:pt idx="12021">
                  <c:v>-16136.900000000001</c:v>
                </c:pt>
                <c:pt idx="12022">
                  <c:v>-16507.900000000001</c:v>
                </c:pt>
                <c:pt idx="12023">
                  <c:v>-16871.300000000003</c:v>
                </c:pt>
                <c:pt idx="12024">
                  <c:v>-17229.099999999999</c:v>
                </c:pt>
                <c:pt idx="12025">
                  <c:v>-17583.800000000003</c:v>
                </c:pt>
                <c:pt idx="12026">
                  <c:v>-17926.599999999999</c:v>
                </c:pt>
                <c:pt idx="12027">
                  <c:v>-18261.199999999997</c:v>
                </c:pt>
                <c:pt idx="12028">
                  <c:v>-18592.900000000001</c:v>
                </c:pt>
                <c:pt idx="12029">
                  <c:v>-18913</c:v>
                </c:pt>
                <c:pt idx="12030">
                  <c:v>-19221</c:v>
                </c:pt>
                <c:pt idx="12031">
                  <c:v>-19527.199999999997</c:v>
                </c:pt>
                <c:pt idx="12032">
                  <c:v>-19828.400000000001</c:v>
                </c:pt>
                <c:pt idx="12033">
                  <c:v>-20114.199999999997</c:v>
                </c:pt>
                <c:pt idx="12034">
                  <c:v>-20397.5</c:v>
                </c:pt>
                <c:pt idx="12035">
                  <c:v>-20670.699999999997</c:v>
                </c:pt>
                <c:pt idx="12036">
                  <c:v>-20937.300000000003</c:v>
                </c:pt>
                <c:pt idx="12037">
                  <c:v>-21191.800000000003</c:v>
                </c:pt>
                <c:pt idx="12038">
                  <c:v>-21438.5</c:v>
                </c:pt>
                <c:pt idx="12039">
                  <c:v>-21672.800000000003</c:v>
                </c:pt>
                <c:pt idx="12040">
                  <c:v>-21901.300000000003</c:v>
                </c:pt>
                <c:pt idx="12041">
                  <c:v>-22122.300000000003</c:v>
                </c:pt>
                <c:pt idx="12042">
                  <c:v>-22330.1</c:v>
                </c:pt>
                <c:pt idx="12043">
                  <c:v>-22526</c:v>
                </c:pt>
                <c:pt idx="12044">
                  <c:v>-22720.1</c:v>
                </c:pt>
                <c:pt idx="12045">
                  <c:v>-22901.5</c:v>
                </c:pt>
                <c:pt idx="12046">
                  <c:v>-23077.9</c:v>
                </c:pt>
                <c:pt idx="12047">
                  <c:v>-23238.300000000003</c:v>
                </c:pt>
                <c:pt idx="12048">
                  <c:v>-23392.5</c:v>
                </c:pt>
                <c:pt idx="12049">
                  <c:v>-23538.800000000003</c:v>
                </c:pt>
                <c:pt idx="12050">
                  <c:v>-23676.6</c:v>
                </c:pt>
                <c:pt idx="12051">
                  <c:v>-23801.199999999997</c:v>
                </c:pt>
                <c:pt idx="12052">
                  <c:v>-23921.1</c:v>
                </c:pt>
                <c:pt idx="12053">
                  <c:v>-24028.300000000003</c:v>
                </c:pt>
                <c:pt idx="12054">
                  <c:v>-24122.400000000001</c:v>
                </c:pt>
                <c:pt idx="12055">
                  <c:v>-24214</c:v>
                </c:pt>
                <c:pt idx="12056">
                  <c:v>-24291.699999999997</c:v>
                </c:pt>
                <c:pt idx="12057">
                  <c:v>-24357.1</c:v>
                </c:pt>
                <c:pt idx="12058">
                  <c:v>-24422.1</c:v>
                </c:pt>
                <c:pt idx="12059">
                  <c:v>-24475.800000000003</c:v>
                </c:pt>
                <c:pt idx="12060">
                  <c:v>-24514.800000000003</c:v>
                </c:pt>
                <c:pt idx="12061">
                  <c:v>-24544.699999999997</c:v>
                </c:pt>
                <c:pt idx="12062">
                  <c:v>-24567.9</c:v>
                </c:pt>
                <c:pt idx="12063">
                  <c:v>-24584.199999999997</c:v>
                </c:pt>
                <c:pt idx="12064">
                  <c:v>-24583.599999999999</c:v>
                </c:pt>
                <c:pt idx="12065">
                  <c:v>-24572.300000000003</c:v>
                </c:pt>
                <c:pt idx="12066">
                  <c:v>-24557.1</c:v>
                </c:pt>
                <c:pt idx="12067">
                  <c:v>-24535</c:v>
                </c:pt>
                <c:pt idx="12068">
                  <c:v>-24508.300000000003</c:v>
                </c:pt>
                <c:pt idx="12069">
                  <c:v>-24470.1</c:v>
                </c:pt>
                <c:pt idx="12070">
                  <c:v>-24414.5</c:v>
                </c:pt>
                <c:pt idx="12071">
                  <c:v>-24353.1</c:v>
                </c:pt>
                <c:pt idx="12072">
                  <c:v>-24287.800000000003</c:v>
                </c:pt>
                <c:pt idx="12073">
                  <c:v>-24216.9</c:v>
                </c:pt>
                <c:pt idx="12074">
                  <c:v>-24132.199999999997</c:v>
                </c:pt>
                <c:pt idx="12075">
                  <c:v>-24032.9</c:v>
                </c:pt>
                <c:pt idx="12076">
                  <c:v>-23933.1</c:v>
                </c:pt>
                <c:pt idx="12077">
                  <c:v>-23828.699999999997</c:v>
                </c:pt>
                <c:pt idx="12078">
                  <c:v>-23716.1</c:v>
                </c:pt>
                <c:pt idx="12079">
                  <c:v>-23588.400000000001</c:v>
                </c:pt>
                <c:pt idx="12080">
                  <c:v>-23451.599999999999</c:v>
                </c:pt>
                <c:pt idx="12081">
                  <c:v>-23313.699999999997</c:v>
                </c:pt>
                <c:pt idx="12082">
                  <c:v>-23167.4</c:v>
                </c:pt>
                <c:pt idx="12083">
                  <c:v>-23009.699999999997</c:v>
                </c:pt>
                <c:pt idx="12084">
                  <c:v>-22846.9</c:v>
                </c:pt>
                <c:pt idx="12085">
                  <c:v>-22678.5</c:v>
                </c:pt>
                <c:pt idx="12086">
                  <c:v>-22504.199999999997</c:v>
                </c:pt>
                <c:pt idx="12087">
                  <c:v>-22320.1</c:v>
                </c:pt>
                <c:pt idx="12088">
                  <c:v>-22120.400000000001</c:v>
                </c:pt>
                <c:pt idx="12089">
                  <c:v>-21922.199999999997</c:v>
                </c:pt>
                <c:pt idx="12090">
                  <c:v>-21721.599999999999</c:v>
                </c:pt>
                <c:pt idx="12091">
                  <c:v>-21511.9</c:v>
                </c:pt>
                <c:pt idx="12092">
                  <c:v>-21291.199999999997</c:v>
                </c:pt>
                <c:pt idx="12093">
                  <c:v>-21065.800000000003</c:v>
                </c:pt>
                <c:pt idx="12094">
                  <c:v>-20841.699999999997</c:v>
                </c:pt>
                <c:pt idx="12095">
                  <c:v>-20601.099999999999</c:v>
                </c:pt>
                <c:pt idx="12096">
                  <c:v>-20353</c:v>
                </c:pt>
                <c:pt idx="12097">
                  <c:v>-20109.5</c:v>
                </c:pt>
                <c:pt idx="12098">
                  <c:v>-19859.599999999999</c:v>
                </c:pt>
                <c:pt idx="12099">
                  <c:v>-19588.900000000001</c:v>
                </c:pt>
                <c:pt idx="12100">
                  <c:v>-19319.099999999999</c:v>
                </c:pt>
                <c:pt idx="12101">
                  <c:v>-19055.900000000001</c:v>
                </c:pt>
                <c:pt idx="12102">
                  <c:v>-18784.400000000001</c:v>
                </c:pt>
                <c:pt idx="12103">
                  <c:v>-18498.400000000001</c:v>
                </c:pt>
                <c:pt idx="12104">
                  <c:v>-18213.400000000001</c:v>
                </c:pt>
                <c:pt idx="12105">
                  <c:v>-17916.400000000001</c:v>
                </c:pt>
                <c:pt idx="12106">
                  <c:v>-17618.699999999997</c:v>
                </c:pt>
                <c:pt idx="12107">
                  <c:v>-17321.300000000003</c:v>
                </c:pt>
                <c:pt idx="12108">
                  <c:v>-17014.199999999997</c:v>
                </c:pt>
                <c:pt idx="12109">
                  <c:v>-16704.300000000003</c:v>
                </c:pt>
                <c:pt idx="12110">
                  <c:v>-16389.699999999997</c:v>
                </c:pt>
                <c:pt idx="12111">
                  <c:v>-16069.599999999999</c:v>
                </c:pt>
                <c:pt idx="12112">
                  <c:v>-15746.5</c:v>
                </c:pt>
                <c:pt idx="12113">
                  <c:v>-15413.099999999999</c:v>
                </c:pt>
                <c:pt idx="12114">
                  <c:v>-15084</c:v>
                </c:pt>
                <c:pt idx="12115">
                  <c:v>-14752.699999999997</c:v>
                </c:pt>
                <c:pt idx="12116">
                  <c:v>-14407.099999999999</c:v>
                </c:pt>
                <c:pt idx="12117">
                  <c:v>-14065.199999999997</c:v>
                </c:pt>
                <c:pt idx="12118">
                  <c:v>-13722.5</c:v>
                </c:pt>
                <c:pt idx="12119">
                  <c:v>-13372.900000000001</c:v>
                </c:pt>
                <c:pt idx="12120">
                  <c:v>-13019.099999999999</c:v>
                </c:pt>
                <c:pt idx="12121">
                  <c:v>-12667.300000000003</c:v>
                </c:pt>
                <c:pt idx="12122">
                  <c:v>-12306.400000000001</c:v>
                </c:pt>
                <c:pt idx="12123">
                  <c:v>-11946.300000000003</c:v>
                </c:pt>
                <c:pt idx="12124">
                  <c:v>-11585.300000000003</c:v>
                </c:pt>
                <c:pt idx="12125">
                  <c:v>-11214.800000000003</c:v>
                </c:pt>
                <c:pt idx="12126">
                  <c:v>-10848.699999999997</c:v>
                </c:pt>
                <c:pt idx="12127">
                  <c:v>-10478.100000000006</c:v>
                </c:pt>
                <c:pt idx="12128">
                  <c:v>-10105.600000000006</c:v>
                </c:pt>
                <c:pt idx="12129">
                  <c:v>-9730.6999999999971</c:v>
                </c:pt>
                <c:pt idx="12130">
                  <c:v>-9352.3999999999942</c:v>
                </c:pt>
                <c:pt idx="12131">
                  <c:v>-8977.8999999999942</c:v>
                </c:pt>
                <c:pt idx="12132">
                  <c:v>-8600.3000000000029</c:v>
                </c:pt>
                <c:pt idx="12133">
                  <c:v>-8216.5</c:v>
                </c:pt>
                <c:pt idx="12134">
                  <c:v>-7833.8999999999942</c:v>
                </c:pt>
                <c:pt idx="12135">
                  <c:v>-7459.6999999999971</c:v>
                </c:pt>
                <c:pt idx="12136">
                  <c:v>-7071.8999999999942</c:v>
                </c:pt>
                <c:pt idx="12137">
                  <c:v>-6681.6000000000058</c:v>
                </c:pt>
                <c:pt idx="12138">
                  <c:v>-6303.8999999999942</c:v>
                </c:pt>
                <c:pt idx="12139">
                  <c:v>-5918.3000000000029</c:v>
                </c:pt>
                <c:pt idx="12140">
                  <c:v>-5531.6000000000058</c:v>
                </c:pt>
                <c:pt idx="12141">
                  <c:v>-5140.8000000000029</c:v>
                </c:pt>
                <c:pt idx="12142">
                  <c:v>-4762</c:v>
                </c:pt>
                <c:pt idx="12143">
                  <c:v>-4379.3000000000029</c:v>
                </c:pt>
                <c:pt idx="12144">
                  <c:v>-3991.1999999999971</c:v>
                </c:pt>
                <c:pt idx="12145">
                  <c:v>-3607.1000000000058</c:v>
                </c:pt>
                <c:pt idx="12146">
                  <c:v>-3227.8999999999942</c:v>
                </c:pt>
                <c:pt idx="12147">
                  <c:v>-2848.3999999999942</c:v>
                </c:pt>
                <c:pt idx="12148">
                  <c:v>-2464.6000000000058</c:v>
                </c:pt>
                <c:pt idx="12149">
                  <c:v>-2079.6999999999971</c:v>
                </c:pt>
                <c:pt idx="12150">
                  <c:v>-1702.8999999999942</c:v>
                </c:pt>
                <c:pt idx="12151">
                  <c:v>-1327.1999999999971</c:v>
                </c:pt>
                <c:pt idx="12152">
                  <c:v>-948.30000000000291</c:v>
                </c:pt>
                <c:pt idx="12153">
                  <c:v>-575.69999999999709</c:v>
                </c:pt>
                <c:pt idx="12154">
                  <c:v>-207</c:v>
                </c:pt>
                <c:pt idx="12155">
                  <c:v>166.30000000000291</c:v>
                </c:pt>
                <c:pt idx="12156">
                  <c:v>540.5</c:v>
                </c:pt>
                <c:pt idx="12157">
                  <c:v>902</c:v>
                </c:pt>
                <c:pt idx="12158">
                  <c:v>1262.3999999999942</c:v>
                </c:pt>
                <c:pt idx="12159">
                  <c:v>1621.5</c:v>
                </c:pt>
                <c:pt idx="12160">
                  <c:v>1979.8000000000029</c:v>
                </c:pt>
                <c:pt idx="12161">
                  <c:v>2332.8999999999942</c:v>
                </c:pt>
                <c:pt idx="12162">
                  <c:v>2686.6000000000058</c:v>
                </c:pt>
                <c:pt idx="12163">
                  <c:v>3044.6000000000058</c:v>
                </c:pt>
                <c:pt idx="12164">
                  <c:v>3386.3000000000029</c:v>
                </c:pt>
                <c:pt idx="12165">
                  <c:v>3732</c:v>
                </c:pt>
                <c:pt idx="12166">
                  <c:v>4072.5</c:v>
                </c:pt>
                <c:pt idx="12167">
                  <c:v>4404.1000000000058</c:v>
                </c:pt>
                <c:pt idx="12168">
                  <c:v>4737.1000000000058</c:v>
                </c:pt>
                <c:pt idx="12169">
                  <c:v>5065.8999999999942</c:v>
                </c:pt>
                <c:pt idx="12170">
                  <c:v>5389.3999999999942</c:v>
                </c:pt>
                <c:pt idx="12171">
                  <c:v>5710.6000000000058</c:v>
                </c:pt>
                <c:pt idx="12172">
                  <c:v>6028</c:v>
                </c:pt>
                <c:pt idx="12173">
                  <c:v>6340.6000000000058</c:v>
                </c:pt>
                <c:pt idx="12174">
                  <c:v>6647.1000000000058</c:v>
                </c:pt>
                <c:pt idx="12175">
                  <c:v>6954.6000000000058</c:v>
                </c:pt>
                <c:pt idx="12176">
                  <c:v>7257.6999999999971</c:v>
                </c:pt>
                <c:pt idx="12177">
                  <c:v>7546.8999999999942</c:v>
                </c:pt>
                <c:pt idx="12178">
                  <c:v>7842.1999999999971</c:v>
                </c:pt>
                <c:pt idx="12179">
                  <c:v>8137.3000000000029</c:v>
                </c:pt>
                <c:pt idx="12180">
                  <c:v>8418</c:v>
                </c:pt>
                <c:pt idx="12181">
                  <c:v>8693.3000000000029</c:v>
                </c:pt>
                <c:pt idx="12182">
                  <c:v>8973.1999999999971</c:v>
                </c:pt>
                <c:pt idx="12183">
                  <c:v>9236.3999999999942</c:v>
                </c:pt>
                <c:pt idx="12184">
                  <c:v>9496.1999999999971</c:v>
                </c:pt>
                <c:pt idx="12185">
                  <c:v>9757</c:v>
                </c:pt>
                <c:pt idx="12186">
                  <c:v>10019.600000000006</c:v>
                </c:pt>
                <c:pt idx="12187">
                  <c:v>10265.800000000003</c:v>
                </c:pt>
                <c:pt idx="12188">
                  <c:v>10511.399999999994</c:v>
                </c:pt>
                <c:pt idx="12189">
                  <c:v>10751.899999999994</c:v>
                </c:pt>
                <c:pt idx="12190">
                  <c:v>10987.399999999994</c:v>
                </c:pt>
                <c:pt idx="12191">
                  <c:v>11220.699999999997</c:v>
                </c:pt>
                <c:pt idx="12192">
                  <c:v>11438.899999999994</c:v>
                </c:pt>
                <c:pt idx="12193">
                  <c:v>11658</c:v>
                </c:pt>
                <c:pt idx="12194">
                  <c:v>11879.600000000006</c:v>
                </c:pt>
                <c:pt idx="12195">
                  <c:v>12088.300000000003</c:v>
                </c:pt>
                <c:pt idx="12196">
                  <c:v>12282.800000000003</c:v>
                </c:pt>
                <c:pt idx="12197">
                  <c:v>12482.800000000003</c:v>
                </c:pt>
                <c:pt idx="12198">
                  <c:v>12681.800000000003</c:v>
                </c:pt>
                <c:pt idx="12199">
                  <c:v>12865.100000000006</c:v>
                </c:pt>
                <c:pt idx="12200">
                  <c:v>13052.199999999997</c:v>
                </c:pt>
                <c:pt idx="12201">
                  <c:v>13237.199999999997</c:v>
                </c:pt>
                <c:pt idx="12202">
                  <c:v>13413.600000000006</c:v>
                </c:pt>
                <c:pt idx="12203">
                  <c:v>13578.800000000003</c:v>
                </c:pt>
                <c:pt idx="12204">
                  <c:v>13742.100000000006</c:v>
                </c:pt>
                <c:pt idx="12205">
                  <c:v>13904.5</c:v>
                </c:pt>
                <c:pt idx="12206">
                  <c:v>14061</c:v>
                </c:pt>
                <c:pt idx="12207">
                  <c:v>14208.399999999994</c:v>
                </c:pt>
                <c:pt idx="12208">
                  <c:v>14348</c:v>
                </c:pt>
                <c:pt idx="12209">
                  <c:v>14486.800000000003</c:v>
                </c:pt>
                <c:pt idx="12210">
                  <c:v>14617.5</c:v>
                </c:pt>
                <c:pt idx="12211">
                  <c:v>14743.800000000003</c:v>
                </c:pt>
                <c:pt idx="12212">
                  <c:v>14873.199999999997</c:v>
                </c:pt>
                <c:pt idx="12213">
                  <c:v>14987.300000000003</c:v>
                </c:pt>
                <c:pt idx="12214">
                  <c:v>15101.300000000003</c:v>
                </c:pt>
                <c:pt idx="12215">
                  <c:v>15211.399999999994</c:v>
                </c:pt>
                <c:pt idx="12216">
                  <c:v>15309.199999999997</c:v>
                </c:pt>
                <c:pt idx="12217">
                  <c:v>15404.600000000006</c:v>
                </c:pt>
                <c:pt idx="12218">
                  <c:v>15498.800000000003</c:v>
                </c:pt>
                <c:pt idx="12219">
                  <c:v>15586.399999999994</c:v>
                </c:pt>
                <c:pt idx="12220">
                  <c:v>15663.100000000006</c:v>
                </c:pt>
                <c:pt idx="12221">
                  <c:v>15739.600000000006</c:v>
                </c:pt>
                <c:pt idx="12222">
                  <c:v>15811.199999999997</c:v>
                </c:pt>
                <c:pt idx="12223">
                  <c:v>15879.100000000006</c:v>
                </c:pt>
                <c:pt idx="12224">
                  <c:v>15944.199999999997</c:v>
                </c:pt>
                <c:pt idx="12225">
                  <c:v>16000.199999999997</c:v>
                </c:pt>
                <c:pt idx="12226">
                  <c:v>16058.100000000006</c:v>
                </c:pt>
                <c:pt idx="12227">
                  <c:v>16105.399999999994</c:v>
                </c:pt>
                <c:pt idx="12228">
                  <c:v>16143.600000000006</c:v>
                </c:pt>
                <c:pt idx="12229">
                  <c:v>16190</c:v>
                </c:pt>
                <c:pt idx="12230">
                  <c:v>16224.800000000003</c:v>
                </c:pt>
                <c:pt idx="12231">
                  <c:v>16254.899999999994</c:v>
                </c:pt>
                <c:pt idx="12232">
                  <c:v>16281.300000000003</c:v>
                </c:pt>
                <c:pt idx="12233">
                  <c:v>16291.800000000003</c:v>
                </c:pt>
                <c:pt idx="12234">
                  <c:v>16302.899999999994</c:v>
                </c:pt>
                <c:pt idx="12235">
                  <c:v>16322.5</c:v>
                </c:pt>
                <c:pt idx="12236">
                  <c:v>16329.199999999997</c:v>
                </c:pt>
                <c:pt idx="12237">
                  <c:v>16322.600000000006</c:v>
                </c:pt>
                <c:pt idx="12238">
                  <c:v>16320.300000000003</c:v>
                </c:pt>
                <c:pt idx="12239">
                  <c:v>16321.100000000006</c:v>
                </c:pt>
                <c:pt idx="12240">
                  <c:v>16304</c:v>
                </c:pt>
                <c:pt idx="12241">
                  <c:v>16280.5</c:v>
                </c:pt>
                <c:pt idx="12242">
                  <c:v>16263.5</c:v>
                </c:pt>
                <c:pt idx="12243">
                  <c:v>16236.800000000003</c:v>
                </c:pt>
                <c:pt idx="12244">
                  <c:v>16200.899999999994</c:v>
                </c:pt>
                <c:pt idx="12245">
                  <c:v>16163.5</c:v>
                </c:pt>
                <c:pt idx="12246">
                  <c:v>16130.899999999994</c:v>
                </c:pt>
                <c:pt idx="12247">
                  <c:v>16095.399999999994</c:v>
                </c:pt>
                <c:pt idx="12248">
                  <c:v>16048.899999999994</c:v>
                </c:pt>
                <c:pt idx="12249">
                  <c:v>15997.699999999997</c:v>
                </c:pt>
                <c:pt idx="12250">
                  <c:v>15944.399999999994</c:v>
                </c:pt>
                <c:pt idx="12251">
                  <c:v>15889.100000000006</c:v>
                </c:pt>
                <c:pt idx="12252">
                  <c:v>15830.300000000003</c:v>
                </c:pt>
                <c:pt idx="12253">
                  <c:v>15763.199999999997</c:v>
                </c:pt>
                <c:pt idx="12254">
                  <c:v>15695.800000000003</c:v>
                </c:pt>
                <c:pt idx="12255">
                  <c:v>15629.600000000006</c:v>
                </c:pt>
                <c:pt idx="12256">
                  <c:v>15553.100000000006</c:v>
                </c:pt>
                <c:pt idx="12257">
                  <c:v>15469.5</c:v>
                </c:pt>
                <c:pt idx="12258">
                  <c:v>15384.300000000003</c:v>
                </c:pt>
                <c:pt idx="12259">
                  <c:v>15303.399999999994</c:v>
                </c:pt>
                <c:pt idx="12260">
                  <c:v>15217</c:v>
                </c:pt>
                <c:pt idx="12261">
                  <c:v>15121.300000000003</c:v>
                </c:pt>
                <c:pt idx="12262">
                  <c:v>15020.800000000003</c:v>
                </c:pt>
                <c:pt idx="12263">
                  <c:v>14919.300000000003</c:v>
                </c:pt>
                <c:pt idx="12264">
                  <c:v>14823.5</c:v>
                </c:pt>
                <c:pt idx="12265">
                  <c:v>14718.800000000003</c:v>
                </c:pt>
                <c:pt idx="12266">
                  <c:v>14605.199999999997</c:v>
                </c:pt>
                <c:pt idx="12267">
                  <c:v>14490.199999999997</c:v>
                </c:pt>
                <c:pt idx="12268">
                  <c:v>14374.399999999994</c:v>
                </c:pt>
                <c:pt idx="12269">
                  <c:v>14259.899999999994</c:v>
                </c:pt>
                <c:pt idx="12270">
                  <c:v>14147.100000000006</c:v>
                </c:pt>
                <c:pt idx="12271">
                  <c:v>14028.5</c:v>
                </c:pt>
                <c:pt idx="12272">
                  <c:v>13905.899999999994</c:v>
                </c:pt>
                <c:pt idx="12273">
                  <c:v>13781.399999999994</c:v>
                </c:pt>
                <c:pt idx="12274">
                  <c:v>13657.100000000006</c:v>
                </c:pt>
                <c:pt idx="12275">
                  <c:v>13529.100000000006</c:v>
                </c:pt>
                <c:pt idx="12276">
                  <c:v>13386.399999999994</c:v>
                </c:pt>
                <c:pt idx="12277">
                  <c:v>13252.800000000003</c:v>
                </c:pt>
                <c:pt idx="12278">
                  <c:v>13123.199999999997</c:v>
                </c:pt>
                <c:pt idx="12279">
                  <c:v>12982.300000000003</c:v>
                </c:pt>
                <c:pt idx="12280">
                  <c:v>12840.5</c:v>
                </c:pt>
                <c:pt idx="12281">
                  <c:v>12697.600000000006</c:v>
                </c:pt>
                <c:pt idx="12282">
                  <c:v>12552.100000000006</c:v>
                </c:pt>
                <c:pt idx="12283">
                  <c:v>12405.899999999994</c:v>
                </c:pt>
                <c:pt idx="12284">
                  <c:v>12257.699999999997</c:v>
                </c:pt>
                <c:pt idx="12285">
                  <c:v>12105.800000000003</c:v>
                </c:pt>
                <c:pt idx="12286">
                  <c:v>11952.899999999994</c:v>
                </c:pt>
                <c:pt idx="12287">
                  <c:v>11797.899999999994</c:v>
                </c:pt>
                <c:pt idx="12288">
                  <c:v>11641.699999999997</c:v>
                </c:pt>
                <c:pt idx="12289">
                  <c:v>11478.5</c:v>
                </c:pt>
                <c:pt idx="12290">
                  <c:v>11319</c:v>
                </c:pt>
                <c:pt idx="12291">
                  <c:v>11158</c:v>
                </c:pt>
                <c:pt idx="12292">
                  <c:v>10997.899999999994</c:v>
                </c:pt>
                <c:pt idx="12293">
                  <c:v>10839.199999999997</c:v>
                </c:pt>
                <c:pt idx="12294">
                  <c:v>10675.5</c:v>
                </c:pt>
                <c:pt idx="12295">
                  <c:v>10514.199999999997</c:v>
                </c:pt>
                <c:pt idx="12296">
                  <c:v>10352.600000000006</c:v>
                </c:pt>
                <c:pt idx="12297">
                  <c:v>10190</c:v>
                </c:pt>
                <c:pt idx="12298">
                  <c:v>10024.199999999997</c:v>
                </c:pt>
                <c:pt idx="12299">
                  <c:v>9854.3999999999942</c:v>
                </c:pt>
                <c:pt idx="12300">
                  <c:v>9684.1000000000058</c:v>
                </c:pt>
                <c:pt idx="12301">
                  <c:v>9510.5</c:v>
                </c:pt>
                <c:pt idx="12302">
                  <c:v>9339</c:v>
                </c:pt>
                <c:pt idx="12303">
                  <c:v>9166.5</c:v>
                </c:pt>
                <c:pt idx="12304">
                  <c:v>8993.3000000000029</c:v>
                </c:pt>
                <c:pt idx="12305">
                  <c:v>8821.8000000000029</c:v>
                </c:pt>
                <c:pt idx="12306">
                  <c:v>8646.5</c:v>
                </c:pt>
                <c:pt idx="12307">
                  <c:v>8467.3000000000029</c:v>
                </c:pt>
                <c:pt idx="12308">
                  <c:v>8294.3000000000029</c:v>
                </c:pt>
                <c:pt idx="12309">
                  <c:v>8116.8999999999942</c:v>
                </c:pt>
                <c:pt idx="12310">
                  <c:v>7937.8999999999942</c:v>
                </c:pt>
                <c:pt idx="12311">
                  <c:v>7759.8999999999942</c:v>
                </c:pt>
                <c:pt idx="12312">
                  <c:v>7578.1000000000058</c:v>
                </c:pt>
                <c:pt idx="12313">
                  <c:v>7394.6999999999971</c:v>
                </c:pt>
                <c:pt idx="12314">
                  <c:v>7211.6999999999971</c:v>
                </c:pt>
                <c:pt idx="12315">
                  <c:v>7031.8999999999942</c:v>
                </c:pt>
                <c:pt idx="12316">
                  <c:v>6853.6000000000058</c:v>
                </c:pt>
                <c:pt idx="12317">
                  <c:v>6675.3999999999942</c:v>
                </c:pt>
                <c:pt idx="12318">
                  <c:v>6496.1000000000058</c:v>
                </c:pt>
                <c:pt idx="12319">
                  <c:v>6315.6000000000058</c:v>
                </c:pt>
                <c:pt idx="12320">
                  <c:v>6141.5</c:v>
                </c:pt>
                <c:pt idx="12321">
                  <c:v>5963.3999999999942</c:v>
                </c:pt>
                <c:pt idx="12322">
                  <c:v>5781.8000000000029</c:v>
                </c:pt>
                <c:pt idx="12323">
                  <c:v>5603.3000000000029</c:v>
                </c:pt>
                <c:pt idx="12324">
                  <c:v>5423</c:v>
                </c:pt>
                <c:pt idx="12325">
                  <c:v>5240.6999999999971</c:v>
                </c:pt>
                <c:pt idx="12326">
                  <c:v>5056.6999999999971</c:v>
                </c:pt>
                <c:pt idx="12327">
                  <c:v>4873.8000000000029</c:v>
                </c:pt>
                <c:pt idx="12328">
                  <c:v>4695.5</c:v>
                </c:pt>
                <c:pt idx="12329">
                  <c:v>4513</c:v>
                </c:pt>
                <c:pt idx="12330">
                  <c:v>4332.3999999999942</c:v>
                </c:pt>
                <c:pt idx="12331">
                  <c:v>4153.1000000000058</c:v>
                </c:pt>
                <c:pt idx="12332">
                  <c:v>3968</c:v>
                </c:pt>
                <c:pt idx="12333">
                  <c:v>3786.8000000000029</c:v>
                </c:pt>
                <c:pt idx="12334">
                  <c:v>3610.8000000000029</c:v>
                </c:pt>
                <c:pt idx="12335">
                  <c:v>3429.8999999999942</c:v>
                </c:pt>
                <c:pt idx="12336">
                  <c:v>3248.1999999999971</c:v>
                </c:pt>
                <c:pt idx="12337">
                  <c:v>3070</c:v>
                </c:pt>
                <c:pt idx="12338">
                  <c:v>2885.5</c:v>
                </c:pt>
                <c:pt idx="12339">
                  <c:v>2706.5</c:v>
                </c:pt>
                <c:pt idx="12340">
                  <c:v>2531.1999999999971</c:v>
                </c:pt>
                <c:pt idx="12341">
                  <c:v>2358.5</c:v>
                </c:pt>
                <c:pt idx="12342">
                  <c:v>2184.8999999999942</c:v>
                </c:pt>
                <c:pt idx="12343">
                  <c:v>2011.3999999999942</c:v>
                </c:pt>
                <c:pt idx="12344">
                  <c:v>1839.6999999999971</c:v>
                </c:pt>
                <c:pt idx="12345">
                  <c:v>1668.1999999999971</c:v>
                </c:pt>
                <c:pt idx="12346">
                  <c:v>1493.1000000000058</c:v>
                </c:pt>
                <c:pt idx="12347">
                  <c:v>1320.8999999999942</c:v>
                </c:pt>
                <c:pt idx="12348">
                  <c:v>1150.8999999999942</c:v>
                </c:pt>
                <c:pt idx="12349">
                  <c:v>981.10000000000582</c:v>
                </c:pt>
                <c:pt idx="12350">
                  <c:v>808.39999999999418</c:v>
                </c:pt>
                <c:pt idx="12351">
                  <c:v>634.5</c:v>
                </c:pt>
                <c:pt idx="12352">
                  <c:v>464.39999999999418</c:v>
                </c:pt>
                <c:pt idx="12353">
                  <c:v>294.69999999999709</c:v>
                </c:pt>
                <c:pt idx="12354">
                  <c:v>128.69999999999709</c:v>
                </c:pt>
                <c:pt idx="12355">
                  <c:v>-37.899999999994179</c:v>
                </c:pt>
                <c:pt idx="12356">
                  <c:v>-203.69999999999709</c:v>
                </c:pt>
                <c:pt idx="12357">
                  <c:v>-368.69999999999709</c:v>
                </c:pt>
                <c:pt idx="12358">
                  <c:v>-534.69999999999709</c:v>
                </c:pt>
                <c:pt idx="12359">
                  <c:v>-697.30000000000291</c:v>
                </c:pt>
                <c:pt idx="12360">
                  <c:v>-859.60000000000582</c:v>
                </c:pt>
                <c:pt idx="12361">
                  <c:v>-1024</c:v>
                </c:pt>
                <c:pt idx="12362">
                  <c:v>-1182.5</c:v>
                </c:pt>
                <c:pt idx="12363">
                  <c:v>-1339.3999999999942</c:v>
                </c:pt>
                <c:pt idx="12364">
                  <c:v>-1497.6999999999971</c:v>
                </c:pt>
                <c:pt idx="12365">
                  <c:v>-1655</c:v>
                </c:pt>
                <c:pt idx="12366">
                  <c:v>-1808.8999999999942</c:v>
                </c:pt>
                <c:pt idx="12367">
                  <c:v>-1962.6000000000058</c:v>
                </c:pt>
                <c:pt idx="12368">
                  <c:v>-2116.1999999999971</c:v>
                </c:pt>
                <c:pt idx="12369">
                  <c:v>-2270</c:v>
                </c:pt>
                <c:pt idx="12370">
                  <c:v>-2420.5</c:v>
                </c:pt>
                <c:pt idx="12371">
                  <c:v>-2569.3000000000029</c:v>
                </c:pt>
                <c:pt idx="12372">
                  <c:v>-2718.1999999999971</c:v>
                </c:pt>
                <c:pt idx="12373">
                  <c:v>-2865.5</c:v>
                </c:pt>
                <c:pt idx="12374">
                  <c:v>-3017.1000000000058</c:v>
                </c:pt>
                <c:pt idx="12375">
                  <c:v>-3163.5</c:v>
                </c:pt>
                <c:pt idx="12376">
                  <c:v>-3310.3000000000029</c:v>
                </c:pt>
                <c:pt idx="12377">
                  <c:v>-3455.6000000000058</c:v>
                </c:pt>
                <c:pt idx="12378">
                  <c:v>-3600.3000000000029</c:v>
                </c:pt>
                <c:pt idx="12379">
                  <c:v>-3744.3000000000029</c:v>
                </c:pt>
                <c:pt idx="12380">
                  <c:v>-3884.6999999999971</c:v>
                </c:pt>
                <c:pt idx="12381">
                  <c:v>-4023.8000000000029</c:v>
                </c:pt>
                <c:pt idx="12382">
                  <c:v>-4164.1999999999971</c:v>
                </c:pt>
                <c:pt idx="12383">
                  <c:v>-4302.8000000000029</c:v>
                </c:pt>
                <c:pt idx="12384">
                  <c:v>-4439.1000000000058</c:v>
                </c:pt>
                <c:pt idx="12385">
                  <c:v>-4574.8000000000029</c:v>
                </c:pt>
                <c:pt idx="12386">
                  <c:v>-4708.6000000000058</c:v>
                </c:pt>
                <c:pt idx="12387">
                  <c:v>-4841</c:v>
                </c:pt>
                <c:pt idx="12388">
                  <c:v>-4976.3999999999942</c:v>
                </c:pt>
                <c:pt idx="12389">
                  <c:v>-5106.1000000000058</c:v>
                </c:pt>
                <c:pt idx="12390">
                  <c:v>-5227.8999999999942</c:v>
                </c:pt>
                <c:pt idx="12391">
                  <c:v>-5357</c:v>
                </c:pt>
                <c:pt idx="12392">
                  <c:v>-5490.3000000000029</c:v>
                </c:pt>
                <c:pt idx="12393">
                  <c:v>-5614.5</c:v>
                </c:pt>
                <c:pt idx="12394">
                  <c:v>-5736.3000000000029</c:v>
                </c:pt>
                <c:pt idx="12395">
                  <c:v>-5860.5</c:v>
                </c:pt>
                <c:pt idx="12396">
                  <c:v>-5984.6000000000058</c:v>
                </c:pt>
                <c:pt idx="12397">
                  <c:v>-6103.1999999999971</c:v>
                </c:pt>
                <c:pt idx="12398">
                  <c:v>-6220</c:v>
                </c:pt>
                <c:pt idx="12399">
                  <c:v>-6337.1000000000058</c:v>
                </c:pt>
                <c:pt idx="12400">
                  <c:v>-6456</c:v>
                </c:pt>
                <c:pt idx="12401">
                  <c:v>-6578.3000000000029</c:v>
                </c:pt>
                <c:pt idx="12402">
                  <c:v>-6693.1999999999971</c:v>
                </c:pt>
                <c:pt idx="12403">
                  <c:v>-6801.6000000000058</c:v>
                </c:pt>
                <c:pt idx="12404">
                  <c:v>-6906.8999999999942</c:v>
                </c:pt>
                <c:pt idx="12405">
                  <c:v>-7017.6999999999971</c:v>
                </c:pt>
                <c:pt idx="12406">
                  <c:v>-7130.3999999999942</c:v>
                </c:pt>
                <c:pt idx="12407">
                  <c:v>-7237.3000000000029</c:v>
                </c:pt>
                <c:pt idx="12408">
                  <c:v>-7336.6000000000058</c:v>
                </c:pt>
                <c:pt idx="12409">
                  <c:v>-7436.1000000000058</c:v>
                </c:pt>
                <c:pt idx="12410">
                  <c:v>-7539.8999999999942</c:v>
                </c:pt>
                <c:pt idx="12411">
                  <c:v>-7643.8000000000029</c:v>
                </c:pt>
                <c:pt idx="12412">
                  <c:v>-7740.1000000000058</c:v>
                </c:pt>
                <c:pt idx="12413">
                  <c:v>-7829.1999999999971</c:v>
                </c:pt>
                <c:pt idx="12414">
                  <c:v>-7924.3000000000029</c:v>
                </c:pt>
                <c:pt idx="12415">
                  <c:v>-8019.1999999999971</c:v>
                </c:pt>
                <c:pt idx="12416">
                  <c:v>-8107.3999999999942</c:v>
                </c:pt>
                <c:pt idx="12417">
                  <c:v>-8195.1999999999971</c:v>
                </c:pt>
                <c:pt idx="12418">
                  <c:v>-8283.1999999999971</c:v>
                </c:pt>
                <c:pt idx="12419">
                  <c:v>-8371.3999999999942</c:v>
                </c:pt>
                <c:pt idx="12420">
                  <c:v>-8454.5</c:v>
                </c:pt>
                <c:pt idx="12421">
                  <c:v>-8529</c:v>
                </c:pt>
                <c:pt idx="12422">
                  <c:v>-8605.6999999999971</c:v>
                </c:pt>
                <c:pt idx="12423">
                  <c:v>-8684.6000000000058</c:v>
                </c:pt>
                <c:pt idx="12424">
                  <c:v>-8764.3999999999942</c:v>
                </c:pt>
                <c:pt idx="12425">
                  <c:v>-8834.6999999999971</c:v>
                </c:pt>
                <c:pt idx="12426">
                  <c:v>-8897.6999999999971</c:v>
                </c:pt>
                <c:pt idx="12427">
                  <c:v>-8973.8999999999942</c:v>
                </c:pt>
                <c:pt idx="12428">
                  <c:v>-9040.6000000000058</c:v>
                </c:pt>
                <c:pt idx="12429">
                  <c:v>-9095.6000000000058</c:v>
                </c:pt>
                <c:pt idx="12430">
                  <c:v>-9158.8000000000029</c:v>
                </c:pt>
                <c:pt idx="12431">
                  <c:v>-9223.3999999999942</c:v>
                </c:pt>
                <c:pt idx="12432">
                  <c:v>-9274</c:v>
                </c:pt>
                <c:pt idx="12433">
                  <c:v>-9321.3999999999942</c:v>
                </c:pt>
                <c:pt idx="12434">
                  <c:v>-9381.8999999999942</c:v>
                </c:pt>
                <c:pt idx="12435">
                  <c:v>-9436.1000000000058</c:v>
                </c:pt>
                <c:pt idx="12436">
                  <c:v>-9479.3000000000029</c:v>
                </c:pt>
                <c:pt idx="12437">
                  <c:v>-9525.3999999999942</c:v>
                </c:pt>
                <c:pt idx="12438">
                  <c:v>-9563.6000000000058</c:v>
                </c:pt>
                <c:pt idx="12439">
                  <c:v>-9595.8000000000029</c:v>
                </c:pt>
                <c:pt idx="12440">
                  <c:v>-9639</c:v>
                </c:pt>
                <c:pt idx="12441">
                  <c:v>-9676</c:v>
                </c:pt>
                <c:pt idx="12442">
                  <c:v>-9706</c:v>
                </c:pt>
                <c:pt idx="12443">
                  <c:v>-9739</c:v>
                </c:pt>
                <c:pt idx="12444">
                  <c:v>-9765.6000000000058</c:v>
                </c:pt>
                <c:pt idx="12445">
                  <c:v>-9791.6999999999971</c:v>
                </c:pt>
                <c:pt idx="12446">
                  <c:v>-9811.5</c:v>
                </c:pt>
                <c:pt idx="12447">
                  <c:v>-9834</c:v>
                </c:pt>
                <c:pt idx="12448">
                  <c:v>-9856.8000000000029</c:v>
                </c:pt>
                <c:pt idx="12449">
                  <c:v>-9865.8999999999942</c:v>
                </c:pt>
                <c:pt idx="12450">
                  <c:v>-9875.8999999999942</c:v>
                </c:pt>
                <c:pt idx="12451">
                  <c:v>-9886.3999999999942</c:v>
                </c:pt>
                <c:pt idx="12452">
                  <c:v>-9895.1999999999971</c:v>
                </c:pt>
                <c:pt idx="12453">
                  <c:v>-9898.3000000000029</c:v>
                </c:pt>
                <c:pt idx="12454">
                  <c:v>-9900.6000000000058</c:v>
                </c:pt>
                <c:pt idx="12455">
                  <c:v>-9903</c:v>
                </c:pt>
                <c:pt idx="12456">
                  <c:v>-9898</c:v>
                </c:pt>
                <c:pt idx="12457">
                  <c:v>-9894.6999999999971</c:v>
                </c:pt>
                <c:pt idx="12458">
                  <c:v>-9887.5</c:v>
                </c:pt>
                <c:pt idx="12459">
                  <c:v>-9880.1000000000058</c:v>
                </c:pt>
                <c:pt idx="12460">
                  <c:v>-9868.6000000000058</c:v>
                </c:pt>
                <c:pt idx="12461">
                  <c:v>-9854.1000000000058</c:v>
                </c:pt>
                <c:pt idx="12462">
                  <c:v>-9836.1000000000058</c:v>
                </c:pt>
                <c:pt idx="12463">
                  <c:v>-9808.3000000000029</c:v>
                </c:pt>
                <c:pt idx="12464">
                  <c:v>-9787.5</c:v>
                </c:pt>
                <c:pt idx="12465">
                  <c:v>-9766.3000000000029</c:v>
                </c:pt>
                <c:pt idx="12466">
                  <c:v>-9736</c:v>
                </c:pt>
                <c:pt idx="12467">
                  <c:v>-9704.6999999999971</c:v>
                </c:pt>
                <c:pt idx="12468">
                  <c:v>-9676.3000000000029</c:v>
                </c:pt>
                <c:pt idx="12469">
                  <c:v>-9641.8999999999942</c:v>
                </c:pt>
                <c:pt idx="12470">
                  <c:v>-9599.5</c:v>
                </c:pt>
                <c:pt idx="12471">
                  <c:v>-9563.5</c:v>
                </c:pt>
                <c:pt idx="12472">
                  <c:v>-9528.6000000000058</c:v>
                </c:pt>
                <c:pt idx="12473">
                  <c:v>-9482.6000000000058</c:v>
                </c:pt>
                <c:pt idx="12474">
                  <c:v>-9425.8999999999942</c:v>
                </c:pt>
                <c:pt idx="12475">
                  <c:v>-9377.8999999999942</c:v>
                </c:pt>
                <c:pt idx="12476">
                  <c:v>-9329.3000000000029</c:v>
                </c:pt>
                <c:pt idx="12477">
                  <c:v>-9267.6000000000058</c:v>
                </c:pt>
                <c:pt idx="12478">
                  <c:v>-9210.8999999999942</c:v>
                </c:pt>
                <c:pt idx="12479">
                  <c:v>-9153.8999999999942</c:v>
                </c:pt>
                <c:pt idx="12480">
                  <c:v>-9093.8000000000029</c:v>
                </c:pt>
                <c:pt idx="12481">
                  <c:v>-9029.3999999999942</c:v>
                </c:pt>
                <c:pt idx="12482">
                  <c:v>-8956.6000000000058</c:v>
                </c:pt>
                <c:pt idx="12483">
                  <c:v>-8889.3999999999942</c:v>
                </c:pt>
                <c:pt idx="12484">
                  <c:v>-8822.1000000000058</c:v>
                </c:pt>
                <c:pt idx="12485">
                  <c:v>-8747.8000000000029</c:v>
                </c:pt>
                <c:pt idx="12486">
                  <c:v>-8666.1000000000058</c:v>
                </c:pt>
                <c:pt idx="12487">
                  <c:v>-8593</c:v>
                </c:pt>
                <c:pt idx="12488">
                  <c:v>-8506.6000000000058</c:v>
                </c:pt>
                <c:pt idx="12489">
                  <c:v>-8411.3999999999942</c:v>
                </c:pt>
                <c:pt idx="12490">
                  <c:v>-8325.5</c:v>
                </c:pt>
                <c:pt idx="12491">
                  <c:v>-8240.8000000000029</c:v>
                </c:pt>
                <c:pt idx="12492">
                  <c:v>-8150.6000000000058</c:v>
                </c:pt>
                <c:pt idx="12493">
                  <c:v>-8055.1999999999971</c:v>
                </c:pt>
                <c:pt idx="12494">
                  <c:v>-7960</c:v>
                </c:pt>
                <c:pt idx="12495">
                  <c:v>-7860.3999999999942</c:v>
                </c:pt>
                <c:pt idx="12496">
                  <c:v>-7755</c:v>
                </c:pt>
                <c:pt idx="12497">
                  <c:v>-7654.8000000000029</c:v>
                </c:pt>
                <c:pt idx="12498">
                  <c:v>-7543.8999999999942</c:v>
                </c:pt>
                <c:pt idx="12499">
                  <c:v>-7435.8000000000029</c:v>
                </c:pt>
                <c:pt idx="12500">
                  <c:v>-7321.1999999999971</c:v>
                </c:pt>
                <c:pt idx="12501">
                  <c:v>-7202.6000000000058</c:v>
                </c:pt>
                <c:pt idx="12502">
                  <c:v>-7088.1000000000058</c:v>
                </c:pt>
                <c:pt idx="12503">
                  <c:v>-6963.8000000000029</c:v>
                </c:pt>
                <c:pt idx="12504">
                  <c:v>-6846.5</c:v>
                </c:pt>
                <c:pt idx="12505">
                  <c:v>-6718.5</c:v>
                </c:pt>
                <c:pt idx="12506">
                  <c:v>-6591.3000000000029</c:v>
                </c:pt>
                <c:pt idx="12507">
                  <c:v>-6463.8000000000029</c:v>
                </c:pt>
                <c:pt idx="12508">
                  <c:v>-6331.5</c:v>
                </c:pt>
                <c:pt idx="12509">
                  <c:v>-6198.6999999999971</c:v>
                </c:pt>
                <c:pt idx="12510">
                  <c:v>-6067.6999999999971</c:v>
                </c:pt>
                <c:pt idx="12511">
                  <c:v>-5930.8000000000029</c:v>
                </c:pt>
                <c:pt idx="12512">
                  <c:v>-5779.8000000000029</c:v>
                </c:pt>
                <c:pt idx="12513">
                  <c:v>-5631.1000000000058</c:v>
                </c:pt>
                <c:pt idx="12514">
                  <c:v>-5489.3999999999942</c:v>
                </c:pt>
                <c:pt idx="12515">
                  <c:v>-5338.8999999999942</c:v>
                </c:pt>
                <c:pt idx="12516">
                  <c:v>-5188.8999999999942</c:v>
                </c:pt>
                <c:pt idx="12517">
                  <c:v>-5041.5</c:v>
                </c:pt>
                <c:pt idx="12518">
                  <c:v>-4888.8999999999942</c:v>
                </c:pt>
                <c:pt idx="12519">
                  <c:v>-4728</c:v>
                </c:pt>
                <c:pt idx="12520">
                  <c:v>-4569.6000000000058</c:v>
                </c:pt>
                <c:pt idx="12521">
                  <c:v>-4411.6000000000058</c:v>
                </c:pt>
                <c:pt idx="12522">
                  <c:v>-4252.1000000000058</c:v>
                </c:pt>
                <c:pt idx="12523">
                  <c:v>-4089.1000000000058</c:v>
                </c:pt>
                <c:pt idx="12524">
                  <c:v>-3916.3000000000029</c:v>
                </c:pt>
                <c:pt idx="12525">
                  <c:v>-3751.3000000000029</c:v>
                </c:pt>
                <c:pt idx="12526">
                  <c:v>-3584.3999999999942</c:v>
                </c:pt>
                <c:pt idx="12527">
                  <c:v>-3403.6000000000058</c:v>
                </c:pt>
                <c:pt idx="12528">
                  <c:v>-3228.6000000000058</c:v>
                </c:pt>
                <c:pt idx="12529">
                  <c:v>-3061.3000000000029</c:v>
                </c:pt>
                <c:pt idx="12530">
                  <c:v>-2889.8000000000029</c:v>
                </c:pt>
                <c:pt idx="12531">
                  <c:v>-2707.8999999999942</c:v>
                </c:pt>
                <c:pt idx="12532">
                  <c:v>-2529.3000000000029</c:v>
                </c:pt>
                <c:pt idx="12533">
                  <c:v>-2353.5</c:v>
                </c:pt>
                <c:pt idx="12534">
                  <c:v>-2171.5</c:v>
                </c:pt>
                <c:pt idx="12535">
                  <c:v>-1987.1000000000058</c:v>
                </c:pt>
                <c:pt idx="12536">
                  <c:v>-1807.3000000000029</c:v>
                </c:pt>
                <c:pt idx="12537">
                  <c:v>-1625.3000000000029</c:v>
                </c:pt>
                <c:pt idx="12538">
                  <c:v>-1433.1999999999971</c:v>
                </c:pt>
                <c:pt idx="12539">
                  <c:v>-1246.1000000000058</c:v>
                </c:pt>
                <c:pt idx="12540">
                  <c:v>-1060.1999999999971</c:v>
                </c:pt>
                <c:pt idx="12541">
                  <c:v>-873.39999999999418</c:v>
                </c:pt>
                <c:pt idx="12542">
                  <c:v>-688.39999999999418</c:v>
                </c:pt>
                <c:pt idx="12543">
                  <c:v>-500.30000000000291</c:v>
                </c:pt>
                <c:pt idx="12544">
                  <c:v>-313.5</c:v>
                </c:pt>
                <c:pt idx="12545">
                  <c:v>-122.30000000000291</c:v>
                </c:pt>
                <c:pt idx="12546">
                  <c:v>65</c:v>
                </c:pt>
                <c:pt idx="12547">
                  <c:v>254.89999999999418</c:v>
                </c:pt>
                <c:pt idx="12548">
                  <c:v>448.10000000000582</c:v>
                </c:pt>
                <c:pt idx="12549">
                  <c:v>637.60000000000582</c:v>
                </c:pt>
                <c:pt idx="12550">
                  <c:v>828.19999999999709</c:v>
                </c:pt>
                <c:pt idx="12551">
                  <c:v>1021.3999999999942</c:v>
                </c:pt>
                <c:pt idx="12552">
                  <c:v>1218.5</c:v>
                </c:pt>
                <c:pt idx="12553">
                  <c:v>1404.8000000000029</c:v>
                </c:pt>
                <c:pt idx="12554">
                  <c:v>1592.3000000000029</c:v>
                </c:pt>
                <c:pt idx="12555">
                  <c:v>1785.5</c:v>
                </c:pt>
                <c:pt idx="12556">
                  <c:v>1973.5</c:v>
                </c:pt>
                <c:pt idx="12557">
                  <c:v>2163.3999999999942</c:v>
                </c:pt>
                <c:pt idx="12558">
                  <c:v>2349.8000000000029</c:v>
                </c:pt>
                <c:pt idx="12559">
                  <c:v>2539.6000000000058</c:v>
                </c:pt>
                <c:pt idx="12560">
                  <c:v>2725.5</c:v>
                </c:pt>
                <c:pt idx="12561">
                  <c:v>2905.1999999999971</c:v>
                </c:pt>
                <c:pt idx="12562">
                  <c:v>3097.6000000000058</c:v>
                </c:pt>
                <c:pt idx="12563">
                  <c:v>3287</c:v>
                </c:pt>
                <c:pt idx="12564">
                  <c:v>3468.8000000000029</c:v>
                </c:pt>
                <c:pt idx="12565">
                  <c:v>3655.5</c:v>
                </c:pt>
                <c:pt idx="12566">
                  <c:v>3833.1000000000058</c:v>
                </c:pt>
                <c:pt idx="12567">
                  <c:v>4003.8000000000029</c:v>
                </c:pt>
                <c:pt idx="12568">
                  <c:v>4188.6000000000058</c:v>
                </c:pt>
                <c:pt idx="12569">
                  <c:v>4372.3000000000029</c:v>
                </c:pt>
                <c:pt idx="12570">
                  <c:v>4544.3000000000029</c:v>
                </c:pt>
                <c:pt idx="12571">
                  <c:v>4718.8000000000029</c:v>
                </c:pt>
                <c:pt idx="12572">
                  <c:v>4902.6999999999971</c:v>
                </c:pt>
                <c:pt idx="12573">
                  <c:v>5077.1999999999971</c:v>
                </c:pt>
                <c:pt idx="12574">
                  <c:v>5241.1999999999971</c:v>
                </c:pt>
                <c:pt idx="12575">
                  <c:v>5418.5</c:v>
                </c:pt>
                <c:pt idx="12576">
                  <c:v>5590.8999999999942</c:v>
                </c:pt>
                <c:pt idx="12577">
                  <c:v>5752.6999999999971</c:v>
                </c:pt>
                <c:pt idx="12578">
                  <c:v>5916</c:v>
                </c:pt>
                <c:pt idx="12579">
                  <c:v>6080.8999999999942</c:v>
                </c:pt>
                <c:pt idx="12580">
                  <c:v>6249</c:v>
                </c:pt>
                <c:pt idx="12581">
                  <c:v>6408.6000000000058</c:v>
                </c:pt>
                <c:pt idx="12582">
                  <c:v>6562.1000000000058</c:v>
                </c:pt>
                <c:pt idx="12583">
                  <c:v>6716</c:v>
                </c:pt>
                <c:pt idx="12584">
                  <c:v>6868.8999999999942</c:v>
                </c:pt>
                <c:pt idx="12585">
                  <c:v>7022.3999999999942</c:v>
                </c:pt>
                <c:pt idx="12586">
                  <c:v>7170</c:v>
                </c:pt>
                <c:pt idx="12587">
                  <c:v>7314.1999999999971</c:v>
                </c:pt>
                <c:pt idx="12588">
                  <c:v>7463.3999999999942</c:v>
                </c:pt>
                <c:pt idx="12589">
                  <c:v>7607.6000000000058</c:v>
                </c:pt>
                <c:pt idx="12590">
                  <c:v>7740.8999999999942</c:v>
                </c:pt>
                <c:pt idx="12591">
                  <c:v>7874</c:v>
                </c:pt>
                <c:pt idx="12592">
                  <c:v>8010.1000000000058</c:v>
                </c:pt>
                <c:pt idx="12593">
                  <c:v>8147.6000000000058</c:v>
                </c:pt>
                <c:pt idx="12594">
                  <c:v>8279.1000000000058</c:v>
                </c:pt>
                <c:pt idx="12595">
                  <c:v>8403</c:v>
                </c:pt>
                <c:pt idx="12596">
                  <c:v>8527.1000000000058</c:v>
                </c:pt>
                <c:pt idx="12597">
                  <c:v>8655.3000000000029</c:v>
                </c:pt>
                <c:pt idx="12598">
                  <c:v>8779.6000000000058</c:v>
                </c:pt>
                <c:pt idx="12599">
                  <c:v>8893.3999999999942</c:v>
                </c:pt>
                <c:pt idx="12600">
                  <c:v>9002.8999999999942</c:v>
                </c:pt>
                <c:pt idx="12601">
                  <c:v>9110.8000000000029</c:v>
                </c:pt>
                <c:pt idx="12602">
                  <c:v>9217.1999999999971</c:v>
                </c:pt>
                <c:pt idx="12603">
                  <c:v>9323.6999999999971</c:v>
                </c:pt>
                <c:pt idx="12604">
                  <c:v>9427.6999999999971</c:v>
                </c:pt>
                <c:pt idx="12605">
                  <c:v>9523.3000000000029</c:v>
                </c:pt>
                <c:pt idx="12606">
                  <c:v>9615.5</c:v>
                </c:pt>
                <c:pt idx="12607">
                  <c:v>9707.1000000000058</c:v>
                </c:pt>
                <c:pt idx="12608">
                  <c:v>9797.1000000000058</c:v>
                </c:pt>
                <c:pt idx="12609">
                  <c:v>9873.8999999999942</c:v>
                </c:pt>
                <c:pt idx="12610">
                  <c:v>9951.1999999999971</c:v>
                </c:pt>
                <c:pt idx="12611">
                  <c:v>10033</c:v>
                </c:pt>
                <c:pt idx="12612">
                  <c:v>10103.899999999994</c:v>
                </c:pt>
                <c:pt idx="12613">
                  <c:v>10169.300000000003</c:v>
                </c:pt>
                <c:pt idx="12614">
                  <c:v>10232.600000000006</c:v>
                </c:pt>
                <c:pt idx="12615">
                  <c:v>10292</c:v>
                </c:pt>
                <c:pt idx="12616">
                  <c:v>10346.899999999994</c:v>
                </c:pt>
                <c:pt idx="12617">
                  <c:v>10403.699999999997</c:v>
                </c:pt>
                <c:pt idx="12618">
                  <c:v>10455.300000000003</c:v>
                </c:pt>
                <c:pt idx="12619">
                  <c:v>10500.5</c:v>
                </c:pt>
                <c:pt idx="12620">
                  <c:v>10541.600000000006</c:v>
                </c:pt>
                <c:pt idx="12621">
                  <c:v>10585.800000000003</c:v>
                </c:pt>
                <c:pt idx="12622">
                  <c:v>10619</c:v>
                </c:pt>
                <c:pt idx="12623">
                  <c:v>10647.899999999994</c:v>
                </c:pt>
                <c:pt idx="12624">
                  <c:v>10672.899999999994</c:v>
                </c:pt>
                <c:pt idx="12625">
                  <c:v>10692.399999999994</c:v>
                </c:pt>
                <c:pt idx="12626">
                  <c:v>10708.100000000006</c:v>
                </c:pt>
                <c:pt idx="12627">
                  <c:v>10716.899999999994</c:v>
                </c:pt>
                <c:pt idx="12628">
                  <c:v>10724.300000000003</c:v>
                </c:pt>
                <c:pt idx="12629">
                  <c:v>10729.100000000006</c:v>
                </c:pt>
                <c:pt idx="12630">
                  <c:v>10728.5</c:v>
                </c:pt>
                <c:pt idx="12631">
                  <c:v>10723.399999999994</c:v>
                </c:pt>
                <c:pt idx="12632">
                  <c:v>10711.199999999997</c:v>
                </c:pt>
                <c:pt idx="12633">
                  <c:v>10694.699999999997</c:v>
                </c:pt>
                <c:pt idx="12634">
                  <c:v>10675</c:v>
                </c:pt>
                <c:pt idx="12635">
                  <c:v>10650.399999999994</c:v>
                </c:pt>
                <c:pt idx="12636">
                  <c:v>10619.600000000006</c:v>
                </c:pt>
                <c:pt idx="12637">
                  <c:v>10582.899999999994</c:v>
                </c:pt>
                <c:pt idx="12638">
                  <c:v>10544.100000000006</c:v>
                </c:pt>
                <c:pt idx="12639">
                  <c:v>10498.300000000003</c:v>
                </c:pt>
                <c:pt idx="12640">
                  <c:v>10452.300000000003</c:v>
                </c:pt>
                <c:pt idx="12641">
                  <c:v>10402.5</c:v>
                </c:pt>
                <c:pt idx="12642">
                  <c:v>10349</c:v>
                </c:pt>
                <c:pt idx="12643">
                  <c:v>10288.699999999997</c:v>
                </c:pt>
                <c:pt idx="12644">
                  <c:v>10224.600000000006</c:v>
                </c:pt>
                <c:pt idx="12645">
                  <c:v>10156.399999999994</c:v>
                </c:pt>
                <c:pt idx="12646">
                  <c:v>10082.300000000003</c:v>
                </c:pt>
                <c:pt idx="12647">
                  <c:v>10004.199999999997</c:v>
                </c:pt>
                <c:pt idx="12648">
                  <c:v>9923.3000000000029</c:v>
                </c:pt>
                <c:pt idx="12649">
                  <c:v>9834.1999999999971</c:v>
                </c:pt>
                <c:pt idx="12650">
                  <c:v>9738.5</c:v>
                </c:pt>
                <c:pt idx="12651">
                  <c:v>9638.3000000000029</c:v>
                </c:pt>
                <c:pt idx="12652">
                  <c:v>9537.6000000000058</c:v>
                </c:pt>
                <c:pt idx="12653">
                  <c:v>9432.8000000000029</c:v>
                </c:pt>
                <c:pt idx="12654">
                  <c:v>9322.6999999999971</c:v>
                </c:pt>
                <c:pt idx="12655">
                  <c:v>9202.6999999999971</c:v>
                </c:pt>
                <c:pt idx="12656">
                  <c:v>9085.6999999999971</c:v>
                </c:pt>
                <c:pt idx="12657">
                  <c:v>8963.6000000000058</c:v>
                </c:pt>
                <c:pt idx="12658">
                  <c:v>8834</c:v>
                </c:pt>
                <c:pt idx="12659">
                  <c:v>8702.1999999999971</c:v>
                </c:pt>
                <c:pt idx="12660">
                  <c:v>8566.6999999999971</c:v>
                </c:pt>
                <c:pt idx="12661">
                  <c:v>8427.1999999999971</c:v>
                </c:pt>
                <c:pt idx="12662">
                  <c:v>8280.8999999999942</c:v>
                </c:pt>
                <c:pt idx="12663">
                  <c:v>8129.3000000000029</c:v>
                </c:pt>
                <c:pt idx="12664">
                  <c:v>7980.6000000000058</c:v>
                </c:pt>
                <c:pt idx="12665">
                  <c:v>7825.6999999999971</c:v>
                </c:pt>
                <c:pt idx="12666">
                  <c:v>7665.8999999999942</c:v>
                </c:pt>
                <c:pt idx="12667">
                  <c:v>7505.8000000000029</c:v>
                </c:pt>
                <c:pt idx="12668">
                  <c:v>7338.3999999999942</c:v>
                </c:pt>
                <c:pt idx="12669">
                  <c:v>7167.6999999999971</c:v>
                </c:pt>
                <c:pt idx="12670">
                  <c:v>6997.1000000000058</c:v>
                </c:pt>
                <c:pt idx="12671">
                  <c:v>6821</c:v>
                </c:pt>
                <c:pt idx="12672">
                  <c:v>6638.1999999999971</c:v>
                </c:pt>
                <c:pt idx="12673">
                  <c:v>6454.3000000000029</c:v>
                </c:pt>
                <c:pt idx="12674">
                  <c:v>6267.8999999999942</c:v>
                </c:pt>
                <c:pt idx="12675">
                  <c:v>6074.6999999999971</c:v>
                </c:pt>
                <c:pt idx="12676">
                  <c:v>5877.1999999999971</c:v>
                </c:pt>
                <c:pt idx="12677">
                  <c:v>5680.3999999999942</c:v>
                </c:pt>
                <c:pt idx="12678">
                  <c:v>5481.8000000000029</c:v>
                </c:pt>
                <c:pt idx="12679">
                  <c:v>5277</c:v>
                </c:pt>
                <c:pt idx="12680">
                  <c:v>5068.3999999999942</c:v>
                </c:pt>
                <c:pt idx="12681">
                  <c:v>4860.5</c:v>
                </c:pt>
                <c:pt idx="12682">
                  <c:v>4649.8000000000029</c:v>
                </c:pt>
                <c:pt idx="12683">
                  <c:v>4435.6000000000058</c:v>
                </c:pt>
                <c:pt idx="12684">
                  <c:v>4218.5</c:v>
                </c:pt>
                <c:pt idx="12685">
                  <c:v>3997.3999999999942</c:v>
                </c:pt>
                <c:pt idx="12686">
                  <c:v>3775.1999999999971</c:v>
                </c:pt>
                <c:pt idx="12687">
                  <c:v>3552.1000000000058</c:v>
                </c:pt>
                <c:pt idx="12688">
                  <c:v>3324.6999999999971</c:v>
                </c:pt>
                <c:pt idx="12689">
                  <c:v>3095</c:v>
                </c:pt>
                <c:pt idx="12690">
                  <c:v>2866.5</c:v>
                </c:pt>
                <c:pt idx="12691">
                  <c:v>2634.1999999999971</c:v>
                </c:pt>
                <c:pt idx="12692">
                  <c:v>2400</c:v>
                </c:pt>
                <c:pt idx="12693">
                  <c:v>2166.1000000000058</c:v>
                </c:pt>
                <c:pt idx="12694">
                  <c:v>1927.5</c:v>
                </c:pt>
                <c:pt idx="12695">
                  <c:v>1687.8000000000029</c:v>
                </c:pt>
                <c:pt idx="12696">
                  <c:v>1449.6999999999971</c:v>
                </c:pt>
                <c:pt idx="12697">
                  <c:v>1207.6999999999971</c:v>
                </c:pt>
                <c:pt idx="12698">
                  <c:v>962.30000000000291</c:v>
                </c:pt>
                <c:pt idx="12699">
                  <c:v>717.60000000000582</c:v>
                </c:pt>
                <c:pt idx="12700">
                  <c:v>467.69999999999709</c:v>
                </c:pt>
                <c:pt idx="12701">
                  <c:v>217.60000000000582</c:v>
                </c:pt>
                <c:pt idx="12702">
                  <c:v>-33.19999999999709</c:v>
                </c:pt>
                <c:pt idx="12703">
                  <c:v>-283.39999999999418</c:v>
                </c:pt>
                <c:pt idx="12704">
                  <c:v>-531.69999999999709</c:v>
                </c:pt>
                <c:pt idx="12705">
                  <c:v>-781.80000000000291</c:v>
                </c:pt>
                <c:pt idx="12706">
                  <c:v>-1032.6999999999971</c:v>
                </c:pt>
                <c:pt idx="12707">
                  <c:v>-1286.8000000000029</c:v>
                </c:pt>
                <c:pt idx="12708">
                  <c:v>-1540.1999999999971</c:v>
                </c:pt>
                <c:pt idx="12709">
                  <c:v>-1791.1999999999971</c:v>
                </c:pt>
                <c:pt idx="12710">
                  <c:v>-2042.8999999999942</c:v>
                </c:pt>
                <c:pt idx="12711">
                  <c:v>-2296.3000000000029</c:v>
                </c:pt>
                <c:pt idx="12712">
                  <c:v>-2551.8999999999942</c:v>
                </c:pt>
                <c:pt idx="12713">
                  <c:v>-2805.5</c:v>
                </c:pt>
                <c:pt idx="12714">
                  <c:v>-3057.1000000000058</c:v>
                </c:pt>
                <c:pt idx="12715">
                  <c:v>-3309.8999999999942</c:v>
                </c:pt>
                <c:pt idx="12716">
                  <c:v>-3561.8000000000029</c:v>
                </c:pt>
                <c:pt idx="12717">
                  <c:v>-3813.5</c:v>
                </c:pt>
                <c:pt idx="12718">
                  <c:v>-4063.3999999999942</c:v>
                </c:pt>
                <c:pt idx="12719">
                  <c:v>-4314.8000000000029</c:v>
                </c:pt>
                <c:pt idx="12720">
                  <c:v>-4562</c:v>
                </c:pt>
                <c:pt idx="12721">
                  <c:v>-4810.3000000000029</c:v>
                </c:pt>
                <c:pt idx="12722">
                  <c:v>-5060.3999999999942</c:v>
                </c:pt>
                <c:pt idx="12723">
                  <c:v>-5301.3999999999942</c:v>
                </c:pt>
                <c:pt idx="12724">
                  <c:v>-5544.5</c:v>
                </c:pt>
                <c:pt idx="12725">
                  <c:v>-5798.8000000000029</c:v>
                </c:pt>
                <c:pt idx="12726">
                  <c:v>-6040.6000000000058</c:v>
                </c:pt>
                <c:pt idx="12727">
                  <c:v>-6278</c:v>
                </c:pt>
                <c:pt idx="12728">
                  <c:v>-6517.1000000000058</c:v>
                </c:pt>
                <c:pt idx="12729">
                  <c:v>-6754.6999999999971</c:v>
                </c:pt>
                <c:pt idx="12730">
                  <c:v>-6990.3000000000029</c:v>
                </c:pt>
                <c:pt idx="12731">
                  <c:v>-7216.3999999999942</c:v>
                </c:pt>
                <c:pt idx="12732">
                  <c:v>-7444.6999999999971</c:v>
                </c:pt>
                <c:pt idx="12733">
                  <c:v>-7672.3999999999942</c:v>
                </c:pt>
                <c:pt idx="12734">
                  <c:v>-7899.5</c:v>
                </c:pt>
                <c:pt idx="12735">
                  <c:v>-8126.1000000000058</c:v>
                </c:pt>
                <c:pt idx="12736">
                  <c:v>-8348.8000000000029</c:v>
                </c:pt>
                <c:pt idx="12737">
                  <c:v>-8557.6999999999971</c:v>
                </c:pt>
                <c:pt idx="12738">
                  <c:v>-8773.3000000000029</c:v>
                </c:pt>
                <c:pt idx="12739">
                  <c:v>-8988.6999999999971</c:v>
                </c:pt>
                <c:pt idx="12740">
                  <c:v>-9198.6999999999971</c:v>
                </c:pt>
                <c:pt idx="12741">
                  <c:v>-9401.1000000000058</c:v>
                </c:pt>
                <c:pt idx="12742">
                  <c:v>-9596.3000000000029</c:v>
                </c:pt>
                <c:pt idx="12743">
                  <c:v>-9794.3000000000029</c:v>
                </c:pt>
                <c:pt idx="12744">
                  <c:v>-9992.6999999999971</c:v>
                </c:pt>
                <c:pt idx="12745">
                  <c:v>-10186.5</c:v>
                </c:pt>
                <c:pt idx="12746">
                  <c:v>-10367.600000000006</c:v>
                </c:pt>
                <c:pt idx="12747">
                  <c:v>-10549</c:v>
                </c:pt>
                <c:pt idx="12748">
                  <c:v>-10730.600000000006</c:v>
                </c:pt>
                <c:pt idx="12749">
                  <c:v>-10903.600000000006</c:v>
                </c:pt>
                <c:pt idx="12750">
                  <c:v>-11071.5</c:v>
                </c:pt>
                <c:pt idx="12751">
                  <c:v>-11237.899999999994</c:v>
                </c:pt>
                <c:pt idx="12752">
                  <c:v>-11401.899999999994</c:v>
                </c:pt>
                <c:pt idx="12753">
                  <c:v>-11562.199999999997</c:v>
                </c:pt>
                <c:pt idx="12754">
                  <c:v>-11709.900000000001</c:v>
                </c:pt>
                <c:pt idx="12755">
                  <c:v>-11851.900000000001</c:v>
                </c:pt>
                <c:pt idx="12756">
                  <c:v>-11995.599999999999</c:v>
                </c:pt>
                <c:pt idx="12757">
                  <c:v>-12137.699999999997</c:v>
                </c:pt>
                <c:pt idx="12758">
                  <c:v>-12270.300000000003</c:v>
                </c:pt>
                <c:pt idx="12759">
                  <c:v>-12390.099999999999</c:v>
                </c:pt>
                <c:pt idx="12760">
                  <c:v>-12519.199999999997</c:v>
                </c:pt>
                <c:pt idx="12761">
                  <c:v>-12640.599999999999</c:v>
                </c:pt>
                <c:pt idx="12762">
                  <c:v>-12742.199999999997</c:v>
                </c:pt>
                <c:pt idx="12763">
                  <c:v>-12845.800000000003</c:v>
                </c:pt>
                <c:pt idx="12764">
                  <c:v>-12952.099999999999</c:v>
                </c:pt>
                <c:pt idx="12765">
                  <c:v>-13046.800000000003</c:v>
                </c:pt>
                <c:pt idx="12766">
                  <c:v>-13124.099999999999</c:v>
                </c:pt>
                <c:pt idx="12767">
                  <c:v>-13211.800000000003</c:v>
                </c:pt>
                <c:pt idx="12768">
                  <c:v>-13298.199999999997</c:v>
                </c:pt>
                <c:pt idx="12769">
                  <c:v>-13367.800000000003</c:v>
                </c:pt>
                <c:pt idx="12770">
                  <c:v>-13432.400000000001</c:v>
                </c:pt>
                <c:pt idx="12771">
                  <c:v>-13491.5</c:v>
                </c:pt>
                <c:pt idx="12772">
                  <c:v>-13537</c:v>
                </c:pt>
                <c:pt idx="12773">
                  <c:v>-13590.099999999999</c:v>
                </c:pt>
                <c:pt idx="12774">
                  <c:v>-13633.5</c:v>
                </c:pt>
                <c:pt idx="12775">
                  <c:v>-13663.699999999997</c:v>
                </c:pt>
                <c:pt idx="12776">
                  <c:v>-13694.800000000003</c:v>
                </c:pt>
                <c:pt idx="12777">
                  <c:v>-13708.199999999997</c:v>
                </c:pt>
                <c:pt idx="12778">
                  <c:v>-13724.300000000003</c:v>
                </c:pt>
                <c:pt idx="12779">
                  <c:v>-13740.800000000003</c:v>
                </c:pt>
                <c:pt idx="12780">
                  <c:v>-13742.699999999997</c:v>
                </c:pt>
                <c:pt idx="12781">
                  <c:v>-13745.199999999997</c:v>
                </c:pt>
                <c:pt idx="12782">
                  <c:v>-13735.599999999999</c:v>
                </c:pt>
                <c:pt idx="12783">
                  <c:v>-13716.5</c:v>
                </c:pt>
                <c:pt idx="12784">
                  <c:v>-13695</c:v>
                </c:pt>
                <c:pt idx="12785">
                  <c:v>-13670.199999999997</c:v>
                </c:pt>
                <c:pt idx="12786">
                  <c:v>-13632.900000000001</c:v>
                </c:pt>
                <c:pt idx="12787">
                  <c:v>-13588.800000000003</c:v>
                </c:pt>
                <c:pt idx="12788">
                  <c:v>-13543.599999999999</c:v>
                </c:pt>
                <c:pt idx="12789">
                  <c:v>-13481.599999999999</c:v>
                </c:pt>
                <c:pt idx="12790">
                  <c:v>-13421.400000000001</c:v>
                </c:pt>
                <c:pt idx="12791">
                  <c:v>-13355.5</c:v>
                </c:pt>
                <c:pt idx="12792">
                  <c:v>-13279.800000000003</c:v>
                </c:pt>
                <c:pt idx="12793">
                  <c:v>-13200.900000000001</c:v>
                </c:pt>
                <c:pt idx="12794">
                  <c:v>-13107.599999999999</c:v>
                </c:pt>
                <c:pt idx="12795">
                  <c:v>-13016.400000000001</c:v>
                </c:pt>
                <c:pt idx="12796">
                  <c:v>-12913.900000000001</c:v>
                </c:pt>
                <c:pt idx="12797">
                  <c:v>-12808.099999999999</c:v>
                </c:pt>
                <c:pt idx="12798">
                  <c:v>-12697.800000000003</c:v>
                </c:pt>
                <c:pt idx="12799">
                  <c:v>-12575.699999999997</c:v>
                </c:pt>
                <c:pt idx="12800">
                  <c:v>-12444</c:v>
                </c:pt>
                <c:pt idx="12801">
                  <c:v>-12308.5</c:v>
                </c:pt>
                <c:pt idx="12802">
                  <c:v>-12173.400000000001</c:v>
                </c:pt>
                <c:pt idx="12803">
                  <c:v>-12023.599999999999</c:v>
                </c:pt>
                <c:pt idx="12804">
                  <c:v>-11869.199999999997</c:v>
                </c:pt>
                <c:pt idx="12805">
                  <c:v>-11719.900000000001</c:v>
                </c:pt>
                <c:pt idx="12806">
                  <c:v>-11556.100000000006</c:v>
                </c:pt>
                <c:pt idx="12807">
                  <c:v>-11377.800000000003</c:v>
                </c:pt>
                <c:pt idx="12808">
                  <c:v>-11200.899999999994</c:v>
                </c:pt>
                <c:pt idx="12809">
                  <c:v>-11024</c:v>
                </c:pt>
                <c:pt idx="12810">
                  <c:v>-10831.399999999994</c:v>
                </c:pt>
                <c:pt idx="12811">
                  <c:v>-10634.899999999994</c:v>
                </c:pt>
                <c:pt idx="12812">
                  <c:v>-10433.100000000006</c:v>
                </c:pt>
                <c:pt idx="12813">
                  <c:v>-10224.5</c:v>
                </c:pt>
                <c:pt idx="12814">
                  <c:v>-10011.600000000006</c:v>
                </c:pt>
                <c:pt idx="12815">
                  <c:v>-9786.8999999999942</c:v>
                </c:pt>
                <c:pt idx="12816">
                  <c:v>-9560.6000000000058</c:v>
                </c:pt>
                <c:pt idx="12817">
                  <c:v>-9334.3000000000029</c:v>
                </c:pt>
                <c:pt idx="12818">
                  <c:v>-9100.8999999999942</c:v>
                </c:pt>
                <c:pt idx="12819">
                  <c:v>-8856.8000000000029</c:v>
                </c:pt>
                <c:pt idx="12820">
                  <c:v>-8612.8000000000029</c:v>
                </c:pt>
                <c:pt idx="12821">
                  <c:v>-8361.6999999999971</c:v>
                </c:pt>
                <c:pt idx="12822">
                  <c:v>-8098</c:v>
                </c:pt>
                <c:pt idx="12823">
                  <c:v>-7831.8999999999942</c:v>
                </c:pt>
                <c:pt idx="12824">
                  <c:v>-7570.8999999999942</c:v>
                </c:pt>
                <c:pt idx="12825">
                  <c:v>-7296</c:v>
                </c:pt>
                <c:pt idx="12826">
                  <c:v>-7014.3000000000029</c:v>
                </c:pt>
                <c:pt idx="12827">
                  <c:v>-6734.1000000000058</c:v>
                </c:pt>
                <c:pt idx="12828">
                  <c:v>-6446.6999999999971</c:v>
                </c:pt>
                <c:pt idx="12829">
                  <c:v>-6154.5</c:v>
                </c:pt>
                <c:pt idx="12830">
                  <c:v>-5857.1999999999971</c:v>
                </c:pt>
                <c:pt idx="12831">
                  <c:v>-5558</c:v>
                </c:pt>
                <c:pt idx="12832">
                  <c:v>-5252.3999999999942</c:v>
                </c:pt>
                <c:pt idx="12833">
                  <c:v>-4942.8000000000029</c:v>
                </c:pt>
                <c:pt idx="12834">
                  <c:v>-4633.6999999999971</c:v>
                </c:pt>
                <c:pt idx="12835">
                  <c:v>-4316.3999999999942</c:v>
                </c:pt>
                <c:pt idx="12836">
                  <c:v>-3992.1999999999971</c:v>
                </c:pt>
                <c:pt idx="12837">
                  <c:v>-3672.6000000000058</c:v>
                </c:pt>
                <c:pt idx="12838">
                  <c:v>-3336.3000000000029</c:v>
                </c:pt>
                <c:pt idx="12839">
                  <c:v>-3002.1999999999971</c:v>
                </c:pt>
                <c:pt idx="12840">
                  <c:v>-2670</c:v>
                </c:pt>
                <c:pt idx="12841">
                  <c:v>-2331.3999999999942</c:v>
                </c:pt>
                <c:pt idx="12842">
                  <c:v>-1992.1999999999971</c:v>
                </c:pt>
                <c:pt idx="12843">
                  <c:v>-1651.1999999999971</c:v>
                </c:pt>
                <c:pt idx="12844">
                  <c:v>-1309.6000000000058</c:v>
                </c:pt>
                <c:pt idx="12845">
                  <c:v>-955.10000000000582</c:v>
                </c:pt>
                <c:pt idx="12846">
                  <c:v>-599.5</c:v>
                </c:pt>
                <c:pt idx="12847">
                  <c:v>-249.30000000000291</c:v>
                </c:pt>
                <c:pt idx="12848">
                  <c:v>106.19999999999709</c:v>
                </c:pt>
                <c:pt idx="12849">
                  <c:v>466.10000000000582</c:v>
                </c:pt>
                <c:pt idx="12850">
                  <c:v>824.30000000000291</c:v>
                </c:pt>
                <c:pt idx="12851">
                  <c:v>1184</c:v>
                </c:pt>
                <c:pt idx="12852">
                  <c:v>1550</c:v>
                </c:pt>
                <c:pt idx="12853">
                  <c:v>1916.8000000000029</c:v>
                </c:pt>
                <c:pt idx="12854">
                  <c:v>2281.1000000000058</c:v>
                </c:pt>
                <c:pt idx="12855">
                  <c:v>2643.3999999999942</c:v>
                </c:pt>
                <c:pt idx="12856">
                  <c:v>3009.6000000000058</c:v>
                </c:pt>
                <c:pt idx="12857">
                  <c:v>3382.1000000000058</c:v>
                </c:pt>
                <c:pt idx="12858">
                  <c:v>3749.6000000000058</c:v>
                </c:pt>
                <c:pt idx="12859">
                  <c:v>4111</c:v>
                </c:pt>
                <c:pt idx="12860">
                  <c:v>4484.8999999999942</c:v>
                </c:pt>
                <c:pt idx="12861">
                  <c:v>4858.6000000000058</c:v>
                </c:pt>
                <c:pt idx="12862">
                  <c:v>5221.3000000000029</c:v>
                </c:pt>
                <c:pt idx="12863">
                  <c:v>5587</c:v>
                </c:pt>
                <c:pt idx="12864">
                  <c:v>5960.8999999999942</c:v>
                </c:pt>
                <c:pt idx="12865">
                  <c:v>6333.8999999999942</c:v>
                </c:pt>
                <c:pt idx="12866">
                  <c:v>6692</c:v>
                </c:pt>
                <c:pt idx="12867">
                  <c:v>7053.1999999999971</c:v>
                </c:pt>
                <c:pt idx="12868">
                  <c:v>7419.1000000000058</c:v>
                </c:pt>
                <c:pt idx="12869">
                  <c:v>7785.5</c:v>
                </c:pt>
                <c:pt idx="12870">
                  <c:v>8138</c:v>
                </c:pt>
                <c:pt idx="12871">
                  <c:v>8505.1999999999971</c:v>
                </c:pt>
                <c:pt idx="12872">
                  <c:v>8869.6000000000058</c:v>
                </c:pt>
                <c:pt idx="12873">
                  <c:v>9229.1000000000058</c:v>
                </c:pt>
                <c:pt idx="12874">
                  <c:v>9586.3000000000029</c:v>
                </c:pt>
                <c:pt idx="12875">
                  <c:v>9936.3000000000029</c:v>
                </c:pt>
                <c:pt idx="12876">
                  <c:v>10291.5</c:v>
                </c:pt>
                <c:pt idx="12877">
                  <c:v>10640.399999999994</c:v>
                </c:pt>
                <c:pt idx="12878">
                  <c:v>10983.899999999994</c:v>
                </c:pt>
                <c:pt idx="12879">
                  <c:v>11328</c:v>
                </c:pt>
                <c:pt idx="12880">
                  <c:v>11659.100000000006</c:v>
                </c:pt>
                <c:pt idx="12881">
                  <c:v>11993.899999999994</c:v>
                </c:pt>
                <c:pt idx="12882">
                  <c:v>12326.100000000006</c:v>
                </c:pt>
                <c:pt idx="12883">
                  <c:v>12645.899999999994</c:v>
                </c:pt>
                <c:pt idx="12884">
                  <c:v>12965.899999999994</c:v>
                </c:pt>
                <c:pt idx="12885">
                  <c:v>13288.5</c:v>
                </c:pt>
                <c:pt idx="12886">
                  <c:v>13600.699999999997</c:v>
                </c:pt>
                <c:pt idx="12887">
                  <c:v>13903.699999999997</c:v>
                </c:pt>
                <c:pt idx="12888">
                  <c:v>14211.300000000003</c:v>
                </c:pt>
                <c:pt idx="12889">
                  <c:v>14500.300000000003</c:v>
                </c:pt>
                <c:pt idx="12890">
                  <c:v>14782.899999999994</c:v>
                </c:pt>
                <c:pt idx="12891">
                  <c:v>15083.300000000003</c:v>
                </c:pt>
                <c:pt idx="12892">
                  <c:v>15355.899999999994</c:v>
                </c:pt>
                <c:pt idx="12893">
                  <c:v>15630.5</c:v>
                </c:pt>
                <c:pt idx="12894">
                  <c:v>15904.699999999997</c:v>
                </c:pt>
                <c:pt idx="12895">
                  <c:v>16170.800000000003</c:v>
                </c:pt>
                <c:pt idx="12896">
                  <c:v>16434.199999999997</c:v>
                </c:pt>
                <c:pt idx="12897">
                  <c:v>16681.800000000003</c:v>
                </c:pt>
                <c:pt idx="12898">
                  <c:v>16929.399999999994</c:v>
                </c:pt>
                <c:pt idx="12899">
                  <c:v>17164.699999999997</c:v>
                </c:pt>
                <c:pt idx="12900">
                  <c:v>17374.399999999994</c:v>
                </c:pt>
                <c:pt idx="12901">
                  <c:v>17598.699999999997</c:v>
                </c:pt>
                <c:pt idx="12902">
                  <c:v>17818.699999999997</c:v>
                </c:pt>
                <c:pt idx="12903">
                  <c:v>18015.899999999994</c:v>
                </c:pt>
                <c:pt idx="12904">
                  <c:v>18201.399999999994</c:v>
                </c:pt>
                <c:pt idx="12905">
                  <c:v>18389.100000000006</c:v>
                </c:pt>
                <c:pt idx="12906">
                  <c:v>18568.199999999997</c:v>
                </c:pt>
                <c:pt idx="12907">
                  <c:v>18726.800000000003</c:v>
                </c:pt>
                <c:pt idx="12908">
                  <c:v>18882.899999999994</c:v>
                </c:pt>
                <c:pt idx="12909">
                  <c:v>19033.100000000006</c:v>
                </c:pt>
                <c:pt idx="12910">
                  <c:v>19165.899999999994</c:v>
                </c:pt>
                <c:pt idx="12911">
                  <c:v>19291.399999999994</c:v>
                </c:pt>
                <c:pt idx="12912">
                  <c:v>19407.800000000003</c:v>
                </c:pt>
                <c:pt idx="12913">
                  <c:v>19507.199999999997</c:v>
                </c:pt>
                <c:pt idx="12914">
                  <c:v>19625.399999999994</c:v>
                </c:pt>
                <c:pt idx="12915">
                  <c:v>19705.899999999994</c:v>
                </c:pt>
                <c:pt idx="12916">
                  <c:v>19782.5</c:v>
                </c:pt>
                <c:pt idx="12917">
                  <c:v>19851.300000000003</c:v>
                </c:pt>
                <c:pt idx="12918">
                  <c:v>19912.199999999997</c:v>
                </c:pt>
                <c:pt idx="12919">
                  <c:v>19964.300000000003</c:v>
                </c:pt>
                <c:pt idx="12920">
                  <c:v>19999.5</c:v>
                </c:pt>
                <c:pt idx="12921">
                  <c:v>20034.5</c:v>
                </c:pt>
                <c:pt idx="12922">
                  <c:v>20056.899999999994</c:v>
                </c:pt>
                <c:pt idx="12923">
                  <c:v>20062.300000000003</c:v>
                </c:pt>
                <c:pt idx="12924">
                  <c:v>20043.5</c:v>
                </c:pt>
                <c:pt idx="12925">
                  <c:v>20030.199999999997</c:v>
                </c:pt>
                <c:pt idx="12926">
                  <c:v>20030.5</c:v>
                </c:pt>
                <c:pt idx="12927">
                  <c:v>20001</c:v>
                </c:pt>
                <c:pt idx="12928">
                  <c:v>19954.100000000006</c:v>
                </c:pt>
                <c:pt idx="12929">
                  <c:v>19899.800000000003</c:v>
                </c:pt>
                <c:pt idx="12930">
                  <c:v>19841.899999999994</c:v>
                </c:pt>
                <c:pt idx="12931">
                  <c:v>19776.100000000006</c:v>
                </c:pt>
                <c:pt idx="12932">
                  <c:v>19694.100000000006</c:v>
                </c:pt>
                <c:pt idx="12933">
                  <c:v>19593.600000000006</c:v>
                </c:pt>
                <c:pt idx="12934">
                  <c:v>19490.800000000003</c:v>
                </c:pt>
                <c:pt idx="12935">
                  <c:v>19380.100000000006</c:v>
                </c:pt>
                <c:pt idx="12936">
                  <c:v>19261.600000000006</c:v>
                </c:pt>
                <c:pt idx="12937">
                  <c:v>19137.600000000006</c:v>
                </c:pt>
                <c:pt idx="12938">
                  <c:v>18996.699999999997</c:v>
                </c:pt>
                <c:pt idx="12939">
                  <c:v>18844.600000000006</c:v>
                </c:pt>
                <c:pt idx="12940">
                  <c:v>18686.800000000003</c:v>
                </c:pt>
                <c:pt idx="12941">
                  <c:v>18520.100000000006</c:v>
                </c:pt>
                <c:pt idx="12942">
                  <c:v>18340.800000000003</c:v>
                </c:pt>
                <c:pt idx="12943">
                  <c:v>18147.600000000006</c:v>
                </c:pt>
                <c:pt idx="12944">
                  <c:v>17954.699999999997</c:v>
                </c:pt>
                <c:pt idx="12945">
                  <c:v>17752.800000000003</c:v>
                </c:pt>
                <c:pt idx="12946">
                  <c:v>17536.5</c:v>
                </c:pt>
                <c:pt idx="12947">
                  <c:v>17312.399999999994</c:v>
                </c:pt>
                <c:pt idx="12948">
                  <c:v>17079.899999999994</c:v>
                </c:pt>
                <c:pt idx="12949">
                  <c:v>16836.399999999994</c:v>
                </c:pt>
                <c:pt idx="12950">
                  <c:v>16585.699999999997</c:v>
                </c:pt>
                <c:pt idx="12951">
                  <c:v>16325.199999999997</c:v>
                </c:pt>
                <c:pt idx="12952">
                  <c:v>16055.800000000003</c:v>
                </c:pt>
                <c:pt idx="12953">
                  <c:v>15780.899999999994</c:v>
                </c:pt>
                <c:pt idx="12954">
                  <c:v>15496.899999999994</c:v>
                </c:pt>
                <c:pt idx="12955">
                  <c:v>15205.899999999994</c:v>
                </c:pt>
                <c:pt idx="12956">
                  <c:v>14902.699999999997</c:v>
                </c:pt>
                <c:pt idx="12957">
                  <c:v>14593.199999999997</c:v>
                </c:pt>
                <c:pt idx="12958">
                  <c:v>14277.399999999994</c:v>
                </c:pt>
                <c:pt idx="12959">
                  <c:v>13954.699999999997</c:v>
                </c:pt>
                <c:pt idx="12960">
                  <c:v>13621.899999999994</c:v>
                </c:pt>
                <c:pt idx="12961">
                  <c:v>13280.699999999997</c:v>
                </c:pt>
                <c:pt idx="12962">
                  <c:v>12934.199999999997</c:v>
                </c:pt>
                <c:pt idx="12963">
                  <c:v>12577.800000000003</c:v>
                </c:pt>
                <c:pt idx="12964">
                  <c:v>12216.600000000006</c:v>
                </c:pt>
                <c:pt idx="12965">
                  <c:v>11847.399999999994</c:v>
                </c:pt>
                <c:pt idx="12966">
                  <c:v>11469.199999999997</c:v>
                </c:pt>
                <c:pt idx="12967">
                  <c:v>11087.100000000006</c:v>
                </c:pt>
                <c:pt idx="12968">
                  <c:v>10696.800000000003</c:v>
                </c:pt>
                <c:pt idx="12969">
                  <c:v>10301</c:v>
                </c:pt>
                <c:pt idx="12970">
                  <c:v>9896.8999999999942</c:v>
                </c:pt>
                <c:pt idx="12971">
                  <c:v>9490.1999999999971</c:v>
                </c:pt>
                <c:pt idx="12972">
                  <c:v>9078.1000000000058</c:v>
                </c:pt>
                <c:pt idx="12973">
                  <c:v>8656.1999999999971</c:v>
                </c:pt>
                <c:pt idx="12974">
                  <c:v>8229</c:v>
                </c:pt>
                <c:pt idx="12975">
                  <c:v>7796.5</c:v>
                </c:pt>
                <c:pt idx="12976">
                  <c:v>7354.8000000000029</c:v>
                </c:pt>
                <c:pt idx="12977">
                  <c:v>6910.6000000000058</c:v>
                </c:pt>
                <c:pt idx="12978">
                  <c:v>6464.1999999999971</c:v>
                </c:pt>
                <c:pt idx="12979">
                  <c:v>6010.8999999999942</c:v>
                </c:pt>
                <c:pt idx="12980">
                  <c:v>5554.5</c:v>
                </c:pt>
                <c:pt idx="12981">
                  <c:v>5092.5</c:v>
                </c:pt>
                <c:pt idx="12982">
                  <c:v>4623.8999999999942</c:v>
                </c:pt>
                <c:pt idx="12983">
                  <c:v>4151.8000000000029</c:v>
                </c:pt>
                <c:pt idx="12984">
                  <c:v>3677</c:v>
                </c:pt>
                <c:pt idx="12985">
                  <c:v>3198.6000000000058</c:v>
                </c:pt>
                <c:pt idx="12986">
                  <c:v>2717.5</c:v>
                </c:pt>
                <c:pt idx="12987">
                  <c:v>2231.5</c:v>
                </c:pt>
                <c:pt idx="12988">
                  <c:v>1735.1999999999971</c:v>
                </c:pt>
                <c:pt idx="12989">
                  <c:v>1239.6000000000058</c:v>
                </c:pt>
                <c:pt idx="12990">
                  <c:v>747.10000000000582</c:v>
                </c:pt>
                <c:pt idx="12991">
                  <c:v>249.19999999999709</c:v>
                </c:pt>
                <c:pt idx="12992">
                  <c:v>-250.39999999999418</c:v>
                </c:pt>
                <c:pt idx="12993">
                  <c:v>-751.69999999999709</c:v>
                </c:pt>
                <c:pt idx="12994">
                  <c:v>-1254.6000000000058</c:v>
                </c:pt>
                <c:pt idx="12995">
                  <c:v>-1761.1999999999971</c:v>
                </c:pt>
                <c:pt idx="12996">
                  <c:v>-2270.1000000000058</c:v>
                </c:pt>
                <c:pt idx="12997">
                  <c:v>-2775.5</c:v>
                </c:pt>
                <c:pt idx="12998">
                  <c:v>-3284.6999999999971</c:v>
                </c:pt>
                <c:pt idx="12999">
                  <c:v>-3795.3000000000029</c:v>
                </c:pt>
                <c:pt idx="13000">
                  <c:v>-4307.6999999999971</c:v>
                </c:pt>
                <c:pt idx="13001">
                  <c:v>-4820.1999999999971</c:v>
                </c:pt>
                <c:pt idx="13002">
                  <c:v>-5331.3999999999942</c:v>
                </c:pt>
                <c:pt idx="13003">
                  <c:v>-5842.1000000000058</c:v>
                </c:pt>
                <c:pt idx="13004">
                  <c:v>-6348.5</c:v>
                </c:pt>
                <c:pt idx="13005">
                  <c:v>-6857.3999999999942</c:v>
                </c:pt>
                <c:pt idx="13006">
                  <c:v>-7365.6000000000058</c:v>
                </c:pt>
                <c:pt idx="13007">
                  <c:v>-7870.5</c:v>
                </c:pt>
                <c:pt idx="13008">
                  <c:v>-8374</c:v>
                </c:pt>
                <c:pt idx="13009">
                  <c:v>-8875.8000000000029</c:v>
                </c:pt>
                <c:pt idx="13010">
                  <c:v>-9375.6000000000058</c:v>
                </c:pt>
                <c:pt idx="13011">
                  <c:v>-9871.8000000000029</c:v>
                </c:pt>
                <c:pt idx="13012">
                  <c:v>-10369.399999999994</c:v>
                </c:pt>
                <c:pt idx="13013">
                  <c:v>-10867.699999999997</c:v>
                </c:pt>
                <c:pt idx="13014">
                  <c:v>-11357.699999999997</c:v>
                </c:pt>
                <c:pt idx="13015">
                  <c:v>-11841.400000000001</c:v>
                </c:pt>
                <c:pt idx="13016">
                  <c:v>-12323.099999999999</c:v>
                </c:pt>
                <c:pt idx="13017">
                  <c:v>-12800.199999999997</c:v>
                </c:pt>
                <c:pt idx="13018">
                  <c:v>-13274.400000000001</c:v>
                </c:pt>
                <c:pt idx="13019">
                  <c:v>-13744.300000000003</c:v>
                </c:pt>
                <c:pt idx="13020">
                  <c:v>-14208.699999999997</c:v>
                </c:pt>
                <c:pt idx="13021">
                  <c:v>-14665.800000000003</c:v>
                </c:pt>
                <c:pt idx="13022">
                  <c:v>-15120.699999999997</c:v>
                </c:pt>
                <c:pt idx="13023">
                  <c:v>-15568.199999999997</c:v>
                </c:pt>
                <c:pt idx="13024">
                  <c:v>-16012.5</c:v>
                </c:pt>
                <c:pt idx="13025">
                  <c:v>-16454.900000000001</c:v>
                </c:pt>
                <c:pt idx="13026">
                  <c:v>-16887.599999999999</c:v>
                </c:pt>
                <c:pt idx="13027">
                  <c:v>-17312.300000000003</c:v>
                </c:pt>
                <c:pt idx="13028">
                  <c:v>-17735.099999999999</c:v>
                </c:pt>
                <c:pt idx="13029">
                  <c:v>-18146.300000000003</c:v>
                </c:pt>
                <c:pt idx="13030">
                  <c:v>-18548.599999999999</c:v>
                </c:pt>
                <c:pt idx="13031">
                  <c:v>-18948.900000000001</c:v>
                </c:pt>
                <c:pt idx="13032">
                  <c:v>-19344.099999999999</c:v>
                </c:pt>
                <c:pt idx="13033">
                  <c:v>-19726.400000000001</c:v>
                </c:pt>
                <c:pt idx="13034">
                  <c:v>-20104.699999999997</c:v>
                </c:pt>
                <c:pt idx="13035">
                  <c:v>-20476</c:v>
                </c:pt>
                <c:pt idx="13036">
                  <c:v>-20839.5</c:v>
                </c:pt>
                <c:pt idx="13037">
                  <c:v>-21191.800000000003</c:v>
                </c:pt>
                <c:pt idx="13038">
                  <c:v>-21539.4</c:v>
                </c:pt>
                <c:pt idx="13039">
                  <c:v>-21874</c:v>
                </c:pt>
                <c:pt idx="13040">
                  <c:v>-22204.5</c:v>
                </c:pt>
                <c:pt idx="13041">
                  <c:v>-22529.199999999997</c:v>
                </c:pt>
                <c:pt idx="13042">
                  <c:v>-22839.9</c:v>
                </c:pt>
                <c:pt idx="13043">
                  <c:v>-23140.199999999997</c:v>
                </c:pt>
                <c:pt idx="13044">
                  <c:v>-23435.699999999997</c:v>
                </c:pt>
                <c:pt idx="13045">
                  <c:v>-23723.300000000003</c:v>
                </c:pt>
                <c:pt idx="13046">
                  <c:v>-24002.199999999997</c:v>
                </c:pt>
                <c:pt idx="13047">
                  <c:v>-24266.300000000003</c:v>
                </c:pt>
                <c:pt idx="13048">
                  <c:v>-24526.199999999997</c:v>
                </c:pt>
                <c:pt idx="13049">
                  <c:v>-24777.1</c:v>
                </c:pt>
                <c:pt idx="13050">
                  <c:v>-25020.199999999997</c:v>
                </c:pt>
                <c:pt idx="13051">
                  <c:v>-25249.9</c:v>
                </c:pt>
                <c:pt idx="13052">
                  <c:v>-25473.1</c:v>
                </c:pt>
                <c:pt idx="13053">
                  <c:v>-25684.5</c:v>
                </c:pt>
                <c:pt idx="13054">
                  <c:v>-25883.699999999997</c:v>
                </c:pt>
                <c:pt idx="13055">
                  <c:v>-26079.300000000003</c:v>
                </c:pt>
                <c:pt idx="13056">
                  <c:v>-26259.300000000003</c:v>
                </c:pt>
                <c:pt idx="13057">
                  <c:v>-26426.1</c:v>
                </c:pt>
                <c:pt idx="13058">
                  <c:v>-26593.4</c:v>
                </c:pt>
                <c:pt idx="13059">
                  <c:v>-26749.1</c:v>
                </c:pt>
                <c:pt idx="13060">
                  <c:v>-26888.400000000001</c:v>
                </c:pt>
                <c:pt idx="13061">
                  <c:v>-27019.5</c:v>
                </c:pt>
                <c:pt idx="13062">
                  <c:v>-27142.6</c:v>
                </c:pt>
                <c:pt idx="13063">
                  <c:v>-27258.400000000001</c:v>
                </c:pt>
                <c:pt idx="13064">
                  <c:v>-27356.1</c:v>
                </c:pt>
                <c:pt idx="13065">
                  <c:v>-27443.599999999999</c:v>
                </c:pt>
                <c:pt idx="13066">
                  <c:v>-27523.9</c:v>
                </c:pt>
                <c:pt idx="13067">
                  <c:v>-27595.800000000003</c:v>
                </c:pt>
                <c:pt idx="13068">
                  <c:v>-27660.400000000001</c:v>
                </c:pt>
                <c:pt idx="13069">
                  <c:v>-27711.599999999999</c:v>
                </c:pt>
                <c:pt idx="13070">
                  <c:v>-27744.800000000003</c:v>
                </c:pt>
                <c:pt idx="13071">
                  <c:v>-27770.5</c:v>
                </c:pt>
                <c:pt idx="13072">
                  <c:v>-27790.1</c:v>
                </c:pt>
                <c:pt idx="13073">
                  <c:v>-27802.300000000003</c:v>
                </c:pt>
                <c:pt idx="13074">
                  <c:v>-27798.1</c:v>
                </c:pt>
                <c:pt idx="13075">
                  <c:v>-27776.800000000003</c:v>
                </c:pt>
                <c:pt idx="13076">
                  <c:v>-27753.199999999997</c:v>
                </c:pt>
                <c:pt idx="13077">
                  <c:v>-27721.199999999997</c:v>
                </c:pt>
                <c:pt idx="13078">
                  <c:v>-27678.6</c:v>
                </c:pt>
                <c:pt idx="13079">
                  <c:v>-27618.199999999997</c:v>
                </c:pt>
                <c:pt idx="13080">
                  <c:v>-27544.9</c:v>
                </c:pt>
                <c:pt idx="13081">
                  <c:v>-27467.199999999997</c:v>
                </c:pt>
                <c:pt idx="13082">
                  <c:v>-27378.199999999997</c:v>
                </c:pt>
                <c:pt idx="13083">
                  <c:v>-27275</c:v>
                </c:pt>
                <c:pt idx="13084">
                  <c:v>-27163</c:v>
                </c:pt>
                <c:pt idx="13085">
                  <c:v>-27042.300000000003</c:v>
                </c:pt>
                <c:pt idx="13086">
                  <c:v>-26912.800000000003</c:v>
                </c:pt>
                <c:pt idx="13087">
                  <c:v>-26766.400000000001</c:v>
                </c:pt>
                <c:pt idx="13088">
                  <c:v>-26602.6</c:v>
                </c:pt>
                <c:pt idx="13089">
                  <c:v>-26436.9</c:v>
                </c:pt>
                <c:pt idx="13090">
                  <c:v>-26263.699999999997</c:v>
                </c:pt>
                <c:pt idx="13091">
                  <c:v>-26077.1</c:v>
                </c:pt>
                <c:pt idx="13092">
                  <c:v>-25875.800000000003</c:v>
                </c:pt>
                <c:pt idx="13093">
                  <c:v>-25665.599999999999</c:v>
                </c:pt>
                <c:pt idx="13094">
                  <c:v>-25451.599999999999</c:v>
                </c:pt>
                <c:pt idx="13095">
                  <c:v>-25216.699999999997</c:v>
                </c:pt>
                <c:pt idx="13096">
                  <c:v>-24969.9</c:v>
                </c:pt>
                <c:pt idx="13097">
                  <c:v>-24722.800000000003</c:v>
                </c:pt>
                <c:pt idx="13098">
                  <c:v>-24464.699999999997</c:v>
                </c:pt>
                <c:pt idx="13099">
                  <c:v>-24181.199999999997</c:v>
                </c:pt>
                <c:pt idx="13100">
                  <c:v>-23893.800000000003</c:v>
                </c:pt>
                <c:pt idx="13101">
                  <c:v>-23611.4</c:v>
                </c:pt>
                <c:pt idx="13102">
                  <c:v>-23308.5</c:v>
                </c:pt>
                <c:pt idx="13103">
                  <c:v>-22988.699999999997</c:v>
                </c:pt>
                <c:pt idx="13104">
                  <c:v>-22665.199999999997</c:v>
                </c:pt>
                <c:pt idx="13105">
                  <c:v>-22325.1</c:v>
                </c:pt>
                <c:pt idx="13106">
                  <c:v>-21979.199999999997</c:v>
                </c:pt>
                <c:pt idx="13107">
                  <c:v>-21628.9</c:v>
                </c:pt>
                <c:pt idx="13108">
                  <c:v>-21263.699999999997</c:v>
                </c:pt>
                <c:pt idx="13109">
                  <c:v>-20889.800000000003</c:v>
                </c:pt>
                <c:pt idx="13110">
                  <c:v>-20509.800000000003</c:v>
                </c:pt>
                <c:pt idx="13111">
                  <c:v>-20116.5</c:v>
                </c:pt>
                <c:pt idx="13112">
                  <c:v>-19718</c:v>
                </c:pt>
                <c:pt idx="13113">
                  <c:v>-19303.800000000003</c:v>
                </c:pt>
                <c:pt idx="13114">
                  <c:v>-18888.699999999997</c:v>
                </c:pt>
                <c:pt idx="13115">
                  <c:v>-18466</c:v>
                </c:pt>
                <c:pt idx="13116">
                  <c:v>-18024.300000000003</c:v>
                </c:pt>
                <c:pt idx="13117">
                  <c:v>-17582.199999999997</c:v>
                </c:pt>
                <c:pt idx="13118">
                  <c:v>-17135.199999999997</c:v>
                </c:pt>
                <c:pt idx="13119">
                  <c:v>-16676.699999999997</c:v>
                </c:pt>
                <c:pt idx="13120">
                  <c:v>-16208.5</c:v>
                </c:pt>
                <c:pt idx="13121">
                  <c:v>-15739.199999999997</c:v>
                </c:pt>
                <c:pt idx="13122">
                  <c:v>-15258.800000000003</c:v>
                </c:pt>
                <c:pt idx="13123">
                  <c:v>-14772.800000000003</c:v>
                </c:pt>
                <c:pt idx="13124">
                  <c:v>-14282.400000000001</c:v>
                </c:pt>
                <c:pt idx="13125">
                  <c:v>-13778.199999999997</c:v>
                </c:pt>
                <c:pt idx="13126">
                  <c:v>-13273.699999999997</c:v>
                </c:pt>
                <c:pt idx="13127">
                  <c:v>-12761.199999999997</c:v>
                </c:pt>
                <c:pt idx="13128">
                  <c:v>-12243</c:v>
                </c:pt>
                <c:pt idx="13129">
                  <c:v>-11719.300000000003</c:v>
                </c:pt>
                <c:pt idx="13130">
                  <c:v>-11189</c:v>
                </c:pt>
                <c:pt idx="13131">
                  <c:v>-10659.699999999997</c:v>
                </c:pt>
                <c:pt idx="13132">
                  <c:v>-10123.800000000003</c:v>
                </c:pt>
                <c:pt idx="13133">
                  <c:v>-9580.1999999999971</c:v>
                </c:pt>
                <c:pt idx="13134">
                  <c:v>-9033.8000000000029</c:v>
                </c:pt>
                <c:pt idx="13135">
                  <c:v>-8491.8999999999942</c:v>
                </c:pt>
                <c:pt idx="13136">
                  <c:v>-7935</c:v>
                </c:pt>
                <c:pt idx="13137">
                  <c:v>-7372.6000000000058</c:v>
                </c:pt>
                <c:pt idx="13138">
                  <c:v>-6820.5</c:v>
                </c:pt>
                <c:pt idx="13139">
                  <c:v>-6260.8000000000029</c:v>
                </c:pt>
                <c:pt idx="13140">
                  <c:v>-5692.6000000000058</c:v>
                </c:pt>
                <c:pt idx="13141">
                  <c:v>-5120.8999999999942</c:v>
                </c:pt>
                <c:pt idx="13142">
                  <c:v>-4559.1000000000058</c:v>
                </c:pt>
                <c:pt idx="13143">
                  <c:v>-3991.6999999999971</c:v>
                </c:pt>
                <c:pt idx="13144">
                  <c:v>-3417.1999999999971</c:v>
                </c:pt>
                <c:pt idx="13145">
                  <c:v>-2845</c:v>
                </c:pt>
                <c:pt idx="13146">
                  <c:v>-2275.6999999999971</c:v>
                </c:pt>
                <c:pt idx="13147">
                  <c:v>-1704.8999999999942</c:v>
                </c:pt>
                <c:pt idx="13148">
                  <c:v>-1128.8000000000029</c:v>
                </c:pt>
                <c:pt idx="13149">
                  <c:v>-549.30000000000291</c:v>
                </c:pt>
                <c:pt idx="13150">
                  <c:v>24.5</c:v>
                </c:pt>
                <c:pt idx="13151">
                  <c:v>597.89999999999418</c:v>
                </c:pt>
                <c:pt idx="13152">
                  <c:v>1174.5</c:v>
                </c:pt>
                <c:pt idx="13153">
                  <c:v>1747.1000000000058</c:v>
                </c:pt>
                <c:pt idx="13154">
                  <c:v>2315.6000000000058</c:v>
                </c:pt>
                <c:pt idx="13155">
                  <c:v>2889.3000000000029</c:v>
                </c:pt>
                <c:pt idx="13156">
                  <c:v>3464.3000000000029</c:v>
                </c:pt>
                <c:pt idx="13157">
                  <c:v>4027.3999999999942</c:v>
                </c:pt>
                <c:pt idx="13158">
                  <c:v>4589.6000000000058</c:v>
                </c:pt>
                <c:pt idx="13159">
                  <c:v>5151.1000000000058</c:v>
                </c:pt>
                <c:pt idx="13160">
                  <c:v>5712</c:v>
                </c:pt>
                <c:pt idx="13161">
                  <c:v>6268</c:v>
                </c:pt>
                <c:pt idx="13162">
                  <c:v>6824.6000000000058</c:v>
                </c:pt>
                <c:pt idx="13163">
                  <c:v>7385.3999999999942</c:v>
                </c:pt>
                <c:pt idx="13164">
                  <c:v>7930.3000000000029</c:v>
                </c:pt>
                <c:pt idx="13165">
                  <c:v>8478.8000000000029</c:v>
                </c:pt>
                <c:pt idx="13166">
                  <c:v>9022.1999999999971</c:v>
                </c:pt>
                <c:pt idx="13167">
                  <c:v>9556</c:v>
                </c:pt>
                <c:pt idx="13168">
                  <c:v>10091.100000000006</c:v>
                </c:pt>
                <c:pt idx="13169">
                  <c:v>10621.699999999997</c:v>
                </c:pt>
                <c:pt idx="13170">
                  <c:v>11146.399999999994</c:v>
                </c:pt>
                <c:pt idx="13171">
                  <c:v>11668.199999999997</c:v>
                </c:pt>
                <c:pt idx="13172">
                  <c:v>12186.899999999994</c:v>
                </c:pt>
                <c:pt idx="13173">
                  <c:v>12700.199999999997</c:v>
                </c:pt>
                <c:pt idx="13174">
                  <c:v>13206.800000000003</c:v>
                </c:pt>
                <c:pt idx="13175">
                  <c:v>13713.100000000006</c:v>
                </c:pt>
                <c:pt idx="13176">
                  <c:v>14214.5</c:v>
                </c:pt>
                <c:pt idx="13177">
                  <c:v>14698.800000000003</c:v>
                </c:pt>
                <c:pt idx="13178">
                  <c:v>15188.199999999997</c:v>
                </c:pt>
                <c:pt idx="13179">
                  <c:v>15675.199999999997</c:v>
                </c:pt>
                <c:pt idx="13180">
                  <c:v>16149.699999999997</c:v>
                </c:pt>
                <c:pt idx="13181">
                  <c:v>16614.100000000006</c:v>
                </c:pt>
                <c:pt idx="13182">
                  <c:v>17078.899999999994</c:v>
                </c:pt>
                <c:pt idx="13183">
                  <c:v>17533.300000000003</c:v>
                </c:pt>
                <c:pt idx="13184">
                  <c:v>17977.100000000006</c:v>
                </c:pt>
                <c:pt idx="13185">
                  <c:v>18420.800000000003</c:v>
                </c:pt>
                <c:pt idx="13186">
                  <c:v>18861.100000000006</c:v>
                </c:pt>
                <c:pt idx="13187">
                  <c:v>19290.199999999997</c:v>
                </c:pt>
                <c:pt idx="13188">
                  <c:v>19712.199999999997</c:v>
                </c:pt>
                <c:pt idx="13189">
                  <c:v>20127.199999999997</c:v>
                </c:pt>
                <c:pt idx="13190">
                  <c:v>20533.600000000006</c:v>
                </c:pt>
                <c:pt idx="13191">
                  <c:v>20935.699999999997</c:v>
                </c:pt>
                <c:pt idx="13192">
                  <c:v>21320</c:v>
                </c:pt>
                <c:pt idx="13193">
                  <c:v>21702.5</c:v>
                </c:pt>
                <c:pt idx="13194">
                  <c:v>22083.600000000006</c:v>
                </c:pt>
                <c:pt idx="13195">
                  <c:v>22450.5</c:v>
                </c:pt>
                <c:pt idx="13196">
                  <c:v>22801</c:v>
                </c:pt>
                <c:pt idx="13197">
                  <c:v>23153</c:v>
                </c:pt>
                <c:pt idx="13198">
                  <c:v>23501</c:v>
                </c:pt>
                <c:pt idx="13199">
                  <c:v>23828</c:v>
                </c:pt>
                <c:pt idx="13200">
                  <c:v>24155</c:v>
                </c:pt>
                <c:pt idx="13201">
                  <c:v>24475</c:v>
                </c:pt>
                <c:pt idx="13202">
                  <c:v>24781</c:v>
                </c:pt>
                <c:pt idx="13203">
                  <c:v>25075</c:v>
                </c:pt>
                <c:pt idx="13204">
                  <c:v>25360</c:v>
                </c:pt>
                <c:pt idx="13205">
                  <c:v>25640</c:v>
                </c:pt>
                <c:pt idx="13206">
                  <c:v>25906</c:v>
                </c:pt>
                <c:pt idx="13207">
                  <c:v>26163</c:v>
                </c:pt>
                <c:pt idx="13208">
                  <c:v>26408</c:v>
                </c:pt>
                <c:pt idx="13209">
                  <c:v>26646</c:v>
                </c:pt>
                <c:pt idx="13210">
                  <c:v>26870</c:v>
                </c:pt>
                <c:pt idx="13211">
                  <c:v>27084</c:v>
                </c:pt>
                <c:pt idx="13212">
                  <c:v>27295</c:v>
                </c:pt>
                <c:pt idx="13213">
                  <c:v>27487</c:v>
                </c:pt>
                <c:pt idx="13214">
                  <c:v>27673</c:v>
                </c:pt>
                <c:pt idx="13215">
                  <c:v>27849</c:v>
                </c:pt>
                <c:pt idx="13216">
                  <c:v>28006</c:v>
                </c:pt>
                <c:pt idx="13217">
                  <c:v>28155</c:v>
                </c:pt>
                <c:pt idx="13218">
                  <c:v>28298</c:v>
                </c:pt>
                <c:pt idx="13219">
                  <c:v>28431</c:v>
                </c:pt>
                <c:pt idx="13220">
                  <c:v>28544</c:v>
                </c:pt>
                <c:pt idx="13221">
                  <c:v>28652</c:v>
                </c:pt>
                <c:pt idx="13222">
                  <c:v>28751</c:v>
                </c:pt>
                <c:pt idx="13223">
                  <c:v>28834</c:v>
                </c:pt>
                <c:pt idx="13224">
                  <c:v>28909</c:v>
                </c:pt>
                <c:pt idx="13225">
                  <c:v>28970</c:v>
                </c:pt>
                <c:pt idx="13226">
                  <c:v>29024</c:v>
                </c:pt>
                <c:pt idx="13227">
                  <c:v>29061</c:v>
                </c:pt>
                <c:pt idx="13228">
                  <c:v>29082</c:v>
                </c:pt>
                <c:pt idx="13229">
                  <c:v>29105</c:v>
                </c:pt>
                <c:pt idx="13230">
                  <c:v>29109</c:v>
                </c:pt>
                <c:pt idx="13231">
                  <c:v>29102</c:v>
                </c:pt>
                <c:pt idx="13232">
                  <c:v>29085</c:v>
                </c:pt>
                <c:pt idx="13233">
                  <c:v>29045</c:v>
                </c:pt>
                <c:pt idx="13234">
                  <c:v>28998</c:v>
                </c:pt>
                <c:pt idx="13235">
                  <c:v>28953</c:v>
                </c:pt>
                <c:pt idx="13236">
                  <c:v>28889</c:v>
                </c:pt>
                <c:pt idx="13237">
                  <c:v>28805</c:v>
                </c:pt>
                <c:pt idx="13238">
                  <c:v>28718</c:v>
                </c:pt>
                <c:pt idx="13239">
                  <c:v>28628</c:v>
                </c:pt>
                <c:pt idx="13240">
                  <c:v>28513</c:v>
                </c:pt>
                <c:pt idx="13241">
                  <c:v>28386</c:v>
                </c:pt>
                <c:pt idx="13242">
                  <c:v>28260</c:v>
                </c:pt>
                <c:pt idx="13243">
                  <c:v>28119</c:v>
                </c:pt>
                <c:pt idx="13244">
                  <c:v>27960</c:v>
                </c:pt>
                <c:pt idx="13245">
                  <c:v>27796</c:v>
                </c:pt>
                <c:pt idx="13246">
                  <c:v>27628</c:v>
                </c:pt>
                <c:pt idx="13247">
                  <c:v>27448</c:v>
                </c:pt>
                <c:pt idx="13248">
                  <c:v>27250</c:v>
                </c:pt>
                <c:pt idx="13249">
                  <c:v>27041</c:v>
                </c:pt>
                <c:pt idx="13250">
                  <c:v>26825</c:v>
                </c:pt>
                <c:pt idx="13251">
                  <c:v>26601</c:v>
                </c:pt>
                <c:pt idx="13252">
                  <c:v>26369</c:v>
                </c:pt>
                <c:pt idx="13253">
                  <c:v>26121</c:v>
                </c:pt>
                <c:pt idx="13254">
                  <c:v>25868</c:v>
                </c:pt>
                <c:pt idx="13255">
                  <c:v>25610</c:v>
                </c:pt>
                <c:pt idx="13256">
                  <c:v>25336</c:v>
                </c:pt>
                <c:pt idx="13257">
                  <c:v>25049</c:v>
                </c:pt>
                <c:pt idx="13258">
                  <c:v>24756</c:v>
                </c:pt>
                <c:pt idx="13259">
                  <c:v>24463</c:v>
                </c:pt>
                <c:pt idx="13260">
                  <c:v>24158</c:v>
                </c:pt>
                <c:pt idx="13261">
                  <c:v>23840</c:v>
                </c:pt>
                <c:pt idx="13262">
                  <c:v>23511</c:v>
                </c:pt>
                <c:pt idx="13263">
                  <c:v>23177</c:v>
                </c:pt>
                <c:pt idx="13264">
                  <c:v>22844</c:v>
                </c:pt>
                <c:pt idx="13265">
                  <c:v>22501.199999999997</c:v>
                </c:pt>
                <c:pt idx="13266">
                  <c:v>22143.800000000003</c:v>
                </c:pt>
                <c:pt idx="13267">
                  <c:v>21782.100000000006</c:v>
                </c:pt>
                <c:pt idx="13268">
                  <c:v>21415.199999999997</c:v>
                </c:pt>
                <c:pt idx="13269">
                  <c:v>21043.300000000003</c:v>
                </c:pt>
                <c:pt idx="13270">
                  <c:v>20666.699999999997</c:v>
                </c:pt>
                <c:pt idx="13271">
                  <c:v>20280.899999999994</c:v>
                </c:pt>
                <c:pt idx="13272">
                  <c:v>19887</c:v>
                </c:pt>
                <c:pt idx="13273">
                  <c:v>19487.699999999997</c:v>
                </c:pt>
                <c:pt idx="13274">
                  <c:v>19085.399999999994</c:v>
                </c:pt>
                <c:pt idx="13275">
                  <c:v>18675.699999999997</c:v>
                </c:pt>
                <c:pt idx="13276">
                  <c:v>18248.399999999994</c:v>
                </c:pt>
                <c:pt idx="13277">
                  <c:v>17827.699999999997</c:v>
                </c:pt>
                <c:pt idx="13278">
                  <c:v>17407.600000000006</c:v>
                </c:pt>
                <c:pt idx="13279">
                  <c:v>16973.399999999994</c:v>
                </c:pt>
                <c:pt idx="13280">
                  <c:v>16535.800000000003</c:v>
                </c:pt>
                <c:pt idx="13281">
                  <c:v>16094.800000000003</c:v>
                </c:pt>
                <c:pt idx="13282">
                  <c:v>15648.800000000003</c:v>
                </c:pt>
                <c:pt idx="13283">
                  <c:v>15199.899999999994</c:v>
                </c:pt>
                <c:pt idx="13284">
                  <c:v>14746.399999999994</c:v>
                </c:pt>
                <c:pt idx="13285">
                  <c:v>14287.899999999994</c:v>
                </c:pt>
                <c:pt idx="13286">
                  <c:v>13825.899999999994</c:v>
                </c:pt>
                <c:pt idx="13287">
                  <c:v>13361.300000000003</c:v>
                </c:pt>
                <c:pt idx="13288">
                  <c:v>12896</c:v>
                </c:pt>
                <c:pt idx="13289">
                  <c:v>12422.100000000006</c:v>
                </c:pt>
                <c:pt idx="13290">
                  <c:v>11951.899999999994</c:v>
                </c:pt>
                <c:pt idx="13291">
                  <c:v>11478</c:v>
                </c:pt>
                <c:pt idx="13292">
                  <c:v>11002.699999999997</c:v>
                </c:pt>
                <c:pt idx="13293">
                  <c:v>10523.800000000003</c:v>
                </c:pt>
                <c:pt idx="13294">
                  <c:v>10040</c:v>
                </c:pt>
                <c:pt idx="13295">
                  <c:v>9557.3999999999942</c:v>
                </c:pt>
                <c:pt idx="13296">
                  <c:v>9072.8999999999942</c:v>
                </c:pt>
                <c:pt idx="13297">
                  <c:v>8588.1000000000058</c:v>
                </c:pt>
                <c:pt idx="13298">
                  <c:v>8099.1999999999971</c:v>
                </c:pt>
                <c:pt idx="13299">
                  <c:v>7606.8000000000029</c:v>
                </c:pt>
                <c:pt idx="13300">
                  <c:v>7113.3000000000029</c:v>
                </c:pt>
                <c:pt idx="13301">
                  <c:v>6617.1999999999971</c:v>
                </c:pt>
                <c:pt idx="13302">
                  <c:v>6123.6999999999971</c:v>
                </c:pt>
                <c:pt idx="13303">
                  <c:v>5628.1000000000058</c:v>
                </c:pt>
                <c:pt idx="13304">
                  <c:v>5133.3999999999942</c:v>
                </c:pt>
                <c:pt idx="13305">
                  <c:v>4641.1000000000058</c:v>
                </c:pt>
                <c:pt idx="13306">
                  <c:v>4145.6000000000058</c:v>
                </c:pt>
                <c:pt idx="13307">
                  <c:v>3649.3999999999942</c:v>
                </c:pt>
                <c:pt idx="13308">
                  <c:v>3156.1999999999971</c:v>
                </c:pt>
                <c:pt idx="13309">
                  <c:v>2661.6999999999971</c:v>
                </c:pt>
                <c:pt idx="13310">
                  <c:v>2167.1999999999971</c:v>
                </c:pt>
                <c:pt idx="13311">
                  <c:v>1678.3999999999942</c:v>
                </c:pt>
                <c:pt idx="13312">
                  <c:v>1188</c:v>
                </c:pt>
                <c:pt idx="13313">
                  <c:v>698.19999999999709</c:v>
                </c:pt>
                <c:pt idx="13314">
                  <c:v>211.69999999999709</c:v>
                </c:pt>
                <c:pt idx="13315">
                  <c:v>-274.39999999999418</c:v>
                </c:pt>
                <c:pt idx="13316">
                  <c:v>-758.89999999999418</c:v>
                </c:pt>
                <c:pt idx="13317">
                  <c:v>-1239.6000000000058</c:v>
                </c:pt>
                <c:pt idx="13318">
                  <c:v>-1718.6000000000058</c:v>
                </c:pt>
                <c:pt idx="13319">
                  <c:v>-2193.8999999999942</c:v>
                </c:pt>
                <c:pt idx="13320">
                  <c:v>-2666.8000000000029</c:v>
                </c:pt>
                <c:pt idx="13321">
                  <c:v>-3141.1999999999971</c:v>
                </c:pt>
                <c:pt idx="13322">
                  <c:v>-3612.1000000000058</c:v>
                </c:pt>
                <c:pt idx="13323">
                  <c:v>-4075.8000000000029</c:v>
                </c:pt>
                <c:pt idx="13324">
                  <c:v>-4538</c:v>
                </c:pt>
                <c:pt idx="13325">
                  <c:v>-5001.5</c:v>
                </c:pt>
                <c:pt idx="13326">
                  <c:v>-5460.8000000000029</c:v>
                </c:pt>
                <c:pt idx="13327">
                  <c:v>-5911.6999999999971</c:v>
                </c:pt>
                <c:pt idx="13328">
                  <c:v>-6360.6999999999971</c:v>
                </c:pt>
                <c:pt idx="13329">
                  <c:v>-6807.1999999999971</c:v>
                </c:pt>
                <c:pt idx="13330">
                  <c:v>-7247.5</c:v>
                </c:pt>
                <c:pt idx="13331">
                  <c:v>-7681.3999999999942</c:v>
                </c:pt>
                <c:pt idx="13332">
                  <c:v>-8113.8000000000029</c:v>
                </c:pt>
                <c:pt idx="13333">
                  <c:v>-8540.6999999999971</c:v>
                </c:pt>
                <c:pt idx="13334">
                  <c:v>-8958.1000000000058</c:v>
                </c:pt>
                <c:pt idx="13335">
                  <c:v>-9372.3000000000029</c:v>
                </c:pt>
                <c:pt idx="13336">
                  <c:v>-9781.5</c:v>
                </c:pt>
                <c:pt idx="13337">
                  <c:v>-10182</c:v>
                </c:pt>
                <c:pt idx="13338">
                  <c:v>-10583.899999999994</c:v>
                </c:pt>
                <c:pt idx="13339">
                  <c:v>-10979.300000000003</c:v>
                </c:pt>
                <c:pt idx="13340">
                  <c:v>-11363.800000000003</c:v>
                </c:pt>
                <c:pt idx="13341">
                  <c:v>-11742.800000000003</c:v>
                </c:pt>
                <c:pt idx="13342">
                  <c:v>-12115.800000000003</c:v>
                </c:pt>
                <c:pt idx="13343">
                  <c:v>-12483</c:v>
                </c:pt>
                <c:pt idx="13344">
                  <c:v>-12842.300000000003</c:v>
                </c:pt>
                <c:pt idx="13345">
                  <c:v>-13196</c:v>
                </c:pt>
                <c:pt idx="13346">
                  <c:v>-13546.400000000001</c:v>
                </c:pt>
                <c:pt idx="13347">
                  <c:v>-13887.5</c:v>
                </c:pt>
                <c:pt idx="13348">
                  <c:v>-14220.199999999997</c:v>
                </c:pt>
                <c:pt idx="13349">
                  <c:v>-14545.900000000001</c:v>
                </c:pt>
                <c:pt idx="13350">
                  <c:v>-14868.900000000001</c:v>
                </c:pt>
                <c:pt idx="13351">
                  <c:v>-15185.800000000003</c:v>
                </c:pt>
                <c:pt idx="13352">
                  <c:v>-15491.900000000001</c:v>
                </c:pt>
                <c:pt idx="13353">
                  <c:v>-15791.800000000003</c:v>
                </c:pt>
                <c:pt idx="13354">
                  <c:v>-16080.199999999997</c:v>
                </c:pt>
                <c:pt idx="13355">
                  <c:v>-16362.900000000001</c:v>
                </c:pt>
                <c:pt idx="13356">
                  <c:v>-16638.199999999997</c:v>
                </c:pt>
                <c:pt idx="13357">
                  <c:v>-16903.699999999997</c:v>
                </c:pt>
                <c:pt idx="13358">
                  <c:v>-17162.099999999999</c:v>
                </c:pt>
                <c:pt idx="13359">
                  <c:v>-17410</c:v>
                </c:pt>
                <c:pt idx="13360">
                  <c:v>-17651</c:v>
                </c:pt>
                <c:pt idx="13361">
                  <c:v>-17885.5</c:v>
                </c:pt>
                <c:pt idx="13362">
                  <c:v>-18111.300000000003</c:v>
                </c:pt>
                <c:pt idx="13363">
                  <c:v>-18330</c:v>
                </c:pt>
                <c:pt idx="13364">
                  <c:v>-18542</c:v>
                </c:pt>
                <c:pt idx="13365">
                  <c:v>-18745.699999999997</c:v>
                </c:pt>
                <c:pt idx="13366">
                  <c:v>-18938.199999999997</c:v>
                </c:pt>
                <c:pt idx="13367">
                  <c:v>-19123.599999999999</c:v>
                </c:pt>
                <c:pt idx="13368">
                  <c:v>-19301.5</c:v>
                </c:pt>
                <c:pt idx="13369">
                  <c:v>-19472.199999999997</c:v>
                </c:pt>
                <c:pt idx="13370">
                  <c:v>-19632.800000000003</c:v>
                </c:pt>
                <c:pt idx="13371">
                  <c:v>-19783.099999999999</c:v>
                </c:pt>
                <c:pt idx="13372">
                  <c:v>-19927.300000000003</c:v>
                </c:pt>
                <c:pt idx="13373">
                  <c:v>-20064.300000000003</c:v>
                </c:pt>
                <c:pt idx="13374">
                  <c:v>-20195.199999999997</c:v>
                </c:pt>
                <c:pt idx="13375">
                  <c:v>-20317.300000000003</c:v>
                </c:pt>
                <c:pt idx="13376">
                  <c:v>-20430.900000000001</c:v>
                </c:pt>
                <c:pt idx="13377">
                  <c:v>-20536.300000000003</c:v>
                </c:pt>
                <c:pt idx="13378">
                  <c:v>-20633.5</c:v>
                </c:pt>
                <c:pt idx="13379">
                  <c:v>-20723.300000000003</c:v>
                </c:pt>
                <c:pt idx="13380">
                  <c:v>-20800.400000000001</c:v>
                </c:pt>
                <c:pt idx="13381">
                  <c:v>-20869.300000000003</c:v>
                </c:pt>
                <c:pt idx="13382">
                  <c:v>-20932.900000000001</c:v>
                </c:pt>
                <c:pt idx="13383">
                  <c:v>-20988</c:v>
                </c:pt>
                <c:pt idx="13384">
                  <c:v>-21033.4</c:v>
                </c:pt>
                <c:pt idx="13385">
                  <c:v>-21073.199999999997</c:v>
                </c:pt>
                <c:pt idx="13386">
                  <c:v>-21105.9</c:v>
                </c:pt>
                <c:pt idx="13387">
                  <c:v>-21130.5</c:v>
                </c:pt>
                <c:pt idx="13388">
                  <c:v>-21149.4</c:v>
                </c:pt>
                <c:pt idx="13389">
                  <c:v>-21159.300000000003</c:v>
                </c:pt>
                <c:pt idx="13390">
                  <c:v>-21155.5</c:v>
                </c:pt>
                <c:pt idx="13391">
                  <c:v>-21150.699999999997</c:v>
                </c:pt>
                <c:pt idx="13392">
                  <c:v>-21144.5</c:v>
                </c:pt>
                <c:pt idx="13393">
                  <c:v>-21121.4</c:v>
                </c:pt>
                <c:pt idx="13394">
                  <c:v>-21092</c:v>
                </c:pt>
                <c:pt idx="13395">
                  <c:v>-21058.400000000001</c:v>
                </c:pt>
                <c:pt idx="13396">
                  <c:v>-21018.800000000003</c:v>
                </c:pt>
                <c:pt idx="13397">
                  <c:v>-20968.800000000003</c:v>
                </c:pt>
                <c:pt idx="13398">
                  <c:v>-20910.199999999997</c:v>
                </c:pt>
                <c:pt idx="13399">
                  <c:v>-20846.900000000001</c:v>
                </c:pt>
                <c:pt idx="13400">
                  <c:v>-20780.199999999997</c:v>
                </c:pt>
                <c:pt idx="13401">
                  <c:v>-20707.900000000001</c:v>
                </c:pt>
                <c:pt idx="13402">
                  <c:v>-20629.199999999997</c:v>
                </c:pt>
                <c:pt idx="13403">
                  <c:v>-20537</c:v>
                </c:pt>
                <c:pt idx="13404">
                  <c:v>-20434.300000000003</c:v>
                </c:pt>
                <c:pt idx="13405">
                  <c:v>-20332.199999999997</c:v>
                </c:pt>
                <c:pt idx="13406">
                  <c:v>-20223.800000000003</c:v>
                </c:pt>
                <c:pt idx="13407">
                  <c:v>-20112.800000000003</c:v>
                </c:pt>
                <c:pt idx="13408">
                  <c:v>-19986.099999999999</c:v>
                </c:pt>
                <c:pt idx="13409">
                  <c:v>-19856.199999999997</c:v>
                </c:pt>
                <c:pt idx="13410">
                  <c:v>-19725.400000000001</c:v>
                </c:pt>
                <c:pt idx="13411">
                  <c:v>-19591.300000000003</c:v>
                </c:pt>
                <c:pt idx="13412">
                  <c:v>-19446.400000000001</c:v>
                </c:pt>
                <c:pt idx="13413">
                  <c:v>-19289.099999999999</c:v>
                </c:pt>
                <c:pt idx="13414">
                  <c:v>-19134.599999999999</c:v>
                </c:pt>
                <c:pt idx="13415">
                  <c:v>-18976.099999999999</c:v>
                </c:pt>
                <c:pt idx="13416">
                  <c:v>-18806.5</c:v>
                </c:pt>
                <c:pt idx="13417">
                  <c:v>-18633.900000000001</c:v>
                </c:pt>
                <c:pt idx="13418">
                  <c:v>-18458.099999999999</c:v>
                </c:pt>
                <c:pt idx="13419">
                  <c:v>-18279.5</c:v>
                </c:pt>
                <c:pt idx="13420">
                  <c:v>-18093.300000000003</c:v>
                </c:pt>
                <c:pt idx="13421">
                  <c:v>-17895.099999999999</c:v>
                </c:pt>
                <c:pt idx="13422">
                  <c:v>-17696.199999999997</c:v>
                </c:pt>
                <c:pt idx="13423">
                  <c:v>-17496.900000000001</c:v>
                </c:pt>
                <c:pt idx="13424">
                  <c:v>-17296</c:v>
                </c:pt>
                <c:pt idx="13425">
                  <c:v>-17083.5</c:v>
                </c:pt>
                <c:pt idx="13426">
                  <c:v>-16861.300000000003</c:v>
                </c:pt>
                <c:pt idx="13427">
                  <c:v>-16649.300000000003</c:v>
                </c:pt>
                <c:pt idx="13428">
                  <c:v>-16426.400000000001</c:v>
                </c:pt>
                <c:pt idx="13429">
                  <c:v>-16189.800000000003</c:v>
                </c:pt>
                <c:pt idx="13430">
                  <c:v>-15959.800000000003</c:v>
                </c:pt>
                <c:pt idx="13431">
                  <c:v>-15729.900000000001</c:v>
                </c:pt>
                <c:pt idx="13432">
                  <c:v>-15485</c:v>
                </c:pt>
                <c:pt idx="13433">
                  <c:v>-15235.300000000003</c:v>
                </c:pt>
                <c:pt idx="13434">
                  <c:v>-14997.699999999997</c:v>
                </c:pt>
                <c:pt idx="13435">
                  <c:v>-14753</c:v>
                </c:pt>
                <c:pt idx="13436">
                  <c:v>-14496.099999999999</c:v>
                </c:pt>
                <c:pt idx="13437">
                  <c:v>-14241.599999999999</c:v>
                </c:pt>
                <c:pt idx="13438">
                  <c:v>-13978.699999999997</c:v>
                </c:pt>
                <c:pt idx="13439">
                  <c:v>-13709.199999999997</c:v>
                </c:pt>
                <c:pt idx="13440">
                  <c:v>-13450.400000000001</c:v>
                </c:pt>
                <c:pt idx="13441">
                  <c:v>-13185.400000000001</c:v>
                </c:pt>
                <c:pt idx="13442">
                  <c:v>-12913.199999999997</c:v>
                </c:pt>
                <c:pt idx="13443">
                  <c:v>-12644.199999999997</c:v>
                </c:pt>
                <c:pt idx="13444">
                  <c:v>-12368.699999999997</c:v>
                </c:pt>
                <c:pt idx="13445">
                  <c:v>-12093.300000000003</c:v>
                </c:pt>
                <c:pt idx="13446">
                  <c:v>-11812.5</c:v>
                </c:pt>
                <c:pt idx="13447">
                  <c:v>-11534.5</c:v>
                </c:pt>
                <c:pt idx="13448">
                  <c:v>-11257.800000000003</c:v>
                </c:pt>
                <c:pt idx="13449">
                  <c:v>-10968.199999999997</c:v>
                </c:pt>
                <c:pt idx="13450">
                  <c:v>-10680.300000000003</c:v>
                </c:pt>
                <c:pt idx="13451">
                  <c:v>-10394</c:v>
                </c:pt>
                <c:pt idx="13452">
                  <c:v>-10107.300000000003</c:v>
                </c:pt>
                <c:pt idx="13453">
                  <c:v>-9816.3999999999942</c:v>
                </c:pt>
                <c:pt idx="13454">
                  <c:v>-9526</c:v>
                </c:pt>
                <c:pt idx="13455">
                  <c:v>-9237.1999999999971</c:v>
                </c:pt>
                <c:pt idx="13456">
                  <c:v>-8942.6000000000058</c:v>
                </c:pt>
                <c:pt idx="13457">
                  <c:v>-8649.8000000000029</c:v>
                </c:pt>
                <c:pt idx="13458">
                  <c:v>-8358.8000000000029</c:v>
                </c:pt>
                <c:pt idx="13459">
                  <c:v>-8067.8000000000029</c:v>
                </c:pt>
                <c:pt idx="13460">
                  <c:v>-7774.8999999999942</c:v>
                </c:pt>
                <c:pt idx="13461">
                  <c:v>-7481.1000000000058</c:v>
                </c:pt>
                <c:pt idx="13462">
                  <c:v>-7186.5</c:v>
                </c:pt>
                <c:pt idx="13463">
                  <c:v>-6884.8999999999942</c:v>
                </c:pt>
                <c:pt idx="13464">
                  <c:v>-6592.1000000000058</c:v>
                </c:pt>
                <c:pt idx="13465">
                  <c:v>-6302.1000000000058</c:v>
                </c:pt>
                <c:pt idx="13466">
                  <c:v>-6005.8000000000029</c:v>
                </c:pt>
                <c:pt idx="13467">
                  <c:v>-5711.3999999999942</c:v>
                </c:pt>
                <c:pt idx="13468">
                  <c:v>-5423.1000000000058</c:v>
                </c:pt>
                <c:pt idx="13469">
                  <c:v>-5131.8000000000029</c:v>
                </c:pt>
                <c:pt idx="13470">
                  <c:v>-4835.8000000000029</c:v>
                </c:pt>
                <c:pt idx="13471">
                  <c:v>-4549.5</c:v>
                </c:pt>
                <c:pt idx="13472">
                  <c:v>-4267.6000000000058</c:v>
                </c:pt>
                <c:pt idx="13473">
                  <c:v>-3978.3999999999942</c:v>
                </c:pt>
                <c:pt idx="13474">
                  <c:v>-3681.8000000000029</c:v>
                </c:pt>
                <c:pt idx="13475">
                  <c:v>-3397.8999999999942</c:v>
                </c:pt>
                <c:pt idx="13476">
                  <c:v>-3116.8000000000029</c:v>
                </c:pt>
                <c:pt idx="13477">
                  <c:v>-2826.6999999999971</c:v>
                </c:pt>
                <c:pt idx="13478">
                  <c:v>-2544.8999999999942</c:v>
                </c:pt>
                <c:pt idx="13479">
                  <c:v>-2267.1000000000058</c:v>
                </c:pt>
                <c:pt idx="13480">
                  <c:v>-1990.1999999999971</c:v>
                </c:pt>
                <c:pt idx="13481">
                  <c:v>-1713.3000000000029</c:v>
                </c:pt>
                <c:pt idx="13482">
                  <c:v>-1433</c:v>
                </c:pt>
                <c:pt idx="13483">
                  <c:v>-1160.8999999999942</c:v>
                </c:pt>
                <c:pt idx="13484">
                  <c:v>-894.10000000000582</c:v>
                </c:pt>
                <c:pt idx="13485">
                  <c:v>-624.69999999999709</c:v>
                </c:pt>
                <c:pt idx="13486">
                  <c:v>-354.69999999999709</c:v>
                </c:pt>
                <c:pt idx="13487">
                  <c:v>-93.399999999994179</c:v>
                </c:pt>
                <c:pt idx="13488">
                  <c:v>174.30000000000291</c:v>
                </c:pt>
                <c:pt idx="13489">
                  <c:v>446</c:v>
                </c:pt>
                <c:pt idx="13490">
                  <c:v>703.60000000000582</c:v>
                </c:pt>
                <c:pt idx="13491">
                  <c:v>955.10000000000582</c:v>
                </c:pt>
                <c:pt idx="13492">
                  <c:v>1207.3000000000029</c:v>
                </c:pt>
                <c:pt idx="13493">
                  <c:v>1459.8999999999942</c:v>
                </c:pt>
                <c:pt idx="13494">
                  <c:v>1707.1000000000058</c:v>
                </c:pt>
                <c:pt idx="13495">
                  <c:v>1953.6000000000058</c:v>
                </c:pt>
                <c:pt idx="13496">
                  <c:v>2201.1000000000058</c:v>
                </c:pt>
                <c:pt idx="13497">
                  <c:v>2438.5</c:v>
                </c:pt>
                <c:pt idx="13498">
                  <c:v>2681.5</c:v>
                </c:pt>
                <c:pt idx="13499">
                  <c:v>2916.3999999999942</c:v>
                </c:pt>
                <c:pt idx="13500">
                  <c:v>3152.8000000000029</c:v>
                </c:pt>
                <c:pt idx="13501">
                  <c:v>3387.8999999999942</c:v>
                </c:pt>
                <c:pt idx="13502">
                  <c:v>3613.5</c:v>
                </c:pt>
                <c:pt idx="13503">
                  <c:v>3843.8000000000029</c:v>
                </c:pt>
                <c:pt idx="13504">
                  <c:v>4061.6000000000058</c:v>
                </c:pt>
                <c:pt idx="13505">
                  <c:v>4284.6999999999971</c:v>
                </c:pt>
                <c:pt idx="13506">
                  <c:v>4501.8999999999942</c:v>
                </c:pt>
                <c:pt idx="13507">
                  <c:v>4714.1999999999971</c:v>
                </c:pt>
                <c:pt idx="13508">
                  <c:v>4925</c:v>
                </c:pt>
                <c:pt idx="13509">
                  <c:v>5131.5</c:v>
                </c:pt>
                <c:pt idx="13510">
                  <c:v>5330.8000000000029</c:v>
                </c:pt>
                <c:pt idx="13511">
                  <c:v>5530.3000000000029</c:v>
                </c:pt>
                <c:pt idx="13512">
                  <c:v>5738.6999999999971</c:v>
                </c:pt>
                <c:pt idx="13513">
                  <c:v>5939.3999999999942</c:v>
                </c:pt>
                <c:pt idx="13514">
                  <c:v>6127.6999999999971</c:v>
                </c:pt>
                <c:pt idx="13515">
                  <c:v>6319.3000000000029</c:v>
                </c:pt>
                <c:pt idx="13516">
                  <c:v>6505.1999999999971</c:v>
                </c:pt>
                <c:pt idx="13517">
                  <c:v>6683.3000000000029</c:v>
                </c:pt>
                <c:pt idx="13518">
                  <c:v>6860.8999999999942</c:v>
                </c:pt>
                <c:pt idx="13519">
                  <c:v>7042.6000000000058</c:v>
                </c:pt>
                <c:pt idx="13520">
                  <c:v>7216.5</c:v>
                </c:pt>
                <c:pt idx="13521">
                  <c:v>7385.1999999999971</c:v>
                </c:pt>
                <c:pt idx="13522">
                  <c:v>7550.1999999999971</c:v>
                </c:pt>
                <c:pt idx="13523">
                  <c:v>7713.6999999999971</c:v>
                </c:pt>
                <c:pt idx="13524">
                  <c:v>7881.3999999999942</c:v>
                </c:pt>
                <c:pt idx="13525">
                  <c:v>8035.8000000000029</c:v>
                </c:pt>
                <c:pt idx="13526">
                  <c:v>8187.3000000000029</c:v>
                </c:pt>
                <c:pt idx="13527">
                  <c:v>8348.1000000000058</c:v>
                </c:pt>
                <c:pt idx="13528">
                  <c:v>8497.3000000000029</c:v>
                </c:pt>
                <c:pt idx="13529">
                  <c:v>8634.3999999999942</c:v>
                </c:pt>
                <c:pt idx="13530">
                  <c:v>8770.8999999999942</c:v>
                </c:pt>
                <c:pt idx="13531">
                  <c:v>8913.1000000000058</c:v>
                </c:pt>
                <c:pt idx="13532">
                  <c:v>9047</c:v>
                </c:pt>
                <c:pt idx="13533">
                  <c:v>9173.8000000000029</c:v>
                </c:pt>
                <c:pt idx="13534">
                  <c:v>9302.6000000000058</c:v>
                </c:pt>
                <c:pt idx="13535">
                  <c:v>9428.8000000000029</c:v>
                </c:pt>
                <c:pt idx="13536">
                  <c:v>9545.5</c:v>
                </c:pt>
                <c:pt idx="13537">
                  <c:v>9660.6000000000058</c:v>
                </c:pt>
                <c:pt idx="13538">
                  <c:v>9782.3999999999942</c:v>
                </c:pt>
                <c:pt idx="13539">
                  <c:v>9893.1999999999971</c:v>
                </c:pt>
                <c:pt idx="13540">
                  <c:v>9999.8000000000029</c:v>
                </c:pt>
                <c:pt idx="13541">
                  <c:v>10103</c:v>
                </c:pt>
                <c:pt idx="13542">
                  <c:v>10201.5</c:v>
                </c:pt>
                <c:pt idx="13543">
                  <c:v>10300.600000000006</c:v>
                </c:pt>
                <c:pt idx="13544">
                  <c:v>10395.300000000003</c:v>
                </c:pt>
                <c:pt idx="13545">
                  <c:v>10489.699999999997</c:v>
                </c:pt>
                <c:pt idx="13546">
                  <c:v>10577.100000000006</c:v>
                </c:pt>
                <c:pt idx="13547">
                  <c:v>10662.800000000003</c:v>
                </c:pt>
                <c:pt idx="13548">
                  <c:v>10747.800000000003</c:v>
                </c:pt>
                <c:pt idx="13549">
                  <c:v>10825.899999999994</c:v>
                </c:pt>
                <c:pt idx="13550">
                  <c:v>10901.899999999994</c:v>
                </c:pt>
                <c:pt idx="13551">
                  <c:v>10977.399999999994</c:v>
                </c:pt>
                <c:pt idx="13552">
                  <c:v>11053.899999999994</c:v>
                </c:pt>
                <c:pt idx="13553">
                  <c:v>11116.300000000003</c:v>
                </c:pt>
                <c:pt idx="13554">
                  <c:v>11177.5</c:v>
                </c:pt>
                <c:pt idx="13555">
                  <c:v>11241.5</c:v>
                </c:pt>
                <c:pt idx="13556">
                  <c:v>11298.600000000006</c:v>
                </c:pt>
                <c:pt idx="13557">
                  <c:v>11354.399999999994</c:v>
                </c:pt>
                <c:pt idx="13558">
                  <c:v>11403</c:v>
                </c:pt>
                <c:pt idx="13559">
                  <c:v>11453.699999999997</c:v>
                </c:pt>
                <c:pt idx="13560">
                  <c:v>11498.100000000006</c:v>
                </c:pt>
                <c:pt idx="13561">
                  <c:v>11534.5</c:v>
                </c:pt>
                <c:pt idx="13562">
                  <c:v>11581.600000000006</c:v>
                </c:pt>
                <c:pt idx="13563">
                  <c:v>11623.399999999994</c:v>
                </c:pt>
                <c:pt idx="13564">
                  <c:v>11656.300000000003</c:v>
                </c:pt>
                <c:pt idx="13565">
                  <c:v>11692.199999999997</c:v>
                </c:pt>
                <c:pt idx="13566">
                  <c:v>11720.300000000003</c:v>
                </c:pt>
                <c:pt idx="13567">
                  <c:v>11740.199999999997</c:v>
                </c:pt>
                <c:pt idx="13568">
                  <c:v>11772.899999999994</c:v>
                </c:pt>
                <c:pt idx="13569">
                  <c:v>11803</c:v>
                </c:pt>
                <c:pt idx="13570">
                  <c:v>11818.800000000003</c:v>
                </c:pt>
                <c:pt idx="13571">
                  <c:v>11835</c:v>
                </c:pt>
                <c:pt idx="13572">
                  <c:v>11859.399999999994</c:v>
                </c:pt>
                <c:pt idx="13573">
                  <c:v>11873.100000000006</c:v>
                </c:pt>
                <c:pt idx="13574">
                  <c:v>11875.600000000006</c:v>
                </c:pt>
                <c:pt idx="13575">
                  <c:v>11890.600000000006</c:v>
                </c:pt>
                <c:pt idx="13576">
                  <c:v>11899.699999999997</c:v>
                </c:pt>
                <c:pt idx="13577">
                  <c:v>11897.699999999997</c:v>
                </c:pt>
                <c:pt idx="13578">
                  <c:v>11896.5</c:v>
                </c:pt>
                <c:pt idx="13579">
                  <c:v>11896.5</c:v>
                </c:pt>
                <c:pt idx="13580">
                  <c:v>11899</c:v>
                </c:pt>
                <c:pt idx="13581">
                  <c:v>11892.800000000003</c:v>
                </c:pt>
                <c:pt idx="13582">
                  <c:v>11880.699999999997</c:v>
                </c:pt>
                <c:pt idx="13583">
                  <c:v>11868.199999999997</c:v>
                </c:pt>
                <c:pt idx="13584">
                  <c:v>11855.399999999994</c:v>
                </c:pt>
                <c:pt idx="13585">
                  <c:v>11842.300000000003</c:v>
                </c:pt>
                <c:pt idx="13586">
                  <c:v>11822.300000000003</c:v>
                </c:pt>
                <c:pt idx="13587">
                  <c:v>11800.300000000003</c:v>
                </c:pt>
                <c:pt idx="13588">
                  <c:v>11784.699999999997</c:v>
                </c:pt>
                <c:pt idx="13589">
                  <c:v>11765.899999999994</c:v>
                </c:pt>
                <c:pt idx="13590">
                  <c:v>11738.300000000003</c:v>
                </c:pt>
                <c:pt idx="13591">
                  <c:v>11710.899999999994</c:v>
                </c:pt>
                <c:pt idx="13592">
                  <c:v>11686.199999999997</c:v>
                </c:pt>
                <c:pt idx="13593">
                  <c:v>11662.800000000003</c:v>
                </c:pt>
                <c:pt idx="13594">
                  <c:v>11631.699999999997</c:v>
                </c:pt>
                <c:pt idx="13595">
                  <c:v>11594.199999999997</c:v>
                </c:pt>
                <c:pt idx="13596">
                  <c:v>11557.600000000006</c:v>
                </c:pt>
                <c:pt idx="13597">
                  <c:v>11526</c:v>
                </c:pt>
                <c:pt idx="13598">
                  <c:v>11490.600000000006</c:v>
                </c:pt>
                <c:pt idx="13599">
                  <c:v>11446.199999999997</c:v>
                </c:pt>
                <c:pt idx="13600">
                  <c:v>11398.5</c:v>
                </c:pt>
                <c:pt idx="13601">
                  <c:v>11350.199999999997</c:v>
                </c:pt>
                <c:pt idx="13602">
                  <c:v>11303.100000000006</c:v>
                </c:pt>
                <c:pt idx="13603">
                  <c:v>11256</c:v>
                </c:pt>
                <c:pt idx="13604">
                  <c:v>11205.800000000003</c:v>
                </c:pt>
                <c:pt idx="13605">
                  <c:v>11149.800000000003</c:v>
                </c:pt>
                <c:pt idx="13606">
                  <c:v>11092.699999999997</c:v>
                </c:pt>
                <c:pt idx="13607">
                  <c:v>11036.5</c:v>
                </c:pt>
                <c:pt idx="13608">
                  <c:v>10979.199999999997</c:v>
                </c:pt>
                <c:pt idx="13609">
                  <c:v>10911.800000000003</c:v>
                </c:pt>
                <c:pt idx="13610">
                  <c:v>10845.800000000003</c:v>
                </c:pt>
                <c:pt idx="13611">
                  <c:v>10785.699999999997</c:v>
                </c:pt>
                <c:pt idx="13612">
                  <c:v>10720.600000000006</c:v>
                </c:pt>
                <c:pt idx="13613">
                  <c:v>10653.399999999994</c:v>
                </c:pt>
                <c:pt idx="13614">
                  <c:v>10586.100000000006</c:v>
                </c:pt>
                <c:pt idx="13615">
                  <c:v>10516.800000000003</c:v>
                </c:pt>
                <c:pt idx="13616">
                  <c:v>10444.199999999997</c:v>
                </c:pt>
                <c:pt idx="13617">
                  <c:v>10372.399999999994</c:v>
                </c:pt>
                <c:pt idx="13618">
                  <c:v>10298.399999999994</c:v>
                </c:pt>
                <c:pt idx="13619">
                  <c:v>10220.199999999997</c:v>
                </c:pt>
                <c:pt idx="13620">
                  <c:v>10141.600000000006</c:v>
                </c:pt>
                <c:pt idx="13621">
                  <c:v>10063.100000000006</c:v>
                </c:pt>
                <c:pt idx="13622">
                  <c:v>9982.1999999999971</c:v>
                </c:pt>
                <c:pt idx="13623">
                  <c:v>9896.8999999999942</c:v>
                </c:pt>
                <c:pt idx="13624">
                  <c:v>9810.8000000000029</c:v>
                </c:pt>
                <c:pt idx="13625">
                  <c:v>9721.3999999999942</c:v>
                </c:pt>
                <c:pt idx="13626">
                  <c:v>9631</c:v>
                </c:pt>
                <c:pt idx="13627">
                  <c:v>9536</c:v>
                </c:pt>
                <c:pt idx="13628">
                  <c:v>9443.1000000000058</c:v>
                </c:pt>
                <c:pt idx="13629">
                  <c:v>9349.3000000000029</c:v>
                </c:pt>
                <c:pt idx="13630">
                  <c:v>9249.6999999999971</c:v>
                </c:pt>
                <c:pt idx="13631">
                  <c:v>9157.3999999999942</c:v>
                </c:pt>
                <c:pt idx="13632">
                  <c:v>9056.1000000000058</c:v>
                </c:pt>
                <c:pt idx="13633">
                  <c:v>8954</c:v>
                </c:pt>
                <c:pt idx="13634">
                  <c:v>8850.8000000000029</c:v>
                </c:pt>
                <c:pt idx="13635">
                  <c:v>8750.6000000000058</c:v>
                </c:pt>
                <c:pt idx="13636">
                  <c:v>8648.3999999999942</c:v>
                </c:pt>
                <c:pt idx="13637">
                  <c:v>8542.8999999999942</c:v>
                </c:pt>
                <c:pt idx="13638">
                  <c:v>8438.3999999999942</c:v>
                </c:pt>
                <c:pt idx="13639">
                  <c:v>8328.8999999999942</c:v>
                </c:pt>
                <c:pt idx="13640">
                  <c:v>8222.3000000000029</c:v>
                </c:pt>
                <c:pt idx="13641">
                  <c:v>8113.3999999999942</c:v>
                </c:pt>
                <c:pt idx="13642">
                  <c:v>8004.3000000000029</c:v>
                </c:pt>
                <c:pt idx="13643">
                  <c:v>7891.3999999999942</c:v>
                </c:pt>
                <c:pt idx="13644">
                  <c:v>7778.3000000000029</c:v>
                </c:pt>
                <c:pt idx="13645">
                  <c:v>7664.6000000000058</c:v>
                </c:pt>
                <c:pt idx="13646">
                  <c:v>7547.6000000000058</c:v>
                </c:pt>
                <c:pt idx="13647">
                  <c:v>7430.3000000000029</c:v>
                </c:pt>
                <c:pt idx="13648">
                  <c:v>7313.8999999999942</c:v>
                </c:pt>
                <c:pt idx="13649">
                  <c:v>7192.3000000000029</c:v>
                </c:pt>
                <c:pt idx="13650">
                  <c:v>7068</c:v>
                </c:pt>
                <c:pt idx="13651">
                  <c:v>6942</c:v>
                </c:pt>
                <c:pt idx="13652">
                  <c:v>6819.1000000000058</c:v>
                </c:pt>
                <c:pt idx="13653">
                  <c:v>6694.8999999999942</c:v>
                </c:pt>
                <c:pt idx="13654">
                  <c:v>6569.3000000000029</c:v>
                </c:pt>
                <c:pt idx="13655">
                  <c:v>6437.6999999999971</c:v>
                </c:pt>
                <c:pt idx="13656">
                  <c:v>6310.6000000000058</c:v>
                </c:pt>
                <c:pt idx="13657">
                  <c:v>6183.1000000000058</c:v>
                </c:pt>
                <c:pt idx="13658">
                  <c:v>6052.3999999999942</c:v>
                </c:pt>
                <c:pt idx="13659">
                  <c:v>5926.1000000000058</c:v>
                </c:pt>
                <c:pt idx="13660">
                  <c:v>5800.8999999999942</c:v>
                </c:pt>
                <c:pt idx="13661">
                  <c:v>5673</c:v>
                </c:pt>
                <c:pt idx="13662">
                  <c:v>5541.1999999999971</c:v>
                </c:pt>
                <c:pt idx="13663">
                  <c:v>5404.6000000000058</c:v>
                </c:pt>
                <c:pt idx="13664">
                  <c:v>5273.6000000000058</c:v>
                </c:pt>
                <c:pt idx="13665">
                  <c:v>5139.6000000000058</c:v>
                </c:pt>
                <c:pt idx="13666">
                  <c:v>5003.3999999999942</c:v>
                </c:pt>
                <c:pt idx="13667">
                  <c:v>4870.1999999999971</c:v>
                </c:pt>
                <c:pt idx="13668">
                  <c:v>4733.3000000000029</c:v>
                </c:pt>
                <c:pt idx="13669">
                  <c:v>4594.8000000000029</c:v>
                </c:pt>
                <c:pt idx="13670">
                  <c:v>4457.8000000000029</c:v>
                </c:pt>
                <c:pt idx="13671">
                  <c:v>4319.6000000000058</c:v>
                </c:pt>
                <c:pt idx="13672">
                  <c:v>4176.6000000000058</c:v>
                </c:pt>
                <c:pt idx="13673">
                  <c:v>4034.6000000000058</c:v>
                </c:pt>
                <c:pt idx="13674">
                  <c:v>3894.3000000000029</c:v>
                </c:pt>
                <c:pt idx="13675">
                  <c:v>3749.3000000000029</c:v>
                </c:pt>
                <c:pt idx="13676">
                  <c:v>3601.6000000000058</c:v>
                </c:pt>
                <c:pt idx="13677">
                  <c:v>3454.1000000000058</c:v>
                </c:pt>
                <c:pt idx="13678">
                  <c:v>3311.8999999999942</c:v>
                </c:pt>
                <c:pt idx="13679">
                  <c:v>3165.6000000000058</c:v>
                </c:pt>
                <c:pt idx="13680">
                  <c:v>3015.8000000000029</c:v>
                </c:pt>
                <c:pt idx="13681">
                  <c:v>2870.5</c:v>
                </c:pt>
                <c:pt idx="13682">
                  <c:v>2727.1000000000058</c:v>
                </c:pt>
                <c:pt idx="13683">
                  <c:v>2581.8999999999942</c:v>
                </c:pt>
                <c:pt idx="13684">
                  <c:v>2434.8999999999942</c:v>
                </c:pt>
                <c:pt idx="13685">
                  <c:v>2286.5</c:v>
                </c:pt>
                <c:pt idx="13686">
                  <c:v>2136.5</c:v>
                </c:pt>
                <c:pt idx="13687">
                  <c:v>1986.8000000000029</c:v>
                </c:pt>
                <c:pt idx="13688">
                  <c:v>1834.3000000000029</c:v>
                </c:pt>
                <c:pt idx="13689">
                  <c:v>1681</c:v>
                </c:pt>
                <c:pt idx="13690">
                  <c:v>1530.5</c:v>
                </c:pt>
                <c:pt idx="13691">
                  <c:v>1377.3999999999942</c:v>
                </c:pt>
                <c:pt idx="13692">
                  <c:v>1223.8000000000029</c:v>
                </c:pt>
                <c:pt idx="13693">
                  <c:v>1071.3999999999942</c:v>
                </c:pt>
                <c:pt idx="13694">
                  <c:v>915.5</c:v>
                </c:pt>
                <c:pt idx="13695">
                  <c:v>759.60000000000582</c:v>
                </c:pt>
                <c:pt idx="13696">
                  <c:v>607</c:v>
                </c:pt>
                <c:pt idx="13697">
                  <c:v>450.80000000000291</c:v>
                </c:pt>
                <c:pt idx="13698">
                  <c:v>292.39999999999418</c:v>
                </c:pt>
                <c:pt idx="13699">
                  <c:v>135.10000000000582</c:v>
                </c:pt>
                <c:pt idx="13700">
                  <c:v>-26.100000000005821</c:v>
                </c:pt>
                <c:pt idx="13701">
                  <c:v>-186.80000000000291</c:v>
                </c:pt>
                <c:pt idx="13702">
                  <c:v>-347.80000000000291</c:v>
                </c:pt>
                <c:pt idx="13703">
                  <c:v>-507.39999999999418</c:v>
                </c:pt>
                <c:pt idx="13704">
                  <c:v>-664</c:v>
                </c:pt>
                <c:pt idx="13705">
                  <c:v>-819.80000000000291</c:v>
                </c:pt>
                <c:pt idx="13706">
                  <c:v>-975.69999999999709</c:v>
                </c:pt>
                <c:pt idx="13707">
                  <c:v>-1135.3999999999942</c:v>
                </c:pt>
                <c:pt idx="13708">
                  <c:v>-1292.8999999999942</c:v>
                </c:pt>
                <c:pt idx="13709">
                  <c:v>-1449.6000000000058</c:v>
                </c:pt>
                <c:pt idx="13710">
                  <c:v>-1607.1999999999971</c:v>
                </c:pt>
                <c:pt idx="13711">
                  <c:v>-1766.1999999999971</c:v>
                </c:pt>
                <c:pt idx="13712">
                  <c:v>-1928.6999999999971</c:v>
                </c:pt>
                <c:pt idx="13713">
                  <c:v>-2086.6000000000058</c:v>
                </c:pt>
                <c:pt idx="13714">
                  <c:v>-2244.5</c:v>
                </c:pt>
                <c:pt idx="13715">
                  <c:v>-2402.8999999999942</c:v>
                </c:pt>
                <c:pt idx="13716">
                  <c:v>-2561</c:v>
                </c:pt>
                <c:pt idx="13717">
                  <c:v>-2718</c:v>
                </c:pt>
                <c:pt idx="13718">
                  <c:v>-2874.8000000000029</c:v>
                </c:pt>
                <c:pt idx="13719">
                  <c:v>-3033.1999999999971</c:v>
                </c:pt>
                <c:pt idx="13720">
                  <c:v>-3190.8000000000029</c:v>
                </c:pt>
                <c:pt idx="13721">
                  <c:v>-3346.8000000000029</c:v>
                </c:pt>
                <c:pt idx="13722">
                  <c:v>-3502.6000000000058</c:v>
                </c:pt>
                <c:pt idx="13723">
                  <c:v>-3650.6000000000058</c:v>
                </c:pt>
                <c:pt idx="13724">
                  <c:v>-3803.1999999999971</c:v>
                </c:pt>
                <c:pt idx="13725">
                  <c:v>-3967.8000000000029</c:v>
                </c:pt>
                <c:pt idx="13726">
                  <c:v>-4120</c:v>
                </c:pt>
                <c:pt idx="13727">
                  <c:v>-4268.8999999999942</c:v>
                </c:pt>
                <c:pt idx="13728">
                  <c:v>-4418.5</c:v>
                </c:pt>
                <c:pt idx="13729">
                  <c:v>-4567.8000000000029</c:v>
                </c:pt>
                <c:pt idx="13730">
                  <c:v>-4715.6999999999971</c:v>
                </c:pt>
                <c:pt idx="13731">
                  <c:v>-4858.8000000000029</c:v>
                </c:pt>
                <c:pt idx="13732">
                  <c:v>-5002.3999999999942</c:v>
                </c:pt>
                <c:pt idx="13733">
                  <c:v>-5146.8999999999942</c:v>
                </c:pt>
                <c:pt idx="13734">
                  <c:v>-5291.8999999999942</c:v>
                </c:pt>
                <c:pt idx="13735">
                  <c:v>-5437.8000000000029</c:v>
                </c:pt>
                <c:pt idx="13736">
                  <c:v>-5576.8000000000029</c:v>
                </c:pt>
                <c:pt idx="13737">
                  <c:v>-5709.3999999999942</c:v>
                </c:pt>
                <c:pt idx="13738">
                  <c:v>-5846.8000000000029</c:v>
                </c:pt>
                <c:pt idx="13739">
                  <c:v>-5987</c:v>
                </c:pt>
                <c:pt idx="13740">
                  <c:v>-6123.8999999999942</c:v>
                </c:pt>
                <c:pt idx="13741">
                  <c:v>-6253.8999999999942</c:v>
                </c:pt>
                <c:pt idx="13742">
                  <c:v>-6379.1999999999971</c:v>
                </c:pt>
                <c:pt idx="13743">
                  <c:v>-6510.8000000000029</c:v>
                </c:pt>
                <c:pt idx="13744">
                  <c:v>-6642.8999999999942</c:v>
                </c:pt>
                <c:pt idx="13745">
                  <c:v>-6770.1000000000058</c:v>
                </c:pt>
                <c:pt idx="13746">
                  <c:v>-6888.6000000000058</c:v>
                </c:pt>
                <c:pt idx="13747">
                  <c:v>-7009.6000000000058</c:v>
                </c:pt>
                <c:pt idx="13748">
                  <c:v>-7132.6999999999971</c:v>
                </c:pt>
                <c:pt idx="13749">
                  <c:v>-7249.5</c:v>
                </c:pt>
                <c:pt idx="13750">
                  <c:v>-7364.3000000000029</c:v>
                </c:pt>
                <c:pt idx="13751">
                  <c:v>-7478.3000000000029</c:v>
                </c:pt>
                <c:pt idx="13752">
                  <c:v>-7592.1999999999971</c:v>
                </c:pt>
                <c:pt idx="13753">
                  <c:v>-7703.8000000000029</c:v>
                </c:pt>
                <c:pt idx="13754">
                  <c:v>-7806.6000000000058</c:v>
                </c:pt>
                <c:pt idx="13755">
                  <c:v>-7906.1999999999971</c:v>
                </c:pt>
                <c:pt idx="13756">
                  <c:v>-8010</c:v>
                </c:pt>
                <c:pt idx="13757">
                  <c:v>-8114.8000000000029</c:v>
                </c:pt>
                <c:pt idx="13758">
                  <c:v>-8213.1000000000058</c:v>
                </c:pt>
                <c:pt idx="13759">
                  <c:v>-8303.1999999999971</c:v>
                </c:pt>
                <c:pt idx="13760">
                  <c:v>-8401.3999999999942</c:v>
                </c:pt>
                <c:pt idx="13761">
                  <c:v>-8496.8999999999942</c:v>
                </c:pt>
                <c:pt idx="13762">
                  <c:v>-8575.8999999999942</c:v>
                </c:pt>
                <c:pt idx="13763">
                  <c:v>-8659</c:v>
                </c:pt>
                <c:pt idx="13764">
                  <c:v>-8749.3999999999942</c:v>
                </c:pt>
                <c:pt idx="13765">
                  <c:v>-8829.3000000000029</c:v>
                </c:pt>
                <c:pt idx="13766">
                  <c:v>-8897.5</c:v>
                </c:pt>
                <c:pt idx="13767">
                  <c:v>-8975.5</c:v>
                </c:pt>
                <c:pt idx="13768">
                  <c:v>-9057.6999999999971</c:v>
                </c:pt>
                <c:pt idx="13769">
                  <c:v>-9126.1999999999971</c:v>
                </c:pt>
                <c:pt idx="13770">
                  <c:v>-9192.6999999999971</c:v>
                </c:pt>
                <c:pt idx="13771">
                  <c:v>-9257.1000000000058</c:v>
                </c:pt>
                <c:pt idx="13772">
                  <c:v>-9311.6000000000058</c:v>
                </c:pt>
                <c:pt idx="13773">
                  <c:v>-9375.5</c:v>
                </c:pt>
                <c:pt idx="13774">
                  <c:v>-9434.3000000000029</c:v>
                </c:pt>
                <c:pt idx="13775">
                  <c:v>-9483.1999999999971</c:v>
                </c:pt>
                <c:pt idx="13776">
                  <c:v>-9536.5</c:v>
                </c:pt>
                <c:pt idx="13777">
                  <c:v>-9582.8000000000029</c:v>
                </c:pt>
                <c:pt idx="13778">
                  <c:v>-9628</c:v>
                </c:pt>
                <c:pt idx="13779">
                  <c:v>-9669.3999999999942</c:v>
                </c:pt>
                <c:pt idx="13780">
                  <c:v>-9707.6000000000058</c:v>
                </c:pt>
                <c:pt idx="13781">
                  <c:v>-9747.8999999999942</c:v>
                </c:pt>
                <c:pt idx="13782">
                  <c:v>-9780.1000000000058</c:v>
                </c:pt>
                <c:pt idx="13783">
                  <c:v>-9806.8000000000029</c:v>
                </c:pt>
                <c:pt idx="13784">
                  <c:v>-9834.8999999999942</c:v>
                </c:pt>
                <c:pt idx="13785">
                  <c:v>-9862.6000000000058</c:v>
                </c:pt>
                <c:pt idx="13786">
                  <c:v>-9880.8000000000029</c:v>
                </c:pt>
                <c:pt idx="13787">
                  <c:v>-9895.8000000000029</c:v>
                </c:pt>
                <c:pt idx="13788">
                  <c:v>-9913.6000000000058</c:v>
                </c:pt>
                <c:pt idx="13789">
                  <c:v>-9918</c:v>
                </c:pt>
                <c:pt idx="13790">
                  <c:v>-9926.6999999999971</c:v>
                </c:pt>
                <c:pt idx="13791">
                  <c:v>-9933.6999999999971</c:v>
                </c:pt>
                <c:pt idx="13792">
                  <c:v>-9934</c:v>
                </c:pt>
                <c:pt idx="13793">
                  <c:v>-9934.8000000000029</c:v>
                </c:pt>
                <c:pt idx="13794">
                  <c:v>-9928.8000000000029</c:v>
                </c:pt>
                <c:pt idx="13795">
                  <c:v>-9920.6000000000058</c:v>
                </c:pt>
                <c:pt idx="13796">
                  <c:v>-9905.3000000000029</c:v>
                </c:pt>
                <c:pt idx="13797">
                  <c:v>-9890.6000000000058</c:v>
                </c:pt>
                <c:pt idx="13798">
                  <c:v>-9876</c:v>
                </c:pt>
                <c:pt idx="13799">
                  <c:v>-9852.8000000000029</c:v>
                </c:pt>
                <c:pt idx="13800">
                  <c:v>-9822.3999999999942</c:v>
                </c:pt>
                <c:pt idx="13801">
                  <c:v>-9790.6999999999971</c:v>
                </c:pt>
                <c:pt idx="13802">
                  <c:v>-9762.8999999999942</c:v>
                </c:pt>
                <c:pt idx="13803">
                  <c:v>-9721.6999999999971</c:v>
                </c:pt>
                <c:pt idx="13804">
                  <c:v>-9679.5</c:v>
                </c:pt>
                <c:pt idx="13805">
                  <c:v>-9645.6999999999971</c:v>
                </c:pt>
                <c:pt idx="13806">
                  <c:v>-9599.5</c:v>
                </c:pt>
                <c:pt idx="13807">
                  <c:v>-9541.8000000000029</c:v>
                </c:pt>
                <c:pt idx="13808">
                  <c:v>-9487.3999999999942</c:v>
                </c:pt>
                <c:pt idx="13809">
                  <c:v>-9436.1000000000058</c:v>
                </c:pt>
                <c:pt idx="13810">
                  <c:v>-9371.1999999999971</c:v>
                </c:pt>
                <c:pt idx="13811">
                  <c:v>-9305</c:v>
                </c:pt>
                <c:pt idx="13812">
                  <c:v>-9235.6000000000058</c:v>
                </c:pt>
                <c:pt idx="13813">
                  <c:v>-9161.8000000000029</c:v>
                </c:pt>
                <c:pt idx="13814">
                  <c:v>-9085.8999999999942</c:v>
                </c:pt>
                <c:pt idx="13815">
                  <c:v>-8999.6000000000058</c:v>
                </c:pt>
                <c:pt idx="13816">
                  <c:v>-8915.3000000000029</c:v>
                </c:pt>
                <c:pt idx="13817">
                  <c:v>-8832.3000000000029</c:v>
                </c:pt>
                <c:pt idx="13818">
                  <c:v>-8743.8000000000029</c:v>
                </c:pt>
                <c:pt idx="13819">
                  <c:v>-8646.1999999999971</c:v>
                </c:pt>
                <c:pt idx="13820">
                  <c:v>-8551.8000000000029</c:v>
                </c:pt>
                <c:pt idx="13821">
                  <c:v>-8451.5</c:v>
                </c:pt>
                <c:pt idx="13822">
                  <c:v>-8339.8999999999942</c:v>
                </c:pt>
                <c:pt idx="13823">
                  <c:v>-8228.1999999999971</c:v>
                </c:pt>
                <c:pt idx="13824">
                  <c:v>-8123.1000000000058</c:v>
                </c:pt>
                <c:pt idx="13825">
                  <c:v>-8004.8000000000029</c:v>
                </c:pt>
                <c:pt idx="13826">
                  <c:v>-7881.1000000000058</c:v>
                </c:pt>
                <c:pt idx="13827">
                  <c:v>-7760.3000000000029</c:v>
                </c:pt>
                <c:pt idx="13828">
                  <c:v>-7633.5</c:v>
                </c:pt>
                <c:pt idx="13829">
                  <c:v>-7503.1999999999971</c:v>
                </c:pt>
                <c:pt idx="13830">
                  <c:v>-7368.8999999999942</c:v>
                </c:pt>
                <c:pt idx="13831">
                  <c:v>-7233.6000000000058</c:v>
                </c:pt>
                <c:pt idx="13832">
                  <c:v>-7093</c:v>
                </c:pt>
                <c:pt idx="13833">
                  <c:v>-6949.1000000000058</c:v>
                </c:pt>
                <c:pt idx="13834">
                  <c:v>-6806.5</c:v>
                </c:pt>
                <c:pt idx="13835">
                  <c:v>-6656.6000000000058</c:v>
                </c:pt>
                <c:pt idx="13836">
                  <c:v>-6500.3000000000029</c:v>
                </c:pt>
                <c:pt idx="13837">
                  <c:v>-6349.1000000000058</c:v>
                </c:pt>
                <c:pt idx="13838">
                  <c:v>-6181.8000000000029</c:v>
                </c:pt>
                <c:pt idx="13839">
                  <c:v>-6017.6000000000058</c:v>
                </c:pt>
                <c:pt idx="13840">
                  <c:v>-5855.1000000000058</c:v>
                </c:pt>
                <c:pt idx="13841">
                  <c:v>-5686.6999999999971</c:v>
                </c:pt>
                <c:pt idx="13842">
                  <c:v>-5518</c:v>
                </c:pt>
                <c:pt idx="13843">
                  <c:v>-5347.5</c:v>
                </c:pt>
                <c:pt idx="13844">
                  <c:v>-5176.6000000000058</c:v>
                </c:pt>
                <c:pt idx="13845">
                  <c:v>-4992.8000000000029</c:v>
                </c:pt>
                <c:pt idx="13846">
                  <c:v>-4808</c:v>
                </c:pt>
                <c:pt idx="13847">
                  <c:v>-4628.5</c:v>
                </c:pt>
                <c:pt idx="13848">
                  <c:v>-4443</c:v>
                </c:pt>
                <c:pt idx="13849">
                  <c:v>-4252.5</c:v>
                </c:pt>
                <c:pt idx="13850">
                  <c:v>-4062.8999999999942</c:v>
                </c:pt>
                <c:pt idx="13851">
                  <c:v>-3871.1999999999971</c:v>
                </c:pt>
                <c:pt idx="13852">
                  <c:v>-3672.6000000000058</c:v>
                </c:pt>
                <c:pt idx="13853">
                  <c:v>-3472.6000000000058</c:v>
                </c:pt>
                <c:pt idx="13854">
                  <c:v>-3275.8000000000029</c:v>
                </c:pt>
                <c:pt idx="13855">
                  <c:v>-3078.1000000000058</c:v>
                </c:pt>
                <c:pt idx="13856">
                  <c:v>-2876.8999999999942</c:v>
                </c:pt>
                <c:pt idx="13857">
                  <c:v>-2668.6999999999971</c:v>
                </c:pt>
                <c:pt idx="13858">
                  <c:v>-2464.3000000000029</c:v>
                </c:pt>
                <c:pt idx="13859">
                  <c:v>-2263.8000000000029</c:v>
                </c:pt>
                <c:pt idx="13860">
                  <c:v>-2049.8999999999942</c:v>
                </c:pt>
                <c:pt idx="13861">
                  <c:v>-1834.8999999999942</c:v>
                </c:pt>
                <c:pt idx="13862">
                  <c:v>-1627.1000000000058</c:v>
                </c:pt>
                <c:pt idx="13863">
                  <c:v>-1419.6000000000058</c:v>
                </c:pt>
                <c:pt idx="13864">
                  <c:v>-1200.6000000000058</c:v>
                </c:pt>
                <c:pt idx="13865">
                  <c:v>-980.30000000000291</c:v>
                </c:pt>
                <c:pt idx="13866">
                  <c:v>-771.69999999999709</c:v>
                </c:pt>
                <c:pt idx="13867">
                  <c:v>-554.30000000000291</c:v>
                </c:pt>
                <c:pt idx="13868">
                  <c:v>-334.39999999999418</c:v>
                </c:pt>
                <c:pt idx="13869">
                  <c:v>-116.5</c:v>
                </c:pt>
                <c:pt idx="13870">
                  <c:v>99</c:v>
                </c:pt>
                <c:pt idx="13871">
                  <c:v>320.60000000000582</c:v>
                </c:pt>
                <c:pt idx="13872">
                  <c:v>541.80000000000291</c:v>
                </c:pt>
                <c:pt idx="13873">
                  <c:v>762.39999999999418</c:v>
                </c:pt>
                <c:pt idx="13874">
                  <c:v>984.10000000000582</c:v>
                </c:pt>
                <c:pt idx="13875">
                  <c:v>1202.5</c:v>
                </c:pt>
                <c:pt idx="13876">
                  <c:v>1428.5</c:v>
                </c:pt>
                <c:pt idx="13877">
                  <c:v>1648.1000000000058</c:v>
                </c:pt>
                <c:pt idx="13878">
                  <c:v>1868.1999999999971</c:v>
                </c:pt>
                <c:pt idx="13879">
                  <c:v>2092.3999999999942</c:v>
                </c:pt>
                <c:pt idx="13880">
                  <c:v>2309.1999999999971</c:v>
                </c:pt>
                <c:pt idx="13881">
                  <c:v>2531</c:v>
                </c:pt>
                <c:pt idx="13882">
                  <c:v>2752.1999999999971</c:v>
                </c:pt>
                <c:pt idx="13883">
                  <c:v>2967.8000000000029</c:v>
                </c:pt>
                <c:pt idx="13884">
                  <c:v>3185.8999999999942</c:v>
                </c:pt>
                <c:pt idx="13885">
                  <c:v>3410.3999999999942</c:v>
                </c:pt>
                <c:pt idx="13886">
                  <c:v>3625.5</c:v>
                </c:pt>
                <c:pt idx="13887">
                  <c:v>3838.6999999999971</c:v>
                </c:pt>
                <c:pt idx="13888">
                  <c:v>4060.1999999999971</c:v>
                </c:pt>
                <c:pt idx="13889">
                  <c:v>4274.1000000000058</c:v>
                </c:pt>
                <c:pt idx="13890">
                  <c:v>4486.1000000000058</c:v>
                </c:pt>
                <c:pt idx="13891">
                  <c:v>4702.3999999999942</c:v>
                </c:pt>
                <c:pt idx="13892">
                  <c:v>4912.1999999999971</c:v>
                </c:pt>
                <c:pt idx="13893">
                  <c:v>5123.5</c:v>
                </c:pt>
                <c:pt idx="13894">
                  <c:v>5330.6999999999971</c:v>
                </c:pt>
                <c:pt idx="13895">
                  <c:v>5539.1000000000058</c:v>
                </c:pt>
                <c:pt idx="13896">
                  <c:v>5750.8999999999942</c:v>
                </c:pt>
                <c:pt idx="13897">
                  <c:v>5953.8999999999942</c:v>
                </c:pt>
                <c:pt idx="13898">
                  <c:v>6160.8000000000029</c:v>
                </c:pt>
                <c:pt idx="13899">
                  <c:v>6362.6000000000058</c:v>
                </c:pt>
                <c:pt idx="13900">
                  <c:v>6548.3000000000029</c:v>
                </c:pt>
                <c:pt idx="13901">
                  <c:v>6748.8999999999942</c:v>
                </c:pt>
                <c:pt idx="13902">
                  <c:v>6954.6999999999971</c:v>
                </c:pt>
                <c:pt idx="13903">
                  <c:v>7143.8999999999942</c:v>
                </c:pt>
                <c:pt idx="13904">
                  <c:v>7327.6999999999971</c:v>
                </c:pt>
                <c:pt idx="13905">
                  <c:v>7520.1999999999971</c:v>
                </c:pt>
                <c:pt idx="13906">
                  <c:v>7710.3000000000029</c:v>
                </c:pt>
                <c:pt idx="13907">
                  <c:v>7886.6000000000058</c:v>
                </c:pt>
                <c:pt idx="13908">
                  <c:v>8066.6000000000058</c:v>
                </c:pt>
                <c:pt idx="13909">
                  <c:v>8247.3000000000029</c:v>
                </c:pt>
                <c:pt idx="13910">
                  <c:v>8418.8000000000029</c:v>
                </c:pt>
                <c:pt idx="13911">
                  <c:v>8585.8999999999942</c:v>
                </c:pt>
                <c:pt idx="13912">
                  <c:v>8752.5</c:v>
                </c:pt>
                <c:pt idx="13913">
                  <c:v>8925.6000000000058</c:v>
                </c:pt>
                <c:pt idx="13914">
                  <c:v>9092.1000000000058</c:v>
                </c:pt>
                <c:pt idx="13915">
                  <c:v>9245.1000000000058</c:v>
                </c:pt>
                <c:pt idx="13916">
                  <c:v>9398.8999999999942</c:v>
                </c:pt>
                <c:pt idx="13917">
                  <c:v>9551.1999999999971</c:v>
                </c:pt>
                <c:pt idx="13918">
                  <c:v>9701.8999999999942</c:v>
                </c:pt>
                <c:pt idx="13919">
                  <c:v>9849.1999999999971</c:v>
                </c:pt>
                <c:pt idx="13920">
                  <c:v>9987.6000000000058</c:v>
                </c:pt>
                <c:pt idx="13921">
                  <c:v>10129.5</c:v>
                </c:pt>
                <c:pt idx="13922">
                  <c:v>10267.100000000006</c:v>
                </c:pt>
                <c:pt idx="13923">
                  <c:v>10393.399999999994</c:v>
                </c:pt>
                <c:pt idx="13924">
                  <c:v>10512.399999999994</c:v>
                </c:pt>
                <c:pt idx="13925">
                  <c:v>10631.600000000006</c:v>
                </c:pt>
                <c:pt idx="13926">
                  <c:v>10757.100000000006</c:v>
                </c:pt>
                <c:pt idx="13927">
                  <c:v>10871.800000000003</c:v>
                </c:pt>
                <c:pt idx="13928">
                  <c:v>10974.5</c:v>
                </c:pt>
                <c:pt idx="13929">
                  <c:v>11075.5</c:v>
                </c:pt>
                <c:pt idx="13930">
                  <c:v>11176.600000000006</c:v>
                </c:pt>
                <c:pt idx="13931">
                  <c:v>11276.5</c:v>
                </c:pt>
                <c:pt idx="13932">
                  <c:v>11364.699999999997</c:v>
                </c:pt>
                <c:pt idx="13933">
                  <c:v>11440.5</c:v>
                </c:pt>
                <c:pt idx="13934">
                  <c:v>11518</c:v>
                </c:pt>
                <c:pt idx="13935">
                  <c:v>11592.5</c:v>
                </c:pt>
                <c:pt idx="13936">
                  <c:v>11665.300000000003</c:v>
                </c:pt>
                <c:pt idx="13937">
                  <c:v>11739.300000000003</c:v>
                </c:pt>
                <c:pt idx="13938">
                  <c:v>11797.100000000006</c:v>
                </c:pt>
                <c:pt idx="13939">
                  <c:v>11850.300000000003</c:v>
                </c:pt>
                <c:pt idx="13940">
                  <c:v>11901.800000000003</c:v>
                </c:pt>
                <c:pt idx="13941">
                  <c:v>11948.5</c:v>
                </c:pt>
                <c:pt idx="13942">
                  <c:v>11986.5</c:v>
                </c:pt>
                <c:pt idx="13943">
                  <c:v>12014.199999999997</c:v>
                </c:pt>
                <c:pt idx="13944">
                  <c:v>12046.300000000003</c:v>
                </c:pt>
                <c:pt idx="13945">
                  <c:v>12072.699999999997</c:v>
                </c:pt>
                <c:pt idx="13946">
                  <c:v>12084.199999999997</c:v>
                </c:pt>
                <c:pt idx="13947">
                  <c:v>12096.100000000006</c:v>
                </c:pt>
                <c:pt idx="13948">
                  <c:v>12106.300000000003</c:v>
                </c:pt>
                <c:pt idx="13949">
                  <c:v>12104.5</c:v>
                </c:pt>
                <c:pt idx="13950">
                  <c:v>12098.600000000006</c:v>
                </c:pt>
                <c:pt idx="13951">
                  <c:v>12086.300000000003</c:v>
                </c:pt>
                <c:pt idx="13952">
                  <c:v>12067.399999999994</c:v>
                </c:pt>
                <c:pt idx="13953">
                  <c:v>12044.800000000003</c:v>
                </c:pt>
                <c:pt idx="13954">
                  <c:v>12016.100000000006</c:v>
                </c:pt>
                <c:pt idx="13955">
                  <c:v>11983.300000000003</c:v>
                </c:pt>
                <c:pt idx="13956">
                  <c:v>11933</c:v>
                </c:pt>
                <c:pt idx="13957">
                  <c:v>11890.399999999994</c:v>
                </c:pt>
                <c:pt idx="13958">
                  <c:v>11841.399999999994</c:v>
                </c:pt>
                <c:pt idx="13959">
                  <c:v>11786.100000000006</c:v>
                </c:pt>
                <c:pt idx="13960">
                  <c:v>11723.5</c:v>
                </c:pt>
                <c:pt idx="13961">
                  <c:v>11652.600000000006</c:v>
                </c:pt>
                <c:pt idx="13962">
                  <c:v>11579.100000000006</c:v>
                </c:pt>
                <c:pt idx="13963">
                  <c:v>11498.300000000003</c:v>
                </c:pt>
                <c:pt idx="13964">
                  <c:v>11412.399999999994</c:v>
                </c:pt>
                <c:pt idx="13965">
                  <c:v>11320.300000000003</c:v>
                </c:pt>
                <c:pt idx="13966">
                  <c:v>11219.800000000003</c:v>
                </c:pt>
                <c:pt idx="13967">
                  <c:v>11115.800000000003</c:v>
                </c:pt>
                <c:pt idx="13968">
                  <c:v>11000.5</c:v>
                </c:pt>
                <c:pt idx="13969">
                  <c:v>10890.199999999997</c:v>
                </c:pt>
                <c:pt idx="13970">
                  <c:v>10766.100000000006</c:v>
                </c:pt>
                <c:pt idx="13971">
                  <c:v>10642.699999999997</c:v>
                </c:pt>
                <c:pt idx="13972">
                  <c:v>10512</c:v>
                </c:pt>
                <c:pt idx="13973">
                  <c:v>10372.699999999997</c:v>
                </c:pt>
                <c:pt idx="13974">
                  <c:v>10226.100000000006</c:v>
                </c:pt>
                <c:pt idx="13975">
                  <c:v>10077.699999999997</c:v>
                </c:pt>
                <c:pt idx="13976">
                  <c:v>9918.1000000000058</c:v>
                </c:pt>
                <c:pt idx="13977">
                  <c:v>9756.8000000000029</c:v>
                </c:pt>
                <c:pt idx="13978">
                  <c:v>9592.1999999999971</c:v>
                </c:pt>
                <c:pt idx="13979">
                  <c:v>9417.8000000000029</c:v>
                </c:pt>
                <c:pt idx="13980">
                  <c:v>9239.3000000000029</c:v>
                </c:pt>
                <c:pt idx="13981">
                  <c:v>9061.3000000000029</c:v>
                </c:pt>
                <c:pt idx="13982">
                  <c:v>8871.8000000000029</c:v>
                </c:pt>
                <c:pt idx="13983">
                  <c:v>8679.3000000000029</c:v>
                </c:pt>
                <c:pt idx="13984">
                  <c:v>8483</c:v>
                </c:pt>
                <c:pt idx="13985">
                  <c:v>8282.8999999999942</c:v>
                </c:pt>
                <c:pt idx="13986">
                  <c:v>8077.5</c:v>
                </c:pt>
                <c:pt idx="13987">
                  <c:v>7866</c:v>
                </c:pt>
                <c:pt idx="13988">
                  <c:v>7641.3999999999942</c:v>
                </c:pt>
                <c:pt idx="13989">
                  <c:v>7417.3999999999942</c:v>
                </c:pt>
                <c:pt idx="13990">
                  <c:v>7192.6000000000058</c:v>
                </c:pt>
                <c:pt idx="13991">
                  <c:v>6960.5</c:v>
                </c:pt>
                <c:pt idx="13992">
                  <c:v>6725.6999999999971</c:v>
                </c:pt>
                <c:pt idx="13993">
                  <c:v>6485.8999999999942</c:v>
                </c:pt>
                <c:pt idx="13994">
                  <c:v>6242</c:v>
                </c:pt>
                <c:pt idx="13995">
                  <c:v>5991.8999999999942</c:v>
                </c:pt>
                <c:pt idx="13996">
                  <c:v>5736.3999999999942</c:v>
                </c:pt>
                <c:pt idx="13997">
                  <c:v>5481.1999999999971</c:v>
                </c:pt>
                <c:pt idx="13998">
                  <c:v>5219.1000000000058</c:v>
                </c:pt>
                <c:pt idx="13999">
                  <c:v>4951.8999999999942</c:v>
                </c:pt>
                <c:pt idx="14000">
                  <c:v>4679.6000000000058</c:v>
                </c:pt>
                <c:pt idx="14001">
                  <c:v>4402.8999999999942</c:v>
                </c:pt>
                <c:pt idx="14002">
                  <c:v>4124.3000000000029</c:v>
                </c:pt>
                <c:pt idx="14003">
                  <c:v>3842.1999999999971</c:v>
                </c:pt>
                <c:pt idx="14004">
                  <c:v>3560.3000000000029</c:v>
                </c:pt>
                <c:pt idx="14005">
                  <c:v>3270.6000000000058</c:v>
                </c:pt>
                <c:pt idx="14006">
                  <c:v>2979</c:v>
                </c:pt>
                <c:pt idx="14007">
                  <c:v>2686.1000000000058</c:v>
                </c:pt>
                <c:pt idx="14008">
                  <c:v>2390</c:v>
                </c:pt>
                <c:pt idx="14009">
                  <c:v>2090.3999999999942</c:v>
                </c:pt>
                <c:pt idx="14010">
                  <c:v>1787.8000000000029</c:v>
                </c:pt>
                <c:pt idx="14011">
                  <c:v>1484.8000000000029</c:v>
                </c:pt>
                <c:pt idx="14012">
                  <c:v>1174.3999999999942</c:v>
                </c:pt>
                <c:pt idx="14013">
                  <c:v>856.10000000000582</c:v>
                </c:pt>
                <c:pt idx="14014">
                  <c:v>542.19999999999709</c:v>
                </c:pt>
                <c:pt idx="14015">
                  <c:v>227.89999999999418</c:v>
                </c:pt>
                <c:pt idx="14016">
                  <c:v>-89.600000000005821</c:v>
                </c:pt>
                <c:pt idx="14017">
                  <c:v>-408.60000000000582</c:v>
                </c:pt>
                <c:pt idx="14018">
                  <c:v>-730.69999999999709</c:v>
                </c:pt>
                <c:pt idx="14019">
                  <c:v>-1055.6000000000058</c:v>
                </c:pt>
                <c:pt idx="14020">
                  <c:v>-1380.6000000000058</c:v>
                </c:pt>
                <c:pt idx="14021">
                  <c:v>-1705.8999999999942</c:v>
                </c:pt>
                <c:pt idx="14022">
                  <c:v>-2034.3999999999942</c:v>
                </c:pt>
                <c:pt idx="14023">
                  <c:v>-2362.6999999999971</c:v>
                </c:pt>
                <c:pt idx="14024">
                  <c:v>-2693.8000000000029</c:v>
                </c:pt>
                <c:pt idx="14025">
                  <c:v>-3028.8999999999942</c:v>
                </c:pt>
                <c:pt idx="14026">
                  <c:v>-3361.8000000000029</c:v>
                </c:pt>
                <c:pt idx="14027">
                  <c:v>-3695.6999999999971</c:v>
                </c:pt>
                <c:pt idx="14028">
                  <c:v>-4030.3000000000029</c:v>
                </c:pt>
                <c:pt idx="14029">
                  <c:v>-4361.8999999999942</c:v>
                </c:pt>
                <c:pt idx="14030">
                  <c:v>-4693.5</c:v>
                </c:pt>
                <c:pt idx="14031">
                  <c:v>-5026.3000000000029</c:v>
                </c:pt>
                <c:pt idx="14032">
                  <c:v>-5362.6999999999971</c:v>
                </c:pt>
                <c:pt idx="14033">
                  <c:v>-5693.8999999999942</c:v>
                </c:pt>
                <c:pt idx="14034">
                  <c:v>-6028.3999999999942</c:v>
                </c:pt>
                <c:pt idx="14035">
                  <c:v>-6363.8999999999942</c:v>
                </c:pt>
                <c:pt idx="14036">
                  <c:v>-6696.8000000000029</c:v>
                </c:pt>
                <c:pt idx="14037">
                  <c:v>-7027.6000000000058</c:v>
                </c:pt>
                <c:pt idx="14038">
                  <c:v>-7358.5</c:v>
                </c:pt>
                <c:pt idx="14039">
                  <c:v>-7684.3999999999942</c:v>
                </c:pt>
                <c:pt idx="14040">
                  <c:v>-8015.8999999999942</c:v>
                </c:pt>
                <c:pt idx="14041">
                  <c:v>-8343.8999999999942</c:v>
                </c:pt>
                <c:pt idx="14042">
                  <c:v>-8667.1000000000058</c:v>
                </c:pt>
                <c:pt idx="14043">
                  <c:v>-8986.3999999999942</c:v>
                </c:pt>
                <c:pt idx="14044">
                  <c:v>-9308</c:v>
                </c:pt>
                <c:pt idx="14045">
                  <c:v>-9628.6000000000058</c:v>
                </c:pt>
                <c:pt idx="14046">
                  <c:v>-9949.3000000000029</c:v>
                </c:pt>
                <c:pt idx="14047">
                  <c:v>-10260.800000000003</c:v>
                </c:pt>
                <c:pt idx="14048">
                  <c:v>-10571.600000000006</c:v>
                </c:pt>
                <c:pt idx="14049">
                  <c:v>-10883.699999999997</c:v>
                </c:pt>
                <c:pt idx="14050">
                  <c:v>-11191.699999999997</c:v>
                </c:pt>
                <c:pt idx="14051">
                  <c:v>-11493.699999999997</c:v>
                </c:pt>
                <c:pt idx="14052">
                  <c:v>-11795.699999999997</c:v>
                </c:pt>
                <c:pt idx="14053">
                  <c:v>-12092.300000000003</c:v>
                </c:pt>
                <c:pt idx="14054">
                  <c:v>-12381.900000000001</c:v>
                </c:pt>
                <c:pt idx="14055">
                  <c:v>-12672.400000000001</c:v>
                </c:pt>
                <c:pt idx="14056">
                  <c:v>-12960.800000000003</c:v>
                </c:pt>
                <c:pt idx="14057">
                  <c:v>-13238.099999999999</c:v>
                </c:pt>
                <c:pt idx="14058">
                  <c:v>-13521.199999999997</c:v>
                </c:pt>
                <c:pt idx="14059">
                  <c:v>-13798</c:v>
                </c:pt>
                <c:pt idx="14060">
                  <c:v>-14063.800000000003</c:v>
                </c:pt>
                <c:pt idx="14061">
                  <c:v>-14328</c:v>
                </c:pt>
                <c:pt idx="14062">
                  <c:v>-14590</c:v>
                </c:pt>
                <c:pt idx="14063">
                  <c:v>-14848.900000000001</c:v>
                </c:pt>
                <c:pt idx="14064">
                  <c:v>-15093.300000000003</c:v>
                </c:pt>
                <c:pt idx="14065">
                  <c:v>-15332.400000000001</c:v>
                </c:pt>
                <c:pt idx="14066">
                  <c:v>-15571.699999999997</c:v>
                </c:pt>
                <c:pt idx="14067">
                  <c:v>-15807.599999999999</c:v>
                </c:pt>
                <c:pt idx="14068">
                  <c:v>-16039.900000000001</c:v>
                </c:pt>
                <c:pt idx="14069">
                  <c:v>-16271.199999999997</c:v>
                </c:pt>
                <c:pt idx="14070">
                  <c:v>-16483.300000000003</c:v>
                </c:pt>
                <c:pt idx="14071">
                  <c:v>-16691.599999999999</c:v>
                </c:pt>
                <c:pt idx="14072">
                  <c:v>-16898.800000000003</c:v>
                </c:pt>
                <c:pt idx="14073">
                  <c:v>-17102.900000000001</c:v>
                </c:pt>
                <c:pt idx="14074">
                  <c:v>-17295.400000000001</c:v>
                </c:pt>
                <c:pt idx="14075">
                  <c:v>-17474.599999999999</c:v>
                </c:pt>
                <c:pt idx="14076">
                  <c:v>-17652.400000000001</c:v>
                </c:pt>
                <c:pt idx="14077">
                  <c:v>-17829.199999999997</c:v>
                </c:pt>
                <c:pt idx="14078">
                  <c:v>-18002</c:v>
                </c:pt>
                <c:pt idx="14079">
                  <c:v>-18159.300000000003</c:v>
                </c:pt>
                <c:pt idx="14080">
                  <c:v>-18307.199999999997</c:v>
                </c:pt>
                <c:pt idx="14081">
                  <c:v>-18453.900000000001</c:v>
                </c:pt>
                <c:pt idx="14082">
                  <c:v>-18593.900000000001</c:v>
                </c:pt>
                <c:pt idx="14083">
                  <c:v>-18720.800000000003</c:v>
                </c:pt>
                <c:pt idx="14084">
                  <c:v>-18844.300000000003</c:v>
                </c:pt>
                <c:pt idx="14085">
                  <c:v>-18962.300000000003</c:v>
                </c:pt>
                <c:pt idx="14086">
                  <c:v>-19072.800000000003</c:v>
                </c:pt>
                <c:pt idx="14087">
                  <c:v>-19175.699999999997</c:v>
                </c:pt>
                <c:pt idx="14088">
                  <c:v>-19244.900000000001</c:v>
                </c:pt>
                <c:pt idx="14089">
                  <c:v>-19345.699999999997</c:v>
                </c:pt>
                <c:pt idx="14090">
                  <c:v>-19426.199999999997</c:v>
                </c:pt>
                <c:pt idx="14091">
                  <c:v>-19496.800000000003</c:v>
                </c:pt>
                <c:pt idx="14092">
                  <c:v>-19554.900000000001</c:v>
                </c:pt>
                <c:pt idx="14093">
                  <c:v>-19606.800000000003</c:v>
                </c:pt>
                <c:pt idx="14094">
                  <c:v>-19657.199999999997</c:v>
                </c:pt>
                <c:pt idx="14095">
                  <c:v>-19689.199999999997</c:v>
                </c:pt>
                <c:pt idx="14096">
                  <c:v>-19711.5</c:v>
                </c:pt>
                <c:pt idx="14097">
                  <c:v>-19735.599999999999</c:v>
                </c:pt>
                <c:pt idx="14098">
                  <c:v>-19740</c:v>
                </c:pt>
                <c:pt idx="14099">
                  <c:v>-19718</c:v>
                </c:pt>
                <c:pt idx="14100">
                  <c:v>-19693.699999999997</c:v>
                </c:pt>
                <c:pt idx="14101">
                  <c:v>-19672.300000000003</c:v>
                </c:pt>
                <c:pt idx="14102">
                  <c:v>-19637.300000000003</c:v>
                </c:pt>
                <c:pt idx="14103">
                  <c:v>-19584.300000000003</c:v>
                </c:pt>
                <c:pt idx="14104">
                  <c:v>-19527.599999999999</c:v>
                </c:pt>
                <c:pt idx="14105">
                  <c:v>-19455.800000000003</c:v>
                </c:pt>
                <c:pt idx="14106">
                  <c:v>-19379.699999999997</c:v>
                </c:pt>
                <c:pt idx="14107">
                  <c:v>-19297.900000000001</c:v>
                </c:pt>
                <c:pt idx="14108">
                  <c:v>-19198.300000000003</c:v>
                </c:pt>
                <c:pt idx="14109">
                  <c:v>-19096</c:v>
                </c:pt>
                <c:pt idx="14110">
                  <c:v>-18987.599999999999</c:v>
                </c:pt>
                <c:pt idx="14111">
                  <c:v>-18843.699999999997</c:v>
                </c:pt>
                <c:pt idx="14112">
                  <c:v>-18732.099999999999</c:v>
                </c:pt>
                <c:pt idx="14113">
                  <c:v>-18591.599999999999</c:v>
                </c:pt>
                <c:pt idx="14114">
                  <c:v>-18446.199999999997</c:v>
                </c:pt>
                <c:pt idx="14115">
                  <c:v>-18291.800000000003</c:v>
                </c:pt>
                <c:pt idx="14116">
                  <c:v>-18116.199999999997</c:v>
                </c:pt>
                <c:pt idx="14117">
                  <c:v>-17940.599999999999</c:v>
                </c:pt>
                <c:pt idx="14118">
                  <c:v>-17756.400000000001</c:v>
                </c:pt>
                <c:pt idx="14119">
                  <c:v>-17566.400000000001</c:v>
                </c:pt>
                <c:pt idx="14120">
                  <c:v>-17361</c:v>
                </c:pt>
                <c:pt idx="14121">
                  <c:v>-17132.800000000003</c:v>
                </c:pt>
                <c:pt idx="14122">
                  <c:v>-16884.800000000003</c:v>
                </c:pt>
                <c:pt idx="14123">
                  <c:v>-16627.800000000003</c:v>
                </c:pt>
                <c:pt idx="14124">
                  <c:v>-16363.599999999999</c:v>
                </c:pt>
                <c:pt idx="14125">
                  <c:v>-16082.400000000001</c:v>
                </c:pt>
                <c:pt idx="14126">
                  <c:v>-15800.599999999999</c:v>
                </c:pt>
                <c:pt idx="14127">
                  <c:v>-15509.099999999999</c:v>
                </c:pt>
                <c:pt idx="14128">
                  <c:v>-15208.400000000001</c:v>
                </c:pt>
                <c:pt idx="14129">
                  <c:v>-14899.400000000001</c:v>
                </c:pt>
                <c:pt idx="14130">
                  <c:v>-14580.099999999999</c:v>
                </c:pt>
                <c:pt idx="14131">
                  <c:v>-14258.099999999999</c:v>
                </c:pt>
                <c:pt idx="14132">
                  <c:v>-13929.400000000001</c:v>
                </c:pt>
                <c:pt idx="14133">
                  <c:v>-13584.800000000003</c:v>
                </c:pt>
                <c:pt idx="14134">
                  <c:v>-13237.699999999997</c:v>
                </c:pt>
                <c:pt idx="14135">
                  <c:v>-12895</c:v>
                </c:pt>
                <c:pt idx="14136">
                  <c:v>-12530.599999999999</c:v>
                </c:pt>
                <c:pt idx="14137">
                  <c:v>-12156.800000000003</c:v>
                </c:pt>
                <c:pt idx="14138">
                  <c:v>-11789.599999999999</c:v>
                </c:pt>
                <c:pt idx="14139">
                  <c:v>-11408.600000000006</c:v>
                </c:pt>
                <c:pt idx="14140">
                  <c:v>-11020.300000000003</c:v>
                </c:pt>
                <c:pt idx="14141">
                  <c:v>-10621.5</c:v>
                </c:pt>
                <c:pt idx="14142">
                  <c:v>-10229</c:v>
                </c:pt>
                <c:pt idx="14143">
                  <c:v>-9826.6999999999971</c:v>
                </c:pt>
                <c:pt idx="14144">
                  <c:v>-9412.8000000000029</c:v>
                </c:pt>
                <c:pt idx="14145">
                  <c:v>-8997.8000000000029</c:v>
                </c:pt>
                <c:pt idx="14146">
                  <c:v>-8579.8999999999942</c:v>
                </c:pt>
                <c:pt idx="14147">
                  <c:v>-8157</c:v>
                </c:pt>
                <c:pt idx="14148">
                  <c:v>-7724.1000000000058</c:v>
                </c:pt>
                <c:pt idx="14149">
                  <c:v>-7284.6999999999971</c:v>
                </c:pt>
                <c:pt idx="14150">
                  <c:v>-6845.6000000000058</c:v>
                </c:pt>
                <c:pt idx="14151">
                  <c:v>-6403.1999999999971</c:v>
                </c:pt>
                <c:pt idx="14152">
                  <c:v>-5953.1999999999971</c:v>
                </c:pt>
                <c:pt idx="14153">
                  <c:v>-5501.3000000000029</c:v>
                </c:pt>
                <c:pt idx="14154">
                  <c:v>-5049.5</c:v>
                </c:pt>
                <c:pt idx="14155">
                  <c:v>-4587.1999999999971</c:v>
                </c:pt>
                <c:pt idx="14156">
                  <c:v>-4119.5</c:v>
                </c:pt>
                <c:pt idx="14157">
                  <c:v>-3658.6000000000058</c:v>
                </c:pt>
                <c:pt idx="14158">
                  <c:v>-3193.3000000000029</c:v>
                </c:pt>
                <c:pt idx="14159">
                  <c:v>-2724.3000000000029</c:v>
                </c:pt>
                <c:pt idx="14160">
                  <c:v>-2251.1000000000058</c:v>
                </c:pt>
                <c:pt idx="14161">
                  <c:v>-1777.6999999999971</c:v>
                </c:pt>
                <c:pt idx="14162">
                  <c:v>-1299.1999999999971</c:v>
                </c:pt>
                <c:pt idx="14163">
                  <c:v>-811.39999999999418</c:v>
                </c:pt>
                <c:pt idx="14164">
                  <c:v>-335</c:v>
                </c:pt>
                <c:pt idx="14165">
                  <c:v>150.10000000000582</c:v>
                </c:pt>
                <c:pt idx="14166">
                  <c:v>634.39999999999418</c:v>
                </c:pt>
                <c:pt idx="14167">
                  <c:v>1114.3000000000029</c:v>
                </c:pt>
                <c:pt idx="14168">
                  <c:v>1600</c:v>
                </c:pt>
                <c:pt idx="14169">
                  <c:v>2085.5</c:v>
                </c:pt>
                <c:pt idx="14170">
                  <c:v>2569.8000000000029</c:v>
                </c:pt>
                <c:pt idx="14171">
                  <c:v>3055.6999999999971</c:v>
                </c:pt>
                <c:pt idx="14172">
                  <c:v>3541.8999999999942</c:v>
                </c:pt>
                <c:pt idx="14173">
                  <c:v>4026.3000000000029</c:v>
                </c:pt>
                <c:pt idx="14174">
                  <c:v>4509.1999999999971</c:v>
                </c:pt>
                <c:pt idx="14175">
                  <c:v>4995.8999999999942</c:v>
                </c:pt>
                <c:pt idx="14176">
                  <c:v>5481.5</c:v>
                </c:pt>
                <c:pt idx="14177">
                  <c:v>5954.3999999999942</c:v>
                </c:pt>
                <c:pt idx="14178">
                  <c:v>6435.3000000000029</c:v>
                </c:pt>
                <c:pt idx="14179">
                  <c:v>6919</c:v>
                </c:pt>
                <c:pt idx="14180">
                  <c:v>7395.1999999999971</c:v>
                </c:pt>
                <c:pt idx="14181">
                  <c:v>7865.3000000000029</c:v>
                </c:pt>
                <c:pt idx="14182">
                  <c:v>8337.3000000000029</c:v>
                </c:pt>
                <c:pt idx="14183">
                  <c:v>8804.5</c:v>
                </c:pt>
                <c:pt idx="14184">
                  <c:v>9263.8000000000029</c:v>
                </c:pt>
                <c:pt idx="14185">
                  <c:v>9727.1000000000058</c:v>
                </c:pt>
                <c:pt idx="14186">
                  <c:v>10187.800000000003</c:v>
                </c:pt>
                <c:pt idx="14187">
                  <c:v>10647</c:v>
                </c:pt>
                <c:pt idx="14188">
                  <c:v>11099.199999999997</c:v>
                </c:pt>
                <c:pt idx="14189">
                  <c:v>11547.199999999997</c:v>
                </c:pt>
                <c:pt idx="14190">
                  <c:v>11991</c:v>
                </c:pt>
                <c:pt idx="14191">
                  <c:v>12433.399999999994</c:v>
                </c:pt>
                <c:pt idx="14192">
                  <c:v>12861.100000000006</c:v>
                </c:pt>
                <c:pt idx="14193">
                  <c:v>13289.699999999997</c:v>
                </c:pt>
                <c:pt idx="14194">
                  <c:v>13720.899999999994</c:v>
                </c:pt>
                <c:pt idx="14195">
                  <c:v>14139.300000000003</c:v>
                </c:pt>
                <c:pt idx="14196">
                  <c:v>14543</c:v>
                </c:pt>
                <c:pt idx="14197">
                  <c:v>14952.300000000003</c:v>
                </c:pt>
                <c:pt idx="14198">
                  <c:v>15359.300000000003</c:v>
                </c:pt>
                <c:pt idx="14199">
                  <c:v>15747</c:v>
                </c:pt>
                <c:pt idx="14200">
                  <c:v>16139.699999999997</c:v>
                </c:pt>
                <c:pt idx="14201">
                  <c:v>16525.300000000003</c:v>
                </c:pt>
                <c:pt idx="14202">
                  <c:v>16902.5</c:v>
                </c:pt>
                <c:pt idx="14203">
                  <c:v>17269.399999999994</c:v>
                </c:pt>
                <c:pt idx="14204">
                  <c:v>17630.100000000006</c:v>
                </c:pt>
                <c:pt idx="14205">
                  <c:v>17987.899999999994</c:v>
                </c:pt>
                <c:pt idx="14206">
                  <c:v>18333.399999999994</c:v>
                </c:pt>
                <c:pt idx="14207">
                  <c:v>18669.600000000006</c:v>
                </c:pt>
                <c:pt idx="14208">
                  <c:v>19004.100000000006</c:v>
                </c:pt>
                <c:pt idx="14209">
                  <c:v>19328.699999999997</c:v>
                </c:pt>
                <c:pt idx="14210">
                  <c:v>19643.300000000003</c:v>
                </c:pt>
                <c:pt idx="14211">
                  <c:v>19949.399999999994</c:v>
                </c:pt>
                <c:pt idx="14212">
                  <c:v>20254.5</c:v>
                </c:pt>
                <c:pt idx="14213">
                  <c:v>20543.300000000003</c:v>
                </c:pt>
                <c:pt idx="14214">
                  <c:v>20827.699999999997</c:v>
                </c:pt>
                <c:pt idx="14215">
                  <c:v>21105.199999999997</c:v>
                </c:pt>
                <c:pt idx="14216">
                  <c:v>21364.699999999997</c:v>
                </c:pt>
                <c:pt idx="14217">
                  <c:v>21619.399999999994</c:v>
                </c:pt>
                <c:pt idx="14218">
                  <c:v>21869.199999999997</c:v>
                </c:pt>
                <c:pt idx="14219">
                  <c:v>22109.199999999997</c:v>
                </c:pt>
                <c:pt idx="14220">
                  <c:v>22330.300000000003</c:v>
                </c:pt>
                <c:pt idx="14221">
                  <c:v>22549.5</c:v>
                </c:pt>
                <c:pt idx="14222">
                  <c:v>22761.5</c:v>
                </c:pt>
                <c:pt idx="14223">
                  <c:v>22955</c:v>
                </c:pt>
                <c:pt idx="14224">
                  <c:v>23146</c:v>
                </c:pt>
                <c:pt idx="14225">
                  <c:v>23330</c:v>
                </c:pt>
                <c:pt idx="14226">
                  <c:v>23505</c:v>
                </c:pt>
                <c:pt idx="14227">
                  <c:v>23664</c:v>
                </c:pt>
                <c:pt idx="14228">
                  <c:v>23808</c:v>
                </c:pt>
                <c:pt idx="14229">
                  <c:v>23954</c:v>
                </c:pt>
                <c:pt idx="14230">
                  <c:v>24086</c:v>
                </c:pt>
                <c:pt idx="14231">
                  <c:v>24206</c:v>
                </c:pt>
                <c:pt idx="14232">
                  <c:v>24318</c:v>
                </c:pt>
                <c:pt idx="14233">
                  <c:v>24409</c:v>
                </c:pt>
                <c:pt idx="14234">
                  <c:v>24494</c:v>
                </c:pt>
                <c:pt idx="14235">
                  <c:v>24580</c:v>
                </c:pt>
                <c:pt idx="14236">
                  <c:v>24652</c:v>
                </c:pt>
                <c:pt idx="14237">
                  <c:v>24701</c:v>
                </c:pt>
                <c:pt idx="14238">
                  <c:v>24752</c:v>
                </c:pt>
                <c:pt idx="14239">
                  <c:v>24798</c:v>
                </c:pt>
                <c:pt idx="14240">
                  <c:v>24822</c:v>
                </c:pt>
                <c:pt idx="14241">
                  <c:v>24833</c:v>
                </c:pt>
                <c:pt idx="14242">
                  <c:v>24842</c:v>
                </c:pt>
                <c:pt idx="14243">
                  <c:v>24839</c:v>
                </c:pt>
                <c:pt idx="14244">
                  <c:v>24818</c:v>
                </c:pt>
                <c:pt idx="14245">
                  <c:v>24791</c:v>
                </c:pt>
                <c:pt idx="14246">
                  <c:v>24760</c:v>
                </c:pt>
                <c:pt idx="14247">
                  <c:v>24718</c:v>
                </c:pt>
                <c:pt idx="14248">
                  <c:v>24658</c:v>
                </c:pt>
                <c:pt idx="14249">
                  <c:v>24586</c:v>
                </c:pt>
                <c:pt idx="14250">
                  <c:v>24507</c:v>
                </c:pt>
                <c:pt idx="14251">
                  <c:v>24420</c:v>
                </c:pt>
                <c:pt idx="14252">
                  <c:v>24322</c:v>
                </c:pt>
                <c:pt idx="14253">
                  <c:v>24210</c:v>
                </c:pt>
                <c:pt idx="14254">
                  <c:v>24091</c:v>
                </c:pt>
                <c:pt idx="14255">
                  <c:v>23966</c:v>
                </c:pt>
                <c:pt idx="14256">
                  <c:v>23825</c:v>
                </c:pt>
                <c:pt idx="14257">
                  <c:v>23670</c:v>
                </c:pt>
                <c:pt idx="14258">
                  <c:v>23507</c:v>
                </c:pt>
                <c:pt idx="14259">
                  <c:v>23341</c:v>
                </c:pt>
                <c:pt idx="14260">
                  <c:v>23164</c:v>
                </c:pt>
                <c:pt idx="14261">
                  <c:v>22971</c:v>
                </c:pt>
                <c:pt idx="14262">
                  <c:v>22767.399999999994</c:v>
                </c:pt>
                <c:pt idx="14263">
                  <c:v>22556.100000000006</c:v>
                </c:pt>
                <c:pt idx="14264">
                  <c:v>22343.199999999997</c:v>
                </c:pt>
                <c:pt idx="14265">
                  <c:v>22115.5</c:v>
                </c:pt>
                <c:pt idx="14266">
                  <c:v>21871.300000000003</c:v>
                </c:pt>
                <c:pt idx="14267">
                  <c:v>21620.300000000003</c:v>
                </c:pt>
                <c:pt idx="14268">
                  <c:v>21361.600000000006</c:v>
                </c:pt>
                <c:pt idx="14269">
                  <c:v>21095.5</c:v>
                </c:pt>
                <c:pt idx="14270">
                  <c:v>20821.899999999994</c:v>
                </c:pt>
                <c:pt idx="14271">
                  <c:v>20536.100000000006</c:v>
                </c:pt>
                <c:pt idx="14272">
                  <c:v>20239.699999999997</c:v>
                </c:pt>
                <c:pt idx="14273">
                  <c:v>19935.100000000006</c:v>
                </c:pt>
                <c:pt idx="14274">
                  <c:v>19624.399999999994</c:v>
                </c:pt>
                <c:pt idx="14275">
                  <c:v>19303.5</c:v>
                </c:pt>
                <c:pt idx="14276">
                  <c:v>18961.5</c:v>
                </c:pt>
                <c:pt idx="14277">
                  <c:v>18623.300000000003</c:v>
                </c:pt>
                <c:pt idx="14278">
                  <c:v>18282.199999999997</c:v>
                </c:pt>
                <c:pt idx="14279">
                  <c:v>17923.399999999994</c:v>
                </c:pt>
                <c:pt idx="14280">
                  <c:v>17559.199999999997</c:v>
                </c:pt>
                <c:pt idx="14281">
                  <c:v>17187.199999999997</c:v>
                </c:pt>
                <c:pt idx="14282">
                  <c:v>16806.699999999997</c:v>
                </c:pt>
                <c:pt idx="14283">
                  <c:v>16419.899999999994</c:v>
                </c:pt>
                <c:pt idx="14284">
                  <c:v>16026.300000000003</c:v>
                </c:pt>
                <c:pt idx="14285">
                  <c:v>15623.300000000003</c:v>
                </c:pt>
                <c:pt idx="14286">
                  <c:v>15214.300000000003</c:v>
                </c:pt>
                <c:pt idx="14287">
                  <c:v>14798.399999999994</c:v>
                </c:pt>
                <c:pt idx="14288">
                  <c:v>14375.600000000006</c:v>
                </c:pt>
                <c:pt idx="14289">
                  <c:v>13941.699999999997</c:v>
                </c:pt>
                <c:pt idx="14290">
                  <c:v>13504</c:v>
                </c:pt>
                <c:pt idx="14291">
                  <c:v>13061.5</c:v>
                </c:pt>
                <c:pt idx="14292">
                  <c:v>12613.399999999994</c:v>
                </c:pt>
                <c:pt idx="14293">
                  <c:v>12158.399999999994</c:v>
                </c:pt>
                <c:pt idx="14294">
                  <c:v>11694.699999999997</c:v>
                </c:pt>
                <c:pt idx="14295">
                  <c:v>11228.800000000003</c:v>
                </c:pt>
                <c:pt idx="14296">
                  <c:v>10758.399999999994</c:v>
                </c:pt>
                <c:pt idx="14297">
                  <c:v>10283.199999999997</c:v>
                </c:pt>
                <c:pt idx="14298">
                  <c:v>9800.8999999999942</c:v>
                </c:pt>
                <c:pt idx="14299">
                  <c:v>9311.3999999999942</c:v>
                </c:pt>
                <c:pt idx="14300">
                  <c:v>8817.3999999999942</c:v>
                </c:pt>
                <c:pt idx="14301">
                  <c:v>8317.6999999999971</c:v>
                </c:pt>
                <c:pt idx="14302">
                  <c:v>7817.1999999999971</c:v>
                </c:pt>
                <c:pt idx="14303">
                  <c:v>7311.1999999999971</c:v>
                </c:pt>
                <c:pt idx="14304">
                  <c:v>6802.6999999999971</c:v>
                </c:pt>
                <c:pt idx="14305">
                  <c:v>6294.1999999999971</c:v>
                </c:pt>
                <c:pt idx="14306">
                  <c:v>5779.6999999999971</c:v>
                </c:pt>
                <c:pt idx="14307">
                  <c:v>5262</c:v>
                </c:pt>
                <c:pt idx="14308">
                  <c:v>4743.6999999999971</c:v>
                </c:pt>
                <c:pt idx="14309">
                  <c:v>4221.6000000000058</c:v>
                </c:pt>
                <c:pt idx="14310">
                  <c:v>3696.6999999999971</c:v>
                </c:pt>
                <c:pt idx="14311">
                  <c:v>3171.6999999999971</c:v>
                </c:pt>
                <c:pt idx="14312">
                  <c:v>2641.5</c:v>
                </c:pt>
                <c:pt idx="14313">
                  <c:v>2109.5</c:v>
                </c:pt>
                <c:pt idx="14314">
                  <c:v>1577.8999999999942</c:v>
                </c:pt>
                <c:pt idx="14315">
                  <c:v>1044.1999999999971</c:v>
                </c:pt>
                <c:pt idx="14316">
                  <c:v>509.10000000000582</c:v>
                </c:pt>
                <c:pt idx="14317">
                  <c:v>-25.100000000005821</c:v>
                </c:pt>
                <c:pt idx="14318">
                  <c:v>-558.39999999999418</c:v>
                </c:pt>
                <c:pt idx="14319">
                  <c:v>-1090.8000000000029</c:v>
                </c:pt>
                <c:pt idx="14320">
                  <c:v>-1624.1000000000058</c:v>
                </c:pt>
                <c:pt idx="14321">
                  <c:v>-2160</c:v>
                </c:pt>
                <c:pt idx="14322">
                  <c:v>-2695</c:v>
                </c:pt>
                <c:pt idx="14323">
                  <c:v>-3225.6000000000058</c:v>
                </c:pt>
                <c:pt idx="14324">
                  <c:v>-3756.6999999999971</c:v>
                </c:pt>
                <c:pt idx="14325">
                  <c:v>-4290.3000000000029</c:v>
                </c:pt>
                <c:pt idx="14326">
                  <c:v>-4822.1999999999971</c:v>
                </c:pt>
                <c:pt idx="14327">
                  <c:v>-5348.3999999999942</c:v>
                </c:pt>
                <c:pt idx="14328">
                  <c:v>-5872.8999999999942</c:v>
                </c:pt>
                <c:pt idx="14329">
                  <c:v>-6396.8999999999942</c:v>
                </c:pt>
                <c:pt idx="14330">
                  <c:v>-6915.1000000000058</c:v>
                </c:pt>
                <c:pt idx="14331">
                  <c:v>-7429.1000000000058</c:v>
                </c:pt>
                <c:pt idx="14332">
                  <c:v>-7943.3999999999942</c:v>
                </c:pt>
                <c:pt idx="14333">
                  <c:v>-8453.8000000000029</c:v>
                </c:pt>
                <c:pt idx="14334">
                  <c:v>-8958.3999999999942</c:v>
                </c:pt>
                <c:pt idx="14335">
                  <c:v>-9462.8000000000029</c:v>
                </c:pt>
                <c:pt idx="14336">
                  <c:v>-9963.6000000000058</c:v>
                </c:pt>
                <c:pt idx="14337">
                  <c:v>-10456.300000000003</c:v>
                </c:pt>
                <c:pt idx="14338">
                  <c:v>-10952.699999999997</c:v>
                </c:pt>
                <c:pt idx="14339">
                  <c:v>-11445.100000000006</c:v>
                </c:pt>
                <c:pt idx="14340">
                  <c:v>-11925.800000000003</c:v>
                </c:pt>
                <c:pt idx="14341">
                  <c:v>-12403</c:v>
                </c:pt>
                <c:pt idx="14342">
                  <c:v>-12873.099999999999</c:v>
                </c:pt>
                <c:pt idx="14343">
                  <c:v>-13340.900000000001</c:v>
                </c:pt>
                <c:pt idx="14344">
                  <c:v>-13804.800000000003</c:v>
                </c:pt>
                <c:pt idx="14345">
                  <c:v>-14261.400000000001</c:v>
                </c:pt>
                <c:pt idx="14346">
                  <c:v>-14713</c:v>
                </c:pt>
                <c:pt idx="14347">
                  <c:v>-15163.400000000001</c:v>
                </c:pt>
                <c:pt idx="14348">
                  <c:v>-15597.800000000003</c:v>
                </c:pt>
                <c:pt idx="14349">
                  <c:v>-16034.699999999997</c:v>
                </c:pt>
                <c:pt idx="14350">
                  <c:v>-16465</c:v>
                </c:pt>
                <c:pt idx="14351">
                  <c:v>-16890.199999999997</c:v>
                </c:pt>
                <c:pt idx="14352">
                  <c:v>-17304.099999999999</c:v>
                </c:pt>
                <c:pt idx="14353">
                  <c:v>-17712.900000000001</c:v>
                </c:pt>
                <c:pt idx="14354">
                  <c:v>-18109.099999999999</c:v>
                </c:pt>
                <c:pt idx="14355">
                  <c:v>-18497.800000000003</c:v>
                </c:pt>
                <c:pt idx="14356">
                  <c:v>-18886.900000000001</c:v>
                </c:pt>
                <c:pt idx="14357">
                  <c:v>-19259.599999999999</c:v>
                </c:pt>
                <c:pt idx="14358">
                  <c:v>-19633.900000000001</c:v>
                </c:pt>
                <c:pt idx="14359">
                  <c:v>-19996.900000000001</c:v>
                </c:pt>
                <c:pt idx="14360">
                  <c:v>-20349.800000000003</c:v>
                </c:pt>
                <c:pt idx="14361">
                  <c:v>-20698.300000000003</c:v>
                </c:pt>
                <c:pt idx="14362">
                  <c:v>-21038.400000000001</c:v>
                </c:pt>
                <c:pt idx="14363">
                  <c:v>-21370.699999999997</c:v>
                </c:pt>
                <c:pt idx="14364">
                  <c:v>-21693.9</c:v>
                </c:pt>
                <c:pt idx="14365">
                  <c:v>-22012.800000000003</c:v>
                </c:pt>
                <c:pt idx="14366">
                  <c:v>-22311.800000000003</c:v>
                </c:pt>
                <c:pt idx="14367">
                  <c:v>-22614.199999999997</c:v>
                </c:pt>
                <c:pt idx="14368">
                  <c:v>-22898</c:v>
                </c:pt>
                <c:pt idx="14369">
                  <c:v>-23184.5</c:v>
                </c:pt>
                <c:pt idx="14370">
                  <c:v>-23454.699999999997</c:v>
                </c:pt>
                <c:pt idx="14371">
                  <c:v>-23713.199999999997</c:v>
                </c:pt>
                <c:pt idx="14372">
                  <c:v>-23965.699999999997</c:v>
                </c:pt>
                <c:pt idx="14373">
                  <c:v>-24207.4</c:v>
                </c:pt>
                <c:pt idx="14374">
                  <c:v>-24444.199999999997</c:v>
                </c:pt>
                <c:pt idx="14375">
                  <c:v>-24671.599999999999</c:v>
                </c:pt>
                <c:pt idx="14376">
                  <c:v>-24884.699999999997</c:v>
                </c:pt>
                <c:pt idx="14377">
                  <c:v>-25092.199999999997</c:v>
                </c:pt>
                <c:pt idx="14378">
                  <c:v>-25284.800000000003</c:v>
                </c:pt>
                <c:pt idx="14379">
                  <c:v>-25473.599999999999</c:v>
                </c:pt>
                <c:pt idx="14380">
                  <c:v>-25645.800000000003</c:v>
                </c:pt>
                <c:pt idx="14381">
                  <c:v>-25807.699999999997</c:v>
                </c:pt>
                <c:pt idx="14382">
                  <c:v>-25959.9</c:v>
                </c:pt>
                <c:pt idx="14383">
                  <c:v>-26111.599999999999</c:v>
                </c:pt>
                <c:pt idx="14384">
                  <c:v>-26242.6</c:v>
                </c:pt>
                <c:pt idx="14385">
                  <c:v>-26368.5</c:v>
                </c:pt>
                <c:pt idx="14386">
                  <c:v>-26486.400000000001</c:v>
                </c:pt>
                <c:pt idx="14387">
                  <c:v>-26588.800000000003</c:v>
                </c:pt>
                <c:pt idx="14388">
                  <c:v>-26687.1</c:v>
                </c:pt>
                <c:pt idx="14389">
                  <c:v>-26771.800000000003</c:v>
                </c:pt>
                <c:pt idx="14390">
                  <c:v>-26840.699999999997</c:v>
                </c:pt>
                <c:pt idx="14391">
                  <c:v>-26904.800000000003</c:v>
                </c:pt>
                <c:pt idx="14392">
                  <c:v>-26964</c:v>
                </c:pt>
                <c:pt idx="14393">
                  <c:v>-27003.1</c:v>
                </c:pt>
                <c:pt idx="14394">
                  <c:v>-27029.9</c:v>
                </c:pt>
                <c:pt idx="14395">
                  <c:v>-27051.800000000003</c:v>
                </c:pt>
                <c:pt idx="14396">
                  <c:v>-27066.699999999997</c:v>
                </c:pt>
                <c:pt idx="14397">
                  <c:v>-27065.599999999999</c:v>
                </c:pt>
                <c:pt idx="14398">
                  <c:v>-27050.699999999997</c:v>
                </c:pt>
                <c:pt idx="14399">
                  <c:v>-27027.199999999997</c:v>
                </c:pt>
                <c:pt idx="14400">
                  <c:v>-26994.199999999997</c:v>
                </c:pt>
                <c:pt idx="14401">
                  <c:v>-26957.4</c:v>
                </c:pt>
                <c:pt idx="14402">
                  <c:v>-26906.300000000003</c:v>
                </c:pt>
                <c:pt idx="14403">
                  <c:v>-26839</c:v>
                </c:pt>
                <c:pt idx="14404">
                  <c:v>-26757.4</c:v>
                </c:pt>
                <c:pt idx="14405">
                  <c:v>-26672.400000000001</c:v>
                </c:pt>
                <c:pt idx="14406">
                  <c:v>-26580.800000000003</c:v>
                </c:pt>
                <c:pt idx="14407">
                  <c:v>-26475.9</c:v>
                </c:pt>
                <c:pt idx="14408">
                  <c:v>-26353.9</c:v>
                </c:pt>
                <c:pt idx="14409">
                  <c:v>-26224.300000000003</c:v>
                </c:pt>
                <c:pt idx="14410">
                  <c:v>-26089.699999999997</c:v>
                </c:pt>
                <c:pt idx="14411">
                  <c:v>-25947.4</c:v>
                </c:pt>
                <c:pt idx="14412">
                  <c:v>-25789.699999999997</c:v>
                </c:pt>
                <c:pt idx="14413">
                  <c:v>-25614.199999999997</c:v>
                </c:pt>
                <c:pt idx="14414">
                  <c:v>-25439.699999999997</c:v>
                </c:pt>
                <c:pt idx="14415">
                  <c:v>-25255.4</c:v>
                </c:pt>
                <c:pt idx="14416">
                  <c:v>-25054.6</c:v>
                </c:pt>
                <c:pt idx="14417">
                  <c:v>-24847.599999999999</c:v>
                </c:pt>
                <c:pt idx="14418">
                  <c:v>-24633</c:v>
                </c:pt>
                <c:pt idx="14419">
                  <c:v>-24411.1</c:v>
                </c:pt>
                <c:pt idx="14420">
                  <c:v>-24178.199999999997</c:v>
                </c:pt>
                <c:pt idx="14421">
                  <c:v>-23927.599999999999</c:v>
                </c:pt>
                <c:pt idx="14422">
                  <c:v>-23672.400000000001</c:v>
                </c:pt>
                <c:pt idx="14423">
                  <c:v>-23411.1</c:v>
                </c:pt>
                <c:pt idx="14424">
                  <c:v>-23144.6</c:v>
                </c:pt>
                <c:pt idx="14425">
                  <c:v>-22861.9</c:v>
                </c:pt>
                <c:pt idx="14426">
                  <c:v>-22565.5</c:v>
                </c:pt>
                <c:pt idx="14427">
                  <c:v>-22276.199999999997</c:v>
                </c:pt>
                <c:pt idx="14428">
                  <c:v>-21971.300000000003</c:v>
                </c:pt>
                <c:pt idx="14429">
                  <c:v>-21648.9</c:v>
                </c:pt>
                <c:pt idx="14430">
                  <c:v>-21329.1</c:v>
                </c:pt>
                <c:pt idx="14431">
                  <c:v>-21005.199999999997</c:v>
                </c:pt>
                <c:pt idx="14432">
                  <c:v>-20662.5</c:v>
                </c:pt>
                <c:pt idx="14433">
                  <c:v>-20311.199999999997</c:v>
                </c:pt>
                <c:pt idx="14434">
                  <c:v>-19968.400000000001</c:v>
                </c:pt>
                <c:pt idx="14435">
                  <c:v>-19614.199999999997</c:v>
                </c:pt>
                <c:pt idx="14436">
                  <c:v>-19244.300000000003</c:v>
                </c:pt>
                <c:pt idx="14437">
                  <c:v>-18872.900000000001</c:v>
                </c:pt>
                <c:pt idx="14438">
                  <c:v>-18490.300000000003</c:v>
                </c:pt>
                <c:pt idx="14439">
                  <c:v>-18097.300000000003</c:v>
                </c:pt>
                <c:pt idx="14440">
                  <c:v>-17711.900000000001</c:v>
                </c:pt>
                <c:pt idx="14441">
                  <c:v>-17316.5</c:v>
                </c:pt>
                <c:pt idx="14442">
                  <c:v>-16910.800000000003</c:v>
                </c:pt>
                <c:pt idx="14443">
                  <c:v>-16504.699999999997</c:v>
                </c:pt>
                <c:pt idx="14444">
                  <c:v>-16088.199999999997</c:v>
                </c:pt>
                <c:pt idx="14445">
                  <c:v>-15669.300000000003</c:v>
                </c:pt>
                <c:pt idx="14446">
                  <c:v>-15242.400000000001</c:v>
                </c:pt>
                <c:pt idx="14447">
                  <c:v>-14814.800000000003</c:v>
                </c:pt>
                <c:pt idx="14448">
                  <c:v>-14385</c:v>
                </c:pt>
                <c:pt idx="14449">
                  <c:v>-13939.599999999999</c:v>
                </c:pt>
                <c:pt idx="14450">
                  <c:v>-13494.099999999999</c:v>
                </c:pt>
                <c:pt idx="14451">
                  <c:v>-13046.900000000001</c:v>
                </c:pt>
                <c:pt idx="14452">
                  <c:v>-12597.599999999999</c:v>
                </c:pt>
                <c:pt idx="14453">
                  <c:v>-12141</c:v>
                </c:pt>
                <c:pt idx="14454">
                  <c:v>-11683</c:v>
                </c:pt>
                <c:pt idx="14455">
                  <c:v>-11223.600000000006</c:v>
                </c:pt>
                <c:pt idx="14456">
                  <c:v>-10756.399999999994</c:v>
                </c:pt>
                <c:pt idx="14457">
                  <c:v>-10288.699999999997</c:v>
                </c:pt>
                <c:pt idx="14458">
                  <c:v>-9820.6999999999971</c:v>
                </c:pt>
                <c:pt idx="14459">
                  <c:v>-9351.8000000000029</c:v>
                </c:pt>
                <c:pt idx="14460">
                  <c:v>-8878.6999999999971</c:v>
                </c:pt>
                <c:pt idx="14461">
                  <c:v>-8402.8999999999942</c:v>
                </c:pt>
                <c:pt idx="14462">
                  <c:v>-7924.1999999999971</c:v>
                </c:pt>
                <c:pt idx="14463">
                  <c:v>-7435.1000000000058</c:v>
                </c:pt>
                <c:pt idx="14464">
                  <c:v>-6957.5</c:v>
                </c:pt>
                <c:pt idx="14465">
                  <c:v>-6478.6999999999971</c:v>
                </c:pt>
                <c:pt idx="14466">
                  <c:v>-5991</c:v>
                </c:pt>
                <c:pt idx="14467">
                  <c:v>-5505.5</c:v>
                </c:pt>
                <c:pt idx="14468">
                  <c:v>-5025.8999999999942</c:v>
                </c:pt>
                <c:pt idx="14469">
                  <c:v>-4540.1000000000058</c:v>
                </c:pt>
                <c:pt idx="14470">
                  <c:v>-4048.5</c:v>
                </c:pt>
                <c:pt idx="14471">
                  <c:v>-3566.1000000000058</c:v>
                </c:pt>
                <c:pt idx="14472">
                  <c:v>-3086.8999999999942</c:v>
                </c:pt>
                <c:pt idx="14473">
                  <c:v>-2599.8000000000029</c:v>
                </c:pt>
                <c:pt idx="14474">
                  <c:v>-2103.6999999999971</c:v>
                </c:pt>
                <c:pt idx="14475">
                  <c:v>-1622</c:v>
                </c:pt>
                <c:pt idx="14476">
                  <c:v>-1141.3999999999942</c:v>
                </c:pt>
                <c:pt idx="14477">
                  <c:v>-651.39999999999418</c:v>
                </c:pt>
                <c:pt idx="14478">
                  <c:v>-169.89999999999418</c:v>
                </c:pt>
                <c:pt idx="14479">
                  <c:v>308</c:v>
                </c:pt>
                <c:pt idx="14480">
                  <c:v>785.10000000000582</c:v>
                </c:pt>
                <c:pt idx="14481">
                  <c:v>1262.1999999999971</c:v>
                </c:pt>
                <c:pt idx="14482">
                  <c:v>1742.8000000000029</c:v>
                </c:pt>
                <c:pt idx="14483">
                  <c:v>2213.8999999999942</c:v>
                </c:pt>
                <c:pt idx="14484">
                  <c:v>2680.3000000000029</c:v>
                </c:pt>
                <c:pt idx="14485">
                  <c:v>3148.3999999999942</c:v>
                </c:pt>
                <c:pt idx="14486">
                  <c:v>3616.6000000000058</c:v>
                </c:pt>
                <c:pt idx="14487">
                  <c:v>4074.8999999999942</c:v>
                </c:pt>
                <c:pt idx="14488">
                  <c:v>4539.1999999999971</c:v>
                </c:pt>
                <c:pt idx="14489">
                  <c:v>5006.5</c:v>
                </c:pt>
                <c:pt idx="14490">
                  <c:v>5458.8000000000029</c:v>
                </c:pt>
                <c:pt idx="14491">
                  <c:v>5904.1999999999971</c:v>
                </c:pt>
                <c:pt idx="14492">
                  <c:v>6350</c:v>
                </c:pt>
                <c:pt idx="14493">
                  <c:v>6794.3999999999942</c:v>
                </c:pt>
                <c:pt idx="14494">
                  <c:v>7232.6000000000058</c:v>
                </c:pt>
                <c:pt idx="14495">
                  <c:v>7668.3000000000029</c:v>
                </c:pt>
                <c:pt idx="14496">
                  <c:v>8102.8000000000029</c:v>
                </c:pt>
                <c:pt idx="14497">
                  <c:v>8525.1999999999971</c:v>
                </c:pt>
                <c:pt idx="14498">
                  <c:v>8951.3999999999942</c:v>
                </c:pt>
                <c:pt idx="14499">
                  <c:v>9367.6000000000058</c:v>
                </c:pt>
                <c:pt idx="14500">
                  <c:v>9783</c:v>
                </c:pt>
                <c:pt idx="14501">
                  <c:v>10194.899999999994</c:v>
                </c:pt>
                <c:pt idx="14502">
                  <c:v>10595</c:v>
                </c:pt>
                <c:pt idx="14503">
                  <c:v>10997.100000000006</c:v>
                </c:pt>
                <c:pt idx="14504">
                  <c:v>11384.199999999997</c:v>
                </c:pt>
                <c:pt idx="14505">
                  <c:v>11773.800000000003</c:v>
                </c:pt>
                <c:pt idx="14506">
                  <c:v>12154.699999999997</c:v>
                </c:pt>
                <c:pt idx="14507">
                  <c:v>12527.5</c:v>
                </c:pt>
                <c:pt idx="14508">
                  <c:v>12896.699999999997</c:v>
                </c:pt>
                <c:pt idx="14509">
                  <c:v>13258</c:v>
                </c:pt>
                <c:pt idx="14510">
                  <c:v>13608.699999999997</c:v>
                </c:pt>
                <c:pt idx="14511">
                  <c:v>13956.399999999994</c:v>
                </c:pt>
                <c:pt idx="14512">
                  <c:v>14309.600000000006</c:v>
                </c:pt>
                <c:pt idx="14513">
                  <c:v>14651.800000000003</c:v>
                </c:pt>
                <c:pt idx="14514">
                  <c:v>14977.899999999994</c:v>
                </c:pt>
                <c:pt idx="14515">
                  <c:v>15304.699999999997</c:v>
                </c:pt>
                <c:pt idx="14516">
                  <c:v>15622.699999999997</c:v>
                </c:pt>
                <c:pt idx="14517">
                  <c:v>15928.600000000006</c:v>
                </c:pt>
                <c:pt idx="14518">
                  <c:v>16230.399999999994</c:v>
                </c:pt>
                <c:pt idx="14519">
                  <c:v>16531.100000000006</c:v>
                </c:pt>
                <c:pt idx="14520">
                  <c:v>16820.199999999997</c:v>
                </c:pt>
                <c:pt idx="14521">
                  <c:v>17099.399999999994</c:v>
                </c:pt>
                <c:pt idx="14522">
                  <c:v>17370.600000000006</c:v>
                </c:pt>
                <c:pt idx="14523">
                  <c:v>17635.899999999994</c:v>
                </c:pt>
                <c:pt idx="14524">
                  <c:v>17900.699999999997</c:v>
                </c:pt>
                <c:pt idx="14525">
                  <c:v>18148.199999999997</c:v>
                </c:pt>
                <c:pt idx="14526">
                  <c:v>18388</c:v>
                </c:pt>
                <c:pt idx="14527">
                  <c:v>18631.899999999994</c:v>
                </c:pt>
                <c:pt idx="14528">
                  <c:v>18860.600000000006</c:v>
                </c:pt>
                <c:pt idx="14529">
                  <c:v>19071.899999999994</c:v>
                </c:pt>
                <c:pt idx="14530">
                  <c:v>19277.800000000003</c:v>
                </c:pt>
                <c:pt idx="14531">
                  <c:v>19484.300000000003</c:v>
                </c:pt>
                <c:pt idx="14532">
                  <c:v>19678.399999999994</c:v>
                </c:pt>
                <c:pt idx="14533">
                  <c:v>19859.800000000003</c:v>
                </c:pt>
                <c:pt idx="14534">
                  <c:v>20037.800000000003</c:v>
                </c:pt>
                <c:pt idx="14535">
                  <c:v>20208.899999999994</c:v>
                </c:pt>
                <c:pt idx="14536">
                  <c:v>20366.300000000003</c:v>
                </c:pt>
                <c:pt idx="14537">
                  <c:v>20516.100000000006</c:v>
                </c:pt>
                <c:pt idx="14538">
                  <c:v>20668.600000000006</c:v>
                </c:pt>
                <c:pt idx="14539">
                  <c:v>20807.5</c:v>
                </c:pt>
                <c:pt idx="14540">
                  <c:v>20935.800000000003</c:v>
                </c:pt>
                <c:pt idx="14541">
                  <c:v>21055.800000000003</c:v>
                </c:pt>
                <c:pt idx="14542">
                  <c:v>21165.100000000006</c:v>
                </c:pt>
                <c:pt idx="14543">
                  <c:v>21268.300000000003</c:v>
                </c:pt>
                <c:pt idx="14544">
                  <c:v>21360.899999999994</c:v>
                </c:pt>
                <c:pt idx="14545">
                  <c:v>21450.5</c:v>
                </c:pt>
                <c:pt idx="14546">
                  <c:v>21526.899999999994</c:v>
                </c:pt>
                <c:pt idx="14547">
                  <c:v>21596.100000000006</c:v>
                </c:pt>
                <c:pt idx="14548">
                  <c:v>21659.600000000006</c:v>
                </c:pt>
                <c:pt idx="14549">
                  <c:v>21710.800000000003</c:v>
                </c:pt>
                <c:pt idx="14550">
                  <c:v>21755</c:v>
                </c:pt>
                <c:pt idx="14551">
                  <c:v>21793.399999999994</c:v>
                </c:pt>
                <c:pt idx="14552">
                  <c:v>21827.699999999997</c:v>
                </c:pt>
                <c:pt idx="14553">
                  <c:v>21843.199999999997</c:v>
                </c:pt>
                <c:pt idx="14554">
                  <c:v>21852</c:v>
                </c:pt>
                <c:pt idx="14555">
                  <c:v>21858.699999999997</c:v>
                </c:pt>
                <c:pt idx="14556">
                  <c:v>21853</c:v>
                </c:pt>
                <c:pt idx="14557">
                  <c:v>21841.399999999994</c:v>
                </c:pt>
                <c:pt idx="14558">
                  <c:v>21818.600000000006</c:v>
                </c:pt>
                <c:pt idx="14559">
                  <c:v>21792.399999999994</c:v>
                </c:pt>
                <c:pt idx="14560">
                  <c:v>21755</c:v>
                </c:pt>
                <c:pt idx="14561">
                  <c:v>21707.100000000006</c:v>
                </c:pt>
                <c:pt idx="14562">
                  <c:v>21665.800000000003</c:v>
                </c:pt>
                <c:pt idx="14563">
                  <c:v>21614.600000000006</c:v>
                </c:pt>
                <c:pt idx="14564">
                  <c:v>21549.600000000006</c:v>
                </c:pt>
                <c:pt idx="14565">
                  <c:v>21483</c:v>
                </c:pt>
                <c:pt idx="14566">
                  <c:v>21401.100000000006</c:v>
                </c:pt>
                <c:pt idx="14567">
                  <c:v>21306.399999999994</c:v>
                </c:pt>
                <c:pt idx="14568">
                  <c:v>21220</c:v>
                </c:pt>
                <c:pt idx="14569">
                  <c:v>21126.800000000003</c:v>
                </c:pt>
                <c:pt idx="14570">
                  <c:v>21014.800000000003</c:v>
                </c:pt>
                <c:pt idx="14571">
                  <c:v>20899</c:v>
                </c:pt>
                <c:pt idx="14572">
                  <c:v>20787.300000000003</c:v>
                </c:pt>
                <c:pt idx="14573">
                  <c:v>20660.800000000003</c:v>
                </c:pt>
                <c:pt idx="14574">
                  <c:v>20519</c:v>
                </c:pt>
                <c:pt idx="14575">
                  <c:v>20385.899999999994</c:v>
                </c:pt>
                <c:pt idx="14576">
                  <c:v>20242.899999999994</c:v>
                </c:pt>
                <c:pt idx="14577">
                  <c:v>20085.100000000006</c:v>
                </c:pt>
                <c:pt idx="14578">
                  <c:v>19924.399999999994</c:v>
                </c:pt>
                <c:pt idx="14579">
                  <c:v>19761.199999999997</c:v>
                </c:pt>
                <c:pt idx="14580">
                  <c:v>19597.199999999997</c:v>
                </c:pt>
                <c:pt idx="14581">
                  <c:v>19420.899999999994</c:v>
                </c:pt>
                <c:pt idx="14582">
                  <c:v>19235.399999999994</c:v>
                </c:pt>
                <c:pt idx="14583">
                  <c:v>19046.300000000003</c:v>
                </c:pt>
                <c:pt idx="14584">
                  <c:v>18856.100000000006</c:v>
                </c:pt>
                <c:pt idx="14585">
                  <c:v>18664</c:v>
                </c:pt>
                <c:pt idx="14586">
                  <c:v>18461.800000000003</c:v>
                </c:pt>
                <c:pt idx="14587">
                  <c:v>18255</c:v>
                </c:pt>
                <c:pt idx="14588">
                  <c:v>18051.600000000006</c:v>
                </c:pt>
                <c:pt idx="14589">
                  <c:v>17838.199999999997</c:v>
                </c:pt>
                <c:pt idx="14590">
                  <c:v>17613.699999999997</c:v>
                </c:pt>
                <c:pt idx="14591">
                  <c:v>17386.399999999994</c:v>
                </c:pt>
                <c:pt idx="14592">
                  <c:v>17159.800000000003</c:v>
                </c:pt>
                <c:pt idx="14593">
                  <c:v>16931.800000000003</c:v>
                </c:pt>
                <c:pt idx="14594">
                  <c:v>16694.399999999994</c:v>
                </c:pt>
                <c:pt idx="14595">
                  <c:v>16448.100000000006</c:v>
                </c:pt>
                <c:pt idx="14596">
                  <c:v>16201.300000000003</c:v>
                </c:pt>
                <c:pt idx="14597">
                  <c:v>15957.300000000003</c:v>
                </c:pt>
                <c:pt idx="14598">
                  <c:v>15708.199999999997</c:v>
                </c:pt>
                <c:pt idx="14599">
                  <c:v>15448.300000000003</c:v>
                </c:pt>
                <c:pt idx="14600">
                  <c:v>15178.5</c:v>
                </c:pt>
                <c:pt idx="14601">
                  <c:v>14917.300000000003</c:v>
                </c:pt>
                <c:pt idx="14602">
                  <c:v>14650.5</c:v>
                </c:pt>
                <c:pt idx="14603">
                  <c:v>14382.699999999997</c:v>
                </c:pt>
                <c:pt idx="14604">
                  <c:v>14110.899999999994</c:v>
                </c:pt>
                <c:pt idx="14605">
                  <c:v>13832.800000000003</c:v>
                </c:pt>
                <c:pt idx="14606">
                  <c:v>13552.300000000003</c:v>
                </c:pt>
                <c:pt idx="14607">
                  <c:v>13274.399999999994</c:v>
                </c:pt>
                <c:pt idx="14608">
                  <c:v>12996.699999999997</c:v>
                </c:pt>
                <c:pt idx="14609">
                  <c:v>12708.399999999994</c:v>
                </c:pt>
                <c:pt idx="14610">
                  <c:v>12421.5</c:v>
                </c:pt>
                <c:pt idx="14611">
                  <c:v>12140.600000000006</c:v>
                </c:pt>
                <c:pt idx="14612">
                  <c:v>11850.699999999997</c:v>
                </c:pt>
                <c:pt idx="14613">
                  <c:v>11557.199999999997</c:v>
                </c:pt>
                <c:pt idx="14614">
                  <c:v>11263.5</c:v>
                </c:pt>
                <c:pt idx="14615">
                  <c:v>10968.5</c:v>
                </c:pt>
                <c:pt idx="14616">
                  <c:v>10671.100000000006</c:v>
                </c:pt>
                <c:pt idx="14617">
                  <c:v>10374.5</c:v>
                </c:pt>
                <c:pt idx="14618">
                  <c:v>10075.699999999997</c:v>
                </c:pt>
                <c:pt idx="14619">
                  <c:v>9774.6000000000058</c:v>
                </c:pt>
                <c:pt idx="14620">
                  <c:v>9474.5</c:v>
                </c:pt>
                <c:pt idx="14621">
                  <c:v>9173.6000000000058</c:v>
                </c:pt>
                <c:pt idx="14622">
                  <c:v>8870.5</c:v>
                </c:pt>
                <c:pt idx="14623">
                  <c:v>8565.8999999999942</c:v>
                </c:pt>
                <c:pt idx="14624">
                  <c:v>8261.1999999999971</c:v>
                </c:pt>
                <c:pt idx="14625">
                  <c:v>7955.1000000000058</c:v>
                </c:pt>
                <c:pt idx="14626">
                  <c:v>7649.3000000000029</c:v>
                </c:pt>
                <c:pt idx="14627">
                  <c:v>7337.6999999999971</c:v>
                </c:pt>
                <c:pt idx="14628">
                  <c:v>7035.3000000000029</c:v>
                </c:pt>
                <c:pt idx="14629">
                  <c:v>6731.3000000000029</c:v>
                </c:pt>
                <c:pt idx="14630">
                  <c:v>6429.3999999999942</c:v>
                </c:pt>
                <c:pt idx="14631">
                  <c:v>6130.1999999999971</c:v>
                </c:pt>
                <c:pt idx="14632">
                  <c:v>5829.1999999999971</c:v>
                </c:pt>
                <c:pt idx="14633">
                  <c:v>5529.3000000000029</c:v>
                </c:pt>
                <c:pt idx="14634">
                  <c:v>5230.6000000000058</c:v>
                </c:pt>
                <c:pt idx="14635">
                  <c:v>4933.3000000000029</c:v>
                </c:pt>
                <c:pt idx="14636">
                  <c:v>4634.5</c:v>
                </c:pt>
                <c:pt idx="14637">
                  <c:v>4335.6000000000058</c:v>
                </c:pt>
                <c:pt idx="14638">
                  <c:v>4040.3999999999942</c:v>
                </c:pt>
                <c:pt idx="14639">
                  <c:v>3744.5</c:v>
                </c:pt>
                <c:pt idx="14640">
                  <c:v>3450.1000000000058</c:v>
                </c:pt>
                <c:pt idx="14641">
                  <c:v>3158.6999999999971</c:v>
                </c:pt>
                <c:pt idx="14642">
                  <c:v>2869.6000000000058</c:v>
                </c:pt>
                <c:pt idx="14643">
                  <c:v>2579.6999999999971</c:v>
                </c:pt>
                <c:pt idx="14644">
                  <c:v>2292.8000000000029</c:v>
                </c:pt>
                <c:pt idx="14645">
                  <c:v>2008</c:v>
                </c:pt>
                <c:pt idx="14646">
                  <c:v>1724.6999999999971</c:v>
                </c:pt>
                <c:pt idx="14647">
                  <c:v>1444.1999999999971</c:v>
                </c:pt>
                <c:pt idx="14648">
                  <c:v>1164.3999999999942</c:v>
                </c:pt>
                <c:pt idx="14649">
                  <c:v>885.69999999999709</c:v>
                </c:pt>
                <c:pt idx="14650">
                  <c:v>606.39999999999418</c:v>
                </c:pt>
                <c:pt idx="14651">
                  <c:v>329.89999999999418</c:v>
                </c:pt>
                <c:pt idx="14652">
                  <c:v>60.100000000005821</c:v>
                </c:pt>
                <c:pt idx="14653">
                  <c:v>-206.19999999999709</c:v>
                </c:pt>
                <c:pt idx="14654">
                  <c:v>-467.5</c:v>
                </c:pt>
                <c:pt idx="14655">
                  <c:v>-729.39999999999418</c:v>
                </c:pt>
                <c:pt idx="14656">
                  <c:v>-985.10000000000582</c:v>
                </c:pt>
                <c:pt idx="14657">
                  <c:v>-1237</c:v>
                </c:pt>
                <c:pt idx="14658">
                  <c:v>-1488.3000000000029</c:v>
                </c:pt>
                <c:pt idx="14659">
                  <c:v>-1735.8999999999942</c:v>
                </c:pt>
                <c:pt idx="14660">
                  <c:v>-1980.1999999999971</c:v>
                </c:pt>
                <c:pt idx="14661">
                  <c:v>-2222.1999999999971</c:v>
                </c:pt>
                <c:pt idx="14662">
                  <c:v>-2463.3999999999942</c:v>
                </c:pt>
                <c:pt idx="14663">
                  <c:v>-2705.1000000000058</c:v>
                </c:pt>
                <c:pt idx="14664">
                  <c:v>-2937</c:v>
                </c:pt>
                <c:pt idx="14665">
                  <c:v>-3168</c:v>
                </c:pt>
                <c:pt idx="14666">
                  <c:v>-3396.8000000000029</c:v>
                </c:pt>
                <c:pt idx="14667">
                  <c:v>-3618.5</c:v>
                </c:pt>
                <c:pt idx="14668">
                  <c:v>-3839.6999999999971</c:v>
                </c:pt>
                <c:pt idx="14669">
                  <c:v>-4058.1000000000058</c:v>
                </c:pt>
                <c:pt idx="14670">
                  <c:v>-4270.3999999999942</c:v>
                </c:pt>
                <c:pt idx="14671">
                  <c:v>-4480.1000000000058</c:v>
                </c:pt>
                <c:pt idx="14672">
                  <c:v>-4689.3000000000029</c:v>
                </c:pt>
                <c:pt idx="14673">
                  <c:v>-4893.1999999999971</c:v>
                </c:pt>
                <c:pt idx="14674">
                  <c:v>-5093.6999999999971</c:v>
                </c:pt>
                <c:pt idx="14675">
                  <c:v>-5291.6000000000058</c:v>
                </c:pt>
                <c:pt idx="14676">
                  <c:v>-5488.1000000000058</c:v>
                </c:pt>
                <c:pt idx="14677">
                  <c:v>-5674</c:v>
                </c:pt>
                <c:pt idx="14678">
                  <c:v>-5853.8000000000029</c:v>
                </c:pt>
                <c:pt idx="14679">
                  <c:v>-6033.3999999999942</c:v>
                </c:pt>
                <c:pt idx="14680">
                  <c:v>-6210.8999999999942</c:v>
                </c:pt>
                <c:pt idx="14681">
                  <c:v>-6384.6999999999971</c:v>
                </c:pt>
                <c:pt idx="14682">
                  <c:v>-6547.8999999999942</c:v>
                </c:pt>
                <c:pt idx="14683">
                  <c:v>-6711.5</c:v>
                </c:pt>
                <c:pt idx="14684">
                  <c:v>-6872.8000000000029</c:v>
                </c:pt>
                <c:pt idx="14685">
                  <c:v>-7030.3000000000029</c:v>
                </c:pt>
                <c:pt idx="14686">
                  <c:v>-7185.5</c:v>
                </c:pt>
                <c:pt idx="14687">
                  <c:v>-7335.8999999999942</c:v>
                </c:pt>
                <c:pt idx="14688">
                  <c:v>-7484.5</c:v>
                </c:pt>
                <c:pt idx="14689">
                  <c:v>-7629.6000000000058</c:v>
                </c:pt>
                <c:pt idx="14690">
                  <c:v>-7767.6999999999971</c:v>
                </c:pt>
                <c:pt idx="14691">
                  <c:v>-7903.8999999999942</c:v>
                </c:pt>
                <c:pt idx="14692">
                  <c:v>-8036.3000000000029</c:v>
                </c:pt>
                <c:pt idx="14693">
                  <c:v>-8162.8999999999942</c:v>
                </c:pt>
                <c:pt idx="14694">
                  <c:v>-8288.8999999999942</c:v>
                </c:pt>
                <c:pt idx="14695">
                  <c:v>-8410.5</c:v>
                </c:pt>
                <c:pt idx="14696">
                  <c:v>-8525.1999999999971</c:v>
                </c:pt>
                <c:pt idx="14697">
                  <c:v>-8638.6999999999971</c:v>
                </c:pt>
                <c:pt idx="14698">
                  <c:v>-8750.5</c:v>
                </c:pt>
                <c:pt idx="14699">
                  <c:v>-8856.8999999999942</c:v>
                </c:pt>
                <c:pt idx="14700">
                  <c:v>-8960.3999999999942</c:v>
                </c:pt>
                <c:pt idx="14701">
                  <c:v>-9059</c:v>
                </c:pt>
                <c:pt idx="14702">
                  <c:v>-9154.1999999999971</c:v>
                </c:pt>
                <c:pt idx="14703">
                  <c:v>-9244.3999999999942</c:v>
                </c:pt>
                <c:pt idx="14704">
                  <c:v>-9328.3999999999942</c:v>
                </c:pt>
                <c:pt idx="14705">
                  <c:v>-9410</c:v>
                </c:pt>
                <c:pt idx="14706">
                  <c:v>-9488.3999999999942</c:v>
                </c:pt>
                <c:pt idx="14707">
                  <c:v>-9566.6999999999971</c:v>
                </c:pt>
                <c:pt idx="14708">
                  <c:v>-9639</c:v>
                </c:pt>
                <c:pt idx="14709">
                  <c:v>-9707.1999999999971</c:v>
                </c:pt>
                <c:pt idx="14710">
                  <c:v>-9772.8000000000029</c:v>
                </c:pt>
                <c:pt idx="14711">
                  <c:v>-9836.3999999999942</c:v>
                </c:pt>
                <c:pt idx="14712">
                  <c:v>-9900.1000000000058</c:v>
                </c:pt>
                <c:pt idx="14713">
                  <c:v>-9956.1000000000058</c:v>
                </c:pt>
                <c:pt idx="14714">
                  <c:v>-10008.899999999994</c:v>
                </c:pt>
                <c:pt idx="14715">
                  <c:v>-10059</c:v>
                </c:pt>
                <c:pt idx="14716">
                  <c:v>-10106.199999999997</c:v>
                </c:pt>
                <c:pt idx="14717">
                  <c:v>-10149.100000000006</c:v>
                </c:pt>
                <c:pt idx="14718">
                  <c:v>-10188.899999999994</c:v>
                </c:pt>
                <c:pt idx="14719">
                  <c:v>-10227.600000000006</c:v>
                </c:pt>
                <c:pt idx="14720">
                  <c:v>-10262.199999999997</c:v>
                </c:pt>
                <c:pt idx="14721">
                  <c:v>-10293.399999999994</c:v>
                </c:pt>
                <c:pt idx="14722">
                  <c:v>-10322.600000000006</c:v>
                </c:pt>
                <c:pt idx="14723">
                  <c:v>-10339.600000000006</c:v>
                </c:pt>
                <c:pt idx="14724">
                  <c:v>-10358.199999999997</c:v>
                </c:pt>
                <c:pt idx="14725">
                  <c:v>-10386.800000000003</c:v>
                </c:pt>
                <c:pt idx="14726">
                  <c:v>-10401</c:v>
                </c:pt>
                <c:pt idx="14727">
                  <c:v>-10410.399999999994</c:v>
                </c:pt>
                <c:pt idx="14728">
                  <c:v>-10420.300000000003</c:v>
                </c:pt>
                <c:pt idx="14729">
                  <c:v>-10428</c:v>
                </c:pt>
                <c:pt idx="14730">
                  <c:v>-10432.600000000006</c:v>
                </c:pt>
                <c:pt idx="14731">
                  <c:v>-10430.800000000003</c:v>
                </c:pt>
                <c:pt idx="14732">
                  <c:v>-10428</c:v>
                </c:pt>
                <c:pt idx="14733">
                  <c:v>-10424.600000000006</c:v>
                </c:pt>
                <c:pt idx="14734">
                  <c:v>-10420.5</c:v>
                </c:pt>
                <c:pt idx="14735">
                  <c:v>-10416.100000000006</c:v>
                </c:pt>
                <c:pt idx="14736">
                  <c:v>-10403.899999999994</c:v>
                </c:pt>
                <c:pt idx="14737">
                  <c:v>-10383.600000000006</c:v>
                </c:pt>
                <c:pt idx="14738">
                  <c:v>-10368.199999999997</c:v>
                </c:pt>
                <c:pt idx="14739">
                  <c:v>-10354.199999999997</c:v>
                </c:pt>
                <c:pt idx="14740">
                  <c:v>-10336.199999999997</c:v>
                </c:pt>
                <c:pt idx="14741">
                  <c:v>-10310.600000000006</c:v>
                </c:pt>
                <c:pt idx="14742">
                  <c:v>-10279.800000000003</c:v>
                </c:pt>
                <c:pt idx="14743">
                  <c:v>-10255</c:v>
                </c:pt>
                <c:pt idx="14744">
                  <c:v>-10230.199999999997</c:v>
                </c:pt>
                <c:pt idx="14745">
                  <c:v>-10200.100000000006</c:v>
                </c:pt>
                <c:pt idx="14746">
                  <c:v>-10160.600000000006</c:v>
                </c:pt>
                <c:pt idx="14747">
                  <c:v>-10123.100000000006</c:v>
                </c:pt>
                <c:pt idx="14748">
                  <c:v>-10087.899999999994</c:v>
                </c:pt>
                <c:pt idx="14749">
                  <c:v>-10046.699999999997</c:v>
                </c:pt>
                <c:pt idx="14750">
                  <c:v>-10003.600000000006</c:v>
                </c:pt>
                <c:pt idx="14751">
                  <c:v>-9960.6999999999971</c:v>
                </c:pt>
                <c:pt idx="14752">
                  <c:v>-9918.1000000000058</c:v>
                </c:pt>
                <c:pt idx="14753">
                  <c:v>-9873.5</c:v>
                </c:pt>
                <c:pt idx="14754">
                  <c:v>-9820.6000000000058</c:v>
                </c:pt>
                <c:pt idx="14755">
                  <c:v>-9765</c:v>
                </c:pt>
                <c:pt idx="14756">
                  <c:v>-9714.3000000000029</c:v>
                </c:pt>
                <c:pt idx="14757">
                  <c:v>-9665.3000000000029</c:v>
                </c:pt>
                <c:pt idx="14758">
                  <c:v>-9610.5</c:v>
                </c:pt>
                <c:pt idx="14759">
                  <c:v>-9548.5</c:v>
                </c:pt>
                <c:pt idx="14760">
                  <c:v>-9495.1999999999971</c:v>
                </c:pt>
                <c:pt idx="14761">
                  <c:v>-9440.3000000000029</c:v>
                </c:pt>
                <c:pt idx="14762">
                  <c:v>-9369.8999999999942</c:v>
                </c:pt>
                <c:pt idx="14763">
                  <c:v>-9304.6999999999971</c:v>
                </c:pt>
                <c:pt idx="14764">
                  <c:v>-9247.8000000000029</c:v>
                </c:pt>
                <c:pt idx="14765">
                  <c:v>-9182</c:v>
                </c:pt>
                <c:pt idx="14766">
                  <c:v>-9105.6000000000058</c:v>
                </c:pt>
                <c:pt idx="14767">
                  <c:v>-9040.3000000000029</c:v>
                </c:pt>
                <c:pt idx="14768">
                  <c:v>-8980.6000000000058</c:v>
                </c:pt>
                <c:pt idx="14769">
                  <c:v>-8908.6000000000058</c:v>
                </c:pt>
                <c:pt idx="14770">
                  <c:v>-8836.1000000000058</c:v>
                </c:pt>
                <c:pt idx="14771">
                  <c:v>-8763.1000000000058</c:v>
                </c:pt>
                <c:pt idx="14772">
                  <c:v>-8682</c:v>
                </c:pt>
                <c:pt idx="14773">
                  <c:v>-8612</c:v>
                </c:pt>
                <c:pt idx="14774">
                  <c:v>-8538.6000000000058</c:v>
                </c:pt>
                <c:pt idx="14775">
                  <c:v>-8457.1000000000058</c:v>
                </c:pt>
                <c:pt idx="14776">
                  <c:v>-8381.8000000000029</c:v>
                </c:pt>
                <c:pt idx="14777">
                  <c:v>-8301.6000000000058</c:v>
                </c:pt>
                <c:pt idx="14778">
                  <c:v>-8222.1000000000058</c:v>
                </c:pt>
                <c:pt idx="14779">
                  <c:v>-8140.5</c:v>
                </c:pt>
                <c:pt idx="14780">
                  <c:v>-8057.8999999999942</c:v>
                </c:pt>
                <c:pt idx="14781">
                  <c:v>-7979.6000000000058</c:v>
                </c:pt>
                <c:pt idx="14782">
                  <c:v>-7895.3000000000029</c:v>
                </c:pt>
                <c:pt idx="14783">
                  <c:v>-7807.6000000000058</c:v>
                </c:pt>
                <c:pt idx="14784">
                  <c:v>-7723.3999999999942</c:v>
                </c:pt>
                <c:pt idx="14785">
                  <c:v>-7641.3999999999942</c:v>
                </c:pt>
                <c:pt idx="14786">
                  <c:v>-7552.1999999999971</c:v>
                </c:pt>
                <c:pt idx="14787">
                  <c:v>-7462</c:v>
                </c:pt>
                <c:pt idx="14788">
                  <c:v>-7377</c:v>
                </c:pt>
                <c:pt idx="14789">
                  <c:v>-7281.1000000000058</c:v>
                </c:pt>
                <c:pt idx="14790">
                  <c:v>-7192</c:v>
                </c:pt>
                <c:pt idx="14791">
                  <c:v>-7103.8000000000029</c:v>
                </c:pt>
                <c:pt idx="14792">
                  <c:v>-7011.3000000000029</c:v>
                </c:pt>
                <c:pt idx="14793">
                  <c:v>-6922.3000000000029</c:v>
                </c:pt>
                <c:pt idx="14794">
                  <c:v>-6828.3999999999942</c:v>
                </c:pt>
                <c:pt idx="14795">
                  <c:v>-6735.3000000000029</c:v>
                </c:pt>
                <c:pt idx="14796">
                  <c:v>-6639.6999999999971</c:v>
                </c:pt>
                <c:pt idx="14797">
                  <c:v>-6545.8999999999942</c:v>
                </c:pt>
                <c:pt idx="14798">
                  <c:v>-6454.8000000000029</c:v>
                </c:pt>
                <c:pt idx="14799">
                  <c:v>-6357.8000000000029</c:v>
                </c:pt>
                <c:pt idx="14800">
                  <c:v>-6257</c:v>
                </c:pt>
                <c:pt idx="14801">
                  <c:v>-6157.3000000000029</c:v>
                </c:pt>
                <c:pt idx="14802">
                  <c:v>-6064.5</c:v>
                </c:pt>
                <c:pt idx="14803">
                  <c:v>-5961.8000000000029</c:v>
                </c:pt>
                <c:pt idx="14804">
                  <c:v>-5860.6000000000058</c:v>
                </c:pt>
                <c:pt idx="14805">
                  <c:v>-5770.8000000000029</c:v>
                </c:pt>
                <c:pt idx="14806">
                  <c:v>-5671.8999999999942</c:v>
                </c:pt>
                <c:pt idx="14807">
                  <c:v>-5564.6000000000058</c:v>
                </c:pt>
                <c:pt idx="14808">
                  <c:v>-5463.5</c:v>
                </c:pt>
                <c:pt idx="14809">
                  <c:v>-5368.6999999999971</c:v>
                </c:pt>
                <c:pt idx="14810">
                  <c:v>-5263.6000000000058</c:v>
                </c:pt>
                <c:pt idx="14811">
                  <c:v>-5160.1999999999971</c:v>
                </c:pt>
                <c:pt idx="14812">
                  <c:v>-5057</c:v>
                </c:pt>
                <c:pt idx="14813">
                  <c:v>-4952.3999999999942</c:v>
                </c:pt>
                <c:pt idx="14814">
                  <c:v>-4849</c:v>
                </c:pt>
                <c:pt idx="14815">
                  <c:v>-4738</c:v>
                </c:pt>
                <c:pt idx="14816">
                  <c:v>-4633.3000000000029</c:v>
                </c:pt>
                <c:pt idx="14817">
                  <c:v>-4532.3000000000029</c:v>
                </c:pt>
                <c:pt idx="14818">
                  <c:v>-4429.8999999999942</c:v>
                </c:pt>
                <c:pt idx="14819">
                  <c:v>-4317.8000000000029</c:v>
                </c:pt>
                <c:pt idx="14820">
                  <c:v>-4218.3999999999942</c:v>
                </c:pt>
                <c:pt idx="14821">
                  <c:v>-4113.3000000000029</c:v>
                </c:pt>
                <c:pt idx="14822">
                  <c:v>-3999.3000000000029</c:v>
                </c:pt>
                <c:pt idx="14823">
                  <c:v>-3889.5</c:v>
                </c:pt>
                <c:pt idx="14824">
                  <c:v>-3789</c:v>
                </c:pt>
                <c:pt idx="14825">
                  <c:v>-3678.6000000000058</c:v>
                </c:pt>
                <c:pt idx="14826">
                  <c:v>-3565.8999999999942</c:v>
                </c:pt>
                <c:pt idx="14827">
                  <c:v>-3459.3000000000029</c:v>
                </c:pt>
                <c:pt idx="14828">
                  <c:v>-3349.6000000000058</c:v>
                </c:pt>
                <c:pt idx="14829">
                  <c:v>-3239.8999999999942</c:v>
                </c:pt>
                <c:pt idx="14830">
                  <c:v>-3129</c:v>
                </c:pt>
                <c:pt idx="14831">
                  <c:v>-3020.3000000000029</c:v>
                </c:pt>
                <c:pt idx="14832">
                  <c:v>-2909.1999999999971</c:v>
                </c:pt>
                <c:pt idx="14833">
                  <c:v>-2798.1000000000058</c:v>
                </c:pt>
                <c:pt idx="14834">
                  <c:v>-2690.8999999999942</c:v>
                </c:pt>
                <c:pt idx="14835">
                  <c:v>-2579.6000000000058</c:v>
                </c:pt>
                <c:pt idx="14836">
                  <c:v>-2464.6000000000058</c:v>
                </c:pt>
                <c:pt idx="14837">
                  <c:v>-2357.6999999999971</c:v>
                </c:pt>
                <c:pt idx="14838">
                  <c:v>-2237.3999999999942</c:v>
                </c:pt>
                <c:pt idx="14839">
                  <c:v>-2122.6000000000058</c:v>
                </c:pt>
                <c:pt idx="14840">
                  <c:v>-2012.1999999999971</c:v>
                </c:pt>
                <c:pt idx="14841">
                  <c:v>-1898.3999999999942</c:v>
                </c:pt>
                <c:pt idx="14842">
                  <c:v>-1786.8999999999942</c:v>
                </c:pt>
                <c:pt idx="14843">
                  <c:v>-1676.1000000000058</c:v>
                </c:pt>
                <c:pt idx="14844">
                  <c:v>-1567.3000000000029</c:v>
                </c:pt>
                <c:pt idx="14845">
                  <c:v>-1447.8999999999942</c:v>
                </c:pt>
                <c:pt idx="14846">
                  <c:v>-1330.1000000000058</c:v>
                </c:pt>
                <c:pt idx="14847">
                  <c:v>-1219.1000000000058</c:v>
                </c:pt>
                <c:pt idx="14848">
                  <c:v>-1105.3000000000029</c:v>
                </c:pt>
                <c:pt idx="14849">
                  <c:v>-988</c:v>
                </c:pt>
                <c:pt idx="14850">
                  <c:v>-874.30000000000291</c:v>
                </c:pt>
                <c:pt idx="14851">
                  <c:v>-760.19999999999709</c:v>
                </c:pt>
                <c:pt idx="14852">
                  <c:v>-640.30000000000291</c:v>
                </c:pt>
                <c:pt idx="14853">
                  <c:v>-522.19999999999709</c:v>
                </c:pt>
                <c:pt idx="14854">
                  <c:v>-408.69999999999709</c:v>
                </c:pt>
                <c:pt idx="14855">
                  <c:v>-295.80000000000291</c:v>
                </c:pt>
                <c:pt idx="14856">
                  <c:v>-180.60000000000582</c:v>
                </c:pt>
                <c:pt idx="14857">
                  <c:v>-61.100000000005821</c:v>
                </c:pt>
                <c:pt idx="14858">
                  <c:v>53.399999999994179</c:v>
                </c:pt>
                <c:pt idx="14859">
                  <c:v>163</c:v>
                </c:pt>
                <c:pt idx="14860">
                  <c:v>284.5</c:v>
                </c:pt>
                <c:pt idx="14861">
                  <c:v>405.60000000000582</c:v>
                </c:pt>
                <c:pt idx="14862">
                  <c:v>521.30000000000291</c:v>
                </c:pt>
                <c:pt idx="14863">
                  <c:v>632.19999999999709</c:v>
                </c:pt>
                <c:pt idx="14864">
                  <c:v>755.39999999999418</c:v>
                </c:pt>
                <c:pt idx="14865">
                  <c:v>878.80000000000291</c:v>
                </c:pt>
                <c:pt idx="14866">
                  <c:v>989.80000000000291</c:v>
                </c:pt>
                <c:pt idx="14867">
                  <c:v>1108.8999999999942</c:v>
                </c:pt>
                <c:pt idx="14868">
                  <c:v>1229.1999999999971</c:v>
                </c:pt>
                <c:pt idx="14869">
                  <c:v>1346</c:v>
                </c:pt>
                <c:pt idx="14870">
                  <c:v>1460.6000000000058</c:v>
                </c:pt>
                <c:pt idx="14871">
                  <c:v>1580.8000000000029</c:v>
                </c:pt>
                <c:pt idx="14872">
                  <c:v>1699.8000000000029</c:v>
                </c:pt>
                <c:pt idx="14873">
                  <c:v>1818.1999999999971</c:v>
                </c:pt>
                <c:pt idx="14874">
                  <c:v>1936.8000000000029</c:v>
                </c:pt>
                <c:pt idx="14875">
                  <c:v>2052.8000000000029</c:v>
                </c:pt>
                <c:pt idx="14876">
                  <c:v>2175.1999999999971</c:v>
                </c:pt>
                <c:pt idx="14877">
                  <c:v>2291</c:v>
                </c:pt>
                <c:pt idx="14878">
                  <c:v>2407.6999999999971</c:v>
                </c:pt>
                <c:pt idx="14879">
                  <c:v>2528.3000000000029</c:v>
                </c:pt>
                <c:pt idx="14880">
                  <c:v>2642.3000000000029</c:v>
                </c:pt>
                <c:pt idx="14881">
                  <c:v>2760.8000000000029</c:v>
                </c:pt>
                <c:pt idx="14882">
                  <c:v>2878.3000000000029</c:v>
                </c:pt>
                <c:pt idx="14883">
                  <c:v>2991.6999999999971</c:v>
                </c:pt>
                <c:pt idx="14884">
                  <c:v>3106.8999999999942</c:v>
                </c:pt>
                <c:pt idx="14885">
                  <c:v>3230.8000000000029</c:v>
                </c:pt>
                <c:pt idx="14886">
                  <c:v>3345.5</c:v>
                </c:pt>
                <c:pt idx="14887">
                  <c:v>3459.8999999999942</c:v>
                </c:pt>
                <c:pt idx="14888">
                  <c:v>3583.1000000000058</c:v>
                </c:pt>
                <c:pt idx="14889">
                  <c:v>3699.8999999999942</c:v>
                </c:pt>
                <c:pt idx="14890">
                  <c:v>3816.6000000000058</c:v>
                </c:pt>
                <c:pt idx="14891">
                  <c:v>3931.8999999999942</c:v>
                </c:pt>
                <c:pt idx="14892">
                  <c:v>4046.3999999999942</c:v>
                </c:pt>
                <c:pt idx="14893">
                  <c:v>4161.8000000000029</c:v>
                </c:pt>
                <c:pt idx="14894">
                  <c:v>4272.3000000000029</c:v>
                </c:pt>
                <c:pt idx="14895">
                  <c:v>4386.6000000000058</c:v>
                </c:pt>
                <c:pt idx="14896">
                  <c:v>4505.1999999999971</c:v>
                </c:pt>
                <c:pt idx="14897">
                  <c:v>4616.3000000000029</c:v>
                </c:pt>
                <c:pt idx="14898">
                  <c:v>4732.3000000000029</c:v>
                </c:pt>
                <c:pt idx="14899">
                  <c:v>4843.6999999999971</c:v>
                </c:pt>
                <c:pt idx="14900">
                  <c:v>4941.6999999999971</c:v>
                </c:pt>
                <c:pt idx="14901">
                  <c:v>5054.1999999999971</c:v>
                </c:pt>
                <c:pt idx="14902">
                  <c:v>5173.6000000000058</c:v>
                </c:pt>
                <c:pt idx="14903">
                  <c:v>5277.8999999999942</c:v>
                </c:pt>
                <c:pt idx="14904">
                  <c:v>5378.8000000000029</c:v>
                </c:pt>
                <c:pt idx="14905">
                  <c:v>5489.3000000000029</c:v>
                </c:pt>
                <c:pt idx="14906">
                  <c:v>5598.6000000000058</c:v>
                </c:pt>
                <c:pt idx="14907">
                  <c:v>5696</c:v>
                </c:pt>
                <c:pt idx="14908">
                  <c:v>5800.8000000000029</c:v>
                </c:pt>
                <c:pt idx="14909">
                  <c:v>5909</c:v>
                </c:pt>
                <c:pt idx="14910">
                  <c:v>6010.1000000000058</c:v>
                </c:pt>
                <c:pt idx="14911">
                  <c:v>6108.5</c:v>
                </c:pt>
                <c:pt idx="14912">
                  <c:v>6208.5</c:v>
                </c:pt>
                <c:pt idx="14913">
                  <c:v>6316.1000000000058</c:v>
                </c:pt>
                <c:pt idx="14914">
                  <c:v>6416.8000000000029</c:v>
                </c:pt>
                <c:pt idx="14915">
                  <c:v>6509.6000000000058</c:v>
                </c:pt>
                <c:pt idx="14916">
                  <c:v>6602.8999999999942</c:v>
                </c:pt>
                <c:pt idx="14917">
                  <c:v>6696.8000000000029</c:v>
                </c:pt>
                <c:pt idx="14918">
                  <c:v>6791</c:v>
                </c:pt>
                <c:pt idx="14919">
                  <c:v>6881.3999999999942</c:v>
                </c:pt>
                <c:pt idx="14920">
                  <c:v>6968.1999999999971</c:v>
                </c:pt>
                <c:pt idx="14921">
                  <c:v>7060.1000000000058</c:v>
                </c:pt>
                <c:pt idx="14922">
                  <c:v>7150</c:v>
                </c:pt>
                <c:pt idx="14923">
                  <c:v>7231.1999999999971</c:v>
                </c:pt>
                <c:pt idx="14924">
                  <c:v>7309.5</c:v>
                </c:pt>
                <c:pt idx="14925">
                  <c:v>7388.5</c:v>
                </c:pt>
                <c:pt idx="14926">
                  <c:v>7474.6000000000058</c:v>
                </c:pt>
                <c:pt idx="14927">
                  <c:v>7554</c:v>
                </c:pt>
                <c:pt idx="14928">
                  <c:v>7624</c:v>
                </c:pt>
                <c:pt idx="14929">
                  <c:v>7695.3000000000029</c:v>
                </c:pt>
                <c:pt idx="14930">
                  <c:v>7768.8999999999942</c:v>
                </c:pt>
                <c:pt idx="14931">
                  <c:v>7846.1000000000058</c:v>
                </c:pt>
                <c:pt idx="14932">
                  <c:v>7917.1000000000058</c:v>
                </c:pt>
                <c:pt idx="14933">
                  <c:v>7982.1999999999971</c:v>
                </c:pt>
                <c:pt idx="14934">
                  <c:v>8047.8999999999942</c:v>
                </c:pt>
                <c:pt idx="14935">
                  <c:v>8113.3999999999942</c:v>
                </c:pt>
                <c:pt idx="14936">
                  <c:v>8178.6999999999971</c:v>
                </c:pt>
                <c:pt idx="14937">
                  <c:v>8241.6000000000058</c:v>
                </c:pt>
                <c:pt idx="14938">
                  <c:v>8299.6000000000058</c:v>
                </c:pt>
                <c:pt idx="14939">
                  <c:v>8353.6000000000058</c:v>
                </c:pt>
                <c:pt idx="14940">
                  <c:v>8409.3999999999942</c:v>
                </c:pt>
                <c:pt idx="14941">
                  <c:v>8463.1000000000058</c:v>
                </c:pt>
                <c:pt idx="14942">
                  <c:v>8511.6999999999971</c:v>
                </c:pt>
                <c:pt idx="14943">
                  <c:v>8553.1000000000058</c:v>
                </c:pt>
                <c:pt idx="14944">
                  <c:v>8601.1999999999971</c:v>
                </c:pt>
                <c:pt idx="14945">
                  <c:v>8647.5</c:v>
                </c:pt>
                <c:pt idx="14946">
                  <c:v>8681.5</c:v>
                </c:pt>
                <c:pt idx="14947">
                  <c:v>8723.5</c:v>
                </c:pt>
                <c:pt idx="14948">
                  <c:v>8760.1000000000058</c:v>
                </c:pt>
                <c:pt idx="14949">
                  <c:v>8790.8000000000029</c:v>
                </c:pt>
                <c:pt idx="14950">
                  <c:v>8820.6000000000058</c:v>
                </c:pt>
                <c:pt idx="14951">
                  <c:v>8846.8999999999942</c:v>
                </c:pt>
                <c:pt idx="14952">
                  <c:v>8869.8000000000029</c:v>
                </c:pt>
                <c:pt idx="14953">
                  <c:v>8893.1999999999971</c:v>
                </c:pt>
                <c:pt idx="14954">
                  <c:v>8915.3999999999942</c:v>
                </c:pt>
                <c:pt idx="14955">
                  <c:v>8938.3000000000029</c:v>
                </c:pt>
                <c:pt idx="14956">
                  <c:v>8954.3999999999942</c:v>
                </c:pt>
                <c:pt idx="14957">
                  <c:v>8970</c:v>
                </c:pt>
                <c:pt idx="14958">
                  <c:v>8985.3999999999942</c:v>
                </c:pt>
                <c:pt idx="14959">
                  <c:v>8998.3999999999942</c:v>
                </c:pt>
                <c:pt idx="14960">
                  <c:v>9005.3999999999942</c:v>
                </c:pt>
                <c:pt idx="14961">
                  <c:v>9009.1999999999971</c:v>
                </c:pt>
                <c:pt idx="14962">
                  <c:v>9012.1000000000058</c:v>
                </c:pt>
                <c:pt idx="14963">
                  <c:v>9010.6999999999971</c:v>
                </c:pt>
                <c:pt idx="14964">
                  <c:v>9007.6999999999971</c:v>
                </c:pt>
                <c:pt idx="14965">
                  <c:v>9001.3000000000029</c:v>
                </c:pt>
                <c:pt idx="14966">
                  <c:v>8990.1000000000058</c:v>
                </c:pt>
                <c:pt idx="14967">
                  <c:v>8979.1000000000058</c:v>
                </c:pt>
                <c:pt idx="14968">
                  <c:v>8961.5</c:v>
                </c:pt>
                <c:pt idx="14969">
                  <c:v>8946.1999999999971</c:v>
                </c:pt>
                <c:pt idx="14970">
                  <c:v>8923.8000000000029</c:v>
                </c:pt>
                <c:pt idx="14971">
                  <c:v>8902.1000000000058</c:v>
                </c:pt>
                <c:pt idx="14972">
                  <c:v>8878.1999999999971</c:v>
                </c:pt>
                <c:pt idx="14973">
                  <c:v>8847.8999999999942</c:v>
                </c:pt>
                <c:pt idx="14974">
                  <c:v>8814.3000000000029</c:v>
                </c:pt>
                <c:pt idx="14975">
                  <c:v>8778.8000000000029</c:v>
                </c:pt>
                <c:pt idx="14976">
                  <c:v>8736</c:v>
                </c:pt>
                <c:pt idx="14977">
                  <c:v>8694.1000000000058</c:v>
                </c:pt>
                <c:pt idx="14978">
                  <c:v>8655.8999999999942</c:v>
                </c:pt>
                <c:pt idx="14979">
                  <c:v>8612</c:v>
                </c:pt>
                <c:pt idx="14980">
                  <c:v>8564.3000000000029</c:v>
                </c:pt>
                <c:pt idx="14981">
                  <c:v>8518.8000000000029</c:v>
                </c:pt>
                <c:pt idx="14982">
                  <c:v>8465.1999999999971</c:v>
                </c:pt>
                <c:pt idx="14983">
                  <c:v>8408.8999999999942</c:v>
                </c:pt>
                <c:pt idx="14984">
                  <c:v>8350.6999999999971</c:v>
                </c:pt>
                <c:pt idx="14985">
                  <c:v>8289.8999999999942</c:v>
                </c:pt>
                <c:pt idx="14986">
                  <c:v>8226.5</c:v>
                </c:pt>
                <c:pt idx="14987">
                  <c:v>8158.6999999999971</c:v>
                </c:pt>
                <c:pt idx="14988">
                  <c:v>8080.3999999999942</c:v>
                </c:pt>
                <c:pt idx="14989">
                  <c:v>8003.8000000000029</c:v>
                </c:pt>
                <c:pt idx="14990">
                  <c:v>7929.1000000000058</c:v>
                </c:pt>
                <c:pt idx="14991">
                  <c:v>7848.5</c:v>
                </c:pt>
                <c:pt idx="14992">
                  <c:v>7765.5</c:v>
                </c:pt>
                <c:pt idx="14993">
                  <c:v>7679.8000000000029</c:v>
                </c:pt>
                <c:pt idx="14994">
                  <c:v>7591.3999999999942</c:v>
                </c:pt>
                <c:pt idx="14995">
                  <c:v>7498.3999999999942</c:v>
                </c:pt>
                <c:pt idx="14996">
                  <c:v>7399.6999999999971</c:v>
                </c:pt>
                <c:pt idx="14997">
                  <c:v>7305.5</c:v>
                </c:pt>
                <c:pt idx="14998">
                  <c:v>7203.6000000000058</c:v>
                </c:pt>
                <c:pt idx="14999">
                  <c:v>7098.1000000000058</c:v>
                </c:pt>
                <c:pt idx="15000">
                  <c:v>6988.1999999999971</c:v>
                </c:pt>
                <c:pt idx="15001">
                  <c:v>6879.3999999999942</c:v>
                </c:pt>
                <c:pt idx="15002">
                  <c:v>6769</c:v>
                </c:pt>
                <c:pt idx="15003">
                  <c:v>6656.1000000000058</c:v>
                </c:pt>
                <c:pt idx="15004">
                  <c:v>6543.8000000000029</c:v>
                </c:pt>
                <c:pt idx="15005">
                  <c:v>6423.8000000000029</c:v>
                </c:pt>
                <c:pt idx="15006">
                  <c:v>6302</c:v>
                </c:pt>
                <c:pt idx="15007">
                  <c:v>6179</c:v>
                </c:pt>
                <c:pt idx="15008">
                  <c:v>6053.3000000000029</c:v>
                </c:pt>
                <c:pt idx="15009">
                  <c:v>5924</c:v>
                </c:pt>
                <c:pt idx="15010">
                  <c:v>5792.1999999999971</c:v>
                </c:pt>
                <c:pt idx="15011">
                  <c:v>5661.3999999999942</c:v>
                </c:pt>
                <c:pt idx="15012">
                  <c:v>5522.1000000000058</c:v>
                </c:pt>
                <c:pt idx="15013">
                  <c:v>5374.6999999999971</c:v>
                </c:pt>
                <c:pt idx="15014">
                  <c:v>5232</c:v>
                </c:pt>
                <c:pt idx="15015">
                  <c:v>5088.5</c:v>
                </c:pt>
                <c:pt idx="15016">
                  <c:v>4941.5</c:v>
                </c:pt>
                <c:pt idx="15017">
                  <c:v>4792.6999999999971</c:v>
                </c:pt>
                <c:pt idx="15018">
                  <c:v>4635.8999999999942</c:v>
                </c:pt>
                <c:pt idx="15019">
                  <c:v>4483.5</c:v>
                </c:pt>
                <c:pt idx="15020">
                  <c:v>4327.6000000000058</c:v>
                </c:pt>
                <c:pt idx="15021">
                  <c:v>4170.5</c:v>
                </c:pt>
                <c:pt idx="15022">
                  <c:v>4009.3999999999942</c:v>
                </c:pt>
                <c:pt idx="15023">
                  <c:v>3848.6999999999971</c:v>
                </c:pt>
                <c:pt idx="15024">
                  <c:v>3685.8999999999942</c:v>
                </c:pt>
                <c:pt idx="15025">
                  <c:v>3517.6000000000058</c:v>
                </c:pt>
                <c:pt idx="15026">
                  <c:v>3351.1000000000058</c:v>
                </c:pt>
                <c:pt idx="15027">
                  <c:v>3182.6999999999971</c:v>
                </c:pt>
                <c:pt idx="15028">
                  <c:v>3012.1000000000058</c:v>
                </c:pt>
                <c:pt idx="15029">
                  <c:v>2842.6999999999971</c:v>
                </c:pt>
                <c:pt idx="15030">
                  <c:v>2671.8999999999942</c:v>
                </c:pt>
                <c:pt idx="15031">
                  <c:v>2496.3999999999942</c:v>
                </c:pt>
                <c:pt idx="15032">
                  <c:v>2319.6999999999971</c:v>
                </c:pt>
                <c:pt idx="15033">
                  <c:v>2142.1999999999971</c:v>
                </c:pt>
                <c:pt idx="15034">
                  <c:v>1964.5</c:v>
                </c:pt>
                <c:pt idx="15035">
                  <c:v>1782.6000000000058</c:v>
                </c:pt>
                <c:pt idx="15036">
                  <c:v>1600.5</c:v>
                </c:pt>
                <c:pt idx="15037">
                  <c:v>1418.1999999999971</c:v>
                </c:pt>
                <c:pt idx="15038">
                  <c:v>1232.6000000000058</c:v>
                </c:pt>
                <c:pt idx="15039">
                  <c:v>1048.3000000000029</c:v>
                </c:pt>
                <c:pt idx="15040">
                  <c:v>861.69999999999709</c:v>
                </c:pt>
                <c:pt idx="15041">
                  <c:v>673.60000000000582</c:v>
                </c:pt>
                <c:pt idx="15042">
                  <c:v>487.80000000000291</c:v>
                </c:pt>
                <c:pt idx="15043">
                  <c:v>300.89999999999418</c:v>
                </c:pt>
                <c:pt idx="15044">
                  <c:v>111.60000000000582</c:v>
                </c:pt>
                <c:pt idx="15045">
                  <c:v>-79.19999999999709</c:v>
                </c:pt>
                <c:pt idx="15046">
                  <c:v>-268.39999999999418</c:v>
                </c:pt>
                <c:pt idx="15047">
                  <c:v>-455.60000000000582</c:v>
                </c:pt>
                <c:pt idx="15048">
                  <c:v>-642.89999999999418</c:v>
                </c:pt>
                <c:pt idx="15049">
                  <c:v>-833.19999999999709</c:v>
                </c:pt>
                <c:pt idx="15050">
                  <c:v>-1024</c:v>
                </c:pt>
                <c:pt idx="15051">
                  <c:v>-1213.3999999999942</c:v>
                </c:pt>
                <c:pt idx="15052">
                  <c:v>-1404.8999999999942</c:v>
                </c:pt>
                <c:pt idx="15053">
                  <c:v>-1594.1999999999971</c:v>
                </c:pt>
                <c:pt idx="15054">
                  <c:v>-1783.1999999999971</c:v>
                </c:pt>
                <c:pt idx="15055">
                  <c:v>-1973.3000000000029</c:v>
                </c:pt>
                <c:pt idx="15056">
                  <c:v>-2159</c:v>
                </c:pt>
                <c:pt idx="15057">
                  <c:v>-2343.8000000000029</c:v>
                </c:pt>
                <c:pt idx="15058">
                  <c:v>-2537.5</c:v>
                </c:pt>
                <c:pt idx="15059">
                  <c:v>-2727.1999999999971</c:v>
                </c:pt>
                <c:pt idx="15060">
                  <c:v>-2912.3999999999942</c:v>
                </c:pt>
                <c:pt idx="15061">
                  <c:v>-3097.8000000000029</c:v>
                </c:pt>
                <c:pt idx="15062">
                  <c:v>-3285.6999999999971</c:v>
                </c:pt>
                <c:pt idx="15063">
                  <c:v>-3474.6999999999971</c:v>
                </c:pt>
                <c:pt idx="15064">
                  <c:v>-3655.6999999999971</c:v>
                </c:pt>
                <c:pt idx="15065">
                  <c:v>-3836.8999999999942</c:v>
                </c:pt>
                <c:pt idx="15066">
                  <c:v>-4018.8000000000029</c:v>
                </c:pt>
                <c:pt idx="15067">
                  <c:v>-4201.6000000000058</c:v>
                </c:pt>
                <c:pt idx="15068">
                  <c:v>-4385.1000000000058</c:v>
                </c:pt>
                <c:pt idx="15069">
                  <c:v>-4565.3999999999942</c:v>
                </c:pt>
                <c:pt idx="15070">
                  <c:v>-4736.6000000000058</c:v>
                </c:pt>
                <c:pt idx="15071">
                  <c:v>-4908.8000000000029</c:v>
                </c:pt>
                <c:pt idx="15072">
                  <c:v>-5084.3000000000029</c:v>
                </c:pt>
                <c:pt idx="15073">
                  <c:v>-5261.3000000000029</c:v>
                </c:pt>
                <c:pt idx="15074">
                  <c:v>-5430.6000000000058</c:v>
                </c:pt>
                <c:pt idx="15075">
                  <c:v>-5592.5</c:v>
                </c:pt>
                <c:pt idx="15076">
                  <c:v>-5760.5</c:v>
                </c:pt>
                <c:pt idx="15077">
                  <c:v>-5929.3000000000029</c:v>
                </c:pt>
                <c:pt idx="15078">
                  <c:v>-6096.5</c:v>
                </c:pt>
                <c:pt idx="15079">
                  <c:v>-6254.6999999999971</c:v>
                </c:pt>
                <c:pt idx="15080">
                  <c:v>-6409.5</c:v>
                </c:pt>
                <c:pt idx="15081">
                  <c:v>-6568.6999999999971</c:v>
                </c:pt>
                <c:pt idx="15082">
                  <c:v>-6724.5</c:v>
                </c:pt>
                <c:pt idx="15083">
                  <c:v>-6874.8000000000029</c:v>
                </c:pt>
                <c:pt idx="15084">
                  <c:v>-7025.1000000000058</c:v>
                </c:pt>
                <c:pt idx="15085">
                  <c:v>-7175</c:v>
                </c:pt>
                <c:pt idx="15086">
                  <c:v>-7324</c:v>
                </c:pt>
                <c:pt idx="15087">
                  <c:v>-7465.8000000000029</c:v>
                </c:pt>
                <c:pt idx="15088">
                  <c:v>-7597.1999999999971</c:v>
                </c:pt>
                <c:pt idx="15089">
                  <c:v>-7734.8000000000029</c:v>
                </c:pt>
                <c:pt idx="15090">
                  <c:v>-7873.1999999999971</c:v>
                </c:pt>
                <c:pt idx="15091">
                  <c:v>-8006.6000000000058</c:v>
                </c:pt>
                <c:pt idx="15092">
                  <c:v>-8131.8000000000029</c:v>
                </c:pt>
                <c:pt idx="15093">
                  <c:v>-8255.8999999999942</c:v>
                </c:pt>
                <c:pt idx="15094">
                  <c:v>-8384.3000000000029</c:v>
                </c:pt>
                <c:pt idx="15095">
                  <c:v>-8499</c:v>
                </c:pt>
                <c:pt idx="15096">
                  <c:v>-8609.1999999999971</c:v>
                </c:pt>
                <c:pt idx="15097">
                  <c:v>-8726.8999999999942</c:v>
                </c:pt>
                <c:pt idx="15098">
                  <c:v>-8839.6999999999971</c:v>
                </c:pt>
                <c:pt idx="15099">
                  <c:v>-8934.5</c:v>
                </c:pt>
                <c:pt idx="15100">
                  <c:v>-9032.1999999999971</c:v>
                </c:pt>
                <c:pt idx="15101">
                  <c:v>-9141.8999999999942</c:v>
                </c:pt>
                <c:pt idx="15102">
                  <c:v>-9237.6999999999971</c:v>
                </c:pt>
                <c:pt idx="15103">
                  <c:v>-9324.3000000000029</c:v>
                </c:pt>
                <c:pt idx="15104">
                  <c:v>-9413</c:v>
                </c:pt>
                <c:pt idx="15105">
                  <c:v>-9491</c:v>
                </c:pt>
                <c:pt idx="15106">
                  <c:v>-9569.3999999999942</c:v>
                </c:pt>
                <c:pt idx="15107">
                  <c:v>-9648.8000000000029</c:v>
                </c:pt>
                <c:pt idx="15108">
                  <c:v>-9719</c:v>
                </c:pt>
                <c:pt idx="15109">
                  <c:v>-9787.8000000000029</c:v>
                </c:pt>
                <c:pt idx="15110">
                  <c:v>-9852.1999999999971</c:v>
                </c:pt>
                <c:pt idx="15111">
                  <c:v>-9909.3999999999942</c:v>
                </c:pt>
                <c:pt idx="15112">
                  <c:v>-9966</c:v>
                </c:pt>
                <c:pt idx="15113">
                  <c:v>-10011.100000000006</c:v>
                </c:pt>
                <c:pt idx="15114">
                  <c:v>-10060</c:v>
                </c:pt>
                <c:pt idx="15115">
                  <c:v>-10105.699999999997</c:v>
                </c:pt>
                <c:pt idx="15116">
                  <c:v>-10136.5</c:v>
                </c:pt>
                <c:pt idx="15117">
                  <c:v>-10170.199999999997</c:v>
                </c:pt>
                <c:pt idx="15118">
                  <c:v>-10202.199999999997</c:v>
                </c:pt>
                <c:pt idx="15119">
                  <c:v>-10226.199999999997</c:v>
                </c:pt>
                <c:pt idx="15120">
                  <c:v>-10244.100000000006</c:v>
                </c:pt>
                <c:pt idx="15121">
                  <c:v>-10262.600000000006</c:v>
                </c:pt>
                <c:pt idx="15122">
                  <c:v>-10270.699999999997</c:v>
                </c:pt>
                <c:pt idx="15123">
                  <c:v>-10277.100000000006</c:v>
                </c:pt>
                <c:pt idx="15124">
                  <c:v>-10280.600000000006</c:v>
                </c:pt>
                <c:pt idx="15125">
                  <c:v>-10272.399999999994</c:v>
                </c:pt>
                <c:pt idx="15126">
                  <c:v>-10265.800000000003</c:v>
                </c:pt>
                <c:pt idx="15127">
                  <c:v>-10252.699999999997</c:v>
                </c:pt>
                <c:pt idx="15128">
                  <c:v>-10234.399999999994</c:v>
                </c:pt>
                <c:pt idx="15129">
                  <c:v>-10211.100000000006</c:v>
                </c:pt>
                <c:pt idx="15130">
                  <c:v>-10181.399999999994</c:v>
                </c:pt>
                <c:pt idx="15131">
                  <c:v>-10152.100000000006</c:v>
                </c:pt>
                <c:pt idx="15132">
                  <c:v>-10117</c:v>
                </c:pt>
                <c:pt idx="15133">
                  <c:v>-10070.899999999994</c:v>
                </c:pt>
                <c:pt idx="15134">
                  <c:v>-10023.199999999997</c:v>
                </c:pt>
                <c:pt idx="15135">
                  <c:v>-9981</c:v>
                </c:pt>
                <c:pt idx="15136">
                  <c:v>-9920.3000000000029</c:v>
                </c:pt>
                <c:pt idx="15137">
                  <c:v>-9852.6999999999971</c:v>
                </c:pt>
                <c:pt idx="15138">
                  <c:v>-9793.6000000000058</c:v>
                </c:pt>
                <c:pt idx="15139">
                  <c:v>-9722.8999999999942</c:v>
                </c:pt>
                <c:pt idx="15140">
                  <c:v>-9645.3000000000029</c:v>
                </c:pt>
                <c:pt idx="15141">
                  <c:v>-9559.6999999999971</c:v>
                </c:pt>
                <c:pt idx="15142">
                  <c:v>-9481.1000000000058</c:v>
                </c:pt>
                <c:pt idx="15143">
                  <c:v>-9393.8000000000029</c:v>
                </c:pt>
                <c:pt idx="15144">
                  <c:v>-9295.8000000000029</c:v>
                </c:pt>
                <c:pt idx="15145">
                  <c:v>-9197.1000000000058</c:v>
                </c:pt>
                <c:pt idx="15146">
                  <c:v>-9096.6000000000058</c:v>
                </c:pt>
                <c:pt idx="15147">
                  <c:v>-8991.1000000000058</c:v>
                </c:pt>
                <c:pt idx="15148">
                  <c:v>-8875.6000000000058</c:v>
                </c:pt>
                <c:pt idx="15149">
                  <c:v>-8753.8000000000029</c:v>
                </c:pt>
                <c:pt idx="15150">
                  <c:v>-8632.3000000000029</c:v>
                </c:pt>
                <c:pt idx="15151">
                  <c:v>-8507.1999999999971</c:v>
                </c:pt>
                <c:pt idx="15152">
                  <c:v>-8373.5</c:v>
                </c:pt>
                <c:pt idx="15153">
                  <c:v>-8238.1999999999971</c:v>
                </c:pt>
                <c:pt idx="15154">
                  <c:v>-8101.8000000000029</c:v>
                </c:pt>
                <c:pt idx="15155">
                  <c:v>-7954.1999999999971</c:v>
                </c:pt>
                <c:pt idx="15156">
                  <c:v>-7799.6000000000058</c:v>
                </c:pt>
                <c:pt idx="15157">
                  <c:v>-7650.8999999999942</c:v>
                </c:pt>
                <c:pt idx="15158">
                  <c:v>-7496.6999999999971</c:v>
                </c:pt>
                <c:pt idx="15159">
                  <c:v>-7336.8999999999942</c:v>
                </c:pt>
                <c:pt idx="15160">
                  <c:v>-7171.3000000000029</c:v>
                </c:pt>
                <c:pt idx="15161">
                  <c:v>-7003.8000000000029</c:v>
                </c:pt>
                <c:pt idx="15162">
                  <c:v>-6828.8999999999942</c:v>
                </c:pt>
                <c:pt idx="15163">
                  <c:v>-6643.1000000000058</c:v>
                </c:pt>
                <c:pt idx="15164">
                  <c:v>-6466.6000000000058</c:v>
                </c:pt>
                <c:pt idx="15165">
                  <c:v>-6278.8999999999942</c:v>
                </c:pt>
                <c:pt idx="15166">
                  <c:v>-6089.1000000000058</c:v>
                </c:pt>
                <c:pt idx="15167">
                  <c:v>-5901.3000000000029</c:v>
                </c:pt>
                <c:pt idx="15168">
                  <c:v>-5704.6999999999971</c:v>
                </c:pt>
                <c:pt idx="15169">
                  <c:v>-5505.1000000000058</c:v>
                </c:pt>
                <c:pt idx="15170">
                  <c:v>-5303.1999999999971</c:v>
                </c:pt>
                <c:pt idx="15171">
                  <c:v>-5096.6000000000058</c:v>
                </c:pt>
                <c:pt idx="15172">
                  <c:v>-4886.3000000000029</c:v>
                </c:pt>
                <c:pt idx="15173">
                  <c:v>-4673.6000000000058</c:v>
                </c:pt>
                <c:pt idx="15174">
                  <c:v>-4459.3000000000029</c:v>
                </c:pt>
                <c:pt idx="15175">
                  <c:v>-4237.1999999999971</c:v>
                </c:pt>
                <c:pt idx="15176">
                  <c:v>-4011.6999999999971</c:v>
                </c:pt>
                <c:pt idx="15177">
                  <c:v>-3794.5</c:v>
                </c:pt>
                <c:pt idx="15178">
                  <c:v>-3564.8999999999942</c:v>
                </c:pt>
                <c:pt idx="15179">
                  <c:v>-3328.3999999999942</c:v>
                </c:pt>
                <c:pt idx="15180">
                  <c:v>-3094.8999999999942</c:v>
                </c:pt>
                <c:pt idx="15181">
                  <c:v>-2862.8999999999942</c:v>
                </c:pt>
                <c:pt idx="15182">
                  <c:v>-2624.3999999999942</c:v>
                </c:pt>
                <c:pt idx="15183">
                  <c:v>-2383.8000000000029</c:v>
                </c:pt>
                <c:pt idx="15184">
                  <c:v>-2146.1000000000058</c:v>
                </c:pt>
                <c:pt idx="15185">
                  <c:v>-1900</c:v>
                </c:pt>
                <c:pt idx="15186">
                  <c:v>-1649.1999999999971</c:v>
                </c:pt>
                <c:pt idx="15187">
                  <c:v>-1399.5</c:v>
                </c:pt>
                <c:pt idx="15188">
                  <c:v>-1148.1999999999971</c:v>
                </c:pt>
                <c:pt idx="15189">
                  <c:v>-895</c:v>
                </c:pt>
                <c:pt idx="15190">
                  <c:v>-640.39999999999418</c:v>
                </c:pt>
                <c:pt idx="15191">
                  <c:v>-381.19999999999709</c:v>
                </c:pt>
                <c:pt idx="15192">
                  <c:v>-130.30000000000291</c:v>
                </c:pt>
                <c:pt idx="15193">
                  <c:v>127.60000000000582</c:v>
                </c:pt>
                <c:pt idx="15194">
                  <c:v>394.30000000000291</c:v>
                </c:pt>
                <c:pt idx="15195">
                  <c:v>654.39999999999418</c:v>
                </c:pt>
                <c:pt idx="15196">
                  <c:v>906.60000000000582</c:v>
                </c:pt>
                <c:pt idx="15197">
                  <c:v>1170.5</c:v>
                </c:pt>
                <c:pt idx="15198">
                  <c:v>1439.3000000000029</c:v>
                </c:pt>
                <c:pt idx="15199">
                  <c:v>1697.3000000000029</c:v>
                </c:pt>
                <c:pt idx="15200">
                  <c:v>1963.8000000000029</c:v>
                </c:pt>
                <c:pt idx="15201">
                  <c:v>2233.5</c:v>
                </c:pt>
                <c:pt idx="15202">
                  <c:v>2500</c:v>
                </c:pt>
                <c:pt idx="15203">
                  <c:v>2762.1999999999971</c:v>
                </c:pt>
                <c:pt idx="15204">
                  <c:v>3026.5</c:v>
                </c:pt>
                <c:pt idx="15205">
                  <c:v>3294.3000000000029</c:v>
                </c:pt>
                <c:pt idx="15206">
                  <c:v>3558.1999999999971</c:v>
                </c:pt>
                <c:pt idx="15207">
                  <c:v>3820.6000000000058</c:v>
                </c:pt>
                <c:pt idx="15208">
                  <c:v>4086</c:v>
                </c:pt>
                <c:pt idx="15209">
                  <c:v>4351.1000000000058</c:v>
                </c:pt>
                <c:pt idx="15210">
                  <c:v>4612.3999999999942</c:v>
                </c:pt>
                <c:pt idx="15211">
                  <c:v>4872.8000000000029</c:v>
                </c:pt>
                <c:pt idx="15212">
                  <c:v>5140.1999999999971</c:v>
                </c:pt>
                <c:pt idx="15213">
                  <c:v>5398.1999999999971</c:v>
                </c:pt>
                <c:pt idx="15214">
                  <c:v>5659.1999999999971</c:v>
                </c:pt>
                <c:pt idx="15215">
                  <c:v>5920.6000000000058</c:v>
                </c:pt>
                <c:pt idx="15216">
                  <c:v>6171.8000000000029</c:v>
                </c:pt>
                <c:pt idx="15217">
                  <c:v>6425.3000000000029</c:v>
                </c:pt>
                <c:pt idx="15218">
                  <c:v>6682.1000000000058</c:v>
                </c:pt>
                <c:pt idx="15219">
                  <c:v>6935.1000000000058</c:v>
                </c:pt>
                <c:pt idx="15220">
                  <c:v>7178.8000000000029</c:v>
                </c:pt>
                <c:pt idx="15221">
                  <c:v>7424.8000000000029</c:v>
                </c:pt>
                <c:pt idx="15222">
                  <c:v>7672.1000000000058</c:v>
                </c:pt>
                <c:pt idx="15223">
                  <c:v>7909.3000000000029</c:v>
                </c:pt>
                <c:pt idx="15224">
                  <c:v>8150.3999999999942</c:v>
                </c:pt>
                <c:pt idx="15225">
                  <c:v>8391</c:v>
                </c:pt>
                <c:pt idx="15226">
                  <c:v>8629.5</c:v>
                </c:pt>
                <c:pt idx="15227">
                  <c:v>8860.3999999999942</c:v>
                </c:pt>
                <c:pt idx="15228">
                  <c:v>9082.8999999999942</c:v>
                </c:pt>
                <c:pt idx="15229">
                  <c:v>9314.3999999999942</c:v>
                </c:pt>
                <c:pt idx="15230">
                  <c:v>9538.6999999999971</c:v>
                </c:pt>
                <c:pt idx="15231">
                  <c:v>9757.8999999999942</c:v>
                </c:pt>
                <c:pt idx="15232">
                  <c:v>9975.3999999999942</c:v>
                </c:pt>
                <c:pt idx="15233">
                  <c:v>10179</c:v>
                </c:pt>
                <c:pt idx="15234">
                  <c:v>10383.300000000003</c:v>
                </c:pt>
                <c:pt idx="15235">
                  <c:v>10594</c:v>
                </c:pt>
                <c:pt idx="15236">
                  <c:v>10799.199999999997</c:v>
                </c:pt>
                <c:pt idx="15237">
                  <c:v>10986.600000000006</c:v>
                </c:pt>
                <c:pt idx="15238">
                  <c:v>11181.699999999997</c:v>
                </c:pt>
                <c:pt idx="15239">
                  <c:v>11378.300000000003</c:v>
                </c:pt>
                <c:pt idx="15240">
                  <c:v>11558.5</c:v>
                </c:pt>
                <c:pt idx="15241">
                  <c:v>11731.100000000006</c:v>
                </c:pt>
                <c:pt idx="15242">
                  <c:v>11908.600000000006</c:v>
                </c:pt>
                <c:pt idx="15243">
                  <c:v>12079.300000000003</c:v>
                </c:pt>
                <c:pt idx="15244">
                  <c:v>12236.800000000003</c:v>
                </c:pt>
                <c:pt idx="15245">
                  <c:v>12394.899999999994</c:v>
                </c:pt>
                <c:pt idx="15246">
                  <c:v>12553.899999999994</c:v>
                </c:pt>
                <c:pt idx="15247">
                  <c:v>12707.300000000003</c:v>
                </c:pt>
                <c:pt idx="15248">
                  <c:v>12848.199999999997</c:v>
                </c:pt>
                <c:pt idx="15249">
                  <c:v>12981.300000000003</c:v>
                </c:pt>
                <c:pt idx="15250">
                  <c:v>13112.5</c:v>
                </c:pt>
                <c:pt idx="15251">
                  <c:v>13240.100000000006</c:v>
                </c:pt>
                <c:pt idx="15252">
                  <c:v>13364</c:v>
                </c:pt>
                <c:pt idx="15253">
                  <c:v>13475.699999999997</c:v>
                </c:pt>
                <c:pt idx="15254">
                  <c:v>13585.600000000006</c:v>
                </c:pt>
                <c:pt idx="15255">
                  <c:v>13694.5</c:v>
                </c:pt>
                <c:pt idx="15256">
                  <c:v>13790.600000000006</c:v>
                </c:pt>
                <c:pt idx="15257">
                  <c:v>13870.800000000003</c:v>
                </c:pt>
                <c:pt idx="15258">
                  <c:v>13953.100000000006</c:v>
                </c:pt>
                <c:pt idx="15259">
                  <c:v>14044.600000000006</c:v>
                </c:pt>
                <c:pt idx="15260">
                  <c:v>14120.100000000006</c:v>
                </c:pt>
                <c:pt idx="15261">
                  <c:v>14182.800000000003</c:v>
                </c:pt>
                <c:pt idx="15262">
                  <c:v>14238.5</c:v>
                </c:pt>
                <c:pt idx="15263">
                  <c:v>14289.800000000003</c:v>
                </c:pt>
                <c:pt idx="15264">
                  <c:v>14341.600000000006</c:v>
                </c:pt>
                <c:pt idx="15265">
                  <c:v>14383.600000000006</c:v>
                </c:pt>
                <c:pt idx="15266">
                  <c:v>14405.600000000006</c:v>
                </c:pt>
                <c:pt idx="15267">
                  <c:v>14428.800000000003</c:v>
                </c:pt>
                <c:pt idx="15268">
                  <c:v>14447</c:v>
                </c:pt>
                <c:pt idx="15269">
                  <c:v>14453.199999999997</c:v>
                </c:pt>
                <c:pt idx="15270">
                  <c:v>14461.199999999997</c:v>
                </c:pt>
                <c:pt idx="15271">
                  <c:v>14472</c:v>
                </c:pt>
                <c:pt idx="15272">
                  <c:v>14460.699999999997</c:v>
                </c:pt>
                <c:pt idx="15273">
                  <c:v>14443.899999999994</c:v>
                </c:pt>
                <c:pt idx="15274">
                  <c:v>14423.600000000006</c:v>
                </c:pt>
                <c:pt idx="15275">
                  <c:v>14393.800000000003</c:v>
                </c:pt>
                <c:pt idx="15276">
                  <c:v>14344.100000000006</c:v>
                </c:pt>
                <c:pt idx="15277">
                  <c:v>14300.5</c:v>
                </c:pt>
                <c:pt idx="15278">
                  <c:v>14254.100000000006</c:v>
                </c:pt>
                <c:pt idx="15279">
                  <c:v>14187.699999999997</c:v>
                </c:pt>
                <c:pt idx="15280">
                  <c:v>14120.800000000003</c:v>
                </c:pt>
                <c:pt idx="15281">
                  <c:v>14046.899999999994</c:v>
                </c:pt>
                <c:pt idx="15282">
                  <c:v>13967.300000000003</c:v>
                </c:pt>
                <c:pt idx="15283">
                  <c:v>13878.899999999994</c:v>
                </c:pt>
                <c:pt idx="15284">
                  <c:v>13784.800000000003</c:v>
                </c:pt>
                <c:pt idx="15285">
                  <c:v>13676.5</c:v>
                </c:pt>
                <c:pt idx="15286">
                  <c:v>13568.300000000003</c:v>
                </c:pt>
                <c:pt idx="15287">
                  <c:v>13447.699999999997</c:v>
                </c:pt>
                <c:pt idx="15288">
                  <c:v>13324.5</c:v>
                </c:pt>
                <c:pt idx="15289">
                  <c:v>13185.600000000006</c:v>
                </c:pt>
                <c:pt idx="15290">
                  <c:v>13046.699999999997</c:v>
                </c:pt>
                <c:pt idx="15291">
                  <c:v>12899.600000000006</c:v>
                </c:pt>
                <c:pt idx="15292">
                  <c:v>12745.800000000003</c:v>
                </c:pt>
                <c:pt idx="15293">
                  <c:v>12585.199999999997</c:v>
                </c:pt>
                <c:pt idx="15294">
                  <c:v>12410.399999999994</c:v>
                </c:pt>
                <c:pt idx="15295">
                  <c:v>12234.699999999997</c:v>
                </c:pt>
                <c:pt idx="15296">
                  <c:v>12054.600000000006</c:v>
                </c:pt>
                <c:pt idx="15297">
                  <c:v>11866.100000000006</c:v>
                </c:pt>
                <c:pt idx="15298">
                  <c:v>11669.399999999994</c:v>
                </c:pt>
                <c:pt idx="15299">
                  <c:v>11461.5</c:v>
                </c:pt>
                <c:pt idx="15300">
                  <c:v>11247.699999999997</c:v>
                </c:pt>
                <c:pt idx="15301">
                  <c:v>11023.800000000003</c:v>
                </c:pt>
                <c:pt idx="15302">
                  <c:v>10798.5</c:v>
                </c:pt>
                <c:pt idx="15303">
                  <c:v>10566.600000000006</c:v>
                </c:pt>
                <c:pt idx="15304">
                  <c:v>10327.600000000006</c:v>
                </c:pt>
                <c:pt idx="15305">
                  <c:v>10085</c:v>
                </c:pt>
                <c:pt idx="15306">
                  <c:v>9831.1000000000058</c:v>
                </c:pt>
                <c:pt idx="15307">
                  <c:v>9571.3000000000029</c:v>
                </c:pt>
                <c:pt idx="15308">
                  <c:v>9307.8000000000029</c:v>
                </c:pt>
                <c:pt idx="15309">
                  <c:v>9037.5</c:v>
                </c:pt>
                <c:pt idx="15310">
                  <c:v>8759</c:v>
                </c:pt>
                <c:pt idx="15311">
                  <c:v>8476.3999999999942</c:v>
                </c:pt>
                <c:pt idx="15312">
                  <c:v>8184.3000000000029</c:v>
                </c:pt>
                <c:pt idx="15313">
                  <c:v>7885.8999999999942</c:v>
                </c:pt>
                <c:pt idx="15314">
                  <c:v>7583.3000000000029</c:v>
                </c:pt>
                <c:pt idx="15315">
                  <c:v>7273.8999999999942</c:v>
                </c:pt>
                <c:pt idx="15316">
                  <c:v>6958.8000000000029</c:v>
                </c:pt>
                <c:pt idx="15317">
                  <c:v>6639.6000000000058</c:v>
                </c:pt>
                <c:pt idx="15318">
                  <c:v>6315.1000000000058</c:v>
                </c:pt>
                <c:pt idx="15319">
                  <c:v>5986.1000000000058</c:v>
                </c:pt>
                <c:pt idx="15320">
                  <c:v>5652</c:v>
                </c:pt>
                <c:pt idx="15321">
                  <c:v>5309.3000000000029</c:v>
                </c:pt>
                <c:pt idx="15322">
                  <c:v>4961.8000000000029</c:v>
                </c:pt>
                <c:pt idx="15323">
                  <c:v>4612.8000000000029</c:v>
                </c:pt>
                <c:pt idx="15324">
                  <c:v>4258</c:v>
                </c:pt>
                <c:pt idx="15325">
                  <c:v>3869.8000000000029</c:v>
                </c:pt>
                <c:pt idx="15326">
                  <c:v>3474.8999999999942</c:v>
                </c:pt>
                <c:pt idx="15327">
                  <c:v>3080.5</c:v>
                </c:pt>
                <c:pt idx="15328">
                  <c:v>2682</c:v>
                </c:pt>
                <c:pt idx="15329">
                  <c:v>2277.8999999999942</c:v>
                </c:pt>
                <c:pt idx="15330">
                  <c:v>1872.8999999999942</c:v>
                </c:pt>
                <c:pt idx="15331">
                  <c:v>1466.1000000000058</c:v>
                </c:pt>
                <c:pt idx="15332">
                  <c:v>1053.6999999999971</c:v>
                </c:pt>
                <c:pt idx="15333">
                  <c:v>639.60000000000582</c:v>
                </c:pt>
                <c:pt idx="15334">
                  <c:v>225.5</c:v>
                </c:pt>
                <c:pt idx="15335">
                  <c:v>-194.19999999999709</c:v>
                </c:pt>
                <c:pt idx="15336">
                  <c:v>-615.80000000000291</c:v>
                </c:pt>
                <c:pt idx="15337">
                  <c:v>-1036.6000000000058</c:v>
                </c:pt>
                <c:pt idx="15338">
                  <c:v>-1465.5</c:v>
                </c:pt>
                <c:pt idx="15339">
                  <c:v>-1895.3000000000029</c:v>
                </c:pt>
                <c:pt idx="15340">
                  <c:v>-2321.6999999999971</c:v>
                </c:pt>
                <c:pt idx="15341">
                  <c:v>-2749.3999999999942</c:v>
                </c:pt>
                <c:pt idx="15342">
                  <c:v>-3177.3000000000029</c:v>
                </c:pt>
                <c:pt idx="15343">
                  <c:v>-3607.3999999999942</c:v>
                </c:pt>
                <c:pt idx="15344">
                  <c:v>-4036.5</c:v>
                </c:pt>
                <c:pt idx="15345">
                  <c:v>-4466.8999999999942</c:v>
                </c:pt>
                <c:pt idx="15346">
                  <c:v>-4901</c:v>
                </c:pt>
                <c:pt idx="15347">
                  <c:v>-5332.6000000000058</c:v>
                </c:pt>
                <c:pt idx="15348">
                  <c:v>-5773</c:v>
                </c:pt>
                <c:pt idx="15349">
                  <c:v>-6215.6999999999971</c:v>
                </c:pt>
                <c:pt idx="15350">
                  <c:v>-6662.8000000000029</c:v>
                </c:pt>
                <c:pt idx="15351">
                  <c:v>-7108.5</c:v>
                </c:pt>
                <c:pt idx="15352">
                  <c:v>-7548.1000000000058</c:v>
                </c:pt>
                <c:pt idx="15353">
                  <c:v>-7987.3999999999942</c:v>
                </c:pt>
                <c:pt idx="15354">
                  <c:v>-8421.8999999999942</c:v>
                </c:pt>
                <c:pt idx="15355">
                  <c:v>-8855.5</c:v>
                </c:pt>
                <c:pt idx="15356">
                  <c:v>-9286.5</c:v>
                </c:pt>
                <c:pt idx="15357">
                  <c:v>-9715.1000000000058</c:v>
                </c:pt>
                <c:pt idx="15358">
                  <c:v>-10142.100000000006</c:v>
                </c:pt>
                <c:pt idx="15359">
                  <c:v>-10563.899999999994</c:v>
                </c:pt>
                <c:pt idx="15360">
                  <c:v>-10983.300000000003</c:v>
                </c:pt>
                <c:pt idx="15361">
                  <c:v>-11401.199999999997</c:v>
                </c:pt>
                <c:pt idx="15362">
                  <c:v>-11815</c:v>
                </c:pt>
                <c:pt idx="15363">
                  <c:v>-12223.599999999999</c:v>
                </c:pt>
                <c:pt idx="15364">
                  <c:v>-12630.599999999999</c:v>
                </c:pt>
                <c:pt idx="15365">
                  <c:v>-13035.099999999999</c:v>
                </c:pt>
                <c:pt idx="15366">
                  <c:v>-13428.599999999999</c:v>
                </c:pt>
                <c:pt idx="15367">
                  <c:v>-13820.099999999999</c:v>
                </c:pt>
                <c:pt idx="15368">
                  <c:v>-14207.199999999997</c:v>
                </c:pt>
                <c:pt idx="15369">
                  <c:v>-14590.300000000003</c:v>
                </c:pt>
                <c:pt idx="15370">
                  <c:v>-14966.099999999999</c:v>
                </c:pt>
                <c:pt idx="15371">
                  <c:v>-15335.5</c:v>
                </c:pt>
                <c:pt idx="15372">
                  <c:v>-15698.900000000001</c:v>
                </c:pt>
                <c:pt idx="15373">
                  <c:v>-16060.599999999999</c:v>
                </c:pt>
                <c:pt idx="15374">
                  <c:v>-16414.699999999997</c:v>
                </c:pt>
                <c:pt idx="15375">
                  <c:v>-16765.099999999999</c:v>
                </c:pt>
                <c:pt idx="15376">
                  <c:v>-17107.300000000003</c:v>
                </c:pt>
                <c:pt idx="15377">
                  <c:v>-17443.599999999999</c:v>
                </c:pt>
                <c:pt idx="15378">
                  <c:v>-17772.300000000003</c:v>
                </c:pt>
                <c:pt idx="15379">
                  <c:v>-18095.099999999999</c:v>
                </c:pt>
                <c:pt idx="15380">
                  <c:v>-18407.300000000003</c:v>
                </c:pt>
                <c:pt idx="15381">
                  <c:v>-18713.300000000003</c:v>
                </c:pt>
                <c:pt idx="15382">
                  <c:v>-19013</c:v>
                </c:pt>
                <c:pt idx="15383">
                  <c:v>-19305.099999999999</c:v>
                </c:pt>
                <c:pt idx="15384">
                  <c:v>-19587.699999999997</c:v>
                </c:pt>
                <c:pt idx="15385">
                  <c:v>-19865.300000000003</c:v>
                </c:pt>
                <c:pt idx="15386">
                  <c:v>-20134.400000000001</c:v>
                </c:pt>
                <c:pt idx="15387">
                  <c:v>-20395.800000000003</c:v>
                </c:pt>
                <c:pt idx="15388">
                  <c:v>-20650.699999999997</c:v>
                </c:pt>
                <c:pt idx="15389">
                  <c:v>-20895.800000000003</c:v>
                </c:pt>
                <c:pt idx="15390">
                  <c:v>-21126.300000000003</c:v>
                </c:pt>
                <c:pt idx="15391">
                  <c:v>-21354.6</c:v>
                </c:pt>
                <c:pt idx="15392">
                  <c:v>-21580</c:v>
                </c:pt>
                <c:pt idx="15393">
                  <c:v>-21786.9</c:v>
                </c:pt>
                <c:pt idx="15394">
                  <c:v>-21984.800000000003</c:v>
                </c:pt>
                <c:pt idx="15395">
                  <c:v>-22179</c:v>
                </c:pt>
                <c:pt idx="15396">
                  <c:v>-22363.800000000003</c:v>
                </c:pt>
                <c:pt idx="15397">
                  <c:v>-22536.300000000003</c:v>
                </c:pt>
                <c:pt idx="15398">
                  <c:v>-22698.199999999997</c:v>
                </c:pt>
                <c:pt idx="15399">
                  <c:v>-22852.699999999997</c:v>
                </c:pt>
                <c:pt idx="15400">
                  <c:v>-23001.5</c:v>
                </c:pt>
                <c:pt idx="15401">
                  <c:v>-23142.9</c:v>
                </c:pt>
                <c:pt idx="15402">
                  <c:v>-23273.4</c:v>
                </c:pt>
                <c:pt idx="15403">
                  <c:v>-23387.599999999999</c:v>
                </c:pt>
                <c:pt idx="15404">
                  <c:v>-23489.599999999999</c:v>
                </c:pt>
                <c:pt idx="15405">
                  <c:v>-23588.800000000003</c:v>
                </c:pt>
                <c:pt idx="15406">
                  <c:v>-23682.199999999997</c:v>
                </c:pt>
                <c:pt idx="15407">
                  <c:v>-23762.699999999997</c:v>
                </c:pt>
                <c:pt idx="15408">
                  <c:v>-23827.199999999997</c:v>
                </c:pt>
                <c:pt idx="15409">
                  <c:v>-23883.9</c:v>
                </c:pt>
                <c:pt idx="15410">
                  <c:v>-23935.699999999997</c:v>
                </c:pt>
                <c:pt idx="15411">
                  <c:v>-23978.6</c:v>
                </c:pt>
                <c:pt idx="15412">
                  <c:v>-24013.1</c:v>
                </c:pt>
                <c:pt idx="15413">
                  <c:v>-24022.699999999997</c:v>
                </c:pt>
                <c:pt idx="15414">
                  <c:v>-24038.6</c:v>
                </c:pt>
                <c:pt idx="15415">
                  <c:v>-24043</c:v>
                </c:pt>
                <c:pt idx="15416">
                  <c:v>-24027.300000000003</c:v>
                </c:pt>
                <c:pt idx="15417">
                  <c:v>-24007.9</c:v>
                </c:pt>
                <c:pt idx="15418">
                  <c:v>-23980.699999999997</c:v>
                </c:pt>
                <c:pt idx="15419">
                  <c:v>-23945.800000000003</c:v>
                </c:pt>
                <c:pt idx="15420">
                  <c:v>-23902.300000000003</c:v>
                </c:pt>
                <c:pt idx="15421">
                  <c:v>-23837.699999999997</c:v>
                </c:pt>
                <c:pt idx="15422">
                  <c:v>-23768.400000000001</c:v>
                </c:pt>
                <c:pt idx="15423">
                  <c:v>-23692.699999999997</c:v>
                </c:pt>
                <c:pt idx="15424">
                  <c:v>-23610.699999999997</c:v>
                </c:pt>
                <c:pt idx="15425">
                  <c:v>-23511.300000000003</c:v>
                </c:pt>
                <c:pt idx="15426">
                  <c:v>-23397.300000000003</c:v>
                </c:pt>
                <c:pt idx="15427">
                  <c:v>-23289.1</c:v>
                </c:pt>
                <c:pt idx="15428">
                  <c:v>-23163.4</c:v>
                </c:pt>
                <c:pt idx="15429">
                  <c:v>-23018.6</c:v>
                </c:pt>
                <c:pt idx="15430">
                  <c:v>-22875.699999999997</c:v>
                </c:pt>
                <c:pt idx="15431">
                  <c:v>-22726.1</c:v>
                </c:pt>
                <c:pt idx="15432">
                  <c:v>-22556.6</c:v>
                </c:pt>
                <c:pt idx="15433">
                  <c:v>-22376</c:v>
                </c:pt>
                <c:pt idx="15434">
                  <c:v>-22201.9</c:v>
                </c:pt>
                <c:pt idx="15435">
                  <c:v>-22013.9</c:v>
                </c:pt>
                <c:pt idx="15436">
                  <c:v>-21806.9</c:v>
                </c:pt>
                <c:pt idx="15437">
                  <c:v>-21595.599999999999</c:v>
                </c:pt>
                <c:pt idx="15438">
                  <c:v>-21374</c:v>
                </c:pt>
                <c:pt idx="15439">
                  <c:v>-21136.199999999997</c:v>
                </c:pt>
                <c:pt idx="15440">
                  <c:v>-20905</c:v>
                </c:pt>
                <c:pt idx="15441">
                  <c:v>-20659.5</c:v>
                </c:pt>
                <c:pt idx="15442">
                  <c:v>-20400.599999999999</c:v>
                </c:pt>
                <c:pt idx="15443">
                  <c:v>-20137.900000000001</c:v>
                </c:pt>
                <c:pt idx="15444">
                  <c:v>-19857.400000000001</c:v>
                </c:pt>
                <c:pt idx="15445">
                  <c:v>-19575.699999999997</c:v>
                </c:pt>
                <c:pt idx="15446">
                  <c:v>-19287.5</c:v>
                </c:pt>
                <c:pt idx="15447">
                  <c:v>-18990.5</c:v>
                </c:pt>
                <c:pt idx="15448">
                  <c:v>-18687.300000000003</c:v>
                </c:pt>
                <c:pt idx="15449">
                  <c:v>-18364.300000000003</c:v>
                </c:pt>
                <c:pt idx="15450">
                  <c:v>-18038</c:v>
                </c:pt>
                <c:pt idx="15451">
                  <c:v>-17705.099999999999</c:v>
                </c:pt>
                <c:pt idx="15452">
                  <c:v>-17365.900000000001</c:v>
                </c:pt>
                <c:pt idx="15453">
                  <c:v>-17016.199999999997</c:v>
                </c:pt>
                <c:pt idx="15454">
                  <c:v>-16659.800000000003</c:v>
                </c:pt>
                <c:pt idx="15455">
                  <c:v>-16298</c:v>
                </c:pt>
                <c:pt idx="15456">
                  <c:v>-15923.300000000003</c:v>
                </c:pt>
                <c:pt idx="15457">
                  <c:v>-15544.900000000001</c:v>
                </c:pt>
                <c:pt idx="15458">
                  <c:v>-15160.300000000003</c:v>
                </c:pt>
                <c:pt idx="15459">
                  <c:v>-14769.599999999999</c:v>
                </c:pt>
                <c:pt idx="15460">
                  <c:v>-14370.300000000003</c:v>
                </c:pt>
                <c:pt idx="15461">
                  <c:v>-13963.800000000003</c:v>
                </c:pt>
                <c:pt idx="15462">
                  <c:v>-13550.099999999999</c:v>
                </c:pt>
                <c:pt idx="15463">
                  <c:v>-13121.099999999999</c:v>
                </c:pt>
                <c:pt idx="15464">
                  <c:v>-12696.900000000001</c:v>
                </c:pt>
                <c:pt idx="15465">
                  <c:v>-12267.5</c:v>
                </c:pt>
                <c:pt idx="15466">
                  <c:v>-11824.599999999999</c:v>
                </c:pt>
                <c:pt idx="15467">
                  <c:v>-11378.300000000003</c:v>
                </c:pt>
                <c:pt idx="15468">
                  <c:v>-10932.199999999997</c:v>
                </c:pt>
                <c:pt idx="15469">
                  <c:v>-10477</c:v>
                </c:pt>
                <c:pt idx="15470">
                  <c:v>-10010.399999999994</c:v>
                </c:pt>
                <c:pt idx="15471">
                  <c:v>-9547.8999999999942</c:v>
                </c:pt>
                <c:pt idx="15472">
                  <c:v>-9084.1000000000058</c:v>
                </c:pt>
                <c:pt idx="15473">
                  <c:v>-8607</c:v>
                </c:pt>
                <c:pt idx="15474">
                  <c:v>-8116.8000000000029</c:v>
                </c:pt>
                <c:pt idx="15475">
                  <c:v>-7634.6999999999971</c:v>
                </c:pt>
                <c:pt idx="15476">
                  <c:v>-7149.6000000000058</c:v>
                </c:pt>
                <c:pt idx="15477">
                  <c:v>-6649.6000000000058</c:v>
                </c:pt>
                <c:pt idx="15478">
                  <c:v>-6153.8999999999942</c:v>
                </c:pt>
                <c:pt idx="15479">
                  <c:v>-5656.6999999999971</c:v>
                </c:pt>
                <c:pt idx="15480">
                  <c:v>-5155.6000000000058</c:v>
                </c:pt>
                <c:pt idx="15481">
                  <c:v>-4650.1000000000058</c:v>
                </c:pt>
                <c:pt idx="15482">
                  <c:v>-4136.1999999999971</c:v>
                </c:pt>
                <c:pt idx="15483">
                  <c:v>-3627.1999999999971</c:v>
                </c:pt>
                <c:pt idx="15484">
                  <c:v>-3118.6000000000058</c:v>
                </c:pt>
                <c:pt idx="15485">
                  <c:v>-2603.6000000000058</c:v>
                </c:pt>
                <c:pt idx="15486">
                  <c:v>-2084.1999999999971</c:v>
                </c:pt>
                <c:pt idx="15487">
                  <c:v>-1569.3999999999942</c:v>
                </c:pt>
                <c:pt idx="15488">
                  <c:v>-1044.5</c:v>
                </c:pt>
                <c:pt idx="15489">
                  <c:v>-512.39999999999418</c:v>
                </c:pt>
                <c:pt idx="15490">
                  <c:v>8.6999999999970896</c:v>
                </c:pt>
                <c:pt idx="15491">
                  <c:v>526.5</c:v>
                </c:pt>
                <c:pt idx="15492">
                  <c:v>1048.1999999999971</c:v>
                </c:pt>
                <c:pt idx="15493">
                  <c:v>1572.3000000000029</c:v>
                </c:pt>
                <c:pt idx="15494">
                  <c:v>2093.5</c:v>
                </c:pt>
                <c:pt idx="15495">
                  <c:v>2616.3999999999942</c:v>
                </c:pt>
                <c:pt idx="15496">
                  <c:v>3141.8999999999942</c:v>
                </c:pt>
                <c:pt idx="15497">
                  <c:v>3659.1999999999971</c:v>
                </c:pt>
                <c:pt idx="15498">
                  <c:v>4183.5</c:v>
                </c:pt>
                <c:pt idx="15499">
                  <c:v>4701.1000000000058</c:v>
                </c:pt>
                <c:pt idx="15500">
                  <c:v>5221.1000000000058</c:v>
                </c:pt>
                <c:pt idx="15501">
                  <c:v>5741</c:v>
                </c:pt>
                <c:pt idx="15502">
                  <c:v>6252.1999999999971</c:v>
                </c:pt>
                <c:pt idx="15503">
                  <c:v>6768.6000000000058</c:v>
                </c:pt>
                <c:pt idx="15504">
                  <c:v>7273.1000000000058</c:v>
                </c:pt>
                <c:pt idx="15505">
                  <c:v>7783</c:v>
                </c:pt>
                <c:pt idx="15506">
                  <c:v>8287.1999999999971</c:v>
                </c:pt>
                <c:pt idx="15507">
                  <c:v>8786.1000000000058</c:v>
                </c:pt>
                <c:pt idx="15508">
                  <c:v>9284.1000000000058</c:v>
                </c:pt>
                <c:pt idx="15509">
                  <c:v>9776.6000000000058</c:v>
                </c:pt>
                <c:pt idx="15510">
                  <c:v>10261.899999999994</c:v>
                </c:pt>
                <c:pt idx="15511">
                  <c:v>10747.300000000003</c:v>
                </c:pt>
                <c:pt idx="15512">
                  <c:v>11240.100000000006</c:v>
                </c:pt>
                <c:pt idx="15513">
                  <c:v>11725</c:v>
                </c:pt>
                <c:pt idx="15514">
                  <c:v>12195.399999999994</c:v>
                </c:pt>
                <c:pt idx="15515">
                  <c:v>12667.800000000003</c:v>
                </c:pt>
                <c:pt idx="15516">
                  <c:v>13132.600000000006</c:v>
                </c:pt>
                <c:pt idx="15517">
                  <c:v>13588.399999999994</c:v>
                </c:pt>
                <c:pt idx="15518">
                  <c:v>14042.699999999997</c:v>
                </c:pt>
                <c:pt idx="15519">
                  <c:v>14496.300000000003</c:v>
                </c:pt>
                <c:pt idx="15520">
                  <c:v>14942.199999999997</c:v>
                </c:pt>
                <c:pt idx="15521">
                  <c:v>15378</c:v>
                </c:pt>
                <c:pt idx="15522">
                  <c:v>15809.5</c:v>
                </c:pt>
                <c:pt idx="15523">
                  <c:v>16234.899999999994</c:v>
                </c:pt>
                <c:pt idx="15524">
                  <c:v>16662.399999999994</c:v>
                </c:pt>
                <c:pt idx="15525">
                  <c:v>17075.899999999994</c:v>
                </c:pt>
                <c:pt idx="15526">
                  <c:v>17481.5</c:v>
                </c:pt>
                <c:pt idx="15527">
                  <c:v>17891.199999999997</c:v>
                </c:pt>
                <c:pt idx="15528">
                  <c:v>18289.600000000006</c:v>
                </c:pt>
                <c:pt idx="15529">
                  <c:v>18671</c:v>
                </c:pt>
                <c:pt idx="15530">
                  <c:v>19048.100000000006</c:v>
                </c:pt>
                <c:pt idx="15531">
                  <c:v>19425.800000000003</c:v>
                </c:pt>
                <c:pt idx="15532">
                  <c:v>19794.899999999994</c:v>
                </c:pt>
                <c:pt idx="15533">
                  <c:v>20151</c:v>
                </c:pt>
                <c:pt idx="15534">
                  <c:v>20504.699999999997</c:v>
                </c:pt>
                <c:pt idx="15535">
                  <c:v>20853.399999999994</c:v>
                </c:pt>
                <c:pt idx="15536">
                  <c:v>21190.399999999994</c:v>
                </c:pt>
                <c:pt idx="15537">
                  <c:v>21519.199999999997</c:v>
                </c:pt>
                <c:pt idx="15538">
                  <c:v>21847.399999999994</c:v>
                </c:pt>
                <c:pt idx="15539">
                  <c:v>22165.600000000006</c:v>
                </c:pt>
                <c:pt idx="15540">
                  <c:v>22471.199999999997</c:v>
                </c:pt>
                <c:pt idx="15541">
                  <c:v>22770</c:v>
                </c:pt>
                <c:pt idx="15542">
                  <c:v>23057</c:v>
                </c:pt>
                <c:pt idx="15543">
                  <c:v>23338</c:v>
                </c:pt>
                <c:pt idx="15544">
                  <c:v>23610</c:v>
                </c:pt>
                <c:pt idx="15545">
                  <c:v>23877</c:v>
                </c:pt>
                <c:pt idx="15546">
                  <c:v>24131</c:v>
                </c:pt>
                <c:pt idx="15547">
                  <c:v>24378</c:v>
                </c:pt>
                <c:pt idx="15548">
                  <c:v>24618</c:v>
                </c:pt>
                <c:pt idx="15549">
                  <c:v>24845</c:v>
                </c:pt>
                <c:pt idx="15550">
                  <c:v>25064</c:v>
                </c:pt>
                <c:pt idx="15551">
                  <c:v>25276</c:v>
                </c:pt>
                <c:pt idx="15552">
                  <c:v>25483</c:v>
                </c:pt>
                <c:pt idx="15553">
                  <c:v>25670</c:v>
                </c:pt>
                <c:pt idx="15554">
                  <c:v>25849</c:v>
                </c:pt>
                <c:pt idx="15555">
                  <c:v>26024</c:v>
                </c:pt>
                <c:pt idx="15556">
                  <c:v>26186</c:v>
                </c:pt>
                <c:pt idx="15557">
                  <c:v>26342</c:v>
                </c:pt>
                <c:pt idx="15558">
                  <c:v>26484</c:v>
                </c:pt>
                <c:pt idx="15559">
                  <c:v>26620</c:v>
                </c:pt>
                <c:pt idx="15560">
                  <c:v>26744</c:v>
                </c:pt>
                <c:pt idx="15561">
                  <c:v>26852</c:v>
                </c:pt>
                <c:pt idx="15562">
                  <c:v>26963</c:v>
                </c:pt>
                <c:pt idx="15563">
                  <c:v>27062</c:v>
                </c:pt>
                <c:pt idx="15564">
                  <c:v>27144</c:v>
                </c:pt>
                <c:pt idx="15565">
                  <c:v>27221</c:v>
                </c:pt>
                <c:pt idx="15566">
                  <c:v>27282</c:v>
                </c:pt>
                <c:pt idx="15567">
                  <c:v>27324</c:v>
                </c:pt>
                <c:pt idx="15568">
                  <c:v>27372</c:v>
                </c:pt>
                <c:pt idx="15569">
                  <c:v>27410</c:v>
                </c:pt>
                <c:pt idx="15570">
                  <c:v>27426</c:v>
                </c:pt>
                <c:pt idx="15571">
                  <c:v>27433</c:v>
                </c:pt>
                <c:pt idx="15572">
                  <c:v>27440</c:v>
                </c:pt>
                <c:pt idx="15573">
                  <c:v>27430</c:v>
                </c:pt>
                <c:pt idx="15574">
                  <c:v>27399</c:v>
                </c:pt>
                <c:pt idx="15575">
                  <c:v>27373</c:v>
                </c:pt>
                <c:pt idx="15576">
                  <c:v>27333</c:v>
                </c:pt>
                <c:pt idx="15577">
                  <c:v>27273</c:v>
                </c:pt>
                <c:pt idx="15578">
                  <c:v>27206</c:v>
                </c:pt>
                <c:pt idx="15579">
                  <c:v>27132</c:v>
                </c:pt>
                <c:pt idx="15580">
                  <c:v>27054</c:v>
                </c:pt>
                <c:pt idx="15581">
                  <c:v>26958</c:v>
                </c:pt>
                <c:pt idx="15582">
                  <c:v>26848</c:v>
                </c:pt>
                <c:pt idx="15583">
                  <c:v>26730</c:v>
                </c:pt>
                <c:pt idx="15584">
                  <c:v>26603</c:v>
                </c:pt>
                <c:pt idx="15585">
                  <c:v>26468</c:v>
                </c:pt>
                <c:pt idx="15586">
                  <c:v>26317</c:v>
                </c:pt>
                <c:pt idx="15587">
                  <c:v>26157</c:v>
                </c:pt>
                <c:pt idx="15588">
                  <c:v>25993</c:v>
                </c:pt>
                <c:pt idx="15589">
                  <c:v>25815</c:v>
                </c:pt>
                <c:pt idx="15590">
                  <c:v>25619</c:v>
                </c:pt>
                <c:pt idx="15591">
                  <c:v>25416</c:v>
                </c:pt>
                <c:pt idx="15592">
                  <c:v>25208</c:v>
                </c:pt>
                <c:pt idx="15593">
                  <c:v>24993</c:v>
                </c:pt>
                <c:pt idx="15594">
                  <c:v>24763</c:v>
                </c:pt>
                <c:pt idx="15595">
                  <c:v>24517</c:v>
                </c:pt>
                <c:pt idx="15596">
                  <c:v>24267</c:v>
                </c:pt>
                <c:pt idx="15597">
                  <c:v>24013</c:v>
                </c:pt>
                <c:pt idx="15598">
                  <c:v>23748</c:v>
                </c:pt>
                <c:pt idx="15599">
                  <c:v>23466</c:v>
                </c:pt>
                <c:pt idx="15600">
                  <c:v>23175</c:v>
                </c:pt>
                <c:pt idx="15601">
                  <c:v>22876</c:v>
                </c:pt>
                <c:pt idx="15602">
                  <c:v>22570.899999999994</c:v>
                </c:pt>
                <c:pt idx="15603">
                  <c:v>22261.899999999994</c:v>
                </c:pt>
                <c:pt idx="15604">
                  <c:v>21944.800000000003</c:v>
                </c:pt>
                <c:pt idx="15605">
                  <c:v>21614</c:v>
                </c:pt>
                <c:pt idx="15606">
                  <c:v>21275</c:v>
                </c:pt>
                <c:pt idx="15607">
                  <c:v>20931.800000000003</c:v>
                </c:pt>
                <c:pt idx="15608">
                  <c:v>20581.399999999994</c:v>
                </c:pt>
                <c:pt idx="15609">
                  <c:v>20215.699999999997</c:v>
                </c:pt>
                <c:pt idx="15610">
                  <c:v>19845.5</c:v>
                </c:pt>
                <c:pt idx="15611">
                  <c:v>19475.5</c:v>
                </c:pt>
                <c:pt idx="15612">
                  <c:v>19090.699999999997</c:v>
                </c:pt>
                <c:pt idx="15613">
                  <c:v>18698.300000000003</c:v>
                </c:pt>
                <c:pt idx="15614">
                  <c:v>18300.600000000006</c:v>
                </c:pt>
                <c:pt idx="15615">
                  <c:v>17896.600000000006</c:v>
                </c:pt>
                <c:pt idx="15616">
                  <c:v>17484.100000000006</c:v>
                </c:pt>
                <c:pt idx="15617">
                  <c:v>17070.199999999997</c:v>
                </c:pt>
                <c:pt idx="15618">
                  <c:v>16648.600000000006</c:v>
                </c:pt>
                <c:pt idx="15619">
                  <c:v>16218.899999999994</c:v>
                </c:pt>
                <c:pt idx="15620">
                  <c:v>15785.100000000006</c:v>
                </c:pt>
                <c:pt idx="15621">
                  <c:v>15345.5</c:v>
                </c:pt>
                <c:pt idx="15622">
                  <c:v>14904</c:v>
                </c:pt>
                <c:pt idx="15623">
                  <c:v>14453.5</c:v>
                </c:pt>
                <c:pt idx="15624">
                  <c:v>13998.5</c:v>
                </c:pt>
                <c:pt idx="15625">
                  <c:v>13537.600000000006</c:v>
                </c:pt>
                <c:pt idx="15626">
                  <c:v>13075.899999999994</c:v>
                </c:pt>
                <c:pt idx="15627">
                  <c:v>12605.399999999994</c:v>
                </c:pt>
                <c:pt idx="15628">
                  <c:v>12138</c:v>
                </c:pt>
                <c:pt idx="15629">
                  <c:v>11664.300000000003</c:v>
                </c:pt>
                <c:pt idx="15630">
                  <c:v>11189.100000000006</c:v>
                </c:pt>
                <c:pt idx="15631">
                  <c:v>10711.100000000006</c:v>
                </c:pt>
                <c:pt idx="15632">
                  <c:v>10226.300000000003</c:v>
                </c:pt>
                <c:pt idx="15633">
                  <c:v>9739.6000000000058</c:v>
                </c:pt>
                <c:pt idx="15634">
                  <c:v>9249.6999999999971</c:v>
                </c:pt>
                <c:pt idx="15635">
                  <c:v>8758.6999999999971</c:v>
                </c:pt>
                <c:pt idx="15636">
                  <c:v>8262.5</c:v>
                </c:pt>
                <c:pt idx="15637">
                  <c:v>7763</c:v>
                </c:pt>
                <c:pt idx="15638">
                  <c:v>7263.6000000000058</c:v>
                </c:pt>
                <c:pt idx="15639">
                  <c:v>6760.8999999999942</c:v>
                </c:pt>
                <c:pt idx="15640">
                  <c:v>6256.6000000000058</c:v>
                </c:pt>
                <c:pt idx="15641">
                  <c:v>5752.8999999999942</c:v>
                </c:pt>
                <c:pt idx="15642">
                  <c:v>5248.3000000000029</c:v>
                </c:pt>
                <c:pt idx="15643">
                  <c:v>4740.3999999999942</c:v>
                </c:pt>
                <c:pt idx="15644">
                  <c:v>4232.6999999999971</c:v>
                </c:pt>
                <c:pt idx="15645">
                  <c:v>3724.6999999999971</c:v>
                </c:pt>
                <c:pt idx="15646">
                  <c:v>3215.8000000000029</c:v>
                </c:pt>
                <c:pt idx="15647">
                  <c:v>2707.8000000000029</c:v>
                </c:pt>
                <c:pt idx="15648">
                  <c:v>2196.8999999999942</c:v>
                </c:pt>
                <c:pt idx="15649">
                  <c:v>1688</c:v>
                </c:pt>
                <c:pt idx="15650">
                  <c:v>1176.6000000000058</c:v>
                </c:pt>
                <c:pt idx="15651">
                  <c:v>666</c:v>
                </c:pt>
                <c:pt idx="15652">
                  <c:v>160.30000000000291</c:v>
                </c:pt>
                <c:pt idx="15653">
                  <c:v>-344.80000000000291</c:v>
                </c:pt>
                <c:pt idx="15654">
                  <c:v>-850</c:v>
                </c:pt>
                <c:pt idx="15655">
                  <c:v>-1357.3999999999942</c:v>
                </c:pt>
                <c:pt idx="15656">
                  <c:v>-1860.6000000000058</c:v>
                </c:pt>
                <c:pt idx="15657">
                  <c:v>-2360.3000000000029</c:v>
                </c:pt>
                <c:pt idx="15658">
                  <c:v>-2860.6000000000058</c:v>
                </c:pt>
                <c:pt idx="15659">
                  <c:v>-3359</c:v>
                </c:pt>
                <c:pt idx="15660">
                  <c:v>-3856</c:v>
                </c:pt>
                <c:pt idx="15661">
                  <c:v>-4350</c:v>
                </c:pt>
                <c:pt idx="15662">
                  <c:v>-4846.8000000000029</c:v>
                </c:pt>
                <c:pt idx="15663">
                  <c:v>-5342.6999999999971</c:v>
                </c:pt>
                <c:pt idx="15664">
                  <c:v>-5829.3999999999942</c:v>
                </c:pt>
                <c:pt idx="15665">
                  <c:v>-6315.8999999999942</c:v>
                </c:pt>
                <c:pt idx="15666">
                  <c:v>-6800.1000000000058</c:v>
                </c:pt>
                <c:pt idx="15667">
                  <c:v>-7276.8999999999942</c:v>
                </c:pt>
                <c:pt idx="15668">
                  <c:v>-7754.1000000000058</c:v>
                </c:pt>
                <c:pt idx="15669">
                  <c:v>-8228.1000000000058</c:v>
                </c:pt>
                <c:pt idx="15670">
                  <c:v>-8696.1000000000058</c:v>
                </c:pt>
                <c:pt idx="15671">
                  <c:v>-9160.8999999999942</c:v>
                </c:pt>
                <c:pt idx="15672">
                  <c:v>-9623.1000000000058</c:v>
                </c:pt>
                <c:pt idx="15673">
                  <c:v>-10078.199999999997</c:v>
                </c:pt>
                <c:pt idx="15674">
                  <c:v>-10528.399999999994</c:v>
                </c:pt>
                <c:pt idx="15675">
                  <c:v>-10978.100000000006</c:v>
                </c:pt>
                <c:pt idx="15676">
                  <c:v>-11423.5</c:v>
                </c:pt>
                <c:pt idx="15677">
                  <c:v>-11860.099999999999</c:v>
                </c:pt>
                <c:pt idx="15678">
                  <c:v>-12290.800000000003</c:v>
                </c:pt>
                <c:pt idx="15679">
                  <c:v>-12719.300000000003</c:v>
                </c:pt>
                <c:pt idx="15680">
                  <c:v>-13143.699999999997</c:v>
                </c:pt>
                <c:pt idx="15681">
                  <c:v>-13559.099999999999</c:v>
                </c:pt>
                <c:pt idx="15682">
                  <c:v>-13968.800000000003</c:v>
                </c:pt>
                <c:pt idx="15683">
                  <c:v>-14372.800000000003</c:v>
                </c:pt>
                <c:pt idx="15684">
                  <c:v>-14772</c:v>
                </c:pt>
                <c:pt idx="15685">
                  <c:v>-15166.5</c:v>
                </c:pt>
                <c:pt idx="15686">
                  <c:v>-15555.099999999999</c:v>
                </c:pt>
                <c:pt idx="15687">
                  <c:v>-15936.199999999997</c:v>
                </c:pt>
                <c:pt idx="15688">
                  <c:v>-16312.699999999997</c:v>
                </c:pt>
                <c:pt idx="15689">
                  <c:v>-16682.400000000001</c:v>
                </c:pt>
                <c:pt idx="15690">
                  <c:v>-17042.900000000001</c:v>
                </c:pt>
                <c:pt idx="15691">
                  <c:v>-17396.199999999997</c:v>
                </c:pt>
                <c:pt idx="15692">
                  <c:v>-17744.099999999999</c:v>
                </c:pt>
                <c:pt idx="15693">
                  <c:v>-18078.699999999997</c:v>
                </c:pt>
                <c:pt idx="15694">
                  <c:v>-18411.5</c:v>
                </c:pt>
                <c:pt idx="15695">
                  <c:v>-18738.099999999999</c:v>
                </c:pt>
                <c:pt idx="15696">
                  <c:v>-19049.699999999997</c:v>
                </c:pt>
                <c:pt idx="15697">
                  <c:v>-19355.900000000001</c:v>
                </c:pt>
                <c:pt idx="15698">
                  <c:v>-19656.099999999999</c:v>
                </c:pt>
                <c:pt idx="15699">
                  <c:v>-19943.400000000001</c:v>
                </c:pt>
                <c:pt idx="15700">
                  <c:v>-20229.099999999999</c:v>
                </c:pt>
                <c:pt idx="15701">
                  <c:v>-20509</c:v>
                </c:pt>
                <c:pt idx="15702">
                  <c:v>-20776.099999999999</c:v>
                </c:pt>
                <c:pt idx="15703">
                  <c:v>-21035.800000000003</c:v>
                </c:pt>
                <c:pt idx="15704">
                  <c:v>-21281.1</c:v>
                </c:pt>
                <c:pt idx="15705">
                  <c:v>-21521.4</c:v>
                </c:pt>
                <c:pt idx="15706">
                  <c:v>-21748.800000000003</c:v>
                </c:pt>
                <c:pt idx="15707">
                  <c:v>-21969</c:v>
                </c:pt>
                <c:pt idx="15708">
                  <c:v>-22191.5</c:v>
                </c:pt>
                <c:pt idx="15709">
                  <c:v>-22393.599999999999</c:v>
                </c:pt>
                <c:pt idx="15710">
                  <c:v>-22590.300000000003</c:v>
                </c:pt>
                <c:pt idx="15711">
                  <c:v>-22777</c:v>
                </c:pt>
                <c:pt idx="15712">
                  <c:v>-22958.400000000001</c:v>
                </c:pt>
                <c:pt idx="15713">
                  <c:v>-23129.4</c:v>
                </c:pt>
                <c:pt idx="15714">
                  <c:v>-23287</c:v>
                </c:pt>
                <c:pt idx="15715">
                  <c:v>-23438.6</c:v>
                </c:pt>
                <c:pt idx="15716">
                  <c:v>-23579</c:v>
                </c:pt>
                <c:pt idx="15717">
                  <c:v>-23712</c:v>
                </c:pt>
                <c:pt idx="15718">
                  <c:v>-23832.6</c:v>
                </c:pt>
                <c:pt idx="15719">
                  <c:v>-23945.300000000003</c:v>
                </c:pt>
                <c:pt idx="15720">
                  <c:v>-24046.300000000003</c:v>
                </c:pt>
                <c:pt idx="15721">
                  <c:v>-24139.199999999997</c:v>
                </c:pt>
                <c:pt idx="15722">
                  <c:v>-24222.1</c:v>
                </c:pt>
                <c:pt idx="15723">
                  <c:v>-24294.6</c:v>
                </c:pt>
                <c:pt idx="15724">
                  <c:v>-24357.9</c:v>
                </c:pt>
                <c:pt idx="15725">
                  <c:v>-24424.5</c:v>
                </c:pt>
                <c:pt idx="15726">
                  <c:v>-24471.300000000003</c:v>
                </c:pt>
                <c:pt idx="15727">
                  <c:v>-24505.800000000003</c:v>
                </c:pt>
                <c:pt idx="15728">
                  <c:v>-24535.1</c:v>
                </c:pt>
                <c:pt idx="15729">
                  <c:v>-24555.199999999997</c:v>
                </c:pt>
                <c:pt idx="15730">
                  <c:v>-24566.400000000001</c:v>
                </c:pt>
                <c:pt idx="15731">
                  <c:v>-24560.300000000003</c:v>
                </c:pt>
                <c:pt idx="15732">
                  <c:v>-24550.9</c:v>
                </c:pt>
                <c:pt idx="15733">
                  <c:v>-24534.6</c:v>
                </c:pt>
                <c:pt idx="15734">
                  <c:v>-24513.599999999999</c:v>
                </c:pt>
                <c:pt idx="15735">
                  <c:v>-24483.599999999999</c:v>
                </c:pt>
                <c:pt idx="15736">
                  <c:v>-24442</c:v>
                </c:pt>
                <c:pt idx="15737">
                  <c:v>-24382.6</c:v>
                </c:pt>
                <c:pt idx="15738">
                  <c:v>-24323.5</c:v>
                </c:pt>
                <c:pt idx="15739">
                  <c:v>-24259.1</c:v>
                </c:pt>
                <c:pt idx="15740">
                  <c:v>-24184</c:v>
                </c:pt>
                <c:pt idx="15741">
                  <c:v>-24095.9</c:v>
                </c:pt>
                <c:pt idx="15742">
                  <c:v>-23994.699999999997</c:v>
                </c:pt>
                <c:pt idx="15743">
                  <c:v>-23893.5</c:v>
                </c:pt>
                <c:pt idx="15744">
                  <c:v>-23787.199999999997</c:v>
                </c:pt>
                <c:pt idx="15745">
                  <c:v>-23669.4</c:v>
                </c:pt>
                <c:pt idx="15746">
                  <c:v>-23537</c:v>
                </c:pt>
                <c:pt idx="15747">
                  <c:v>-23400.9</c:v>
                </c:pt>
                <c:pt idx="15748">
                  <c:v>-23261.599999999999</c:v>
                </c:pt>
                <c:pt idx="15749">
                  <c:v>-23110.199999999997</c:v>
                </c:pt>
                <c:pt idx="15750">
                  <c:v>-22950.699999999997</c:v>
                </c:pt>
                <c:pt idx="15751">
                  <c:v>-22786.6</c:v>
                </c:pt>
                <c:pt idx="15752">
                  <c:v>-22616.199999999997</c:v>
                </c:pt>
                <c:pt idx="15753">
                  <c:v>-22441.4</c:v>
                </c:pt>
                <c:pt idx="15754">
                  <c:v>-22251.1</c:v>
                </c:pt>
                <c:pt idx="15755">
                  <c:v>-22052.5</c:v>
                </c:pt>
                <c:pt idx="15756">
                  <c:v>-21853.199999999997</c:v>
                </c:pt>
                <c:pt idx="15757">
                  <c:v>-21650.400000000001</c:v>
                </c:pt>
                <c:pt idx="15758">
                  <c:v>-21438.199999999997</c:v>
                </c:pt>
                <c:pt idx="15759">
                  <c:v>-21212.5</c:v>
                </c:pt>
                <c:pt idx="15760">
                  <c:v>-20990.699999999997</c:v>
                </c:pt>
                <c:pt idx="15761">
                  <c:v>-20762.699999999997</c:v>
                </c:pt>
                <c:pt idx="15762">
                  <c:v>-20514</c:v>
                </c:pt>
                <c:pt idx="15763">
                  <c:v>-20266.199999999997</c:v>
                </c:pt>
                <c:pt idx="15764">
                  <c:v>-20020</c:v>
                </c:pt>
                <c:pt idx="15765">
                  <c:v>-19763.400000000001</c:v>
                </c:pt>
                <c:pt idx="15766">
                  <c:v>-19489.199999999997</c:v>
                </c:pt>
                <c:pt idx="15767">
                  <c:v>-19223.300000000003</c:v>
                </c:pt>
                <c:pt idx="15768">
                  <c:v>-18958.099999999999</c:v>
                </c:pt>
                <c:pt idx="15769">
                  <c:v>-18676.400000000001</c:v>
                </c:pt>
                <c:pt idx="15770">
                  <c:v>-18390.300000000003</c:v>
                </c:pt>
                <c:pt idx="15771">
                  <c:v>-18099.599999999999</c:v>
                </c:pt>
                <c:pt idx="15772">
                  <c:v>-17796.699999999997</c:v>
                </c:pt>
                <c:pt idx="15773">
                  <c:v>-17501.400000000001</c:v>
                </c:pt>
                <c:pt idx="15774">
                  <c:v>-17199</c:v>
                </c:pt>
                <c:pt idx="15775">
                  <c:v>-16884.800000000003</c:v>
                </c:pt>
                <c:pt idx="15776">
                  <c:v>-16573.400000000001</c:v>
                </c:pt>
                <c:pt idx="15777">
                  <c:v>-16252.699999999997</c:v>
                </c:pt>
                <c:pt idx="15778">
                  <c:v>-15930.800000000003</c:v>
                </c:pt>
                <c:pt idx="15779">
                  <c:v>-15603.400000000001</c:v>
                </c:pt>
                <c:pt idx="15780">
                  <c:v>-15272</c:v>
                </c:pt>
                <c:pt idx="15781">
                  <c:v>-14941.699999999997</c:v>
                </c:pt>
                <c:pt idx="15782">
                  <c:v>-14602.5</c:v>
                </c:pt>
                <c:pt idx="15783">
                  <c:v>-14257.300000000003</c:v>
                </c:pt>
                <c:pt idx="15784">
                  <c:v>-13913</c:v>
                </c:pt>
                <c:pt idx="15785">
                  <c:v>-13568.5</c:v>
                </c:pt>
                <c:pt idx="15786">
                  <c:v>-13214.099999999999</c:v>
                </c:pt>
                <c:pt idx="15787">
                  <c:v>-12856.900000000001</c:v>
                </c:pt>
                <c:pt idx="15788">
                  <c:v>-12502.099999999999</c:v>
                </c:pt>
                <c:pt idx="15789">
                  <c:v>-12134.199999999997</c:v>
                </c:pt>
                <c:pt idx="15790">
                  <c:v>-11771.800000000003</c:v>
                </c:pt>
                <c:pt idx="15791">
                  <c:v>-11408.199999999997</c:v>
                </c:pt>
                <c:pt idx="15792">
                  <c:v>-11039.100000000006</c:v>
                </c:pt>
                <c:pt idx="15793">
                  <c:v>-10671.300000000003</c:v>
                </c:pt>
                <c:pt idx="15794">
                  <c:v>-10295.899999999994</c:v>
                </c:pt>
                <c:pt idx="15795">
                  <c:v>-9923.3999999999942</c:v>
                </c:pt>
                <c:pt idx="15796">
                  <c:v>-9545.5</c:v>
                </c:pt>
                <c:pt idx="15797">
                  <c:v>-9169</c:v>
                </c:pt>
                <c:pt idx="15798">
                  <c:v>-8794</c:v>
                </c:pt>
                <c:pt idx="15799">
                  <c:v>-8412.3000000000029</c:v>
                </c:pt>
                <c:pt idx="15800">
                  <c:v>-8026.6000000000058</c:v>
                </c:pt>
                <c:pt idx="15801">
                  <c:v>-7642</c:v>
                </c:pt>
                <c:pt idx="15802">
                  <c:v>-7263.8999999999942</c:v>
                </c:pt>
                <c:pt idx="15803">
                  <c:v>-6875.1999999999971</c:v>
                </c:pt>
                <c:pt idx="15804">
                  <c:v>-6488.8000000000029</c:v>
                </c:pt>
                <c:pt idx="15805">
                  <c:v>-6113.8000000000029</c:v>
                </c:pt>
                <c:pt idx="15806">
                  <c:v>-5729.6999999999971</c:v>
                </c:pt>
                <c:pt idx="15807">
                  <c:v>-5338</c:v>
                </c:pt>
                <c:pt idx="15808">
                  <c:v>-4953.5</c:v>
                </c:pt>
                <c:pt idx="15809">
                  <c:v>-4575.6000000000058</c:v>
                </c:pt>
                <c:pt idx="15810">
                  <c:v>-4188.3000000000029</c:v>
                </c:pt>
                <c:pt idx="15811">
                  <c:v>-3803.6999999999971</c:v>
                </c:pt>
                <c:pt idx="15812">
                  <c:v>-3420</c:v>
                </c:pt>
                <c:pt idx="15813">
                  <c:v>-3036.5</c:v>
                </c:pt>
                <c:pt idx="15814">
                  <c:v>-2655.5</c:v>
                </c:pt>
                <c:pt idx="15815">
                  <c:v>-2269.1000000000058</c:v>
                </c:pt>
                <c:pt idx="15816">
                  <c:v>-1889.1000000000058</c:v>
                </c:pt>
                <c:pt idx="15817">
                  <c:v>-1516</c:v>
                </c:pt>
                <c:pt idx="15818">
                  <c:v>-1142.6000000000058</c:v>
                </c:pt>
                <c:pt idx="15819">
                  <c:v>-765.39999999999418</c:v>
                </c:pt>
                <c:pt idx="15820">
                  <c:v>-396.60000000000582</c:v>
                </c:pt>
                <c:pt idx="15821">
                  <c:v>-27.5</c:v>
                </c:pt>
                <c:pt idx="15822">
                  <c:v>347.19999999999709</c:v>
                </c:pt>
                <c:pt idx="15823">
                  <c:v>716.39999999999418</c:v>
                </c:pt>
                <c:pt idx="15824">
                  <c:v>1072.6000000000058</c:v>
                </c:pt>
                <c:pt idx="15825">
                  <c:v>1436.3000000000029</c:v>
                </c:pt>
                <c:pt idx="15826">
                  <c:v>1798.8999999999942</c:v>
                </c:pt>
                <c:pt idx="15827">
                  <c:v>2152.6000000000058</c:v>
                </c:pt>
                <c:pt idx="15828">
                  <c:v>2505.8999999999942</c:v>
                </c:pt>
                <c:pt idx="15829">
                  <c:v>2856.3000000000029</c:v>
                </c:pt>
                <c:pt idx="15830">
                  <c:v>3204</c:v>
                </c:pt>
                <c:pt idx="15831">
                  <c:v>3546.3000000000029</c:v>
                </c:pt>
                <c:pt idx="15832">
                  <c:v>3887.1000000000058</c:v>
                </c:pt>
                <c:pt idx="15833">
                  <c:v>4224.6999999999971</c:v>
                </c:pt>
                <c:pt idx="15834">
                  <c:v>4554.6000000000058</c:v>
                </c:pt>
                <c:pt idx="15835">
                  <c:v>4885.6000000000058</c:v>
                </c:pt>
                <c:pt idx="15836">
                  <c:v>5215.8999999999942</c:v>
                </c:pt>
                <c:pt idx="15837">
                  <c:v>5534.5</c:v>
                </c:pt>
                <c:pt idx="15838">
                  <c:v>5862.1999999999971</c:v>
                </c:pt>
                <c:pt idx="15839">
                  <c:v>6179.6000000000058</c:v>
                </c:pt>
                <c:pt idx="15840">
                  <c:v>6488.6999999999971</c:v>
                </c:pt>
                <c:pt idx="15841">
                  <c:v>6796.6000000000058</c:v>
                </c:pt>
                <c:pt idx="15842">
                  <c:v>7097.8999999999942</c:v>
                </c:pt>
                <c:pt idx="15843">
                  <c:v>7393.6999999999971</c:v>
                </c:pt>
                <c:pt idx="15844">
                  <c:v>7683.1999999999971</c:v>
                </c:pt>
                <c:pt idx="15845">
                  <c:v>7978.6999999999971</c:v>
                </c:pt>
                <c:pt idx="15846">
                  <c:v>8267.5</c:v>
                </c:pt>
                <c:pt idx="15847">
                  <c:v>8545.6999999999971</c:v>
                </c:pt>
                <c:pt idx="15848">
                  <c:v>8820.6000000000058</c:v>
                </c:pt>
                <c:pt idx="15849">
                  <c:v>9098.1000000000058</c:v>
                </c:pt>
                <c:pt idx="15850">
                  <c:v>9360.1000000000058</c:v>
                </c:pt>
                <c:pt idx="15851">
                  <c:v>9621.3000000000029</c:v>
                </c:pt>
                <c:pt idx="15852">
                  <c:v>9886.1000000000058</c:v>
                </c:pt>
                <c:pt idx="15853">
                  <c:v>10138.300000000003</c:v>
                </c:pt>
                <c:pt idx="15854">
                  <c:v>10383.300000000003</c:v>
                </c:pt>
                <c:pt idx="15855">
                  <c:v>10623</c:v>
                </c:pt>
                <c:pt idx="15856">
                  <c:v>10860.300000000003</c:v>
                </c:pt>
                <c:pt idx="15857">
                  <c:v>11096.399999999994</c:v>
                </c:pt>
                <c:pt idx="15858">
                  <c:v>11323.800000000003</c:v>
                </c:pt>
                <c:pt idx="15859">
                  <c:v>11541.300000000003</c:v>
                </c:pt>
                <c:pt idx="15860">
                  <c:v>11765.5</c:v>
                </c:pt>
                <c:pt idx="15861">
                  <c:v>11984.100000000006</c:v>
                </c:pt>
                <c:pt idx="15862">
                  <c:v>12194.100000000006</c:v>
                </c:pt>
                <c:pt idx="15863">
                  <c:v>12387.5</c:v>
                </c:pt>
                <c:pt idx="15864">
                  <c:v>12591.300000000003</c:v>
                </c:pt>
                <c:pt idx="15865">
                  <c:v>12789.899999999994</c:v>
                </c:pt>
                <c:pt idx="15866">
                  <c:v>12970.899999999994</c:v>
                </c:pt>
                <c:pt idx="15867">
                  <c:v>13155</c:v>
                </c:pt>
                <c:pt idx="15868">
                  <c:v>13334.5</c:v>
                </c:pt>
                <c:pt idx="15869">
                  <c:v>13504.899999999994</c:v>
                </c:pt>
                <c:pt idx="15870">
                  <c:v>13668.399999999994</c:v>
                </c:pt>
                <c:pt idx="15871">
                  <c:v>13831.899999999994</c:v>
                </c:pt>
                <c:pt idx="15872">
                  <c:v>13989</c:v>
                </c:pt>
                <c:pt idx="15873">
                  <c:v>14140.399999999994</c:v>
                </c:pt>
                <c:pt idx="15874">
                  <c:v>14286.600000000006</c:v>
                </c:pt>
                <c:pt idx="15875">
                  <c:v>14425.100000000006</c:v>
                </c:pt>
                <c:pt idx="15876">
                  <c:v>14564.600000000006</c:v>
                </c:pt>
                <c:pt idx="15877">
                  <c:v>14692.5</c:v>
                </c:pt>
                <c:pt idx="15878">
                  <c:v>14816.100000000006</c:v>
                </c:pt>
                <c:pt idx="15879">
                  <c:v>14938.5</c:v>
                </c:pt>
                <c:pt idx="15880">
                  <c:v>15050.300000000003</c:v>
                </c:pt>
                <c:pt idx="15881">
                  <c:v>15163.100000000006</c:v>
                </c:pt>
                <c:pt idx="15882">
                  <c:v>15269.899999999994</c:v>
                </c:pt>
                <c:pt idx="15883">
                  <c:v>15367.800000000003</c:v>
                </c:pt>
                <c:pt idx="15884">
                  <c:v>15462.300000000003</c:v>
                </c:pt>
                <c:pt idx="15885">
                  <c:v>15559.300000000003</c:v>
                </c:pt>
                <c:pt idx="15886">
                  <c:v>15641.300000000003</c:v>
                </c:pt>
                <c:pt idx="15887">
                  <c:v>15718.300000000003</c:v>
                </c:pt>
                <c:pt idx="15888">
                  <c:v>15799.399999999994</c:v>
                </c:pt>
                <c:pt idx="15889">
                  <c:v>15870.600000000006</c:v>
                </c:pt>
                <c:pt idx="15890">
                  <c:v>15934.5</c:v>
                </c:pt>
                <c:pt idx="15891">
                  <c:v>15993.5</c:v>
                </c:pt>
                <c:pt idx="15892">
                  <c:v>16047.100000000006</c:v>
                </c:pt>
                <c:pt idx="15893">
                  <c:v>16098.300000000003</c:v>
                </c:pt>
                <c:pt idx="15894">
                  <c:v>16137.699999999997</c:v>
                </c:pt>
                <c:pt idx="15895">
                  <c:v>16177.699999999997</c:v>
                </c:pt>
                <c:pt idx="15896">
                  <c:v>16217.899999999994</c:v>
                </c:pt>
                <c:pt idx="15897">
                  <c:v>16246.300000000003</c:v>
                </c:pt>
                <c:pt idx="15898">
                  <c:v>16275.100000000006</c:v>
                </c:pt>
                <c:pt idx="15899">
                  <c:v>16295.300000000003</c:v>
                </c:pt>
                <c:pt idx="15900">
                  <c:v>16298.600000000006</c:v>
                </c:pt>
                <c:pt idx="15901">
                  <c:v>16311.5</c:v>
                </c:pt>
                <c:pt idx="15902">
                  <c:v>16328</c:v>
                </c:pt>
                <c:pt idx="15903">
                  <c:v>16326.199999999997</c:v>
                </c:pt>
                <c:pt idx="15904">
                  <c:v>16320.399999999994</c:v>
                </c:pt>
                <c:pt idx="15905">
                  <c:v>16320.399999999994</c:v>
                </c:pt>
                <c:pt idx="15906">
                  <c:v>16315.699999999997</c:v>
                </c:pt>
                <c:pt idx="15907">
                  <c:v>16295.699999999997</c:v>
                </c:pt>
                <c:pt idx="15908">
                  <c:v>16277.800000000003</c:v>
                </c:pt>
                <c:pt idx="15909">
                  <c:v>16258.600000000006</c:v>
                </c:pt>
                <c:pt idx="15910">
                  <c:v>16229.199999999997</c:v>
                </c:pt>
                <c:pt idx="15911">
                  <c:v>16193.600000000006</c:v>
                </c:pt>
                <c:pt idx="15912">
                  <c:v>16156.800000000003</c:v>
                </c:pt>
                <c:pt idx="15913">
                  <c:v>16124.5</c:v>
                </c:pt>
                <c:pt idx="15914">
                  <c:v>16082.600000000006</c:v>
                </c:pt>
                <c:pt idx="15915">
                  <c:v>16030</c:v>
                </c:pt>
                <c:pt idx="15916">
                  <c:v>15975.199999999997</c:v>
                </c:pt>
                <c:pt idx="15917">
                  <c:v>15918.300000000003</c:v>
                </c:pt>
                <c:pt idx="15918">
                  <c:v>15859.399999999994</c:v>
                </c:pt>
                <c:pt idx="15919">
                  <c:v>15794.399999999994</c:v>
                </c:pt>
                <c:pt idx="15920">
                  <c:v>15723.600000000006</c:v>
                </c:pt>
                <c:pt idx="15921">
                  <c:v>15655.5</c:v>
                </c:pt>
                <c:pt idx="15922">
                  <c:v>15583.300000000003</c:v>
                </c:pt>
                <c:pt idx="15923">
                  <c:v>15500.600000000006</c:v>
                </c:pt>
                <c:pt idx="15924">
                  <c:v>15413.600000000006</c:v>
                </c:pt>
                <c:pt idx="15925">
                  <c:v>15325</c:v>
                </c:pt>
                <c:pt idx="15926">
                  <c:v>15241.399999999994</c:v>
                </c:pt>
                <c:pt idx="15927">
                  <c:v>15154.399999999994</c:v>
                </c:pt>
                <c:pt idx="15928">
                  <c:v>15056.699999999997</c:v>
                </c:pt>
                <c:pt idx="15929">
                  <c:v>14958.899999999994</c:v>
                </c:pt>
                <c:pt idx="15930">
                  <c:v>14862.100000000006</c:v>
                </c:pt>
                <c:pt idx="15931">
                  <c:v>14765.800000000003</c:v>
                </c:pt>
                <c:pt idx="15932">
                  <c:v>14660</c:v>
                </c:pt>
                <c:pt idx="15933">
                  <c:v>14548.100000000006</c:v>
                </c:pt>
                <c:pt idx="15934">
                  <c:v>14434.899999999994</c:v>
                </c:pt>
                <c:pt idx="15935">
                  <c:v>14320.800000000003</c:v>
                </c:pt>
                <c:pt idx="15936">
                  <c:v>14205.800000000003</c:v>
                </c:pt>
                <c:pt idx="15937">
                  <c:v>14089.100000000006</c:v>
                </c:pt>
                <c:pt idx="15938">
                  <c:v>13963.899999999994</c:v>
                </c:pt>
                <c:pt idx="15939">
                  <c:v>13836.100000000006</c:v>
                </c:pt>
                <c:pt idx="15940">
                  <c:v>13709.699999999997</c:v>
                </c:pt>
                <c:pt idx="15941">
                  <c:v>13581.199999999997</c:v>
                </c:pt>
                <c:pt idx="15942">
                  <c:v>13447</c:v>
                </c:pt>
                <c:pt idx="15943">
                  <c:v>13305.800000000003</c:v>
                </c:pt>
                <c:pt idx="15944">
                  <c:v>13171.199999999997</c:v>
                </c:pt>
                <c:pt idx="15945">
                  <c:v>13035</c:v>
                </c:pt>
                <c:pt idx="15946">
                  <c:v>12890.5</c:v>
                </c:pt>
                <c:pt idx="15947">
                  <c:v>12746.399999999994</c:v>
                </c:pt>
                <c:pt idx="15948">
                  <c:v>12601</c:v>
                </c:pt>
                <c:pt idx="15949">
                  <c:v>12450.5</c:v>
                </c:pt>
                <c:pt idx="15950">
                  <c:v>12304.800000000003</c:v>
                </c:pt>
                <c:pt idx="15951">
                  <c:v>12156.100000000006</c:v>
                </c:pt>
                <c:pt idx="15952">
                  <c:v>12005.100000000006</c:v>
                </c:pt>
                <c:pt idx="15953">
                  <c:v>11854.699999999997</c:v>
                </c:pt>
                <c:pt idx="15954">
                  <c:v>11702.699999999997</c:v>
                </c:pt>
                <c:pt idx="15955">
                  <c:v>11549.199999999997</c:v>
                </c:pt>
                <c:pt idx="15956">
                  <c:v>11389.600000000006</c:v>
                </c:pt>
                <c:pt idx="15957">
                  <c:v>11230.800000000003</c:v>
                </c:pt>
                <c:pt idx="15958">
                  <c:v>11073.300000000003</c:v>
                </c:pt>
                <c:pt idx="15959">
                  <c:v>10913.899999999994</c:v>
                </c:pt>
                <c:pt idx="15960">
                  <c:v>10750.5</c:v>
                </c:pt>
                <c:pt idx="15961">
                  <c:v>10585.100000000006</c:v>
                </c:pt>
                <c:pt idx="15962">
                  <c:v>10418.600000000006</c:v>
                </c:pt>
                <c:pt idx="15963">
                  <c:v>10251.800000000003</c:v>
                </c:pt>
                <c:pt idx="15964">
                  <c:v>10084.199999999997</c:v>
                </c:pt>
                <c:pt idx="15965">
                  <c:v>9914.3999999999942</c:v>
                </c:pt>
                <c:pt idx="15966">
                  <c:v>9741.5</c:v>
                </c:pt>
                <c:pt idx="15967">
                  <c:v>9569.6000000000058</c:v>
                </c:pt>
                <c:pt idx="15968">
                  <c:v>9395.5</c:v>
                </c:pt>
                <c:pt idx="15969">
                  <c:v>9222.8000000000029</c:v>
                </c:pt>
                <c:pt idx="15970">
                  <c:v>9046.1000000000058</c:v>
                </c:pt>
                <c:pt idx="15971">
                  <c:v>8871.8999999999942</c:v>
                </c:pt>
                <c:pt idx="15972">
                  <c:v>8697.8000000000029</c:v>
                </c:pt>
                <c:pt idx="15973">
                  <c:v>8523.1999999999971</c:v>
                </c:pt>
                <c:pt idx="15974">
                  <c:v>8348.3999999999942</c:v>
                </c:pt>
                <c:pt idx="15975">
                  <c:v>8174.5</c:v>
                </c:pt>
                <c:pt idx="15976">
                  <c:v>7995.6000000000058</c:v>
                </c:pt>
                <c:pt idx="15977">
                  <c:v>7818.6999999999971</c:v>
                </c:pt>
                <c:pt idx="15978">
                  <c:v>7644</c:v>
                </c:pt>
                <c:pt idx="15979">
                  <c:v>7465.3000000000029</c:v>
                </c:pt>
                <c:pt idx="15980">
                  <c:v>7287.3000000000029</c:v>
                </c:pt>
                <c:pt idx="15981">
                  <c:v>7111.6999999999971</c:v>
                </c:pt>
                <c:pt idx="15982">
                  <c:v>6929.1999999999971</c:v>
                </c:pt>
                <c:pt idx="15983">
                  <c:v>6748.8999999999942</c:v>
                </c:pt>
                <c:pt idx="15984">
                  <c:v>6571</c:v>
                </c:pt>
                <c:pt idx="15985">
                  <c:v>6392.1999999999971</c:v>
                </c:pt>
                <c:pt idx="15986">
                  <c:v>6213</c:v>
                </c:pt>
                <c:pt idx="15987">
                  <c:v>6032.6000000000058</c:v>
                </c:pt>
                <c:pt idx="15988">
                  <c:v>5844</c:v>
                </c:pt>
                <c:pt idx="15989">
                  <c:v>5659.5</c:v>
                </c:pt>
                <c:pt idx="15990">
                  <c:v>5480</c:v>
                </c:pt>
                <c:pt idx="15991">
                  <c:v>5291.8000000000029</c:v>
                </c:pt>
                <c:pt idx="15992">
                  <c:v>5113.1000000000058</c:v>
                </c:pt>
                <c:pt idx="15993">
                  <c:v>4928.1999999999971</c:v>
                </c:pt>
                <c:pt idx="15994">
                  <c:v>4750.1999999999971</c:v>
                </c:pt>
                <c:pt idx="15995">
                  <c:v>4570.1000000000058</c:v>
                </c:pt>
                <c:pt idx="15996">
                  <c:v>4387.6000000000058</c:v>
                </c:pt>
                <c:pt idx="15997">
                  <c:v>4214.1999999999971</c:v>
                </c:pt>
                <c:pt idx="15998">
                  <c:v>4036.6999999999971</c:v>
                </c:pt>
                <c:pt idx="15999">
                  <c:v>3858</c:v>
                </c:pt>
                <c:pt idx="16000">
                  <c:v>3678.3999999999942</c:v>
                </c:pt>
                <c:pt idx="16001">
                  <c:v>3498.1000000000058</c:v>
                </c:pt>
                <c:pt idx="16002">
                  <c:v>3320.1000000000058</c:v>
                </c:pt>
                <c:pt idx="16003">
                  <c:v>3142</c:v>
                </c:pt>
                <c:pt idx="16004">
                  <c:v>2968.1000000000058</c:v>
                </c:pt>
                <c:pt idx="16005">
                  <c:v>2789.5</c:v>
                </c:pt>
                <c:pt idx="16006">
                  <c:v>2612.3000000000029</c:v>
                </c:pt>
                <c:pt idx="16007">
                  <c:v>2436.8999999999942</c:v>
                </c:pt>
                <c:pt idx="16008">
                  <c:v>2262</c:v>
                </c:pt>
                <c:pt idx="16009">
                  <c:v>2087.1999999999971</c:v>
                </c:pt>
                <c:pt idx="16010">
                  <c:v>1912.5</c:v>
                </c:pt>
                <c:pt idx="16011">
                  <c:v>1741.3000000000029</c:v>
                </c:pt>
                <c:pt idx="16012">
                  <c:v>1565.6999999999971</c:v>
                </c:pt>
                <c:pt idx="16013">
                  <c:v>1384.8000000000029</c:v>
                </c:pt>
                <c:pt idx="16014">
                  <c:v>1211.3000000000029</c:v>
                </c:pt>
                <c:pt idx="16015">
                  <c:v>1040.5</c:v>
                </c:pt>
                <c:pt idx="16016">
                  <c:v>869.10000000000582</c:v>
                </c:pt>
                <c:pt idx="16017">
                  <c:v>698.80000000000291</c:v>
                </c:pt>
                <c:pt idx="16018">
                  <c:v>527.30000000000291</c:v>
                </c:pt>
                <c:pt idx="16019">
                  <c:v>358.39999999999418</c:v>
                </c:pt>
                <c:pt idx="16020">
                  <c:v>193.39999999999418</c:v>
                </c:pt>
                <c:pt idx="16021">
                  <c:v>30.69999999999709</c:v>
                </c:pt>
                <c:pt idx="16022">
                  <c:v>-133.60000000000582</c:v>
                </c:pt>
                <c:pt idx="16023">
                  <c:v>-295.30000000000291</c:v>
                </c:pt>
                <c:pt idx="16024">
                  <c:v>-458.30000000000291</c:v>
                </c:pt>
                <c:pt idx="16025">
                  <c:v>-624.60000000000582</c:v>
                </c:pt>
                <c:pt idx="16026">
                  <c:v>-786.5</c:v>
                </c:pt>
                <c:pt idx="16027">
                  <c:v>-947.60000000000582</c:v>
                </c:pt>
                <c:pt idx="16028">
                  <c:v>-1108.6999999999971</c:v>
                </c:pt>
                <c:pt idx="16029">
                  <c:v>-1265.8000000000029</c:v>
                </c:pt>
                <c:pt idx="16030">
                  <c:v>-1421.8000000000029</c:v>
                </c:pt>
                <c:pt idx="16031">
                  <c:v>-1580.1999999999971</c:v>
                </c:pt>
                <c:pt idx="16032">
                  <c:v>-1737.3000000000029</c:v>
                </c:pt>
                <c:pt idx="16033">
                  <c:v>-1892.6999999999971</c:v>
                </c:pt>
                <c:pt idx="16034">
                  <c:v>-2046.6000000000058</c:v>
                </c:pt>
                <c:pt idx="16035">
                  <c:v>-2202.3000000000029</c:v>
                </c:pt>
                <c:pt idx="16036">
                  <c:v>-2356</c:v>
                </c:pt>
                <c:pt idx="16037">
                  <c:v>-2507.6000000000058</c:v>
                </c:pt>
                <c:pt idx="16038">
                  <c:v>-2660.6000000000058</c:v>
                </c:pt>
                <c:pt idx="16039">
                  <c:v>-2811.1999999999971</c:v>
                </c:pt>
                <c:pt idx="16040">
                  <c:v>-2960.3000000000029</c:v>
                </c:pt>
                <c:pt idx="16041">
                  <c:v>-3110</c:v>
                </c:pt>
                <c:pt idx="16042">
                  <c:v>-3255</c:v>
                </c:pt>
                <c:pt idx="16043">
                  <c:v>-3396.6999999999971</c:v>
                </c:pt>
                <c:pt idx="16044">
                  <c:v>-3540.3000000000029</c:v>
                </c:pt>
                <c:pt idx="16045">
                  <c:v>-3682.8999999999942</c:v>
                </c:pt>
                <c:pt idx="16046">
                  <c:v>-3822.6999999999971</c:v>
                </c:pt>
                <c:pt idx="16047">
                  <c:v>-3960.6999999999971</c:v>
                </c:pt>
                <c:pt idx="16048">
                  <c:v>-4098.3000000000029</c:v>
                </c:pt>
                <c:pt idx="16049">
                  <c:v>-4237.1000000000058</c:v>
                </c:pt>
                <c:pt idx="16050">
                  <c:v>-4375.3000000000029</c:v>
                </c:pt>
                <c:pt idx="16051">
                  <c:v>-4511</c:v>
                </c:pt>
                <c:pt idx="16052">
                  <c:v>-4647.8999999999942</c:v>
                </c:pt>
                <c:pt idx="16053">
                  <c:v>-4781.6999999999971</c:v>
                </c:pt>
                <c:pt idx="16054">
                  <c:v>-4912.8999999999942</c:v>
                </c:pt>
                <c:pt idx="16055">
                  <c:v>-5045</c:v>
                </c:pt>
                <c:pt idx="16056">
                  <c:v>-5171.1000000000058</c:v>
                </c:pt>
                <c:pt idx="16057">
                  <c:v>-5296.1000000000058</c:v>
                </c:pt>
                <c:pt idx="16058">
                  <c:v>-5429.1999999999971</c:v>
                </c:pt>
                <c:pt idx="16059">
                  <c:v>-5557.1999999999971</c:v>
                </c:pt>
                <c:pt idx="16060">
                  <c:v>-5680.3000000000029</c:v>
                </c:pt>
                <c:pt idx="16061">
                  <c:v>-5802.8000000000029</c:v>
                </c:pt>
                <c:pt idx="16062">
                  <c:v>-5927.3000000000029</c:v>
                </c:pt>
                <c:pt idx="16063">
                  <c:v>-6052.1999999999971</c:v>
                </c:pt>
                <c:pt idx="16064">
                  <c:v>-6170.8999999999942</c:v>
                </c:pt>
                <c:pt idx="16065">
                  <c:v>-6285.3999999999942</c:v>
                </c:pt>
                <c:pt idx="16066">
                  <c:v>-6400.5</c:v>
                </c:pt>
                <c:pt idx="16067">
                  <c:v>-6516.1000000000058</c:v>
                </c:pt>
                <c:pt idx="16068">
                  <c:v>-6632.5</c:v>
                </c:pt>
                <c:pt idx="16069">
                  <c:v>-6744.8000000000029</c:v>
                </c:pt>
                <c:pt idx="16070">
                  <c:v>-6849</c:v>
                </c:pt>
                <c:pt idx="16071">
                  <c:v>-6954.8000000000029</c:v>
                </c:pt>
                <c:pt idx="16072">
                  <c:v>-7063.8000000000029</c:v>
                </c:pt>
                <c:pt idx="16073">
                  <c:v>-7174.1999999999971</c:v>
                </c:pt>
                <c:pt idx="16074">
                  <c:v>-7276.8999999999942</c:v>
                </c:pt>
                <c:pt idx="16075">
                  <c:v>-7372.5</c:v>
                </c:pt>
                <c:pt idx="16076">
                  <c:v>-7475</c:v>
                </c:pt>
                <c:pt idx="16077">
                  <c:v>-7577.8999999999942</c:v>
                </c:pt>
                <c:pt idx="16078">
                  <c:v>-7678.5</c:v>
                </c:pt>
                <c:pt idx="16079">
                  <c:v>-7770.6999999999971</c:v>
                </c:pt>
                <c:pt idx="16080">
                  <c:v>-7860.3999999999942</c:v>
                </c:pt>
                <c:pt idx="16081">
                  <c:v>-7954.8999999999942</c:v>
                </c:pt>
                <c:pt idx="16082">
                  <c:v>-8045.8999999999942</c:v>
                </c:pt>
                <c:pt idx="16083">
                  <c:v>-8132.8999999999942</c:v>
                </c:pt>
                <c:pt idx="16084">
                  <c:v>-8219.6000000000058</c:v>
                </c:pt>
                <c:pt idx="16085">
                  <c:v>-8306.3999999999942</c:v>
                </c:pt>
                <c:pt idx="16086">
                  <c:v>-8393.3999999999942</c:v>
                </c:pt>
                <c:pt idx="16087">
                  <c:v>-8472.3999999999942</c:v>
                </c:pt>
                <c:pt idx="16088">
                  <c:v>-8543.1999999999971</c:v>
                </c:pt>
                <c:pt idx="16089">
                  <c:v>-8619.3999999999942</c:v>
                </c:pt>
                <c:pt idx="16090">
                  <c:v>-8697.8000000000029</c:v>
                </c:pt>
                <c:pt idx="16091">
                  <c:v>-8772.1000000000058</c:v>
                </c:pt>
                <c:pt idx="16092">
                  <c:v>-8839</c:v>
                </c:pt>
                <c:pt idx="16093">
                  <c:v>-8906</c:v>
                </c:pt>
                <c:pt idx="16094">
                  <c:v>-8978.3999999999942</c:v>
                </c:pt>
                <c:pt idx="16095">
                  <c:v>-9038</c:v>
                </c:pt>
                <c:pt idx="16096">
                  <c:v>-9094.3000000000029</c:v>
                </c:pt>
                <c:pt idx="16097">
                  <c:v>-9159.1999999999971</c:v>
                </c:pt>
                <c:pt idx="16098">
                  <c:v>-9220.3000000000029</c:v>
                </c:pt>
                <c:pt idx="16099">
                  <c:v>-9264.8000000000029</c:v>
                </c:pt>
                <c:pt idx="16100">
                  <c:v>-9313.1999999999971</c:v>
                </c:pt>
                <c:pt idx="16101">
                  <c:v>-9375.3999999999942</c:v>
                </c:pt>
                <c:pt idx="16102">
                  <c:v>-9424.3000000000029</c:v>
                </c:pt>
                <c:pt idx="16103">
                  <c:v>-9465.6999999999971</c:v>
                </c:pt>
                <c:pt idx="16104">
                  <c:v>-9510.6999999999971</c:v>
                </c:pt>
                <c:pt idx="16105">
                  <c:v>-9546.5</c:v>
                </c:pt>
                <c:pt idx="16106">
                  <c:v>-9584.1000000000058</c:v>
                </c:pt>
                <c:pt idx="16107">
                  <c:v>-9624.3999999999942</c:v>
                </c:pt>
                <c:pt idx="16108">
                  <c:v>-9657.8000000000029</c:v>
                </c:pt>
                <c:pt idx="16109">
                  <c:v>-9690.1999999999971</c:v>
                </c:pt>
                <c:pt idx="16110">
                  <c:v>-9720.1000000000058</c:v>
                </c:pt>
                <c:pt idx="16111">
                  <c:v>-9746.3999999999942</c:v>
                </c:pt>
                <c:pt idx="16112">
                  <c:v>-9771</c:v>
                </c:pt>
                <c:pt idx="16113">
                  <c:v>-9787.3999999999942</c:v>
                </c:pt>
                <c:pt idx="16114">
                  <c:v>-9809.1999999999971</c:v>
                </c:pt>
                <c:pt idx="16115">
                  <c:v>-9830.1999999999971</c:v>
                </c:pt>
                <c:pt idx="16116">
                  <c:v>-9838.1000000000058</c:v>
                </c:pt>
                <c:pt idx="16117">
                  <c:v>-9850.5</c:v>
                </c:pt>
                <c:pt idx="16118">
                  <c:v>-9863.5</c:v>
                </c:pt>
                <c:pt idx="16119">
                  <c:v>-9870.1000000000058</c:v>
                </c:pt>
                <c:pt idx="16120">
                  <c:v>-9873.1000000000058</c:v>
                </c:pt>
                <c:pt idx="16121">
                  <c:v>-9878.6000000000058</c:v>
                </c:pt>
                <c:pt idx="16122">
                  <c:v>-9875.5</c:v>
                </c:pt>
                <c:pt idx="16123">
                  <c:v>-9873</c:v>
                </c:pt>
                <c:pt idx="16124">
                  <c:v>-9870.1000000000058</c:v>
                </c:pt>
                <c:pt idx="16125">
                  <c:v>-9857.5</c:v>
                </c:pt>
                <c:pt idx="16126">
                  <c:v>-9848.8000000000029</c:v>
                </c:pt>
                <c:pt idx="16127">
                  <c:v>-9835.6999999999971</c:v>
                </c:pt>
                <c:pt idx="16128">
                  <c:v>-9819.6000000000058</c:v>
                </c:pt>
                <c:pt idx="16129">
                  <c:v>-9801</c:v>
                </c:pt>
                <c:pt idx="16130">
                  <c:v>-9778</c:v>
                </c:pt>
                <c:pt idx="16131">
                  <c:v>-9758.3000000000029</c:v>
                </c:pt>
                <c:pt idx="16132">
                  <c:v>-9734.3000000000029</c:v>
                </c:pt>
                <c:pt idx="16133">
                  <c:v>-9703.6999999999971</c:v>
                </c:pt>
                <c:pt idx="16134">
                  <c:v>-9672.1000000000058</c:v>
                </c:pt>
                <c:pt idx="16135">
                  <c:v>-9646.3999999999942</c:v>
                </c:pt>
                <c:pt idx="16136">
                  <c:v>-9606.8999999999942</c:v>
                </c:pt>
                <c:pt idx="16137">
                  <c:v>-9562.6000000000058</c:v>
                </c:pt>
                <c:pt idx="16138">
                  <c:v>-9529.1999999999971</c:v>
                </c:pt>
                <c:pt idx="16139">
                  <c:v>-9487.1000000000058</c:v>
                </c:pt>
                <c:pt idx="16140">
                  <c:v>-9438.5</c:v>
                </c:pt>
                <c:pt idx="16141">
                  <c:v>-9384.6999999999971</c:v>
                </c:pt>
                <c:pt idx="16142">
                  <c:v>-9340.1000000000058</c:v>
                </c:pt>
                <c:pt idx="16143">
                  <c:v>-9289.3000000000029</c:v>
                </c:pt>
                <c:pt idx="16144">
                  <c:v>-9229.8000000000029</c:v>
                </c:pt>
                <c:pt idx="16145">
                  <c:v>-9172.1000000000058</c:v>
                </c:pt>
                <c:pt idx="16146">
                  <c:v>-9114.3000000000029</c:v>
                </c:pt>
                <c:pt idx="16147">
                  <c:v>-9053.6000000000058</c:v>
                </c:pt>
                <c:pt idx="16148">
                  <c:v>-8985.1999999999971</c:v>
                </c:pt>
                <c:pt idx="16149">
                  <c:v>-8911.3000000000029</c:v>
                </c:pt>
                <c:pt idx="16150">
                  <c:v>-8842</c:v>
                </c:pt>
                <c:pt idx="16151">
                  <c:v>-8770</c:v>
                </c:pt>
                <c:pt idx="16152">
                  <c:v>-8688.8000000000029</c:v>
                </c:pt>
                <c:pt idx="16153">
                  <c:v>-8612.8000000000029</c:v>
                </c:pt>
                <c:pt idx="16154">
                  <c:v>-8534</c:v>
                </c:pt>
                <c:pt idx="16155">
                  <c:v>-8448.5</c:v>
                </c:pt>
                <c:pt idx="16156">
                  <c:v>-8356.1999999999971</c:v>
                </c:pt>
                <c:pt idx="16157">
                  <c:v>-8271.6999999999971</c:v>
                </c:pt>
                <c:pt idx="16158">
                  <c:v>-8183.6000000000058</c:v>
                </c:pt>
                <c:pt idx="16159">
                  <c:v>-8091.5</c:v>
                </c:pt>
                <c:pt idx="16160">
                  <c:v>-7995.1999999999971</c:v>
                </c:pt>
                <c:pt idx="16161">
                  <c:v>-7898.5</c:v>
                </c:pt>
                <c:pt idx="16162">
                  <c:v>-7796</c:v>
                </c:pt>
                <c:pt idx="16163">
                  <c:v>-7683.3999999999942</c:v>
                </c:pt>
                <c:pt idx="16164">
                  <c:v>-7581.1999999999971</c:v>
                </c:pt>
                <c:pt idx="16165">
                  <c:v>-7469.5</c:v>
                </c:pt>
                <c:pt idx="16166">
                  <c:v>-7356.8999999999942</c:v>
                </c:pt>
                <c:pt idx="16167">
                  <c:v>-7247.3999999999942</c:v>
                </c:pt>
                <c:pt idx="16168">
                  <c:v>-7130.1999999999971</c:v>
                </c:pt>
                <c:pt idx="16169">
                  <c:v>-7011.1000000000058</c:v>
                </c:pt>
                <c:pt idx="16170">
                  <c:v>-6891</c:v>
                </c:pt>
                <c:pt idx="16171">
                  <c:v>-6766.8999999999942</c:v>
                </c:pt>
                <c:pt idx="16172">
                  <c:v>-6640.1999999999971</c:v>
                </c:pt>
                <c:pt idx="16173">
                  <c:v>-6511.8999999999942</c:v>
                </c:pt>
                <c:pt idx="16174">
                  <c:v>-6383</c:v>
                </c:pt>
                <c:pt idx="16175">
                  <c:v>-6246.6999999999971</c:v>
                </c:pt>
                <c:pt idx="16176">
                  <c:v>-6108.1000000000058</c:v>
                </c:pt>
                <c:pt idx="16177">
                  <c:v>-5978.1000000000058</c:v>
                </c:pt>
                <c:pt idx="16178">
                  <c:v>-5835.5</c:v>
                </c:pt>
                <c:pt idx="16179">
                  <c:v>-5687.1000000000058</c:v>
                </c:pt>
                <c:pt idx="16180">
                  <c:v>-5543.8999999999942</c:v>
                </c:pt>
                <c:pt idx="16181">
                  <c:v>-5400.8000000000029</c:v>
                </c:pt>
                <c:pt idx="16182">
                  <c:v>-5249.3000000000029</c:v>
                </c:pt>
                <c:pt idx="16183">
                  <c:v>-5101</c:v>
                </c:pt>
                <c:pt idx="16184">
                  <c:v>-4952.6999999999971</c:v>
                </c:pt>
                <c:pt idx="16185">
                  <c:v>-4796.3999999999942</c:v>
                </c:pt>
                <c:pt idx="16186">
                  <c:v>-4634.3000000000029</c:v>
                </c:pt>
                <c:pt idx="16187">
                  <c:v>-4476.1000000000058</c:v>
                </c:pt>
                <c:pt idx="16188">
                  <c:v>-4314.5</c:v>
                </c:pt>
                <c:pt idx="16189">
                  <c:v>-4151.3000000000029</c:v>
                </c:pt>
                <c:pt idx="16190">
                  <c:v>-3986.3000000000029</c:v>
                </c:pt>
                <c:pt idx="16191">
                  <c:v>-3816.6999999999971</c:v>
                </c:pt>
                <c:pt idx="16192">
                  <c:v>-3655.3999999999942</c:v>
                </c:pt>
                <c:pt idx="16193">
                  <c:v>-3486.6000000000058</c:v>
                </c:pt>
                <c:pt idx="16194">
                  <c:v>-3308.6000000000058</c:v>
                </c:pt>
                <c:pt idx="16195">
                  <c:v>-3136.8000000000029</c:v>
                </c:pt>
                <c:pt idx="16196">
                  <c:v>-2972.6000000000058</c:v>
                </c:pt>
                <c:pt idx="16197">
                  <c:v>-2796.3999999999942</c:v>
                </c:pt>
                <c:pt idx="16198">
                  <c:v>-2614.6000000000058</c:v>
                </c:pt>
                <c:pt idx="16199">
                  <c:v>-2442.3000000000029</c:v>
                </c:pt>
                <c:pt idx="16200">
                  <c:v>-2261.5</c:v>
                </c:pt>
                <c:pt idx="16201">
                  <c:v>-2077</c:v>
                </c:pt>
                <c:pt idx="16202">
                  <c:v>-1894.8999999999942</c:v>
                </c:pt>
                <c:pt idx="16203">
                  <c:v>-1716.8999999999942</c:v>
                </c:pt>
                <c:pt idx="16204">
                  <c:v>-1535</c:v>
                </c:pt>
                <c:pt idx="16205">
                  <c:v>-1347.1000000000058</c:v>
                </c:pt>
                <c:pt idx="16206">
                  <c:v>-1161.6999999999971</c:v>
                </c:pt>
                <c:pt idx="16207">
                  <c:v>-975.19999999999709</c:v>
                </c:pt>
                <c:pt idx="16208">
                  <c:v>-790.89999999999418</c:v>
                </c:pt>
                <c:pt idx="16209">
                  <c:v>-602.89999999999418</c:v>
                </c:pt>
                <c:pt idx="16210">
                  <c:v>-417</c:v>
                </c:pt>
                <c:pt idx="16211">
                  <c:v>-230</c:v>
                </c:pt>
                <c:pt idx="16212">
                  <c:v>-34.5</c:v>
                </c:pt>
                <c:pt idx="16213">
                  <c:v>151.60000000000582</c:v>
                </c:pt>
                <c:pt idx="16214">
                  <c:v>342.80000000000291</c:v>
                </c:pt>
                <c:pt idx="16215">
                  <c:v>535.60000000000582</c:v>
                </c:pt>
                <c:pt idx="16216">
                  <c:v>721.10000000000582</c:v>
                </c:pt>
                <c:pt idx="16217">
                  <c:v>909.39999999999418</c:v>
                </c:pt>
                <c:pt idx="16218">
                  <c:v>1101.8999999999942</c:v>
                </c:pt>
                <c:pt idx="16219">
                  <c:v>1292.8999999999942</c:v>
                </c:pt>
                <c:pt idx="16220">
                  <c:v>1477.6000000000058</c:v>
                </c:pt>
                <c:pt idx="16221">
                  <c:v>1666.8000000000029</c:v>
                </c:pt>
                <c:pt idx="16222">
                  <c:v>1856.3999999999942</c:v>
                </c:pt>
                <c:pt idx="16223">
                  <c:v>2043.5</c:v>
                </c:pt>
                <c:pt idx="16224">
                  <c:v>2232.3999999999942</c:v>
                </c:pt>
                <c:pt idx="16225">
                  <c:v>2417.6000000000058</c:v>
                </c:pt>
                <c:pt idx="16226">
                  <c:v>2608</c:v>
                </c:pt>
                <c:pt idx="16227">
                  <c:v>2792.5</c:v>
                </c:pt>
                <c:pt idx="16228">
                  <c:v>2973.6999999999971</c:v>
                </c:pt>
                <c:pt idx="16229">
                  <c:v>3167.1000000000058</c:v>
                </c:pt>
                <c:pt idx="16230">
                  <c:v>3353.3000000000029</c:v>
                </c:pt>
                <c:pt idx="16231">
                  <c:v>3538.3999999999942</c:v>
                </c:pt>
                <c:pt idx="16232">
                  <c:v>3724</c:v>
                </c:pt>
                <c:pt idx="16233">
                  <c:v>3897.3999999999942</c:v>
                </c:pt>
                <c:pt idx="16234">
                  <c:v>4075</c:v>
                </c:pt>
                <c:pt idx="16235">
                  <c:v>4263.3999999999942</c:v>
                </c:pt>
                <c:pt idx="16236">
                  <c:v>4444.6999999999971</c:v>
                </c:pt>
                <c:pt idx="16237">
                  <c:v>4614.3999999999942</c:v>
                </c:pt>
                <c:pt idx="16238">
                  <c:v>4792.6000000000058</c:v>
                </c:pt>
                <c:pt idx="16239">
                  <c:v>4976.3999999999942</c:v>
                </c:pt>
                <c:pt idx="16240">
                  <c:v>5145.8000000000029</c:v>
                </c:pt>
                <c:pt idx="16241">
                  <c:v>5311.5</c:v>
                </c:pt>
                <c:pt idx="16242">
                  <c:v>5485.8999999999942</c:v>
                </c:pt>
                <c:pt idx="16243">
                  <c:v>5654.5</c:v>
                </c:pt>
                <c:pt idx="16244">
                  <c:v>5815.6999999999971</c:v>
                </c:pt>
                <c:pt idx="16245">
                  <c:v>5978</c:v>
                </c:pt>
                <c:pt idx="16246">
                  <c:v>6145</c:v>
                </c:pt>
                <c:pt idx="16247">
                  <c:v>6310.1000000000058</c:v>
                </c:pt>
                <c:pt idx="16248">
                  <c:v>6466</c:v>
                </c:pt>
                <c:pt idx="16249">
                  <c:v>6618.6999999999971</c:v>
                </c:pt>
                <c:pt idx="16250">
                  <c:v>6771.1000000000058</c:v>
                </c:pt>
                <c:pt idx="16251">
                  <c:v>6926.6999999999971</c:v>
                </c:pt>
                <c:pt idx="16252">
                  <c:v>7081.5</c:v>
                </c:pt>
                <c:pt idx="16253">
                  <c:v>7229</c:v>
                </c:pt>
                <c:pt idx="16254">
                  <c:v>7377.1000000000058</c:v>
                </c:pt>
                <c:pt idx="16255">
                  <c:v>7527.8999999999942</c:v>
                </c:pt>
                <c:pt idx="16256">
                  <c:v>7669.8000000000029</c:v>
                </c:pt>
                <c:pt idx="16257">
                  <c:v>7804.8999999999942</c:v>
                </c:pt>
                <c:pt idx="16258">
                  <c:v>7939.1000000000058</c:v>
                </c:pt>
                <c:pt idx="16259">
                  <c:v>8080.6999999999971</c:v>
                </c:pt>
                <c:pt idx="16260">
                  <c:v>8216.3999999999942</c:v>
                </c:pt>
                <c:pt idx="16261">
                  <c:v>8343</c:v>
                </c:pt>
                <c:pt idx="16262">
                  <c:v>8465.5</c:v>
                </c:pt>
                <c:pt idx="16263">
                  <c:v>8587.3000000000029</c:v>
                </c:pt>
                <c:pt idx="16264">
                  <c:v>8714.1999999999971</c:v>
                </c:pt>
                <c:pt idx="16265">
                  <c:v>8833.8999999999942</c:v>
                </c:pt>
                <c:pt idx="16266">
                  <c:v>8943.1999999999971</c:v>
                </c:pt>
                <c:pt idx="16267">
                  <c:v>9051</c:v>
                </c:pt>
                <c:pt idx="16268">
                  <c:v>9158.1999999999971</c:v>
                </c:pt>
                <c:pt idx="16269">
                  <c:v>9264.1000000000058</c:v>
                </c:pt>
                <c:pt idx="16270">
                  <c:v>9368.6000000000058</c:v>
                </c:pt>
                <c:pt idx="16271">
                  <c:v>9467.8000000000029</c:v>
                </c:pt>
                <c:pt idx="16272">
                  <c:v>9560.8000000000029</c:v>
                </c:pt>
                <c:pt idx="16273">
                  <c:v>9651.3000000000029</c:v>
                </c:pt>
                <c:pt idx="16274">
                  <c:v>9743.5</c:v>
                </c:pt>
                <c:pt idx="16275">
                  <c:v>9831.6000000000058</c:v>
                </c:pt>
                <c:pt idx="16276">
                  <c:v>9903.6000000000058</c:v>
                </c:pt>
                <c:pt idx="16277">
                  <c:v>9983.5</c:v>
                </c:pt>
                <c:pt idx="16278">
                  <c:v>10065.899999999994</c:v>
                </c:pt>
                <c:pt idx="16279">
                  <c:v>10135.800000000003</c:v>
                </c:pt>
                <c:pt idx="16280">
                  <c:v>10203.699999999997</c:v>
                </c:pt>
                <c:pt idx="16281">
                  <c:v>10267.699999999997</c:v>
                </c:pt>
                <c:pt idx="16282">
                  <c:v>10326.300000000003</c:v>
                </c:pt>
                <c:pt idx="16283">
                  <c:v>10382.5</c:v>
                </c:pt>
                <c:pt idx="16284">
                  <c:v>10434.800000000003</c:v>
                </c:pt>
                <c:pt idx="16285">
                  <c:v>10481.5</c:v>
                </c:pt>
                <c:pt idx="16286">
                  <c:v>10524.800000000003</c:v>
                </c:pt>
                <c:pt idx="16287">
                  <c:v>10563.800000000003</c:v>
                </c:pt>
                <c:pt idx="16288">
                  <c:v>10598.600000000006</c:v>
                </c:pt>
                <c:pt idx="16289">
                  <c:v>10625.199999999997</c:v>
                </c:pt>
                <c:pt idx="16290">
                  <c:v>10650.300000000003</c:v>
                </c:pt>
                <c:pt idx="16291">
                  <c:v>10672.399999999994</c:v>
                </c:pt>
                <c:pt idx="16292">
                  <c:v>10690.5</c:v>
                </c:pt>
                <c:pt idx="16293">
                  <c:v>10703.699999999997</c:v>
                </c:pt>
                <c:pt idx="16294">
                  <c:v>10708.300000000003</c:v>
                </c:pt>
                <c:pt idx="16295">
                  <c:v>10714.199999999997</c:v>
                </c:pt>
                <c:pt idx="16296">
                  <c:v>10714.699999999997</c:v>
                </c:pt>
                <c:pt idx="16297">
                  <c:v>10714</c:v>
                </c:pt>
                <c:pt idx="16298">
                  <c:v>10707.600000000006</c:v>
                </c:pt>
                <c:pt idx="16299">
                  <c:v>10694.100000000006</c:v>
                </c:pt>
                <c:pt idx="16300">
                  <c:v>10676.199999999997</c:v>
                </c:pt>
                <c:pt idx="16301">
                  <c:v>10651.699999999997</c:v>
                </c:pt>
                <c:pt idx="16302">
                  <c:v>10625.699999999997</c:v>
                </c:pt>
                <c:pt idx="16303">
                  <c:v>10595.600000000006</c:v>
                </c:pt>
                <c:pt idx="16304">
                  <c:v>10561.100000000006</c:v>
                </c:pt>
                <c:pt idx="16305">
                  <c:v>10524.399999999994</c:v>
                </c:pt>
                <c:pt idx="16306">
                  <c:v>10479.699999999997</c:v>
                </c:pt>
                <c:pt idx="16307">
                  <c:v>10424</c:v>
                </c:pt>
                <c:pt idx="16308">
                  <c:v>10378</c:v>
                </c:pt>
                <c:pt idx="16309">
                  <c:v>10320.300000000003</c:v>
                </c:pt>
                <c:pt idx="16310">
                  <c:v>10256.800000000003</c:v>
                </c:pt>
                <c:pt idx="16311">
                  <c:v>10190.800000000003</c:v>
                </c:pt>
                <c:pt idx="16312">
                  <c:v>10116.399999999994</c:v>
                </c:pt>
                <c:pt idx="16313">
                  <c:v>10036.600000000006</c:v>
                </c:pt>
                <c:pt idx="16314">
                  <c:v>9953.3999999999942</c:v>
                </c:pt>
                <c:pt idx="16315">
                  <c:v>9868.3000000000029</c:v>
                </c:pt>
                <c:pt idx="16316">
                  <c:v>9776.3999999999942</c:v>
                </c:pt>
                <c:pt idx="16317">
                  <c:v>9680.8000000000029</c:v>
                </c:pt>
                <c:pt idx="16318">
                  <c:v>9580.1999999999971</c:v>
                </c:pt>
                <c:pt idx="16319">
                  <c:v>9474.6000000000058</c:v>
                </c:pt>
                <c:pt idx="16320">
                  <c:v>9372.1000000000058</c:v>
                </c:pt>
                <c:pt idx="16321">
                  <c:v>9262.6999999999971</c:v>
                </c:pt>
                <c:pt idx="16322">
                  <c:v>9146.6000000000058</c:v>
                </c:pt>
                <c:pt idx="16323">
                  <c:v>9028.6000000000058</c:v>
                </c:pt>
                <c:pt idx="16324">
                  <c:v>8906.3000000000029</c:v>
                </c:pt>
                <c:pt idx="16325">
                  <c:v>8776.3000000000029</c:v>
                </c:pt>
                <c:pt idx="16326">
                  <c:v>8641.3999999999942</c:v>
                </c:pt>
                <c:pt idx="16327">
                  <c:v>8504.3999999999942</c:v>
                </c:pt>
                <c:pt idx="16328">
                  <c:v>8365.6000000000058</c:v>
                </c:pt>
                <c:pt idx="16329">
                  <c:v>8219.3999999999942</c:v>
                </c:pt>
                <c:pt idx="16330">
                  <c:v>8072.3000000000029</c:v>
                </c:pt>
                <c:pt idx="16331">
                  <c:v>7921.1999999999971</c:v>
                </c:pt>
                <c:pt idx="16332">
                  <c:v>7762.3000000000029</c:v>
                </c:pt>
                <c:pt idx="16333">
                  <c:v>7601.8000000000029</c:v>
                </c:pt>
                <c:pt idx="16334">
                  <c:v>7441.3000000000029</c:v>
                </c:pt>
                <c:pt idx="16335">
                  <c:v>7272.5</c:v>
                </c:pt>
                <c:pt idx="16336">
                  <c:v>7099.6999999999971</c:v>
                </c:pt>
                <c:pt idx="16337">
                  <c:v>6926</c:v>
                </c:pt>
                <c:pt idx="16338">
                  <c:v>6742.1999999999971</c:v>
                </c:pt>
                <c:pt idx="16339">
                  <c:v>6556</c:v>
                </c:pt>
                <c:pt idx="16340">
                  <c:v>6370.5</c:v>
                </c:pt>
                <c:pt idx="16341">
                  <c:v>6182</c:v>
                </c:pt>
                <c:pt idx="16342">
                  <c:v>5989.8999999999942</c:v>
                </c:pt>
                <c:pt idx="16343">
                  <c:v>5795.1999999999971</c:v>
                </c:pt>
                <c:pt idx="16344">
                  <c:v>5600.3999999999942</c:v>
                </c:pt>
                <c:pt idx="16345">
                  <c:v>5401.3999999999942</c:v>
                </c:pt>
                <c:pt idx="16346">
                  <c:v>5195.8000000000029</c:v>
                </c:pt>
                <c:pt idx="16347">
                  <c:v>4989.8000000000029</c:v>
                </c:pt>
                <c:pt idx="16348">
                  <c:v>4782.3000000000029</c:v>
                </c:pt>
                <c:pt idx="16349">
                  <c:v>4571.8999999999942</c:v>
                </c:pt>
                <c:pt idx="16350">
                  <c:v>4354.6999999999971</c:v>
                </c:pt>
                <c:pt idx="16351">
                  <c:v>4133.3999999999942</c:v>
                </c:pt>
                <c:pt idx="16352">
                  <c:v>3912.5</c:v>
                </c:pt>
                <c:pt idx="16353">
                  <c:v>3689.1000000000058</c:v>
                </c:pt>
                <c:pt idx="16354">
                  <c:v>3466</c:v>
                </c:pt>
                <c:pt idx="16355">
                  <c:v>3239.3000000000029</c:v>
                </c:pt>
                <c:pt idx="16356">
                  <c:v>3010.6000000000058</c:v>
                </c:pt>
                <c:pt idx="16357">
                  <c:v>2779.3999999999942</c:v>
                </c:pt>
                <c:pt idx="16358">
                  <c:v>2545</c:v>
                </c:pt>
                <c:pt idx="16359">
                  <c:v>2310.8000000000029</c:v>
                </c:pt>
                <c:pt idx="16360">
                  <c:v>2073.8999999999942</c:v>
                </c:pt>
                <c:pt idx="16361">
                  <c:v>1833.1999999999971</c:v>
                </c:pt>
                <c:pt idx="16362">
                  <c:v>1591.3000000000029</c:v>
                </c:pt>
                <c:pt idx="16363">
                  <c:v>1349.1000000000058</c:v>
                </c:pt>
                <c:pt idx="16364">
                  <c:v>1102.8000000000029</c:v>
                </c:pt>
                <c:pt idx="16365">
                  <c:v>855.39999999999418</c:v>
                </c:pt>
                <c:pt idx="16366">
                  <c:v>609.89999999999418</c:v>
                </c:pt>
                <c:pt idx="16367">
                  <c:v>363.5</c:v>
                </c:pt>
                <c:pt idx="16368">
                  <c:v>115.39999999999418</c:v>
                </c:pt>
                <c:pt idx="16369">
                  <c:v>-134.69999999999709</c:v>
                </c:pt>
                <c:pt idx="16370">
                  <c:v>-383.60000000000582</c:v>
                </c:pt>
                <c:pt idx="16371">
                  <c:v>-632.30000000000291</c:v>
                </c:pt>
                <c:pt idx="16372">
                  <c:v>-881.60000000000582</c:v>
                </c:pt>
                <c:pt idx="16373">
                  <c:v>-1133.8999999999942</c:v>
                </c:pt>
                <c:pt idx="16374">
                  <c:v>-1388.6999999999971</c:v>
                </c:pt>
                <c:pt idx="16375">
                  <c:v>-1642.8000000000029</c:v>
                </c:pt>
                <c:pt idx="16376">
                  <c:v>-1896.8999999999942</c:v>
                </c:pt>
                <c:pt idx="16377">
                  <c:v>-2151.6999999999971</c:v>
                </c:pt>
                <c:pt idx="16378">
                  <c:v>-2405.8999999999942</c:v>
                </c:pt>
                <c:pt idx="16379">
                  <c:v>-2661</c:v>
                </c:pt>
                <c:pt idx="16380">
                  <c:v>-2911</c:v>
                </c:pt>
                <c:pt idx="16381">
                  <c:v>-3162.8999999999942</c:v>
                </c:pt>
                <c:pt idx="16382">
                  <c:v>-3417.6000000000058</c:v>
                </c:pt>
                <c:pt idx="16383">
                  <c:v>-3670.6999999999971</c:v>
                </c:pt>
                <c:pt idx="16384">
                  <c:v>-3920.8000000000029</c:v>
                </c:pt>
                <c:pt idx="16385">
                  <c:v>-4171.8000000000029</c:v>
                </c:pt>
                <c:pt idx="16386">
                  <c:v>-4424.5</c:v>
                </c:pt>
                <c:pt idx="16387">
                  <c:v>-4674.1000000000058</c:v>
                </c:pt>
                <c:pt idx="16388">
                  <c:v>-4925</c:v>
                </c:pt>
                <c:pt idx="16389">
                  <c:v>-5173.8000000000029</c:v>
                </c:pt>
                <c:pt idx="16390">
                  <c:v>-5413.8000000000029</c:v>
                </c:pt>
                <c:pt idx="16391">
                  <c:v>-5658.8999999999942</c:v>
                </c:pt>
                <c:pt idx="16392">
                  <c:v>-5908.3000000000029</c:v>
                </c:pt>
                <c:pt idx="16393">
                  <c:v>-6146.3000000000029</c:v>
                </c:pt>
                <c:pt idx="16394">
                  <c:v>-6382.8999999999942</c:v>
                </c:pt>
                <c:pt idx="16395">
                  <c:v>-6621.3999999999942</c:v>
                </c:pt>
                <c:pt idx="16396">
                  <c:v>-6859.5</c:v>
                </c:pt>
                <c:pt idx="16397">
                  <c:v>-7092</c:v>
                </c:pt>
                <c:pt idx="16398">
                  <c:v>-7317.6999999999971</c:v>
                </c:pt>
                <c:pt idx="16399">
                  <c:v>-7545.6999999999971</c:v>
                </c:pt>
                <c:pt idx="16400">
                  <c:v>-7777.1000000000058</c:v>
                </c:pt>
                <c:pt idx="16401">
                  <c:v>-8004.5</c:v>
                </c:pt>
                <c:pt idx="16402">
                  <c:v>-8230.1999999999971</c:v>
                </c:pt>
                <c:pt idx="16403">
                  <c:v>-8446.3000000000029</c:v>
                </c:pt>
                <c:pt idx="16404">
                  <c:v>-8655.8999999999942</c:v>
                </c:pt>
                <c:pt idx="16405">
                  <c:v>-8869.8999999999942</c:v>
                </c:pt>
                <c:pt idx="16406">
                  <c:v>-9082.6000000000058</c:v>
                </c:pt>
                <c:pt idx="16407">
                  <c:v>-9291.6000000000058</c:v>
                </c:pt>
                <c:pt idx="16408">
                  <c:v>-9489.6000000000058</c:v>
                </c:pt>
                <c:pt idx="16409">
                  <c:v>-9686.6999999999971</c:v>
                </c:pt>
                <c:pt idx="16410">
                  <c:v>-9883.8999999999942</c:v>
                </c:pt>
                <c:pt idx="16411">
                  <c:v>-10081.300000000003</c:v>
                </c:pt>
                <c:pt idx="16412">
                  <c:v>-10271.5</c:v>
                </c:pt>
                <c:pt idx="16413">
                  <c:v>-10448.899999999994</c:v>
                </c:pt>
                <c:pt idx="16414">
                  <c:v>-10631.199999999997</c:v>
                </c:pt>
                <c:pt idx="16415">
                  <c:v>-10810.800000000003</c:v>
                </c:pt>
                <c:pt idx="16416">
                  <c:v>-10980.100000000006</c:v>
                </c:pt>
                <c:pt idx="16417">
                  <c:v>-11147.100000000006</c:v>
                </c:pt>
                <c:pt idx="16418">
                  <c:v>-11312.199999999997</c:v>
                </c:pt>
                <c:pt idx="16419">
                  <c:v>-11474.899999999994</c:v>
                </c:pt>
                <c:pt idx="16420">
                  <c:v>-11631.100000000006</c:v>
                </c:pt>
                <c:pt idx="16421">
                  <c:v>-11774.699999999997</c:v>
                </c:pt>
                <c:pt idx="16422">
                  <c:v>-11918.099999999999</c:v>
                </c:pt>
                <c:pt idx="16423">
                  <c:v>-12060.300000000003</c:v>
                </c:pt>
                <c:pt idx="16424">
                  <c:v>-12200.900000000001</c:v>
                </c:pt>
                <c:pt idx="16425">
                  <c:v>-12328.900000000001</c:v>
                </c:pt>
                <c:pt idx="16426">
                  <c:v>-12446.800000000003</c:v>
                </c:pt>
                <c:pt idx="16427">
                  <c:v>-12574.699999999997</c:v>
                </c:pt>
                <c:pt idx="16428">
                  <c:v>-12689.900000000001</c:v>
                </c:pt>
                <c:pt idx="16429">
                  <c:v>-12789.900000000001</c:v>
                </c:pt>
                <c:pt idx="16430">
                  <c:v>-12895.800000000003</c:v>
                </c:pt>
                <c:pt idx="16431">
                  <c:v>-12999.300000000003</c:v>
                </c:pt>
                <c:pt idx="16432">
                  <c:v>-13085.900000000001</c:v>
                </c:pt>
                <c:pt idx="16433">
                  <c:v>-13165.699999999997</c:v>
                </c:pt>
                <c:pt idx="16434">
                  <c:v>-13255.5</c:v>
                </c:pt>
                <c:pt idx="16435">
                  <c:v>-13334.900000000001</c:v>
                </c:pt>
                <c:pt idx="16436">
                  <c:v>-13400</c:v>
                </c:pt>
                <c:pt idx="16437">
                  <c:v>-13463.400000000001</c:v>
                </c:pt>
                <c:pt idx="16438">
                  <c:v>-13518.199999999997</c:v>
                </c:pt>
                <c:pt idx="16439">
                  <c:v>-13561.800000000003</c:v>
                </c:pt>
                <c:pt idx="16440">
                  <c:v>-13613.199999999997</c:v>
                </c:pt>
                <c:pt idx="16441">
                  <c:v>-13654</c:v>
                </c:pt>
                <c:pt idx="16442">
                  <c:v>-13684.400000000001</c:v>
                </c:pt>
                <c:pt idx="16443">
                  <c:v>-13713.599999999999</c:v>
                </c:pt>
                <c:pt idx="16444">
                  <c:v>-13725.599999999999</c:v>
                </c:pt>
                <c:pt idx="16445">
                  <c:v>-13740.300000000003</c:v>
                </c:pt>
                <c:pt idx="16446">
                  <c:v>-13752.800000000003</c:v>
                </c:pt>
                <c:pt idx="16447">
                  <c:v>-13756.599999999999</c:v>
                </c:pt>
                <c:pt idx="16448">
                  <c:v>-13756.300000000003</c:v>
                </c:pt>
                <c:pt idx="16449">
                  <c:v>-13738.300000000003</c:v>
                </c:pt>
                <c:pt idx="16450">
                  <c:v>-13718</c:v>
                </c:pt>
                <c:pt idx="16451">
                  <c:v>-13693.300000000003</c:v>
                </c:pt>
                <c:pt idx="16452">
                  <c:v>-13663.400000000001</c:v>
                </c:pt>
                <c:pt idx="16453">
                  <c:v>-13624.199999999997</c:v>
                </c:pt>
                <c:pt idx="16454">
                  <c:v>-13579.900000000001</c:v>
                </c:pt>
                <c:pt idx="16455">
                  <c:v>-13530.800000000003</c:v>
                </c:pt>
                <c:pt idx="16456">
                  <c:v>-13470.199999999997</c:v>
                </c:pt>
                <c:pt idx="16457">
                  <c:v>-13405.099999999999</c:v>
                </c:pt>
                <c:pt idx="16458">
                  <c:v>-13336.199999999997</c:v>
                </c:pt>
                <c:pt idx="16459">
                  <c:v>-13262.400000000001</c:v>
                </c:pt>
                <c:pt idx="16460">
                  <c:v>-13179.800000000003</c:v>
                </c:pt>
                <c:pt idx="16461">
                  <c:v>-13090.199999999997</c:v>
                </c:pt>
                <c:pt idx="16462">
                  <c:v>-12993.400000000001</c:v>
                </c:pt>
                <c:pt idx="16463">
                  <c:v>-12877.699999999997</c:v>
                </c:pt>
                <c:pt idx="16464">
                  <c:v>-12774.300000000003</c:v>
                </c:pt>
                <c:pt idx="16465">
                  <c:v>-12661.400000000001</c:v>
                </c:pt>
                <c:pt idx="16466">
                  <c:v>-12531.699999999997</c:v>
                </c:pt>
                <c:pt idx="16467">
                  <c:v>-12401.099999999999</c:v>
                </c:pt>
                <c:pt idx="16468">
                  <c:v>-12273.599999999999</c:v>
                </c:pt>
                <c:pt idx="16469">
                  <c:v>-12132</c:v>
                </c:pt>
                <c:pt idx="16470">
                  <c:v>-11978.099999999999</c:v>
                </c:pt>
                <c:pt idx="16471">
                  <c:v>-11827.599999999999</c:v>
                </c:pt>
                <c:pt idx="16472">
                  <c:v>-11673.399999999994</c:v>
                </c:pt>
                <c:pt idx="16473">
                  <c:v>-11505.300000000003</c:v>
                </c:pt>
                <c:pt idx="16474">
                  <c:v>-11321.199999999997</c:v>
                </c:pt>
                <c:pt idx="16475">
                  <c:v>-11144.600000000006</c:v>
                </c:pt>
                <c:pt idx="16476">
                  <c:v>-10962.100000000006</c:v>
                </c:pt>
                <c:pt idx="16477">
                  <c:v>-10762.100000000006</c:v>
                </c:pt>
                <c:pt idx="16478">
                  <c:v>-10565</c:v>
                </c:pt>
                <c:pt idx="16479">
                  <c:v>-10363</c:v>
                </c:pt>
                <c:pt idx="16480">
                  <c:v>-10154.300000000003</c:v>
                </c:pt>
                <c:pt idx="16481">
                  <c:v>-9939.1999999999971</c:v>
                </c:pt>
                <c:pt idx="16482">
                  <c:v>-9712.3999999999942</c:v>
                </c:pt>
                <c:pt idx="16483">
                  <c:v>-9487.1999999999971</c:v>
                </c:pt>
                <c:pt idx="16484">
                  <c:v>-9259.1000000000058</c:v>
                </c:pt>
                <c:pt idx="16485">
                  <c:v>-9021.1000000000058</c:v>
                </c:pt>
                <c:pt idx="16486">
                  <c:v>-8775.1999999999971</c:v>
                </c:pt>
                <c:pt idx="16487">
                  <c:v>-8530.1000000000058</c:v>
                </c:pt>
                <c:pt idx="16488">
                  <c:v>-8271.3000000000029</c:v>
                </c:pt>
                <c:pt idx="16489">
                  <c:v>-8001</c:v>
                </c:pt>
                <c:pt idx="16490">
                  <c:v>-7737.3999999999942</c:v>
                </c:pt>
                <c:pt idx="16491">
                  <c:v>-7472.6000000000058</c:v>
                </c:pt>
                <c:pt idx="16492">
                  <c:v>-7199.1999999999971</c:v>
                </c:pt>
                <c:pt idx="16493">
                  <c:v>-6918.6999999999971</c:v>
                </c:pt>
                <c:pt idx="16494">
                  <c:v>-6636.1999999999971</c:v>
                </c:pt>
                <c:pt idx="16495">
                  <c:v>-6346.8999999999942</c:v>
                </c:pt>
                <c:pt idx="16496">
                  <c:v>-6049.8000000000029</c:v>
                </c:pt>
                <c:pt idx="16497">
                  <c:v>-5756</c:v>
                </c:pt>
                <c:pt idx="16498">
                  <c:v>-5449.6999999999971</c:v>
                </c:pt>
                <c:pt idx="16499">
                  <c:v>-5144.3999999999942</c:v>
                </c:pt>
                <c:pt idx="16500">
                  <c:v>-4831.1000000000058</c:v>
                </c:pt>
                <c:pt idx="16501">
                  <c:v>-4512.1000000000058</c:v>
                </c:pt>
                <c:pt idx="16502">
                  <c:v>-4196.1000000000058</c:v>
                </c:pt>
                <c:pt idx="16503">
                  <c:v>-3868.6999999999971</c:v>
                </c:pt>
                <c:pt idx="16504">
                  <c:v>-3547.6000000000058</c:v>
                </c:pt>
                <c:pt idx="16505">
                  <c:v>-3214.8000000000029</c:v>
                </c:pt>
                <c:pt idx="16506">
                  <c:v>-2881.8000000000029</c:v>
                </c:pt>
                <c:pt idx="16507">
                  <c:v>-2548.3999999999942</c:v>
                </c:pt>
                <c:pt idx="16508">
                  <c:v>-2208.8999999999942</c:v>
                </c:pt>
                <c:pt idx="16509">
                  <c:v>-1867.6999999999971</c:v>
                </c:pt>
                <c:pt idx="16510">
                  <c:v>-1529.1000000000058</c:v>
                </c:pt>
                <c:pt idx="16511">
                  <c:v>-1183.1000000000058</c:v>
                </c:pt>
                <c:pt idx="16512">
                  <c:v>-823</c:v>
                </c:pt>
                <c:pt idx="16513">
                  <c:v>-465</c:v>
                </c:pt>
                <c:pt idx="16514">
                  <c:v>-114.39999999999418</c:v>
                </c:pt>
                <c:pt idx="16515">
                  <c:v>244.60000000000582</c:v>
                </c:pt>
                <c:pt idx="16516">
                  <c:v>603.19999999999709</c:v>
                </c:pt>
                <c:pt idx="16517">
                  <c:v>958.39999999999418</c:v>
                </c:pt>
                <c:pt idx="16518">
                  <c:v>1318.6000000000058</c:v>
                </c:pt>
                <c:pt idx="16519">
                  <c:v>1685.3999999999942</c:v>
                </c:pt>
                <c:pt idx="16520">
                  <c:v>2051.6000000000058</c:v>
                </c:pt>
                <c:pt idx="16521">
                  <c:v>2414.1999999999971</c:v>
                </c:pt>
                <c:pt idx="16522">
                  <c:v>2779.5</c:v>
                </c:pt>
                <c:pt idx="16523">
                  <c:v>3146.3000000000029</c:v>
                </c:pt>
                <c:pt idx="16524">
                  <c:v>3519.6999999999971</c:v>
                </c:pt>
                <c:pt idx="16525">
                  <c:v>3887.3999999999942</c:v>
                </c:pt>
                <c:pt idx="16526">
                  <c:v>4253.6000000000058</c:v>
                </c:pt>
                <c:pt idx="16527">
                  <c:v>4629.8999999999942</c:v>
                </c:pt>
                <c:pt idx="16528">
                  <c:v>5002.3999999999942</c:v>
                </c:pt>
                <c:pt idx="16529">
                  <c:v>5362.6999999999971</c:v>
                </c:pt>
                <c:pt idx="16530">
                  <c:v>5728</c:v>
                </c:pt>
                <c:pt idx="16531">
                  <c:v>6098.6999999999971</c:v>
                </c:pt>
                <c:pt idx="16532">
                  <c:v>6468</c:v>
                </c:pt>
                <c:pt idx="16533">
                  <c:v>6829.3999999999942</c:v>
                </c:pt>
                <c:pt idx="16534">
                  <c:v>7190.6000000000058</c:v>
                </c:pt>
                <c:pt idx="16535">
                  <c:v>7556.5</c:v>
                </c:pt>
                <c:pt idx="16536">
                  <c:v>7920.3000000000029</c:v>
                </c:pt>
                <c:pt idx="16537">
                  <c:v>8278.8999999999942</c:v>
                </c:pt>
                <c:pt idx="16538">
                  <c:v>8639.6999999999971</c:v>
                </c:pt>
                <c:pt idx="16539">
                  <c:v>9003</c:v>
                </c:pt>
                <c:pt idx="16540">
                  <c:v>9357.1999999999971</c:v>
                </c:pt>
                <c:pt idx="16541">
                  <c:v>9709.1999999999971</c:v>
                </c:pt>
                <c:pt idx="16542">
                  <c:v>10054.600000000006</c:v>
                </c:pt>
                <c:pt idx="16543">
                  <c:v>10401.5</c:v>
                </c:pt>
                <c:pt idx="16544">
                  <c:v>10740.199999999997</c:v>
                </c:pt>
                <c:pt idx="16545">
                  <c:v>11087.300000000003</c:v>
                </c:pt>
                <c:pt idx="16546">
                  <c:v>11426.300000000003</c:v>
                </c:pt>
                <c:pt idx="16547">
                  <c:v>11760.199999999997</c:v>
                </c:pt>
                <c:pt idx="16548">
                  <c:v>12093.300000000003</c:v>
                </c:pt>
                <c:pt idx="16549">
                  <c:v>12417.699999999997</c:v>
                </c:pt>
                <c:pt idx="16550">
                  <c:v>12740.300000000003</c:v>
                </c:pt>
                <c:pt idx="16551">
                  <c:v>13062.300000000003</c:v>
                </c:pt>
                <c:pt idx="16552">
                  <c:v>13393.399999999994</c:v>
                </c:pt>
                <c:pt idx="16553">
                  <c:v>13709.199999999997</c:v>
                </c:pt>
                <c:pt idx="16554">
                  <c:v>14019.600000000006</c:v>
                </c:pt>
                <c:pt idx="16555">
                  <c:v>14328.800000000003</c:v>
                </c:pt>
                <c:pt idx="16556">
                  <c:v>14613.5</c:v>
                </c:pt>
                <c:pt idx="16557">
                  <c:v>14908.100000000006</c:v>
                </c:pt>
                <c:pt idx="16558">
                  <c:v>15210.199999999997</c:v>
                </c:pt>
                <c:pt idx="16559">
                  <c:v>15493.300000000003</c:v>
                </c:pt>
                <c:pt idx="16560">
                  <c:v>15766.600000000006</c:v>
                </c:pt>
                <c:pt idx="16561">
                  <c:v>16026.600000000006</c:v>
                </c:pt>
                <c:pt idx="16562">
                  <c:v>16292.399999999994</c:v>
                </c:pt>
                <c:pt idx="16563">
                  <c:v>16550.699999999997</c:v>
                </c:pt>
                <c:pt idx="16564">
                  <c:v>16786.5</c:v>
                </c:pt>
                <c:pt idx="16565">
                  <c:v>17034.399999999994</c:v>
                </c:pt>
                <c:pt idx="16566">
                  <c:v>17261.899999999994</c:v>
                </c:pt>
                <c:pt idx="16567">
                  <c:v>17473.199999999997</c:v>
                </c:pt>
                <c:pt idx="16568">
                  <c:v>17692.600000000006</c:v>
                </c:pt>
                <c:pt idx="16569">
                  <c:v>17904.5</c:v>
                </c:pt>
                <c:pt idx="16570">
                  <c:v>18095.899999999994</c:v>
                </c:pt>
                <c:pt idx="16571">
                  <c:v>18281.300000000003</c:v>
                </c:pt>
                <c:pt idx="16572">
                  <c:v>18468.399999999994</c:v>
                </c:pt>
                <c:pt idx="16573">
                  <c:v>18641.899999999994</c:v>
                </c:pt>
                <c:pt idx="16574">
                  <c:v>18795.300000000003</c:v>
                </c:pt>
                <c:pt idx="16575">
                  <c:v>18954.100000000006</c:v>
                </c:pt>
                <c:pt idx="16576">
                  <c:v>19100.399999999994</c:v>
                </c:pt>
                <c:pt idx="16577">
                  <c:v>19227.600000000006</c:v>
                </c:pt>
                <c:pt idx="16578">
                  <c:v>19349.600000000006</c:v>
                </c:pt>
                <c:pt idx="16579">
                  <c:v>19464.699999999997</c:v>
                </c:pt>
                <c:pt idx="16580">
                  <c:v>19575.699999999997</c:v>
                </c:pt>
                <c:pt idx="16581">
                  <c:v>19670.800000000003</c:v>
                </c:pt>
                <c:pt idx="16582">
                  <c:v>19748.399999999994</c:v>
                </c:pt>
                <c:pt idx="16583">
                  <c:v>19822.100000000006</c:v>
                </c:pt>
                <c:pt idx="16584">
                  <c:v>19883.699999999997</c:v>
                </c:pt>
                <c:pt idx="16585">
                  <c:v>19941.600000000006</c:v>
                </c:pt>
                <c:pt idx="16586">
                  <c:v>19992.300000000003</c:v>
                </c:pt>
                <c:pt idx="16587">
                  <c:v>20026.300000000003</c:v>
                </c:pt>
                <c:pt idx="16588">
                  <c:v>20050.600000000006</c:v>
                </c:pt>
                <c:pt idx="16589">
                  <c:v>20074.800000000003</c:v>
                </c:pt>
                <c:pt idx="16590">
                  <c:v>20060.899999999994</c:v>
                </c:pt>
                <c:pt idx="16591">
                  <c:v>20052.800000000003</c:v>
                </c:pt>
                <c:pt idx="16592">
                  <c:v>20055.199999999997</c:v>
                </c:pt>
                <c:pt idx="16593">
                  <c:v>20035.399999999994</c:v>
                </c:pt>
                <c:pt idx="16594">
                  <c:v>20000.600000000006</c:v>
                </c:pt>
                <c:pt idx="16595">
                  <c:v>19948.800000000003</c:v>
                </c:pt>
                <c:pt idx="16596">
                  <c:v>19894.5</c:v>
                </c:pt>
                <c:pt idx="16597">
                  <c:v>19836.399999999994</c:v>
                </c:pt>
                <c:pt idx="16598">
                  <c:v>19766</c:v>
                </c:pt>
                <c:pt idx="16599">
                  <c:v>19677.899999999994</c:v>
                </c:pt>
                <c:pt idx="16600">
                  <c:v>19578</c:v>
                </c:pt>
                <c:pt idx="16601">
                  <c:v>19471.5</c:v>
                </c:pt>
                <c:pt idx="16602">
                  <c:v>19355.100000000006</c:v>
                </c:pt>
                <c:pt idx="16603">
                  <c:v>19237.399999999994</c:v>
                </c:pt>
                <c:pt idx="16604">
                  <c:v>19107.399999999994</c:v>
                </c:pt>
                <c:pt idx="16605">
                  <c:v>18962.899999999994</c:v>
                </c:pt>
                <c:pt idx="16606">
                  <c:v>18809.300000000003</c:v>
                </c:pt>
                <c:pt idx="16607">
                  <c:v>18649.199999999997</c:v>
                </c:pt>
                <c:pt idx="16608">
                  <c:v>18481.100000000006</c:v>
                </c:pt>
                <c:pt idx="16609">
                  <c:v>18294.300000000003</c:v>
                </c:pt>
                <c:pt idx="16610">
                  <c:v>18102.300000000003</c:v>
                </c:pt>
                <c:pt idx="16611">
                  <c:v>17908.699999999997</c:v>
                </c:pt>
                <c:pt idx="16612">
                  <c:v>17699.100000000006</c:v>
                </c:pt>
                <c:pt idx="16613">
                  <c:v>17478.5</c:v>
                </c:pt>
                <c:pt idx="16614">
                  <c:v>17251</c:v>
                </c:pt>
                <c:pt idx="16615">
                  <c:v>17014.899999999994</c:v>
                </c:pt>
                <c:pt idx="16616">
                  <c:v>16768.199999999997</c:v>
                </c:pt>
                <c:pt idx="16617">
                  <c:v>16516.100000000006</c:v>
                </c:pt>
                <c:pt idx="16618">
                  <c:v>16255.399999999994</c:v>
                </c:pt>
                <c:pt idx="16619">
                  <c:v>15983.100000000006</c:v>
                </c:pt>
                <c:pt idx="16620">
                  <c:v>15705.399999999994</c:v>
                </c:pt>
                <c:pt idx="16621">
                  <c:v>15420.300000000003</c:v>
                </c:pt>
                <c:pt idx="16622">
                  <c:v>15125</c:v>
                </c:pt>
                <c:pt idx="16623">
                  <c:v>14820.600000000006</c:v>
                </c:pt>
                <c:pt idx="16624">
                  <c:v>14508.600000000006</c:v>
                </c:pt>
                <c:pt idx="16625">
                  <c:v>14187.800000000003</c:v>
                </c:pt>
                <c:pt idx="16626">
                  <c:v>13859.699999999997</c:v>
                </c:pt>
                <c:pt idx="16627">
                  <c:v>13521.800000000003</c:v>
                </c:pt>
                <c:pt idx="16628">
                  <c:v>13179</c:v>
                </c:pt>
                <c:pt idx="16629">
                  <c:v>12830.899999999994</c:v>
                </c:pt>
                <c:pt idx="16630">
                  <c:v>12474.300000000003</c:v>
                </c:pt>
                <c:pt idx="16631">
                  <c:v>12110.300000000003</c:v>
                </c:pt>
                <c:pt idx="16632">
                  <c:v>11736.699999999997</c:v>
                </c:pt>
                <c:pt idx="16633">
                  <c:v>11357.300000000003</c:v>
                </c:pt>
                <c:pt idx="16634">
                  <c:v>10971.800000000003</c:v>
                </c:pt>
                <c:pt idx="16635">
                  <c:v>10579.5</c:v>
                </c:pt>
                <c:pt idx="16636">
                  <c:v>10180.100000000006</c:v>
                </c:pt>
                <c:pt idx="16637">
                  <c:v>9772</c:v>
                </c:pt>
                <c:pt idx="16638">
                  <c:v>9360.1999999999971</c:v>
                </c:pt>
                <c:pt idx="16639">
                  <c:v>8941.5</c:v>
                </c:pt>
                <c:pt idx="16640">
                  <c:v>8516.3999999999942</c:v>
                </c:pt>
                <c:pt idx="16641">
                  <c:v>8087.1000000000058</c:v>
                </c:pt>
                <c:pt idx="16642">
                  <c:v>7653.3000000000029</c:v>
                </c:pt>
                <c:pt idx="16643">
                  <c:v>7212</c:v>
                </c:pt>
                <c:pt idx="16644">
                  <c:v>6766.3999999999942</c:v>
                </c:pt>
                <c:pt idx="16645">
                  <c:v>6316.3999999999942</c:v>
                </c:pt>
                <c:pt idx="16646">
                  <c:v>5861.1000000000058</c:v>
                </c:pt>
                <c:pt idx="16647">
                  <c:v>5402.5</c:v>
                </c:pt>
                <c:pt idx="16648">
                  <c:v>4936.3999999999942</c:v>
                </c:pt>
                <c:pt idx="16649">
                  <c:v>4466</c:v>
                </c:pt>
                <c:pt idx="16650">
                  <c:v>3988.6000000000058</c:v>
                </c:pt>
                <c:pt idx="16651">
                  <c:v>3507.3999999999942</c:v>
                </c:pt>
                <c:pt idx="16652">
                  <c:v>3027.5</c:v>
                </c:pt>
                <c:pt idx="16653">
                  <c:v>2543.8000000000029</c:v>
                </c:pt>
                <c:pt idx="16654">
                  <c:v>2055.5</c:v>
                </c:pt>
                <c:pt idx="16655">
                  <c:v>1561.3000000000029</c:v>
                </c:pt>
                <c:pt idx="16656">
                  <c:v>1066.8999999999942</c:v>
                </c:pt>
                <c:pt idx="16657">
                  <c:v>571.5</c:v>
                </c:pt>
                <c:pt idx="16658">
                  <c:v>71.69999999999709</c:v>
                </c:pt>
                <c:pt idx="16659">
                  <c:v>-428.80000000000291</c:v>
                </c:pt>
                <c:pt idx="16660">
                  <c:v>-931.89999999999418</c:v>
                </c:pt>
                <c:pt idx="16661">
                  <c:v>-1436.1000000000058</c:v>
                </c:pt>
                <c:pt idx="16662">
                  <c:v>-1946.6000000000058</c:v>
                </c:pt>
                <c:pt idx="16663">
                  <c:v>-2460.1999999999971</c:v>
                </c:pt>
                <c:pt idx="16664">
                  <c:v>-2967.6999999999971</c:v>
                </c:pt>
                <c:pt idx="16665">
                  <c:v>-3478.5</c:v>
                </c:pt>
                <c:pt idx="16666">
                  <c:v>-3990.3000000000029</c:v>
                </c:pt>
                <c:pt idx="16667">
                  <c:v>-4498.1000000000058</c:v>
                </c:pt>
                <c:pt idx="16668">
                  <c:v>-5008.6000000000058</c:v>
                </c:pt>
                <c:pt idx="16669">
                  <c:v>-5519.6999999999971</c:v>
                </c:pt>
                <c:pt idx="16670">
                  <c:v>-6027.8000000000029</c:v>
                </c:pt>
                <c:pt idx="16671">
                  <c:v>-6534.5</c:v>
                </c:pt>
                <c:pt idx="16672">
                  <c:v>-7044</c:v>
                </c:pt>
                <c:pt idx="16673">
                  <c:v>-7550.3000000000029</c:v>
                </c:pt>
                <c:pt idx="16674">
                  <c:v>-8054.1000000000058</c:v>
                </c:pt>
                <c:pt idx="16675">
                  <c:v>-8561.5</c:v>
                </c:pt>
                <c:pt idx="16676">
                  <c:v>-9066</c:v>
                </c:pt>
                <c:pt idx="16677">
                  <c:v>-9564.1999999999971</c:v>
                </c:pt>
                <c:pt idx="16678">
                  <c:v>-10058.600000000006</c:v>
                </c:pt>
                <c:pt idx="16679">
                  <c:v>-10554.199999999997</c:v>
                </c:pt>
                <c:pt idx="16680">
                  <c:v>-11046.800000000003</c:v>
                </c:pt>
                <c:pt idx="16681">
                  <c:v>-11533</c:v>
                </c:pt>
                <c:pt idx="16682">
                  <c:v>-12015.099999999999</c:v>
                </c:pt>
                <c:pt idx="16683">
                  <c:v>-12493.5</c:v>
                </c:pt>
                <c:pt idx="16684">
                  <c:v>-12968.900000000001</c:v>
                </c:pt>
                <c:pt idx="16685">
                  <c:v>-13440.5</c:v>
                </c:pt>
                <c:pt idx="16686">
                  <c:v>-13908.699999999997</c:v>
                </c:pt>
                <c:pt idx="16687">
                  <c:v>-14371.199999999997</c:v>
                </c:pt>
                <c:pt idx="16688">
                  <c:v>-14830.599999999999</c:v>
                </c:pt>
                <c:pt idx="16689">
                  <c:v>-15284.800000000003</c:v>
                </c:pt>
                <c:pt idx="16690">
                  <c:v>-15730.199999999997</c:v>
                </c:pt>
                <c:pt idx="16691">
                  <c:v>-16171.199999999997</c:v>
                </c:pt>
                <c:pt idx="16692">
                  <c:v>-16606.300000000003</c:v>
                </c:pt>
                <c:pt idx="16693">
                  <c:v>-17031.300000000003</c:v>
                </c:pt>
                <c:pt idx="16694">
                  <c:v>-17454.900000000001</c:v>
                </c:pt>
                <c:pt idx="16695">
                  <c:v>-17873.5</c:v>
                </c:pt>
                <c:pt idx="16696">
                  <c:v>-18280.099999999999</c:v>
                </c:pt>
                <c:pt idx="16697">
                  <c:v>-18682.5</c:v>
                </c:pt>
                <c:pt idx="16698">
                  <c:v>-19079.800000000003</c:v>
                </c:pt>
                <c:pt idx="16699">
                  <c:v>-19466.099999999999</c:v>
                </c:pt>
                <c:pt idx="16700">
                  <c:v>-19850.699999999997</c:v>
                </c:pt>
                <c:pt idx="16701">
                  <c:v>-20229.199999999997</c:v>
                </c:pt>
                <c:pt idx="16702">
                  <c:v>-20595.599999999999</c:v>
                </c:pt>
                <c:pt idx="16703">
                  <c:v>-20958.300000000003</c:v>
                </c:pt>
                <c:pt idx="16704">
                  <c:v>-21303.699999999997</c:v>
                </c:pt>
                <c:pt idx="16705">
                  <c:v>-21647.599999999999</c:v>
                </c:pt>
                <c:pt idx="16706">
                  <c:v>-21979.1</c:v>
                </c:pt>
                <c:pt idx="16707">
                  <c:v>-22307.5</c:v>
                </c:pt>
                <c:pt idx="16708">
                  <c:v>-22627.9</c:v>
                </c:pt>
                <c:pt idx="16709">
                  <c:v>-22933.9</c:v>
                </c:pt>
                <c:pt idx="16710">
                  <c:v>-23236.6</c:v>
                </c:pt>
                <c:pt idx="16711">
                  <c:v>-23527.4</c:v>
                </c:pt>
                <c:pt idx="16712">
                  <c:v>-23816.6</c:v>
                </c:pt>
                <c:pt idx="16713">
                  <c:v>-24091.599999999999</c:v>
                </c:pt>
                <c:pt idx="16714">
                  <c:v>-24353.699999999997</c:v>
                </c:pt>
                <c:pt idx="16715">
                  <c:v>-24611.9</c:v>
                </c:pt>
                <c:pt idx="16716">
                  <c:v>-24856.5</c:v>
                </c:pt>
                <c:pt idx="16717">
                  <c:v>-25096.800000000003</c:v>
                </c:pt>
                <c:pt idx="16718">
                  <c:v>-25322.699999999997</c:v>
                </c:pt>
                <c:pt idx="16719">
                  <c:v>-25542.300000000003</c:v>
                </c:pt>
                <c:pt idx="16720">
                  <c:v>-25751</c:v>
                </c:pt>
                <c:pt idx="16721">
                  <c:v>-25950.1</c:v>
                </c:pt>
                <c:pt idx="16722">
                  <c:v>-26138.699999999997</c:v>
                </c:pt>
                <c:pt idx="16723">
                  <c:v>-26316.199999999997</c:v>
                </c:pt>
                <c:pt idx="16724">
                  <c:v>-26484.400000000001</c:v>
                </c:pt>
                <c:pt idx="16725">
                  <c:v>-26654.699999999997</c:v>
                </c:pt>
                <c:pt idx="16726">
                  <c:v>-26805</c:v>
                </c:pt>
                <c:pt idx="16727">
                  <c:v>-26941.699999999997</c:v>
                </c:pt>
                <c:pt idx="16728">
                  <c:v>-27072.1</c:v>
                </c:pt>
                <c:pt idx="16729">
                  <c:v>-27192.9</c:v>
                </c:pt>
                <c:pt idx="16730">
                  <c:v>-27303.800000000003</c:v>
                </c:pt>
                <c:pt idx="16731">
                  <c:v>-27397.9</c:v>
                </c:pt>
                <c:pt idx="16732">
                  <c:v>-27486.5</c:v>
                </c:pt>
                <c:pt idx="16733">
                  <c:v>-27565.4</c:v>
                </c:pt>
                <c:pt idx="16734">
                  <c:v>-27635.800000000003</c:v>
                </c:pt>
                <c:pt idx="16735">
                  <c:v>-27697.800000000003</c:v>
                </c:pt>
                <c:pt idx="16736">
                  <c:v>-27745.199999999997</c:v>
                </c:pt>
                <c:pt idx="16737">
                  <c:v>-27773.5</c:v>
                </c:pt>
                <c:pt idx="16738">
                  <c:v>-27799.800000000003</c:v>
                </c:pt>
                <c:pt idx="16739">
                  <c:v>-27819</c:v>
                </c:pt>
                <c:pt idx="16740">
                  <c:v>-27825.1</c:v>
                </c:pt>
                <c:pt idx="16741">
                  <c:v>-27816.1</c:v>
                </c:pt>
                <c:pt idx="16742">
                  <c:v>-27792.5</c:v>
                </c:pt>
                <c:pt idx="16743">
                  <c:v>-27766.1</c:v>
                </c:pt>
                <c:pt idx="16744">
                  <c:v>-27731.4</c:v>
                </c:pt>
                <c:pt idx="16745">
                  <c:v>-27683.300000000003</c:v>
                </c:pt>
                <c:pt idx="16746">
                  <c:v>-27617.1</c:v>
                </c:pt>
                <c:pt idx="16747">
                  <c:v>-27544.1</c:v>
                </c:pt>
                <c:pt idx="16748">
                  <c:v>-27464.699999999997</c:v>
                </c:pt>
                <c:pt idx="16749">
                  <c:v>-27369.800000000003</c:v>
                </c:pt>
                <c:pt idx="16750">
                  <c:v>-27264</c:v>
                </c:pt>
                <c:pt idx="16751">
                  <c:v>-27149.300000000003</c:v>
                </c:pt>
                <c:pt idx="16752">
                  <c:v>-27025.800000000003</c:v>
                </c:pt>
                <c:pt idx="16753">
                  <c:v>-26890.9</c:v>
                </c:pt>
                <c:pt idx="16754">
                  <c:v>-26738.5</c:v>
                </c:pt>
                <c:pt idx="16755">
                  <c:v>-26573.800000000003</c:v>
                </c:pt>
                <c:pt idx="16756">
                  <c:v>-26404.400000000001</c:v>
                </c:pt>
                <c:pt idx="16757">
                  <c:v>-26228.1</c:v>
                </c:pt>
                <c:pt idx="16758">
                  <c:v>-26037</c:v>
                </c:pt>
                <c:pt idx="16759">
                  <c:v>-25828.199999999997</c:v>
                </c:pt>
                <c:pt idx="16760">
                  <c:v>-25619.800000000003</c:v>
                </c:pt>
                <c:pt idx="16761">
                  <c:v>-25398.9</c:v>
                </c:pt>
                <c:pt idx="16762">
                  <c:v>-25152.699999999997</c:v>
                </c:pt>
                <c:pt idx="16763">
                  <c:v>-24903.699999999997</c:v>
                </c:pt>
                <c:pt idx="16764">
                  <c:v>-24652.800000000003</c:v>
                </c:pt>
                <c:pt idx="16765">
                  <c:v>-24384.5</c:v>
                </c:pt>
                <c:pt idx="16766">
                  <c:v>-24094.699999999997</c:v>
                </c:pt>
                <c:pt idx="16767">
                  <c:v>-23810</c:v>
                </c:pt>
                <c:pt idx="16768">
                  <c:v>-23519.9</c:v>
                </c:pt>
                <c:pt idx="16769">
                  <c:v>-23208.400000000001</c:v>
                </c:pt>
                <c:pt idx="16770">
                  <c:v>-22888</c:v>
                </c:pt>
                <c:pt idx="16771">
                  <c:v>-22558.199999999997</c:v>
                </c:pt>
                <c:pt idx="16772">
                  <c:v>-22210.6</c:v>
                </c:pt>
                <c:pt idx="16773">
                  <c:v>-21867.599999999999</c:v>
                </c:pt>
                <c:pt idx="16774">
                  <c:v>-21511.4</c:v>
                </c:pt>
                <c:pt idx="16775">
                  <c:v>-21138.199999999997</c:v>
                </c:pt>
                <c:pt idx="16776">
                  <c:v>-20763.400000000001</c:v>
                </c:pt>
                <c:pt idx="16777">
                  <c:v>-20373</c:v>
                </c:pt>
                <c:pt idx="16778">
                  <c:v>-19977.699999999997</c:v>
                </c:pt>
                <c:pt idx="16779">
                  <c:v>-19574</c:v>
                </c:pt>
                <c:pt idx="16780">
                  <c:v>-19158.699999999997</c:v>
                </c:pt>
                <c:pt idx="16781">
                  <c:v>-18742.900000000001</c:v>
                </c:pt>
                <c:pt idx="16782">
                  <c:v>-18312.900000000001</c:v>
                </c:pt>
                <c:pt idx="16783">
                  <c:v>-17870.199999999997</c:v>
                </c:pt>
                <c:pt idx="16784">
                  <c:v>-17424.400000000001</c:v>
                </c:pt>
                <c:pt idx="16785">
                  <c:v>-16973.699999999997</c:v>
                </c:pt>
                <c:pt idx="16786">
                  <c:v>-16509.699999999997</c:v>
                </c:pt>
                <c:pt idx="16787">
                  <c:v>-16037.800000000003</c:v>
                </c:pt>
                <c:pt idx="16788">
                  <c:v>-15564.900000000001</c:v>
                </c:pt>
                <c:pt idx="16789">
                  <c:v>-15074.5</c:v>
                </c:pt>
                <c:pt idx="16790">
                  <c:v>-14586</c:v>
                </c:pt>
                <c:pt idx="16791">
                  <c:v>-14092.400000000001</c:v>
                </c:pt>
                <c:pt idx="16792">
                  <c:v>-13588.800000000003</c:v>
                </c:pt>
                <c:pt idx="16793">
                  <c:v>-13083.599999999999</c:v>
                </c:pt>
                <c:pt idx="16794">
                  <c:v>-12569.099999999999</c:v>
                </c:pt>
                <c:pt idx="16795">
                  <c:v>-12050.300000000003</c:v>
                </c:pt>
                <c:pt idx="16796">
                  <c:v>-11524.199999999997</c:v>
                </c:pt>
                <c:pt idx="16797">
                  <c:v>-10996.399999999994</c:v>
                </c:pt>
                <c:pt idx="16798">
                  <c:v>-10467.100000000006</c:v>
                </c:pt>
                <c:pt idx="16799">
                  <c:v>-9928</c:v>
                </c:pt>
                <c:pt idx="16800">
                  <c:v>-9381.8999999999942</c:v>
                </c:pt>
                <c:pt idx="16801">
                  <c:v>-8833.8999999999942</c:v>
                </c:pt>
                <c:pt idx="16802">
                  <c:v>-8289.6000000000058</c:v>
                </c:pt>
                <c:pt idx="16803">
                  <c:v>-7732</c:v>
                </c:pt>
                <c:pt idx="16804">
                  <c:v>-7174.3000000000029</c:v>
                </c:pt>
                <c:pt idx="16805">
                  <c:v>-6625.1999999999971</c:v>
                </c:pt>
                <c:pt idx="16806">
                  <c:v>-6064.8999999999942</c:v>
                </c:pt>
                <c:pt idx="16807">
                  <c:v>-5493.6999999999971</c:v>
                </c:pt>
                <c:pt idx="16808">
                  <c:v>-4927.3999999999942</c:v>
                </c:pt>
                <c:pt idx="16809">
                  <c:v>-4365.8000000000029</c:v>
                </c:pt>
                <c:pt idx="16810">
                  <c:v>-3793.1999999999971</c:v>
                </c:pt>
                <c:pt idx="16811">
                  <c:v>-3221.5</c:v>
                </c:pt>
                <c:pt idx="16812">
                  <c:v>-2649.3999999999942</c:v>
                </c:pt>
                <c:pt idx="16813">
                  <c:v>-2075.8000000000029</c:v>
                </c:pt>
                <c:pt idx="16814">
                  <c:v>-1503.3999999999942</c:v>
                </c:pt>
                <c:pt idx="16815">
                  <c:v>-924.60000000000582</c:v>
                </c:pt>
                <c:pt idx="16816">
                  <c:v>-350.10000000000582</c:v>
                </c:pt>
                <c:pt idx="16817">
                  <c:v>218.60000000000582</c:v>
                </c:pt>
                <c:pt idx="16818">
                  <c:v>788.60000000000582</c:v>
                </c:pt>
                <c:pt idx="16819">
                  <c:v>1363.1000000000058</c:v>
                </c:pt>
                <c:pt idx="16820">
                  <c:v>1930.8000000000029</c:v>
                </c:pt>
                <c:pt idx="16821">
                  <c:v>2499.3000000000029</c:v>
                </c:pt>
                <c:pt idx="16822">
                  <c:v>3073.6999999999971</c:v>
                </c:pt>
                <c:pt idx="16823">
                  <c:v>3643.8000000000029</c:v>
                </c:pt>
                <c:pt idx="16824">
                  <c:v>4201.8999999999942</c:v>
                </c:pt>
                <c:pt idx="16825">
                  <c:v>4767.3000000000029</c:v>
                </c:pt>
                <c:pt idx="16826">
                  <c:v>5332.3999999999942</c:v>
                </c:pt>
                <c:pt idx="16827">
                  <c:v>5888.6999999999971</c:v>
                </c:pt>
                <c:pt idx="16828">
                  <c:v>6445.1000000000058</c:v>
                </c:pt>
                <c:pt idx="16829">
                  <c:v>6999</c:v>
                </c:pt>
                <c:pt idx="16830">
                  <c:v>7551.8000000000029</c:v>
                </c:pt>
                <c:pt idx="16831">
                  <c:v>8098.8000000000029</c:v>
                </c:pt>
                <c:pt idx="16832">
                  <c:v>8644.5</c:v>
                </c:pt>
                <c:pt idx="16833">
                  <c:v>9186.6999999999971</c:v>
                </c:pt>
                <c:pt idx="16834">
                  <c:v>9720.8000000000029</c:v>
                </c:pt>
                <c:pt idx="16835">
                  <c:v>10255</c:v>
                </c:pt>
                <c:pt idx="16836">
                  <c:v>10788.300000000003</c:v>
                </c:pt>
                <c:pt idx="16837">
                  <c:v>11309.100000000006</c:v>
                </c:pt>
                <c:pt idx="16838">
                  <c:v>11838.699999999997</c:v>
                </c:pt>
                <c:pt idx="16839">
                  <c:v>12357.5</c:v>
                </c:pt>
                <c:pt idx="16840">
                  <c:v>12866.699999999997</c:v>
                </c:pt>
                <c:pt idx="16841">
                  <c:v>13374</c:v>
                </c:pt>
                <c:pt idx="16842">
                  <c:v>13873.699999999997</c:v>
                </c:pt>
                <c:pt idx="16843">
                  <c:v>14366.899999999994</c:v>
                </c:pt>
                <c:pt idx="16844">
                  <c:v>14852.699999999997</c:v>
                </c:pt>
                <c:pt idx="16845">
                  <c:v>15343</c:v>
                </c:pt>
                <c:pt idx="16846">
                  <c:v>15825.899999999994</c:v>
                </c:pt>
                <c:pt idx="16847">
                  <c:v>16294.800000000003</c:v>
                </c:pt>
                <c:pt idx="16848">
                  <c:v>16761.199999999997</c:v>
                </c:pt>
                <c:pt idx="16849">
                  <c:v>17224.399999999994</c:v>
                </c:pt>
                <c:pt idx="16850">
                  <c:v>17678.100000000006</c:v>
                </c:pt>
                <c:pt idx="16851">
                  <c:v>18123.899999999994</c:v>
                </c:pt>
                <c:pt idx="16852">
                  <c:v>18569.199999999997</c:v>
                </c:pt>
                <c:pt idx="16853">
                  <c:v>19007.699999999997</c:v>
                </c:pt>
                <c:pt idx="16854">
                  <c:v>19435</c:v>
                </c:pt>
                <c:pt idx="16855">
                  <c:v>19852.600000000006</c:v>
                </c:pt>
                <c:pt idx="16856">
                  <c:v>20265.5</c:v>
                </c:pt>
                <c:pt idx="16857">
                  <c:v>20675.199999999997</c:v>
                </c:pt>
                <c:pt idx="16858">
                  <c:v>21073.5</c:v>
                </c:pt>
                <c:pt idx="16859">
                  <c:v>21457</c:v>
                </c:pt>
                <c:pt idx="16860">
                  <c:v>21844.399999999994</c:v>
                </c:pt>
                <c:pt idx="16861">
                  <c:v>22223.800000000003</c:v>
                </c:pt>
                <c:pt idx="16862">
                  <c:v>22586.199999999997</c:v>
                </c:pt>
                <c:pt idx="16863">
                  <c:v>22938</c:v>
                </c:pt>
                <c:pt idx="16864">
                  <c:v>23292</c:v>
                </c:pt>
                <c:pt idx="16865">
                  <c:v>23637</c:v>
                </c:pt>
                <c:pt idx="16866">
                  <c:v>23959</c:v>
                </c:pt>
                <c:pt idx="16867">
                  <c:v>24278</c:v>
                </c:pt>
                <c:pt idx="16868">
                  <c:v>24594</c:v>
                </c:pt>
                <c:pt idx="16869">
                  <c:v>24897</c:v>
                </c:pt>
                <c:pt idx="16870">
                  <c:v>25183</c:v>
                </c:pt>
                <c:pt idx="16871">
                  <c:v>25470</c:v>
                </c:pt>
                <c:pt idx="16872">
                  <c:v>25746</c:v>
                </c:pt>
                <c:pt idx="16873">
                  <c:v>26008</c:v>
                </c:pt>
                <c:pt idx="16874">
                  <c:v>26263</c:v>
                </c:pt>
                <c:pt idx="16875">
                  <c:v>26501</c:v>
                </c:pt>
                <c:pt idx="16876">
                  <c:v>26740</c:v>
                </c:pt>
                <c:pt idx="16877">
                  <c:v>26965</c:v>
                </c:pt>
                <c:pt idx="16878">
                  <c:v>27177</c:v>
                </c:pt>
                <c:pt idx="16879">
                  <c:v>27383</c:v>
                </c:pt>
                <c:pt idx="16880">
                  <c:v>27569</c:v>
                </c:pt>
                <c:pt idx="16881">
                  <c:v>27751</c:v>
                </c:pt>
                <c:pt idx="16882">
                  <c:v>27924</c:v>
                </c:pt>
                <c:pt idx="16883">
                  <c:v>28079</c:v>
                </c:pt>
                <c:pt idx="16884">
                  <c:v>28224</c:v>
                </c:pt>
                <c:pt idx="16885">
                  <c:v>28367</c:v>
                </c:pt>
                <c:pt idx="16886">
                  <c:v>28491</c:v>
                </c:pt>
                <c:pt idx="16887">
                  <c:v>28601</c:v>
                </c:pt>
                <c:pt idx="16888">
                  <c:v>28708</c:v>
                </c:pt>
                <c:pt idx="16889">
                  <c:v>28798</c:v>
                </c:pt>
                <c:pt idx="16890">
                  <c:v>28876</c:v>
                </c:pt>
                <c:pt idx="16891">
                  <c:v>28944</c:v>
                </c:pt>
                <c:pt idx="16892">
                  <c:v>28995</c:v>
                </c:pt>
                <c:pt idx="16893">
                  <c:v>29043</c:v>
                </c:pt>
                <c:pt idx="16894">
                  <c:v>29072</c:v>
                </c:pt>
                <c:pt idx="16895">
                  <c:v>29093</c:v>
                </c:pt>
                <c:pt idx="16896">
                  <c:v>29108</c:v>
                </c:pt>
                <c:pt idx="16897">
                  <c:v>29104</c:v>
                </c:pt>
                <c:pt idx="16898">
                  <c:v>29094</c:v>
                </c:pt>
                <c:pt idx="16899">
                  <c:v>29071</c:v>
                </c:pt>
                <c:pt idx="16900">
                  <c:v>29024</c:v>
                </c:pt>
                <c:pt idx="16901">
                  <c:v>28980</c:v>
                </c:pt>
                <c:pt idx="16902">
                  <c:v>28934</c:v>
                </c:pt>
                <c:pt idx="16903">
                  <c:v>28861</c:v>
                </c:pt>
                <c:pt idx="16904">
                  <c:v>28775</c:v>
                </c:pt>
                <c:pt idx="16905">
                  <c:v>28688</c:v>
                </c:pt>
                <c:pt idx="16906">
                  <c:v>28590</c:v>
                </c:pt>
                <c:pt idx="16907">
                  <c:v>28469</c:v>
                </c:pt>
                <c:pt idx="16908">
                  <c:v>28344</c:v>
                </c:pt>
                <c:pt idx="16909">
                  <c:v>28212</c:v>
                </c:pt>
                <c:pt idx="16910">
                  <c:v>28062</c:v>
                </c:pt>
                <c:pt idx="16911">
                  <c:v>27900</c:v>
                </c:pt>
                <c:pt idx="16912">
                  <c:v>27731</c:v>
                </c:pt>
                <c:pt idx="16913">
                  <c:v>27558</c:v>
                </c:pt>
                <c:pt idx="16914">
                  <c:v>27372</c:v>
                </c:pt>
                <c:pt idx="16915">
                  <c:v>27167</c:v>
                </c:pt>
                <c:pt idx="16916">
                  <c:v>26955</c:v>
                </c:pt>
                <c:pt idx="16917">
                  <c:v>26734</c:v>
                </c:pt>
                <c:pt idx="16918">
                  <c:v>26506</c:v>
                </c:pt>
                <c:pt idx="16919">
                  <c:v>26268</c:v>
                </c:pt>
                <c:pt idx="16920">
                  <c:v>26016</c:v>
                </c:pt>
                <c:pt idx="16921">
                  <c:v>25762</c:v>
                </c:pt>
                <c:pt idx="16922">
                  <c:v>25500</c:v>
                </c:pt>
                <c:pt idx="16923">
                  <c:v>25223</c:v>
                </c:pt>
                <c:pt idx="16924">
                  <c:v>24936</c:v>
                </c:pt>
                <c:pt idx="16925">
                  <c:v>24644</c:v>
                </c:pt>
                <c:pt idx="16926">
                  <c:v>24350</c:v>
                </c:pt>
                <c:pt idx="16927">
                  <c:v>24044</c:v>
                </c:pt>
                <c:pt idx="16928">
                  <c:v>23722</c:v>
                </c:pt>
                <c:pt idx="16929">
                  <c:v>23395</c:v>
                </c:pt>
                <c:pt idx="16930">
                  <c:v>23065</c:v>
                </c:pt>
                <c:pt idx="16931">
                  <c:v>22730.699999999997</c:v>
                </c:pt>
                <c:pt idx="16932">
                  <c:v>22382.199999999997</c:v>
                </c:pt>
                <c:pt idx="16933">
                  <c:v>22022.600000000006</c:v>
                </c:pt>
                <c:pt idx="16934">
                  <c:v>21658.600000000006</c:v>
                </c:pt>
                <c:pt idx="16935">
                  <c:v>21289.5</c:v>
                </c:pt>
                <c:pt idx="16936">
                  <c:v>20915.600000000006</c:v>
                </c:pt>
                <c:pt idx="16937">
                  <c:v>20534.800000000003</c:v>
                </c:pt>
                <c:pt idx="16938">
                  <c:v>20144.699999999997</c:v>
                </c:pt>
                <c:pt idx="16939">
                  <c:v>19747</c:v>
                </c:pt>
                <c:pt idx="16940">
                  <c:v>19346.800000000003</c:v>
                </c:pt>
                <c:pt idx="16941">
                  <c:v>18941.399999999994</c:v>
                </c:pt>
                <c:pt idx="16942">
                  <c:v>18527</c:v>
                </c:pt>
                <c:pt idx="16943">
                  <c:v>18102.699999999997</c:v>
                </c:pt>
                <c:pt idx="16944">
                  <c:v>17682.100000000006</c:v>
                </c:pt>
                <c:pt idx="16945">
                  <c:v>17258.600000000006</c:v>
                </c:pt>
                <c:pt idx="16946">
                  <c:v>16825.399999999994</c:v>
                </c:pt>
                <c:pt idx="16947">
                  <c:v>16391.399999999994</c:v>
                </c:pt>
                <c:pt idx="16948">
                  <c:v>15951.800000000003</c:v>
                </c:pt>
                <c:pt idx="16949">
                  <c:v>15505.5</c:v>
                </c:pt>
                <c:pt idx="16950">
                  <c:v>15056.899999999994</c:v>
                </c:pt>
                <c:pt idx="16951">
                  <c:v>14602.600000000006</c:v>
                </c:pt>
                <c:pt idx="16952">
                  <c:v>14144.300000000003</c:v>
                </c:pt>
                <c:pt idx="16953">
                  <c:v>13684.300000000003</c:v>
                </c:pt>
                <c:pt idx="16954">
                  <c:v>13222.100000000006</c:v>
                </c:pt>
                <c:pt idx="16955">
                  <c:v>12755.5</c:v>
                </c:pt>
                <c:pt idx="16956">
                  <c:v>12283</c:v>
                </c:pt>
                <c:pt idx="16957">
                  <c:v>11807</c:v>
                </c:pt>
                <c:pt idx="16958">
                  <c:v>11333.399999999994</c:v>
                </c:pt>
                <c:pt idx="16959">
                  <c:v>10855.600000000006</c:v>
                </c:pt>
                <c:pt idx="16960">
                  <c:v>10373.5</c:v>
                </c:pt>
                <c:pt idx="16961">
                  <c:v>9888.6000000000058</c:v>
                </c:pt>
                <c:pt idx="16962">
                  <c:v>9401.8999999999942</c:v>
                </c:pt>
                <c:pt idx="16963">
                  <c:v>8913.8000000000029</c:v>
                </c:pt>
                <c:pt idx="16964">
                  <c:v>8424.6999999999971</c:v>
                </c:pt>
                <c:pt idx="16965">
                  <c:v>7933</c:v>
                </c:pt>
                <c:pt idx="16966">
                  <c:v>7438.3999999999942</c:v>
                </c:pt>
                <c:pt idx="16967">
                  <c:v>6945</c:v>
                </c:pt>
                <c:pt idx="16968">
                  <c:v>6451.8999999999942</c:v>
                </c:pt>
                <c:pt idx="16969">
                  <c:v>5959.3999999999942</c:v>
                </c:pt>
                <c:pt idx="16970">
                  <c:v>5465.5</c:v>
                </c:pt>
                <c:pt idx="16971">
                  <c:v>4974.1000000000058</c:v>
                </c:pt>
                <c:pt idx="16972">
                  <c:v>4482.6000000000058</c:v>
                </c:pt>
                <c:pt idx="16973">
                  <c:v>3988</c:v>
                </c:pt>
                <c:pt idx="16974">
                  <c:v>3493.6000000000058</c:v>
                </c:pt>
                <c:pt idx="16975">
                  <c:v>2999.8000000000029</c:v>
                </c:pt>
                <c:pt idx="16976">
                  <c:v>2502.6000000000058</c:v>
                </c:pt>
                <c:pt idx="16977">
                  <c:v>2009.1000000000058</c:v>
                </c:pt>
                <c:pt idx="16978">
                  <c:v>1519.3000000000029</c:v>
                </c:pt>
                <c:pt idx="16979">
                  <c:v>1028.3000000000029</c:v>
                </c:pt>
                <c:pt idx="16980">
                  <c:v>540.39999999999418</c:v>
                </c:pt>
                <c:pt idx="16981">
                  <c:v>52.600000000005821</c:v>
                </c:pt>
                <c:pt idx="16982">
                  <c:v>-434.89999999999418</c:v>
                </c:pt>
                <c:pt idx="16983">
                  <c:v>-920.19999999999709</c:v>
                </c:pt>
                <c:pt idx="16984">
                  <c:v>-1402.6999999999971</c:v>
                </c:pt>
                <c:pt idx="16985">
                  <c:v>-1882.3000000000029</c:v>
                </c:pt>
                <c:pt idx="16986">
                  <c:v>-2359.3999999999942</c:v>
                </c:pt>
                <c:pt idx="16987">
                  <c:v>-2835.1999999999971</c:v>
                </c:pt>
                <c:pt idx="16988">
                  <c:v>-3315.1999999999971</c:v>
                </c:pt>
                <c:pt idx="16989">
                  <c:v>-3788.5</c:v>
                </c:pt>
                <c:pt idx="16990">
                  <c:v>-4252.8000000000029</c:v>
                </c:pt>
                <c:pt idx="16991">
                  <c:v>-4715.1999999999971</c:v>
                </c:pt>
                <c:pt idx="16992">
                  <c:v>-5171.6999999999971</c:v>
                </c:pt>
                <c:pt idx="16993">
                  <c:v>-5624.1999999999971</c:v>
                </c:pt>
                <c:pt idx="16994">
                  <c:v>-6073.1000000000058</c:v>
                </c:pt>
                <c:pt idx="16995">
                  <c:v>-6519.3000000000029</c:v>
                </c:pt>
                <c:pt idx="16996">
                  <c:v>-6962.6000000000058</c:v>
                </c:pt>
                <c:pt idx="16997">
                  <c:v>-7397.3000000000029</c:v>
                </c:pt>
                <c:pt idx="16998">
                  <c:v>-7830.1999999999971</c:v>
                </c:pt>
                <c:pt idx="16999">
                  <c:v>-8259.3000000000029</c:v>
                </c:pt>
                <c:pt idx="17000">
                  <c:v>-8684.6999999999971</c:v>
                </c:pt>
                <c:pt idx="17001">
                  <c:v>-9105.6999999999971</c:v>
                </c:pt>
                <c:pt idx="17002">
                  <c:v>-9519.6000000000058</c:v>
                </c:pt>
                <c:pt idx="17003">
                  <c:v>-9928.3000000000029</c:v>
                </c:pt>
                <c:pt idx="17004">
                  <c:v>-10327.300000000003</c:v>
                </c:pt>
                <c:pt idx="17005">
                  <c:v>-10725.600000000006</c:v>
                </c:pt>
                <c:pt idx="17006">
                  <c:v>-11117.300000000003</c:v>
                </c:pt>
                <c:pt idx="17007">
                  <c:v>-11501.199999999997</c:v>
                </c:pt>
                <c:pt idx="17008">
                  <c:v>-11879.300000000003</c:v>
                </c:pt>
                <c:pt idx="17009">
                  <c:v>-12251.400000000001</c:v>
                </c:pt>
                <c:pt idx="17010">
                  <c:v>-12617.5</c:v>
                </c:pt>
                <c:pt idx="17011">
                  <c:v>-12974.599999999999</c:v>
                </c:pt>
                <c:pt idx="17012">
                  <c:v>-13329.599999999999</c:v>
                </c:pt>
                <c:pt idx="17013">
                  <c:v>-13683.300000000003</c:v>
                </c:pt>
                <c:pt idx="17014">
                  <c:v>-14022.800000000003</c:v>
                </c:pt>
                <c:pt idx="17015">
                  <c:v>-14350.300000000003</c:v>
                </c:pt>
                <c:pt idx="17016">
                  <c:v>-14672</c:v>
                </c:pt>
                <c:pt idx="17017">
                  <c:v>-14986.599999999999</c:v>
                </c:pt>
                <c:pt idx="17018">
                  <c:v>-15295.400000000001</c:v>
                </c:pt>
                <c:pt idx="17019">
                  <c:v>-15596.900000000001</c:v>
                </c:pt>
                <c:pt idx="17020">
                  <c:v>-15890.400000000001</c:v>
                </c:pt>
                <c:pt idx="17021">
                  <c:v>-16174.300000000003</c:v>
                </c:pt>
                <c:pt idx="17022">
                  <c:v>-16452.900000000001</c:v>
                </c:pt>
                <c:pt idx="17023">
                  <c:v>-16722.400000000001</c:v>
                </c:pt>
                <c:pt idx="17024">
                  <c:v>-16985.900000000001</c:v>
                </c:pt>
                <c:pt idx="17025">
                  <c:v>-17245.5</c:v>
                </c:pt>
                <c:pt idx="17026">
                  <c:v>-17493.300000000003</c:v>
                </c:pt>
                <c:pt idx="17027">
                  <c:v>-17733.199999999997</c:v>
                </c:pt>
                <c:pt idx="17028">
                  <c:v>-17966.5</c:v>
                </c:pt>
                <c:pt idx="17029">
                  <c:v>-18188.599999999999</c:v>
                </c:pt>
                <c:pt idx="17030">
                  <c:v>-18401.699999999997</c:v>
                </c:pt>
                <c:pt idx="17031">
                  <c:v>-18610.300000000003</c:v>
                </c:pt>
                <c:pt idx="17032">
                  <c:v>-18811.300000000003</c:v>
                </c:pt>
                <c:pt idx="17033">
                  <c:v>-18999.300000000003</c:v>
                </c:pt>
                <c:pt idx="17034">
                  <c:v>-19185.199999999997</c:v>
                </c:pt>
                <c:pt idx="17035">
                  <c:v>-19362.400000000001</c:v>
                </c:pt>
                <c:pt idx="17036">
                  <c:v>-19530.5</c:v>
                </c:pt>
                <c:pt idx="17037">
                  <c:v>-19689</c:v>
                </c:pt>
                <c:pt idx="17038">
                  <c:v>-19839.300000000003</c:v>
                </c:pt>
                <c:pt idx="17039">
                  <c:v>-19978.300000000003</c:v>
                </c:pt>
                <c:pt idx="17040">
                  <c:v>-20112.199999999997</c:v>
                </c:pt>
                <c:pt idx="17041">
                  <c:v>-20238.300000000003</c:v>
                </c:pt>
                <c:pt idx="17042">
                  <c:v>-20352.699999999997</c:v>
                </c:pt>
                <c:pt idx="17043">
                  <c:v>-20459.900000000001</c:v>
                </c:pt>
                <c:pt idx="17044">
                  <c:v>-20559.599999999999</c:v>
                </c:pt>
                <c:pt idx="17045">
                  <c:v>-20653.599999999999</c:v>
                </c:pt>
                <c:pt idx="17046">
                  <c:v>-20739.300000000003</c:v>
                </c:pt>
                <c:pt idx="17047">
                  <c:v>-20814.099999999999</c:v>
                </c:pt>
                <c:pt idx="17048">
                  <c:v>-20881.900000000001</c:v>
                </c:pt>
                <c:pt idx="17049">
                  <c:v>-20944.300000000003</c:v>
                </c:pt>
                <c:pt idx="17050">
                  <c:v>-20999.4</c:v>
                </c:pt>
                <c:pt idx="17051">
                  <c:v>-21045</c:v>
                </c:pt>
                <c:pt idx="17052">
                  <c:v>-21084.9</c:v>
                </c:pt>
                <c:pt idx="17053">
                  <c:v>-21114.9</c:v>
                </c:pt>
                <c:pt idx="17054">
                  <c:v>-21136.6</c:v>
                </c:pt>
                <c:pt idx="17055">
                  <c:v>-21151.699999999997</c:v>
                </c:pt>
                <c:pt idx="17056">
                  <c:v>-21157.800000000003</c:v>
                </c:pt>
                <c:pt idx="17057">
                  <c:v>-21154</c:v>
                </c:pt>
                <c:pt idx="17058">
                  <c:v>-21152.1</c:v>
                </c:pt>
                <c:pt idx="17059">
                  <c:v>-21139.699999999997</c:v>
                </c:pt>
                <c:pt idx="17060">
                  <c:v>-21115.800000000003</c:v>
                </c:pt>
                <c:pt idx="17061">
                  <c:v>-21084.1</c:v>
                </c:pt>
                <c:pt idx="17062">
                  <c:v>-21048.300000000003</c:v>
                </c:pt>
                <c:pt idx="17063">
                  <c:v>-21007.4</c:v>
                </c:pt>
                <c:pt idx="17064">
                  <c:v>-20946.199999999997</c:v>
                </c:pt>
                <c:pt idx="17065">
                  <c:v>-20891.699999999997</c:v>
                </c:pt>
                <c:pt idx="17066">
                  <c:v>-20826.199999999997</c:v>
                </c:pt>
                <c:pt idx="17067">
                  <c:v>-20755.900000000001</c:v>
                </c:pt>
                <c:pt idx="17068">
                  <c:v>-20680.400000000001</c:v>
                </c:pt>
                <c:pt idx="17069">
                  <c:v>-20597.400000000001</c:v>
                </c:pt>
                <c:pt idx="17070">
                  <c:v>-20500.199999999997</c:v>
                </c:pt>
                <c:pt idx="17071">
                  <c:v>-20399.5</c:v>
                </c:pt>
                <c:pt idx="17072">
                  <c:v>-20297.099999999999</c:v>
                </c:pt>
                <c:pt idx="17073">
                  <c:v>-20191.599999999999</c:v>
                </c:pt>
                <c:pt idx="17074">
                  <c:v>-20073.800000000003</c:v>
                </c:pt>
                <c:pt idx="17075">
                  <c:v>-19944.199999999997</c:v>
                </c:pt>
                <c:pt idx="17076">
                  <c:v>-19816.5</c:v>
                </c:pt>
                <c:pt idx="17077">
                  <c:v>-19685.5</c:v>
                </c:pt>
                <c:pt idx="17078">
                  <c:v>-19548.800000000003</c:v>
                </c:pt>
                <c:pt idx="17079">
                  <c:v>-19399.400000000001</c:v>
                </c:pt>
                <c:pt idx="17080">
                  <c:v>-19243.099999999999</c:v>
                </c:pt>
                <c:pt idx="17081">
                  <c:v>-19087.699999999997</c:v>
                </c:pt>
                <c:pt idx="17082">
                  <c:v>-18925.800000000003</c:v>
                </c:pt>
                <c:pt idx="17083">
                  <c:v>-18755.199999999997</c:v>
                </c:pt>
                <c:pt idx="17084">
                  <c:v>-18581.099999999999</c:v>
                </c:pt>
                <c:pt idx="17085">
                  <c:v>-18403.599999999999</c:v>
                </c:pt>
                <c:pt idx="17086">
                  <c:v>-18223.199999999997</c:v>
                </c:pt>
                <c:pt idx="17087">
                  <c:v>-18032.5</c:v>
                </c:pt>
                <c:pt idx="17088">
                  <c:v>-17829.900000000001</c:v>
                </c:pt>
                <c:pt idx="17089">
                  <c:v>-17631</c:v>
                </c:pt>
                <c:pt idx="17090">
                  <c:v>-17431.300000000003</c:v>
                </c:pt>
                <c:pt idx="17091">
                  <c:v>-17225</c:v>
                </c:pt>
                <c:pt idx="17092">
                  <c:v>-17009.400000000001</c:v>
                </c:pt>
                <c:pt idx="17093">
                  <c:v>-16791.300000000003</c:v>
                </c:pt>
                <c:pt idx="17094">
                  <c:v>-16576.400000000001</c:v>
                </c:pt>
                <c:pt idx="17095">
                  <c:v>-16347.099999999999</c:v>
                </c:pt>
                <c:pt idx="17096">
                  <c:v>-16112.400000000001</c:v>
                </c:pt>
                <c:pt idx="17097">
                  <c:v>-15884.5</c:v>
                </c:pt>
                <c:pt idx="17098">
                  <c:v>-15651.599999999999</c:v>
                </c:pt>
                <c:pt idx="17099">
                  <c:v>-15400.400000000001</c:v>
                </c:pt>
                <c:pt idx="17100">
                  <c:v>-15152</c:v>
                </c:pt>
                <c:pt idx="17101">
                  <c:v>-14914.199999999997</c:v>
                </c:pt>
                <c:pt idx="17102">
                  <c:v>-14666.199999999997</c:v>
                </c:pt>
                <c:pt idx="17103">
                  <c:v>-14407.699999999997</c:v>
                </c:pt>
                <c:pt idx="17104">
                  <c:v>-14152</c:v>
                </c:pt>
                <c:pt idx="17105">
                  <c:v>-13886.800000000003</c:v>
                </c:pt>
                <c:pt idx="17106">
                  <c:v>-13622.599999999999</c:v>
                </c:pt>
                <c:pt idx="17107">
                  <c:v>-13360.900000000001</c:v>
                </c:pt>
                <c:pt idx="17108">
                  <c:v>-13090</c:v>
                </c:pt>
                <c:pt idx="17109">
                  <c:v>-12821.800000000003</c:v>
                </c:pt>
                <c:pt idx="17110">
                  <c:v>-12549.400000000001</c:v>
                </c:pt>
                <c:pt idx="17111">
                  <c:v>-12273.400000000001</c:v>
                </c:pt>
                <c:pt idx="17112">
                  <c:v>-11995.800000000003</c:v>
                </c:pt>
                <c:pt idx="17113">
                  <c:v>-11711.699999999997</c:v>
                </c:pt>
                <c:pt idx="17114">
                  <c:v>-11432.800000000003</c:v>
                </c:pt>
                <c:pt idx="17115">
                  <c:v>-11153.899999999994</c:v>
                </c:pt>
                <c:pt idx="17116">
                  <c:v>-10862.800000000003</c:v>
                </c:pt>
                <c:pt idx="17117">
                  <c:v>-10577.300000000003</c:v>
                </c:pt>
                <c:pt idx="17118">
                  <c:v>-10293</c:v>
                </c:pt>
                <c:pt idx="17119">
                  <c:v>-10004.5</c:v>
                </c:pt>
                <c:pt idx="17120">
                  <c:v>-9713.1999999999971</c:v>
                </c:pt>
                <c:pt idx="17121">
                  <c:v>-9425.8999999999942</c:v>
                </c:pt>
                <c:pt idx="17122">
                  <c:v>-9132</c:v>
                </c:pt>
                <c:pt idx="17123">
                  <c:v>-8840.3000000000029</c:v>
                </c:pt>
                <c:pt idx="17124">
                  <c:v>-8550.1000000000058</c:v>
                </c:pt>
                <c:pt idx="17125">
                  <c:v>-8252.1999999999971</c:v>
                </c:pt>
                <c:pt idx="17126">
                  <c:v>-7960.3000000000029</c:v>
                </c:pt>
                <c:pt idx="17127">
                  <c:v>-7666.1999999999971</c:v>
                </c:pt>
                <c:pt idx="17128">
                  <c:v>-7371.6000000000058</c:v>
                </c:pt>
                <c:pt idx="17129">
                  <c:v>-7076.8999999999942</c:v>
                </c:pt>
                <c:pt idx="17130">
                  <c:v>-6780.3999999999942</c:v>
                </c:pt>
                <c:pt idx="17131">
                  <c:v>-6489.6000000000058</c:v>
                </c:pt>
                <c:pt idx="17132">
                  <c:v>-6197.8000000000029</c:v>
                </c:pt>
                <c:pt idx="17133">
                  <c:v>-5902.1000000000058</c:v>
                </c:pt>
                <c:pt idx="17134">
                  <c:v>-5608.3999999999942</c:v>
                </c:pt>
                <c:pt idx="17135">
                  <c:v>-5323.5</c:v>
                </c:pt>
                <c:pt idx="17136">
                  <c:v>-5027.8000000000029</c:v>
                </c:pt>
                <c:pt idx="17137">
                  <c:v>-4730.6000000000058</c:v>
                </c:pt>
                <c:pt idx="17138">
                  <c:v>-4447.8000000000029</c:v>
                </c:pt>
                <c:pt idx="17139">
                  <c:v>-4159.8999999999942</c:v>
                </c:pt>
                <c:pt idx="17140">
                  <c:v>-3868.8000000000029</c:v>
                </c:pt>
                <c:pt idx="17141">
                  <c:v>-3576.3999999999942</c:v>
                </c:pt>
                <c:pt idx="17142">
                  <c:v>-3296.8999999999942</c:v>
                </c:pt>
                <c:pt idx="17143">
                  <c:v>-3015.1000000000058</c:v>
                </c:pt>
                <c:pt idx="17144">
                  <c:v>-2728.5</c:v>
                </c:pt>
                <c:pt idx="17145">
                  <c:v>-2447.5</c:v>
                </c:pt>
                <c:pt idx="17146">
                  <c:v>-2170.8999999999942</c:v>
                </c:pt>
                <c:pt idx="17147">
                  <c:v>-1895.6999999999971</c:v>
                </c:pt>
                <c:pt idx="17148">
                  <c:v>-1616.8999999999942</c:v>
                </c:pt>
                <c:pt idx="17149">
                  <c:v>-1337.3999999999942</c:v>
                </c:pt>
                <c:pt idx="17150">
                  <c:v>-1065.6999999999971</c:v>
                </c:pt>
                <c:pt idx="17151">
                  <c:v>-796.60000000000582</c:v>
                </c:pt>
                <c:pt idx="17152">
                  <c:v>-524.69999999999709</c:v>
                </c:pt>
                <c:pt idx="17153">
                  <c:v>-258.60000000000582</c:v>
                </c:pt>
                <c:pt idx="17154">
                  <c:v>2.5</c:v>
                </c:pt>
                <c:pt idx="17155">
                  <c:v>268.39999999999418</c:v>
                </c:pt>
                <c:pt idx="17156">
                  <c:v>534.80000000000291</c:v>
                </c:pt>
                <c:pt idx="17157">
                  <c:v>788.80000000000291</c:v>
                </c:pt>
                <c:pt idx="17158">
                  <c:v>1041.5</c:v>
                </c:pt>
                <c:pt idx="17159">
                  <c:v>1293.5</c:v>
                </c:pt>
                <c:pt idx="17160">
                  <c:v>1544.6000000000058</c:v>
                </c:pt>
                <c:pt idx="17161">
                  <c:v>1791.1000000000058</c:v>
                </c:pt>
                <c:pt idx="17162">
                  <c:v>2038.5</c:v>
                </c:pt>
                <c:pt idx="17163">
                  <c:v>2290.6999999999971</c:v>
                </c:pt>
                <c:pt idx="17164">
                  <c:v>2527.3999999999942</c:v>
                </c:pt>
                <c:pt idx="17165">
                  <c:v>2768.5</c:v>
                </c:pt>
                <c:pt idx="17166">
                  <c:v>3005.3000000000029</c:v>
                </c:pt>
                <c:pt idx="17167">
                  <c:v>3233.6999999999971</c:v>
                </c:pt>
                <c:pt idx="17168">
                  <c:v>3464.5</c:v>
                </c:pt>
                <c:pt idx="17169">
                  <c:v>3692</c:v>
                </c:pt>
                <c:pt idx="17170">
                  <c:v>3915.1999999999971</c:v>
                </c:pt>
                <c:pt idx="17171">
                  <c:v>4137</c:v>
                </c:pt>
                <c:pt idx="17172">
                  <c:v>4356.1999999999971</c:v>
                </c:pt>
                <c:pt idx="17173">
                  <c:v>4571.5</c:v>
                </c:pt>
                <c:pt idx="17174">
                  <c:v>4782.1999999999971</c:v>
                </c:pt>
                <c:pt idx="17175">
                  <c:v>4994.8000000000029</c:v>
                </c:pt>
                <c:pt idx="17176">
                  <c:v>5204.3999999999942</c:v>
                </c:pt>
                <c:pt idx="17177">
                  <c:v>5400.8000000000029</c:v>
                </c:pt>
                <c:pt idx="17178">
                  <c:v>5604.6999999999971</c:v>
                </c:pt>
                <c:pt idx="17179">
                  <c:v>5809.1000000000058</c:v>
                </c:pt>
                <c:pt idx="17180">
                  <c:v>6002.6999999999971</c:v>
                </c:pt>
                <c:pt idx="17181">
                  <c:v>6191</c:v>
                </c:pt>
                <c:pt idx="17182">
                  <c:v>6382.1000000000058</c:v>
                </c:pt>
                <c:pt idx="17183">
                  <c:v>6564.8000000000029</c:v>
                </c:pt>
                <c:pt idx="17184">
                  <c:v>6742.1000000000058</c:v>
                </c:pt>
                <c:pt idx="17185">
                  <c:v>6922.1999999999971</c:v>
                </c:pt>
                <c:pt idx="17186">
                  <c:v>7102.8999999999942</c:v>
                </c:pt>
                <c:pt idx="17187">
                  <c:v>7274.3999999999942</c:v>
                </c:pt>
                <c:pt idx="17188">
                  <c:v>7444.1999999999971</c:v>
                </c:pt>
                <c:pt idx="17189">
                  <c:v>7610.5</c:v>
                </c:pt>
                <c:pt idx="17190">
                  <c:v>7773.3999999999942</c:v>
                </c:pt>
                <c:pt idx="17191">
                  <c:v>7936</c:v>
                </c:pt>
                <c:pt idx="17192">
                  <c:v>8085.1999999999971</c:v>
                </c:pt>
                <c:pt idx="17193">
                  <c:v>8236.8000000000029</c:v>
                </c:pt>
                <c:pt idx="17194">
                  <c:v>8392.8999999999942</c:v>
                </c:pt>
                <c:pt idx="17195">
                  <c:v>8537.8000000000029</c:v>
                </c:pt>
                <c:pt idx="17196">
                  <c:v>8670.3000000000029</c:v>
                </c:pt>
                <c:pt idx="17197">
                  <c:v>8810</c:v>
                </c:pt>
                <c:pt idx="17198">
                  <c:v>8950.6000000000058</c:v>
                </c:pt>
                <c:pt idx="17199">
                  <c:v>9077.1999999999971</c:v>
                </c:pt>
                <c:pt idx="17200">
                  <c:v>9209.3000000000029</c:v>
                </c:pt>
                <c:pt idx="17201">
                  <c:v>9341</c:v>
                </c:pt>
                <c:pt idx="17202">
                  <c:v>9466</c:v>
                </c:pt>
                <c:pt idx="17203">
                  <c:v>9581.8000000000029</c:v>
                </c:pt>
                <c:pt idx="17204">
                  <c:v>9697.6000000000058</c:v>
                </c:pt>
                <c:pt idx="17205">
                  <c:v>9814.3000000000029</c:v>
                </c:pt>
                <c:pt idx="17206">
                  <c:v>9927.5</c:v>
                </c:pt>
                <c:pt idx="17207">
                  <c:v>10031.899999999994</c:v>
                </c:pt>
                <c:pt idx="17208">
                  <c:v>10132</c:v>
                </c:pt>
                <c:pt idx="17209">
                  <c:v>10232.699999999997</c:v>
                </c:pt>
                <c:pt idx="17210">
                  <c:v>10327.199999999997</c:v>
                </c:pt>
                <c:pt idx="17211">
                  <c:v>10419.300000000003</c:v>
                </c:pt>
                <c:pt idx="17212">
                  <c:v>10516.399999999994</c:v>
                </c:pt>
                <c:pt idx="17213">
                  <c:v>10600.199999999997</c:v>
                </c:pt>
                <c:pt idx="17214">
                  <c:v>10686</c:v>
                </c:pt>
                <c:pt idx="17215">
                  <c:v>10769.699999999997</c:v>
                </c:pt>
                <c:pt idx="17216">
                  <c:v>10843</c:v>
                </c:pt>
                <c:pt idx="17217">
                  <c:v>10916.100000000006</c:v>
                </c:pt>
                <c:pt idx="17218">
                  <c:v>10990</c:v>
                </c:pt>
                <c:pt idx="17219">
                  <c:v>11059.300000000003</c:v>
                </c:pt>
                <c:pt idx="17220">
                  <c:v>11119.699999999997</c:v>
                </c:pt>
                <c:pt idx="17221">
                  <c:v>11181.899999999994</c:v>
                </c:pt>
                <c:pt idx="17222">
                  <c:v>11241.399999999994</c:v>
                </c:pt>
                <c:pt idx="17223">
                  <c:v>11298.800000000003</c:v>
                </c:pt>
                <c:pt idx="17224">
                  <c:v>11355.800000000003</c:v>
                </c:pt>
                <c:pt idx="17225">
                  <c:v>11405.600000000006</c:v>
                </c:pt>
                <c:pt idx="17226">
                  <c:v>11459.300000000003</c:v>
                </c:pt>
                <c:pt idx="17227">
                  <c:v>11504.5</c:v>
                </c:pt>
                <c:pt idx="17228">
                  <c:v>11542.800000000003</c:v>
                </c:pt>
                <c:pt idx="17229">
                  <c:v>11591.300000000003</c:v>
                </c:pt>
                <c:pt idx="17230">
                  <c:v>11630.300000000003</c:v>
                </c:pt>
                <c:pt idx="17231">
                  <c:v>11666.699999999997</c:v>
                </c:pt>
                <c:pt idx="17232">
                  <c:v>11701.5</c:v>
                </c:pt>
                <c:pt idx="17233">
                  <c:v>11722.399999999994</c:v>
                </c:pt>
                <c:pt idx="17234">
                  <c:v>11746.100000000006</c:v>
                </c:pt>
                <c:pt idx="17235">
                  <c:v>11780.300000000003</c:v>
                </c:pt>
                <c:pt idx="17236">
                  <c:v>11803.600000000006</c:v>
                </c:pt>
                <c:pt idx="17237">
                  <c:v>11816</c:v>
                </c:pt>
                <c:pt idx="17238">
                  <c:v>11834.199999999997</c:v>
                </c:pt>
                <c:pt idx="17239">
                  <c:v>11857.699999999997</c:v>
                </c:pt>
                <c:pt idx="17240">
                  <c:v>11865.399999999994</c:v>
                </c:pt>
                <c:pt idx="17241">
                  <c:v>11868.699999999997</c:v>
                </c:pt>
                <c:pt idx="17242">
                  <c:v>11880.199999999997</c:v>
                </c:pt>
                <c:pt idx="17243">
                  <c:v>11884.399999999994</c:v>
                </c:pt>
                <c:pt idx="17244">
                  <c:v>11881</c:v>
                </c:pt>
                <c:pt idx="17245">
                  <c:v>11878.100000000006</c:v>
                </c:pt>
                <c:pt idx="17246">
                  <c:v>11881.899999999994</c:v>
                </c:pt>
                <c:pt idx="17247">
                  <c:v>11884.5</c:v>
                </c:pt>
                <c:pt idx="17248">
                  <c:v>11877.899999999994</c:v>
                </c:pt>
                <c:pt idx="17249">
                  <c:v>11868.399999999994</c:v>
                </c:pt>
                <c:pt idx="17250">
                  <c:v>11858.600000000006</c:v>
                </c:pt>
                <c:pt idx="17251">
                  <c:v>11848.399999999994</c:v>
                </c:pt>
                <c:pt idx="17252">
                  <c:v>11836.300000000003</c:v>
                </c:pt>
                <c:pt idx="17253">
                  <c:v>11818</c:v>
                </c:pt>
                <c:pt idx="17254">
                  <c:v>11800.600000000006</c:v>
                </c:pt>
                <c:pt idx="17255">
                  <c:v>11785.800000000003</c:v>
                </c:pt>
                <c:pt idx="17256">
                  <c:v>11762.600000000006</c:v>
                </c:pt>
                <c:pt idx="17257">
                  <c:v>11733.399999999994</c:v>
                </c:pt>
                <c:pt idx="17258">
                  <c:v>11704</c:v>
                </c:pt>
                <c:pt idx="17259">
                  <c:v>11680.5</c:v>
                </c:pt>
                <c:pt idx="17260">
                  <c:v>11652.800000000003</c:v>
                </c:pt>
                <c:pt idx="17261">
                  <c:v>11616.899999999994</c:v>
                </c:pt>
                <c:pt idx="17262">
                  <c:v>11577.399999999994</c:v>
                </c:pt>
                <c:pt idx="17263">
                  <c:v>11538.199999999997</c:v>
                </c:pt>
                <c:pt idx="17264">
                  <c:v>11505.600000000006</c:v>
                </c:pt>
                <c:pt idx="17265">
                  <c:v>11465</c:v>
                </c:pt>
                <c:pt idx="17266">
                  <c:v>11416.699999999997</c:v>
                </c:pt>
                <c:pt idx="17267">
                  <c:v>11368.100000000006</c:v>
                </c:pt>
                <c:pt idx="17268">
                  <c:v>11319.100000000006</c:v>
                </c:pt>
                <c:pt idx="17269">
                  <c:v>11272.5</c:v>
                </c:pt>
                <c:pt idx="17270">
                  <c:v>11228.199999999997</c:v>
                </c:pt>
                <c:pt idx="17271">
                  <c:v>11178.399999999994</c:v>
                </c:pt>
                <c:pt idx="17272">
                  <c:v>11125.399999999994</c:v>
                </c:pt>
                <c:pt idx="17273">
                  <c:v>11071.5</c:v>
                </c:pt>
                <c:pt idx="17274">
                  <c:v>11018.199999999997</c:v>
                </c:pt>
                <c:pt idx="17275">
                  <c:v>10961.600000000006</c:v>
                </c:pt>
                <c:pt idx="17276">
                  <c:v>10890.800000000003</c:v>
                </c:pt>
                <c:pt idx="17277">
                  <c:v>10829.399999999994</c:v>
                </c:pt>
                <c:pt idx="17278">
                  <c:v>10772.300000000003</c:v>
                </c:pt>
                <c:pt idx="17279">
                  <c:v>10703.899999999994</c:v>
                </c:pt>
                <c:pt idx="17280">
                  <c:v>10634.899999999994</c:v>
                </c:pt>
                <c:pt idx="17281">
                  <c:v>10565.300000000003</c:v>
                </c:pt>
                <c:pt idx="17282">
                  <c:v>10494.100000000006</c:v>
                </c:pt>
                <c:pt idx="17283">
                  <c:v>10420.899999999994</c:v>
                </c:pt>
                <c:pt idx="17284">
                  <c:v>10346.300000000003</c:v>
                </c:pt>
                <c:pt idx="17285">
                  <c:v>10267.899999999994</c:v>
                </c:pt>
                <c:pt idx="17286">
                  <c:v>10188.5</c:v>
                </c:pt>
                <c:pt idx="17287">
                  <c:v>10106.899999999994</c:v>
                </c:pt>
                <c:pt idx="17288">
                  <c:v>10024.5</c:v>
                </c:pt>
                <c:pt idx="17289">
                  <c:v>9935.1999999999971</c:v>
                </c:pt>
                <c:pt idx="17290">
                  <c:v>9847.8000000000029</c:v>
                </c:pt>
                <c:pt idx="17291">
                  <c:v>9759.6999999999971</c:v>
                </c:pt>
                <c:pt idx="17292">
                  <c:v>9672.1999999999971</c:v>
                </c:pt>
                <c:pt idx="17293">
                  <c:v>9585.8000000000029</c:v>
                </c:pt>
                <c:pt idx="17294">
                  <c:v>9494</c:v>
                </c:pt>
                <c:pt idx="17295">
                  <c:v>9404.3000000000029</c:v>
                </c:pt>
                <c:pt idx="17296">
                  <c:v>9314.1999999999971</c:v>
                </c:pt>
                <c:pt idx="17297">
                  <c:v>9222.5</c:v>
                </c:pt>
                <c:pt idx="17298">
                  <c:v>9127.5</c:v>
                </c:pt>
                <c:pt idx="17299">
                  <c:v>9027.6999999999971</c:v>
                </c:pt>
                <c:pt idx="17300">
                  <c:v>8927.1999999999971</c:v>
                </c:pt>
                <c:pt idx="17301">
                  <c:v>8822.8000000000029</c:v>
                </c:pt>
                <c:pt idx="17302">
                  <c:v>8720</c:v>
                </c:pt>
                <c:pt idx="17303">
                  <c:v>8616</c:v>
                </c:pt>
                <c:pt idx="17304">
                  <c:v>8510.6000000000058</c:v>
                </c:pt>
                <c:pt idx="17305">
                  <c:v>8406.3999999999942</c:v>
                </c:pt>
                <c:pt idx="17306">
                  <c:v>8297.8000000000029</c:v>
                </c:pt>
                <c:pt idx="17307">
                  <c:v>8184.5</c:v>
                </c:pt>
                <c:pt idx="17308">
                  <c:v>8077.3999999999942</c:v>
                </c:pt>
                <c:pt idx="17309">
                  <c:v>7965.3000000000029</c:v>
                </c:pt>
                <c:pt idx="17310">
                  <c:v>7850.5</c:v>
                </c:pt>
                <c:pt idx="17311">
                  <c:v>7736.5</c:v>
                </c:pt>
                <c:pt idx="17312">
                  <c:v>7617.8999999999942</c:v>
                </c:pt>
                <c:pt idx="17313">
                  <c:v>7496.3999999999942</c:v>
                </c:pt>
                <c:pt idx="17314">
                  <c:v>7375</c:v>
                </c:pt>
                <c:pt idx="17315">
                  <c:v>7257</c:v>
                </c:pt>
                <c:pt idx="17316">
                  <c:v>7138.3999999999942</c:v>
                </c:pt>
                <c:pt idx="17317">
                  <c:v>7020.5</c:v>
                </c:pt>
                <c:pt idx="17318">
                  <c:v>6898.8999999999942</c:v>
                </c:pt>
                <c:pt idx="17319">
                  <c:v>6779.6999999999971</c:v>
                </c:pt>
                <c:pt idx="17320">
                  <c:v>6661.3000000000029</c:v>
                </c:pt>
                <c:pt idx="17321">
                  <c:v>6538</c:v>
                </c:pt>
                <c:pt idx="17322">
                  <c:v>6411.8999999999942</c:v>
                </c:pt>
                <c:pt idx="17323">
                  <c:v>6288</c:v>
                </c:pt>
                <c:pt idx="17324">
                  <c:v>6162.3000000000029</c:v>
                </c:pt>
                <c:pt idx="17325">
                  <c:v>6032.1999999999971</c:v>
                </c:pt>
                <c:pt idx="17326">
                  <c:v>5900</c:v>
                </c:pt>
                <c:pt idx="17327">
                  <c:v>5769.6000000000058</c:v>
                </c:pt>
                <c:pt idx="17328">
                  <c:v>5640.1999999999971</c:v>
                </c:pt>
                <c:pt idx="17329">
                  <c:v>5506.1999999999971</c:v>
                </c:pt>
                <c:pt idx="17330">
                  <c:v>5373.6000000000058</c:v>
                </c:pt>
                <c:pt idx="17331">
                  <c:v>5241.1999999999971</c:v>
                </c:pt>
                <c:pt idx="17332">
                  <c:v>5101.6999999999971</c:v>
                </c:pt>
                <c:pt idx="17333">
                  <c:v>4965.1999999999971</c:v>
                </c:pt>
                <c:pt idx="17334">
                  <c:v>4833</c:v>
                </c:pt>
                <c:pt idx="17335">
                  <c:v>4694.6000000000058</c:v>
                </c:pt>
                <c:pt idx="17336">
                  <c:v>4554.1000000000058</c:v>
                </c:pt>
                <c:pt idx="17337">
                  <c:v>4416</c:v>
                </c:pt>
                <c:pt idx="17338">
                  <c:v>4270.3000000000029</c:v>
                </c:pt>
                <c:pt idx="17339">
                  <c:v>4128.6999999999971</c:v>
                </c:pt>
                <c:pt idx="17340">
                  <c:v>3990.3000000000029</c:v>
                </c:pt>
                <c:pt idx="17341">
                  <c:v>3852</c:v>
                </c:pt>
                <c:pt idx="17342">
                  <c:v>3711.8999999999942</c:v>
                </c:pt>
                <c:pt idx="17343">
                  <c:v>3570.5</c:v>
                </c:pt>
                <c:pt idx="17344">
                  <c:v>3429.1000000000058</c:v>
                </c:pt>
                <c:pt idx="17345">
                  <c:v>3287.1999999999971</c:v>
                </c:pt>
                <c:pt idx="17346">
                  <c:v>3140.1000000000058</c:v>
                </c:pt>
                <c:pt idx="17347">
                  <c:v>2994.3000000000029</c:v>
                </c:pt>
                <c:pt idx="17348">
                  <c:v>2849.5</c:v>
                </c:pt>
                <c:pt idx="17349">
                  <c:v>2703.1999999999971</c:v>
                </c:pt>
                <c:pt idx="17350">
                  <c:v>2552.6000000000058</c:v>
                </c:pt>
                <c:pt idx="17351">
                  <c:v>2399.6000000000058</c:v>
                </c:pt>
                <c:pt idx="17352">
                  <c:v>2248.6000000000058</c:v>
                </c:pt>
                <c:pt idx="17353">
                  <c:v>2096.8000000000029</c:v>
                </c:pt>
                <c:pt idx="17354">
                  <c:v>1947</c:v>
                </c:pt>
                <c:pt idx="17355">
                  <c:v>1795</c:v>
                </c:pt>
                <c:pt idx="17356">
                  <c:v>1642.6999999999971</c:v>
                </c:pt>
                <c:pt idx="17357">
                  <c:v>1489.1000000000058</c:v>
                </c:pt>
                <c:pt idx="17358">
                  <c:v>1333.1000000000058</c:v>
                </c:pt>
                <c:pt idx="17359">
                  <c:v>1179.8000000000029</c:v>
                </c:pt>
                <c:pt idx="17360">
                  <c:v>1024.5</c:v>
                </c:pt>
                <c:pt idx="17361">
                  <c:v>865.30000000000291</c:v>
                </c:pt>
                <c:pt idx="17362">
                  <c:v>711.39999999999418</c:v>
                </c:pt>
                <c:pt idx="17363">
                  <c:v>557.39999999999418</c:v>
                </c:pt>
                <c:pt idx="17364">
                  <c:v>400.5</c:v>
                </c:pt>
                <c:pt idx="17365">
                  <c:v>243.10000000000582</c:v>
                </c:pt>
                <c:pt idx="17366">
                  <c:v>87.80000000000291</c:v>
                </c:pt>
                <c:pt idx="17367">
                  <c:v>-68.80000000000291</c:v>
                </c:pt>
                <c:pt idx="17368">
                  <c:v>-226.5</c:v>
                </c:pt>
                <c:pt idx="17369">
                  <c:v>-385.69999999999709</c:v>
                </c:pt>
                <c:pt idx="17370">
                  <c:v>-543.10000000000582</c:v>
                </c:pt>
                <c:pt idx="17371">
                  <c:v>-699.89999999999418</c:v>
                </c:pt>
                <c:pt idx="17372">
                  <c:v>-857</c:v>
                </c:pt>
                <c:pt idx="17373">
                  <c:v>-1015.5</c:v>
                </c:pt>
                <c:pt idx="17374">
                  <c:v>-1178.3999999999942</c:v>
                </c:pt>
                <c:pt idx="17375">
                  <c:v>-1337.6999999999971</c:v>
                </c:pt>
                <c:pt idx="17376">
                  <c:v>-1498.3999999999942</c:v>
                </c:pt>
                <c:pt idx="17377">
                  <c:v>-1658.3999999999942</c:v>
                </c:pt>
                <c:pt idx="17378">
                  <c:v>-1818.8999999999942</c:v>
                </c:pt>
                <c:pt idx="17379">
                  <c:v>-1979.6000000000058</c:v>
                </c:pt>
                <c:pt idx="17380">
                  <c:v>-2139</c:v>
                </c:pt>
                <c:pt idx="17381">
                  <c:v>-2295.3000000000029</c:v>
                </c:pt>
                <c:pt idx="17382">
                  <c:v>-2455</c:v>
                </c:pt>
                <c:pt idx="17383">
                  <c:v>-2613.5</c:v>
                </c:pt>
                <c:pt idx="17384">
                  <c:v>-2770.8999999999942</c:v>
                </c:pt>
                <c:pt idx="17385">
                  <c:v>-2928.1000000000058</c:v>
                </c:pt>
                <c:pt idx="17386">
                  <c:v>-3083.8999999999942</c:v>
                </c:pt>
                <c:pt idx="17387">
                  <c:v>-3239.3000000000029</c:v>
                </c:pt>
                <c:pt idx="17388">
                  <c:v>-3396.6999999999971</c:v>
                </c:pt>
                <c:pt idx="17389">
                  <c:v>-3551.1000000000058</c:v>
                </c:pt>
                <c:pt idx="17390">
                  <c:v>-3698.1999999999971</c:v>
                </c:pt>
                <c:pt idx="17391">
                  <c:v>-3852.1000000000058</c:v>
                </c:pt>
                <c:pt idx="17392">
                  <c:v>-4010.6999999999971</c:v>
                </c:pt>
                <c:pt idx="17393">
                  <c:v>-4160.1999999999971</c:v>
                </c:pt>
                <c:pt idx="17394">
                  <c:v>-4308.1999999999971</c:v>
                </c:pt>
                <c:pt idx="17395">
                  <c:v>-4458.6000000000058</c:v>
                </c:pt>
                <c:pt idx="17396">
                  <c:v>-4608.8000000000029</c:v>
                </c:pt>
                <c:pt idx="17397">
                  <c:v>-4754.6999999999971</c:v>
                </c:pt>
                <c:pt idx="17398">
                  <c:v>-4898.3999999999942</c:v>
                </c:pt>
                <c:pt idx="17399">
                  <c:v>-5042.6000000000058</c:v>
                </c:pt>
                <c:pt idx="17400">
                  <c:v>-5188.6999999999971</c:v>
                </c:pt>
                <c:pt idx="17401">
                  <c:v>-5336.1999999999971</c:v>
                </c:pt>
                <c:pt idx="17402">
                  <c:v>-5480.5</c:v>
                </c:pt>
                <c:pt idx="17403">
                  <c:v>-5616.6999999999971</c:v>
                </c:pt>
                <c:pt idx="17404">
                  <c:v>-5749.3999999999942</c:v>
                </c:pt>
                <c:pt idx="17405">
                  <c:v>-5887.6999999999971</c:v>
                </c:pt>
                <c:pt idx="17406">
                  <c:v>-6028.1999999999971</c:v>
                </c:pt>
                <c:pt idx="17407">
                  <c:v>-6162.3000000000029</c:v>
                </c:pt>
                <c:pt idx="17408">
                  <c:v>-6288.8000000000029</c:v>
                </c:pt>
                <c:pt idx="17409">
                  <c:v>-6415.6999999999971</c:v>
                </c:pt>
                <c:pt idx="17410">
                  <c:v>-6546.5</c:v>
                </c:pt>
                <c:pt idx="17411">
                  <c:v>-6677.6999999999971</c:v>
                </c:pt>
                <c:pt idx="17412">
                  <c:v>-6801.3999999999942</c:v>
                </c:pt>
                <c:pt idx="17413">
                  <c:v>-6917.3999999999942</c:v>
                </c:pt>
                <c:pt idx="17414">
                  <c:v>-7039.3000000000029</c:v>
                </c:pt>
                <c:pt idx="17415">
                  <c:v>-7161</c:v>
                </c:pt>
                <c:pt idx="17416">
                  <c:v>-7275.3999999999942</c:v>
                </c:pt>
                <c:pt idx="17417">
                  <c:v>-7389.6999999999971</c:v>
                </c:pt>
                <c:pt idx="17418">
                  <c:v>-7504</c:v>
                </c:pt>
                <c:pt idx="17419">
                  <c:v>-7618.1999999999971</c:v>
                </c:pt>
                <c:pt idx="17420">
                  <c:v>-7727.5</c:v>
                </c:pt>
                <c:pt idx="17421">
                  <c:v>-7827.8000000000029</c:v>
                </c:pt>
                <c:pt idx="17422">
                  <c:v>-7930.1999999999971</c:v>
                </c:pt>
                <c:pt idx="17423">
                  <c:v>-8034.3999999999942</c:v>
                </c:pt>
                <c:pt idx="17424">
                  <c:v>-8139.3999999999942</c:v>
                </c:pt>
                <c:pt idx="17425">
                  <c:v>-8234.8000000000029</c:v>
                </c:pt>
                <c:pt idx="17426">
                  <c:v>-8322.6999999999971</c:v>
                </c:pt>
                <c:pt idx="17427">
                  <c:v>-8423.6000000000058</c:v>
                </c:pt>
                <c:pt idx="17428">
                  <c:v>-8514.6999999999971</c:v>
                </c:pt>
                <c:pt idx="17429">
                  <c:v>-8593.8999999999942</c:v>
                </c:pt>
                <c:pt idx="17430">
                  <c:v>-8681.1000000000058</c:v>
                </c:pt>
                <c:pt idx="17431">
                  <c:v>-8769.6000000000058</c:v>
                </c:pt>
                <c:pt idx="17432">
                  <c:v>-8843.8999999999942</c:v>
                </c:pt>
                <c:pt idx="17433">
                  <c:v>-8914.5</c:v>
                </c:pt>
                <c:pt idx="17434">
                  <c:v>-8998.1999999999971</c:v>
                </c:pt>
                <c:pt idx="17435">
                  <c:v>-9075.3000000000029</c:v>
                </c:pt>
                <c:pt idx="17436">
                  <c:v>-9141</c:v>
                </c:pt>
                <c:pt idx="17437">
                  <c:v>-9209.3999999999942</c:v>
                </c:pt>
                <c:pt idx="17438">
                  <c:v>-9269.6000000000058</c:v>
                </c:pt>
                <c:pt idx="17439">
                  <c:v>-9323.5</c:v>
                </c:pt>
                <c:pt idx="17440">
                  <c:v>-9388</c:v>
                </c:pt>
                <c:pt idx="17441">
                  <c:v>-9446</c:v>
                </c:pt>
                <c:pt idx="17442">
                  <c:v>-9496.6999999999971</c:v>
                </c:pt>
                <c:pt idx="17443">
                  <c:v>-9550</c:v>
                </c:pt>
                <c:pt idx="17444">
                  <c:v>-9596.3999999999942</c:v>
                </c:pt>
                <c:pt idx="17445">
                  <c:v>-9641.8999999999942</c:v>
                </c:pt>
                <c:pt idx="17446">
                  <c:v>-9680.6999999999971</c:v>
                </c:pt>
                <c:pt idx="17447">
                  <c:v>-9721.6000000000058</c:v>
                </c:pt>
                <c:pt idx="17448">
                  <c:v>-9762.3999999999942</c:v>
                </c:pt>
                <c:pt idx="17449">
                  <c:v>-9789</c:v>
                </c:pt>
                <c:pt idx="17450">
                  <c:v>-9815.8999999999942</c:v>
                </c:pt>
                <c:pt idx="17451">
                  <c:v>-9842.8000000000029</c:v>
                </c:pt>
                <c:pt idx="17452">
                  <c:v>-9867.3000000000029</c:v>
                </c:pt>
                <c:pt idx="17453">
                  <c:v>-9885.3999999999942</c:v>
                </c:pt>
                <c:pt idx="17454">
                  <c:v>-9902.1000000000058</c:v>
                </c:pt>
                <c:pt idx="17455">
                  <c:v>-9918.1999999999971</c:v>
                </c:pt>
                <c:pt idx="17456">
                  <c:v>-9926.1000000000058</c:v>
                </c:pt>
                <c:pt idx="17457">
                  <c:v>-9934.8000000000029</c:v>
                </c:pt>
                <c:pt idx="17458">
                  <c:v>-9939.3000000000029</c:v>
                </c:pt>
                <c:pt idx="17459">
                  <c:v>-9942.3999999999942</c:v>
                </c:pt>
                <c:pt idx="17460">
                  <c:v>-9940.6000000000058</c:v>
                </c:pt>
                <c:pt idx="17461">
                  <c:v>-9934.8999999999942</c:v>
                </c:pt>
                <c:pt idx="17462">
                  <c:v>-9924.8000000000029</c:v>
                </c:pt>
                <c:pt idx="17463">
                  <c:v>-9904</c:v>
                </c:pt>
                <c:pt idx="17464">
                  <c:v>-9889.3000000000029</c:v>
                </c:pt>
                <c:pt idx="17465">
                  <c:v>-9873.1000000000058</c:v>
                </c:pt>
                <c:pt idx="17466">
                  <c:v>-9846.8000000000029</c:v>
                </c:pt>
                <c:pt idx="17467">
                  <c:v>-9818.5</c:v>
                </c:pt>
                <c:pt idx="17468">
                  <c:v>-9792.1000000000058</c:v>
                </c:pt>
                <c:pt idx="17469">
                  <c:v>-9758.5</c:v>
                </c:pt>
                <c:pt idx="17470">
                  <c:v>-9715.8999999999942</c:v>
                </c:pt>
                <c:pt idx="17471">
                  <c:v>-9678.5</c:v>
                </c:pt>
                <c:pt idx="17472">
                  <c:v>-9641.1000000000058</c:v>
                </c:pt>
                <c:pt idx="17473">
                  <c:v>-9591.3000000000029</c:v>
                </c:pt>
                <c:pt idx="17474">
                  <c:v>-9529.6000000000058</c:v>
                </c:pt>
                <c:pt idx="17475">
                  <c:v>-9475.8999999999942</c:v>
                </c:pt>
                <c:pt idx="17476">
                  <c:v>-9419.8999999999942</c:v>
                </c:pt>
                <c:pt idx="17477">
                  <c:v>-9349.8999999999942</c:v>
                </c:pt>
                <c:pt idx="17478">
                  <c:v>-9283.6000000000058</c:v>
                </c:pt>
                <c:pt idx="17479">
                  <c:v>-9215.8000000000029</c:v>
                </c:pt>
                <c:pt idx="17480">
                  <c:v>-9143.8999999999942</c:v>
                </c:pt>
                <c:pt idx="17481">
                  <c:v>-9066.1999999999971</c:v>
                </c:pt>
                <c:pt idx="17482">
                  <c:v>-8979</c:v>
                </c:pt>
                <c:pt idx="17483">
                  <c:v>-8896.3999999999942</c:v>
                </c:pt>
                <c:pt idx="17484">
                  <c:v>-8812.5</c:v>
                </c:pt>
                <c:pt idx="17485">
                  <c:v>-8720.3000000000029</c:v>
                </c:pt>
                <c:pt idx="17486">
                  <c:v>-8621.6000000000058</c:v>
                </c:pt>
                <c:pt idx="17487">
                  <c:v>-8526.5</c:v>
                </c:pt>
                <c:pt idx="17488">
                  <c:v>-8418.8000000000029</c:v>
                </c:pt>
                <c:pt idx="17489">
                  <c:v>-8301.3999999999942</c:v>
                </c:pt>
                <c:pt idx="17490">
                  <c:v>-8192.3000000000029</c:v>
                </c:pt>
                <c:pt idx="17491">
                  <c:v>-8083.3999999999942</c:v>
                </c:pt>
                <c:pt idx="17492">
                  <c:v>-7967.5</c:v>
                </c:pt>
                <c:pt idx="17493">
                  <c:v>-7845.8000000000029</c:v>
                </c:pt>
                <c:pt idx="17494">
                  <c:v>-7723.3000000000029</c:v>
                </c:pt>
                <c:pt idx="17495">
                  <c:v>-7595.3999999999942</c:v>
                </c:pt>
                <c:pt idx="17496">
                  <c:v>-7460.8999999999942</c:v>
                </c:pt>
                <c:pt idx="17497">
                  <c:v>-7330.8000000000029</c:v>
                </c:pt>
                <c:pt idx="17498">
                  <c:v>-7189</c:v>
                </c:pt>
                <c:pt idx="17499">
                  <c:v>-7049.3999999999942</c:v>
                </c:pt>
                <c:pt idx="17500">
                  <c:v>-6902.3999999999942</c:v>
                </c:pt>
                <c:pt idx="17501">
                  <c:v>-6750.8000000000029</c:v>
                </c:pt>
                <c:pt idx="17502">
                  <c:v>-6602.8000000000029</c:v>
                </c:pt>
                <c:pt idx="17503">
                  <c:v>-6444.1999999999971</c:v>
                </c:pt>
                <c:pt idx="17504">
                  <c:v>-6292.1999999999971</c:v>
                </c:pt>
                <c:pt idx="17505">
                  <c:v>-6129</c:v>
                </c:pt>
                <c:pt idx="17506">
                  <c:v>-5965.8999999999942</c:v>
                </c:pt>
                <c:pt idx="17507">
                  <c:v>-5802.1999999999971</c:v>
                </c:pt>
                <c:pt idx="17508">
                  <c:v>-5633.1000000000058</c:v>
                </c:pt>
                <c:pt idx="17509">
                  <c:v>-5463.1000000000058</c:v>
                </c:pt>
                <c:pt idx="17510">
                  <c:v>-5294.8000000000029</c:v>
                </c:pt>
                <c:pt idx="17511">
                  <c:v>-5120.1999999999971</c:v>
                </c:pt>
                <c:pt idx="17512">
                  <c:v>-4931.1999999999971</c:v>
                </c:pt>
                <c:pt idx="17513">
                  <c:v>-4744.1000000000058</c:v>
                </c:pt>
                <c:pt idx="17514">
                  <c:v>-4564</c:v>
                </c:pt>
                <c:pt idx="17515">
                  <c:v>-4375.6000000000058</c:v>
                </c:pt>
                <c:pt idx="17516">
                  <c:v>-4186.3000000000029</c:v>
                </c:pt>
                <c:pt idx="17517">
                  <c:v>-3999.8999999999942</c:v>
                </c:pt>
                <c:pt idx="17518">
                  <c:v>-3808.5</c:v>
                </c:pt>
                <c:pt idx="17519">
                  <c:v>-3609.3000000000029</c:v>
                </c:pt>
                <c:pt idx="17520">
                  <c:v>-3411.1999999999971</c:v>
                </c:pt>
                <c:pt idx="17521">
                  <c:v>-3214.5</c:v>
                </c:pt>
                <c:pt idx="17522">
                  <c:v>-3016</c:v>
                </c:pt>
                <c:pt idx="17523">
                  <c:v>-2814.1999999999971</c:v>
                </c:pt>
                <c:pt idx="17524">
                  <c:v>-2603.8999999999942</c:v>
                </c:pt>
                <c:pt idx="17525">
                  <c:v>-2399.8999999999942</c:v>
                </c:pt>
                <c:pt idx="17526">
                  <c:v>-2195.1000000000058</c:v>
                </c:pt>
                <c:pt idx="17527">
                  <c:v>-1976.8999999999942</c:v>
                </c:pt>
                <c:pt idx="17528">
                  <c:v>-1764</c:v>
                </c:pt>
                <c:pt idx="17529">
                  <c:v>-1559.5</c:v>
                </c:pt>
                <c:pt idx="17530">
                  <c:v>-1350.8999999999942</c:v>
                </c:pt>
                <c:pt idx="17531">
                  <c:v>-1132.6000000000058</c:v>
                </c:pt>
                <c:pt idx="17532">
                  <c:v>-917</c:v>
                </c:pt>
                <c:pt idx="17533">
                  <c:v>-705.10000000000582</c:v>
                </c:pt>
                <c:pt idx="17534">
                  <c:v>-487.5</c:v>
                </c:pt>
                <c:pt idx="17535">
                  <c:v>-267.10000000000582</c:v>
                </c:pt>
                <c:pt idx="17536">
                  <c:v>-52</c:v>
                </c:pt>
                <c:pt idx="17537">
                  <c:v>164.80000000000291</c:v>
                </c:pt>
                <c:pt idx="17538">
                  <c:v>391.10000000000582</c:v>
                </c:pt>
                <c:pt idx="17539">
                  <c:v>612.69999999999709</c:v>
                </c:pt>
                <c:pt idx="17540">
                  <c:v>832.30000000000291</c:v>
                </c:pt>
                <c:pt idx="17541">
                  <c:v>1052.6000000000058</c:v>
                </c:pt>
                <c:pt idx="17542">
                  <c:v>1270.6000000000058</c:v>
                </c:pt>
                <c:pt idx="17543">
                  <c:v>1491.1999999999971</c:v>
                </c:pt>
                <c:pt idx="17544">
                  <c:v>1709.1000000000058</c:v>
                </c:pt>
                <c:pt idx="17545">
                  <c:v>1933.1999999999971</c:v>
                </c:pt>
                <c:pt idx="17546">
                  <c:v>2152.1000000000058</c:v>
                </c:pt>
                <c:pt idx="17547">
                  <c:v>2372.3999999999942</c:v>
                </c:pt>
                <c:pt idx="17548">
                  <c:v>2595.3000000000029</c:v>
                </c:pt>
                <c:pt idx="17549">
                  <c:v>2813.8000000000029</c:v>
                </c:pt>
                <c:pt idx="17550">
                  <c:v>3033.1999999999971</c:v>
                </c:pt>
                <c:pt idx="17551">
                  <c:v>3254.6999999999971</c:v>
                </c:pt>
                <c:pt idx="17552">
                  <c:v>3479.6000000000058</c:v>
                </c:pt>
                <c:pt idx="17553">
                  <c:v>3693.3000000000029</c:v>
                </c:pt>
                <c:pt idx="17554">
                  <c:v>3907.5</c:v>
                </c:pt>
                <c:pt idx="17555">
                  <c:v>4126.8000000000029</c:v>
                </c:pt>
                <c:pt idx="17556">
                  <c:v>4337.3999999999942</c:v>
                </c:pt>
                <c:pt idx="17557">
                  <c:v>4552.1000000000058</c:v>
                </c:pt>
                <c:pt idx="17558">
                  <c:v>4765.8999999999942</c:v>
                </c:pt>
                <c:pt idx="17559">
                  <c:v>4979.5</c:v>
                </c:pt>
                <c:pt idx="17560">
                  <c:v>5188.5</c:v>
                </c:pt>
                <c:pt idx="17561">
                  <c:v>5390.3999999999942</c:v>
                </c:pt>
                <c:pt idx="17562">
                  <c:v>5604.5</c:v>
                </c:pt>
                <c:pt idx="17563">
                  <c:v>5815.1000000000058</c:v>
                </c:pt>
                <c:pt idx="17564">
                  <c:v>6015.3999999999942</c:v>
                </c:pt>
                <c:pt idx="17565">
                  <c:v>6222.8999999999942</c:v>
                </c:pt>
                <c:pt idx="17566">
                  <c:v>6419.5</c:v>
                </c:pt>
                <c:pt idx="17567">
                  <c:v>6607.8000000000029</c:v>
                </c:pt>
                <c:pt idx="17568">
                  <c:v>6809.3999999999942</c:v>
                </c:pt>
                <c:pt idx="17569">
                  <c:v>7009.6000000000058</c:v>
                </c:pt>
                <c:pt idx="17570">
                  <c:v>7196.1000000000058</c:v>
                </c:pt>
                <c:pt idx="17571">
                  <c:v>7383.8000000000029</c:v>
                </c:pt>
                <c:pt idx="17572">
                  <c:v>7579.6999999999971</c:v>
                </c:pt>
                <c:pt idx="17573">
                  <c:v>7765.6999999999971</c:v>
                </c:pt>
                <c:pt idx="17574">
                  <c:v>7939.6000000000058</c:v>
                </c:pt>
                <c:pt idx="17575">
                  <c:v>8126</c:v>
                </c:pt>
                <c:pt idx="17576">
                  <c:v>8306.3999999999942</c:v>
                </c:pt>
                <c:pt idx="17577">
                  <c:v>8474.8999999999942</c:v>
                </c:pt>
                <c:pt idx="17578">
                  <c:v>8643.8000000000029</c:v>
                </c:pt>
                <c:pt idx="17579">
                  <c:v>8812.8000000000029</c:v>
                </c:pt>
                <c:pt idx="17580">
                  <c:v>8984</c:v>
                </c:pt>
                <c:pt idx="17581">
                  <c:v>9145.3999999999942</c:v>
                </c:pt>
                <c:pt idx="17582">
                  <c:v>9297.5</c:v>
                </c:pt>
                <c:pt idx="17583">
                  <c:v>9450.3000000000029</c:v>
                </c:pt>
                <c:pt idx="17584">
                  <c:v>9601.6000000000058</c:v>
                </c:pt>
                <c:pt idx="17585">
                  <c:v>9751.3000000000029</c:v>
                </c:pt>
                <c:pt idx="17586">
                  <c:v>9894.6999999999971</c:v>
                </c:pt>
                <c:pt idx="17587">
                  <c:v>10032.300000000003</c:v>
                </c:pt>
                <c:pt idx="17588">
                  <c:v>10172</c:v>
                </c:pt>
                <c:pt idx="17589">
                  <c:v>10307.399999999994</c:v>
                </c:pt>
                <c:pt idx="17590">
                  <c:v>10427.300000000003</c:v>
                </c:pt>
                <c:pt idx="17591">
                  <c:v>10547.399999999994</c:v>
                </c:pt>
                <c:pt idx="17592">
                  <c:v>10670.800000000003</c:v>
                </c:pt>
                <c:pt idx="17593">
                  <c:v>10791.5</c:v>
                </c:pt>
                <c:pt idx="17594">
                  <c:v>10903.100000000006</c:v>
                </c:pt>
                <c:pt idx="17595">
                  <c:v>11005.600000000006</c:v>
                </c:pt>
                <c:pt idx="17596">
                  <c:v>11107.300000000003</c:v>
                </c:pt>
                <c:pt idx="17597">
                  <c:v>11211.100000000006</c:v>
                </c:pt>
                <c:pt idx="17598">
                  <c:v>11308.5</c:v>
                </c:pt>
                <c:pt idx="17599">
                  <c:v>11393.699999999997</c:v>
                </c:pt>
                <c:pt idx="17600">
                  <c:v>11472.5</c:v>
                </c:pt>
                <c:pt idx="17601">
                  <c:v>11548.800000000003</c:v>
                </c:pt>
                <c:pt idx="17602">
                  <c:v>11619</c:v>
                </c:pt>
                <c:pt idx="17603">
                  <c:v>11690.100000000006</c:v>
                </c:pt>
                <c:pt idx="17604">
                  <c:v>11760.399999999994</c:v>
                </c:pt>
                <c:pt idx="17605">
                  <c:v>11816.600000000006</c:v>
                </c:pt>
                <c:pt idx="17606">
                  <c:v>11867.600000000006</c:v>
                </c:pt>
                <c:pt idx="17607">
                  <c:v>11915.699999999997</c:v>
                </c:pt>
                <c:pt idx="17608">
                  <c:v>11961.899999999994</c:v>
                </c:pt>
                <c:pt idx="17609">
                  <c:v>11993.300000000003</c:v>
                </c:pt>
                <c:pt idx="17610">
                  <c:v>12022.699999999997</c:v>
                </c:pt>
                <c:pt idx="17611">
                  <c:v>12054.300000000003</c:v>
                </c:pt>
                <c:pt idx="17612">
                  <c:v>12072.699999999997</c:v>
                </c:pt>
                <c:pt idx="17613">
                  <c:v>12084.899999999994</c:v>
                </c:pt>
                <c:pt idx="17614">
                  <c:v>12092.800000000003</c:v>
                </c:pt>
                <c:pt idx="17615">
                  <c:v>12095.399999999994</c:v>
                </c:pt>
                <c:pt idx="17616">
                  <c:v>12088.399999999994</c:v>
                </c:pt>
                <c:pt idx="17617">
                  <c:v>12082.699999999997</c:v>
                </c:pt>
                <c:pt idx="17618">
                  <c:v>12074.300000000003</c:v>
                </c:pt>
                <c:pt idx="17619">
                  <c:v>12054</c:v>
                </c:pt>
                <c:pt idx="17620">
                  <c:v>12023.800000000003</c:v>
                </c:pt>
                <c:pt idx="17621">
                  <c:v>12003.300000000003</c:v>
                </c:pt>
                <c:pt idx="17622">
                  <c:v>11967.899999999994</c:v>
                </c:pt>
                <c:pt idx="17623">
                  <c:v>11925.300000000003</c:v>
                </c:pt>
                <c:pt idx="17624">
                  <c:v>11877.399999999994</c:v>
                </c:pt>
                <c:pt idx="17625">
                  <c:v>11821.600000000006</c:v>
                </c:pt>
                <c:pt idx="17626">
                  <c:v>11762.600000000006</c:v>
                </c:pt>
                <c:pt idx="17627">
                  <c:v>11693.5</c:v>
                </c:pt>
                <c:pt idx="17628">
                  <c:v>11623</c:v>
                </c:pt>
                <c:pt idx="17629">
                  <c:v>11546.699999999997</c:v>
                </c:pt>
                <c:pt idx="17630">
                  <c:v>11463.199999999997</c:v>
                </c:pt>
                <c:pt idx="17631">
                  <c:v>11377.300000000003</c:v>
                </c:pt>
                <c:pt idx="17632">
                  <c:v>11281.399999999994</c:v>
                </c:pt>
                <c:pt idx="17633">
                  <c:v>11180.399999999994</c:v>
                </c:pt>
                <c:pt idx="17634">
                  <c:v>11074.199999999997</c:v>
                </c:pt>
                <c:pt idx="17635">
                  <c:v>10962.800000000003</c:v>
                </c:pt>
                <c:pt idx="17636">
                  <c:v>10844.300000000003</c:v>
                </c:pt>
                <c:pt idx="17637">
                  <c:v>10718.100000000006</c:v>
                </c:pt>
                <c:pt idx="17638">
                  <c:v>10588.100000000006</c:v>
                </c:pt>
                <c:pt idx="17639">
                  <c:v>10446.800000000003</c:v>
                </c:pt>
                <c:pt idx="17640">
                  <c:v>10309.399999999994</c:v>
                </c:pt>
                <c:pt idx="17641">
                  <c:v>10166.399999999994</c:v>
                </c:pt>
                <c:pt idx="17642">
                  <c:v>10017.199999999997</c:v>
                </c:pt>
                <c:pt idx="17643">
                  <c:v>9860.1999999999971</c:v>
                </c:pt>
                <c:pt idx="17644">
                  <c:v>9698.8000000000029</c:v>
                </c:pt>
                <c:pt idx="17645">
                  <c:v>9532.3999999999942</c:v>
                </c:pt>
                <c:pt idx="17646">
                  <c:v>9358.8000000000029</c:v>
                </c:pt>
                <c:pt idx="17647">
                  <c:v>9179.8999999999942</c:v>
                </c:pt>
                <c:pt idx="17648">
                  <c:v>9000.1999999999971</c:v>
                </c:pt>
                <c:pt idx="17649">
                  <c:v>8810.6000000000058</c:v>
                </c:pt>
                <c:pt idx="17650">
                  <c:v>8613.6999999999971</c:v>
                </c:pt>
                <c:pt idx="17651">
                  <c:v>8411.5</c:v>
                </c:pt>
                <c:pt idx="17652">
                  <c:v>8208</c:v>
                </c:pt>
                <c:pt idx="17653">
                  <c:v>8000.1000000000058</c:v>
                </c:pt>
                <c:pt idx="17654">
                  <c:v>7786.6000000000058</c:v>
                </c:pt>
                <c:pt idx="17655">
                  <c:v>7563.5</c:v>
                </c:pt>
                <c:pt idx="17656">
                  <c:v>7341</c:v>
                </c:pt>
                <c:pt idx="17657">
                  <c:v>7114.1999999999971</c:v>
                </c:pt>
                <c:pt idx="17658">
                  <c:v>6880.5</c:v>
                </c:pt>
                <c:pt idx="17659">
                  <c:v>6644</c:v>
                </c:pt>
                <c:pt idx="17660">
                  <c:v>6402.6999999999971</c:v>
                </c:pt>
                <c:pt idx="17661">
                  <c:v>6157.1999999999971</c:v>
                </c:pt>
                <c:pt idx="17662">
                  <c:v>5902.8999999999942</c:v>
                </c:pt>
                <c:pt idx="17663">
                  <c:v>5643.3999999999942</c:v>
                </c:pt>
                <c:pt idx="17664">
                  <c:v>5386.3999999999942</c:v>
                </c:pt>
                <c:pt idx="17665">
                  <c:v>5123.1000000000058</c:v>
                </c:pt>
                <c:pt idx="17666">
                  <c:v>4855</c:v>
                </c:pt>
                <c:pt idx="17667">
                  <c:v>4586.8000000000029</c:v>
                </c:pt>
                <c:pt idx="17668">
                  <c:v>4312.1999999999971</c:v>
                </c:pt>
                <c:pt idx="17669">
                  <c:v>4033.1000000000058</c:v>
                </c:pt>
                <c:pt idx="17670">
                  <c:v>3752.8999999999942</c:v>
                </c:pt>
                <c:pt idx="17671">
                  <c:v>3468.5</c:v>
                </c:pt>
                <c:pt idx="17672">
                  <c:v>3177.8999999999942</c:v>
                </c:pt>
                <c:pt idx="17673">
                  <c:v>2886.1000000000058</c:v>
                </c:pt>
                <c:pt idx="17674">
                  <c:v>2592</c:v>
                </c:pt>
                <c:pt idx="17675">
                  <c:v>2291</c:v>
                </c:pt>
                <c:pt idx="17676">
                  <c:v>1986.3000000000029</c:v>
                </c:pt>
                <c:pt idx="17677">
                  <c:v>1682.8000000000029</c:v>
                </c:pt>
                <c:pt idx="17678">
                  <c:v>1377.8000000000029</c:v>
                </c:pt>
                <c:pt idx="17679">
                  <c:v>1066.8000000000029</c:v>
                </c:pt>
                <c:pt idx="17680">
                  <c:v>752.60000000000582</c:v>
                </c:pt>
                <c:pt idx="17681">
                  <c:v>440</c:v>
                </c:pt>
                <c:pt idx="17682">
                  <c:v>124</c:v>
                </c:pt>
                <c:pt idx="17683">
                  <c:v>-194.10000000000582</c:v>
                </c:pt>
                <c:pt idx="17684">
                  <c:v>-514.30000000000291</c:v>
                </c:pt>
                <c:pt idx="17685">
                  <c:v>-838</c:v>
                </c:pt>
                <c:pt idx="17686">
                  <c:v>-1162.6999999999971</c:v>
                </c:pt>
                <c:pt idx="17687">
                  <c:v>-1488.3000000000029</c:v>
                </c:pt>
                <c:pt idx="17688">
                  <c:v>-1817.3000000000029</c:v>
                </c:pt>
                <c:pt idx="17689">
                  <c:v>-2147.6000000000058</c:v>
                </c:pt>
                <c:pt idx="17690">
                  <c:v>-2475.8999999999942</c:v>
                </c:pt>
                <c:pt idx="17691">
                  <c:v>-2807.6000000000058</c:v>
                </c:pt>
                <c:pt idx="17692">
                  <c:v>-3139.5</c:v>
                </c:pt>
                <c:pt idx="17693">
                  <c:v>-3469.1999999999971</c:v>
                </c:pt>
                <c:pt idx="17694">
                  <c:v>-3801.3999999999942</c:v>
                </c:pt>
                <c:pt idx="17695">
                  <c:v>-4136.8999999999942</c:v>
                </c:pt>
                <c:pt idx="17696">
                  <c:v>-4467.6999999999971</c:v>
                </c:pt>
                <c:pt idx="17697">
                  <c:v>-4802.1000000000058</c:v>
                </c:pt>
                <c:pt idx="17698">
                  <c:v>-5137.5</c:v>
                </c:pt>
                <c:pt idx="17699">
                  <c:v>-5468</c:v>
                </c:pt>
                <c:pt idx="17700">
                  <c:v>-5806.8000000000029</c:v>
                </c:pt>
                <c:pt idx="17701">
                  <c:v>-6143.3000000000029</c:v>
                </c:pt>
                <c:pt idx="17702">
                  <c:v>-6476.8999999999942</c:v>
                </c:pt>
                <c:pt idx="17703">
                  <c:v>-6810.5</c:v>
                </c:pt>
                <c:pt idx="17704">
                  <c:v>-7138.1999999999971</c:v>
                </c:pt>
                <c:pt idx="17705">
                  <c:v>-7466.8999999999942</c:v>
                </c:pt>
                <c:pt idx="17706">
                  <c:v>-7794.6000000000058</c:v>
                </c:pt>
                <c:pt idx="17707">
                  <c:v>-8121.3999999999942</c:v>
                </c:pt>
                <c:pt idx="17708">
                  <c:v>-8451.1000000000058</c:v>
                </c:pt>
                <c:pt idx="17709">
                  <c:v>-8772.6000000000058</c:v>
                </c:pt>
                <c:pt idx="17710">
                  <c:v>-9094.1999999999971</c:v>
                </c:pt>
                <c:pt idx="17711">
                  <c:v>-9415.1999999999971</c:v>
                </c:pt>
                <c:pt idx="17712">
                  <c:v>-9733.8000000000029</c:v>
                </c:pt>
                <c:pt idx="17713">
                  <c:v>-10054.5</c:v>
                </c:pt>
                <c:pt idx="17714">
                  <c:v>-10366.100000000006</c:v>
                </c:pt>
                <c:pt idx="17715">
                  <c:v>-10677</c:v>
                </c:pt>
                <c:pt idx="17716">
                  <c:v>-10985.5</c:v>
                </c:pt>
                <c:pt idx="17717">
                  <c:v>-11291.699999999997</c:v>
                </c:pt>
                <c:pt idx="17718">
                  <c:v>-11591.5</c:v>
                </c:pt>
                <c:pt idx="17719">
                  <c:v>-11891.599999999999</c:v>
                </c:pt>
                <c:pt idx="17720">
                  <c:v>-12183.599999999999</c:v>
                </c:pt>
                <c:pt idx="17721">
                  <c:v>-12475.400000000001</c:v>
                </c:pt>
                <c:pt idx="17722">
                  <c:v>-12765.099999999999</c:v>
                </c:pt>
                <c:pt idx="17723">
                  <c:v>-13049.400000000001</c:v>
                </c:pt>
                <c:pt idx="17724">
                  <c:v>-13328.199999999997</c:v>
                </c:pt>
                <c:pt idx="17725">
                  <c:v>-13614.099999999999</c:v>
                </c:pt>
                <c:pt idx="17726">
                  <c:v>-13887</c:v>
                </c:pt>
                <c:pt idx="17727">
                  <c:v>-14151.400000000001</c:v>
                </c:pt>
                <c:pt idx="17728">
                  <c:v>-14414.900000000001</c:v>
                </c:pt>
                <c:pt idx="17729">
                  <c:v>-14673.199999999997</c:v>
                </c:pt>
                <c:pt idx="17730">
                  <c:v>-14928.199999999997</c:v>
                </c:pt>
                <c:pt idx="17731">
                  <c:v>-15166.800000000003</c:v>
                </c:pt>
                <c:pt idx="17732">
                  <c:v>-15408.099999999999</c:v>
                </c:pt>
                <c:pt idx="17733">
                  <c:v>-15646.099999999999</c:v>
                </c:pt>
                <c:pt idx="17734">
                  <c:v>-15880.699999999997</c:v>
                </c:pt>
                <c:pt idx="17735">
                  <c:v>-16111.699999999997</c:v>
                </c:pt>
                <c:pt idx="17736">
                  <c:v>-16339.5</c:v>
                </c:pt>
                <c:pt idx="17737">
                  <c:v>-16546.099999999999</c:v>
                </c:pt>
                <c:pt idx="17738">
                  <c:v>-16757.699999999997</c:v>
                </c:pt>
                <c:pt idx="17739">
                  <c:v>-16965.199999999997</c:v>
                </c:pt>
                <c:pt idx="17740">
                  <c:v>-17164.199999999997</c:v>
                </c:pt>
                <c:pt idx="17741">
                  <c:v>-17353</c:v>
                </c:pt>
                <c:pt idx="17742">
                  <c:v>-17530.900000000001</c:v>
                </c:pt>
                <c:pt idx="17743">
                  <c:v>-17707.199999999997</c:v>
                </c:pt>
                <c:pt idx="17744">
                  <c:v>-17882.400000000001</c:v>
                </c:pt>
                <c:pt idx="17745">
                  <c:v>-18051.800000000003</c:v>
                </c:pt>
                <c:pt idx="17746">
                  <c:v>-18203.699999999997</c:v>
                </c:pt>
                <c:pt idx="17747">
                  <c:v>-18352.5</c:v>
                </c:pt>
                <c:pt idx="17748">
                  <c:v>-18498.599999999999</c:v>
                </c:pt>
                <c:pt idx="17749">
                  <c:v>-18633</c:v>
                </c:pt>
                <c:pt idx="17750">
                  <c:v>-18758.199999999997</c:v>
                </c:pt>
                <c:pt idx="17751">
                  <c:v>-18879.800000000003</c:v>
                </c:pt>
                <c:pt idx="17752">
                  <c:v>-18993.900000000001</c:v>
                </c:pt>
                <c:pt idx="17753">
                  <c:v>-19106.099999999999</c:v>
                </c:pt>
                <c:pt idx="17754">
                  <c:v>-19199.699999999997</c:v>
                </c:pt>
                <c:pt idx="17755">
                  <c:v>-19284.599999999999</c:v>
                </c:pt>
                <c:pt idx="17756">
                  <c:v>-19367.699999999997</c:v>
                </c:pt>
                <c:pt idx="17757">
                  <c:v>-19443.599999999999</c:v>
                </c:pt>
                <c:pt idx="17758">
                  <c:v>-19513.699999999997</c:v>
                </c:pt>
                <c:pt idx="17759">
                  <c:v>-19562.900000000001</c:v>
                </c:pt>
                <c:pt idx="17760">
                  <c:v>-19621.699999999997</c:v>
                </c:pt>
                <c:pt idx="17761">
                  <c:v>-19667.5</c:v>
                </c:pt>
                <c:pt idx="17762">
                  <c:v>-19690</c:v>
                </c:pt>
                <c:pt idx="17763">
                  <c:v>-19713.5</c:v>
                </c:pt>
                <c:pt idx="17764">
                  <c:v>-19733.300000000003</c:v>
                </c:pt>
                <c:pt idx="17765">
                  <c:v>-19743.800000000003</c:v>
                </c:pt>
                <c:pt idx="17766">
                  <c:v>-19730</c:v>
                </c:pt>
                <c:pt idx="17767">
                  <c:v>-19726.5</c:v>
                </c:pt>
                <c:pt idx="17768">
                  <c:v>-19717.099999999999</c:v>
                </c:pt>
                <c:pt idx="17769">
                  <c:v>-19688.699999999997</c:v>
                </c:pt>
                <c:pt idx="17770">
                  <c:v>-19652.300000000003</c:v>
                </c:pt>
                <c:pt idx="17771">
                  <c:v>-19607.800000000003</c:v>
                </c:pt>
                <c:pt idx="17772">
                  <c:v>-19546.400000000001</c:v>
                </c:pt>
                <c:pt idx="17773">
                  <c:v>-19491</c:v>
                </c:pt>
                <c:pt idx="17774">
                  <c:v>-19422.5</c:v>
                </c:pt>
                <c:pt idx="17775">
                  <c:v>-19338.300000000003</c:v>
                </c:pt>
                <c:pt idx="17776">
                  <c:v>-19251.199999999997</c:v>
                </c:pt>
                <c:pt idx="17777">
                  <c:v>-19140.400000000001</c:v>
                </c:pt>
                <c:pt idx="17778">
                  <c:v>-19011.599999999999</c:v>
                </c:pt>
                <c:pt idx="17779">
                  <c:v>-18876.300000000003</c:v>
                </c:pt>
                <c:pt idx="17780">
                  <c:v>-18706.900000000001</c:v>
                </c:pt>
                <c:pt idx="17781">
                  <c:v>-18532.699999999997</c:v>
                </c:pt>
                <c:pt idx="17782">
                  <c:v>-18345.699999999997</c:v>
                </c:pt>
                <c:pt idx="17783">
                  <c:v>-18144</c:v>
                </c:pt>
                <c:pt idx="17784">
                  <c:v>-17936.800000000003</c:v>
                </c:pt>
                <c:pt idx="17785">
                  <c:v>-17725.5</c:v>
                </c:pt>
                <c:pt idx="17786">
                  <c:v>-17497.800000000003</c:v>
                </c:pt>
                <c:pt idx="17787">
                  <c:v>-17260.400000000001</c:v>
                </c:pt>
                <c:pt idx="17788">
                  <c:v>-17019.400000000001</c:v>
                </c:pt>
                <c:pt idx="17789">
                  <c:v>-16759.099999999999</c:v>
                </c:pt>
                <c:pt idx="17790">
                  <c:v>-16499.599999999999</c:v>
                </c:pt>
                <c:pt idx="17791">
                  <c:v>-16231.800000000003</c:v>
                </c:pt>
                <c:pt idx="17792">
                  <c:v>-15951.699999999997</c:v>
                </c:pt>
                <c:pt idx="17793">
                  <c:v>-15666.5</c:v>
                </c:pt>
                <c:pt idx="17794">
                  <c:v>-15366.199999999997</c:v>
                </c:pt>
                <c:pt idx="17795">
                  <c:v>-15066.199999999997</c:v>
                </c:pt>
                <c:pt idx="17796">
                  <c:v>-14753.5</c:v>
                </c:pt>
                <c:pt idx="17797">
                  <c:v>-14435.699999999997</c:v>
                </c:pt>
                <c:pt idx="17798">
                  <c:v>-14112.199999999997</c:v>
                </c:pt>
                <c:pt idx="17799">
                  <c:v>-13775.800000000003</c:v>
                </c:pt>
                <c:pt idx="17800">
                  <c:v>-13430.800000000003</c:v>
                </c:pt>
                <c:pt idx="17801">
                  <c:v>-13079.300000000003</c:v>
                </c:pt>
                <c:pt idx="17802">
                  <c:v>-12727.199999999997</c:v>
                </c:pt>
                <c:pt idx="17803">
                  <c:v>-12361.5</c:v>
                </c:pt>
                <c:pt idx="17804">
                  <c:v>-11989.699999999997</c:v>
                </c:pt>
                <c:pt idx="17805">
                  <c:v>-11623.100000000006</c:v>
                </c:pt>
                <c:pt idx="17806">
                  <c:v>-11241.399999999994</c:v>
                </c:pt>
                <c:pt idx="17807">
                  <c:v>-10846.100000000006</c:v>
                </c:pt>
                <c:pt idx="17808">
                  <c:v>-10451.800000000003</c:v>
                </c:pt>
                <c:pt idx="17809">
                  <c:v>-10057.699999999997</c:v>
                </c:pt>
                <c:pt idx="17810">
                  <c:v>-9648.6000000000058</c:v>
                </c:pt>
                <c:pt idx="17811">
                  <c:v>-9236.3999999999942</c:v>
                </c:pt>
                <c:pt idx="17812">
                  <c:v>-8819.1999999999971</c:v>
                </c:pt>
                <c:pt idx="17813">
                  <c:v>-8396.1000000000058</c:v>
                </c:pt>
                <c:pt idx="17814">
                  <c:v>-7969.6000000000058</c:v>
                </c:pt>
                <c:pt idx="17815">
                  <c:v>-7533.1000000000058</c:v>
                </c:pt>
                <c:pt idx="17816">
                  <c:v>-7095.1000000000058</c:v>
                </c:pt>
                <c:pt idx="17817">
                  <c:v>-6658.6999999999971</c:v>
                </c:pt>
                <c:pt idx="17818">
                  <c:v>-6216.3999999999942</c:v>
                </c:pt>
                <c:pt idx="17819">
                  <c:v>-5765.3000000000029</c:v>
                </c:pt>
                <c:pt idx="17820">
                  <c:v>-5315.6999999999971</c:v>
                </c:pt>
                <c:pt idx="17821">
                  <c:v>-4860.6000000000058</c:v>
                </c:pt>
                <c:pt idx="17822">
                  <c:v>-4395.1999999999971</c:v>
                </c:pt>
                <c:pt idx="17823">
                  <c:v>-3929.1999999999971</c:v>
                </c:pt>
                <c:pt idx="17824">
                  <c:v>-3470.1000000000058</c:v>
                </c:pt>
                <c:pt idx="17825">
                  <c:v>-2998.8000000000029</c:v>
                </c:pt>
                <c:pt idx="17826">
                  <c:v>-2523.3000000000029</c:v>
                </c:pt>
                <c:pt idx="17827">
                  <c:v>-2051.8000000000029</c:v>
                </c:pt>
                <c:pt idx="17828">
                  <c:v>-1575.5</c:v>
                </c:pt>
                <c:pt idx="17829">
                  <c:v>-1097.1000000000058</c:v>
                </c:pt>
                <c:pt idx="17830">
                  <c:v>-616.10000000000582</c:v>
                </c:pt>
                <c:pt idx="17831">
                  <c:v>-136</c:v>
                </c:pt>
                <c:pt idx="17832">
                  <c:v>347.10000000000582</c:v>
                </c:pt>
                <c:pt idx="17833">
                  <c:v>831.60000000000582</c:v>
                </c:pt>
                <c:pt idx="17834">
                  <c:v>1312.5</c:v>
                </c:pt>
                <c:pt idx="17835">
                  <c:v>1798</c:v>
                </c:pt>
                <c:pt idx="17836">
                  <c:v>2287.1999999999971</c:v>
                </c:pt>
                <c:pt idx="17837">
                  <c:v>2768.1999999999971</c:v>
                </c:pt>
                <c:pt idx="17838">
                  <c:v>3262.5</c:v>
                </c:pt>
                <c:pt idx="17839">
                  <c:v>3750.6000000000058</c:v>
                </c:pt>
                <c:pt idx="17840">
                  <c:v>4233.1000000000058</c:v>
                </c:pt>
                <c:pt idx="17841">
                  <c:v>4718.3999999999942</c:v>
                </c:pt>
                <c:pt idx="17842">
                  <c:v>5200.3000000000029</c:v>
                </c:pt>
                <c:pt idx="17843">
                  <c:v>5680.1000000000058</c:v>
                </c:pt>
                <c:pt idx="17844">
                  <c:v>6156.3000000000029</c:v>
                </c:pt>
                <c:pt idx="17845">
                  <c:v>6641.1000000000058</c:v>
                </c:pt>
                <c:pt idx="17846">
                  <c:v>7122.3999999999942</c:v>
                </c:pt>
                <c:pt idx="17847">
                  <c:v>7593.1999999999971</c:v>
                </c:pt>
                <c:pt idx="17848">
                  <c:v>8066</c:v>
                </c:pt>
                <c:pt idx="17849">
                  <c:v>8539.1999999999971</c:v>
                </c:pt>
                <c:pt idx="17850">
                  <c:v>9007.3000000000029</c:v>
                </c:pt>
                <c:pt idx="17851">
                  <c:v>9471.3999999999942</c:v>
                </c:pt>
                <c:pt idx="17852">
                  <c:v>9933.3000000000029</c:v>
                </c:pt>
                <c:pt idx="17853">
                  <c:v>10397.199999999997</c:v>
                </c:pt>
                <c:pt idx="17854">
                  <c:v>10851.199999999997</c:v>
                </c:pt>
                <c:pt idx="17855">
                  <c:v>11297.600000000006</c:v>
                </c:pt>
                <c:pt idx="17856">
                  <c:v>11743.199999999997</c:v>
                </c:pt>
                <c:pt idx="17857">
                  <c:v>12190.300000000003</c:v>
                </c:pt>
                <c:pt idx="17858">
                  <c:v>12627.100000000006</c:v>
                </c:pt>
                <c:pt idx="17859">
                  <c:v>13052.5</c:v>
                </c:pt>
                <c:pt idx="17860">
                  <c:v>13485.199999999997</c:v>
                </c:pt>
                <c:pt idx="17861">
                  <c:v>13912.399999999994</c:v>
                </c:pt>
                <c:pt idx="17862">
                  <c:v>14322.800000000003</c:v>
                </c:pt>
                <c:pt idx="17863">
                  <c:v>14731.899999999994</c:v>
                </c:pt>
                <c:pt idx="17864">
                  <c:v>15143.300000000003</c:v>
                </c:pt>
                <c:pt idx="17865">
                  <c:v>15548.399999999994</c:v>
                </c:pt>
                <c:pt idx="17866">
                  <c:v>15933.100000000006</c:v>
                </c:pt>
                <c:pt idx="17867">
                  <c:v>16315.100000000006</c:v>
                </c:pt>
                <c:pt idx="17868">
                  <c:v>16696.800000000003</c:v>
                </c:pt>
                <c:pt idx="17869">
                  <c:v>17073.699999999997</c:v>
                </c:pt>
                <c:pt idx="17870">
                  <c:v>17430.699999999997</c:v>
                </c:pt>
                <c:pt idx="17871">
                  <c:v>17794.699999999997</c:v>
                </c:pt>
                <c:pt idx="17872">
                  <c:v>18148.800000000003</c:v>
                </c:pt>
                <c:pt idx="17873">
                  <c:v>18492.800000000003</c:v>
                </c:pt>
                <c:pt idx="17874">
                  <c:v>18829.5</c:v>
                </c:pt>
                <c:pt idx="17875">
                  <c:v>19153.800000000003</c:v>
                </c:pt>
                <c:pt idx="17876">
                  <c:v>19478.199999999997</c:v>
                </c:pt>
                <c:pt idx="17877">
                  <c:v>19791.100000000006</c:v>
                </c:pt>
                <c:pt idx="17878">
                  <c:v>20093.699999999997</c:v>
                </c:pt>
                <c:pt idx="17879">
                  <c:v>20391.899999999994</c:v>
                </c:pt>
                <c:pt idx="17880">
                  <c:v>20672.199999999997</c:v>
                </c:pt>
                <c:pt idx="17881">
                  <c:v>20951.199999999997</c:v>
                </c:pt>
                <c:pt idx="17882">
                  <c:v>21222.699999999997</c:v>
                </c:pt>
                <c:pt idx="17883">
                  <c:v>21477.199999999997</c:v>
                </c:pt>
                <c:pt idx="17884">
                  <c:v>21727</c:v>
                </c:pt>
                <c:pt idx="17885">
                  <c:v>21974.699999999997</c:v>
                </c:pt>
                <c:pt idx="17886">
                  <c:v>22206.899999999994</c:v>
                </c:pt>
                <c:pt idx="17887">
                  <c:v>22425.800000000003</c:v>
                </c:pt>
                <c:pt idx="17888">
                  <c:v>22644.800000000003</c:v>
                </c:pt>
                <c:pt idx="17889">
                  <c:v>22845</c:v>
                </c:pt>
                <c:pt idx="17890">
                  <c:v>23036</c:v>
                </c:pt>
                <c:pt idx="17891">
                  <c:v>23225</c:v>
                </c:pt>
                <c:pt idx="17892">
                  <c:v>23393</c:v>
                </c:pt>
                <c:pt idx="17893">
                  <c:v>23561</c:v>
                </c:pt>
                <c:pt idx="17894">
                  <c:v>23715</c:v>
                </c:pt>
                <c:pt idx="17895">
                  <c:v>23860</c:v>
                </c:pt>
                <c:pt idx="17896">
                  <c:v>24000</c:v>
                </c:pt>
                <c:pt idx="17897">
                  <c:v>24123</c:v>
                </c:pt>
                <c:pt idx="17898">
                  <c:v>24242</c:v>
                </c:pt>
                <c:pt idx="17899">
                  <c:v>24348</c:v>
                </c:pt>
                <c:pt idx="17900">
                  <c:v>24428</c:v>
                </c:pt>
                <c:pt idx="17901">
                  <c:v>24516</c:v>
                </c:pt>
                <c:pt idx="17902">
                  <c:v>24601</c:v>
                </c:pt>
                <c:pt idx="17903">
                  <c:v>24661</c:v>
                </c:pt>
                <c:pt idx="17904">
                  <c:v>24707</c:v>
                </c:pt>
                <c:pt idx="17905">
                  <c:v>24755</c:v>
                </c:pt>
                <c:pt idx="17906">
                  <c:v>24792</c:v>
                </c:pt>
                <c:pt idx="17907">
                  <c:v>24808</c:v>
                </c:pt>
                <c:pt idx="17908">
                  <c:v>24819</c:v>
                </c:pt>
                <c:pt idx="17909">
                  <c:v>24824</c:v>
                </c:pt>
                <c:pt idx="17910">
                  <c:v>24812</c:v>
                </c:pt>
                <c:pt idx="17911">
                  <c:v>24789</c:v>
                </c:pt>
                <c:pt idx="17912">
                  <c:v>24757</c:v>
                </c:pt>
                <c:pt idx="17913">
                  <c:v>24723</c:v>
                </c:pt>
                <c:pt idx="17914">
                  <c:v>24676</c:v>
                </c:pt>
                <c:pt idx="17915">
                  <c:v>24610</c:v>
                </c:pt>
                <c:pt idx="17916">
                  <c:v>24536</c:v>
                </c:pt>
                <c:pt idx="17917">
                  <c:v>24454</c:v>
                </c:pt>
                <c:pt idx="17918">
                  <c:v>24364</c:v>
                </c:pt>
                <c:pt idx="17919">
                  <c:v>24262</c:v>
                </c:pt>
                <c:pt idx="17920">
                  <c:v>24147</c:v>
                </c:pt>
                <c:pt idx="17921">
                  <c:v>24029</c:v>
                </c:pt>
                <c:pt idx="17922">
                  <c:v>23900</c:v>
                </c:pt>
                <c:pt idx="17923">
                  <c:v>23754</c:v>
                </c:pt>
                <c:pt idx="17924">
                  <c:v>23597</c:v>
                </c:pt>
                <c:pt idx="17925">
                  <c:v>23433</c:v>
                </c:pt>
                <c:pt idx="17926">
                  <c:v>23267</c:v>
                </c:pt>
                <c:pt idx="17927">
                  <c:v>23086</c:v>
                </c:pt>
                <c:pt idx="17928">
                  <c:v>22888</c:v>
                </c:pt>
                <c:pt idx="17929">
                  <c:v>22682.5</c:v>
                </c:pt>
                <c:pt idx="17930">
                  <c:v>22472.399999999994</c:v>
                </c:pt>
                <c:pt idx="17931">
                  <c:v>22256.100000000006</c:v>
                </c:pt>
                <c:pt idx="17932">
                  <c:v>22023.100000000006</c:v>
                </c:pt>
                <c:pt idx="17933">
                  <c:v>21776.100000000006</c:v>
                </c:pt>
                <c:pt idx="17934">
                  <c:v>21523.199999999997</c:v>
                </c:pt>
                <c:pt idx="17935">
                  <c:v>21262.600000000006</c:v>
                </c:pt>
                <c:pt idx="17936">
                  <c:v>20994.600000000006</c:v>
                </c:pt>
                <c:pt idx="17937">
                  <c:v>20719.600000000006</c:v>
                </c:pt>
                <c:pt idx="17938">
                  <c:v>20428.199999999997</c:v>
                </c:pt>
                <c:pt idx="17939">
                  <c:v>20127.899999999994</c:v>
                </c:pt>
                <c:pt idx="17940">
                  <c:v>19822.699999999997</c:v>
                </c:pt>
                <c:pt idx="17941">
                  <c:v>19509.800000000003</c:v>
                </c:pt>
                <c:pt idx="17942">
                  <c:v>19184.699999999997</c:v>
                </c:pt>
                <c:pt idx="17943">
                  <c:v>18846.100000000006</c:v>
                </c:pt>
                <c:pt idx="17944">
                  <c:v>18508.800000000003</c:v>
                </c:pt>
                <c:pt idx="17945">
                  <c:v>18162.899999999994</c:v>
                </c:pt>
                <c:pt idx="17946">
                  <c:v>17802.899999999994</c:v>
                </c:pt>
                <c:pt idx="17947">
                  <c:v>17437.100000000006</c:v>
                </c:pt>
                <c:pt idx="17948">
                  <c:v>17064</c:v>
                </c:pt>
                <c:pt idx="17949">
                  <c:v>16679.899999999994</c:v>
                </c:pt>
                <c:pt idx="17950">
                  <c:v>16289.5</c:v>
                </c:pt>
                <c:pt idx="17951">
                  <c:v>15890.199999999997</c:v>
                </c:pt>
                <c:pt idx="17952">
                  <c:v>15483.199999999997</c:v>
                </c:pt>
                <c:pt idx="17953">
                  <c:v>15071.600000000006</c:v>
                </c:pt>
                <c:pt idx="17954">
                  <c:v>14652.699999999997</c:v>
                </c:pt>
                <c:pt idx="17955">
                  <c:v>14227.100000000006</c:v>
                </c:pt>
                <c:pt idx="17956">
                  <c:v>13790.5</c:v>
                </c:pt>
                <c:pt idx="17957">
                  <c:v>13349.5</c:v>
                </c:pt>
                <c:pt idx="17958">
                  <c:v>12904.5</c:v>
                </c:pt>
                <c:pt idx="17959">
                  <c:v>12453.300000000003</c:v>
                </c:pt>
                <c:pt idx="17960">
                  <c:v>11992.899999999994</c:v>
                </c:pt>
                <c:pt idx="17961">
                  <c:v>11526.5</c:v>
                </c:pt>
                <c:pt idx="17962">
                  <c:v>11056.199999999997</c:v>
                </c:pt>
                <c:pt idx="17963">
                  <c:v>10578.800000000003</c:v>
                </c:pt>
                <c:pt idx="17964">
                  <c:v>10098.800000000003</c:v>
                </c:pt>
                <c:pt idx="17965">
                  <c:v>9613.1999999999971</c:v>
                </c:pt>
                <c:pt idx="17966">
                  <c:v>9120.8999999999942</c:v>
                </c:pt>
                <c:pt idx="17967">
                  <c:v>8627</c:v>
                </c:pt>
                <c:pt idx="17968">
                  <c:v>8128.1999999999971</c:v>
                </c:pt>
                <c:pt idx="17969">
                  <c:v>7624.5</c:v>
                </c:pt>
                <c:pt idx="17970">
                  <c:v>7116.3999999999942</c:v>
                </c:pt>
                <c:pt idx="17971">
                  <c:v>6607.5</c:v>
                </c:pt>
                <c:pt idx="17972">
                  <c:v>6095.6000000000058</c:v>
                </c:pt>
                <c:pt idx="17973">
                  <c:v>5577.5</c:v>
                </c:pt>
                <c:pt idx="17974">
                  <c:v>5056.5</c:v>
                </c:pt>
                <c:pt idx="17975">
                  <c:v>4533.3000000000029</c:v>
                </c:pt>
                <c:pt idx="17976">
                  <c:v>4003.1000000000058</c:v>
                </c:pt>
                <c:pt idx="17977">
                  <c:v>3474</c:v>
                </c:pt>
                <c:pt idx="17978">
                  <c:v>2946.6999999999971</c:v>
                </c:pt>
                <c:pt idx="17979">
                  <c:v>2415.1000000000058</c:v>
                </c:pt>
                <c:pt idx="17980">
                  <c:v>1884</c:v>
                </c:pt>
                <c:pt idx="17981">
                  <c:v>1350.6000000000058</c:v>
                </c:pt>
                <c:pt idx="17982">
                  <c:v>814.80000000000291</c:v>
                </c:pt>
                <c:pt idx="17983">
                  <c:v>277.69999999999709</c:v>
                </c:pt>
                <c:pt idx="17984">
                  <c:v>-257.60000000000582</c:v>
                </c:pt>
                <c:pt idx="17985">
                  <c:v>-792.5</c:v>
                </c:pt>
                <c:pt idx="17986">
                  <c:v>-1326.8000000000029</c:v>
                </c:pt>
                <c:pt idx="17987">
                  <c:v>-1861</c:v>
                </c:pt>
                <c:pt idx="17988">
                  <c:v>-2401.6000000000058</c:v>
                </c:pt>
                <c:pt idx="17989">
                  <c:v>-2937.3999999999942</c:v>
                </c:pt>
                <c:pt idx="17990">
                  <c:v>-3466.6000000000058</c:v>
                </c:pt>
                <c:pt idx="17991">
                  <c:v>-3996.8999999999942</c:v>
                </c:pt>
                <c:pt idx="17992">
                  <c:v>-4525.6000000000058</c:v>
                </c:pt>
                <c:pt idx="17993">
                  <c:v>-5052.1000000000058</c:v>
                </c:pt>
                <c:pt idx="17994">
                  <c:v>-5576.1000000000058</c:v>
                </c:pt>
                <c:pt idx="17995">
                  <c:v>-6099.6000000000058</c:v>
                </c:pt>
                <c:pt idx="17996">
                  <c:v>-6621.6999999999971</c:v>
                </c:pt>
                <c:pt idx="17997">
                  <c:v>-7136.6000000000058</c:v>
                </c:pt>
                <c:pt idx="17998">
                  <c:v>-7651.3999999999942</c:v>
                </c:pt>
                <c:pt idx="17999">
                  <c:v>-8164.3000000000029</c:v>
                </c:pt>
                <c:pt idx="18000">
                  <c:v>-8675.1000000000058</c:v>
                </c:pt>
                <c:pt idx="18001">
                  <c:v>-9183.3999999999942</c:v>
                </c:pt>
                <c:pt idx="18002">
                  <c:v>-9685.1000000000058</c:v>
                </c:pt>
                <c:pt idx="18003">
                  <c:v>-10183.899999999994</c:v>
                </c:pt>
                <c:pt idx="18004">
                  <c:v>-10672.5</c:v>
                </c:pt>
                <c:pt idx="18005">
                  <c:v>-11163.199999999997</c:v>
                </c:pt>
                <c:pt idx="18006">
                  <c:v>-11648.5</c:v>
                </c:pt>
                <c:pt idx="18007">
                  <c:v>-12127.300000000003</c:v>
                </c:pt>
                <c:pt idx="18008">
                  <c:v>-12601.400000000001</c:v>
                </c:pt>
                <c:pt idx="18009">
                  <c:v>-13068.099999999999</c:v>
                </c:pt>
                <c:pt idx="18010">
                  <c:v>-13531.300000000003</c:v>
                </c:pt>
                <c:pt idx="18011">
                  <c:v>-13990.300000000003</c:v>
                </c:pt>
                <c:pt idx="18012">
                  <c:v>-14444.5</c:v>
                </c:pt>
                <c:pt idx="18013">
                  <c:v>-14898.199999999997</c:v>
                </c:pt>
                <c:pt idx="18014">
                  <c:v>-15339.300000000003</c:v>
                </c:pt>
                <c:pt idx="18015">
                  <c:v>-15770.900000000001</c:v>
                </c:pt>
                <c:pt idx="18016">
                  <c:v>-16198.699999999997</c:v>
                </c:pt>
                <c:pt idx="18017">
                  <c:v>-16617.199999999997</c:v>
                </c:pt>
                <c:pt idx="18018">
                  <c:v>-17036.5</c:v>
                </c:pt>
                <c:pt idx="18019">
                  <c:v>-17443.699999999997</c:v>
                </c:pt>
                <c:pt idx="18020">
                  <c:v>-17850.300000000003</c:v>
                </c:pt>
                <c:pt idx="18021">
                  <c:v>-18239.5</c:v>
                </c:pt>
                <c:pt idx="18022">
                  <c:v>-18628</c:v>
                </c:pt>
                <c:pt idx="18023">
                  <c:v>-19012.099999999999</c:v>
                </c:pt>
                <c:pt idx="18024">
                  <c:v>-19386.5</c:v>
                </c:pt>
                <c:pt idx="18025">
                  <c:v>-19757.300000000003</c:v>
                </c:pt>
                <c:pt idx="18026">
                  <c:v>-20115.099999999999</c:v>
                </c:pt>
                <c:pt idx="18027">
                  <c:v>-20463.699999999997</c:v>
                </c:pt>
                <c:pt idx="18028">
                  <c:v>-20813.300000000003</c:v>
                </c:pt>
                <c:pt idx="18029">
                  <c:v>-21146.9</c:v>
                </c:pt>
                <c:pt idx="18030">
                  <c:v>-21467.199999999997</c:v>
                </c:pt>
                <c:pt idx="18031">
                  <c:v>-21787.199999999997</c:v>
                </c:pt>
                <c:pt idx="18032">
                  <c:v>-22104.1</c:v>
                </c:pt>
                <c:pt idx="18033">
                  <c:v>-22403.699999999997</c:v>
                </c:pt>
                <c:pt idx="18034">
                  <c:v>-22697.1</c:v>
                </c:pt>
                <c:pt idx="18035">
                  <c:v>-22981.1</c:v>
                </c:pt>
                <c:pt idx="18036">
                  <c:v>-23259.699999999997</c:v>
                </c:pt>
                <c:pt idx="18037">
                  <c:v>-23524.800000000003</c:v>
                </c:pt>
                <c:pt idx="18038">
                  <c:v>-23784.1</c:v>
                </c:pt>
                <c:pt idx="18039">
                  <c:v>-24030.1</c:v>
                </c:pt>
                <c:pt idx="18040">
                  <c:v>-24270.6</c:v>
                </c:pt>
                <c:pt idx="18041">
                  <c:v>-24504.199999999997</c:v>
                </c:pt>
                <c:pt idx="18042">
                  <c:v>-24723.5</c:v>
                </c:pt>
                <c:pt idx="18043">
                  <c:v>-24928.400000000001</c:v>
                </c:pt>
                <c:pt idx="18044">
                  <c:v>-25134.6</c:v>
                </c:pt>
                <c:pt idx="18045">
                  <c:v>-25328.699999999997</c:v>
                </c:pt>
                <c:pt idx="18046">
                  <c:v>-25513.800000000003</c:v>
                </c:pt>
                <c:pt idx="18047">
                  <c:v>-25682.5</c:v>
                </c:pt>
                <c:pt idx="18048">
                  <c:v>-25846.400000000001</c:v>
                </c:pt>
                <c:pt idx="18049">
                  <c:v>-26001.1</c:v>
                </c:pt>
                <c:pt idx="18050">
                  <c:v>-26147.1</c:v>
                </c:pt>
                <c:pt idx="18051">
                  <c:v>-26277.699999999997</c:v>
                </c:pt>
                <c:pt idx="18052">
                  <c:v>-26404.800000000003</c:v>
                </c:pt>
                <c:pt idx="18053">
                  <c:v>-26517.599999999999</c:v>
                </c:pt>
                <c:pt idx="18054">
                  <c:v>-26618.1</c:v>
                </c:pt>
                <c:pt idx="18055">
                  <c:v>-26713.4</c:v>
                </c:pt>
                <c:pt idx="18056">
                  <c:v>-26792.800000000003</c:v>
                </c:pt>
                <c:pt idx="18057">
                  <c:v>-26857.800000000003</c:v>
                </c:pt>
                <c:pt idx="18058">
                  <c:v>-26922.800000000003</c:v>
                </c:pt>
                <c:pt idx="18059">
                  <c:v>-26975.599999999999</c:v>
                </c:pt>
                <c:pt idx="18060">
                  <c:v>-27012.300000000003</c:v>
                </c:pt>
                <c:pt idx="18061">
                  <c:v>-27038.9</c:v>
                </c:pt>
                <c:pt idx="18062">
                  <c:v>-27058.1</c:v>
                </c:pt>
                <c:pt idx="18063">
                  <c:v>-27069.5</c:v>
                </c:pt>
                <c:pt idx="18064">
                  <c:v>-27062.199999999997</c:v>
                </c:pt>
                <c:pt idx="18065">
                  <c:v>-27045</c:v>
                </c:pt>
                <c:pt idx="18066">
                  <c:v>-27019.800000000003</c:v>
                </c:pt>
                <c:pt idx="18067">
                  <c:v>-26985.9</c:v>
                </c:pt>
                <c:pt idx="18068">
                  <c:v>-26943.300000000003</c:v>
                </c:pt>
                <c:pt idx="18069">
                  <c:v>-26889.4</c:v>
                </c:pt>
                <c:pt idx="18070">
                  <c:v>-26816.5</c:v>
                </c:pt>
                <c:pt idx="18071">
                  <c:v>-26735.5</c:v>
                </c:pt>
                <c:pt idx="18072">
                  <c:v>-26649.1</c:v>
                </c:pt>
                <c:pt idx="18073">
                  <c:v>-26554.400000000001</c:v>
                </c:pt>
                <c:pt idx="18074">
                  <c:v>-26444.400000000001</c:v>
                </c:pt>
                <c:pt idx="18075">
                  <c:v>-26317.699999999997</c:v>
                </c:pt>
                <c:pt idx="18076">
                  <c:v>-26188.800000000003</c:v>
                </c:pt>
                <c:pt idx="18077">
                  <c:v>-26051.599999999999</c:v>
                </c:pt>
                <c:pt idx="18078">
                  <c:v>-25904.400000000001</c:v>
                </c:pt>
                <c:pt idx="18079">
                  <c:v>-25739.599999999999</c:v>
                </c:pt>
                <c:pt idx="18080">
                  <c:v>-25562.5</c:v>
                </c:pt>
                <c:pt idx="18081">
                  <c:v>-25381.1</c:v>
                </c:pt>
                <c:pt idx="18082">
                  <c:v>-25190.9</c:v>
                </c:pt>
                <c:pt idx="18083">
                  <c:v>-24985.599999999999</c:v>
                </c:pt>
                <c:pt idx="18084">
                  <c:v>-24773.800000000003</c:v>
                </c:pt>
                <c:pt idx="18085">
                  <c:v>-24554.6</c:v>
                </c:pt>
                <c:pt idx="18086">
                  <c:v>-24328</c:v>
                </c:pt>
                <c:pt idx="18087">
                  <c:v>-24087.4</c:v>
                </c:pt>
                <c:pt idx="18088">
                  <c:v>-23827.4</c:v>
                </c:pt>
                <c:pt idx="18089">
                  <c:v>-23571.699999999997</c:v>
                </c:pt>
                <c:pt idx="18090">
                  <c:v>-23308.199999999997</c:v>
                </c:pt>
                <c:pt idx="18091">
                  <c:v>-23033</c:v>
                </c:pt>
                <c:pt idx="18092">
                  <c:v>-22745.9</c:v>
                </c:pt>
                <c:pt idx="18093">
                  <c:v>-22451.5</c:v>
                </c:pt>
                <c:pt idx="18094">
                  <c:v>-22156</c:v>
                </c:pt>
                <c:pt idx="18095">
                  <c:v>-21841.9</c:v>
                </c:pt>
                <c:pt idx="18096">
                  <c:v>-21518.5</c:v>
                </c:pt>
                <c:pt idx="18097">
                  <c:v>-21198.199999999997</c:v>
                </c:pt>
                <c:pt idx="18098">
                  <c:v>-20868.400000000001</c:v>
                </c:pt>
                <c:pt idx="18099">
                  <c:v>-20516.5</c:v>
                </c:pt>
                <c:pt idx="18100">
                  <c:v>-20163.900000000001</c:v>
                </c:pt>
                <c:pt idx="18101">
                  <c:v>-19819.699999999997</c:v>
                </c:pt>
                <c:pt idx="18102">
                  <c:v>-19457.900000000001</c:v>
                </c:pt>
                <c:pt idx="18103">
                  <c:v>-19083</c:v>
                </c:pt>
                <c:pt idx="18104">
                  <c:v>-18707.199999999997</c:v>
                </c:pt>
                <c:pt idx="18105">
                  <c:v>-18318.400000000001</c:v>
                </c:pt>
                <c:pt idx="18106">
                  <c:v>-17927.900000000001</c:v>
                </c:pt>
                <c:pt idx="18107">
                  <c:v>-17536</c:v>
                </c:pt>
                <c:pt idx="18108">
                  <c:v>-17132.599999999999</c:v>
                </c:pt>
                <c:pt idx="18109">
                  <c:v>-16726.599999999999</c:v>
                </c:pt>
                <c:pt idx="18110">
                  <c:v>-16316.099999999999</c:v>
                </c:pt>
                <c:pt idx="18111">
                  <c:v>-15897.300000000003</c:v>
                </c:pt>
                <c:pt idx="18112">
                  <c:v>-15475.199999999997</c:v>
                </c:pt>
                <c:pt idx="18113">
                  <c:v>-15043.599999999999</c:v>
                </c:pt>
                <c:pt idx="18114">
                  <c:v>-14614.400000000001</c:v>
                </c:pt>
                <c:pt idx="18115">
                  <c:v>-14181.900000000001</c:v>
                </c:pt>
                <c:pt idx="18116">
                  <c:v>-13734.199999999997</c:v>
                </c:pt>
                <c:pt idx="18117">
                  <c:v>-13290</c:v>
                </c:pt>
                <c:pt idx="18118">
                  <c:v>-12844.199999999997</c:v>
                </c:pt>
                <c:pt idx="18119">
                  <c:v>-12392.599999999999</c:v>
                </c:pt>
                <c:pt idx="18120">
                  <c:v>-11935.699999999997</c:v>
                </c:pt>
                <c:pt idx="18121">
                  <c:v>-11480.5</c:v>
                </c:pt>
                <c:pt idx="18122">
                  <c:v>-11016.800000000003</c:v>
                </c:pt>
                <c:pt idx="18123">
                  <c:v>-10553</c:v>
                </c:pt>
                <c:pt idx="18124">
                  <c:v>-10088.399999999994</c:v>
                </c:pt>
                <c:pt idx="18125">
                  <c:v>-9614.1000000000058</c:v>
                </c:pt>
                <c:pt idx="18126">
                  <c:v>-9143.5</c:v>
                </c:pt>
                <c:pt idx="18127">
                  <c:v>-8668.6000000000058</c:v>
                </c:pt>
                <c:pt idx="18128">
                  <c:v>-8192.1000000000058</c:v>
                </c:pt>
                <c:pt idx="18129">
                  <c:v>-7713.1000000000058</c:v>
                </c:pt>
                <c:pt idx="18130">
                  <c:v>-7231.3000000000029</c:v>
                </c:pt>
                <c:pt idx="18131">
                  <c:v>-6753.5</c:v>
                </c:pt>
                <c:pt idx="18132">
                  <c:v>-6273.8000000000029</c:v>
                </c:pt>
                <c:pt idx="18133">
                  <c:v>-5787.5</c:v>
                </c:pt>
                <c:pt idx="18134">
                  <c:v>-5303.3000000000029</c:v>
                </c:pt>
                <c:pt idx="18135">
                  <c:v>-4828.3999999999942</c:v>
                </c:pt>
                <c:pt idx="18136">
                  <c:v>-4339.8999999999942</c:v>
                </c:pt>
                <c:pt idx="18137">
                  <c:v>-3849.1999999999971</c:v>
                </c:pt>
                <c:pt idx="18138">
                  <c:v>-3371.6999999999971</c:v>
                </c:pt>
                <c:pt idx="18139">
                  <c:v>-2887.8999999999942</c:v>
                </c:pt>
                <c:pt idx="18140">
                  <c:v>-2401.5</c:v>
                </c:pt>
                <c:pt idx="18141">
                  <c:v>-1912.6999999999971</c:v>
                </c:pt>
                <c:pt idx="18142">
                  <c:v>-1436.3000000000029</c:v>
                </c:pt>
                <c:pt idx="18143">
                  <c:v>-956.89999999999418</c:v>
                </c:pt>
                <c:pt idx="18144">
                  <c:v>-472.69999999999709</c:v>
                </c:pt>
                <c:pt idx="18145">
                  <c:v>5.6000000000058208</c:v>
                </c:pt>
                <c:pt idx="18146">
                  <c:v>481</c:v>
                </c:pt>
                <c:pt idx="18147">
                  <c:v>954.60000000000582</c:v>
                </c:pt>
                <c:pt idx="18148">
                  <c:v>1431.6999999999971</c:v>
                </c:pt>
                <c:pt idx="18149">
                  <c:v>1910</c:v>
                </c:pt>
                <c:pt idx="18150">
                  <c:v>2380</c:v>
                </c:pt>
                <c:pt idx="18151">
                  <c:v>2847.8000000000029</c:v>
                </c:pt>
                <c:pt idx="18152">
                  <c:v>3317.8000000000029</c:v>
                </c:pt>
                <c:pt idx="18153">
                  <c:v>3781</c:v>
                </c:pt>
                <c:pt idx="18154">
                  <c:v>4239.5</c:v>
                </c:pt>
                <c:pt idx="18155">
                  <c:v>4700.3999999999942</c:v>
                </c:pt>
                <c:pt idx="18156">
                  <c:v>5161.8000000000029</c:v>
                </c:pt>
                <c:pt idx="18157">
                  <c:v>5609.6000000000058</c:v>
                </c:pt>
                <c:pt idx="18158">
                  <c:v>6055.3000000000029</c:v>
                </c:pt>
                <c:pt idx="18159">
                  <c:v>6498.8000000000029</c:v>
                </c:pt>
                <c:pt idx="18160">
                  <c:v>6940.3000000000029</c:v>
                </c:pt>
                <c:pt idx="18161">
                  <c:v>7375.6000000000058</c:v>
                </c:pt>
                <c:pt idx="18162">
                  <c:v>7810.3999999999942</c:v>
                </c:pt>
                <c:pt idx="18163">
                  <c:v>8248.3000000000029</c:v>
                </c:pt>
                <c:pt idx="18164">
                  <c:v>8668.8000000000029</c:v>
                </c:pt>
                <c:pt idx="18165">
                  <c:v>9092</c:v>
                </c:pt>
                <c:pt idx="18166">
                  <c:v>9508.8000000000029</c:v>
                </c:pt>
                <c:pt idx="18167">
                  <c:v>9915.3000000000029</c:v>
                </c:pt>
                <c:pt idx="18168">
                  <c:v>10321.800000000003</c:v>
                </c:pt>
                <c:pt idx="18169">
                  <c:v>10722.699999999997</c:v>
                </c:pt>
                <c:pt idx="18170">
                  <c:v>11116.899999999994</c:v>
                </c:pt>
                <c:pt idx="18171">
                  <c:v>11507.100000000006</c:v>
                </c:pt>
                <c:pt idx="18172">
                  <c:v>11893</c:v>
                </c:pt>
                <c:pt idx="18173">
                  <c:v>12272.800000000003</c:v>
                </c:pt>
                <c:pt idx="18174">
                  <c:v>12645</c:v>
                </c:pt>
                <c:pt idx="18175">
                  <c:v>13016.199999999997</c:v>
                </c:pt>
                <c:pt idx="18176">
                  <c:v>13381.399999999994</c:v>
                </c:pt>
                <c:pt idx="18177">
                  <c:v>13729.300000000003</c:v>
                </c:pt>
                <c:pt idx="18178">
                  <c:v>14081</c:v>
                </c:pt>
                <c:pt idx="18179">
                  <c:v>14429.600000000006</c:v>
                </c:pt>
                <c:pt idx="18180">
                  <c:v>14765.199999999997</c:v>
                </c:pt>
                <c:pt idx="18181">
                  <c:v>15090.899999999994</c:v>
                </c:pt>
                <c:pt idx="18182">
                  <c:v>15415.5</c:v>
                </c:pt>
                <c:pt idx="18183">
                  <c:v>15728.5</c:v>
                </c:pt>
                <c:pt idx="18184">
                  <c:v>16031.699999999997</c:v>
                </c:pt>
                <c:pt idx="18185">
                  <c:v>16333.699999999997</c:v>
                </c:pt>
                <c:pt idx="18186">
                  <c:v>16632</c:v>
                </c:pt>
                <c:pt idx="18187">
                  <c:v>16917.699999999997</c:v>
                </c:pt>
                <c:pt idx="18188">
                  <c:v>17196.899999999994</c:v>
                </c:pt>
                <c:pt idx="18189">
                  <c:v>17468.399999999994</c:v>
                </c:pt>
                <c:pt idx="18190">
                  <c:v>17731.899999999994</c:v>
                </c:pt>
                <c:pt idx="18191">
                  <c:v>17990.699999999997</c:v>
                </c:pt>
                <c:pt idx="18192">
                  <c:v>18231.399999999994</c:v>
                </c:pt>
                <c:pt idx="18193">
                  <c:v>18470</c:v>
                </c:pt>
                <c:pt idx="18194">
                  <c:v>18708.300000000003</c:v>
                </c:pt>
                <c:pt idx="18195">
                  <c:v>18931.899999999994</c:v>
                </c:pt>
                <c:pt idx="18196">
                  <c:v>19139</c:v>
                </c:pt>
                <c:pt idx="18197">
                  <c:v>19348.600000000006</c:v>
                </c:pt>
                <c:pt idx="18198">
                  <c:v>19554.199999999997</c:v>
                </c:pt>
                <c:pt idx="18199">
                  <c:v>19740.600000000006</c:v>
                </c:pt>
                <c:pt idx="18200">
                  <c:v>19926</c:v>
                </c:pt>
                <c:pt idx="18201">
                  <c:v>20105.800000000003</c:v>
                </c:pt>
                <c:pt idx="18202">
                  <c:v>20273.699999999997</c:v>
                </c:pt>
                <c:pt idx="18203">
                  <c:v>20428.100000000006</c:v>
                </c:pt>
                <c:pt idx="18204">
                  <c:v>20576.5</c:v>
                </c:pt>
                <c:pt idx="18205">
                  <c:v>20720.800000000003</c:v>
                </c:pt>
                <c:pt idx="18206">
                  <c:v>20853</c:v>
                </c:pt>
                <c:pt idx="18207">
                  <c:v>20976.699999999997</c:v>
                </c:pt>
                <c:pt idx="18208">
                  <c:v>21090.300000000003</c:v>
                </c:pt>
                <c:pt idx="18209">
                  <c:v>21197.699999999997</c:v>
                </c:pt>
                <c:pt idx="18210">
                  <c:v>21294</c:v>
                </c:pt>
                <c:pt idx="18211">
                  <c:v>21382.300000000003</c:v>
                </c:pt>
                <c:pt idx="18212">
                  <c:v>21470.300000000003</c:v>
                </c:pt>
                <c:pt idx="18213">
                  <c:v>21540.199999999997</c:v>
                </c:pt>
                <c:pt idx="18214">
                  <c:v>21606.5</c:v>
                </c:pt>
                <c:pt idx="18215">
                  <c:v>21665.800000000003</c:v>
                </c:pt>
                <c:pt idx="18216">
                  <c:v>21709.399999999994</c:v>
                </c:pt>
                <c:pt idx="18217">
                  <c:v>21747.399999999994</c:v>
                </c:pt>
                <c:pt idx="18218">
                  <c:v>21782.399999999994</c:v>
                </c:pt>
                <c:pt idx="18219">
                  <c:v>21809.399999999994</c:v>
                </c:pt>
                <c:pt idx="18220">
                  <c:v>21822.100000000006</c:v>
                </c:pt>
                <c:pt idx="18221">
                  <c:v>21831.600000000006</c:v>
                </c:pt>
                <c:pt idx="18222">
                  <c:v>21833.600000000006</c:v>
                </c:pt>
                <c:pt idx="18223">
                  <c:v>21825.899999999994</c:v>
                </c:pt>
                <c:pt idx="18224">
                  <c:v>21812.300000000003</c:v>
                </c:pt>
                <c:pt idx="18225">
                  <c:v>21787.399999999994</c:v>
                </c:pt>
                <c:pt idx="18226">
                  <c:v>21760.899999999994</c:v>
                </c:pt>
                <c:pt idx="18227">
                  <c:v>21721.100000000006</c:v>
                </c:pt>
                <c:pt idx="18228">
                  <c:v>21669.399999999994</c:v>
                </c:pt>
                <c:pt idx="18229">
                  <c:v>21623.199999999997</c:v>
                </c:pt>
                <c:pt idx="18230">
                  <c:v>21563</c:v>
                </c:pt>
                <c:pt idx="18231">
                  <c:v>21495.399999999994</c:v>
                </c:pt>
                <c:pt idx="18232">
                  <c:v>21421.899999999994</c:v>
                </c:pt>
                <c:pt idx="18233">
                  <c:v>21329.899999999994</c:v>
                </c:pt>
                <c:pt idx="18234">
                  <c:v>21236.199999999997</c:v>
                </c:pt>
                <c:pt idx="18235">
                  <c:v>21147.800000000003</c:v>
                </c:pt>
                <c:pt idx="18236">
                  <c:v>21046.100000000006</c:v>
                </c:pt>
                <c:pt idx="18237">
                  <c:v>20927.699999999997</c:v>
                </c:pt>
                <c:pt idx="18238">
                  <c:v>20812.100000000006</c:v>
                </c:pt>
                <c:pt idx="18239">
                  <c:v>20697.300000000003</c:v>
                </c:pt>
                <c:pt idx="18240">
                  <c:v>20562.600000000006</c:v>
                </c:pt>
                <c:pt idx="18241">
                  <c:v>20420.5</c:v>
                </c:pt>
                <c:pt idx="18242">
                  <c:v>20285.199999999997</c:v>
                </c:pt>
                <c:pt idx="18243">
                  <c:v>20139.300000000003</c:v>
                </c:pt>
                <c:pt idx="18244">
                  <c:v>19981.800000000003</c:v>
                </c:pt>
                <c:pt idx="18245">
                  <c:v>19821.600000000006</c:v>
                </c:pt>
                <c:pt idx="18246">
                  <c:v>19661.800000000003</c:v>
                </c:pt>
                <c:pt idx="18247">
                  <c:v>19496.100000000006</c:v>
                </c:pt>
                <c:pt idx="18248">
                  <c:v>19317.800000000003</c:v>
                </c:pt>
                <c:pt idx="18249">
                  <c:v>19133.300000000003</c:v>
                </c:pt>
                <c:pt idx="18250">
                  <c:v>18945.300000000003</c:v>
                </c:pt>
                <c:pt idx="18251">
                  <c:v>18753.899999999994</c:v>
                </c:pt>
                <c:pt idx="18252">
                  <c:v>18557.699999999997</c:v>
                </c:pt>
                <c:pt idx="18253">
                  <c:v>18352.100000000006</c:v>
                </c:pt>
                <c:pt idx="18254">
                  <c:v>18144.899999999994</c:v>
                </c:pt>
                <c:pt idx="18255">
                  <c:v>17937.800000000003</c:v>
                </c:pt>
                <c:pt idx="18256">
                  <c:v>17719.399999999994</c:v>
                </c:pt>
                <c:pt idx="18257">
                  <c:v>17492.800000000003</c:v>
                </c:pt>
                <c:pt idx="18258">
                  <c:v>17263.5</c:v>
                </c:pt>
                <c:pt idx="18259">
                  <c:v>17037.800000000003</c:v>
                </c:pt>
                <c:pt idx="18260">
                  <c:v>16805.800000000003</c:v>
                </c:pt>
                <c:pt idx="18261">
                  <c:v>16563.5</c:v>
                </c:pt>
                <c:pt idx="18262">
                  <c:v>16315.699999999997</c:v>
                </c:pt>
                <c:pt idx="18263">
                  <c:v>16066.300000000003</c:v>
                </c:pt>
                <c:pt idx="18264">
                  <c:v>15821.399999999994</c:v>
                </c:pt>
                <c:pt idx="18265">
                  <c:v>15572.600000000006</c:v>
                </c:pt>
                <c:pt idx="18266">
                  <c:v>15313.5</c:v>
                </c:pt>
                <c:pt idx="18267">
                  <c:v>15052.800000000003</c:v>
                </c:pt>
                <c:pt idx="18268">
                  <c:v>14790.5</c:v>
                </c:pt>
                <c:pt idx="18269">
                  <c:v>14526.899999999994</c:v>
                </c:pt>
                <c:pt idx="18270">
                  <c:v>14262.100000000006</c:v>
                </c:pt>
                <c:pt idx="18271">
                  <c:v>13990.899999999994</c:v>
                </c:pt>
                <c:pt idx="18272">
                  <c:v>13715.699999999997</c:v>
                </c:pt>
                <c:pt idx="18273">
                  <c:v>13438.5</c:v>
                </c:pt>
                <c:pt idx="18274">
                  <c:v>13161.399999999994</c:v>
                </c:pt>
                <c:pt idx="18275">
                  <c:v>12880.5</c:v>
                </c:pt>
                <c:pt idx="18276">
                  <c:v>12585</c:v>
                </c:pt>
                <c:pt idx="18277">
                  <c:v>12298.699999999997</c:v>
                </c:pt>
                <c:pt idx="18278">
                  <c:v>12016.5</c:v>
                </c:pt>
                <c:pt idx="18279">
                  <c:v>11723.800000000003</c:v>
                </c:pt>
                <c:pt idx="18280">
                  <c:v>11430.100000000006</c:v>
                </c:pt>
                <c:pt idx="18281">
                  <c:v>11136</c:v>
                </c:pt>
                <c:pt idx="18282">
                  <c:v>10838.600000000006</c:v>
                </c:pt>
                <c:pt idx="18283">
                  <c:v>10541.199999999997</c:v>
                </c:pt>
                <c:pt idx="18284">
                  <c:v>10242.5</c:v>
                </c:pt>
                <c:pt idx="18285">
                  <c:v>9941.1000000000058</c:v>
                </c:pt>
                <c:pt idx="18286">
                  <c:v>9639.1999999999971</c:v>
                </c:pt>
                <c:pt idx="18287">
                  <c:v>9336.5</c:v>
                </c:pt>
                <c:pt idx="18288">
                  <c:v>9037</c:v>
                </c:pt>
                <c:pt idx="18289">
                  <c:v>8733.3000000000029</c:v>
                </c:pt>
                <c:pt idx="18290">
                  <c:v>8431.6000000000058</c:v>
                </c:pt>
                <c:pt idx="18291">
                  <c:v>8130.6999999999971</c:v>
                </c:pt>
                <c:pt idx="18292">
                  <c:v>7830.1000000000058</c:v>
                </c:pt>
                <c:pt idx="18293">
                  <c:v>7528.3999999999942</c:v>
                </c:pt>
                <c:pt idx="18294">
                  <c:v>7223.8999999999942</c:v>
                </c:pt>
                <c:pt idx="18295">
                  <c:v>6922.3999999999942</c:v>
                </c:pt>
                <c:pt idx="18296">
                  <c:v>6621.3000000000029</c:v>
                </c:pt>
                <c:pt idx="18297">
                  <c:v>6321.3000000000029</c:v>
                </c:pt>
                <c:pt idx="18298">
                  <c:v>6019.5</c:v>
                </c:pt>
                <c:pt idx="18299">
                  <c:v>5715.8000000000029</c:v>
                </c:pt>
                <c:pt idx="18300">
                  <c:v>5412.8000000000029</c:v>
                </c:pt>
                <c:pt idx="18301">
                  <c:v>5108.8000000000029</c:v>
                </c:pt>
                <c:pt idx="18302">
                  <c:v>4809.1000000000058</c:v>
                </c:pt>
                <c:pt idx="18303">
                  <c:v>4508.8000000000029</c:v>
                </c:pt>
                <c:pt idx="18304">
                  <c:v>4210.6999999999971</c:v>
                </c:pt>
                <c:pt idx="18305">
                  <c:v>3916.6999999999971</c:v>
                </c:pt>
                <c:pt idx="18306">
                  <c:v>3620.6999999999971</c:v>
                </c:pt>
                <c:pt idx="18307">
                  <c:v>3324.8999999999942</c:v>
                </c:pt>
                <c:pt idx="18308">
                  <c:v>3033.6999999999971</c:v>
                </c:pt>
                <c:pt idx="18309">
                  <c:v>2742.1999999999971</c:v>
                </c:pt>
                <c:pt idx="18310">
                  <c:v>2451.6000000000058</c:v>
                </c:pt>
                <c:pt idx="18311">
                  <c:v>2168.8000000000029</c:v>
                </c:pt>
                <c:pt idx="18312">
                  <c:v>1885.1000000000058</c:v>
                </c:pt>
                <c:pt idx="18313">
                  <c:v>1603</c:v>
                </c:pt>
                <c:pt idx="18314">
                  <c:v>1324.5</c:v>
                </c:pt>
                <c:pt idx="18315">
                  <c:v>1047.5</c:v>
                </c:pt>
                <c:pt idx="18316">
                  <c:v>772.30000000000291</c:v>
                </c:pt>
                <c:pt idx="18317">
                  <c:v>500.69999999999709</c:v>
                </c:pt>
                <c:pt idx="18318">
                  <c:v>232</c:v>
                </c:pt>
                <c:pt idx="18319">
                  <c:v>-33.399999999994179</c:v>
                </c:pt>
                <c:pt idx="18320">
                  <c:v>-296.69999999999709</c:v>
                </c:pt>
                <c:pt idx="18321">
                  <c:v>-560.30000000000291</c:v>
                </c:pt>
                <c:pt idx="18322">
                  <c:v>-821.39999999999418</c:v>
                </c:pt>
                <c:pt idx="18323">
                  <c:v>-1076.5</c:v>
                </c:pt>
                <c:pt idx="18324">
                  <c:v>-1329.6999999999971</c:v>
                </c:pt>
                <c:pt idx="18325">
                  <c:v>-1583.8000000000029</c:v>
                </c:pt>
                <c:pt idx="18326">
                  <c:v>-1835.3000000000029</c:v>
                </c:pt>
                <c:pt idx="18327">
                  <c:v>-2081.3000000000029</c:v>
                </c:pt>
                <c:pt idx="18328">
                  <c:v>-2322.5</c:v>
                </c:pt>
                <c:pt idx="18329">
                  <c:v>-2563.6000000000058</c:v>
                </c:pt>
                <c:pt idx="18330">
                  <c:v>-2799.3000000000029</c:v>
                </c:pt>
                <c:pt idx="18331">
                  <c:v>-3031</c:v>
                </c:pt>
                <c:pt idx="18332">
                  <c:v>-3262.6999999999971</c:v>
                </c:pt>
                <c:pt idx="18333">
                  <c:v>-3489.6999999999971</c:v>
                </c:pt>
                <c:pt idx="18334">
                  <c:v>-3707.1999999999971</c:v>
                </c:pt>
                <c:pt idx="18335">
                  <c:v>-3923.6999999999971</c:v>
                </c:pt>
                <c:pt idx="18336">
                  <c:v>-4137.3000000000029</c:v>
                </c:pt>
                <c:pt idx="18337">
                  <c:v>-4344.3999999999942</c:v>
                </c:pt>
                <c:pt idx="18338">
                  <c:v>-4555</c:v>
                </c:pt>
                <c:pt idx="18339">
                  <c:v>-4761.3000000000029</c:v>
                </c:pt>
                <c:pt idx="18340">
                  <c:v>-4962.8999999999942</c:v>
                </c:pt>
                <c:pt idx="18341">
                  <c:v>-5154.8999999999942</c:v>
                </c:pt>
                <c:pt idx="18342">
                  <c:v>-5346.3999999999942</c:v>
                </c:pt>
                <c:pt idx="18343">
                  <c:v>-5534.8000000000029</c:v>
                </c:pt>
                <c:pt idx="18344">
                  <c:v>-5717.5</c:v>
                </c:pt>
                <c:pt idx="18345">
                  <c:v>-5898.1999999999971</c:v>
                </c:pt>
                <c:pt idx="18346">
                  <c:v>-6079</c:v>
                </c:pt>
                <c:pt idx="18347">
                  <c:v>-6253.6000000000058</c:v>
                </c:pt>
                <c:pt idx="18348">
                  <c:v>-6423.1000000000058</c:v>
                </c:pt>
                <c:pt idx="18349">
                  <c:v>-6589.3000000000029</c:v>
                </c:pt>
                <c:pt idx="18350">
                  <c:v>-6755.6000000000058</c:v>
                </c:pt>
                <c:pt idx="18351">
                  <c:v>-6919.8000000000029</c:v>
                </c:pt>
                <c:pt idx="18352">
                  <c:v>-7077.3999999999942</c:v>
                </c:pt>
                <c:pt idx="18353">
                  <c:v>-7231.5</c:v>
                </c:pt>
                <c:pt idx="18354">
                  <c:v>-7379.8999999999942</c:v>
                </c:pt>
                <c:pt idx="18355">
                  <c:v>-7524.3000000000029</c:v>
                </c:pt>
                <c:pt idx="18356">
                  <c:v>-7665.8999999999942</c:v>
                </c:pt>
                <c:pt idx="18357">
                  <c:v>-7801.8000000000029</c:v>
                </c:pt>
                <c:pt idx="18358">
                  <c:v>-7934.1000000000058</c:v>
                </c:pt>
                <c:pt idx="18359">
                  <c:v>-8060.3999999999942</c:v>
                </c:pt>
                <c:pt idx="18360">
                  <c:v>-8183.8000000000029</c:v>
                </c:pt>
                <c:pt idx="18361">
                  <c:v>-8305.8999999999942</c:v>
                </c:pt>
                <c:pt idx="18362">
                  <c:v>-8424</c:v>
                </c:pt>
                <c:pt idx="18363">
                  <c:v>-8537.3000000000029</c:v>
                </c:pt>
                <c:pt idx="18364">
                  <c:v>-8649.5</c:v>
                </c:pt>
                <c:pt idx="18365">
                  <c:v>-8758</c:v>
                </c:pt>
                <c:pt idx="18366">
                  <c:v>-8860.1999999999971</c:v>
                </c:pt>
                <c:pt idx="18367">
                  <c:v>-8959.8000000000029</c:v>
                </c:pt>
                <c:pt idx="18368">
                  <c:v>-9056.5</c:v>
                </c:pt>
                <c:pt idx="18369">
                  <c:v>-9150.6000000000058</c:v>
                </c:pt>
                <c:pt idx="18370">
                  <c:v>-9239.1999999999971</c:v>
                </c:pt>
                <c:pt idx="18371">
                  <c:v>-9323.6000000000058</c:v>
                </c:pt>
                <c:pt idx="18372">
                  <c:v>-9404.1000000000058</c:v>
                </c:pt>
                <c:pt idx="18373">
                  <c:v>-9483.1000000000058</c:v>
                </c:pt>
                <c:pt idx="18374">
                  <c:v>-9564.5</c:v>
                </c:pt>
                <c:pt idx="18375">
                  <c:v>-9634.3999999999942</c:v>
                </c:pt>
                <c:pt idx="18376">
                  <c:v>-9704.5</c:v>
                </c:pt>
                <c:pt idx="18377">
                  <c:v>-9770.6000000000058</c:v>
                </c:pt>
                <c:pt idx="18378">
                  <c:v>-9833.8000000000029</c:v>
                </c:pt>
                <c:pt idx="18379">
                  <c:v>-9893.8999999999942</c:v>
                </c:pt>
                <c:pt idx="18380">
                  <c:v>-9947.6000000000058</c:v>
                </c:pt>
                <c:pt idx="18381">
                  <c:v>-9995.5</c:v>
                </c:pt>
                <c:pt idx="18382">
                  <c:v>-10043.100000000006</c:v>
                </c:pt>
                <c:pt idx="18383">
                  <c:v>-10086.800000000003</c:v>
                </c:pt>
                <c:pt idx="18384">
                  <c:v>-10126.300000000003</c:v>
                </c:pt>
                <c:pt idx="18385">
                  <c:v>-10164.899999999994</c:v>
                </c:pt>
                <c:pt idx="18386">
                  <c:v>-10200</c:v>
                </c:pt>
                <c:pt idx="18387">
                  <c:v>-10232.399999999994</c:v>
                </c:pt>
                <c:pt idx="18388">
                  <c:v>-10264.699999999997</c:v>
                </c:pt>
                <c:pt idx="18389">
                  <c:v>-10290.399999999994</c:v>
                </c:pt>
                <c:pt idx="18390">
                  <c:v>-10307</c:v>
                </c:pt>
                <c:pt idx="18391">
                  <c:v>-10328.199999999997</c:v>
                </c:pt>
                <c:pt idx="18392">
                  <c:v>-10352.199999999997</c:v>
                </c:pt>
                <c:pt idx="18393">
                  <c:v>-10364.800000000003</c:v>
                </c:pt>
                <c:pt idx="18394">
                  <c:v>-10374</c:v>
                </c:pt>
                <c:pt idx="18395">
                  <c:v>-10383.899999999994</c:v>
                </c:pt>
                <c:pt idx="18396">
                  <c:v>-10392.100000000006</c:v>
                </c:pt>
                <c:pt idx="18397">
                  <c:v>-10394</c:v>
                </c:pt>
                <c:pt idx="18398">
                  <c:v>-10392.300000000003</c:v>
                </c:pt>
                <c:pt idx="18399">
                  <c:v>-10389.600000000006</c:v>
                </c:pt>
                <c:pt idx="18400">
                  <c:v>-10387.399999999994</c:v>
                </c:pt>
                <c:pt idx="18401">
                  <c:v>-10386.5</c:v>
                </c:pt>
                <c:pt idx="18402">
                  <c:v>-10379.199999999997</c:v>
                </c:pt>
                <c:pt idx="18403">
                  <c:v>-10363.300000000003</c:v>
                </c:pt>
                <c:pt idx="18404">
                  <c:v>-10342</c:v>
                </c:pt>
                <c:pt idx="18405">
                  <c:v>-10325.399999999994</c:v>
                </c:pt>
                <c:pt idx="18406">
                  <c:v>-10310.600000000006</c:v>
                </c:pt>
                <c:pt idx="18407">
                  <c:v>-10288.399999999994</c:v>
                </c:pt>
                <c:pt idx="18408">
                  <c:v>-10259</c:v>
                </c:pt>
                <c:pt idx="18409">
                  <c:v>-10230.100000000006</c:v>
                </c:pt>
                <c:pt idx="18410">
                  <c:v>-10204.699999999997</c:v>
                </c:pt>
                <c:pt idx="18411">
                  <c:v>-10179.199999999997</c:v>
                </c:pt>
                <c:pt idx="18412">
                  <c:v>-10145.800000000003</c:v>
                </c:pt>
                <c:pt idx="18413">
                  <c:v>-10104.800000000003</c:v>
                </c:pt>
                <c:pt idx="18414">
                  <c:v>-10069.600000000006</c:v>
                </c:pt>
                <c:pt idx="18415">
                  <c:v>-10034.100000000006</c:v>
                </c:pt>
                <c:pt idx="18416">
                  <c:v>-9991.6000000000058</c:v>
                </c:pt>
                <c:pt idx="18417">
                  <c:v>-9949.1000000000058</c:v>
                </c:pt>
                <c:pt idx="18418">
                  <c:v>-9906.8000000000029</c:v>
                </c:pt>
                <c:pt idx="18419">
                  <c:v>-9864.8000000000029</c:v>
                </c:pt>
                <c:pt idx="18420">
                  <c:v>-9818.1999999999971</c:v>
                </c:pt>
                <c:pt idx="18421">
                  <c:v>-9763.1000000000058</c:v>
                </c:pt>
                <c:pt idx="18422">
                  <c:v>-9710.6000000000058</c:v>
                </c:pt>
                <c:pt idx="18423">
                  <c:v>-9660.6999999999971</c:v>
                </c:pt>
                <c:pt idx="18424">
                  <c:v>-9612.3000000000029</c:v>
                </c:pt>
                <c:pt idx="18425">
                  <c:v>-9555</c:v>
                </c:pt>
                <c:pt idx="18426">
                  <c:v>-9491</c:v>
                </c:pt>
                <c:pt idx="18427">
                  <c:v>-9440.6000000000058</c:v>
                </c:pt>
                <c:pt idx="18428">
                  <c:v>-9381.3999999999942</c:v>
                </c:pt>
                <c:pt idx="18429">
                  <c:v>-9311.5</c:v>
                </c:pt>
                <c:pt idx="18430">
                  <c:v>-9250.6999999999971</c:v>
                </c:pt>
                <c:pt idx="18431">
                  <c:v>-9192.5</c:v>
                </c:pt>
                <c:pt idx="18432">
                  <c:v>-9121.6999999999971</c:v>
                </c:pt>
                <c:pt idx="18433">
                  <c:v>-9048.3999999999942</c:v>
                </c:pt>
                <c:pt idx="18434">
                  <c:v>-8989.5</c:v>
                </c:pt>
                <c:pt idx="18435">
                  <c:v>-8925.5</c:v>
                </c:pt>
                <c:pt idx="18436">
                  <c:v>-8851.5</c:v>
                </c:pt>
                <c:pt idx="18437">
                  <c:v>-8781.8999999999942</c:v>
                </c:pt>
                <c:pt idx="18438">
                  <c:v>-8705.5</c:v>
                </c:pt>
                <c:pt idx="18439">
                  <c:v>-8624.3999999999942</c:v>
                </c:pt>
                <c:pt idx="18440">
                  <c:v>-8555.6999999999971</c:v>
                </c:pt>
                <c:pt idx="18441">
                  <c:v>-8482.3000000000029</c:v>
                </c:pt>
                <c:pt idx="18442">
                  <c:v>-8403.3000000000029</c:v>
                </c:pt>
                <c:pt idx="18443">
                  <c:v>-8328.6999999999971</c:v>
                </c:pt>
                <c:pt idx="18444">
                  <c:v>-8249.5</c:v>
                </c:pt>
                <c:pt idx="18445">
                  <c:v>-8171</c:v>
                </c:pt>
                <c:pt idx="18446">
                  <c:v>-8087.6999999999971</c:v>
                </c:pt>
                <c:pt idx="18447">
                  <c:v>-8008.6999999999971</c:v>
                </c:pt>
                <c:pt idx="18448">
                  <c:v>-7931.6999999999971</c:v>
                </c:pt>
                <c:pt idx="18449">
                  <c:v>-7842.6000000000058</c:v>
                </c:pt>
                <c:pt idx="18450">
                  <c:v>-7756.1999999999971</c:v>
                </c:pt>
                <c:pt idx="18451">
                  <c:v>-7672</c:v>
                </c:pt>
                <c:pt idx="18452">
                  <c:v>-7587.8000000000029</c:v>
                </c:pt>
                <c:pt idx="18453">
                  <c:v>-7499.8000000000029</c:v>
                </c:pt>
                <c:pt idx="18454">
                  <c:v>-7412.5</c:v>
                </c:pt>
                <c:pt idx="18455">
                  <c:v>-7326.6999999999971</c:v>
                </c:pt>
                <c:pt idx="18456">
                  <c:v>-7235.3000000000029</c:v>
                </c:pt>
                <c:pt idx="18457">
                  <c:v>-7146.8999999999942</c:v>
                </c:pt>
                <c:pt idx="18458">
                  <c:v>-7057.3000000000029</c:v>
                </c:pt>
                <c:pt idx="18459">
                  <c:v>-6968.8999999999942</c:v>
                </c:pt>
                <c:pt idx="18460">
                  <c:v>-6878.1000000000058</c:v>
                </c:pt>
                <c:pt idx="18461">
                  <c:v>-6786.1000000000058</c:v>
                </c:pt>
                <c:pt idx="18462">
                  <c:v>-6692.3999999999942</c:v>
                </c:pt>
                <c:pt idx="18463">
                  <c:v>-6590.6000000000058</c:v>
                </c:pt>
                <c:pt idx="18464">
                  <c:v>-6497.8999999999942</c:v>
                </c:pt>
                <c:pt idx="18465">
                  <c:v>-6406.5</c:v>
                </c:pt>
                <c:pt idx="18466">
                  <c:v>-6306.8000000000029</c:v>
                </c:pt>
                <c:pt idx="18467">
                  <c:v>-6209</c:v>
                </c:pt>
                <c:pt idx="18468">
                  <c:v>-6117.1000000000058</c:v>
                </c:pt>
                <c:pt idx="18469">
                  <c:v>-6020</c:v>
                </c:pt>
                <c:pt idx="18470">
                  <c:v>-5916.6999999999971</c:v>
                </c:pt>
                <c:pt idx="18471">
                  <c:v>-5821.8000000000029</c:v>
                </c:pt>
                <c:pt idx="18472">
                  <c:v>-5729.6000000000058</c:v>
                </c:pt>
                <c:pt idx="18473">
                  <c:v>-5629.1000000000058</c:v>
                </c:pt>
                <c:pt idx="18474">
                  <c:v>-5519.3999999999942</c:v>
                </c:pt>
                <c:pt idx="18475">
                  <c:v>-5420.6999999999971</c:v>
                </c:pt>
                <c:pt idx="18476">
                  <c:v>-5323.1000000000058</c:v>
                </c:pt>
                <c:pt idx="18477">
                  <c:v>-5214.3999999999942</c:v>
                </c:pt>
                <c:pt idx="18478">
                  <c:v>-5112.3000000000029</c:v>
                </c:pt>
                <c:pt idx="18479">
                  <c:v>-5011.8999999999942</c:v>
                </c:pt>
                <c:pt idx="18480">
                  <c:v>-4910.3999999999942</c:v>
                </c:pt>
                <c:pt idx="18481">
                  <c:v>-4807</c:v>
                </c:pt>
                <c:pt idx="18482">
                  <c:v>-4696.3000000000029</c:v>
                </c:pt>
                <c:pt idx="18483">
                  <c:v>-4594.5</c:v>
                </c:pt>
                <c:pt idx="18484">
                  <c:v>-4494.3000000000029</c:v>
                </c:pt>
                <c:pt idx="18485">
                  <c:v>-4388.8999999999942</c:v>
                </c:pt>
                <c:pt idx="18486">
                  <c:v>-4277.1999999999971</c:v>
                </c:pt>
                <c:pt idx="18487">
                  <c:v>-4178.6000000000058</c:v>
                </c:pt>
                <c:pt idx="18488">
                  <c:v>-4067.8000000000029</c:v>
                </c:pt>
                <c:pt idx="18489">
                  <c:v>-3950.3000000000029</c:v>
                </c:pt>
                <c:pt idx="18490">
                  <c:v>-3843.8000000000029</c:v>
                </c:pt>
                <c:pt idx="18491">
                  <c:v>-3740.6999999999971</c:v>
                </c:pt>
                <c:pt idx="18492">
                  <c:v>-3635.3999999999942</c:v>
                </c:pt>
                <c:pt idx="18493">
                  <c:v>-3526.3000000000029</c:v>
                </c:pt>
                <c:pt idx="18494">
                  <c:v>-3419.5</c:v>
                </c:pt>
                <c:pt idx="18495">
                  <c:v>-3310.8999999999942</c:v>
                </c:pt>
                <c:pt idx="18496">
                  <c:v>-3198.6999999999971</c:v>
                </c:pt>
                <c:pt idx="18497">
                  <c:v>-3093.8000000000029</c:v>
                </c:pt>
                <c:pt idx="18498">
                  <c:v>-2980.3999999999942</c:v>
                </c:pt>
                <c:pt idx="18499">
                  <c:v>-2872</c:v>
                </c:pt>
                <c:pt idx="18500">
                  <c:v>-2759.3000000000029</c:v>
                </c:pt>
                <c:pt idx="18501">
                  <c:v>-2644.6999999999971</c:v>
                </c:pt>
                <c:pt idx="18502">
                  <c:v>-2536.6000000000058</c:v>
                </c:pt>
                <c:pt idx="18503">
                  <c:v>-2420.6999999999971</c:v>
                </c:pt>
                <c:pt idx="18504">
                  <c:v>-2314.3000000000029</c:v>
                </c:pt>
                <c:pt idx="18505">
                  <c:v>-2199.1000000000058</c:v>
                </c:pt>
                <c:pt idx="18506">
                  <c:v>-2087</c:v>
                </c:pt>
                <c:pt idx="18507">
                  <c:v>-1976.1999999999971</c:v>
                </c:pt>
                <c:pt idx="18508">
                  <c:v>-1864.5</c:v>
                </c:pt>
                <c:pt idx="18509">
                  <c:v>-1753.3999999999942</c:v>
                </c:pt>
                <c:pt idx="18510">
                  <c:v>-1646.1999999999971</c:v>
                </c:pt>
                <c:pt idx="18511">
                  <c:v>-1535.6999999999971</c:v>
                </c:pt>
                <c:pt idx="18512">
                  <c:v>-1412.8999999999942</c:v>
                </c:pt>
                <c:pt idx="18513">
                  <c:v>-1294.3999999999942</c:v>
                </c:pt>
                <c:pt idx="18514">
                  <c:v>-1185.1000000000058</c:v>
                </c:pt>
                <c:pt idx="18515">
                  <c:v>-1069.3000000000029</c:v>
                </c:pt>
                <c:pt idx="18516">
                  <c:v>-955.30000000000291</c:v>
                </c:pt>
                <c:pt idx="18517">
                  <c:v>-846</c:v>
                </c:pt>
                <c:pt idx="18518">
                  <c:v>-734</c:v>
                </c:pt>
                <c:pt idx="18519">
                  <c:v>-614.69999999999709</c:v>
                </c:pt>
                <c:pt idx="18520">
                  <c:v>-499.39999999999418</c:v>
                </c:pt>
                <c:pt idx="18521">
                  <c:v>-386.30000000000291</c:v>
                </c:pt>
                <c:pt idx="18522">
                  <c:v>-273.30000000000291</c:v>
                </c:pt>
                <c:pt idx="18523">
                  <c:v>-158.39999999999418</c:v>
                </c:pt>
                <c:pt idx="18524">
                  <c:v>-36</c:v>
                </c:pt>
                <c:pt idx="18525">
                  <c:v>77</c:v>
                </c:pt>
                <c:pt idx="18526">
                  <c:v>190.39999999999418</c:v>
                </c:pt>
                <c:pt idx="18527">
                  <c:v>316.30000000000291</c:v>
                </c:pt>
                <c:pt idx="18528">
                  <c:v>434.60000000000582</c:v>
                </c:pt>
                <c:pt idx="18529">
                  <c:v>544.10000000000582</c:v>
                </c:pt>
                <c:pt idx="18530">
                  <c:v>656.30000000000291</c:v>
                </c:pt>
                <c:pt idx="18531">
                  <c:v>777.69999999999709</c:v>
                </c:pt>
                <c:pt idx="18532">
                  <c:v>894.60000000000582</c:v>
                </c:pt>
                <c:pt idx="18533">
                  <c:v>1007.5</c:v>
                </c:pt>
                <c:pt idx="18534">
                  <c:v>1125.8999999999942</c:v>
                </c:pt>
                <c:pt idx="18535">
                  <c:v>1245.3000000000029</c:v>
                </c:pt>
                <c:pt idx="18536">
                  <c:v>1358.6999999999971</c:v>
                </c:pt>
                <c:pt idx="18537">
                  <c:v>1473.8000000000029</c:v>
                </c:pt>
                <c:pt idx="18538">
                  <c:v>1598.6999999999971</c:v>
                </c:pt>
                <c:pt idx="18539">
                  <c:v>1716.6000000000058</c:v>
                </c:pt>
                <c:pt idx="18540">
                  <c:v>1833.3000000000029</c:v>
                </c:pt>
                <c:pt idx="18541">
                  <c:v>1950</c:v>
                </c:pt>
                <c:pt idx="18542">
                  <c:v>2065.1000000000058</c:v>
                </c:pt>
                <c:pt idx="18543">
                  <c:v>2183.8000000000029</c:v>
                </c:pt>
                <c:pt idx="18544">
                  <c:v>2301.1999999999971</c:v>
                </c:pt>
                <c:pt idx="18545">
                  <c:v>2422</c:v>
                </c:pt>
                <c:pt idx="18546">
                  <c:v>2538.8000000000029</c:v>
                </c:pt>
                <c:pt idx="18547">
                  <c:v>2656.8999999999942</c:v>
                </c:pt>
                <c:pt idx="18548">
                  <c:v>2777.5</c:v>
                </c:pt>
                <c:pt idx="18549">
                  <c:v>2894.1000000000058</c:v>
                </c:pt>
                <c:pt idx="18550">
                  <c:v>3011.6000000000058</c:v>
                </c:pt>
                <c:pt idx="18551">
                  <c:v>3131.6000000000058</c:v>
                </c:pt>
                <c:pt idx="18552">
                  <c:v>3255.3999999999942</c:v>
                </c:pt>
                <c:pt idx="18553">
                  <c:v>3368.1000000000058</c:v>
                </c:pt>
                <c:pt idx="18554">
                  <c:v>3482.1999999999971</c:v>
                </c:pt>
                <c:pt idx="18555">
                  <c:v>3602</c:v>
                </c:pt>
                <c:pt idx="18556">
                  <c:v>3717.3000000000029</c:v>
                </c:pt>
                <c:pt idx="18557">
                  <c:v>3833.8999999999942</c:v>
                </c:pt>
                <c:pt idx="18558">
                  <c:v>3946.3999999999942</c:v>
                </c:pt>
                <c:pt idx="18559">
                  <c:v>4063.1999999999971</c:v>
                </c:pt>
                <c:pt idx="18560">
                  <c:v>4176.1000000000058</c:v>
                </c:pt>
                <c:pt idx="18561">
                  <c:v>4283.1999999999971</c:v>
                </c:pt>
                <c:pt idx="18562">
                  <c:v>4403.3999999999942</c:v>
                </c:pt>
                <c:pt idx="18563">
                  <c:v>4520.6000000000058</c:v>
                </c:pt>
                <c:pt idx="18564">
                  <c:v>4630.8000000000029</c:v>
                </c:pt>
                <c:pt idx="18565">
                  <c:v>4746.3999999999942</c:v>
                </c:pt>
                <c:pt idx="18566">
                  <c:v>4855.6000000000058</c:v>
                </c:pt>
                <c:pt idx="18567">
                  <c:v>4958.6000000000058</c:v>
                </c:pt>
                <c:pt idx="18568">
                  <c:v>5076.1999999999971</c:v>
                </c:pt>
                <c:pt idx="18569">
                  <c:v>5193.1000000000058</c:v>
                </c:pt>
                <c:pt idx="18570">
                  <c:v>5297.3000000000029</c:v>
                </c:pt>
                <c:pt idx="18571">
                  <c:v>5403.6000000000058</c:v>
                </c:pt>
                <c:pt idx="18572">
                  <c:v>5519.8000000000029</c:v>
                </c:pt>
                <c:pt idx="18573">
                  <c:v>5626.6999999999971</c:v>
                </c:pt>
                <c:pt idx="18574">
                  <c:v>5723.8000000000029</c:v>
                </c:pt>
                <c:pt idx="18575">
                  <c:v>5834.8999999999942</c:v>
                </c:pt>
                <c:pt idx="18576">
                  <c:v>5941.1999999999971</c:v>
                </c:pt>
                <c:pt idx="18577">
                  <c:v>6037.8000000000029</c:v>
                </c:pt>
                <c:pt idx="18578">
                  <c:v>6136.3000000000029</c:v>
                </c:pt>
                <c:pt idx="18579">
                  <c:v>6237.1000000000058</c:v>
                </c:pt>
                <c:pt idx="18580">
                  <c:v>6341.6000000000058</c:v>
                </c:pt>
                <c:pt idx="18581">
                  <c:v>6438.1999999999971</c:v>
                </c:pt>
                <c:pt idx="18582">
                  <c:v>6529.8999999999942</c:v>
                </c:pt>
                <c:pt idx="18583">
                  <c:v>6622.1000000000058</c:v>
                </c:pt>
                <c:pt idx="18584">
                  <c:v>6714.8000000000029</c:v>
                </c:pt>
                <c:pt idx="18585">
                  <c:v>6807.8000000000029</c:v>
                </c:pt>
                <c:pt idx="18586">
                  <c:v>6894.1999999999971</c:v>
                </c:pt>
                <c:pt idx="18587">
                  <c:v>6979.6999999999971</c:v>
                </c:pt>
                <c:pt idx="18588">
                  <c:v>7072</c:v>
                </c:pt>
                <c:pt idx="18589">
                  <c:v>7161.1000000000058</c:v>
                </c:pt>
                <c:pt idx="18590">
                  <c:v>7241.8999999999942</c:v>
                </c:pt>
                <c:pt idx="18591">
                  <c:v>7322.6000000000058</c:v>
                </c:pt>
                <c:pt idx="18592">
                  <c:v>7407.8000000000029</c:v>
                </c:pt>
                <c:pt idx="18593">
                  <c:v>7493.3999999999942</c:v>
                </c:pt>
                <c:pt idx="18594">
                  <c:v>7572.3999999999942</c:v>
                </c:pt>
                <c:pt idx="18595">
                  <c:v>7644</c:v>
                </c:pt>
                <c:pt idx="18596">
                  <c:v>7718.1000000000058</c:v>
                </c:pt>
                <c:pt idx="18597">
                  <c:v>7796.6999999999971</c:v>
                </c:pt>
                <c:pt idx="18598">
                  <c:v>7871.8000000000029</c:v>
                </c:pt>
                <c:pt idx="18599">
                  <c:v>7937.3999999999942</c:v>
                </c:pt>
                <c:pt idx="18600">
                  <c:v>8000.1000000000058</c:v>
                </c:pt>
                <c:pt idx="18601">
                  <c:v>8062.3000000000029</c:v>
                </c:pt>
                <c:pt idx="18602">
                  <c:v>8124.8999999999942</c:v>
                </c:pt>
                <c:pt idx="18603">
                  <c:v>8187.8999999999942</c:v>
                </c:pt>
                <c:pt idx="18604">
                  <c:v>8248.6000000000058</c:v>
                </c:pt>
                <c:pt idx="18605">
                  <c:v>8303</c:v>
                </c:pt>
                <c:pt idx="18606">
                  <c:v>8355.1999999999971</c:v>
                </c:pt>
                <c:pt idx="18607">
                  <c:v>8407.8999999999942</c:v>
                </c:pt>
                <c:pt idx="18608">
                  <c:v>8460.3000000000029</c:v>
                </c:pt>
                <c:pt idx="18609">
                  <c:v>8501.3999999999942</c:v>
                </c:pt>
                <c:pt idx="18610">
                  <c:v>8543.6999999999971</c:v>
                </c:pt>
                <c:pt idx="18611">
                  <c:v>8591.8999999999942</c:v>
                </c:pt>
                <c:pt idx="18612">
                  <c:v>8634.6999999999971</c:v>
                </c:pt>
                <c:pt idx="18613">
                  <c:v>8673.8000000000029</c:v>
                </c:pt>
                <c:pt idx="18614">
                  <c:v>8712.1999999999971</c:v>
                </c:pt>
                <c:pt idx="18615">
                  <c:v>8748.8999999999942</c:v>
                </c:pt>
                <c:pt idx="18616">
                  <c:v>8781</c:v>
                </c:pt>
                <c:pt idx="18617">
                  <c:v>8813.8000000000029</c:v>
                </c:pt>
                <c:pt idx="18618">
                  <c:v>8844.3999999999942</c:v>
                </c:pt>
                <c:pt idx="18619">
                  <c:v>8869.6999999999971</c:v>
                </c:pt>
                <c:pt idx="18620">
                  <c:v>8892.8000000000029</c:v>
                </c:pt>
                <c:pt idx="18621">
                  <c:v>8917.8000000000029</c:v>
                </c:pt>
                <c:pt idx="18622">
                  <c:v>8937.1999999999971</c:v>
                </c:pt>
                <c:pt idx="18623">
                  <c:v>8952.3000000000029</c:v>
                </c:pt>
                <c:pt idx="18624">
                  <c:v>8965.6999999999971</c:v>
                </c:pt>
                <c:pt idx="18625">
                  <c:v>8975.1999999999971</c:v>
                </c:pt>
                <c:pt idx="18626">
                  <c:v>8982.8000000000029</c:v>
                </c:pt>
                <c:pt idx="18627">
                  <c:v>8985.3000000000029</c:v>
                </c:pt>
                <c:pt idx="18628">
                  <c:v>8987.6000000000058</c:v>
                </c:pt>
                <c:pt idx="18629">
                  <c:v>8989</c:v>
                </c:pt>
                <c:pt idx="18630">
                  <c:v>8987</c:v>
                </c:pt>
                <c:pt idx="18631">
                  <c:v>8983.3999999999942</c:v>
                </c:pt>
                <c:pt idx="18632">
                  <c:v>8974</c:v>
                </c:pt>
                <c:pt idx="18633">
                  <c:v>8961.6999999999971</c:v>
                </c:pt>
                <c:pt idx="18634">
                  <c:v>8948.3999999999942</c:v>
                </c:pt>
                <c:pt idx="18635">
                  <c:v>8935.1000000000058</c:v>
                </c:pt>
                <c:pt idx="18636">
                  <c:v>8919.1000000000058</c:v>
                </c:pt>
                <c:pt idx="18637">
                  <c:v>8898.3999999999942</c:v>
                </c:pt>
                <c:pt idx="18638">
                  <c:v>8877.6000000000058</c:v>
                </c:pt>
                <c:pt idx="18639">
                  <c:v>8852.1999999999971</c:v>
                </c:pt>
                <c:pt idx="18640">
                  <c:v>8823.8000000000029</c:v>
                </c:pt>
                <c:pt idx="18641">
                  <c:v>8793.6999999999971</c:v>
                </c:pt>
                <c:pt idx="18642">
                  <c:v>8762.1999999999971</c:v>
                </c:pt>
                <c:pt idx="18643">
                  <c:v>8725.1999999999971</c:v>
                </c:pt>
                <c:pt idx="18644">
                  <c:v>8685.8999999999942</c:v>
                </c:pt>
                <c:pt idx="18645">
                  <c:v>8644.8000000000029</c:v>
                </c:pt>
                <c:pt idx="18646">
                  <c:v>8599.1999999999971</c:v>
                </c:pt>
                <c:pt idx="18647">
                  <c:v>8553.1000000000058</c:v>
                </c:pt>
                <c:pt idx="18648">
                  <c:v>8501.3999999999942</c:v>
                </c:pt>
                <c:pt idx="18649">
                  <c:v>8445.8000000000029</c:v>
                </c:pt>
                <c:pt idx="18650">
                  <c:v>8384.3999999999942</c:v>
                </c:pt>
                <c:pt idx="18651">
                  <c:v>8320.6000000000058</c:v>
                </c:pt>
                <c:pt idx="18652">
                  <c:v>8258</c:v>
                </c:pt>
                <c:pt idx="18653">
                  <c:v>8192.1000000000058</c:v>
                </c:pt>
                <c:pt idx="18654">
                  <c:v>8122.1999999999971</c:v>
                </c:pt>
                <c:pt idx="18655">
                  <c:v>8044.8999999999942</c:v>
                </c:pt>
                <c:pt idx="18656">
                  <c:v>7970.6999999999971</c:v>
                </c:pt>
                <c:pt idx="18657">
                  <c:v>7893.1000000000058</c:v>
                </c:pt>
                <c:pt idx="18658">
                  <c:v>7813.1999999999971</c:v>
                </c:pt>
                <c:pt idx="18659">
                  <c:v>7732.5</c:v>
                </c:pt>
                <c:pt idx="18660">
                  <c:v>7649.1000000000058</c:v>
                </c:pt>
                <c:pt idx="18661">
                  <c:v>7562.8999999999942</c:v>
                </c:pt>
                <c:pt idx="18662">
                  <c:v>7469</c:v>
                </c:pt>
                <c:pt idx="18663">
                  <c:v>7370.1000000000058</c:v>
                </c:pt>
                <c:pt idx="18664">
                  <c:v>7275</c:v>
                </c:pt>
                <c:pt idx="18665">
                  <c:v>7174</c:v>
                </c:pt>
                <c:pt idx="18666">
                  <c:v>7069.6000000000058</c:v>
                </c:pt>
                <c:pt idx="18667">
                  <c:v>6965.6999999999971</c:v>
                </c:pt>
                <c:pt idx="18668">
                  <c:v>6856</c:v>
                </c:pt>
                <c:pt idx="18669">
                  <c:v>6743</c:v>
                </c:pt>
                <c:pt idx="18670">
                  <c:v>6630</c:v>
                </c:pt>
                <c:pt idx="18671">
                  <c:v>6513</c:v>
                </c:pt>
                <c:pt idx="18672">
                  <c:v>6389.8999999999942</c:v>
                </c:pt>
                <c:pt idx="18673">
                  <c:v>6265.8000000000029</c:v>
                </c:pt>
                <c:pt idx="18674">
                  <c:v>6140.5</c:v>
                </c:pt>
                <c:pt idx="18675">
                  <c:v>6009.5</c:v>
                </c:pt>
                <c:pt idx="18676">
                  <c:v>5874.1000000000058</c:v>
                </c:pt>
                <c:pt idx="18677">
                  <c:v>5737.8999999999942</c:v>
                </c:pt>
                <c:pt idx="18678">
                  <c:v>5603.6999999999971</c:v>
                </c:pt>
                <c:pt idx="18679">
                  <c:v>5463.3000000000029</c:v>
                </c:pt>
                <c:pt idx="18680">
                  <c:v>5318.6000000000058</c:v>
                </c:pt>
                <c:pt idx="18681">
                  <c:v>5174.6000000000058</c:v>
                </c:pt>
                <c:pt idx="18682">
                  <c:v>5033.1999999999971</c:v>
                </c:pt>
                <c:pt idx="18683">
                  <c:v>4887.8999999999942</c:v>
                </c:pt>
                <c:pt idx="18684">
                  <c:v>4737.6999999999971</c:v>
                </c:pt>
                <c:pt idx="18685">
                  <c:v>4587.1999999999971</c:v>
                </c:pt>
                <c:pt idx="18686">
                  <c:v>4431.8999999999942</c:v>
                </c:pt>
                <c:pt idx="18687">
                  <c:v>4275.1999999999971</c:v>
                </c:pt>
                <c:pt idx="18688">
                  <c:v>4115.3999999999942</c:v>
                </c:pt>
                <c:pt idx="18689">
                  <c:v>3953</c:v>
                </c:pt>
                <c:pt idx="18690">
                  <c:v>3792.1000000000058</c:v>
                </c:pt>
                <c:pt idx="18691">
                  <c:v>3627.1999999999971</c:v>
                </c:pt>
                <c:pt idx="18692">
                  <c:v>3460.6000000000058</c:v>
                </c:pt>
                <c:pt idx="18693">
                  <c:v>3294.1000000000058</c:v>
                </c:pt>
                <c:pt idx="18694">
                  <c:v>3122.3999999999942</c:v>
                </c:pt>
                <c:pt idx="18695">
                  <c:v>2950.6999999999971</c:v>
                </c:pt>
                <c:pt idx="18696">
                  <c:v>2780.3999999999942</c:v>
                </c:pt>
                <c:pt idx="18697">
                  <c:v>2605.8000000000029</c:v>
                </c:pt>
                <c:pt idx="18698">
                  <c:v>2427.8999999999942</c:v>
                </c:pt>
                <c:pt idx="18699">
                  <c:v>2250.1000000000058</c:v>
                </c:pt>
                <c:pt idx="18700">
                  <c:v>2067.6000000000058</c:v>
                </c:pt>
                <c:pt idx="18701">
                  <c:v>1885</c:v>
                </c:pt>
                <c:pt idx="18702">
                  <c:v>1701.1000000000058</c:v>
                </c:pt>
                <c:pt idx="18703">
                  <c:v>1517.6999999999971</c:v>
                </c:pt>
                <c:pt idx="18704">
                  <c:v>1336.5</c:v>
                </c:pt>
                <c:pt idx="18705">
                  <c:v>1155.1000000000058</c:v>
                </c:pt>
                <c:pt idx="18706">
                  <c:v>972.5</c:v>
                </c:pt>
                <c:pt idx="18707">
                  <c:v>786</c:v>
                </c:pt>
                <c:pt idx="18708">
                  <c:v>600.89999999999418</c:v>
                </c:pt>
                <c:pt idx="18709">
                  <c:v>416</c:v>
                </c:pt>
                <c:pt idx="18710">
                  <c:v>229.69999999999709</c:v>
                </c:pt>
                <c:pt idx="18711">
                  <c:v>41.399999999994179</c:v>
                </c:pt>
                <c:pt idx="18712">
                  <c:v>-150.19999999999709</c:v>
                </c:pt>
                <c:pt idx="18713">
                  <c:v>-339.19999999999709</c:v>
                </c:pt>
                <c:pt idx="18714">
                  <c:v>-527.69999999999709</c:v>
                </c:pt>
                <c:pt idx="18715">
                  <c:v>-717.10000000000582</c:v>
                </c:pt>
                <c:pt idx="18716">
                  <c:v>-907.10000000000582</c:v>
                </c:pt>
                <c:pt idx="18717">
                  <c:v>-1096.1999999999971</c:v>
                </c:pt>
                <c:pt idx="18718">
                  <c:v>-1285.3000000000029</c:v>
                </c:pt>
                <c:pt idx="18719">
                  <c:v>-1476.3000000000029</c:v>
                </c:pt>
                <c:pt idx="18720">
                  <c:v>-1665.8000000000029</c:v>
                </c:pt>
                <c:pt idx="18721">
                  <c:v>-1855.3000000000029</c:v>
                </c:pt>
                <c:pt idx="18722">
                  <c:v>-2046</c:v>
                </c:pt>
                <c:pt idx="18723">
                  <c:v>-2228.5</c:v>
                </c:pt>
                <c:pt idx="18724">
                  <c:v>-2415.3999999999942</c:v>
                </c:pt>
                <c:pt idx="18725">
                  <c:v>-2614.3999999999942</c:v>
                </c:pt>
                <c:pt idx="18726">
                  <c:v>-2801.6000000000058</c:v>
                </c:pt>
                <c:pt idx="18727">
                  <c:v>-2985.6999999999971</c:v>
                </c:pt>
                <c:pt idx="18728">
                  <c:v>-3171</c:v>
                </c:pt>
                <c:pt idx="18729">
                  <c:v>-3356.1000000000058</c:v>
                </c:pt>
                <c:pt idx="18730">
                  <c:v>-3540.1999999999971</c:v>
                </c:pt>
                <c:pt idx="18731">
                  <c:v>-3719.1999999999971</c:v>
                </c:pt>
                <c:pt idx="18732">
                  <c:v>-3899.1000000000058</c:v>
                </c:pt>
                <c:pt idx="18733">
                  <c:v>-4079.8999999999942</c:v>
                </c:pt>
                <c:pt idx="18734">
                  <c:v>-4261.6000000000058</c:v>
                </c:pt>
                <c:pt idx="18735">
                  <c:v>-4444.1999999999971</c:v>
                </c:pt>
                <c:pt idx="18736">
                  <c:v>-4620.8999999999942</c:v>
                </c:pt>
                <c:pt idx="18737">
                  <c:v>-4789.1999999999971</c:v>
                </c:pt>
                <c:pt idx="18738">
                  <c:v>-4964.6999999999971</c:v>
                </c:pt>
                <c:pt idx="18739">
                  <c:v>-5141.8999999999942</c:v>
                </c:pt>
                <c:pt idx="18740">
                  <c:v>-5315.6000000000058</c:v>
                </c:pt>
                <c:pt idx="18741">
                  <c:v>-5482.6999999999971</c:v>
                </c:pt>
                <c:pt idx="18742">
                  <c:v>-5644.8999999999942</c:v>
                </c:pt>
                <c:pt idx="18743">
                  <c:v>-5812.8000000000029</c:v>
                </c:pt>
                <c:pt idx="18744">
                  <c:v>-5981.3999999999942</c:v>
                </c:pt>
                <c:pt idx="18745">
                  <c:v>-6146</c:v>
                </c:pt>
                <c:pt idx="18746">
                  <c:v>-6301</c:v>
                </c:pt>
                <c:pt idx="18747">
                  <c:v>-6458.1999999999971</c:v>
                </c:pt>
                <c:pt idx="18748">
                  <c:v>-6617.3999999999942</c:v>
                </c:pt>
                <c:pt idx="18749">
                  <c:v>-6770</c:v>
                </c:pt>
                <c:pt idx="18750">
                  <c:v>-6920.1000000000058</c:v>
                </c:pt>
                <c:pt idx="18751">
                  <c:v>-7069.6000000000058</c:v>
                </c:pt>
                <c:pt idx="18752">
                  <c:v>-7218.6999999999971</c:v>
                </c:pt>
                <c:pt idx="18753">
                  <c:v>-7365.3999999999942</c:v>
                </c:pt>
                <c:pt idx="18754">
                  <c:v>-7502.6999999999971</c:v>
                </c:pt>
                <c:pt idx="18755">
                  <c:v>-7636.1000000000058</c:v>
                </c:pt>
                <c:pt idx="18756">
                  <c:v>-7773.1999999999971</c:v>
                </c:pt>
                <c:pt idx="18757">
                  <c:v>-7910.6999999999971</c:v>
                </c:pt>
                <c:pt idx="18758">
                  <c:v>-8041.6999999999971</c:v>
                </c:pt>
                <c:pt idx="18759">
                  <c:v>-8162.6999999999971</c:v>
                </c:pt>
                <c:pt idx="18760">
                  <c:v>-8292.6000000000058</c:v>
                </c:pt>
                <c:pt idx="18761">
                  <c:v>-8418.5</c:v>
                </c:pt>
                <c:pt idx="18762">
                  <c:v>-8526.8999999999942</c:v>
                </c:pt>
                <c:pt idx="18763">
                  <c:v>-8639</c:v>
                </c:pt>
                <c:pt idx="18764">
                  <c:v>-8757.1999999999971</c:v>
                </c:pt>
                <c:pt idx="18765">
                  <c:v>-8864.3999999999942</c:v>
                </c:pt>
                <c:pt idx="18766">
                  <c:v>-8958.6000000000058</c:v>
                </c:pt>
                <c:pt idx="18767">
                  <c:v>-9062.3000000000029</c:v>
                </c:pt>
                <c:pt idx="18768">
                  <c:v>-9168.8999999999942</c:v>
                </c:pt>
                <c:pt idx="18769">
                  <c:v>-9260.6999999999971</c:v>
                </c:pt>
                <c:pt idx="18770">
                  <c:v>-9349.6000000000058</c:v>
                </c:pt>
                <c:pt idx="18771">
                  <c:v>-9435.1999999999971</c:v>
                </c:pt>
                <c:pt idx="18772">
                  <c:v>-9509.8000000000029</c:v>
                </c:pt>
                <c:pt idx="18773">
                  <c:v>-9593</c:v>
                </c:pt>
                <c:pt idx="18774">
                  <c:v>-9669.6999999999971</c:v>
                </c:pt>
                <c:pt idx="18775">
                  <c:v>-9735.5</c:v>
                </c:pt>
                <c:pt idx="18776">
                  <c:v>-9804.3000000000029</c:v>
                </c:pt>
                <c:pt idx="18777">
                  <c:v>-9863.3000000000029</c:v>
                </c:pt>
                <c:pt idx="18778">
                  <c:v>-9921.5</c:v>
                </c:pt>
                <c:pt idx="18779">
                  <c:v>-9976</c:v>
                </c:pt>
                <c:pt idx="18780">
                  <c:v>-10024.399999999994</c:v>
                </c:pt>
                <c:pt idx="18781">
                  <c:v>-10074</c:v>
                </c:pt>
                <c:pt idx="18782">
                  <c:v>-10113.899999999994</c:v>
                </c:pt>
                <c:pt idx="18783">
                  <c:v>-10146.899999999994</c:v>
                </c:pt>
                <c:pt idx="18784">
                  <c:v>-10179.699999999997</c:v>
                </c:pt>
                <c:pt idx="18785">
                  <c:v>-10211</c:v>
                </c:pt>
                <c:pt idx="18786">
                  <c:v>-10231.199999999997</c:v>
                </c:pt>
                <c:pt idx="18787">
                  <c:v>-10246.899999999994</c:v>
                </c:pt>
                <c:pt idx="18788">
                  <c:v>-10263.800000000003</c:v>
                </c:pt>
                <c:pt idx="18789">
                  <c:v>-10265.699999999997</c:v>
                </c:pt>
                <c:pt idx="18790">
                  <c:v>-10270.899999999994</c:v>
                </c:pt>
                <c:pt idx="18791">
                  <c:v>-10272.699999999997</c:v>
                </c:pt>
                <c:pt idx="18792">
                  <c:v>-10266.399999999994</c:v>
                </c:pt>
                <c:pt idx="18793">
                  <c:v>-10259</c:v>
                </c:pt>
                <c:pt idx="18794">
                  <c:v>-10238.100000000006</c:v>
                </c:pt>
                <c:pt idx="18795">
                  <c:v>-10223.100000000006</c:v>
                </c:pt>
                <c:pt idx="18796">
                  <c:v>-10196.800000000003</c:v>
                </c:pt>
                <c:pt idx="18797">
                  <c:v>-10168.699999999997</c:v>
                </c:pt>
                <c:pt idx="18798">
                  <c:v>-10139</c:v>
                </c:pt>
                <c:pt idx="18799">
                  <c:v>-10099</c:v>
                </c:pt>
                <c:pt idx="18800">
                  <c:v>-10051.399999999994</c:v>
                </c:pt>
                <c:pt idx="18801">
                  <c:v>-10000.699999999997</c:v>
                </c:pt>
                <c:pt idx="18802">
                  <c:v>-9952.3999999999942</c:v>
                </c:pt>
                <c:pt idx="18803">
                  <c:v>-9889.6999999999971</c:v>
                </c:pt>
                <c:pt idx="18804">
                  <c:v>-9824.8000000000029</c:v>
                </c:pt>
                <c:pt idx="18805">
                  <c:v>-9766.8000000000029</c:v>
                </c:pt>
                <c:pt idx="18806">
                  <c:v>-9695.1999999999971</c:v>
                </c:pt>
                <c:pt idx="18807">
                  <c:v>-9611.1000000000058</c:v>
                </c:pt>
                <c:pt idx="18808">
                  <c:v>-9529</c:v>
                </c:pt>
                <c:pt idx="18809">
                  <c:v>-9448.8000000000029</c:v>
                </c:pt>
                <c:pt idx="18810">
                  <c:v>-9354.1000000000058</c:v>
                </c:pt>
                <c:pt idx="18811">
                  <c:v>-9256.8999999999942</c:v>
                </c:pt>
                <c:pt idx="18812">
                  <c:v>-9155.6000000000058</c:v>
                </c:pt>
                <c:pt idx="18813">
                  <c:v>-9048.6999999999971</c:v>
                </c:pt>
                <c:pt idx="18814">
                  <c:v>-8938.8000000000029</c:v>
                </c:pt>
                <c:pt idx="18815">
                  <c:v>-8818.8000000000029</c:v>
                </c:pt>
                <c:pt idx="18816">
                  <c:v>-8697.3999999999942</c:v>
                </c:pt>
                <c:pt idx="18817">
                  <c:v>-8577.6000000000058</c:v>
                </c:pt>
                <c:pt idx="18818">
                  <c:v>-8451.5</c:v>
                </c:pt>
                <c:pt idx="18819">
                  <c:v>-8316</c:v>
                </c:pt>
                <c:pt idx="18820">
                  <c:v>-8181.8000000000029</c:v>
                </c:pt>
                <c:pt idx="18821">
                  <c:v>-8041.6999999999971</c:v>
                </c:pt>
                <c:pt idx="18822">
                  <c:v>-7890</c:v>
                </c:pt>
                <c:pt idx="18823">
                  <c:v>-7736.8000000000029</c:v>
                </c:pt>
                <c:pt idx="18824">
                  <c:v>-7589.6000000000058</c:v>
                </c:pt>
                <c:pt idx="18825">
                  <c:v>-7428.6999999999971</c:v>
                </c:pt>
                <c:pt idx="18826">
                  <c:v>-7261.8999999999942</c:v>
                </c:pt>
                <c:pt idx="18827">
                  <c:v>-7097.3999999999942</c:v>
                </c:pt>
                <c:pt idx="18828">
                  <c:v>-6926.1000000000058</c:v>
                </c:pt>
                <c:pt idx="18829">
                  <c:v>-6751</c:v>
                </c:pt>
                <c:pt idx="18830">
                  <c:v>-6571.3999999999942</c:v>
                </c:pt>
                <c:pt idx="18831">
                  <c:v>-6390.3000000000029</c:v>
                </c:pt>
                <c:pt idx="18832">
                  <c:v>-6203.3999999999942</c:v>
                </c:pt>
                <c:pt idx="18833">
                  <c:v>-6013</c:v>
                </c:pt>
                <c:pt idx="18834">
                  <c:v>-5823</c:v>
                </c:pt>
                <c:pt idx="18835">
                  <c:v>-5625.6999999999971</c:v>
                </c:pt>
                <c:pt idx="18836">
                  <c:v>-5421.5</c:v>
                </c:pt>
                <c:pt idx="18837">
                  <c:v>-5222.3000000000029</c:v>
                </c:pt>
                <c:pt idx="18838">
                  <c:v>-5006.6000000000058</c:v>
                </c:pt>
                <c:pt idx="18839">
                  <c:v>-4793.1999999999971</c:v>
                </c:pt>
                <c:pt idx="18840">
                  <c:v>-4581.6999999999971</c:v>
                </c:pt>
                <c:pt idx="18841">
                  <c:v>-4363.8999999999942</c:v>
                </c:pt>
                <c:pt idx="18842">
                  <c:v>-4145.8000000000029</c:v>
                </c:pt>
                <c:pt idx="18843">
                  <c:v>-3925.5</c:v>
                </c:pt>
                <c:pt idx="18844">
                  <c:v>-3705.1000000000058</c:v>
                </c:pt>
                <c:pt idx="18845">
                  <c:v>-3471.5</c:v>
                </c:pt>
                <c:pt idx="18846">
                  <c:v>-3236.5</c:v>
                </c:pt>
                <c:pt idx="18847">
                  <c:v>-3008.6000000000058</c:v>
                </c:pt>
                <c:pt idx="18848">
                  <c:v>-2771.8999999999942</c:v>
                </c:pt>
                <c:pt idx="18849">
                  <c:v>-2532.3000000000029</c:v>
                </c:pt>
                <c:pt idx="18850">
                  <c:v>-2290.6999999999971</c:v>
                </c:pt>
                <c:pt idx="18851">
                  <c:v>-2048.6000000000058</c:v>
                </c:pt>
                <c:pt idx="18852">
                  <c:v>-1801.3000000000029</c:v>
                </c:pt>
                <c:pt idx="18853">
                  <c:v>-1548.8999999999942</c:v>
                </c:pt>
                <c:pt idx="18854">
                  <c:v>-1301.8000000000029</c:v>
                </c:pt>
                <c:pt idx="18855">
                  <c:v>-1053.6000000000058</c:v>
                </c:pt>
                <c:pt idx="18856">
                  <c:v>-801.80000000000291</c:v>
                </c:pt>
                <c:pt idx="18857">
                  <c:v>-543.5</c:v>
                </c:pt>
                <c:pt idx="18858">
                  <c:v>-288.89999999999418</c:v>
                </c:pt>
                <c:pt idx="18859">
                  <c:v>-38.100000000005821</c:v>
                </c:pt>
                <c:pt idx="18860">
                  <c:v>225.5</c:v>
                </c:pt>
                <c:pt idx="18861">
                  <c:v>490</c:v>
                </c:pt>
                <c:pt idx="18862">
                  <c:v>748.30000000000291</c:v>
                </c:pt>
                <c:pt idx="18863">
                  <c:v>1003.6999999999971</c:v>
                </c:pt>
                <c:pt idx="18864">
                  <c:v>1271.8000000000029</c:v>
                </c:pt>
                <c:pt idx="18865">
                  <c:v>1540.6999999999971</c:v>
                </c:pt>
                <c:pt idx="18866">
                  <c:v>1797.1999999999971</c:v>
                </c:pt>
                <c:pt idx="18867">
                  <c:v>2060.6999999999971</c:v>
                </c:pt>
                <c:pt idx="18868">
                  <c:v>2327.3999999999942</c:v>
                </c:pt>
                <c:pt idx="18869">
                  <c:v>2593</c:v>
                </c:pt>
                <c:pt idx="18870">
                  <c:v>2852.8000000000029</c:v>
                </c:pt>
                <c:pt idx="18871">
                  <c:v>3121</c:v>
                </c:pt>
                <c:pt idx="18872">
                  <c:v>3387.6000000000058</c:v>
                </c:pt>
                <c:pt idx="18873">
                  <c:v>3652.1000000000058</c:v>
                </c:pt>
                <c:pt idx="18874">
                  <c:v>3917.8000000000029</c:v>
                </c:pt>
                <c:pt idx="18875">
                  <c:v>4177.8000000000029</c:v>
                </c:pt>
                <c:pt idx="18876">
                  <c:v>4446.8999999999942</c:v>
                </c:pt>
                <c:pt idx="18877">
                  <c:v>4708.8000000000029</c:v>
                </c:pt>
                <c:pt idx="18878">
                  <c:v>4969.3999999999942</c:v>
                </c:pt>
                <c:pt idx="18879">
                  <c:v>5233.8000000000029</c:v>
                </c:pt>
                <c:pt idx="18880">
                  <c:v>5487.6999999999971</c:v>
                </c:pt>
                <c:pt idx="18881">
                  <c:v>5747.5</c:v>
                </c:pt>
                <c:pt idx="18882">
                  <c:v>6006.8999999999942</c:v>
                </c:pt>
                <c:pt idx="18883">
                  <c:v>6257.6000000000058</c:v>
                </c:pt>
                <c:pt idx="18884">
                  <c:v>6512.1999999999971</c:v>
                </c:pt>
                <c:pt idx="18885">
                  <c:v>6770.6999999999971</c:v>
                </c:pt>
                <c:pt idx="18886">
                  <c:v>7019.1000000000058</c:v>
                </c:pt>
                <c:pt idx="18887">
                  <c:v>7263.8999999999942</c:v>
                </c:pt>
                <c:pt idx="18888">
                  <c:v>7515.5</c:v>
                </c:pt>
                <c:pt idx="18889">
                  <c:v>7756.8000000000029</c:v>
                </c:pt>
                <c:pt idx="18890">
                  <c:v>7995.5</c:v>
                </c:pt>
                <c:pt idx="18891">
                  <c:v>8238.8000000000029</c:v>
                </c:pt>
                <c:pt idx="18892">
                  <c:v>8472.6000000000058</c:v>
                </c:pt>
                <c:pt idx="18893">
                  <c:v>8706.6999999999971</c:v>
                </c:pt>
                <c:pt idx="18894">
                  <c:v>8936.3000000000029</c:v>
                </c:pt>
                <c:pt idx="18895">
                  <c:v>9164</c:v>
                </c:pt>
                <c:pt idx="18896">
                  <c:v>9394</c:v>
                </c:pt>
                <c:pt idx="18897">
                  <c:v>9613.8000000000029</c:v>
                </c:pt>
                <c:pt idx="18898">
                  <c:v>9835.6999999999971</c:v>
                </c:pt>
                <c:pt idx="18899">
                  <c:v>10051</c:v>
                </c:pt>
                <c:pt idx="18900">
                  <c:v>10246.100000000006</c:v>
                </c:pt>
                <c:pt idx="18901">
                  <c:v>10458.699999999997</c:v>
                </c:pt>
                <c:pt idx="18902">
                  <c:v>10672.399999999994</c:v>
                </c:pt>
                <c:pt idx="18903">
                  <c:v>10868.100000000006</c:v>
                </c:pt>
                <c:pt idx="18904">
                  <c:v>11056.300000000003</c:v>
                </c:pt>
                <c:pt idx="18905">
                  <c:v>11251.399999999994</c:v>
                </c:pt>
                <c:pt idx="18906">
                  <c:v>11442.5</c:v>
                </c:pt>
                <c:pt idx="18907">
                  <c:v>11617.699999999997</c:v>
                </c:pt>
                <c:pt idx="18908">
                  <c:v>11794.600000000006</c:v>
                </c:pt>
                <c:pt idx="18909">
                  <c:v>11970.399999999994</c:v>
                </c:pt>
                <c:pt idx="18910">
                  <c:v>12134.5</c:v>
                </c:pt>
                <c:pt idx="18911">
                  <c:v>12293.300000000003</c:v>
                </c:pt>
                <c:pt idx="18912">
                  <c:v>12449.199999999997</c:v>
                </c:pt>
                <c:pt idx="18913">
                  <c:v>12609.100000000006</c:v>
                </c:pt>
                <c:pt idx="18914">
                  <c:v>12758.699999999997</c:v>
                </c:pt>
                <c:pt idx="18915">
                  <c:v>12895.199999999997</c:v>
                </c:pt>
                <c:pt idx="18916">
                  <c:v>13028</c:v>
                </c:pt>
                <c:pt idx="18917">
                  <c:v>13158.199999999997</c:v>
                </c:pt>
                <c:pt idx="18918">
                  <c:v>13284.699999999997</c:v>
                </c:pt>
                <c:pt idx="18919">
                  <c:v>13404.600000000006</c:v>
                </c:pt>
                <c:pt idx="18920">
                  <c:v>13514.600000000006</c:v>
                </c:pt>
                <c:pt idx="18921">
                  <c:v>13626.5</c:v>
                </c:pt>
                <c:pt idx="18922">
                  <c:v>13731.399999999994</c:v>
                </c:pt>
                <c:pt idx="18923">
                  <c:v>13822.600000000006</c:v>
                </c:pt>
                <c:pt idx="18924">
                  <c:v>13901.399999999994</c:v>
                </c:pt>
                <c:pt idx="18925">
                  <c:v>13981.899999999994</c:v>
                </c:pt>
                <c:pt idx="18926">
                  <c:v>14071.800000000003</c:v>
                </c:pt>
                <c:pt idx="18927">
                  <c:v>14143.399999999994</c:v>
                </c:pt>
                <c:pt idx="18928">
                  <c:v>14201.199999999997</c:v>
                </c:pt>
                <c:pt idx="18929">
                  <c:v>14255.399999999994</c:v>
                </c:pt>
                <c:pt idx="18930">
                  <c:v>14308.199999999997</c:v>
                </c:pt>
                <c:pt idx="18931">
                  <c:v>14356.800000000003</c:v>
                </c:pt>
                <c:pt idx="18932">
                  <c:v>14392.699999999997</c:v>
                </c:pt>
                <c:pt idx="18933">
                  <c:v>14413</c:v>
                </c:pt>
                <c:pt idx="18934">
                  <c:v>14434</c:v>
                </c:pt>
                <c:pt idx="18935">
                  <c:v>14450.100000000006</c:v>
                </c:pt>
                <c:pt idx="18936">
                  <c:v>14454.600000000006</c:v>
                </c:pt>
                <c:pt idx="18937">
                  <c:v>14470.600000000006</c:v>
                </c:pt>
                <c:pt idx="18938">
                  <c:v>14465.399999999994</c:v>
                </c:pt>
                <c:pt idx="18939">
                  <c:v>14451.199999999997</c:v>
                </c:pt>
                <c:pt idx="18940">
                  <c:v>14433.699999999997</c:v>
                </c:pt>
                <c:pt idx="18941">
                  <c:v>14409.5</c:v>
                </c:pt>
                <c:pt idx="18942">
                  <c:v>14374.800000000003</c:v>
                </c:pt>
                <c:pt idx="18943">
                  <c:v>14327.699999999997</c:v>
                </c:pt>
                <c:pt idx="18944">
                  <c:v>14283.199999999997</c:v>
                </c:pt>
                <c:pt idx="18945">
                  <c:v>14232.600000000006</c:v>
                </c:pt>
                <c:pt idx="18946">
                  <c:v>14164</c:v>
                </c:pt>
                <c:pt idx="18947">
                  <c:v>14088.5</c:v>
                </c:pt>
                <c:pt idx="18948">
                  <c:v>14021.100000000006</c:v>
                </c:pt>
                <c:pt idx="18949">
                  <c:v>13934.899999999994</c:v>
                </c:pt>
                <c:pt idx="18950">
                  <c:v>13842.899999999994</c:v>
                </c:pt>
                <c:pt idx="18951">
                  <c:v>13743.800000000003</c:v>
                </c:pt>
                <c:pt idx="18952">
                  <c:v>13635.699999999997</c:v>
                </c:pt>
                <c:pt idx="18953">
                  <c:v>13521.600000000006</c:v>
                </c:pt>
                <c:pt idx="18954">
                  <c:v>13399.199999999997</c:v>
                </c:pt>
                <c:pt idx="18955">
                  <c:v>13275.600000000006</c:v>
                </c:pt>
                <c:pt idx="18956">
                  <c:v>13134.5</c:v>
                </c:pt>
                <c:pt idx="18957">
                  <c:v>12990.699999999997</c:v>
                </c:pt>
                <c:pt idx="18958">
                  <c:v>12841.5</c:v>
                </c:pt>
                <c:pt idx="18959">
                  <c:v>12688.5</c:v>
                </c:pt>
                <c:pt idx="18960">
                  <c:v>12522.800000000003</c:v>
                </c:pt>
                <c:pt idx="18961">
                  <c:v>12347.600000000006</c:v>
                </c:pt>
                <c:pt idx="18962">
                  <c:v>12169.600000000006</c:v>
                </c:pt>
                <c:pt idx="18963">
                  <c:v>11984.199999999997</c:v>
                </c:pt>
                <c:pt idx="18964">
                  <c:v>11791.300000000003</c:v>
                </c:pt>
                <c:pt idx="18965">
                  <c:v>11591.699999999997</c:v>
                </c:pt>
                <c:pt idx="18966">
                  <c:v>11381.5</c:v>
                </c:pt>
                <c:pt idx="18967">
                  <c:v>11166.300000000003</c:v>
                </c:pt>
                <c:pt idx="18968">
                  <c:v>10945.600000000006</c:v>
                </c:pt>
                <c:pt idx="18969">
                  <c:v>10718.899999999994</c:v>
                </c:pt>
                <c:pt idx="18970">
                  <c:v>10481.5</c:v>
                </c:pt>
                <c:pt idx="18971">
                  <c:v>10242</c:v>
                </c:pt>
                <c:pt idx="18972">
                  <c:v>9997.6999999999971</c:v>
                </c:pt>
                <c:pt idx="18973">
                  <c:v>9740.8000000000029</c:v>
                </c:pt>
                <c:pt idx="18974">
                  <c:v>9479</c:v>
                </c:pt>
                <c:pt idx="18975">
                  <c:v>9211.1999999999971</c:v>
                </c:pt>
                <c:pt idx="18976">
                  <c:v>8934.3000000000029</c:v>
                </c:pt>
                <c:pt idx="18977">
                  <c:v>8653.5</c:v>
                </c:pt>
                <c:pt idx="18978">
                  <c:v>8368.3999999999942</c:v>
                </c:pt>
                <c:pt idx="18979">
                  <c:v>8075.6000000000058</c:v>
                </c:pt>
                <c:pt idx="18980">
                  <c:v>7778.6000000000058</c:v>
                </c:pt>
                <c:pt idx="18981">
                  <c:v>7474.6999999999971</c:v>
                </c:pt>
                <c:pt idx="18982">
                  <c:v>8034.8999999999942</c:v>
                </c:pt>
                <c:pt idx="18983">
                  <c:v>7660.5</c:v>
                </c:pt>
                <c:pt idx="18984">
                  <c:v>7280.8999999999942</c:v>
                </c:pt>
                <c:pt idx="18985">
                  <c:v>6896.6000000000058</c:v>
                </c:pt>
                <c:pt idx="18986">
                  <c:v>6508.3000000000029</c:v>
                </c:pt>
                <c:pt idx="18987">
                  <c:v>6113.6999999999971</c:v>
                </c:pt>
                <c:pt idx="18988">
                  <c:v>5707.3000000000029</c:v>
                </c:pt>
                <c:pt idx="18989">
                  <c:v>5301</c:v>
                </c:pt>
                <c:pt idx="18990">
                  <c:v>4895.8000000000029</c:v>
                </c:pt>
                <c:pt idx="18991">
                  <c:v>4484.1999999999971</c:v>
                </c:pt>
                <c:pt idx="18992">
                  <c:v>4068.8999999999942</c:v>
                </c:pt>
                <c:pt idx="18993">
                  <c:v>3650.6000000000058</c:v>
                </c:pt>
                <c:pt idx="18994">
                  <c:v>3229.3000000000029</c:v>
                </c:pt>
                <c:pt idx="18995">
                  <c:v>2803.1000000000058</c:v>
                </c:pt>
                <c:pt idx="18996">
                  <c:v>2372.6000000000058</c:v>
                </c:pt>
                <c:pt idx="18997">
                  <c:v>1944.1000000000058</c:v>
                </c:pt>
                <c:pt idx="18998">
                  <c:v>1509.8999999999942</c:v>
                </c:pt>
                <c:pt idx="18999">
                  <c:v>1072.6000000000058</c:v>
                </c:pt>
                <c:pt idx="19000">
                  <c:v>631.89999999999418</c:v>
                </c:pt>
                <c:pt idx="19001">
                  <c:v>189</c:v>
                </c:pt>
                <c:pt idx="19002">
                  <c:v>-253.89999999999418</c:v>
                </c:pt>
                <c:pt idx="19003">
                  <c:v>-698.30000000000291</c:v>
                </c:pt>
                <c:pt idx="19004">
                  <c:v>-1140</c:v>
                </c:pt>
                <c:pt idx="19005">
                  <c:v>-1587.6999999999971</c:v>
                </c:pt>
                <c:pt idx="19006">
                  <c:v>-2035.3999999999942</c:v>
                </c:pt>
                <c:pt idx="19007">
                  <c:v>-2481.8999999999942</c:v>
                </c:pt>
                <c:pt idx="19008">
                  <c:v>-2928.5</c:v>
                </c:pt>
                <c:pt idx="19009">
                  <c:v>-3376.1000000000058</c:v>
                </c:pt>
                <c:pt idx="19010">
                  <c:v>-3824.1000000000058</c:v>
                </c:pt>
                <c:pt idx="19011">
                  <c:v>-4269.5</c:v>
                </c:pt>
                <c:pt idx="19012">
                  <c:v>-4719.1000000000058</c:v>
                </c:pt>
                <c:pt idx="19013">
                  <c:v>-5173.3999999999942</c:v>
                </c:pt>
                <c:pt idx="19014">
                  <c:v>-5620.1999999999971</c:v>
                </c:pt>
                <c:pt idx="19015">
                  <c:v>-6063.8000000000029</c:v>
                </c:pt>
                <c:pt idx="19016">
                  <c:v>-6505.8000000000029</c:v>
                </c:pt>
                <c:pt idx="19017">
                  <c:v>-6947.6999999999971</c:v>
                </c:pt>
                <c:pt idx="19018">
                  <c:v>-7389.3000000000029</c:v>
                </c:pt>
                <c:pt idx="19019">
                  <c:v>-7829.5</c:v>
                </c:pt>
                <c:pt idx="19020">
                  <c:v>-8266.1999999999971</c:v>
                </c:pt>
                <c:pt idx="19021">
                  <c:v>-8699.1999999999971</c:v>
                </c:pt>
                <c:pt idx="19022">
                  <c:v>-9131.6000000000058</c:v>
                </c:pt>
                <c:pt idx="19023">
                  <c:v>-9559.1999999999971</c:v>
                </c:pt>
                <c:pt idx="19024">
                  <c:v>-9987.8999999999942</c:v>
                </c:pt>
                <c:pt idx="19025">
                  <c:v>-10413.899999999994</c:v>
                </c:pt>
                <c:pt idx="19026">
                  <c:v>-10834.600000000006</c:v>
                </c:pt>
                <c:pt idx="19027">
                  <c:v>-11252</c:v>
                </c:pt>
                <c:pt idx="19028">
                  <c:v>-11666</c:v>
                </c:pt>
                <c:pt idx="19029">
                  <c:v>-12073.099999999999</c:v>
                </c:pt>
                <c:pt idx="19030">
                  <c:v>-12475.900000000001</c:v>
                </c:pt>
                <c:pt idx="19031">
                  <c:v>-12873.699999999997</c:v>
                </c:pt>
                <c:pt idx="19032">
                  <c:v>-13274.099999999999</c:v>
                </c:pt>
                <c:pt idx="19033">
                  <c:v>-13661.400000000001</c:v>
                </c:pt>
                <c:pt idx="19034">
                  <c:v>-14046.900000000001</c:v>
                </c:pt>
                <c:pt idx="19035">
                  <c:v>-14433.900000000001</c:v>
                </c:pt>
                <c:pt idx="19036">
                  <c:v>-14812.800000000003</c:v>
                </c:pt>
                <c:pt idx="19037">
                  <c:v>-15181.199999999997</c:v>
                </c:pt>
                <c:pt idx="19038">
                  <c:v>-15548.099999999999</c:v>
                </c:pt>
                <c:pt idx="19039">
                  <c:v>-15902.599999999999</c:v>
                </c:pt>
                <c:pt idx="19040">
                  <c:v>-16257</c:v>
                </c:pt>
                <c:pt idx="19041">
                  <c:v>-16609.900000000001</c:v>
                </c:pt>
                <c:pt idx="19042">
                  <c:v>-16945.199999999997</c:v>
                </c:pt>
                <c:pt idx="19043">
                  <c:v>-17278.400000000001</c:v>
                </c:pt>
                <c:pt idx="19044">
                  <c:v>-17606.800000000003</c:v>
                </c:pt>
                <c:pt idx="19045">
                  <c:v>-17929.400000000001</c:v>
                </c:pt>
                <c:pt idx="19046">
                  <c:v>-18249.5</c:v>
                </c:pt>
                <c:pt idx="19047">
                  <c:v>-18548.599999999999</c:v>
                </c:pt>
                <c:pt idx="19048">
                  <c:v>-18851.400000000001</c:v>
                </c:pt>
                <c:pt idx="19049">
                  <c:v>-19145.099999999999</c:v>
                </c:pt>
                <c:pt idx="19050">
                  <c:v>-19433.800000000003</c:v>
                </c:pt>
                <c:pt idx="19051">
                  <c:v>-19708.900000000001</c:v>
                </c:pt>
                <c:pt idx="19052">
                  <c:v>-19980.099999999999</c:v>
                </c:pt>
                <c:pt idx="19053">
                  <c:v>-20241.300000000003</c:v>
                </c:pt>
                <c:pt idx="19054">
                  <c:v>-20489.800000000003</c:v>
                </c:pt>
                <c:pt idx="19055">
                  <c:v>-20735.599999999999</c:v>
                </c:pt>
                <c:pt idx="19056">
                  <c:v>-20976.800000000003</c:v>
                </c:pt>
                <c:pt idx="19057">
                  <c:v>-21200</c:v>
                </c:pt>
                <c:pt idx="19058">
                  <c:v>-21424.800000000003</c:v>
                </c:pt>
                <c:pt idx="19059">
                  <c:v>-21638.699999999997</c:v>
                </c:pt>
                <c:pt idx="19060">
                  <c:v>-21837.5</c:v>
                </c:pt>
                <c:pt idx="19061">
                  <c:v>-22030.400000000001</c:v>
                </c:pt>
                <c:pt idx="19062">
                  <c:v>-22216.400000000001</c:v>
                </c:pt>
                <c:pt idx="19063">
                  <c:v>-22395.1</c:v>
                </c:pt>
                <c:pt idx="19064">
                  <c:v>-22554.5</c:v>
                </c:pt>
                <c:pt idx="19065">
                  <c:v>-22695.199999999997</c:v>
                </c:pt>
                <c:pt idx="19066">
                  <c:v>-22841.4</c:v>
                </c:pt>
                <c:pt idx="19067">
                  <c:v>-22980.400000000001</c:v>
                </c:pt>
                <c:pt idx="19068">
                  <c:v>-23111.9</c:v>
                </c:pt>
                <c:pt idx="19069">
                  <c:v>-23249</c:v>
                </c:pt>
                <c:pt idx="19070">
                  <c:v>-23351.9</c:v>
                </c:pt>
                <c:pt idx="19071">
                  <c:v>-23448.1</c:v>
                </c:pt>
                <c:pt idx="19072">
                  <c:v>-23538.9</c:v>
                </c:pt>
                <c:pt idx="19073">
                  <c:v>-23623</c:v>
                </c:pt>
                <c:pt idx="19074">
                  <c:v>-23691.9</c:v>
                </c:pt>
                <c:pt idx="19075">
                  <c:v>-23743.699999999997</c:v>
                </c:pt>
                <c:pt idx="19076">
                  <c:v>-23777.300000000003</c:v>
                </c:pt>
                <c:pt idx="19077">
                  <c:v>-23819.4</c:v>
                </c:pt>
                <c:pt idx="19078">
                  <c:v>-23868.699999999997</c:v>
                </c:pt>
                <c:pt idx="19079">
                  <c:v>-23885.300000000003</c:v>
                </c:pt>
                <c:pt idx="19080">
                  <c:v>-23888.9</c:v>
                </c:pt>
                <c:pt idx="19081">
                  <c:v>-23887.800000000003</c:v>
                </c:pt>
                <c:pt idx="19082">
                  <c:v>-23878.800000000003</c:v>
                </c:pt>
                <c:pt idx="19083">
                  <c:v>-23838.1</c:v>
                </c:pt>
                <c:pt idx="19084">
                  <c:v>-23805.4</c:v>
                </c:pt>
                <c:pt idx="19085">
                  <c:v>-23764.9</c:v>
                </c:pt>
                <c:pt idx="19086">
                  <c:v>-23716.400000000001</c:v>
                </c:pt>
                <c:pt idx="19087">
                  <c:v>-23668.300000000003</c:v>
                </c:pt>
                <c:pt idx="19088">
                  <c:v>-23571.699999999997</c:v>
                </c:pt>
                <c:pt idx="19089">
                  <c:v>-23503.9</c:v>
                </c:pt>
                <c:pt idx="19090">
                  <c:v>-23413.699999999997</c:v>
                </c:pt>
                <c:pt idx="19091">
                  <c:v>-23310.300000000003</c:v>
                </c:pt>
                <c:pt idx="19092">
                  <c:v>-23194.300000000003</c:v>
                </c:pt>
                <c:pt idx="19093">
                  <c:v>-23069</c:v>
                </c:pt>
                <c:pt idx="19094">
                  <c:v>-22940.199999999997</c:v>
                </c:pt>
                <c:pt idx="19095">
                  <c:v>-22791.599999999999</c:v>
                </c:pt>
                <c:pt idx="19096">
                  <c:v>-22631.5</c:v>
                </c:pt>
                <c:pt idx="19097">
                  <c:v>-22472.300000000003</c:v>
                </c:pt>
                <c:pt idx="19098">
                  <c:v>-22301.599999999999</c:v>
                </c:pt>
                <c:pt idx="19099">
                  <c:v>-22106.6</c:v>
                </c:pt>
                <c:pt idx="19100">
                  <c:v>-21908.6</c:v>
                </c:pt>
                <c:pt idx="19101">
                  <c:v>-21713.1</c:v>
                </c:pt>
                <c:pt idx="19102">
                  <c:v>-21503</c:v>
                </c:pt>
                <c:pt idx="19103">
                  <c:v>-21274.800000000003</c:v>
                </c:pt>
                <c:pt idx="19104">
                  <c:v>-21042.6</c:v>
                </c:pt>
                <c:pt idx="19105">
                  <c:v>-20794.900000000001</c:v>
                </c:pt>
                <c:pt idx="19106">
                  <c:v>-20542.599999999999</c:v>
                </c:pt>
                <c:pt idx="19107">
                  <c:v>-20284.800000000003</c:v>
                </c:pt>
                <c:pt idx="19108">
                  <c:v>-20009.5</c:v>
                </c:pt>
                <c:pt idx="19109">
                  <c:v>-19731.099999999999</c:v>
                </c:pt>
                <c:pt idx="19110">
                  <c:v>-19446.5</c:v>
                </c:pt>
                <c:pt idx="19111">
                  <c:v>-19129.199999999997</c:v>
                </c:pt>
                <c:pt idx="19112">
                  <c:v>-18840.300000000003</c:v>
                </c:pt>
                <c:pt idx="19113">
                  <c:v>-18524.300000000003</c:v>
                </c:pt>
                <c:pt idx="19114">
                  <c:v>-18204.300000000003</c:v>
                </c:pt>
                <c:pt idx="19115">
                  <c:v>-17876.099999999999</c:v>
                </c:pt>
                <c:pt idx="19116">
                  <c:v>-17527.699999999997</c:v>
                </c:pt>
                <c:pt idx="19117">
                  <c:v>-17179.699999999997</c:v>
                </c:pt>
                <c:pt idx="19118">
                  <c:v>-16824.300000000003</c:v>
                </c:pt>
                <c:pt idx="19119">
                  <c:v>-16463</c:v>
                </c:pt>
                <c:pt idx="19120">
                  <c:v>-16086</c:v>
                </c:pt>
                <c:pt idx="19121">
                  <c:v>-15709.5</c:v>
                </c:pt>
                <c:pt idx="19122">
                  <c:v>-15322.800000000003</c:v>
                </c:pt>
                <c:pt idx="19123">
                  <c:v>-14929</c:v>
                </c:pt>
                <c:pt idx="19124">
                  <c:v>-14529.5</c:v>
                </c:pt>
                <c:pt idx="19125">
                  <c:v>-14114.599999999999</c:v>
                </c:pt>
                <c:pt idx="19126">
                  <c:v>-13698.900000000001</c:v>
                </c:pt>
                <c:pt idx="19127">
                  <c:v>-13278.599999999999</c:v>
                </c:pt>
                <c:pt idx="19128">
                  <c:v>-12848.099999999999</c:v>
                </c:pt>
                <c:pt idx="19129">
                  <c:v>-12412.599999999999</c:v>
                </c:pt>
                <c:pt idx="19130">
                  <c:v>-11967.699999999997</c:v>
                </c:pt>
                <c:pt idx="19131">
                  <c:v>-11519.100000000006</c:v>
                </c:pt>
                <c:pt idx="19132">
                  <c:v>-11070.899999999994</c:v>
                </c:pt>
                <c:pt idx="19133">
                  <c:v>-10606</c:v>
                </c:pt>
                <c:pt idx="19134">
                  <c:v>-10140.100000000006</c:v>
                </c:pt>
                <c:pt idx="19135">
                  <c:v>-9680.3999999999942</c:v>
                </c:pt>
                <c:pt idx="19136">
                  <c:v>-9200.6999999999971</c:v>
                </c:pt>
                <c:pt idx="19137">
                  <c:v>-8713.6999999999971</c:v>
                </c:pt>
                <c:pt idx="19138">
                  <c:v>-8235</c:v>
                </c:pt>
                <c:pt idx="19139">
                  <c:v>-7744.6000000000058</c:v>
                </c:pt>
                <c:pt idx="19140">
                  <c:v>-7248.3000000000029</c:v>
                </c:pt>
                <c:pt idx="19141">
                  <c:v>-6743.6999999999971</c:v>
                </c:pt>
                <c:pt idx="19142">
                  <c:v>-6247.3000000000029</c:v>
                </c:pt>
                <c:pt idx="19143">
                  <c:v>-5742.8999999999942</c:v>
                </c:pt>
                <c:pt idx="19144">
                  <c:v>-5229</c:v>
                </c:pt>
                <c:pt idx="19145">
                  <c:v>-4716</c:v>
                </c:pt>
                <c:pt idx="19146">
                  <c:v>-4202</c:v>
                </c:pt>
                <c:pt idx="19147">
                  <c:v>-3685</c:v>
                </c:pt>
                <c:pt idx="19148">
                  <c:v>-3160.1999999999971</c:v>
                </c:pt>
                <c:pt idx="19149">
                  <c:v>-2630.8000000000029</c:v>
                </c:pt>
                <c:pt idx="19150">
                  <c:v>-2103.6000000000058</c:v>
                </c:pt>
                <c:pt idx="19151">
                  <c:v>-1575.3000000000029</c:v>
                </c:pt>
                <c:pt idx="19152">
                  <c:v>-1041.1999999999971</c:v>
                </c:pt>
                <c:pt idx="19153">
                  <c:v>-508</c:v>
                </c:pt>
                <c:pt idx="19154">
                  <c:v>23.899999999994179</c:v>
                </c:pt>
                <c:pt idx="19155">
                  <c:v>563.10000000000582</c:v>
                </c:pt>
                <c:pt idx="19156">
                  <c:v>1106.5</c:v>
                </c:pt>
                <c:pt idx="19157">
                  <c:v>1640.6000000000058</c:v>
                </c:pt>
                <c:pt idx="19158">
                  <c:v>2176.5</c:v>
                </c:pt>
                <c:pt idx="19159">
                  <c:v>2714.3000000000029</c:v>
                </c:pt>
                <c:pt idx="19160">
                  <c:v>3254.1000000000058</c:v>
                </c:pt>
                <c:pt idx="19161">
                  <c:v>3791.6999999999971</c:v>
                </c:pt>
                <c:pt idx="19162">
                  <c:v>4332.5</c:v>
                </c:pt>
                <c:pt idx="19163">
                  <c:v>4880.6999999999971</c:v>
                </c:pt>
                <c:pt idx="19164">
                  <c:v>5414.8999999999942</c:v>
                </c:pt>
                <c:pt idx="19165">
                  <c:v>5955.6999999999971</c:v>
                </c:pt>
                <c:pt idx="19166">
                  <c:v>6493.6000000000058</c:v>
                </c:pt>
                <c:pt idx="19167">
                  <c:v>7024.6000000000058</c:v>
                </c:pt>
                <c:pt idx="19168">
                  <c:v>7559.1000000000058</c:v>
                </c:pt>
                <c:pt idx="19169">
                  <c:v>8091.3999999999942</c:v>
                </c:pt>
                <c:pt idx="19170">
                  <c:v>8620.3999999999942</c:v>
                </c:pt>
                <c:pt idx="19171">
                  <c:v>9148.3999999999942</c:v>
                </c:pt>
                <c:pt idx="19172">
                  <c:v>9674.6999999999971</c:v>
                </c:pt>
                <c:pt idx="19173">
                  <c:v>10197.699999999997</c:v>
                </c:pt>
                <c:pt idx="19174">
                  <c:v>10716.699999999997</c:v>
                </c:pt>
                <c:pt idx="19175">
                  <c:v>11237.300000000003</c:v>
                </c:pt>
                <c:pt idx="19176">
                  <c:v>11754.600000000006</c:v>
                </c:pt>
                <c:pt idx="19177">
                  <c:v>12257.100000000006</c:v>
                </c:pt>
                <c:pt idx="19178">
                  <c:v>12765.5</c:v>
                </c:pt>
                <c:pt idx="19179">
                  <c:v>13274.699999999997</c:v>
                </c:pt>
                <c:pt idx="19180">
                  <c:v>13774.5</c:v>
                </c:pt>
                <c:pt idx="19181">
                  <c:v>14264.800000000003</c:v>
                </c:pt>
                <c:pt idx="19182">
                  <c:v>14757.5</c:v>
                </c:pt>
                <c:pt idx="19183">
                  <c:v>15241.100000000006</c:v>
                </c:pt>
                <c:pt idx="19184">
                  <c:v>15717.199999999997</c:v>
                </c:pt>
                <c:pt idx="19185">
                  <c:v>16191.300000000003</c:v>
                </c:pt>
                <c:pt idx="19186">
                  <c:v>16666.5</c:v>
                </c:pt>
                <c:pt idx="19187">
                  <c:v>17136.100000000006</c:v>
                </c:pt>
                <c:pt idx="19188">
                  <c:v>17596.399999999994</c:v>
                </c:pt>
                <c:pt idx="19189">
                  <c:v>18050.800000000003</c:v>
                </c:pt>
                <c:pt idx="19190">
                  <c:v>18499.100000000006</c:v>
                </c:pt>
                <c:pt idx="19191">
                  <c:v>18942.5</c:v>
                </c:pt>
                <c:pt idx="19192">
                  <c:v>19372.899999999994</c:v>
                </c:pt>
                <c:pt idx="19193">
                  <c:v>19800.800000000003</c:v>
                </c:pt>
                <c:pt idx="19194">
                  <c:v>20227.800000000003</c:v>
                </c:pt>
                <c:pt idx="19195">
                  <c:v>20642.300000000003</c:v>
                </c:pt>
                <c:pt idx="19196">
                  <c:v>21042.300000000003</c:v>
                </c:pt>
                <c:pt idx="19197">
                  <c:v>21444.600000000006</c:v>
                </c:pt>
                <c:pt idx="19198">
                  <c:v>21842.899999999994</c:v>
                </c:pt>
                <c:pt idx="19199">
                  <c:v>22216.600000000006</c:v>
                </c:pt>
                <c:pt idx="19200">
                  <c:v>22599.699999999997</c:v>
                </c:pt>
                <c:pt idx="19201">
                  <c:v>22974</c:v>
                </c:pt>
                <c:pt idx="19202">
                  <c:v>23333</c:v>
                </c:pt>
                <c:pt idx="19203">
                  <c:v>23688</c:v>
                </c:pt>
                <c:pt idx="19204">
                  <c:v>24032</c:v>
                </c:pt>
                <c:pt idx="19205">
                  <c:v>24369</c:v>
                </c:pt>
                <c:pt idx="19206">
                  <c:v>24693</c:v>
                </c:pt>
                <c:pt idx="19207">
                  <c:v>25003</c:v>
                </c:pt>
                <c:pt idx="19208">
                  <c:v>25323</c:v>
                </c:pt>
                <c:pt idx="19209">
                  <c:v>25626</c:v>
                </c:pt>
                <c:pt idx="19210">
                  <c:v>25916</c:v>
                </c:pt>
                <c:pt idx="19211">
                  <c:v>26197</c:v>
                </c:pt>
                <c:pt idx="19212">
                  <c:v>26472</c:v>
                </c:pt>
                <c:pt idx="19213">
                  <c:v>26735</c:v>
                </c:pt>
                <c:pt idx="19214">
                  <c:v>26990</c:v>
                </c:pt>
                <c:pt idx="19215">
                  <c:v>27237</c:v>
                </c:pt>
                <c:pt idx="19216">
                  <c:v>27465</c:v>
                </c:pt>
                <c:pt idx="19217">
                  <c:v>27685</c:v>
                </c:pt>
                <c:pt idx="19218">
                  <c:v>27903</c:v>
                </c:pt>
                <c:pt idx="19219">
                  <c:v>28108</c:v>
                </c:pt>
                <c:pt idx="19220">
                  <c:v>28293</c:v>
                </c:pt>
                <c:pt idx="19221">
                  <c:v>28471</c:v>
                </c:pt>
                <c:pt idx="19222">
                  <c:v>28648</c:v>
                </c:pt>
                <c:pt idx="19223">
                  <c:v>28777</c:v>
                </c:pt>
                <c:pt idx="19224">
                  <c:v>28926</c:v>
                </c:pt>
                <c:pt idx="19225">
                  <c:v>29100</c:v>
                </c:pt>
                <c:pt idx="19226">
                  <c:v>29232</c:v>
                </c:pt>
                <c:pt idx="19227">
                  <c:v>29349</c:v>
                </c:pt>
                <c:pt idx="19228">
                  <c:v>29450</c:v>
                </c:pt>
                <c:pt idx="19229">
                  <c:v>29551</c:v>
                </c:pt>
                <c:pt idx="19230">
                  <c:v>29637</c:v>
                </c:pt>
                <c:pt idx="19231">
                  <c:v>29710</c:v>
                </c:pt>
                <c:pt idx="19232">
                  <c:v>29776</c:v>
                </c:pt>
                <c:pt idx="19233">
                  <c:v>29818</c:v>
                </c:pt>
                <c:pt idx="19234">
                  <c:v>29854</c:v>
                </c:pt>
                <c:pt idx="19235">
                  <c:v>29888</c:v>
                </c:pt>
                <c:pt idx="19236">
                  <c:v>29910</c:v>
                </c:pt>
                <c:pt idx="19237">
                  <c:v>29905</c:v>
                </c:pt>
                <c:pt idx="19238">
                  <c:v>29905</c:v>
                </c:pt>
                <c:pt idx="19239">
                  <c:v>29896</c:v>
                </c:pt>
                <c:pt idx="19240">
                  <c:v>29866</c:v>
                </c:pt>
                <c:pt idx="19241">
                  <c:v>29820</c:v>
                </c:pt>
                <c:pt idx="19242">
                  <c:v>29770</c:v>
                </c:pt>
                <c:pt idx="19243">
                  <c:v>29712</c:v>
                </c:pt>
                <c:pt idx="19244">
                  <c:v>29629</c:v>
                </c:pt>
                <c:pt idx="19245">
                  <c:v>29545</c:v>
                </c:pt>
                <c:pt idx="19246">
                  <c:v>29454</c:v>
                </c:pt>
                <c:pt idx="19247">
                  <c:v>29351</c:v>
                </c:pt>
                <c:pt idx="19248">
                  <c:v>29230</c:v>
                </c:pt>
                <c:pt idx="19249">
                  <c:v>29080</c:v>
                </c:pt>
                <c:pt idx="19250">
                  <c:v>28937</c:v>
                </c:pt>
                <c:pt idx="19251">
                  <c:v>28785</c:v>
                </c:pt>
                <c:pt idx="19252">
                  <c:v>28639</c:v>
                </c:pt>
                <c:pt idx="19253">
                  <c:v>28461</c:v>
                </c:pt>
                <c:pt idx="19254">
                  <c:v>28276</c:v>
                </c:pt>
                <c:pt idx="19255">
                  <c:v>28084</c:v>
                </c:pt>
                <c:pt idx="19256">
                  <c:v>27875</c:v>
                </c:pt>
                <c:pt idx="19257">
                  <c:v>27637</c:v>
                </c:pt>
                <c:pt idx="19258">
                  <c:v>27404</c:v>
                </c:pt>
                <c:pt idx="19259">
                  <c:v>27185</c:v>
                </c:pt>
                <c:pt idx="19260">
                  <c:v>26937</c:v>
                </c:pt>
                <c:pt idx="19261">
                  <c:v>26673</c:v>
                </c:pt>
                <c:pt idx="19262">
                  <c:v>26397</c:v>
                </c:pt>
                <c:pt idx="19263">
                  <c:v>26113</c:v>
                </c:pt>
                <c:pt idx="19264">
                  <c:v>25825</c:v>
                </c:pt>
                <c:pt idx="19265">
                  <c:v>25526</c:v>
                </c:pt>
                <c:pt idx="19266">
                  <c:v>25197</c:v>
                </c:pt>
                <c:pt idx="19267">
                  <c:v>24871</c:v>
                </c:pt>
                <c:pt idx="19268">
                  <c:v>24538</c:v>
                </c:pt>
                <c:pt idx="19269">
                  <c:v>24197</c:v>
                </c:pt>
                <c:pt idx="19270">
                  <c:v>23849</c:v>
                </c:pt>
                <c:pt idx="19271">
                  <c:v>23500</c:v>
                </c:pt>
                <c:pt idx="19272">
                  <c:v>23128</c:v>
                </c:pt>
                <c:pt idx="19273">
                  <c:v>22747.199999999997</c:v>
                </c:pt>
                <c:pt idx="19274">
                  <c:v>22361.300000000003</c:v>
                </c:pt>
                <c:pt idx="19275">
                  <c:v>21964.300000000003</c:v>
                </c:pt>
                <c:pt idx="19276">
                  <c:v>21545.800000000003</c:v>
                </c:pt>
                <c:pt idx="19277">
                  <c:v>21131.699999999997</c:v>
                </c:pt>
                <c:pt idx="19278">
                  <c:v>20714</c:v>
                </c:pt>
                <c:pt idx="19279">
                  <c:v>20275.199999999997</c:v>
                </c:pt>
                <c:pt idx="19280">
                  <c:v>19834.399999999994</c:v>
                </c:pt>
                <c:pt idx="19281">
                  <c:v>19385.899999999994</c:v>
                </c:pt>
                <c:pt idx="19282">
                  <c:v>18930.699999999997</c:v>
                </c:pt>
                <c:pt idx="19283">
                  <c:v>18466.800000000003</c:v>
                </c:pt>
                <c:pt idx="19284">
                  <c:v>17996.699999999997</c:v>
                </c:pt>
                <c:pt idx="19285">
                  <c:v>17513.199999999997</c:v>
                </c:pt>
                <c:pt idx="19286">
                  <c:v>17028.899999999994</c:v>
                </c:pt>
                <c:pt idx="19287">
                  <c:v>16533.300000000003</c:v>
                </c:pt>
                <c:pt idx="19288">
                  <c:v>16034.699999999997</c:v>
                </c:pt>
                <c:pt idx="19289">
                  <c:v>15522</c:v>
                </c:pt>
                <c:pt idx="19290">
                  <c:v>15009</c:v>
                </c:pt>
                <c:pt idx="19291">
                  <c:v>14489.300000000003</c:v>
                </c:pt>
                <c:pt idx="19292">
                  <c:v>13962.300000000003</c:v>
                </c:pt>
                <c:pt idx="19293">
                  <c:v>13432.100000000006</c:v>
                </c:pt>
                <c:pt idx="19294">
                  <c:v>12890.5</c:v>
                </c:pt>
                <c:pt idx="19295">
                  <c:v>12347.800000000003</c:v>
                </c:pt>
                <c:pt idx="19296">
                  <c:v>11800.199999999997</c:v>
                </c:pt>
                <c:pt idx="19297">
                  <c:v>11248.5</c:v>
                </c:pt>
                <c:pt idx="19298">
                  <c:v>10691.600000000006</c:v>
                </c:pt>
                <c:pt idx="19299">
                  <c:v>10125.199999999997</c:v>
                </c:pt>
                <c:pt idx="19300">
                  <c:v>9554.8000000000029</c:v>
                </c:pt>
                <c:pt idx="19301">
                  <c:v>8977.6999999999971</c:v>
                </c:pt>
                <c:pt idx="19302">
                  <c:v>8401</c:v>
                </c:pt>
                <c:pt idx="19303">
                  <c:v>7819.8000000000029</c:v>
                </c:pt>
                <c:pt idx="19304">
                  <c:v>7235.3000000000029</c:v>
                </c:pt>
                <c:pt idx="19305">
                  <c:v>6650.1999999999971</c:v>
                </c:pt>
                <c:pt idx="19306">
                  <c:v>6058.8000000000029</c:v>
                </c:pt>
                <c:pt idx="19307">
                  <c:v>5463.3999999999942</c:v>
                </c:pt>
                <c:pt idx="19308">
                  <c:v>4868</c:v>
                </c:pt>
                <c:pt idx="19309">
                  <c:v>4268.3000000000029</c:v>
                </c:pt>
                <c:pt idx="19310">
                  <c:v>3665.6999999999971</c:v>
                </c:pt>
                <c:pt idx="19311">
                  <c:v>3063</c:v>
                </c:pt>
                <c:pt idx="19312">
                  <c:v>2455</c:v>
                </c:pt>
                <c:pt idx="19313">
                  <c:v>1844.8999999999942</c:v>
                </c:pt>
                <c:pt idx="19314">
                  <c:v>1235.3000000000029</c:v>
                </c:pt>
                <c:pt idx="19315">
                  <c:v>623.30000000000291</c:v>
                </c:pt>
                <c:pt idx="19316">
                  <c:v>10.30000000000291</c:v>
                </c:pt>
                <c:pt idx="19317">
                  <c:v>-601.69999999999709</c:v>
                </c:pt>
                <c:pt idx="19318">
                  <c:v>-1214.3999999999942</c:v>
                </c:pt>
                <c:pt idx="19319">
                  <c:v>-1826.3000000000029</c:v>
                </c:pt>
                <c:pt idx="19320">
                  <c:v>-2438.1000000000058</c:v>
                </c:pt>
                <c:pt idx="19321">
                  <c:v>-3053.3000000000029</c:v>
                </c:pt>
                <c:pt idx="19322">
                  <c:v>-3667.8000000000029</c:v>
                </c:pt>
                <c:pt idx="19323">
                  <c:v>-4278.1999999999971</c:v>
                </c:pt>
                <c:pt idx="19324">
                  <c:v>-4888.8999999999942</c:v>
                </c:pt>
                <c:pt idx="19325">
                  <c:v>-5502.3999999999942</c:v>
                </c:pt>
                <c:pt idx="19326">
                  <c:v>-6115</c:v>
                </c:pt>
                <c:pt idx="19327">
                  <c:v>-6721.6999999999971</c:v>
                </c:pt>
                <c:pt idx="19328">
                  <c:v>-7327.5</c:v>
                </c:pt>
                <c:pt idx="19329">
                  <c:v>-7933.3999999999942</c:v>
                </c:pt>
                <c:pt idx="19330">
                  <c:v>-8534.8000000000029</c:v>
                </c:pt>
                <c:pt idx="19331">
                  <c:v>-9132.6000000000058</c:v>
                </c:pt>
                <c:pt idx="19332">
                  <c:v>-9730.3999999999942</c:v>
                </c:pt>
                <c:pt idx="19333">
                  <c:v>-10324.600000000006</c:v>
                </c:pt>
                <c:pt idx="19334">
                  <c:v>-10913</c:v>
                </c:pt>
                <c:pt idx="19335">
                  <c:v>-11501.399999999994</c:v>
                </c:pt>
                <c:pt idx="19336">
                  <c:v>-12086.400000000001</c:v>
                </c:pt>
                <c:pt idx="19337">
                  <c:v>-12664.400000000001</c:v>
                </c:pt>
                <c:pt idx="19338">
                  <c:v>-13245.400000000001</c:v>
                </c:pt>
                <c:pt idx="19339">
                  <c:v>-13821.199999999997</c:v>
                </c:pt>
                <c:pt idx="19340">
                  <c:v>-14387.800000000003</c:v>
                </c:pt>
                <c:pt idx="19341">
                  <c:v>-14949.300000000003</c:v>
                </c:pt>
                <c:pt idx="19342">
                  <c:v>-15506.800000000003</c:v>
                </c:pt>
                <c:pt idx="19343">
                  <c:v>-16059.5</c:v>
                </c:pt>
                <c:pt idx="19344">
                  <c:v>-16605.5</c:v>
                </c:pt>
                <c:pt idx="19345">
                  <c:v>-17146.900000000001</c:v>
                </c:pt>
                <c:pt idx="19346">
                  <c:v>-17686</c:v>
                </c:pt>
                <c:pt idx="19347">
                  <c:v>-18216.699999999997</c:v>
                </c:pt>
                <c:pt idx="19348">
                  <c:v>-18739.800000000003</c:v>
                </c:pt>
                <c:pt idx="19349">
                  <c:v>-19255.300000000003</c:v>
                </c:pt>
                <c:pt idx="19350">
                  <c:v>-19769.599999999999</c:v>
                </c:pt>
                <c:pt idx="19351">
                  <c:v>-20278.599999999999</c:v>
                </c:pt>
                <c:pt idx="19352">
                  <c:v>-20777.800000000003</c:v>
                </c:pt>
                <c:pt idx="19353">
                  <c:v>-21269.800000000003</c:v>
                </c:pt>
                <c:pt idx="19354">
                  <c:v>-21751.9</c:v>
                </c:pt>
                <c:pt idx="19355">
                  <c:v>-22227.699999999997</c:v>
                </c:pt>
                <c:pt idx="19356">
                  <c:v>-22695.699999999997</c:v>
                </c:pt>
                <c:pt idx="19357">
                  <c:v>-23156.1</c:v>
                </c:pt>
                <c:pt idx="19358">
                  <c:v>-23609.699999999997</c:v>
                </c:pt>
                <c:pt idx="19359">
                  <c:v>-24053</c:v>
                </c:pt>
                <c:pt idx="19360">
                  <c:v>-24488.699999999997</c:v>
                </c:pt>
                <c:pt idx="19361">
                  <c:v>-24917.800000000003</c:v>
                </c:pt>
                <c:pt idx="19362">
                  <c:v>-25337.9</c:v>
                </c:pt>
                <c:pt idx="19363">
                  <c:v>-25747.699999999997</c:v>
                </c:pt>
                <c:pt idx="19364">
                  <c:v>-26151</c:v>
                </c:pt>
                <c:pt idx="19365">
                  <c:v>-26546.699999999997</c:v>
                </c:pt>
                <c:pt idx="19366">
                  <c:v>-26923</c:v>
                </c:pt>
                <c:pt idx="19367">
                  <c:v>-27296</c:v>
                </c:pt>
                <c:pt idx="19368">
                  <c:v>-27659.9</c:v>
                </c:pt>
                <c:pt idx="19369">
                  <c:v>-28015.1</c:v>
                </c:pt>
                <c:pt idx="19370">
                  <c:v>-28358.400000000001</c:v>
                </c:pt>
                <c:pt idx="19371">
                  <c:v>-28690.699999999997</c:v>
                </c:pt>
                <c:pt idx="19372">
                  <c:v>-29012.300000000003</c:v>
                </c:pt>
                <c:pt idx="19373">
                  <c:v>-29325.699999999997</c:v>
                </c:pt>
                <c:pt idx="19374">
                  <c:v>-29631.199999999997</c:v>
                </c:pt>
                <c:pt idx="19375">
                  <c:v>-29928.6</c:v>
                </c:pt>
                <c:pt idx="19376">
                  <c:v>-30207.300000000003</c:v>
                </c:pt>
                <c:pt idx="19377">
                  <c:v>-30483.1</c:v>
                </c:pt>
                <c:pt idx="19378">
                  <c:v>-30744</c:v>
                </c:pt>
                <c:pt idx="19379">
                  <c:v>-30994.300000000003</c:v>
                </c:pt>
                <c:pt idx="19380">
                  <c:v>-31226.199999999997</c:v>
                </c:pt>
                <c:pt idx="19381">
                  <c:v>-31451.5</c:v>
                </c:pt>
                <c:pt idx="19382">
                  <c:v>-31667.699999999997</c:v>
                </c:pt>
                <c:pt idx="19383">
                  <c:v>-31876.199999999997</c:v>
                </c:pt>
                <c:pt idx="19384">
                  <c:v>-32063.300000000003</c:v>
                </c:pt>
                <c:pt idx="19385">
                  <c:v>-32245.300000000003</c:v>
                </c:pt>
                <c:pt idx="19386">
                  <c:v>-32419.699999999997</c:v>
                </c:pt>
                <c:pt idx="19387">
                  <c:v>-32573.800000000003</c:v>
                </c:pt>
                <c:pt idx="19388">
                  <c:v>-32722.1</c:v>
                </c:pt>
                <c:pt idx="19389">
                  <c:v>-32861.699999999997</c:v>
                </c:pt>
                <c:pt idx="19390">
                  <c:v>-32981.599999999999</c:v>
                </c:pt>
                <c:pt idx="19391">
                  <c:v>-33093.1</c:v>
                </c:pt>
                <c:pt idx="19392">
                  <c:v>-33198.199999999997</c:v>
                </c:pt>
                <c:pt idx="19393">
                  <c:v>-33278.9</c:v>
                </c:pt>
                <c:pt idx="19394">
                  <c:v>-33337.800000000003</c:v>
                </c:pt>
                <c:pt idx="19395">
                  <c:v>-33409.699999999997</c:v>
                </c:pt>
                <c:pt idx="19396">
                  <c:v>-33466.300000000003</c:v>
                </c:pt>
                <c:pt idx="19397">
                  <c:v>-33505</c:v>
                </c:pt>
                <c:pt idx="19398">
                  <c:v>-33512.400000000001</c:v>
                </c:pt>
                <c:pt idx="19399">
                  <c:v>-33524.400000000001</c:v>
                </c:pt>
                <c:pt idx="19400">
                  <c:v>-33541.599999999999</c:v>
                </c:pt>
                <c:pt idx="19401">
                  <c:v>-33534.9</c:v>
                </c:pt>
                <c:pt idx="19402">
                  <c:v>-33515</c:v>
                </c:pt>
                <c:pt idx="19403">
                  <c:v>-33450.800000000003</c:v>
                </c:pt>
                <c:pt idx="19404">
                  <c:v>-33396.9</c:v>
                </c:pt>
                <c:pt idx="19405">
                  <c:v>-33337.199999999997</c:v>
                </c:pt>
                <c:pt idx="19406">
                  <c:v>-33267.5</c:v>
                </c:pt>
                <c:pt idx="19407">
                  <c:v>-33188</c:v>
                </c:pt>
                <c:pt idx="19408">
                  <c:v>-33086.1</c:v>
                </c:pt>
                <c:pt idx="19409">
                  <c:v>-32975.1</c:v>
                </c:pt>
                <c:pt idx="19410">
                  <c:v>-32840.9</c:v>
                </c:pt>
                <c:pt idx="19411">
                  <c:v>-32712.800000000003</c:v>
                </c:pt>
                <c:pt idx="19412">
                  <c:v>-32585.800000000003</c:v>
                </c:pt>
                <c:pt idx="19413">
                  <c:v>-32405.699999999997</c:v>
                </c:pt>
                <c:pt idx="19414">
                  <c:v>-32254.699999999997</c:v>
                </c:pt>
                <c:pt idx="19415">
                  <c:v>-32077.599999999999</c:v>
                </c:pt>
                <c:pt idx="19416">
                  <c:v>-31866</c:v>
                </c:pt>
                <c:pt idx="19417">
                  <c:v>-31660.800000000003</c:v>
                </c:pt>
                <c:pt idx="19418">
                  <c:v>-31446.5</c:v>
                </c:pt>
                <c:pt idx="19419">
                  <c:v>-31222.6</c:v>
                </c:pt>
                <c:pt idx="19420">
                  <c:v>-31000.9</c:v>
                </c:pt>
                <c:pt idx="19421">
                  <c:v>-30743.599999999999</c:v>
                </c:pt>
                <c:pt idx="19422">
                  <c:v>-30480.6</c:v>
                </c:pt>
                <c:pt idx="19423">
                  <c:v>-30209.1</c:v>
                </c:pt>
                <c:pt idx="19424">
                  <c:v>-29930.300000000003</c:v>
                </c:pt>
                <c:pt idx="19425">
                  <c:v>-29632.1</c:v>
                </c:pt>
                <c:pt idx="19426">
                  <c:v>-29318.400000000001</c:v>
                </c:pt>
                <c:pt idx="19427">
                  <c:v>-29008.9</c:v>
                </c:pt>
                <c:pt idx="19428">
                  <c:v>-28681</c:v>
                </c:pt>
                <c:pt idx="19429">
                  <c:v>-28331.9</c:v>
                </c:pt>
                <c:pt idx="19430">
                  <c:v>-27985.300000000003</c:v>
                </c:pt>
                <c:pt idx="19431">
                  <c:v>-27630.400000000001</c:v>
                </c:pt>
                <c:pt idx="19432">
                  <c:v>-27254.1</c:v>
                </c:pt>
                <c:pt idx="19433">
                  <c:v>-26866.400000000001</c:v>
                </c:pt>
                <c:pt idx="19434">
                  <c:v>-26484.6</c:v>
                </c:pt>
                <c:pt idx="19435">
                  <c:v>-26088.400000000001</c:v>
                </c:pt>
                <c:pt idx="19436">
                  <c:v>-25672.5</c:v>
                </c:pt>
                <c:pt idx="19437">
                  <c:v>-25248.6</c:v>
                </c:pt>
                <c:pt idx="19438">
                  <c:v>-24820.199999999997</c:v>
                </c:pt>
                <c:pt idx="19439">
                  <c:v>-24401.699999999997</c:v>
                </c:pt>
                <c:pt idx="19440">
                  <c:v>-23959.699999999997</c:v>
                </c:pt>
                <c:pt idx="19441">
                  <c:v>-23503.4</c:v>
                </c:pt>
                <c:pt idx="19442">
                  <c:v>-23034.1</c:v>
                </c:pt>
                <c:pt idx="19443">
                  <c:v>-22560.800000000003</c:v>
                </c:pt>
                <c:pt idx="19444">
                  <c:v>-22054.699999999997</c:v>
                </c:pt>
                <c:pt idx="19445">
                  <c:v>-21562.199999999997</c:v>
                </c:pt>
                <c:pt idx="19446">
                  <c:v>-21080.800000000003</c:v>
                </c:pt>
                <c:pt idx="19447">
                  <c:v>-20575.099999999999</c:v>
                </c:pt>
                <c:pt idx="19448">
                  <c:v>-20063.599999999999</c:v>
                </c:pt>
                <c:pt idx="19449">
                  <c:v>-19531.599999999999</c:v>
                </c:pt>
                <c:pt idx="19450">
                  <c:v>-18998.400000000001</c:v>
                </c:pt>
                <c:pt idx="19451">
                  <c:v>-18459.699999999997</c:v>
                </c:pt>
                <c:pt idx="19452">
                  <c:v>-17914.800000000003</c:v>
                </c:pt>
                <c:pt idx="19453">
                  <c:v>-17359.800000000003</c:v>
                </c:pt>
                <c:pt idx="19454">
                  <c:v>-16800.199999999997</c:v>
                </c:pt>
                <c:pt idx="19455">
                  <c:v>-16235.300000000003</c:v>
                </c:pt>
                <c:pt idx="19456">
                  <c:v>-15658.900000000001</c:v>
                </c:pt>
                <c:pt idx="19457">
                  <c:v>-15075.800000000003</c:v>
                </c:pt>
                <c:pt idx="19458">
                  <c:v>-14497</c:v>
                </c:pt>
                <c:pt idx="19459">
                  <c:v>-13908.900000000001</c:v>
                </c:pt>
                <c:pt idx="19460">
                  <c:v>-13314.599999999999</c:v>
                </c:pt>
                <c:pt idx="19461">
                  <c:v>-12713.699999999997</c:v>
                </c:pt>
                <c:pt idx="19462">
                  <c:v>-12106.699999999997</c:v>
                </c:pt>
                <c:pt idx="19463">
                  <c:v>-11483.399999999994</c:v>
                </c:pt>
                <c:pt idx="19464">
                  <c:v>-10873.5</c:v>
                </c:pt>
                <c:pt idx="19465">
                  <c:v>-10256.899999999994</c:v>
                </c:pt>
                <c:pt idx="19466">
                  <c:v>-9626</c:v>
                </c:pt>
                <c:pt idx="19467">
                  <c:v>-8996.3999999999942</c:v>
                </c:pt>
                <c:pt idx="19468">
                  <c:v>-8371.3999999999942</c:v>
                </c:pt>
                <c:pt idx="19469">
                  <c:v>-7736.8000000000029</c:v>
                </c:pt>
                <c:pt idx="19470">
                  <c:v>-7092.8000000000029</c:v>
                </c:pt>
                <c:pt idx="19471">
                  <c:v>-6455.1999999999971</c:v>
                </c:pt>
                <c:pt idx="19472">
                  <c:v>-5817.6999999999971</c:v>
                </c:pt>
                <c:pt idx="19473">
                  <c:v>-5169.6999999999971</c:v>
                </c:pt>
                <c:pt idx="19474">
                  <c:v>-4510.3000000000029</c:v>
                </c:pt>
                <c:pt idx="19475">
                  <c:v>-3861.3000000000029</c:v>
                </c:pt>
                <c:pt idx="19476">
                  <c:v>-3211.3999999999942</c:v>
                </c:pt>
                <c:pt idx="19477">
                  <c:v>-2549.3000000000029</c:v>
                </c:pt>
                <c:pt idx="19478">
                  <c:v>-1893.1999999999971</c:v>
                </c:pt>
                <c:pt idx="19479">
                  <c:v>-1238.1000000000058</c:v>
                </c:pt>
                <c:pt idx="19480">
                  <c:v>-581.5</c:v>
                </c:pt>
                <c:pt idx="19481">
                  <c:v>77.600000000005821</c:v>
                </c:pt>
                <c:pt idx="19482">
                  <c:v>741.5</c:v>
                </c:pt>
                <c:pt idx="19483">
                  <c:v>1400.3999999999942</c:v>
                </c:pt>
                <c:pt idx="19484">
                  <c:v>2055</c:v>
                </c:pt>
                <c:pt idx="19485">
                  <c:v>2714.3999999999942</c:v>
                </c:pt>
                <c:pt idx="19486">
                  <c:v>3375.3999999999942</c:v>
                </c:pt>
                <c:pt idx="19487">
                  <c:v>4029.8000000000029</c:v>
                </c:pt>
                <c:pt idx="19488">
                  <c:v>4691.1999999999971</c:v>
                </c:pt>
                <c:pt idx="19489">
                  <c:v>5357.5</c:v>
                </c:pt>
                <c:pt idx="19490">
                  <c:v>6010.1999999999971</c:v>
                </c:pt>
                <c:pt idx="19491">
                  <c:v>6657.6000000000058</c:v>
                </c:pt>
                <c:pt idx="19492">
                  <c:v>7306.5</c:v>
                </c:pt>
                <c:pt idx="19493">
                  <c:v>7956</c:v>
                </c:pt>
                <c:pt idx="19494">
                  <c:v>8599.8000000000029</c:v>
                </c:pt>
                <c:pt idx="19495">
                  <c:v>9243.1000000000058</c:v>
                </c:pt>
                <c:pt idx="19496">
                  <c:v>9886.8999999999942</c:v>
                </c:pt>
                <c:pt idx="19497">
                  <c:v>10519.600000000006</c:v>
                </c:pt>
                <c:pt idx="19498">
                  <c:v>11157.300000000003</c:v>
                </c:pt>
                <c:pt idx="19499">
                  <c:v>11785.800000000003</c:v>
                </c:pt>
                <c:pt idx="19500">
                  <c:v>12414.800000000003</c:v>
                </c:pt>
                <c:pt idx="19501">
                  <c:v>13040.899999999994</c:v>
                </c:pt>
                <c:pt idx="19502">
                  <c:v>13656</c:v>
                </c:pt>
                <c:pt idx="19503">
                  <c:v>14274.100000000006</c:v>
                </c:pt>
                <c:pt idx="19504">
                  <c:v>14877.5</c:v>
                </c:pt>
                <c:pt idx="19505">
                  <c:v>15484.5</c:v>
                </c:pt>
                <c:pt idx="19506">
                  <c:v>16083.300000000003</c:v>
                </c:pt>
                <c:pt idx="19507">
                  <c:v>16674.399999999994</c:v>
                </c:pt>
                <c:pt idx="19508">
                  <c:v>17261.300000000003</c:v>
                </c:pt>
                <c:pt idx="19509">
                  <c:v>17841.5</c:v>
                </c:pt>
                <c:pt idx="19510">
                  <c:v>18411.5</c:v>
                </c:pt>
                <c:pt idx="19511">
                  <c:v>18978.600000000006</c:v>
                </c:pt>
                <c:pt idx="19512">
                  <c:v>19552.300000000003</c:v>
                </c:pt>
                <c:pt idx="19513">
                  <c:v>20114.5</c:v>
                </c:pt>
                <c:pt idx="19514">
                  <c:v>20657.800000000003</c:v>
                </c:pt>
                <c:pt idx="19515">
                  <c:v>21202.100000000006</c:v>
                </c:pt>
                <c:pt idx="19516">
                  <c:v>21734.399999999994</c:v>
                </c:pt>
                <c:pt idx="19517">
                  <c:v>22259.800000000003</c:v>
                </c:pt>
                <c:pt idx="19518">
                  <c:v>22777.800000000003</c:v>
                </c:pt>
                <c:pt idx="19519">
                  <c:v>23291</c:v>
                </c:pt>
                <c:pt idx="19520">
                  <c:v>23798</c:v>
                </c:pt>
                <c:pt idx="19521">
                  <c:v>24288</c:v>
                </c:pt>
                <c:pt idx="19522">
                  <c:v>24776</c:v>
                </c:pt>
                <c:pt idx="19523">
                  <c:v>25253</c:v>
                </c:pt>
                <c:pt idx="19524">
                  <c:v>25726</c:v>
                </c:pt>
                <c:pt idx="19525">
                  <c:v>26190</c:v>
                </c:pt>
                <c:pt idx="19526">
                  <c:v>26637</c:v>
                </c:pt>
                <c:pt idx="19527">
                  <c:v>27084</c:v>
                </c:pt>
                <c:pt idx="19528">
                  <c:v>27524</c:v>
                </c:pt>
                <c:pt idx="19529">
                  <c:v>27938</c:v>
                </c:pt>
                <c:pt idx="19530">
                  <c:v>28347</c:v>
                </c:pt>
                <c:pt idx="19531">
                  <c:v>28754</c:v>
                </c:pt>
                <c:pt idx="19532">
                  <c:v>29149</c:v>
                </c:pt>
                <c:pt idx="19533">
                  <c:v>29526</c:v>
                </c:pt>
                <c:pt idx="19534">
                  <c:v>29888</c:v>
                </c:pt>
                <c:pt idx="19535">
                  <c:v>30252</c:v>
                </c:pt>
                <c:pt idx="19536">
                  <c:v>30614</c:v>
                </c:pt>
                <c:pt idx="19537">
                  <c:v>30952</c:v>
                </c:pt>
                <c:pt idx="19538">
                  <c:v>31274</c:v>
                </c:pt>
                <c:pt idx="19539">
                  <c:v>31608</c:v>
                </c:pt>
                <c:pt idx="19540">
                  <c:v>31915</c:v>
                </c:pt>
                <c:pt idx="19541">
                  <c:v>32210</c:v>
                </c:pt>
                <c:pt idx="19542">
                  <c:v>32490</c:v>
                </c:pt>
                <c:pt idx="19543">
                  <c:v>32763</c:v>
                </c:pt>
                <c:pt idx="19544">
                  <c:v>33010</c:v>
                </c:pt>
                <c:pt idx="19545">
                  <c:v>33274</c:v>
                </c:pt>
                <c:pt idx="19546">
                  <c:v>33513</c:v>
                </c:pt>
                <c:pt idx="19547">
                  <c:v>33737</c:v>
                </c:pt>
                <c:pt idx="19548">
                  <c:v>33954</c:v>
                </c:pt>
                <c:pt idx="19549">
                  <c:v>34151</c:v>
                </c:pt>
                <c:pt idx="19550">
                  <c:v>34342</c:v>
                </c:pt>
                <c:pt idx="19551">
                  <c:v>34522</c:v>
                </c:pt>
                <c:pt idx="19552">
                  <c:v>34690</c:v>
                </c:pt>
                <c:pt idx="19553">
                  <c:v>34842</c:v>
                </c:pt>
                <c:pt idx="19554">
                  <c:v>34979</c:v>
                </c:pt>
                <c:pt idx="19555">
                  <c:v>35108</c:v>
                </c:pt>
                <c:pt idx="19556">
                  <c:v>35189</c:v>
                </c:pt>
                <c:pt idx="19557">
                  <c:v>35290</c:v>
                </c:pt>
                <c:pt idx="19558">
                  <c:v>35414</c:v>
                </c:pt>
                <c:pt idx="19559">
                  <c:v>35493</c:v>
                </c:pt>
                <c:pt idx="19560">
                  <c:v>35586</c:v>
                </c:pt>
                <c:pt idx="19561">
                  <c:v>35630</c:v>
                </c:pt>
                <c:pt idx="19562">
                  <c:v>35675</c:v>
                </c:pt>
                <c:pt idx="19563">
                  <c:v>35707</c:v>
                </c:pt>
                <c:pt idx="19564">
                  <c:v>35710</c:v>
                </c:pt>
                <c:pt idx="19565">
                  <c:v>35721</c:v>
                </c:pt>
                <c:pt idx="19566">
                  <c:v>35707</c:v>
                </c:pt>
                <c:pt idx="19567">
                  <c:v>35671</c:v>
                </c:pt>
                <c:pt idx="19568">
                  <c:v>35639</c:v>
                </c:pt>
                <c:pt idx="19569">
                  <c:v>35594</c:v>
                </c:pt>
                <c:pt idx="19570">
                  <c:v>35524</c:v>
                </c:pt>
                <c:pt idx="19571">
                  <c:v>35445</c:v>
                </c:pt>
                <c:pt idx="19572">
                  <c:v>35363</c:v>
                </c:pt>
                <c:pt idx="19573">
                  <c:v>35263</c:v>
                </c:pt>
                <c:pt idx="19574">
                  <c:v>35139</c:v>
                </c:pt>
                <c:pt idx="19575">
                  <c:v>35018</c:v>
                </c:pt>
                <c:pt idx="19576">
                  <c:v>34882</c:v>
                </c:pt>
                <c:pt idx="19577">
                  <c:v>34723</c:v>
                </c:pt>
                <c:pt idx="19578">
                  <c:v>34556</c:v>
                </c:pt>
                <c:pt idx="19579">
                  <c:v>34379</c:v>
                </c:pt>
                <c:pt idx="19580">
                  <c:v>34195</c:v>
                </c:pt>
                <c:pt idx="19581">
                  <c:v>33993</c:v>
                </c:pt>
                <c:pt idx="19582">
                  <c:v>33758</c:v>
                </c:pt>
                <c:pt idx="19583">
                  <c:v>33529</c:v>
                </c:pt>
                <c:pt idx="19584">
                  <c:v>33290</c:v>
                </c:pt>
                <c:pt idx="19585">
                  <c:v>33041</c:v>
                </c:pt>
                <c:pt idx="19586">
                  <c:v>32792</c:v>
                </c:pt>
                <c:pt idx="19587">
                  <c:v>32516</c:v>
                </c:pt>
                <c:pt idx="19588">
                  <c:v>32219</c:v>
                </c:pt>
                <c:pt idx="19589">
                  <c:v>31938</c:v>
                </c:pt>
                <c:pt idx="19590">
                  <c:v>31608</c:v>
                </c:pt>
                <c:pt idx="19591">
                  <c:v>31283</c:v>
                </c:pt>
                <c:pt idx="19592">
                  <c:v>30968</c:v>
                </c:pt>
                <c:pt idx="19593">
                  <c:v>30628</c:v>
                </c:pt>
                <c:pt idx="19594">
                  <c:v>30273</c:v>
                </c:pt>
                <c:pt idx="19595">
                  <c:v>29899</c:v>
                </c:pt>
                <c:pt idx="19596">
                  <c:v>29523</c:v>
                </c:pt>
                <c:pt idx="19597">
                  <c:v>29141</c:v>
                </c:pt>
                <c:pt idx="19598">
                  <c:v>28747</c:v>
                </c:pt>
                <c:pt idx="19599">
                  <c:v>28333</c:v>
                </c:pt>
                <c:pt idx="19600">
                  <c:v>27909</c:v>
                </c:pt>
                <c:pt idx="19601">
                  <c:v>27478</c:v>
                </c:pt>
                <c:pt idx="19602">
                  <c:v>27029</c:v>
                </c:pt>
                <c:pt idx="19603">
                  <c:v>26582</c:v>
                </c:pt>
                <c:pt idx="19604">
                  <c:v>26137</c:v>
                </c:pt>
                <c:pt idx="19605">
                  <c:v>25666</c:v>
                </c:pt>
                <c:pt idx="19606">
                  <c:v>25183</c:v>
                </c:pt>
                <c:pt idx="19607">
                  <c:v>24692</c:v>
                </c:pt>
                <c:pt idx="19608">
                  <c:v>24208</c:v>
                </c:pt>
                <c:pt idx="19609">
                  <c:v>23699</c:v>
                </c:pt>
                <c:pt idx="19610">
                  <c:v>23184</c:v>
                </c:pt>
                <c:pt idx="19611">
                  <c:v>22638.5</c:v>
                </c:pt>
                <c:pt idx="19612">
                  <c:v>22105.5</c:v>
                </c:pt>
                <c:pt idx="19613">
                  <c:v>21562.300000000003</c:v>
                </c:pt>
                <c:pt idx="19614">
                  <c:v>21015.199999999997</c:v>
                </c:pt>
                <c:pt idx="19615">
                  <c:v>20463.399999999994</c:v>
                </c:pt>
                <c:pt idx="19616">
                  <c:v>19898.300000000003</c:v>
                </c:pt>
                <c:pt idx="19617">
                  <c:v>19330.600000000006</c:v>
                </c:pt>
                <c:pt idx="19618">
                  <c:v>18757.100000000006</c:v>
                </c:pt>
                <c:pt idx="19619">
                  <c:v>18171.100000000006</c:v>
                </c:pt>
                <c:pt idx="19620">
                  <c:v>17582.699999999997</c:v>
                </c:pt>
                <c:pt idx="19621">
                  <c:v>16988.600000000006</c:v>
                </c:pt>
                <c:pt idx="19622">
                  <c:v>16387.300000000003</c:v>
                </c:pt>
                <c:pt idx="19623">
                  <c:v>15777.899999999994</c:v>
                </c:pt>
                <c:pt idx="19624">
                  <c:v>15163.100000000006</c:v>
                </c:pt>
                <c:pt idx="19625">
                  <c:v>14539.899999999994</c:v>
                </c:pt>
                <c:pt idx="19626">
                  <c:v>13915.399999999994</c:v>
                </c:pt>
                <c:pt idx="19627">
                  <c:v>13280.199999999997</c:v>
                </c:pt>
                <c:pt idx="19628">
                  <c:v>12644</c:v>
                </c:pt>
                <c:pt idx="19629">
                  <c:v>12005.300000000003</c:v>
                </c:pt>
                <c:pt idx="19630">
                  <c:v>11361.899999999994</c:v>
                </c:pt>
                <c:pt idx="19631">
                  <c:v>10713.399999999994</c:v>
                </c:pt>
                <c:pt idx="19632">
                  <c:v>10058.899999999994</c:v>
                </c:pt>
                <c:pt idx="19633">
                  <c:v>9401.1999999999971</c:v>
                </c:pt>
                <c:pt idx="19634">
                  <c:v>8740.5</c:v>
                </c:pt>
                <c:pt idx="19635">
                  <c:v>8077.1999999999971</c:v>
                </c:pt>
                <c:pt idx="19636">
                  <c:v>7409.3000000000029</c:v>
                </c:pt>
                <c:pt idx="19637">
                  <c:v>6736.6999999999971</c:v>
                </c:pt>
                <c:pt idx="19638">
                  <c:v>6064.1000000000058</c:v>
                </c:pt>
                <c:pt idx="19639">
                  <c:v>5387.6999999999971</c:v>
                </c:pt>
                <c:pt idx="19640">
                  <c:v>4708.6000000000058</c:v>
                </c:pt>
                <c:pt idx="19641">
                  <c:v>4029.3000000000029</c:v>
                </c:pt>
                <c:pt idx="19642">
                  <c:v>3349.5</c:v>
                </c:pt>
                <c:pt idx="19643">
                  <c:v>2666.1000000000058</c:v>
                </c:pt>
                <c:pt idx="19644">
                  <c:v>1982.5</c:v>
                </c:pt>
                <c:pt idx="19645">
                  <c:v>1298.5</c:v>
                </c:pt>
                <c:pt idx="19646">
                  <c:v>613.60000000000582</c:v>
                </c:pt>
                <c:pt idx="19647">
                  <c:v>-70.5</c:v>
                </c:pt>
                <c:pt idx="19648">
                  <c:v>-757.19999999999709</c:v>
                </c:pt>
                <c:pt idx="19649">
                  <c:v>-1444.1999999999971</c:v>
                </c:pt>
                <c:pt idx="19650">
                  <c:v>-2133.6999999999971</c:v>
                </c:pt>
                <c:pt idx="19651">
                  <c:v>-2822.3000000000029</c:v>
                </c:pt>
                <c:pt idx="19652">
                  <c:v>-3505.6999999999971</c:v>
                </c:pt>
                <c:pt idx="19653">
                  <c:v>-4187.8999999999942</c:v>
                </c:pt>
                <c:pt idx="19654">
                  <c:v>-4870.1000000000058</c:v>
                </c:pt>
                <c:pt idx="19655">
                  <c:v>-5553.6999999999971</c:v>
                </c:pt>
                <c:pt idx="19656">
                  <c:v>-6232.1000000000058</c:v>
                </c:pt>
                <c:pt idx="19657">
                  <c:v>-6907.3999999999942</c:v>
                </c:pt>
                <c:pt idx="19658">
                  <c:v>-7581.8000000000029</c:v>
                </c:pt>
                <c:pt idx="19659">
                  <c:v>-8253.6000000000058</c:v>
                </c:pt>
                <c:pt idx="19660">
                  <c:v>-8922.1000000000058</c:v>
                </c:pt>
                <c:pt idx="19661">
                  <c:v>-9587.3999999999942</c:v>
                </c:pt>
                <c:pt idx="19662">
                  <c:v>-10254.100000000006</c:v>
                </c:pt>
                <c:pt idx="19663">
                  <c:v>-10919.199999999997</c:v>
                </c:pt>
                <c:pt idx="19664">
                  <c:v>-11573.800000000003</c:v>
                </c:pt>
                <c:pt idx="19665">
                  <c:v>-12227.099999999999</c:v>
                </c:pt>
                <c:pt idx="19666">
                  <c:v>-12876.800000000003</c:v>
                </c:pt>
                <c:pt idx="19667">
                  <c:v>-13518.199999999997</c:v>
                </c:pt>
                <c:pt idx="19668">
                  <c:v>-14157.300000000003</c:v>
                </c:pt>
                <c:pt idx="19669">
                  <c:v>-14792.599999999999</c:v>
                </c:pt>
                <c:pt idx="19670">
                  <c:v>-15420</c:v>
                </c:pt>
                <c:pt idx="19671">
                  <c:v>-16042.900000000001</c:v>
                </c:pt>
                <c:pt idx="19672">
                  <c:v>-16663</c:v>
                </c:pt>
                <c:pt idx="19673">
                  <c:v>-17275.300000000003</c:v>
                </c:pt>
                <c:pt idx="19674">
                  <c:v>-17880.199999999997</c:v>
                </c:pt>
                <c:pt idx="19675">
                  <c:v>-18483.199999999997</c:v>
                </c:pt>
                <c:pt idx="19676">
                  <c:v>-19080.5</c:v>
                </c:pt>
                <c:pt idx="19677">
                  <c:v>-19667.199999999997</c:v>
                </c:pt>
                <c:pt idx="19678">
                  <c:v>-20245.699999999997</c:v>
                </c:pt>
                <c:pt idx="19679">
                  <c:v>-20820.5</c:v>
                </c:pt>
                <c:pt idx="19680">
                  <c:v>-21388.800000000003</c:v>
                </c:pt>
                <c:pt idx="19681">
                  <c:v>-21946</c:v>
                </c:pt>
                <c:pt idx="19682">
                  <c:v>-22494.1</c:v>
                </c:pt>
                <c:pt idx="19683">
                  <c:v>-23036.5</c:v>
                </c:pt>
                <c:pt idx="19684">
                  <c:v>-23571.1</c:v>
                </c:pt>
                <c:pt idx="19685">
                  <c:v>-24098.800000000003</c:v>
                </c:pt>
                <c:pt idx="19686">
                  <c:v>-24618.5</c:v>
                </c:pt>
                <c:pt idx="19687">
                  <c:v>-25128.300000000003</c:v>
                </c:pt>
                <c:pt idx="19688">
                  <c:v>-25631.300000000003</c:v>
                </c:pt>
                <c:pt idx="19689">
                  <c:v>-26125.199999999997</c:v>
                </c:pt>
                <c:pt idx="19690">
                  <c:v>-26606.6</c:v>
                </c:pt>
                <c:pt idx="19691">
                  <c:v>-27080.300000000003</c:v>
                </c:pt>
                <c:pt idx="19692">
                  <c:v>-27544.400000000001</c:v>
                </c:pt>
                <c:pt idx="19693">
                  <c:v>-27996.699999999997</c:v>
                </c:pt>
                <c:pt idx="19694">
                  <c:v>-28441.800000000003</c:v>
                </c:pt>
                <c:pt idx="19695">
                  <c:v>-28876.300000000003</c:v>
                </c:pt>
                <c:pt idx="19696">
                  <c:v>-29297.300000000003</c:v>
                </c:pt>
                <c:pt idx="19697">
                  <c:v>-29710.300000000003</c:v>
                </c:pt>
                <c:pt idx="19698">
                  <c:v>-30114.699999999997</c:v>
                </c:pt>
                <c:pt idx="19699">
                  <c:v>-30503</c:v>
                </c:pt>
                <c:pt idx="19700">
                  <c:v>-30887.599999999999</c:v>
                </c:pt>
                <c:pt idx="19701">
                  <c:v>-31264.400000000001</c:v>
                </c:pt>
                <c:pt idx="19702">
                  <c:v>-31626.1</c:v>
                </c:pt>
                <c:pt idx="19703">
                  <c:v>-31977</c:v>
                </c:pt>
                <c:pt idx="19704">
                  <c:v>-32306</c:v>
                </c:pt>
                <c:pt idx="19705">
                  <c:v>-32634.300000000003</c:v>
                </c:pt>
                <c:pt idx="19706">
                  <c:v>-32943.199999999997</c:v>
                </c:pt>
                <c:pt idx="19707">
                  <c:v>-33247.4</c:v>
                </c:pt>
                <c:pt idx="19708">
                  <c:v>-33542</c:v>
                </c:pt>
                <c:pt idx="19709">
                  <c:v>-33815.300000000003</c:v>
                </c:pt>
                <c:pt idx="19710">
                  <c:v>-34085.5</c:v>
                </c:pt>
                <c:pt idx="19711">
                  <c:v>-34340.9</c:v>
                </c:pt>
                <c:pt idx="19712">
                  <c:v>-34582.400000000001</c:v>
                </c:pt>
                <c:pt idx="19713">
                  <c:v>-34817.199999999997</c:v>
                </c:pt>
                <c:pt idx="19714">
                  <c:v>-35030.400000000001</c:v>
                </c:pt>
                <c:pt idx="19715">
                  <c:v>-35240</c:v>
                </c:pt>
                <c:pt idx="19716">
                  <c:v>-35429</c:v>
                </c:pt>
                <c:pt idx="19717">
                  <c:v>-35615.1</c:v>
                </c:pt>
                <c:pt idx="19718">
                  <c:v>-35779.800000000003</c:v>
                </c:pt>
                <c:pt idx="19719">
                  <c:v>-35935.800000000003</c:v>
                </c:pt>
                <c:pt idx="19720">
                  <c:v>-36073.199999999997</c:v>
                </c:pt>
                <c:pt idx="19721">
                  <c:v>-36202.199999999997</c:v>
                </c:pt>
                <c:pt idx="19722">
                  <c:v>-36319.9</c:v>
                </c:pt>
                <c:pt idx="19723">
                  <c:v>-36396</c:v>
                </c:pt>
                <c:pt idx="19724">
                  <c:v>-36484.300000000003</c:v>
                </c:pt>
                <c:pt idx="19725">
                  <c:v>-36571.699999999997</c:v>
                </c:pt>
                <c:pt idx="19726">
                  <c:v>-36637</c:v>
                </c:pt>
                <c:pt idx="19727">
                  <c:v>-36684.699999999997</c:v>
                </c:pt>
                <c:pt idx="19728">
                  <c:v>-36723.599999999999</c:v>
                </c:pt>
                <c:pt idx="19729">
                  <c:v>-36749.9</c:v>
                </c:pt>
                <c:pt idx="19730">
                  <c:v>-36763.9</c:v>
                </c:pt>
                <c:pt idx="19731">
                  <c:v>-36742.9</c:v>
                </c:pt>
                <c:pt idx="19732">
                  <c:v>-36726.699999999997</c:v>
                </c:pt>
                <c:pt idx="19733">
                  <c:v>-36699.800000000003</c:v>
                </c:pt>
                <c:pt idx="19734">
                  <c:v>-36661.599999999999</c:v>
                </c:pt>
                <c:pt idx="19735">
                  <c:v>-36612.5</c:v>
                </c:pt>
                <c:pt idx="19736">
                  <c:v>-36563.300000000003</c:v>
                </c:pt>
                <c:pt idx="19737">
                  <c:v>-36472.699999999997</c:v>
                </c:pt>
                <c:pt idx="19738">
                  <c:v>-36384.199999999997</c:v>
                </c:pt>
                <c:pt idx="19739">
                  <c:v>-36283.4</c:v>
                </c:pt>
                <c:pt idx="19740">
                  <c:v>-36165.599999999999</c:v>
                </c:pt>
                <c:pt idx="19741">
                  <c:v>-36033.4</c:v>
                </c:pt>
                <c:pt idx="19742">
                  <c:v>-35882.6</c:v>
                </c:pt>
                <c:pt idx="19743">
                  <c:v>-35710.5</c:v>
                </c:pt>
                <c:pt idx="19744">
                  <c:v>-35544.300000000003</c:v>
                </c:pt>
                <c:pt idx="19745">
                  <c:v>-35380.800000000003</c:v>
                </c:pt>
                <c:pt idx="19746">
                  <c:v>-35180.1</c:v>
                </c:pt>
                <c:pt idx="19747">
                  <c:v>-34970.400000000001</c:v>
                </c:pt>
                <c:pt idx="19748">
                  <c:v>-34753.199999999997</c:v>
                </c:pt>
                <c:pt idx="19749">
                  <c:v>-34519</c:v>
                </c:pt>
                <c:pt idx="19750">
                  <c:v>-34255.699999999997</c:v>
                </c:pt>
                <c:pt idx="19751">
                  <c:v>-33998.199999999997</c:v>
                </c:pt>
                <c:pt idx="19752">
                  <c:v>-33731.199999999997</c:v>
                </c:pt>
                <c:pt idx="19753">
                  <c:v>-33468.5</c:v>
                </c:pt>
                <c:pt idx="19754">
                  <c:v>-33170.400000000001</c:v>
                </c:pt>
                <c:pt idx="19755">
                  <c:v>-32859.199999999997</c:v>
                </c:pt>
                <c:pt idx="19756">
                  <c:v>-32541.300000000003</c:v>
                </c:pt>
                <c:pt idx="19757">
                  <c:v>-32214.5</c:v>
                </c:pt>
                <c:pt idx="19758">
                  <c:v>-31877.300000000003</c:v>
                </c:pt>
                <c:pt idx="19759">
                  <c:v>-31512.300000000003</c:v>
                </c:pt>
                <c:pt idx="19760">
                  <c:v>-31160.9</c:v>
                </c:pt>
                <c:pt idx="19761">
                  <c:v>-30790.1</c:v>
                </c:pt>
                <c:pt idx="19762">
                  <c:v>-30393.300000000003</c:v>
                </c:pt>
                <c:pt idx="19763">
                  <c:v>-29994.800000000003</c:v>
                </c:pt>
                <c:pt idx="19764">
                  <c:v>-29590.699999999997</c:v>
                </c:pt>
                <c:pt idx="19765">
                  <c:v>-29174.1</c:v>
                </c:pt>
                <c:pt idx="19766">
                  <c:v>-28732.6</c:v>
                </c:pt>
                <c:pt idx="19767">
                  <c:v>-28298.699999999997</c:v>
                </c:pt>
                <c:pt idx="19768">
                  <c:v>-27857.599999999999</c:v>
                </c:pt>
                <c:pt idx="19769">
                  <c:v>-27395.4</c:v>
                </c:pt>
                <c:pt idx="19770">
                  <c:v>-26924.800000000003</c:v>
                </c:pt>
                <c:pt idx="19771">
                  <c:v>-26445.1</c:v>
                </c:pt>
                <c:pt idx="19772">
                  <c:v>-25947.199999999997</c:v>
                </c:pt>
                <c:pt idx="19773">
                  <c:v>-25456.5</c:v>
                </c:pt>
                <c:pt idx="19774">
                  <c:v>-24951.199999999997</c:v>
                </c:pt>
                <c:pt idx="19775">
                  <c:v>-24430</c:v>
                </c:pt>
                <c:pt idx="19776">
                  <c:v>-23906.1</c:v>
                </c:pt>
                <c:pt idx="19777">
                  <c:v>-23349.300000000003</c:v>
                </c:pt>
                <c:pt idx="19778">
                  <c:v>-22806.199999999997</c:v>
                </c:pt>
                <c:pt idx="19779">
                  <c:v>-22275.4</c:v>
                </c:pt>
                <c:pt idx="19780">
                  <c:v>-21742.5</c:v>
                </c:pt>
                <c:pt idx="19781">
                  <c:v>-21182.5</c:v>
                </c:pt>
                <c:pt idx="19782">
                  <c:v>-20608.900000000001</c:v>
                </c:pt>
                <c:pt idx="19783">
                  <c:v>-20022.800000000003</c:v>
                </c:pt>
                <c:pt idx="19784">
                  <c:v>-19433.300000000003</c:v>
                </c:pt>
                <c:pt idx="19785">
                  <c:v>-18841.900000000001</c:v>
                </c:pt>
                <c:pt idx="19786">
                  <c:v>-18236.699999999997</c:v>
                </c:pt>
                <c:pt idx="19787">
                  <c:v>-17624.199999999997</c:v>
                </c:pt>
                <c:pt idx="19788">
                  <c:v>-17010.599999999999</c:v>
                </c:pt>
                <c:pt idx="19789">
                  <c:v>-16380.5</c:v>
                </c:pt>
                <c:pt idx="19790">
                  <c:v>-15754</c:v>
                </c:pt>
                <c:pt idx="19791">
                  <c:v>-15122.099999999999</c:v>
                </c:pt>
                <c:pt idx="19792">
                  <c:v>-14480.800000000003</c:v>
                </c:pt>
                <c:pt idx="19793">
                  <c:v>-13837.5</c:v>
                </c:pt>
                <c:pt idx="19794">
                  <c:v>-13182.400000000001</c:v>
                </c:pt>
                <c:pt idx="19795">
                  <c:v>-12527.5</c:v>
                </c:pt>
                <c:pt idx="19796">
                  <c:v>-11869.699999999997</c:v>
                </c:pt>
                <c:pt idx="19797">
                  <c:v>-11207</c:v>
                </c:pt>
                <c:pt idx="19798">
                  <c:v>-10542.100000000006</c:v>
                </c:pt>
                <c:pt idx="19799">
                  <c:v>-9867.8999999999942</c:v>
                </c:pt>
                <c:pt idx="19800">
                  <c:v>-9188.8000000000029</c:v>
                </c:pt>
                <c:pt idx="19801">
                  <c:v>-8507</c:v>
                </c:pt>
                <c:pt idx="19802">
                  <c:v>-7828.5</c:v>
                </c:pt>
                <c:pt idx="19803">
                  <c:v>-7140.1000000000058</c:v>
                </c:pt>
                <c:pt idx="19804">
                  <c:v>-6449.6999999999971</c:v>
                </c:pt>
                <c:pt idx="19805">
                  <c:v>-5768.6999999999971</c:v>
                </c:pt>
                <c:pt idx="19806">
                  <c:v>-5076.6999999999971</c:v>
                </c:pt>
                <c:pt idx="19807">
                  <c:v>-4375.3000000000029</c:v>
                </c:pt>
                <c:pt idx="19808">
                  <c:v>-3679.1000000000058</c:v>
                </c:pt>
                <c:pt idx="19809">
                  <c:v>-2987.6000000000058</c:v>
                </c:pt>
                <c:pt idx="19810">
                  <c:v>-2285.6999999999971</c:v>
                </c:pt>
                <c:pt idx="19811">
                  <c:v>-1585</c:v>
                </c:pt>
                <c:pt idx="19812">
                  <c:v>-884</c:v>
                </c:pt>
                <c:pt idx="19813">
                  <c:v>-181.80000000000291</c:v>
                </c:pt>
                <c:pt idx="19814">
                  <c:v>519</c:v>
                </c:pt>
                <c:pt idx="19815">
                  <c:v>1224.8999999999942</c:v>
                </c:pt>
                <c:pt idx="19816">
                  <c:v>1927.6000000000058</c:v>
                </c:pt>
                <c:pt idx="19817">
                  <c:v>2623.8000000000029</c:v>
                </c:pt>
                <c:pt idx="19818">
                  <c:v>3321</c:v>
                </c:pt>
                <c:pt idx="19819">
                  <c:v>4021.8000000000029</c:v>
                </c:pt>
                <c:pt idx="19820">
                  <c:v>4716</c:v>
                </c:pt>
                <c:pt idx="19821">
                  <c:v>5410.6000000000058</c:v>
                </c:pt>
                <c:pt idx="19822">
                  <c:v>6110.1999999999971</c:v>
                </c:pt>
                <c:pt idx="19823">
                  <c:v>6805.1999999999971</c:v>
                </c:pt>
                <c:pt idx="19824">
                  <c:v>7488.1000000000058</c:v>
                </c:pt>
                <c:pt idx="19825">
                  <c:v>8177.6000000000058</c:v>
                </c:pt>
                <c:pt idx="19826">
                  <c:v>8866.1000000000058</c:v>
                </c:pt>
                <c:pt idx="19827">
                  <c:v>9544.8999999999942</c:v>
                </c:pt>
                <c:pt idx="19828">
                  <c:v>10223.199999999997</c:v>
                </c:pt>
                <c:pt idx="19829">
                  <c:v>10898.100000000006</c:v>
                </c:pt>
                <c:pt idx="19830">
                  <c:v>11570.100000000006</c:v>
                </c:pt>
                <c:pt idx="19831">
                  <c:v>12235.5</c:v>
                </c:pt>
                <c:pt idx="19832">
                  <c:v>12898.800000000003</c:v>
                </c:pt>
                <c:pt idx="19833">
                  <c:v>13557.699999999997</c:v>
                </c:pt>
                <c:pt idx="19834">
                  <c:v>14207.100000000006</c:v>
                </c:pt>
                <c:pt idx="19835">
                  <c:v>14855.600000000006</c:v>
                </c:pt>
                <c:pt idx="19836">
                  <c:v>15502.100000000006</c:v>
                </c:pt>
                <c:pt idx="19837">
                  <c:v>16135.300000000003</c:v>
                </c:pt>
                <c:pt idx="19838">
                  <c:v>16775.300000000003</c:v>
                </c:pt>
                <c:pt idx="19839">
                  <c:v>17404.5</c:v>
                </c:pt>
                <c:pt idx="19840">
                  <c:v>18022.100000000006</c:v>
                </c:pt>
                <c:pt idx="19841">
                  <c:v>18636.800000000003</c:v>
                </c:pt>
                <c:pt idx="19842">
                  <c:v>19241.399999999994</c:v>
                </c:pt>
                <c:pt idx="19843">
                  <c:v>19840.600000000006</c:v>
                </c:pt>
                <c:pt idx="19844">
                  <c:v>20428.300000000003</c:v>
                </c:pt>
                <c:pt idx="19845">
                  <c:v>21020.199999999997</c:v>
                </c:pt>
                <c:pt idx="19846">
                  <c:v>21604.399999999994</c:v>
                </c:pt>
                <c:pt idx="19847">
                  <c:v>22171.199999999997</c:v>
                </c:pt>
                <c:pt idx="19848">
                  <c:v>22734.5</c:v>
                </c:pt>
                <c:pt idx="19849">
                  <c:v>23293</c:v>
                </c:pt>
                <c:pt idx="19850">
                  <c:v>23839</c:v>
                </c:pt>
                <c:pt idx="19851">
                  <c:v>24378</c:v>
                </c:pt>
                <c:pt idx="19852">
                  <c:v>24910</c:v>
                </c:pt>
                <c:pt idx="19853">
                  <c:v>25434</c:v>
                </c:pt>
                <c:pt idx="19854">
                  <c:v>25948</c:v>
                </c:pt>
                <c:pt idx="19855">
                  <c:v>26446</c:v>
                </c:pt>
                <c:pt idx="19856">
                  <c:v>26940</c:v>
                </c:pt>
                <c:pt idx="19857">
                  <c:v>27432</c:v>
                </c:pt>
                <c:pt idx="19858">
                  <c:v>27908</c:v>
                </c:pt>
                <c:pt idx="19859">
                  <c:v>28365</c:v>
                </c:pt>
                <c:pt idx="19860">
                  <c:v>28825</c:v>
                </c:pt>
                <c:pt idx="19861">
                  <c:v>29277</c:v>
                </c:pt>
                <c:pt idx="19862">
                  <c:v>29698</c:v>
                </c:pt>
                <c:pt idx="19863">
                  <c:v>30128</c:v>
                </c:pt>
                <c:pt idx="19864">
                  <c:v>30548</c:v>
                </c:pt>
                <c:pt idx="19865">
                  <c:v>30957</c:v>
                </c:pt>
                <c:pt idx="19866">
                  <c:v>31341</c:v>
                </c:pt>
                <c:pt idx="19867">
                  <c:v>31709</c:v>
                </c:pt>
                <c:pt idx="19868">
                  <c:v>32080</c:v>
                </c:pt>
                <c:pt idx="19869">
                  <c:v>32450</c:v>
                </c:pt>
                <c:pt idx="19870">
                  <c:v>32781</c:v>
                </c:pt>
                <c:pt idx="19871">
                  <c:v>33130</c:v>
                </c:pt>
                <c:pt idx="19872">
                  <c:v>33457</c:v>
                </c:pt>
                <c:pt idx="19873">
                  <c:v>33767</c:v>
                </c:pt>
                <c:pt idx="19874">
                  <c:v>34069</c:v>
                </c:pt>
                <c:pt idx="19875">
                  <c:v>34348</c:v>
                </c:pt>
                <c:pt idx="19876">
                  <c:v>34632</c:v>
                </c:pt>
                <c:pt idx="19877">
                  <c:v>34897</c:v>
                </c:pt>
                <c:pt idx="19878">
                  <c:v>35147</c:v>
                </c:pt>
                <c:pt idx="19879">
                  <c:v>35388</c:v>
                </c:pt>
                <c:pt idx="19880">
                  <c:v>35603</c:v>
                </c:pt>
                <c:pt idx="19881">
                  <c:v>35817</c:v>
                </c:pt>
                <c:pt idx="19882">
                  <c:v>36025</c:v>
                </c:pt>
                <c:pt idx="19883">
                  <c:v>36203</c:v>
                </c:pt>
                <c:pt idx="19884">
                  <c:v>36381</c:v>
                </c:pt>
                <c:pt idx="19885">
                  <c:v>36549</c:v>
                </c:pt>
                <c:pt idx="19886">
                  <c:v>36698</c:v>
                </c:pt>
                <c:pt idx="19887">
                  <c:v>36830</c:v>
                </c:pt>
                <c:pt idx="19888">
                  <c:v>36987</c:v>
                </c:pt>
                <c:pt idx="19889">
                  <c:v>37089</c:v>
                </c:pt>
                <c:pt idx="19890">
                  <c:v>37159</c:v>
                </c:pt>
                <c:pt idx="19891">
                  <c:v>37273</c:v>
                </c:pt>
                <c:pt idx="19892">
                  <c:v>37328</c:v>
                </c:pt>
                <c:pt idx="19893">
                  <c:v>37394</c:v>
                </c:pt>
                <c:pt idx="19894">
                  <c:v>37441</c:v>
                </c:pt>
                <c:pt idx="19895">
                  <c:v>37471</c:v>
                </c:pt>
                <c:pt idx="19896">
                  <c:v>37493</c:v>
                </c:pt>
                <c:pt idx="19897">
                  <c:v>37493</c:v>
                </c:pt>
                <c:pt idx="19898">
                  <c:v>37488</c:v>
                </c:pt>
                <c:pt idx="19899">
                  <c:v>37466</c:v>
                </c:pt>
                <c:pt idx="19900">
                  <c:v>37413</c:v>
                </c:pt>
                <c:pt idx="19901">
                  <c:v>37369</c:v>
                </c:pt>
                <c:pt idx="19902">
                  <c:v>37317</c:v>
                </c:pt>
                <c:pt idx="19903">
                  <c:v>37237</c:v>
                </c:pt>
                <c:pt idx="19904">
                  <c:v>37140</c:v>
                </c:pt>
                <c:pt idx="19905">
                  <c:v>37042</c:v>
                </c:pt>
                <c:pt idx="19906">
                  <c:v>36931</c:v>
                </c:pt>
                <c:pt idx="19907">
                  <c:v>36795</c:v>
                </c:pt>
                <c:pt idx="19908">
                  <c:v>36653</c:v>
                </c:pt>
                <c:pt idx="19909">
                  <c:v>36501</c:v>
                </c:pt>
                <c:pt idx="19910">
                  <c:v>36328</c:v>
                </c:pt>
                <c:pt idx="19911">
                  <c:v>36144</c:v>
                </c:pt>
                <c:pt idx="19912">
                  <c:v>35948</c:v>
                </c:pt>
                <c:pt idx="19913">
                  <c:v>35731</c:v>
                </c:pt>
                <c:pt idx="19914">
                  <c:v>35531</c:v>
                </c:pt>
                <c:pt idx="19915">
                  <c:v>186846</c:v>
                </c:pt>
                <c:pt idx="19916">
                  <c:v>197029</c:v>
                </c:pt>
                <c:pt idx="19917">
                  <c:v>40654</c:v>
                </c:pt>
                <c:pt idx="19918">
                  <c:v>39962</c:v>
                </c:pt>
                <c:pt idx="19919">
                  <c:v>39261</c:v>
                </c:pt>
                <c:pt idx="19920">
                  <c:v>38552</c:v>
                </c:pt>
                <c:pt idx="19921">
                  <c:v>37834</c:v>
                </c:pt>
                <c:pt idx="19922">
                  <c:v>37109</c:v>
                </c:pt>
                <c:pt idx="19923">
                  <c:v>36375</c:v>
                </c:pt>
                <c:pt idx="19924">
                  <c:v>35635</c:v>
                </c:pt>
                <c:pt idx="19925">
                  <c:v>34887</c:v>
                </c:pt>
                <c:pt idx="19926">
                  <c:v>34133</c:v>
                </c:pt>
                <c:pt idx="19927">
                  <c:v>33372</c:v>
                </c:pt>
                <c:pt idx="19928">
                  <c:v>32605</c:v>
                </c:pt>
                <c:pt idx="19929">
                  <c:v>31832</c:v>
                </c:pt>
                <c:pt idx="19930">
                  <c:v>31054</c:v>
                </c:pt>
                <c:pt idx="19931">
                  <c:v>30271</c:v>
                </c:pt>
                <c:pt idx="19932">
                  <c:v>29483</c:v>
                </c:pt>
                <c:pt idx="19933">
                  <c:v>28690</c:v>
                </c:pt>
                <c:pt idx="19934">
                  <c:v>27893</c:v>
                </c:pt>
                <c:pt idx="19935">
                  <c:v>27093</c:v>
                </c:pt>
                <c:pt idx="19936">
                  <c:v>26288</c:v>
                </c:pt>
                <c:pt idx="19937">
                  <c:v>25481</c:v>
                </c:pt>
                <c:pt idx="19938">
                  <c:v>24670</c:v>
                </c:pt>
                <c:pt idx="19939">
                  <c:v>23857</c:v>
                </c:pt>
                <c:pt idx="19940">
                  <c:v>23042</c:v>
                </c:pt>
                <c:pt idx="19941">
                  <c:v>22224.600000000006</c:v>
                </c:pt>
                <c:pt idx="19942">
                  <c:v>21405.399999999994</c:v>
                </c:pt>
                <c:pt idx="19943">
                  <c:v>20584.899999999994</c:v>
                </c:pt>
                <c:pt idx="19944">
                  <c:v>19763.199999999997</c:v>
                </c:pt>
                <c:pt idx="19945">
                  <c:v>18940.699999999997</c:v>
                </c:pt>
                <c:pt idx="19946">
                  <c:v>18117.699999999997</c:v>
                </c:pt>
                <c:pt idx="19947">
                  <c:v>17294.5</c:v>
                </c:pt>
                <c:pt idx="19948">
                  <c:v>16471.300000000003</c:v>
                </c:pt>
                <c:pt idx="19949">
                  <c:v>15648.5</c:v>
                </c:pt>
                <c:pt idx="19950">
                  <c:v>14826.399999999994</c:v>
                </c:pt>
                <c:pt idx="19951">
                  <c:v>14005.199999999997</c:v>
                </c:pt>
                <c:pt idx="19952">
                  <c:v>13156</c:v>
                </c:pt>
                <c:pt idx="19953">
                  <c:v>12337.699999999997</c:v>
                </c:pt>
                <c:pt idx="19954">
                  <c:v>11521.300000000003</c:v>
                </c:pt>
                <c:pt idx="19955">
                  <c:v>10706.899999999994</c:v>
                </c:pt>
                <c:pt idx="19956">
                  <c:v>9894.8000000000029</c:v>
                </c:pt>
                <c:pt idx="19957">
                  <c:v>9085.3000000000029</c:v>
                </c:pt>
                <c:pt idx="19958">
                  <c:v>8278.8000000000029</c:v>
                </c:pt>
                <c:pt idx="19959">
                  <c:v>7475.3000000000029</c:v>
                </c:pt>
                <c:pt idx="19960">
                  <c:v>6675.3000000000029</c:v>
                </c:pt>
                <c:pt idx="19961">
                  <c:v>5878.8999999999942</c:v>
                </c:pt>
                <c:pt idx="19962">
                  <c:v>5086.3999999999942</c:v>
                </c:pt>
                <c:pt idx="19963">
                  <c:v>4298.1000000000058</c:v>
                </c:pt>
                <c:pt idx="19964">
                  <c:v>3514.1000000000058</c:v>
                </c:pt>
                <c:pt idx="19965">
                  <c:v>2734.8999999999942</c:v>
                </c:pt>
                <c:pt idx="19966">
                  <c:v>1960.5</c:v>
                </c:pt>
                <c:pt idx="19967">
                  <c:v>1191.3000000000029</c:v>
                </c:pt>
                <c:pt idx="19968">
                  <c:v>427.39999999999418</c:v>
                </c:pt>
                <c:pt idx="19969">
                  <c:v>-330.89999999999418</c:v>
                </c:pt>
                <c:pt idx="19970">
                  <c:v>-1083.3000000000029</c:v>
                </c:pt>
                <c:pt idx="19971">
                  <c:v>-1829.6999999999971</c:v>
                </c:pt>
                <c:pt idx="19972">
                  <c:v>-2569.8999999999942</c:v>
                </c:pt>
                <c:pt idx="19973">
                  <c:v>-3303.5</c:v>
                </c:pt>
                <c:pt idx="19974">
                  <c:v>-4030.5</c:v>
                </c:pt>
                <c:pt idx="19975">
                  <c:v>-4750.6000000000058</c:v>
                </c:pt>
                <c:pt idx="19976">
                  <c:v>-5463.6000000000058</c:v>
                </c:pt>
                <c:pt idx="19977">
                  <c:v>-6169.3000000000029</c:v>
                </c:pt>
                <c:pt idx="19978">
                  <c:v>-6867.5</c:v>
                </c:pt>
                <c:pt idx="19979">
                  <c:v>-7558</c:v>
                </c:pt>
                <c:pt idx="19980">
                  <c:v>-8240.6000000000058</c:v>
                </c:pt>
                <c:pt idx="19981">
                  <c:v>-8915.1999999999971</c:v>
                </c:pt>
                <c:pt idx="19982">
                  <c:v>-9581.6000000000058</c:v>
                </c:pt>
                <c:pt idx="19983">
                  <c:v>-10239.5</c:v>
                </c:pt>
                <c:pt idx="19984">
                  <c:v>-10888.899999999994</c:v>
                </c:pt>
                <c:pt idx="19985">
                  <c:v>-11529.5</c:v>
                </c:pt>
                <c:pt idx="19986">
                  <c:v>-12161.199999999997</c:v>
                </c:pt>
                <c:pt idx="19987">
                  <c:v>-12783.900000000001</c:v>
                </c:pt>
                <c:pt idx="19988">
                  <c:v>-13397.400000000001</c:v>
                </c:pt>
                <c:pt idx="19989">
                  <c:v>-14001.5</c:v>
                </c:pt>
                <c:pt idx="19990">
                  <c:v>-14596.099999999999</c:v>
                </c:pt>
                <c:pt idx="19991">
                  <c:v>-15181</c:v>
                </c:pt>
                <c:pt idx="19992">
                  <c:v>-15756.199999999997</c:v>
                </c:pt>
                <c:pt idx="19993">
                  <c:v>-16321.5</c:v>
                </c:pt>
                <c:pt idx="19994">
                  <c:v>-16876.800000000003</c:v>
                </c:pt>
                <c:pt idx="19995">
                  <c:v>-17421.800000000003</c:v>
                </c:pt>
                <c:pt idx="19996">
                  <c:v>-17956.699999999997</c:v>
                </c:pt>
                <c:pt idx="19997">
                  <c:v>-18481.099999999999</c:v>
                </c:pt>
                <c:pt idx="19998">
                  <c:v>-18995.099999999999</c:v>
                </c:pt>
                <c:pt idx="19999">
                  <c:v>-19498.400000000001</c:v>
                </c:pt>
                <c:pt idx="20000">
                  <c:v>-19991.099999999999</c:v>
                </c:pt>
                <c:pt idx="20001">
                  <c:v>-20473</c:v>
                </c:pt>
                <c:pt idx="20002">
                  <c:v>-20944</c:v>
                </c:pt>
                <c:pt idx="20003">
                  <c:v>-21404</c:v>
                </c:pt>
                <c:pt idx="20004">
                  <c:v>-21853</c:v>
                </c:pt>
                <c:pt idx="20005">
                  <c:v>-22290.9</c:v>
                </c:pt>
                <c:pt idx="20006">
                  <c:v>-22717.599999999999</c:v>
                </c:pt>
                <c:pt idx="20007">
                  <c:v>-23133.1</c:v>
                </c:pt>
                <c:pt idx="20008">
                  <c:v>-23537.199999999997</c:v>
                </c:pt>
                <c:pt idx="20009">
                  <c:v>-23930</c:v>
                </c:pt>
                <c:pt idx="20010">
                  <c:v>-24311.300000000003</c:v>
                </c:pt>
                <c:pt idx="20011">
                  <c:v>-24681.199999999997</c:v>
                </c:pt>
                <c:pt idx="20012">
                  <c:v>-25039.5</c:v>
                </c:pt>
                <c:pt idx="20013">
                  <c:v>-25386.199999999997</c:v>
                </c:pt>
                <c:pt idx="20014">
                  <c:v>-25721.4</c:v>
                </c:pt>
                <c:pt idx="20015">
                  <c:v>-26044.9</c:v>
                </c:pt>
                <c:pt idx="20016">
                  <c:v>-26356.800000000003</c:v>
                </c:pt>
                <c:pt idx="20017">
                  <c:v>-26657</c:v>
                </c:pt>
                <c:pt idx="20018">
                  <c:v>-26945.5</c:v>
                </c:pt>
                <c:pt idx="20019">
                  <c:v>-27222.300000000003</c:v>
                </c:pt>
                <c:pt idx="20020">
                  <c:v>-27487.4</c:v>
                </c:pt>
                <c:pt idx="20021">
                  <c:v>-27740.699999999997</c:v>
                </c:pt>
                <c:pt idx="20022">
                  <c:v>-27982.300000000003</c:v>
                </c:pt>
                <c:pt idx="20023">
                  <c:v>-28212.199999999997</c:v>
                </c:pt>
                <c:pt idx="20024">
                  <c:v>-28430.300000000003</c:v>
                </c:pt>
                <c:pt idx="20025">
                  <c:v>-28636.800000000003</c:v>
                </c:pt>
                <c:pt idx="20026">
                  <c:v>-28831.5</c:v>
                </c:pt>
                <c:pt idx="20027">
                  <c:v>-29014.6</c:v>
                </c:pt>
                <c:pt idx="20028">
                  <c:v>-29186</c:v>
                </c:pt>
                <c:pt idx="20029">
                  <c:v>-29345.800000000003</c:v>
                </c:pt>
                <c:pt idx="20030">
                  <c:v>-29494</c:v>
                </c:pt>
                <c:pt idx="20031">
                  <c:v>-29630.6</c:v>
                </c:pt>
                <c:pt idx="20032">
                  <c:v>-29755.699999999997</c:v>
                </c:pt>
                <c:pt idx="20033">
                  <c:v>-29869.4</c:v>
                </c:pt>
                <c:pt idx="20034">
                  <c:v>-29971.5</c:v>
                </c:pt>
                <c:pt idx="20035">
                  <c:v>-30062.400000000001</c:v>
                </c:pt>
                <c:pt idx="20036">
                  <c:v>-30141.800000000003</c:v>
                </c:pt>
                <c:pt idx="20037">
                  <c:v>-30210</c:v>
                </c:pt>
                <c:pt idx="20038">
                  <c:v>-30267</c:v>
                </c:pt>
                <c:pt idx="20039">
                  <c:v>-30312.9</c:v>
                </c:pt>
                <c:pt idx="20040">
                  <c:v>-30347.599999999999</c:v>
                </c:pt>
                <c:pt idx="20041">
                  <c:v>-30371.4</c:v>
                </c:pt>
                <c:pt idx="20042">
                  <c:v>-30384.199999999997</c:v>
                </c:pt>
                <c:pt idx="20043">
                  <c:v>-30386.1</c:v>
                </c:pt>
                <c:pt idx="20044">
                  <c:v>-30377.300000000003</c:v>
                </c:pt>
                <c:pt idx="20045">
                  <c:v>-30357.800000000003</c:v>
                </c:pt>
                <c:pt idx="20046">
                  <c:v>-30327.599999999999</c:v>
                </c:pt>
                <c:pt idx="20047">
                  <c:v>-30287</c:v>
                </c:pt>
                <c:pt idx="20048">
                  <c:v>-30235.9</c:v>
                </c:pt>
                <c:pt idx="20049">
                  <c:v>-30174.5</c:v>
                </c:pt>
                <c:pt idx="20050">
                  <c:v>-30102.9</c:v>
                </c:pt>
                <c:pt idx="20051">
                  <c:v>-30021.1</c:v>
                </c:pt>
                <c:pt idx="20052">
                  <c:v>-29929.300000000003</c:v>
                </c:pt>
                <c:pt idx="20053">
                  <c:v>-29827.699999999997</c:v>
                </c:pt>
                <c:pt idx="20054">
                  <c:v>-29716.199999999997</c:v>
                </c:pt>
                <c:pt idx="20055">
                  <c:v>-29595</c:v>
                </c:pt>
                <c:pt idx="20056">
                  <c:v>-29464.199999999997</c:v>
                </c:pt>
                <c:pt idx="20057">
                  <c:v>-29324</c:v>
                </c:pt>
                <c:pt idx="20058">
                  <c:v>-29174.5</c:v>
                </c:pt>
                <c:pt idx="20059">
                  <c:v>-29015.699999999997</c:v>
                </c:pt>
                <c:pt idx="20060">
                  <c:v>-28847.9</c:v>
                </c:pt>
                <c:pt idx="20061">
                  <c:v>-28671.1</c:v>
                </c:pt>
                <c:pt idx="20062">
                  <c:v>-28485.4</c:v>
                </c:pt>
                <c:pt idx="20063">
                  <c:v>-28291.1</c:v>
                </c:pt>
                <c:pt idx="20064">
                  <c:v>-28088.199999999997</c:v>
                </c:pt>
                <c:pt idx="20065">
                  <c:v>-27876.9</c:v>
                </c:pt>
                <c:pt idx="20066">
                  <c:v>-27657.300000000003</c:v>
                </c:pt>
                <c:pt idx="20067">
                  <c:v>-27429.5</c:v>
                </c:pt>
                <c:pt idx="20068">
                  <c:v>-27193.800000000003</c:v>
                </c:pt>
                <c:pt idx="20069">
                  <c:v>-26950.1</c:v>
                </c:pt>
                <c:pt idx="20070">
                  <c:v>-26698.800000000003</c:v>
                </c:pt>
                <c:pt idx="20071">
                  <c:v>-26439.9</c:v>
                </c:pt>
                <c:pt idx="20072">
                  <c:v>-26173.5</c:v>
                </c:pt>
                <c:pt idx="20073">
                  <c:v>-25899.9</c:v>
                </c:pt>
                <c:pt idx="20074">
                  <c:v>-25619.199999999997</c:v>
                </c:pt>
                <c:pt idx="20075">
                  <c:v>-25331.5</c:v>
                </c:pt>
                <c:pt idx="20076">
                  <c:v>-25037</c:v>
                </c:pt>
                <c:pt idx="20077">
                  <c:v>-24735.800000000003</c:v>
                </c:pt>
                <c:pt idx="20078">
                  <c:v>-24428.1</c:v>
                </c:pt>
                <c:pt idx="20079">
                  <c:v>-24114.1</c:v>
                </c:pt>
                <c:pt idx="20080">
                  <c:v>-23793.9</c:v>
                </c:pt>
                <c:pt idx="20081">
                  <c:v>-23467.699999999997</c:v>
                </c:pt>
                <c:pt idx="20082">
                  <c:v>-23135.599999999999</c:v>
                </c:pt>
                <c:pt idx="20083">
                  <c:v>-22797.800000000003</c:v>
                </c:pt>
                <c:pt idx="20084">
                  <c:v>-22454.400000000001</c:v>
                </c:pt>
                <c:pt idx="20085">
                  <c:v>-22105.699999999997</c:v>
                </c:pt>
                <c:pt idx="20086">
                  <c:v>-21751.800000000003</c:v>
                </c:pt>
                <c:pt idx="20087">
                  <c:v>-21392.800000000003</c:v>
                </c:pt>
                <c:pt idx="20088">
                  <c:v>-21028.9</c:v>
                </c:pt>
                <c:pt idx="20089">
                  <c:v>-20660.300000000003</c:v>
                </c:pt>
                <c:pt idx="20090">
                  <c:v>-20287.199999999997</c:v>
                </c:pt>
                <c:pt idx="20091">
                  <c:v>-19909.699999999997</c:v>
                </c:pt>
                <c:pt idx="20092">
                  <c:v>-19527.900000000001</c:v>
                </c:pt>
                <c:pt idx="20093">
                  <c:v>-19142.099999999999</c:v>
                </c:pt>
                <c:pt idx="20094">
                  <c:v>-18752.400000000001</c:v>
                </c:pt>
                <c:pt idx="20095">
                  <c:v>-18359</c:v>
                </c:pt>
                <c:pt idx="20096">
                  <c:v>-17962</c:v>
                </c:pt>
                <c:pt idx="20097">
                  <c:v>-17561.699999999997</c:v>
                </c:pt>
              </c:numCache>
            </c:numRef>
          </c:yVal>
          <c:smooth val="1"/>
        </c:ser>
        <c:ser>
          <c:idx val="1"/>
          <c:order val="1"/>
          <c:tx>
            <c:v>Case 1</c:v>
          </c:tx>
          <c:marker>
            <c:symbol val="none"/>
          </c:marker>
          <c:xVal>
            <c:numRef>
              <c:f>Sheet1!$A$12:$A$22231</c:f>
              <c:numCache>
                <c:formatCode>0.00E+00</c:formatCode>
                <c:ptCount val="22220"/>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pt idx="7501" formatCode="General">
                  <c:v>7.5010000000000003</c:v>
                </c:pt>
                <c:pt idx="7502" formatCode="General">
                  <c:v>7.5019999999999998</c:v>
                </c:pt>
                <c:pt idx="7503" formatCode="General">
                  <c:v>7.5030000000000001</c:v>
                </c:pt>
                <c:pt idx="7504" formatCode="General">
                  <c:v>7.5039999999999996</c:v>
                </c:pt>
                <c:pt idx="7505" formatCode="General">
                  <c:v>7.5049999999999999</c:v>
                </c:pt>
                <c:pt idx="7506" formatCode="General">
                  <c:v>7.5060000000000002</c:v>
                </c:pt>
                <c:pt idx="7507" formatCode="General">
                  <c:v>7.5069999999999997</c:v>
                </c:pt>
                <c:pt idx="7508" formatCode="General">
                  <c:v>7.508</c:v>
                </c:pt>
                <c:pt idx="7509" formatCode="General">
                  <c:v>7.5090000000000003</c:v>
                </c:pt>
                <c:pt idx="7510" formatCode="General">
                  <c:v>7.51</c:v>
                </c:pt>
                <c:pt idx="7511" formatCode="General">
                  <c:v>7.5110000000000001</c:v>
                </c:pt>
                <c:pt idx="7512" formatCode="General">
                  <c:v>7.5119999999999996</c:v>
                </c:pt>
                <c:pt idx="7513" formatCode="General">
                  <c:v>7.5129999999999999</c:v>
                </c:pt>
                <c:pt idx="7514" formatCode="General">
                  <c:v>7.5140000000000002</c:v>
                </c:pt>
                <c:pt idx="7515" formatCode="General">
                  <c:v>7.5149999999999997</c:v>
                </c:pt>
                <c:pt idx="7516" formatCode="General">
                  <c:v>7.516</c:v>
                </c:pt>
                <c:pt idx="7517" formatCode="General">
                  <c:v>7.5170000000000003</c:v>
                </c:pt>
                <c:pt idx="7518" formatCode="General">
                  <c:v>7.5179999999999998</c:v>
                </c:pt>
                <c:pt idx="7519" formatCode="General">
                  <c:v>7.5190000000000001</c:v>
                </c:pt>
                <c:pt idx="7520" formatCode="General">
                  <c:v>7.52</c:v>
                </c:pt>
                <c:pt idx="7521" formatCode="General">
                  <c:v>7.5209999999999999</c:v>
                </c:pt>
                <c:pt idx="7522" formatCode="General">
                  <c:v>7.5220000000000002</c:v>
                </c:pt>
                <c:pt idx="7523" formatCode="General">
                  <c:v>7.5229999999999997</c:v>
                </c:pt>
                <c:pt idx="7524" formatCode="General">
                  <c:v>7.524</c:v>
                </c:pt>
                <c:pt idx="7525" formatCode="General">
                  <c:v>7.5250000000000004</c:v>
                </c:pt>
                <c:pt idx="7526" formatCode="General">
                  <c:v>7.5259999999999998</c:v>
                </c:pt>
                <c:pt idx="7527" formatCode="General">
                  <c:v>7.5270000000000001</c:v>
                </c:pt>
                <c:pt idx="7528" formatCode="General">
                  <c:v>7.5279999999999996</c:v>
                </c:pt>
                <c:pt idx="7529" formatCode="General">
                  <c:v>7.5289999999999999</c:v>
                </c:pt>
                <c:pt idx="7530" formatCode="General">
                  <c:v>7.53</c:v>
                </c:pt>
                <c:pt idx="7531" formatCode="General">
                  <c:v>7.5309999999999997</c:v>
                </c:pt>
                <c:pt idx="7532" formatCode="General">
                  <c:v>7.532</c:v>
                </c:pt>
                <c:pt idx="7533" formatCode="General">
                  <c:v>7.5330000000000004</c:v>
                </c:pt>
                <c:pt idx="7534" formatCode="General">
                  <c:v>7.5339999999999998</c:v>
                </c:pt>
                <c:pt idx="7535" formatCode="General">
                  <c:v>7.5350000000000001</c:v>
                </c:pt>
                <c:pt idx="7536" formatCode="General">
                  <c:v>7.5359999999999996</c:v>
                </c:pt>
                <c:pt idx="7537" formatCode="General">
                  <c:v>7.5369999999999999</c:v>
                </c:pt>
                <c:pt idx="7538" formatCode="General">
                  <c:v>7.5380000000000003</c:v>
                </c:pt>
                <c:pt idx="7539" formatCode="General">
                  <c:v>7.5389999999999997</c:v>
                </c:pt>
                <c:pt idx="7540" formatCode="General">
                  <c:v>7.54</c:v>
                </c:pt>
                <c:pt idx="7541" formatCode="General">
                  <c:v>7.5410000000000004</c:v>
                </c:pt>
                <c:pt idx="7542" formatCode="General">
                  <c:v>7.5419999999999998</c:v>
                </c:pt>
                <c:pt idx="7543" formatCode="General">
                  <c:v>7.5430000000000001</c:v>
                </c:pt>
                <c:pt idx="7544" formatCode="General">
                  <c:v>7.5439999999999996</c:v>
                </c:pt>
                <c:pt idx="7545" formatCode="General">
                  <c:v>7.5449999999999999</c:v>
                </c:pt>
                <c:pt idx="7546" formatCode="General">
                  <c:v>7.5460000000000003</c:v>
                </c:pt>
                <c:pt idx="7547" formatCode="General">
                  <c:v>7.5469999999999997</c:v>
                </c:pt>
                <c:pt idx="7548" formatCode="General">
                  <c:v>7.548</c:v>
                </c:pt>
                <c:pt idx="7549" formatCode="General">
                  <c:v>7.5490000000000004</c:v>
                </c:pt>
                <c:pt idx="7550" formatCode="General">
                  <c:v>7.55</c:v>
                </c:pt>
                <c:pt idx="7551" formatCode="General">
                  <c:v>7.5510000000000002</c:v>
                </c:pt>
                <c:pt idx="7552" formatCode="General">
                  <c:v>7.5519999999999996</c:v>
                </c:pt>
                <c:pt idx="7553" formatCode="General">
                  <c:v>7.5529999999999999</c:v>
                </c:pt>
                <c:pt idx="7554" formatCode="General">
                  <c:v>7.5540000000000003</c:v>
                </c:pt>
                <c:pt idx="7555" formatCode="General">
                  <c:v>7.5549999999999997</c:v>
                </c:pt>
                <c:pt idx="7556" formatCode="General">
                  <c:v>7.556</c:v>
                </c:pt>
                <c:pt idx="7557" formatCode="General">
                  <c:v>7.5570000000000004</c:v>
                </c:pt>
                <c:pt idx="7558" formatCode="General">
                  <c:v>7.5579999999999998</c:v>
                </c:pt>
                <c:pt idx="7559" formatCode="General">
                  <c:v>7.5590000000000002</c:v>
                </c:pt>
                <c:pt idx="7560" formatCode="General">
                  <c:v>7.56</c:v>
                </c:pt>
                <c:pt idx="7561" formatCode="General">
                  <c:v>7.5609999999999999</c:v>
                </c:pt>
                <c:pt idx="7562" formatCode="General">
                  <c:v>7.5620000000000003</c:v>
                </c:pt>
                <c:pt idx="7563" formatCode="General">
                  <c:v>7.5629999999999997</c:v>
                </c:pt>
                <c:pt idx="7564" formatCode="General">
                  <c:v>7.5640000000000001</c:v>
                </c:pt>
                <c:pt idx="7565" formatCode="General">
                  <c:v>7.5650000000000004</c:v>
                </c:pt>
                <c:pt idx="7566" formatCode="General">
                  <c:v>7.5659999999999998</c:v>
                </c:pt>
                <c:pt idx="7567" formatCode="General">
                  <c:v>7.5670000000000002</c:v>
                </c:pt>
                <c:pt idx="7568" formatCode="General">
                  <c:v>7.5679999999999996</c:v>
                </c:pt>
                <c:pt idx="7569" formatCode="General">
                  <c:v>7.569</c:v>
                </c:pt>
                <c:pt idx="7570" formatCode="General">
                  <c:v>7.57</c:v>
                </c:pt>
                <c:pt idx="7571" formatCode="General">
                  <c:v>7.5709999999999997</c:v>
                </c:pt>
                <c:pt idx="7572" formatCode="General">
                  <c:v>7.5720000000000001</c:v>
                </c:pt>
                <c:pt idx="7573" formatCode="General">
                  <c:v>7.5730000000000004</c:v>
                </c:pt>
                <c:pt idx="7574" formatCode="General">
                  <c:v>7.5739999999999998</c:v>
                </c:pt>
                <c:pt idx="7575" formatCode="General">
                  <c:v>7.5750000000000002</c:v>
                </c:pt>
                <c:pt idx="7576" formatCode="General">
                  <c:v>7.5759999999999996</c:v>
                </c:pt>
                <c:pt idx="7577" formatCode="General">
                  <c:v>7.577</c:v>
                </c:pt>
                <c:pt idx="7578" formatCode="General">
                  <c:v>7.5780000000000003</c:v>
                </c:pt>
                <c:pt idx="7579" formatCode="General">
                  <c:v>7.5789999999999997</c:v>
                </c:pt>
                <c:pt idx="7580" formatCode="General">
                  <c:v>7.58</c:v>
                </c:pt>
                <c:pt idx="7581" formatCode="General">
                  <c:v>7.5810000000000004</c:v>
                </c:pt>
                <c:pt idx="7582" formatCode="General">
                  <c:v>7.5819999999999999</c:v>
                </c:pt>
                <c:pt idx="7583" formatCode="General">
                  <c:v>7.5830000000000002</c:v>
                </c:pt>
                <c:pt idx="7584" formatCode="General">
                  <c:v>7.5839999999999996</c:v>
                </c:pt>
                <c:pt idx="7585" formatCode="General">
                  <c:v>7.585</c:v>
                </c:pt>
                <c:pt idx="7586" formatCode="General">
                  <c:v>7.5860000000000003</c:v>
                </c:pt>
                <c:pt idx="7587" formatCode="General">
                  <c:v>7.5869999999999997</c:v>
                </c:pt>
                <c:pt idx="7588" formatCode="General">
                  <c:v>7.5880000000000001</c:v>
                </c:pt>
                <c:pt idx="7589" formatCode="General">
                  <c:v>7.5890000000000004</c:v>
                </c:pt>
                <c:pt idx="7590" formatCode="General">
                  <c:v>7.59</c:v>
                </c:pt>
                <c:pt idx="7591" formatCode="General">
                  <c:v>7.5910000000000002</c:v>
                </c:pt>
                <c:pt idx="7592" formatCode="General">
                  <c:v>7.5919999999999996</c:v>
                </c:pt>
                <c:pt idx="7593" formatCode="General">
                  <c:v>7.593</c:v>
                </c:pt>
                <c:pt idx="7594" formatCode="General">
                  <c:v>7.5940000000000003</c:v>
                </c:pt>
                <c:pt idx="7595" formatCode="General">
                  <c:v>7.5949999999999998</c:v>
                </c:pt>
                <c:pt idx="7596" formatCode="General">
                  <c:v>7.5960000000000001</c:v>
                </c:pt>
                <c:pt idx="7597" formatCode="General">
                  <c:v>7.5970000000000004</c:v>
                </c:pt>
                <c:pt idx="7598" formatCode="General">
                  <c:v>7.5979999999999999</c:v>
                </c:pt>
                <c:pt idx="7599" formatCode="General">
                  <c:v>7.5990000000000002</c:v>
                </c:pt>
                <c:pt idx="7600" formatCode="General">
                  <c:v>7.6</c:v>
                </c:pt>
                <c:pt idx="7601" formatCode="General">
                  <c:v>7.601</c:v>
                </c:pt>
                <c:pt idx="7602" formatCode="General">
                  <c:v>7.6020000000000003</c:v>
                </c:pt>
                <c:pt idx="7603" formatCode="General">
                  <c:v>7.6029999999999998</c:v>
                </c:pt>
                <c:pt idx="7604" formatCode="General">
                  <c:v>7.6040000000000001</c:v>
                </c:pt>
                <c:pt idx="7605" formatCode="General">
                  <c:v>7.6050000000000004</c:v>
                </c:pt>
                <c:pt idx="7606" formatCode="General">
                  <c:v>7.6059999999999999</c:v>
                </c:pt>
                <c:pt idx="7607" formatCode="General">
                  <c:v>7.6070000000000002</c:v>
                </c:pt>
                <c:pt idx="7608" formatCode="General">
                  <c:v>7.6079999999999997</c:v>
                </c:pt>
                <c:pt idx="7609" formatCode="General">
                  <c:v>7.609</c:v>
                </c:pt>
                <c:pt idx="7610" formatCode="General">
                  <c:v>7.61</c:v>
                </c:pt>
                <c:pt idx="7611" formatCode="General">
                  <c:v>7.6109999999999998</c:v>
                </c:pt>
                <c:pt idx="7612" formatCode="General">
                  <c:v>7.6120000000000001</c:v>
                </c:pt>
                <c:pt idx="7613" formatCode="General">
                  <c:v>7.6130000000000004</c:v>
                </c:pt>
                <c:pt idx="7614" formatCode="General">
                  <c:v>7.6139999999999999</c:v>
                </c:pt>
                <c:pt idx="7615" formatCode="General">
                  <c:v>7.6150000000000002</c:v>
                </c:pt>
                <c:pt idx="7616" formatCode="General">
                  <c:v>7.6159999999999997</c:v>
                </c:pt>
                <c:pt idx="7617" formatCode="General">
                  <c:v>7.617</c:v>
                </c:pt>
                <c:pt idx="7618" formatCode="General">
                  <c:v>7.6180000000000003</c:v>
                </c:pt>
                <c:pt idx="7619" formatCode="General">
                  <c:v>7.6189999999999998</c:v>
                </c:pt>
                <c:pt idx="7620" formatCode="General">
                  <c:v>7.62</c:v>
                </c:pt>
                <c:pt idx="7621" formatCode="General">
                  <c:v>7.6210000000000004</c:v>
                </c:pt>
                <c:pt idx="7622" formatCode="General">
                  <c:v>7.6219999999999999</c:v>
                </c:pt>
                <c:pt idx="7623" formatCode="General">
                  <c:v>7.6230000000000002</c:v>
                </c:pt>
                <c:pt idx="7624" formatCode="General">
                  <c:v>7.6239999999999997</c:v>
                </c:pt>
                <c:pt idx="7625" formatCode="General">
                  <c:v>7.625</c:v>
                </c:pt>
                <c:pt idx="7626" formatCode="General">
                  <c:v>7.6260000000000003</c:v>
                </c:pt>
                <c:pt idx="7627" formatCode="General">
                  <c:v>7.6269999999999998</c:v>
                </c:pt>
                <c:pt idx="7628" formatCode="General">
                  <c:v>7.6280000000000001</c:v>
                </c:pt>
                <c:pt idx="7629" formatCode="General">
                  <c:v>7.6289999999999996</c:v>
                </c:pt>
                <c:pt idx="7630" formatCode="General">
                  <c:v>7.63</c:v>
                </c:pt>
                <c:pt idx="7631" formatCode="General">
                  <c:v>7.6310000000000002</c:v>
                </c:pt>
                <c:pt idx="7632" formatCode="General">
                  <c:v>7.6319999999999997</c:v>
                </c:pt>
                <c:pt idx="7633" formatCode="General">
                  <c:v>7.633</c:v>
                </c:pt>
                <c:pt idx="7634" formatCode="General">
                  <c:v>7.6340000000000003</c:v>
                </c:pt>
                <c:pt idx="7635" formatCode="General">
                  <c:v>7.6349999999999998</c:v>
                </c:pt>
                <c:pt idx="7636" formatCode="General">
                  <c:v>7.6360000000000001</c:v>
                </c:pt>
                <c:pt idx="7637" formatCode="General">
                  <c:v>7.6369999999999996</c:v>
                </c:pt>
                <c:pt idx="7638" formatCode="General">
                  <c:v>7.6379999999999999</c:v>
                </c:pt>
                <c:pt idx="7639" formatCode="General">
                  <c:v>7.6390000000000002</c:v>
                </c:pt>
                <c:pt idx="7640" formatCode="General">
                  <c:v>7.64</c:v>
                </c:pt>
                <c:pt idx="7641" formatCode="General">
                  <c:v>7.641</c:v>
                </c:pt>
                <c:pt idx="7642" formatCode="General">
                  <c:v>7.6420000000000003</c:v>
                </c:pt>
                <c:pt idx="7643" formatCode="General">
                  <c:v>7.6429999999999998</c:v>
                </c:pt>
                <c:pt idx="7644" formatCode="General">
                  <c:v>7.6440000000000001</c:v>
                </c:pt>
                <c:pt idx="7645" formatCode="General">
                  <c:v>7.6449999999999996</c:v>
                </c:pt>
                <c:pt idx="7646" formatCode="General">
                  <c:v>7.6459999999999999</c:v>
                </c:pt>
                <c:pt idx="7647" formatCode="General">
                  <c:v>7.6470000000000002</c:v>
                </c:pt>
                <c:pt idx="7648" formatCode="General">
                  <c:v>7.6479999999999997</c:v>
                </c:pt>
                <c:pt idx="7649" formatCode="General">
                  <c:v>7.649</c:v>
                </c:pt>
                <c:pt idx="7650" formatCode="General">
                  <c:v>7.65</c:v>
                </c:pt>
                <c:pt idx="7651" formatCode="General">
                  <c:v>7.6509999999999998</c:v>
                </c:pt>
                <c:pt idx="7652" formatCode="General">
                  <c:v>7.6520000000000001</c:v>
                </c:pt>
                <c:pt idx="7653" formatCode="General">
                  <c:v>7.6529999999999996</c:v>
                </c:pt>
                <c:pt idx="7654" formatCode="General">
                  <c:v>7.6539999999999999</c:v>
                </c:pt>
                <c:pt idx="7655" formatCode="General">
                  <c:v>7.6550000000000002</c:v>
                </c:pt>
                <c:pt idx="7656" formatCode="General">
                  <c:v>7.6559999999999997</c:v>
                </c:pt>
                <c:pt idx="7657" formatCode="General">
                  <c:v>7.657</c:v>
                </c:pt>
                <c:pt idx="7658" formatCode="General">
                  <c:v>7.6580000000000004</c:v>
                </c:pt>
                <c:pt idx="7659" formatCode="General">
                  <c:v>7.6589999999999998</c:v>
                </c:pt>
                <c:pt idx="7660" formatCode="General">
                  <c:v>7.66</c:v>
                </c:pt>
                <c:pt idx="7661" formatCode="General">
                  <c:v>7.6609999999999996</c:v>
                </c:pt>
                <c:pt idx="7662" formatCode="General">
                  <c:v>7.6619999999999999</c:v>
                </c:pt>
                <c:pt idx="7663" formatCode="General">
                  <c:v>7.6630000000000003</c:v>
                </c:pt>
                <c:pt idx="7664" formatCode="General">
                  <c:v>7.6639999999999997</c:v>
                </c:pt>
                <c:pt idx="7665" formatCode="General">
                  <c:v>7.665</c:v>
                </c:pt>
                <c:pt idx="7666" formatCode="General">
                  <c:v>7.6660000000000004</c:v>
                </c:pt>
                <c:pt idx="7667" formatCode="General">
                  <c:v>7.6669999999999998</c:v>
                </c:pt>
                <c:pt idx="7668" formatCode="General">
                  <c:v>7.6680000000000001</c:v>
                </c:pt>
                <c:pt idx="7669" formatCode="General">
                  <c:v>7.6689999999999996</c:v>
                </c:pt>
                <c:pt idx="7670" formatCode="General">
                  <c:v>7.67</c:v>
                </c:pt>
                <c:pt idx="7671" formatCode="General">
                  <c:v>7.6710000000000003</c:v>
                </c:pt>
                <c:pt idx="7672" formatCode="General">
                  <c:v>7.6719999999999997</c:v>
                </c:pt>
                <c:pt idx="7673" formatCode="General">
                  <c:v>7.673</c:v>
                </c:pt>
                <c:pt idx="7674" formatCode="General">
                  <c:v>7.6740000000000004</c:v>
                </c:pt>
                <c:pt idx="7675" formatCode="General">
                  <c:v>7.6749999999999998</c:v>
                </c:pt>
                <c:pt idx="7676" formatCode="General">
                  <c:v>7.6760000000000002</c:v>
                </c:pt>
                <c:pt idx="7677" formatCode="General">
                  <c:v>7.6769999999999996</c:v>
                </c:pt>
                <c:pt idx="7678" formatCode="General">
                  <c:v>7.6779999999999999</c:v>
                </c:pt>
                <c:pt idx="7679" formatCode="General">
                  <c:v>7.6790000000000003</c:v>
                </c:pt>
                <c:pt idx="7680" formatCode="General">
                  <c:v>7.68</c:v>
                </c:pt>
                <c:pt idx="7681" formatCode="General">
                  <c:v>7.681</c:v>
                </c:pt>
                <c:pt idx="7682" formatCode="General">
                  <c:v>7.6820000000000004</c:v>
                </c:pt>
                <c:pt idx="7683" formatCode="General">
                  <c:v>7.6829999999999998</c:v>
                </c:pt>
                <c:pt idx="7684" formatCode="General">
                  <c:v>7.6840000000000002</c:v>
                </c:pt>
                <c:pt idx="7685" formatCode="General">
                  <c:v>7.6849999999999996</c:v>
                </c:pt>
                <c:pt idx="7686" formatCode="General">
                  <c:v>7.6859999999999999</c:v>
                </c:pt>
                <c:pt idx="7687" formatCode="General">
                  <c:v>7.6870000000000003</c:v>
                </c:pt>
                <c:pt idx="7688" formatCode="General">
                  <c:v>7.6879999999999997</c:v>
                </c:pt>
                <c:pt idx="7689" formatCode="General">
                  <c:v>7.6890000000000001</c:v>
                </c:pt>
                <c:pt idx="7690" formatCode="General">
                  <c:v>7.69</c:v>
                </c:pt>
                <c:pt idx="7691" formatCode="General">
                  <c:v>7.6909999999999998</c:v>
                </c:pt>
                <c:pt idx="7692" formatCode="General">
                  <c:v>7.6920000000000002</c:v>
                </c:pt>
                <c:pt idx="7693" formatCode="General">
                  <c:v>7.6929999999999996</c:v>
                </c:pt>
                <c:pt idx="7694" formatCode="General">
                  <c:v>7.694</c:v>
                </c:pt>
                <c:pt idx="7695" formatCode="General">
                  <c:v>7.6950000000000003</c:v>
                </c:pt>
                <c:pt idx="7696" formatCode="General">
                  <c:v>7.6959999999999997</c:v>
                </c:pt>
                <c:pt idx="7697" formatCode="General">
                  <c:v>7.6970000000000001</c:v>
                </c:pt>
                <c:pt idx="7698" formatCode="General">
                  <c:v>7.6980000000000004</c:v>
                </c:pt>
                <c:pt idx="7699" formatCode="General">
                  <c:v>7.6989999999999998</c:v>
                </c:pt>
                <c:pt idx="7700" formatCode="General">
                  <c:v>7.7</c:v>
                </c:pt>
                <c:pt idx="7701" formatCode="General">
                  <c:v>7.7009999999999996</c:v>
                </c:pt>
                <c:pt idx="7702" formatCode="General">
                  <c:v>7.702</c:v>
                </c:pt>
                <c:pt idx="7703" formatCode="General">
                  <c:v>7.7030000000000003</c:v>
                </c:pt>
                <c:pt idx="7704" formatCode="General">
                  <c:v>7.7039999999999997</c:v>
                </c:pt>
                <c:pt idx="7705" formatCode="General">
                  <c:v>7.7050000000000001</c:v>
                </c:pt>
                <c:pt idx="7706" formatCode="General">
                  <c:v>7.7060000000000004</c:v>
                </c:pt>
                <c:pt idx="7707" formatCode="General">
                  <c:v>7.7069999999999999</c:v>
                </c:pt>
                <c:pt idx="7708" formatCode="General">
                  <c:v>7.7080000000000002</c:v>
                </c:pt>
                <c:pt idx="7709" formatCode="General">
                  <c:v>7.7089999999999996</c:v>
                </c:pt>
                <c:pt idx="7710" formatCode="General">
                  <c:v>7.71</c:v>
                </c:pt>
                <c:pt idx="7711" formatCode="General">
                  <c:v>7.7110000000000003</c:v>
                </c:pt>
                <c:pt idx="7712" formatCode="General">
                  <c:v>7.7119999999999997</c:v>
                </c:pt>
                <c:pt idx="7713" formatCode="General">
                  <c:v>7.7130000000000001</c:v>
                </c:pt>
                <c:pt idx="7714" formatCode="General">
                  <c:v>7.7140000000000004</c:v>
                </c:pt>
                <c:pt idx="7715" formatCode="General">
                  <c:v>7.7149999999999999</c:v>
                </c:pt>
                <c:pt idx="7716" formatCode="General">
                  <c:v>7.7160000000000002</c:v>
                </c:pt>
                <c:pt idx="7717" formatCode="General">
                  <c:v>7.7169999999999996</c:v>
                </c:pt>
                <c:pt idx="7718" formatCode="General">
                  <c:v>7.718</c:v>
                </c:pt>
                <c:pt idx="7719" formatCode="General">
                  <c:v>7.7190000000000003</c:v>
                </c:pt>
                <c:pt idx="7720" formatCode="General">
                  <c:v>7.72</c:v>
                </c:pt>
                <c:pt idx="7721" formatCode="General">
                  <c:v>7.7210000000000001</c:v>
                </c:pt>
                <c:pt idx="7722" formatCode="General">
                  <c:v>7.7220000000000004</c:v>
                </c:pt>
                <c:pt idx="7723" formatCode="General">
                  <c:v>7.7229999999999999</c:v>
                </c:pt>
                <c:pt idx="7724" formatCode="General">
                  <c:v>7.7240000000000002</c:v>
                </c:pt>
                <c:pt idx="7725" formatCode="General">
                  <c:v>7.7249999999999996</c:v>
                </c:pt>
                <c:pt idx="7726" formatCode="General">
                  <c:v>7.726</c:v>
                </c:pt>
                <c:pt idx="7727" formatCode="General">
                  <c:v>7.7270000000000003</c:v>
                </c:pt>
                <c:pt idx="7728" formatCode="General">
                  <c:v>7.7279999999999998</c:v>
                </c:pt>
                <c:pt idx="7729" formatCode="General">
                  <c:v>7.7290000000000001</c:v>
                </c:pt>
                <c:pt idx="7730" formatCode="General">
                  <c:v>7.73</c:v>
                </c:pt>
                <c:pt idx="7731" formatCode="General">
                  <c:v>7.7309999999999999</c:v>
                </c:pt>
                <c:pt idx="7732" formatCode="General">
                  <c:v>7.7320000000000002</c:v>
                </c:pt>
                <c:pt idx="7733" formatCode="General">
                  <c:v>7.7329999999999997</c:v>
                </c:pt>
                <c:pt idx="7734" formatCode="General">
                  <c:v>7.734</c:v>
                </c:pt>
                <c:pt idx="7735" formatCode="General">
                  <c:v>7.7350000000000003</c:v>
                </c:pt>
                <c:pt idx="7736" formatCode="General">
                  <c:v>7.7359999999999998</c:v>
                </c:pt>
                <c:pt idx="7737" formatCode="General">
                  <c:v>7.7370000000000001</c:v>
                </c:pt>
                <c:pt idx="7738" formatCode="General">
                  <c:v>7.7380000000000004</c:v>
                </c:pt>
                <c:pt idx="7739" formatCode="General">
                  <c:v>7.7389999999999999</c:v>
                </c:pt>
                <c:pt idx="7740" formatCode="General">
                  <c:v>7.74</c:v>
                </c:pt>
                <c:pt idx="7741" formatCode="General">
                  <c:v>7.7409999999999997</c:v>
                </c:pt>
                <c:pt idx="7742" formatCode="General">
                  <c:v>7.742</c:v>
                </c:pt>
                <c:pt idx="7743" formatCode="General">
                  <c:v>7.7430000000000003</c:v>
                </c:pt>
                <c:pt idx="7744" formatCode="General">
                  <c:v>7.7439999999999998</c:v>
                </c:pt>
                <c:pt idx="7745" formatCode="General">
                  <c:v>7.7450000000000001</c:v>
                </c:pt>
                <c:pt idx="7746" formatCode="General">
                  <c:v>7.7460000000000004</c:v>
                </c:pt>
                <c:pt idx="7747" formatCode="General">
                  <c:v>7.7469999999999999</c:v>
                </c:pt>
                <c:pt idx="7748" formatCode="General">
                  <c:v>7.7480000000000002</c:v>
                </c:pt>
                <c:pt idx="7749" formatCode="General">
                  <c:v>7.7489999999999997</c:v>
                </c:pt>
                <c:pt idx="7750" formatCode="General">
                  <c:v>7.75</c:v>
                </c:pt>
                <c:pt idx="7751" formatCode="General">
                  <c:v>7.7510000000000003</c:v>
                </c:pt>
                <c:pt idx="7752" formatCode="General">
                  <c:v>7.7519999999999998</c:v>
                </c:pt>
                <c:pt idx="7753" formatCode="General">
                  <c:v>7.7530000000000001</c:v>
                </c:pt>
                <c:pt idx="7754" formatCode="General">
                  <c:v>7.7539999999999996</c:v>
                </c:pt>
                <c:pt idx="7755" formatCode="General">
                  <c:v>7.7549999999999999</c:v>
                </c:pt>
                <c:pt idx="7756" formatCode="General">
                  <c:v>7.7560000000000002</c:v>
                </c:pt>
                <c:pt idx="7757" formatCode="General">
                  <c:v>7.7569999999999997</c:v>
                </c:pt>
                <c:pt idx="7758" formatCode="General">
                  <c:v>7.758</c:v>
                </c:pt>
                <c:pt idx="7759" formatCode="General">
                  <c:v>7.7590000000000003</c:v>
                </c:pt>
                <c:pt idx="7760" formatCode="General">
                  <c:v>7.76</c:v>
                </c:pt>
                <c:pt idx="7761" formatCode="General">
                  <c:v>7.7610000000000001</c:v>
                </c:pt>
                <c:pt idx="7762" formatCode="General">
                  <c:v>7.7619999999999996</c:v>
                </c:pt>
                <c:pt idx="7763" formatCode="General">
                  <c:v>7.7629999999999999</c:v>
                </c:pt>
                <c:pt idx="7764" formatCode="General">
                  <c:v>7.7640000000000002</c:v>
                </c:pt>
                <c:pt idx="7765" formatCode="General">
                  <c:v>7.7649999999999997</c:v>
                </c:pt>
                <c:pt idx="7766" formatCode="General">
                  <c:v>7.766</c:v>
                </c:pt>
                <c:pt idx="7767" formatCode="General">
                  <c:v>7.7670000000000003</c:v>
                </c:pt>
                <c:pt idx="7768" formatCode="General">
                  <c:v>7.7679999999999998</c:v>
                </c:pt>
                <c:pt idx="7769" formatCode="General">
                  <c:v>7.7690000000000001</c:v>
                </c:pt>
                <c:pt idx="7770" formatCode="General">
                  <c:v>7.77</c:v>
                </c:pt>
                <c:pt idx="7771" formatCode="General">
                  <c:v>7.7709999999999999</c:v>
                </c:pt>
                <c:pt idx="7772" formatCode="General">
                  <c:v>7.7720000000000002</c:v>
                </c:pt>
                <c:pt idx="7773" formatCode="General">
                  <c:v>7.7729999999999997</c:v>
                </c:pt>
                <c:pt idx="7774" formatCode="General">
                  <c:v>7.774</c:v>
                </c:pt>
                <c:pt idx="7775" formatCode="General">
                  <c:v>7.7750000000000004</c:v>
                </c:pt>
                <c:pt idx="7776" formatCode="General">
                  <c:v>7.7759999999999998</c:v>
                </c:pt>
                <c:pt idx="7777" formatCode="General">
                  <c:v>7.7770000000000001</c:v>
                </c:pt>
                <c:pt idx="7778" formatCode="General">
                  <c:v>7.7779999999999996</c:v>
                </c:pt>
                <c:pt idx="7779" formatCode="General">
                  <c:v>7.7789999999999999</c:v>
                </c:pt>
                <c:pt idx="7780" formatCode="General">
                  <c:v>7.78</c:v>
                </c:pt>
                <c:pt idx="7781" formatCode="General">
                  <c:v>7.7809999999999997</c:v>
                </c:pt>
                <c:pt idx="7782" formatCode="General">
                  <c:v>7.782</c:v>
                </c:pt>
                <c:pt idx="7783" formatCode="General">
                  <c:v>7.7830000000000004</c:v>
                </c:pt>
                <c:pt idx="7784" formatCode="General">
                  <c:v>7.7839999999999998</c:v>
                </c:pt>
                <c:pt idx="7785" formatCode="General">
                  <c:v>7.7850000000000001</c:v>
                </c:pt>
                <c:pt idx="7786" formatCode="General">
                  <c:v>7.7859999999999996</c:v>
                </c:pt>
                <c:pt idx="7787" formatCode="General">
                  <c:v>7.7869999999999999</c:v>
                </c:pt>
                <c:pt idx="7788" formatCode="General">
                  <c:v>7.7880000000000003</c:v>
                </c:pt>
                <c:pt idx="7789" formatCode="General">
                  <c:v>7.7889999999999997</c:v>
                </c:pt>
                <c:pt idx="7790" formatCode="General">
                  <c:v>7.79</c:v>
                </c:pt>
                <c:pt idx="7791" formatCode="General">
                  <c:v>7.7910000000000004</c:v>
                </c:pt>
                <c:pt idx="7792" formatCode="General">
                  <c:v>7.7919999999999998</c:v>
                </c:pt>
                <c:pt idx="7793" formatCode="General">
                  <c:v>7.7930000000000001</c:v>
                </c:pt>
                <c:pt idx="7794" formatCode="General">
                  <c:v>7.7939999999999996</c:v>
                </c:pt>
                <c:pt idx="7795" formatCode="General">
                  <c:v>7.7949999999999999</c:v>
                </c:pt>
                <c:pt idx="7796" formatCode="General">
                  <c:v>7.7960000000000003</c:v>
                </c:pt>
                <c:pt idx="7797" formatCode="General">
                  <c:v>7.7969999999999997</c:v>
                </c:pt>
                <c:pt idx="7798" formatCode="General">
                  <c:v>7.798</c:v>
                </c:pt>
                <c:pt idx="7799" formatCode="General">
                  <c:v>7.7990000000000004</c:v>
                </c:pt>
                <c:pt idx="7800" formatCode="General">
                  <c:v>7.8</c:v>
                </c:pt>
                <c:pt idx="7801" formatCode="General">
                  <c:v>7.8010000000000002</c:v>
                </c:pt>
                <c:pt idx="7802" formatCode="General">
                  <c:v>7.8019999999999996</c:v>
                </c:pt>
                <c:pt idx="7803" formatCode="General">
                  <c:v>7.8029999999999999</c:v>
                </c:pt>
                <c:pt idx="7804" formatCode="General">
                  <c:v>7.8040000000000003</c:v>
                </c:pt>
                <c:pt idx="7805" formatCode="General">
                  <c:v>7.8049999999999997</c:v>
                </c:pt>
                <c:pt idx="7806" formatCode="General">
                  <c:v>7.806</c:v>
                </c:pt>
                <c:pt idx="7807" formatCode="General">
                  <c:v>7.8070000000000004</c:v>
                </c:pt>
                <c:pt idx="7808" formatCode="General">
                  <c:v>7.8079999999999998</c:v>
                </c:pt>
                <c:pt idx="7809" formatCode="General">
                  <c:v>7.8090000000000002</c:v>
                </c:pt>
                <c:pt idx="7810" formatCode="General">
                  <c:v>7.81</c:v>
                </c:pt>
                <c:pt idx="7811" formatCode="General">
                  <c:v>7.8109999999999999</c:v>
                </c:pt>
                <c:pt idx="7812" formatCode="General">
                  <c:v>7.8120000000000003</c:v>
                </c:pt>
                <c:pt idx="7813" formatCode="General">
                  <c:v>7.8129999999999997</c:v>
                </c:pt>
                <c:pt idx="7814" formatCode="General">
                  <c:v>7.8140000000000001</c:v>
                </c:pt>
                <c:pt idx="7815" formatCode="General">
                  <c:v>7.8150000000000004</c:v>
                </c:pt>
                <c:pt idx="7816" formatCode="General">
                  <c:v>7.8159999999999998</c:v>
                </c:pt>
                <c:pt idx="7817" formatCode="General">
                  <c:v>7.8170000000000002</c:v>
                </c:pt>
                <c:pt idx="7818" formatCode="General">
                  <c:v>7.8179999999999996</c:v>
                </c:pt>
                <c:pt idx="7819" formatCode="General">
                  <c:v>7.819</c:v>
                </c:pt>
                <c:pt idx="7820" formatCode="General">
                  <c:v>7.82</c:v>
                </c:pt>
                <c:pt idx="7821" formatCode="General">
                  <c:v>7.8209999999999997</c:v>
                </c:pt>
                <c:pt idx="7822" formatCode="General">
                  <c:v>7.8220000000000001</c:v>
                </c:pt>
                <c:pt idx="7823" formatCode="General">
                  <c:v>7.8230000000000004</c:v>
                </c:pt>
                <c:pt idx="7824" formatCode="General">
                  <c:v>7.8239999999999998</c:v>
                </c:pt>
                <c:pt idx="7825" formatCode="General">
                  <c:v>7.8250000000000002</c:v>
                </c:pt>
                <c:pt idx="7826" formatCode="General">
                  <c:v>7.8259999999999996</c:v>
                </c:pt>
                <c:pt idx="7827" formatCode="General">
                  <c:v>7.827</c:v>
                </c:pt>
                <c:pt idx="7828" formatCode="General">
                  <c:v>7.8280000000000003</c:v>
                </c:pt>
                <c:pt idx="7829" formatCode="General">
                  <c:v>7.8289999999999997</c:v>
                </c:pt>
                <c:pt idx="7830" formatCode="General">
                  <c:v>7.83</c:v>
                </c:pt>
                <c:pt idx="7831" formatCode="General">
                  <c:v>7.8310000000000004</c:v>
                </c:pt>
                <c:pt idx="7832" formatCode="General">
                  <c:v>7.8319999999999999</c:v>
                </c:pt>
                <c:pt idx="7833" formatCode="General">
                  <c:v>7.8330000000000002</c:v>
                </c:pt>
                <c:pt idx="7834" formatCode="General">
                  <c:v>7.8339999999999996</c:v>
                </c:pt>
                <c:pt idx="7835" formatCode="General">
                  <c:v>7.835</c:v>
                </c:pt>
                <c:pt idx="7836" formatCode="General">
                  <c:v>7.8360000000000003</c:v>
                </c:pt>
                <c:pt idx="7837" formatCode="General">
                  <c:v>7.8369999999999997</c:v>
                </c:pt>
                <c:pt idx="7838" formatCode="General">
                  <c:v>7.8380000000000001</c:v>
                </c:pt>
                <c:pt idx="7839" formatCode="General">
                  <c:v>7.8390000000000004</c:v>
                </c:pt>
                <c:pt idx="7840" formatCode="General">
                  <c:v>7.84</c:v>
                </c:pt>
                <c:pt idx="7841" formatCode="General">
                  <c:v>7.8410000000000002</c:v>
                </c:pt>
                <c:pt idx="7842" formatCode="General">
                  <c:v>7.8419999999999996</c:v>
                </c:pt>
                <c:pt idx="7843" formatCode="General">
                  <c:v>7.843</c:v>
                </c:pt>
                <c:pt idx="7844" formatCode="General">
                  <c:v>7.8440000000000003</c:v>
                </c:pt>
                <c:pt idx="7845" formatCode="General">
                  <c:v>7.8449999999999998</c:v>
                </c:pt>
                <c:pt idx="7846" formatCode="General">
                  <c:v>7.8460000000000001</c:v>
                </c:pt>
                <c:pt idx="7847" formatCode="General">
                  <c:v>7.8470000000000004</c:v>
                </c:pt>
                <c:pt idx="7848" formatCode="General">
                  <c:v>7.8479999999999999</c:v>
                </c:pt>
                <c:pt idx="7849" formatCode="General">
                  <c:v>7.8490000000000002</c:v>
                </c:pt>
                <c:pt idx="7850" formatCode="General">
                  <c:v>7.85</c:v>
                </c:pt>
                <c:pt idx="7851" formatCode="General">
                  <c:v>7.851</c:v>
                </c:pt>
                <c:pt idx="7852" formatCode="General">
                  <c:v>7.8520000000000003</c:v>
                </c:pt>
                <c:pt idx="7853" formatCode="General">
                  <c:v>7.8529999999999998</c:v>
                </c:pt>
                <c:pt idx="7854" formatCode="General">
                  <c:v>7.8540000000000001</c:v>
                </c:pt>
                <c:pt idx="7855" formatCode="General">
                  <c:v>7.8550000000000004</c:v>
                </c:pt>
                <c:pt idx="7856" formatCode="General">
                  <c:v>7.8559999999999999</c:v>
                </c:pt>
                <c:pt idx="7857" formatCode="General">
                  <c:v>7.8570000000000002</c:v>
                </c:pt>
                <c:pt idx="7858" formatCode="General">
                  <c:v>7.8579999999999997</c:v>
                </c:pt>
                <c:pt idx="7859" formatCode="General">
                  <c:v>7.859</c:v>
                </c:pt>
                <c:pt idx="7860" formatCode="General">
                  <c:v>7.86</c:v>
                </c:pt>
                <c:pt idx="7861" formatCode="General">
                  <c:v>7.8609999999999998</c:v>
                </c:pt>
                <c:pt idx="7862" formatCode="General">
                  <c:v>7.8620000000000001</c:v>
                </c:pt>
                <c:pt idx="7863" formatCode="General">
                  <c:v>7.8630000000000004</c:v>
                </c:pt>
                <c:pt idx="7864" formatCode="General">
                  <c:v>7.8639999999999999</c:v>
                </c:pt>
                <c:pt idx="7865" formatCode="General">
                  <c:v>7.8650000000000002</c:v>
                </c:pt>
                <c:pt idx="7866" formatCode="General">
                  <c:v>7.8659999999999997</c:v>
                </c:pt>
                <c:pt idx="7867" formatCode="General">
                  <c:v>7.867</c:v>
                </c:pt>
                <c:pt idx="7868" formatCode="General">
                  <c:v>7.8680000000000003</c:v>
                </c:pt>
                <c:pt idx="7869" formatCode="General">
                  <c:v>7.8689999999999998</c:v>
                </c:pt>
                <c:pt idx="7870" formatCode="General">
                  <c:v>7.87</c:v>
                </c:pt>
                <c:pt idx="7871" formatCode="General">
                  <c:v>7.8710000000000004</c:v>
                </c:pt>
                <c:pt idx="7872" formatCode="General">
                  <c:v>7.8719999999999999</c:v>
                </c:pt>
                <c:pt idx="7873" formatCode="General">
                  <c:v>7.8730000000000002</c:v>
                </c:pt>
                <c:pt idx="7874" formatCode="General">
                  <c:v>7.8739999999999997</c:v>
                </c:pt>
                <c:pt idx="7875" formatCode="General">
                  <c:v>7.875</c:v>
                </c:pt>
                <c:pt idx="7876" formatCode="General">
                  <c:v>7.8760000000000003</c:v>
                </c:pt>
                <c:pt idx="7877" formatCode="General">
                  <c:v>7.8769999999999998</c:v>
                </c:pt>
                <c:pt idx="7878" formatCode="General">
                  <c:v>7.8780000000000001</c:v>
                </c:pt>
                <c:pt idx="7879" formatCode="General">
                  <c:v>7.8789999999999996</c:v>
                </c:pt>
                <c:pt idx="7880" formatCode="General">
                  <c:v>7.88</c:v>
                </c:pt>
                <c:pt idx="7881" formatCode="General">
                  <c:v>7.8810000000000002</c:v>
                </c:pt>
                <c:pt idx="7882" formatCode="General">
                  <c:v>7.8819999999999997</c:v>
                </c:pt>
                <c:pt idx="7883" formatCode="General">
                  <c:v>7.883</c:v>
                </c:pt>
                <c:pt idx="7884" formatCode="General">
                  <c:v>7.8840000000000003</c:v>
                </c:pt>
                <c:pt idx="7885" formatCode="General">
                  <c:v>7.8849999999999998</c:v>
                </c:pt>
                <c:pt idx="7886" formatCode="General">
                  <c:v>7.8860000000000001</c:v>
                </c:pt>
                <c:pt idx="7887" formatCode="General">
                  <c:v>7.8869999999999996</c:v>
                </c:pt>
                <c:pt idx="7888" formatCode="General">
                  <c:v>7.8879999999999999</c:v>
                </c:pt>
                <c:pt idx="7889" formatCode="General">
                  <c:v>7.8890000000000002</c:v>
                </c:pt>
                <c:pt idx="7890" formatCode="General">
                  <c:v>7.89</c:v>
                </c:pt>
                <c:pt idx="7891" formatCode="General">
                  <c:v>7.891</c:v>
                </c:pt>
                <c:pt idx="7892" formatCode="General">
                  <c:v>7.8920000000000003</c:v>
                </c:pt>
                <c:pt idx="7893" formatCode="General">
                  <c:v>7.8929999999999998</c:v>
                </c:pt>
                <c:pt idx="7894" formatCode="General">
                  <c:v>7.8940000000000001</c:v>
                </c:pt>
                <c:pt idx="7895" formatCode="General">
                  <c:v>7.8949999999999996</c:v>
                </c:pt>
                <c:pt idx="7896" formatCode="General">
                  <c:v>7.8959999999999999</c:v>
                </c:pt>
                <c:pt idx="7897" formatCode="General">
                  <c:v>7.8970000000000002</c:v>
                </c:pt>
                <c:pt idx="7898" formatCode="General">
                  <c:v>7.8979999999999997</c:v>
                </c:pt>
                <c:pt idx="7899" formatCode="General">
                  <c:v>7.899</c:v>
                </c:pt>
                <c:pt idx="7900" formatCode="General">
                  <c:v>7.9</c:v>
                </c:pt>
                <c:pt idx="7901" formatCode="General">
                  <c:v>7.9009999999999998</c:v>
                </c:pt>
                <c:pt idx="7902" formatCode="General">
                  <c:v>7.9020000000000001</c:v>
                </c:pt>
                <c:pt idx="7903" formatCode="General">
                  <c:v>7.9029999999999996</c:v>
                </c:pt>
                <c:pt idx="7904" formatCode="General">
                  <c:v>7.9039999999999999</c:v>
                </c:pt>
                <c:pt idx="7905" formatCode="General">
                  <c:v>7.9050000000000002</c:v>
                </c:pt>
                <c:pt idx="7906" formatCode="General">
                  <c:v>7.9059999999999997</c:v>
                </c:pt>
                <c:pt idx="7907" formatCode="General">
                  <c:v>7.907</c:v>
                </c:pt>
                <c:pt idx="7908" formatCode="General">
                  <c:v>7.9080000000000004</c:v>
                </c:pt>
                <c:pt idx="7909" formatCode="General">
                  <c:v>7.9089999999999998</c:v>
                </c:pt>
                <c:pt idx="7910" formatCode="General">
                  <c:v>7.91</c:v>
                </c:pt>
                <c:pt idx="7911" formatCode="General">
                  <c:v>7.9109999999999996</c:v>
                </c:pt>
                <c:pt idx="7912" formatCode="General">
                  <c:v>7.9119999999999999</c:v>
                </c:pt>
                <c:pt idx="7913" formatCode="General">
                  <c:v>7.9130000000000003</c:v>
                </c:pt>
                <c:pt idx="7914" formatCode="General">
                  <c:v>7.9139999999999997</c:v>
                </c:pt>
                <c:pt idx="7915" formatCode="General">
                  <c:v>7.915</c:v>
                </c:pt>
                <c:pt idx="7916" formatCode="General">
                  <c:v>7.9160000000000004</c:v>
                </c:pt>
                <c:pt idx="7917" formatCode="General">
                  <c:v>7.9169999999999998</c:v>
                </c:pt>
                <c:pt idx="7918" formatCode="General">
                  <c:v>7.9180000000000001</c:v>
                </c:pt>
                <c:pt idx="7919" formatCode="General">
                  <c:v>7.9189999999999996</c:v>
                </c:pt>
                <c:pt idx="7920" formatCode="General">
                  <c:v>7.92</c:v>
                </c:pt>
                <c:pt idx="7921" formatCode="General">
                  <c:v>7.9210000000000003</c:v>
                </c:pt>
                <c:pt idx="7922" formatCode="General">
                  <c:v>7.9219999999999997</c:v>
                </c:pt>
                <c:pt idx="7923" formatCode="General">
                  <c:v>7.923</c:v>
                </c:pt>
                <c:pt idx="7924" formatCode="General">
                  <c:v>7.9240000000000004</c:v>
                </c:pt>
                <c:pt idx="7925" formatCode="General">
                  <c:v>7.9249999999999998</c:v>
                </c:pt>
                <c:pt idx="7926" formatCode="General">
                  <c:v>7.9260000000000002</c:v>
                </c:pt>
                <c:pt idx="7927" formatCode="General">
                  <c:v>7.9269999999999996</c:v>
                </c:pt>
                <c:pt idx="7928" formatCode="General">
                  <c:v>7.9279999999999999</c:v>
                </c:pt>
                <c:pt idx="7929" formatCode="General">
                  <c:v>7.9290000000000003</c:v>
                </c:pt>
                <c:pt idx="7930" formatCode="General">
                  <c:v>7.93</c:v>
                </c:pt>
                <c:pt idx="7931" formatCode="General">
                  <c:v>7.931</c:v>
                </c:pt>
                <c:pt idx="7932" formatCode="General">
                  <c:v>7.9320000000000004</c:v>
                </c:pt>
                <c:pt idx="7933" formatCode="General">
                  <c:v>7.9329999999999998</c:v>
                </c:pt>
                <c:pt idx="7934" formatCode="General">
                  <c:v>7.9340000000000002</c:v>
                </c:pt>
                <c:pt idx="7935" formatCode="General">
                  <c:v>7.9349999999999996</c:v>
                </c:pt>
                <c:pt idx="7936" formatCode="General">
                  <c:v>7.9359999999999999</c:v>
                </c:pt>
                <c:pt idx="7937" formatCode="General">
                  <c:v>7.9370000000000003</c:v>
                </c:pt>
                <c:pt idx="7938" formatCode="General">
                  <c:v>7.9379999999999997</c:v>
                </c:pt>
                <c:pt idx="7939" formatCode="General">
                  <c:v>7.9390000000000001</c:v>
                </c:pt>
                <c:pt idx="7940" formatCode="General">
                  <c:v>7.94</c:v>
                </c:pt>
                <c:pt idx="7941" formatCode="General">
                  <c:v>7.9409999999999998</c:v>
                </c:pt>
                <c:pt idx="7942" formatCode="General">
                  <c:v>7.9420000000000002</c:v>
                </c:pt>
                <c:pt idx="7943" formatCode="General">
                  <c:v>7.9429999999999996</c:v>
                </c:pt>
                <c:pt idx="7944" formatCode="General">
                  <c:v>7.944</c:v>
                </c:pt>
                <c:pt idx="7945" formatCode="General">
                  <c:v>7.9450000000000003</c:v>
                </c:pt>
                <c:pt idx="7946" formatCode="General">
                  <c:v>7.9459999999999997</c:v>
                </c:pt>
                <c:pt idx="7947" formatCode="General">
                  <c:v>7.9470000000000001</c:v>
                </c:pt>
                <c:pt idx="7948" formatCode="General">
                  <c:v>7.9480000000000004</c:v>
                </c:pt>
                <c:pt idx="7949" formatCode="General">
                  <c:v>7.9489999999999998</c:v>
                </c:pt>
                <c:pt idx="7950" formatCode="General">
                  <c:v>7.95</c:v>
                </c:pt>
                <c:pt idx="7951" formatCode="General">
                  <c:v>7.9509999999999996</c:v>
                </c:pt>
                <c:pt idx="7952" formatCode="General">
                  <c:v>7.952</c:v>
                </c:pt>
                <c:pt idx="7953" formatCode="General">
                  <c:v>7.9530000000000003</c:v>
                </c:pt>
                <c:pt idx="7954" formatCode="General">
                  <c:v>7.9539999999999997</c:v>
                </c:pt>
                <c:pt idx="7955" formatCode="General">
                  <c:v>7.9550000000000001</c:v>
                </c:pt>
                <c:pt idx="7956" formatCode="General">
                  <c:v>7.9560000000000004</c:v>
                </c:pt>
                <c:pt idx="7957" formatCode="General">
                  <c:v>7.9569999999999999</c:v>
                </c:pt>
                <c:pt idx="7958" formatCode="General">
                  <c:v>7.9580000000000002</c:v>
                </c:pt>
                <c:pt idx="7959" formatCode="General">
                  <c:v>7.9589999999999996</c:v>
                </c:pt>
                <c:pt idx="7960" formatCode="General">
                  <c:v>7.96</c:v>
                </c:pt>
                <c:pt idx="7961" formatCode="General">
                  <c:v>7.9610000000000003</c:v>
                </c:pt>
                <c:pt idx="7962" formatCode="General">
                  <c:v>7.9619999999999997</c:v>
                </c:pt>
                <c:pt idx="7963" formatCode="General">
                  <c:v>7.9630000000000001</c:v>
                </c:pt>
                <c:pt idx="7964" formatCode="General">
                  <c:v>7.9640000000000004</c:v>
                </c:pt>
                <c:pt idx="7965" formatCode="General">
                  <c:v>7.9649999999999999</c:v>
                </c:pt>
                <c:pt idx="7966" formatCode="General">
                  <c:v>7.9660000000000002</c:v>
                </c:pt>
                <c:pt idx="7967" formatCode="General">
                  <c:v>7.9669999999999996</c:v>
                </c:pt>
                <c:pt idx="7968" formatCode="General">
                  <c:v>7.968</c:v>
                </c:pt>
                <c:pt idx="7969" formatCode="General">
                  <c:v>7.9690000000000003</c:v>
                </c:pt>
                <c:pt idx="7970" formatCode="General">
                  <c:v>7.97</c:v>
                </c:pt>
                <c:pt idx="7971" formatCode="General">
                  <c:v>7.9710000000000001</c:v>
                </c:pt>
                <c:pt idx="7972" formatCode="General">
                  <c:v>7.9720000000000004</c:v>
                </c:pt>
                <c:pt idx="7973" formatCode="General">
                  <c:v>7.9729999999999999</c:v>
                </c:pt>
                <c:pt idx="7974" formatCode="General">
                  <c:v>7.9740000000000002</c:v>
                </c:pt>
                <c:pt idx="7975" formatCode="General">
                  <c:v>7.9749999999999996</c:v>
                </c:pt>
                <c:pt idx="7976" formatCode="General">
                  <c:v>7.976</c:v>
                </c:pt>
                <c:pt idx="7977" formatCode="General">
                  <c:v>7.9770000000000003</c:v>
                </c:pt>
                <c:pt idx="7978" formatCode="General">
                  <c:v>7.9779999999999998</c:v>
                </c:pt>
                <c:pt idx="7979" formatCode="General">
                  <c:v>7.9790000000000001</c:v>
                </c:pt>
                <c:pt idx="7980" formatCode="General">
                  <c:v>7.98</c:v>
                </c:pt>
                <c:pt idx="7981" formatCode="General">
                  <c:v>7.9809999999999999</c:v>
                </c:pt>
                <c:pt idx="7982" formatCode="General">
                  <c:v>7.9820000000000002</c:v>
                </c:pt>
                <c:pt idx="7983" formatCode="General">
                  <c:v>7.9829999999999997</c:v>
                </c:pt>
                <c:pt idx="7984" formatCode="General">
                  <c:v>7.984</c:v>
                </c:pt>
                <c:pt idx="7985" formatCode="General">
                  <c:v>7.9850000000000003</c:v>
                </c:pt>
                <c:pt idx="7986" formatCode="General">
                  <c:v>7.9859999999999998</c:v>
                </c:pt>
                <c:pt idx="7987" formatCode="General">
                  <c:v>7.9870000000000001</c:v>
                </c:pt>
                <c:pt idx="7988" formatCode="General">
                  <c:v>7.9880000000000004</c:v>
                </c:pt>
                <c:pt idx="7989" formatCode="General">
                  <c:v>7.9889999999999999</c:v>
                </c:pt>
                <c:pt idx="7990" formatCode="General">
                  <c:v>7.99</c:v>
                </c:pt>
                <c:pt idx="7991" formatCode="General">
                  <c:v>7.9909999999999997</c:v>
                </c:pt>
                <c:pt idx="7992" formatCode="General">
                  <c:v>7.992</c:v>
                </c:pt>
                <c:pt idx="7993" formatCode="General">
                  <c:v>7.9930000000000003</c:v>
                </c:pt>
                <c:pt idx="7994" formatCode="General">
                  <c:v>7.9939999999999998</c:v>
                </c:pt>
                <c:pt idx="7995" formatCode="General">
                  <c:v>7.9950000000000001</c:v>
                </c:pt>
                <c:pt idx="7996" formatCode="General">
                  <c:v>7.9960000000000004</c:v>
                </c:pt>
                <c:pt idx="7997" formatCode="General">
                  <c:v>7.9969999999999999</c:v>
                </c:pt>
                <c:pt idx="7998" formatCode="General">
                  <c:v>7.9980000000000002</c:v>
                </c:pt>
                <c:pt idx="7999" formatCode="General">
                  <c:v>7.9989999999999997</c:v>
                </c:pt>
                <c:pt idx="8000" formatCode="General">
                  <c:v>8</c:v>
                </c:pt>
                <c:pt idx="8001" formatCode="General">
                  <c:v>8.0009999999999994</c:v>
                </c:pt>
                <c:pt idx="8002" formatCode="General">
                  <c:v>8.0020000000000007</c:v>
                </c:pt>
                <c:pt idx="8003" formatCode="General">
                  <c:v>8.0030000000000001</c:v>
                </c:pt>
                <c:pt idx="8004" formatCode="General">
                  <c:v>8.0039999999999996</c:v>
                </c:pt>
                <c:pt idx="8005" formatCode="General">
                  <c:v>8.0050000000000008</c:v>
                </c:pt>
                <c:pt idx="8006" formatCode="General">
                  <c:v>8.0060000000000002</c:v>
                </c:pt>
                <c:pt idx="8007" formatCode="General">
                  <c:v>8.0069999999999997</c:v>
                </c:pt>
                <c:pt idx="8008" formatCode="General">
                  <c:v>8.0079999999999991</c:v>
                </c:pt>
                <c:pt idx="8009" formatCode="General">
                  <c:v>8.0090000000000003</c:v>
                </c:pt>
                <c:pt idx="8010" formatCode="General">
                  <c:v>8.01</c:v>
                </c:pt>
                <c:pt idx="8011" formatCode="General">
                  <c:v>8.0109999999999992</c:v>
                </c:pt>
                <c:pt idx="8012" formatCode="General">
                  <c:v>8.0120000000000005</c:v>
                </c:pt>
                <c:pt idx="8013" formatCode="General">
                  <c:v>8.0129999999999999</c:v>
                </c:pt>
                <c:pt idx="8014" formatCode="General">
                  <c:v>8.0139999999999993</c:v>
                </c:pt>
                <c:pt idx="8015" formatCode="General">
                  <c:v>8.0150000000000006</c:v>
                </c:pt>
                <c:pt idx="8016" formatCode="General">
                  <c:v>8.016</c:v>
                </c:pt>
                <c:pt idx="8017" formatCode="General">
                  <c:v>8.0169999999999995</c:v>
                </c:pt>
                <c:pt idx="8018" formatCode="General">
                  <c:v>8.0180000000000007</c:v>
                </c:pt>
                <c:pt idx="8019" formatCode="General">
                  <c:v>8.0190000000000001</c:v>
                </c:pt>
                <c:pt idx="8020" formatCode="General">
                  <c:v>8.02</c:v>
                </c:pt>
                <c:pt idx="8021" formatCode="General">
                  <c:v>8.0210000000000008</c:v>
                </c:pt>
                <c:pt idx="8022" formatCode="General">
                  <c:v>8.0220000000000002</c:v>
                </c:pt>
                <c:pt idx="8023" formatCode="General">
                  <c:v>8.0229999999999997</c:v>
                </c:pt>
                <c:pt idx="8024" formatCode="General">
                  <c:v>8.0239999999999991</c:v>
                </c:pt>
                <c:pt idx="8025" formatCode="General">
                  <c:v>8.0250000000000004</c:v>
                </c:pt>
                <c:pt idx="8026" formatCode="General">
                  <c:v>8.0259999999999998</c:v>
                </c:pt>
                <c:pt idx="8027" formatCode="General">
                  <c:v>8.0269999999999992</c:v>
                </c:pt>
                <c:pt idx="8028" formatCode="General">
                  <c:v>8.0280000000000005</c:v>
                </c:pt>
                <c:pt idx="8029" formatCode="General">
                  <c:v>8.0289999999999999</c:v>
                </c:pt>
                <c:pt idx="8030" formatCode="General">
                  <c:v>8.0299999999999994</c:v>
                </c:pt>
                <c:pt idx="8031" formatCode="General">
                  <c:v>8.0310000000000006</c:v>
                </c:pt>
                <c:pt idx="8032" formatCode="General">
                  <c:v>8.032</c:v>
                </c:pt>
                <c:pt idx="8033" formatCode="General">
                  <c:v>8.0329999999999995</c:v>
                </c:pt>
                <c:pt idx="8034" formatCode="General">
                  <c:v>8.0340000000000007</c:v>
                </c:pt>
                <c:pt idx="8035" formatCode="General">
                  <c:v>8.0350000000000001</c:v>
                </c:pt>
                <c:pt idx="8036" formatCode="General">
                  <c:v>8.0359999999999996</c:v>
                </c:pt>
                <c:pt idx="8037" formatCode="General">
                  <c:v>8.0370000000000008</c:v>
                </c:pt>
                <c:pt idx="8038" formatCode="General">
                  <c:v>8.0380000000000003</c:v>
                </c:pt>
                <c:pt idx="8039" formatCode="General">
                  <c:v>8.0389999999999997</c:v>
                </c:pt>
                <c:pt idx="8040" formatCode="General">
                  <c:v>8.0399999999999991</c:v>
                </c:pt>
                <c:pt idx="8041" formatCode="General">
                  <c:v>8.0410000000000004</c:v>
                </c:pt>
                <c:pt idx="8042" formatCode="General">
                  <c:v>8.0419999999999998</c:v>
                </c:pt>
                <c:pt idx="8043" formatCode="General">
                  <c:v>8.0429999999999993</c:v>
                </c:pt>
                <c:pt idx="8044" formatCode="General">
                  <c:v>8.0440000000000005</c:v>
                </c:pt>
                <c:pt idx="8045" formatCode="General">
                  <c:v>8.0449999999999999</c:v>
                </c:pt>
                <c:pt idx="8046" formatCode="General">
                  <c:v>8.0459999999999994</c:v>
                </c:pt>
                <c:pt idx="8047" formatCode="General">
                  <c:v>8.0470000000000006</c:v>
                </c:pt>
                <c:pt idx="8048" formatCode="General">
                  <c:v>8.048</c:v>
                </c:pt>
                <c:pt idx="8049" formatCode="General">
                  <c:v>8.0489999999999995</c:v>
                </c:pt>
                <c:pt idx="8050" formatCode="General">
                  <c:v>8.0500000000000007</c:v>
                </c:pt>
                <c:pt idx="8051" formatCode="General">
                  <c:v>8.0510000000000002</c:v>
                </c:pt>
                <c:pt idx="8052" formatCode="General">
                  <c:v>8.0519999999999996</c:v>
                </c:pt>
                <c:pt idx="8053" formatCode="General">
                  <c:v>8.0530000000000008</c:v>
                </c:pt>
                <c:pt idx="8054" formatCode="General">
                  <c:v>8.0540000000000003</c:v>
                </c:pt>
                <c:pt idx="8055" formatCode="General">
                  <c:v>8.0549999999999997</c:v>
                </c:pt>
                <c:pt idx="8056" formatCode="General">
                  <c:v>8.0559999999999992</c:v>
                </c:pt>
                <c:pt idx="8057" formatCode="General">
                  <c:v>8.0570000000000004</c:v>
                </c:pt>
                <c:pt idx="8058" formatCode="General">
                  <c:v>8.0579999999999998</c:v>
                </c:pt>
                <c:pt idx="8059" formatCode="General">
                  <c:v>8.0589999999999993</c:v>
                </c:pt>
                <c:pt idx="8060" formatCode="General">
                  <c:v>8.06</c:v>
                </c:pt>
                <c:pt idx="8061" formatCode="General">
                  <c:v>8.0609999999999999</c:v>
                </c:pt>
                <c:pt idx="8062" formatCode="General">
                  <c:v>8.0619999999999994</c:v>
                </c:pt>
                <c:pt idx="8063" formatCode="General">
                  <c:v>8.0630000000000006</c:v>
                </c:pt>
                <c:pt idx="8064" formatCode="General">
                  <c:v>8.0640000000000001</c:v>
                </c:pt>
                <c:pt idx="8065" formatCode="General">
                  <c:v>8.0649999999999995</c:v>
                </c:pt>
                <c:pt idx="8066" formatCode="General">
                  <c:v>8.0660000000000007</c:v>
                </c:pt>
                <c:pt idx="8067" formatCode="General">
                  <c:v>8.0670000000000002</c:v>
                </c:pt>
                <c:pt idx="8068" formatCode="General">
                  <c:v>8.0679999999999996</c:v>
                </c:pt>
                <c:pt idx="8069" formatCode="General">
                  <c:v>8.0690000000000008</c:v>
                </c:pt>
                <c:pt idx="8070" formatCode="General">
                  <c:v>8.07</c:v>
                </c:pt>
                <c:pt idx="8071" formatCode="General">
                  <c:v>8.0709999999999997</c:v>
                </c:pt>
                <c:pt idx="8072" formatCode="General">
                  <c:v>8.0719999999999992</c:v>
                </c:pt>
                <c:pt idx="8073" formatCode="General">
                  <c:v>8.0730000000000004</c:v>
                </c:pt>
                <c:pt idx="8074" formatCode="General">
                  <c:v>8.0739999999999998</c:v>
                </c:pt>
                <c:pt idx="8075" formatCode="General">
                  <c:v>8.0749999999999993</c:v>
                </c:pt>
                <c:pt idx="8076" formatCode="General">
                  <c:v>8.0760000000000005</c:v>
                </c:pt>
                <c:pt idx="8077" formatCode="General">
                  <c:v>8.077</c:v>
                </c:pt>
                <c:pt idx="8078" formatCode="General">
                  <c:v>8.0779999999999994</c:v>
                </c:pt>
                <c:pt idx="8079" formatCode="General">
                  <c:v>8.0790000000000006</c:v>
                </c:pt>
                <c:pt idx="8080" formatCode="General">
                  <c:v>8.08</c:v>
                </c:pt>
                <c:pt idx="8081" formatCode="General">
                  <c:v>8.0809999999999995</c:v>
                </c:pt>
                <c:pt idx="8082" formatCode="General">
                  <c:v>8.0820000000000007</c:v>
                </c:pt>
                <c:pt idx="8083" formatCode="General">
                  <c:v>8.0830000000000002</c:v>
                </c:pt>
                <c:pt idx="8084" formatCode="General">
                  <c:v>8.0839999999999996</c:v>
                </c:pt>
                <c:pt idx="8085" formatCode="General">
                  <c:v>8.0850000000000009</c:v>
                </c:pt>
                <c:pt idx="8086" formatCode="General">
                  <c:v>8.0860000000000003</c:v>
                </c:pt>
                <c:pt idx="8087" formatCode="General">
                  <c:v>8.0869999999999997</c:v>
                </c:pt>
                <c:pt idx="8088" formatCode="General">
                  <c:v>8.0879999999999992</c:v>
                </c:pt>
                <c:pt idx="8089" formatCode="General">
                  <c:v>8.0890000000000004</c:v>
                </c:pt>
                <c:pt idx="8090" formatCode="General">
                  <c:v>8.09</c:v>
                </c:pt>
                <c:pt idx="8091" formatCode="General">
                  <c:v>8.0909999999999993</c:v>
                </c:pt>
                <c:pt idx="8092" formatCode="General">
                  <c:v>8.0920000000000005</c:v>
                </c:pt>
                <c:pt idx="8093" formatCode="General">
                  <c:v>8.093</c:v>
                </c:pt>
                <c:pt idx="8094" formatCode="General">
                  <c:v>8.0939999999999994</c:v>
                </c:pt>
                <c:pt idx="8095" formatCode="General">
                  <c:v>8.0950000000000006</c:v>
                </c:pt>
                <c:pt idx="8096" formatCode="General">
                  <c:v>8.0960000000000001</c:v>
                </c:pt>
                <c:pt idx="8097" formatCode="General">
                  <c:v>8.0969999999999995</c:v>
                </c:pt>
                <c:pt idx="8098" formatCode="General">
                  <c:v>8.0980000000000008</c:v>
                </c:pt>
                <c:pt idx="8099" formatCode="General">
                  <c:v>8.0990000000000002</c:v>
                </c:pt>
                <c:pt idx="8100" formatCode="General">
                  <c:v>8.1</c:v>
                </c:pt>
                <c:pt idx="8101" formatCode="General">
                  <c:v>8.1010000000000009</c:v>
                </c:pt>
                <c:pt idx="8102" formatCode="General">
                  <c:v>8.1020000000000003</c:v>
                </c:pt>
                <c:pt idx="8103" formatCode="General">
                  <c:v>8.1029999999999998</c:v>
                </c:pt>
                <c:pt idx="8104" formatCode="General">
                  <c:v>8.1039999999999992</c:v>
                </c:pt>
                <c:pt idx="8105" formatCode="General">
                  <c:v>8.1050000000000004</c:v>
                </c:pt>
                <c:pt idx="8106" formatCode="General">
                  <c:v>8.1059999999999999</c:v>
                </c:pt>
                <c:pt idx="8107" formatCode="General">
                  <c:v>8.1069999999999993</c:v>
                </c:pt>
                <c:pt idx="8108" formatCode="General">
                  <c:v>8.1080000000000005</c:v>
                </c:pt>
                <c:pt idx="8109" formatCode="General">
                  <c:v>8.109</c:v>
                </c:pt>
                <c:pt idx="8110" formatCode="General">
                  <c:v>8.11</c:v>
                </c:pt>
                <c:pt idx="8111" formatCode="General">
                  <c:v>8.1110000000000007</c:v>
                </c:pt>
                <c:pt idx="8112" formatCode="General">
                  <c:v>8.1120000000000001</c:v>
                </c:pt>
                <c:pt idx="8113" formatCode="General">
                  <c:v>8.1129999999999995</c:v>
                </c:pt>
                <c:pt idx="8114" formatCode="General">
                  <c:v>8.1140000000000008</c:v>
                </c:pt>
                <c:pt idx="8115" formatCode="General">
                  <c:v>8.1150000000000002</c:v>
                </c:pt>
                <c:pt idx="8116" formatCode="General">
                  <c:v>8.1159999999999997</c:v>
                </c:pt>
                <c:pt idx="8117" formatCode="General">
                  <c:v>8.1170000000000009</c:v>
                </c:pt>
                <c:pt idx="8118" formatCode="General">
                  <c:v>8.1180000000000003</c:v>
                </c:pt>
                <c:pt idx="8119" formatCode="General">
                  <c:v>8.1189999999999998</c:v>
                </c:pt>
                <c:pt idx="8120" formatCode="General">
                  <c:v>8.1199999999999992</c:v>
                </c:pt>
                <c:pt idx="8121" formatCode="General">
                  <c:v>8.1210000000000004</c:v>
                </c:pt>
                <c:pt idx="8122" formatCode="General">
                  <c:v>8.1219999999999999</c:v>
                </c:pt>
                <c:pt idx="8123" formatCode="General">
                  <c:v>8.1229999999999993</c:v>
                </c:pt>
                <c:pt idx="8124" formatCode="General">
                  <c:v>8.1240000000000006</c:v>
                </c:pt>
                <c:pt idx="8125" formatCode="General">
                  <c:v>8.125</c:v>
                </c:pt>
                <c:pt idx="8126" formatCode="General">
                  <c:v>8.1259999999999994</c:v>
                </c:pt>
                <c:pt idx="8127" formatCode="General">
                  <c:v>8.1270000000000007</c:v>
                </c:pt>
                <c:pt idx="8128" formatCode="General">
                  <c:v>8.1280000000000001</c:v>
                </c:pt>
                <c:pt idx="8129" formatCode="General">
                  <c:v>8.1289999999999996</c:v>
                </c:pt>
                <c:pt idx="8130" formatCode="General">
                  <c:v>8.1300000000000008</c:v>
                </c:pt>
                <c:pt idx="8131" formatCode="General">
                  <c:v>8.1310000000000002</c:v>
                </c:pt>
                <c:pt idx="8132" formatCode="General">
                  <c:v>8.1319999999999997</c:v>
                </c:pt>
                <c:pt idx="8133" formatCode="General">
                  <c:v>8.1329999999999991</c:v>
                </c:pt>
                <c:pt idx="8134" formatCode="General">
                  <c:v>8.1340000000000003</c:v>
                </c:pt>
                <c:pt idx="8135" formatCode="General">
                  <c:v>8.1349999999999998</c:v>
                </c:pt>
                <c:pt idx="8136" formatCode="General">
                  <c:v>8.1359999999999992</c:v>
                </c:pt>
                <c:pt idx="8137" formatCode="General">
                  <c:v>8.1370000000000005</c:v>
                </c:pt>
                <c:pt idx="8138" formatCode="General">
                  <c:v>8.1379999999999999</c:v>
                </c:pt>
                <c:pt idx="8139" formatCode="General">
                  <c:v>8.1389999999999993</c:v>
                </c:pt>
                <c:pt idx="8140" formatCode="General">
                  <c:v>8.14</c:v>
                </c:pt>
                <c:pt idx="8141" formatCode="General">
                  <c:v>8.141</c:v>
                </c:pt>
                <c:pt idx="8142" formatCode="General">
                  <c:v>8.1419999999999995</c:v>
                </c:pt>
                <c:pt idx="8143" formatCode="General">
                  <c:v>8.1430000000000007</c:v>
                </c:pt>
                <c:pt idx="8144" formatCode="General">
                  <c:v>8.1440000000000001</c:v>
                </c:pt>
                <c:pt idx="8145" formatCode="General">
                  <c:v>8.1449999999999996</c:v>
                </c:pt>
                <c:pt idx="8146" formatCode="General">
                  <c:v>8.1460000000000008</c:v>
                </c:pt>
                <c:pt idx="8147" formatCode="General">
                  <c:v>8.1470000000000002</c:v>
                </c:pt>
                <c:pt idx="8148" formatCode="General">
                  <c:v>8.1479999999999997</c:v>
                </c:pt>
                <c:pt idx="8149" formatCode="General">
                  <c:v>8.1489999999999991</c:v>
                </c:pt>
                <c:pt idx="8150" formatCode="General">
                  <c:v>8.15</c:v>
                </c:pt>
                <c:pt idx="8151" formatCode="General">
                  <c:v>8.1509999999999998</c:v>
                </c:pt>
                <c:pt idx="8152" formatCode="General">
                  <c:v>8.1519999999999992</c:v>
                </c:pt>
                <c:pt idx="8153" formatCode="General">
                  <c:v>8.1530000000000005</c:v>
                </c:pt>
                <c:pt idx="8154" formatCode="General">
                  <c:v>8.1539999999999999</c:v>
                </c:pt>
                <c:pt idx="8155" formatCode="General">
                  <c:v>8.1549999999999994</c:v>
                </c:pt>
                <c:pt idx="8156" formatCode="General">
                  <c:v>8.1560000000000006</c:v>
                </c:pt>
                <c:pt idx="8157" formatCode="General">
                  <c:v>8.157</c:v>
                </c:pt>
                <c:pt idx="8158" formatCode="General">
                  <c:v>8.1579999999999995</c:v>
                </c:pt>
                <c:pt idx="8159" formatCode="General">
                  <c:v>8.1590000000000007</c:v>
                </c:pt>
                <c:pt idx="8160" formatCode="General">
                  <c:v>8.16</c:v>
                </c:pt>
                <c:pt idx="8161" formatCode="General">
                  <c:v>8.1609999999999996</c:v>
                </c:pt>
                <c:pt idx="8162" formatCode="General">
                  <c:v>8.1620000000000008</c:v>
                </c:pt>
                <c:pt idx="8163" formatCode="General">
                  <c:v>8.1630000000000003</c:v>
                </c:pt>
                <c:pt idx="8164" formatCode="General">
                  <c:v>8.1639999999999997</c:v>
                </c:pt>
                <c:pt idx="8165" formatCode="General">
                  <c:v>8.1649999999999991</c:v>
                </c:pt>
                <c:pt idx="8166" formatCode="General">
                  <c:v>8.1660000000000004</c:v>
                </c:pt>
                <c:pt idx="8167" formatCode="General">
                  <c:v>8.1669999999999998</c:v>
                </c:pt>
                <c:pt idx="8168" formatCode="General">
                  <c:v>8.1679999999999993</c:v>
                </c:pt>
                <c:pt idx="8169" formatCode="General">
                  <c:v>8.1690000000000005</c:v>
                </c:pt>
                <c:pt idx="8170" formatCode="General">
                  <c:v>8.17</c:v>
                </c:pt>
                <c:pt idx="8171" formatCode="General">
                  <c:v>8.1709999999999994</c:v>
                </c:pt>
                <c:pt idx="8172" formatCode="General">
                  <c:v>8.1720000000000006</c:v>
                </c:pt>
                <c:pt idx="8173" formatCode="General">
                  <c:v>8.173</c:v>
                </c:pt>
                <c:pt idx="8174" formatCode="General">
                  <c:v>8.1739999999999995</c:v>
                </c:pt>
                <c:pt idx="8175" formatCode="General">
                  <c:v>8.1750000000000007</c:v>
                </c:pt>
                <c:pt idx="8176" formatCode="General">
                  <c:v>8.1760000000000002</c:v>
                </c:pt>
                <c:pt idx="8177" formatCode="General">
                  <c:v>8.1769999999999996</c:v>
                </c:pt>
                <c:pt idx="8178" formatCode="General">
                  <c:v>8.1780000000000008</c:v>
                </c:pt>
                <c:pt idx="8179" formatCode="General">
                  <c:v>8.1790000000000003</c:v>
                </c:pt>
                <c:pt idx="8180" formatCode="General">
                  <c:v>8.18</c:v>
                </c:pt>
                <c:pt idx="8181" formatCode="General">
                  <c:v>8.1809999999999992</c:v>
                </c:pt>
                <c:pt idx="8182" formatCode="General">
                  <c:v>8.1820000000000004</c:v>
                </c:pt>
                <c:pt idx="8183" formatCode="General">
                  <c:v>8.1829999999999998</c:v>
                </c:pt>
                <c:pt idx="8184" formatCode="General">
                  <c:v>8.1839999999999993</c:v>
                </c:pt>
                <c:pt idx="8185" formatCode="General">
                  <c:v>8.1850000000000005</c:v>
                </c:pt>
                <c:pt idx="8186" formatCode="General">
                  <c:v>8.1859999999999999</c:v>
                </c:pt>
                <c:pt idx="8187" formatCode="General">
                  <c:v>8.1869999999999994</c:v>
                </c:pt>
                <c:pt idx="8188" formatCode="General">
                  <c:v>8.1880000000000006</c:v>
                </c:pt>
                <c:pt idx="8189" formatCode="General">
                  <c:v>8.1890000000000001</c:v>
                </c:pt>
                <c:pt idx="8190" formatCode="General">
                  <c:v>8.19</c:v>
                </c:pt>
                <c:pt idx="8191" formatCode="General">
                  <c:v>8.1910000000000007</c:v>
                </c:pt>
                <c:pt idx="8192" formatCode="General">
                  <c:v>8.1920000000000002</c:v>
                </c:pt>
                <c:pt idx="8193" formatCode="General">
                  <c:v>8.1929999999999996</c:v>
                </c:pt>
                <c:pt idx="8194" formatCode="General">
                  <c:v>8.1940000000000008</c:v>
                </c:pt>
                <c:pt idx="8195" formatCode="General">
                  <c:v>8.1950000000000003</c:v>
                </c:pt>
                <c:pt idx="8196" formatCode="General">
                  <c:v>8.1959999999999997</c:v>
                </c:pt>
                <c:pt idx="8197" formatCode="General">
                  <c:v>8.1969999999999992</c:v>
                </c:pt>
                <c:pt idx="8198" formatCode="General">
                  <c:v>8.1980000000000004</c:v>
                </c:pt>
                <c:pt idx="8199" formatCode="General">
                  <c:v>8.1989999999999998</c:v>
                </c:pt>
                <c:pt idx="8200" formatCode="General">
                  <c:v>8.1999999999999993</c:v>
                </c:pt>
                <c:pt idx="8201" formatCode="General">
                  <c:v>8.2010000000000005</c:v>
                </c:pt>
                <c:pt idx="8202" formatCode="General">
                  <c:v>8.202</c:v>
                </c:pt>
                <c:pt idx="8203" formatCode="General">
                  <c:v>8.2029999999999994</c:v>
                </c:pt>
                <c:pt idx="8204" formatCode="General">
                  <c:v>8.2040000000000006</c:v>
                </c:pt>
                <c:pt idx="8205" formatCode="General">
                  <c:v>8.2050000000000001</c:v>
                </c:pt>
                <c:pt idx="8206" formatCode="General">
                  <c:v>8.2059999999999995</c:v>
                </c:pt>
                <c:pt idx="8207" formatCode="General">
                  <c:v>8.2070000000000007</c:v>
                </c:pt>
                <c:pt idx="8208" formatCode="General">
                  <c:v>8.2080000000000002</c:v>
                </c:pt>
                <c:pt idx="8209" formatCode="General">
                  <c:v>8.2089999999999996</c:v>
                </c:pt>
                <c:pt idx="8210" formatCode="General">
                  <c:v>8.2100000000000009</c:v>
                </c:pt>
                <c:pt idx="8211" formatCode="General">
                  <c:v>8.2110000000000003</c:v>
                </c:pt>
                <c:pt idx="8212" formatCode="General">
                  <c:v>8.2119999999999997</c:v>
                </c:pt>
                <c:pt idx="8213" formatCode="General">
                  <c:v>8.2129999999999992</c:v>
                </c:pt>
                <c:pt idx="8214" formatCode="General">
                  <c:v>8.2140000000000004</c:v>
                </c:pt>
                <c:pt idx="8215" formatCode="General">
                  <c:v>8.2149999999999999</c:v>
                </c:pt>
                <c:pt idx="8216" formatCode="General">
                  <c:v>8.2159999999999993</c:v>
                </c:pt>
                <c:pt idx="8217" formatCode="General">
                  <c:v>8.2170000000000005</c:v>
                </c:pt>
                <c:pt idx="8218" formatCode="General">
                  <c:v>8.218</c:v>
                </c:pt>
                <c:pt idx="8219" formatCode="General">
                  <c:v>8.2189999999999994</c:v>
                </c:pt>
                <c:pt idx="8220" formatCode="General">
                  <c:v>8.2200000000000006</c:v>
                </c:pt>
                <c:pt idx="8221" formatCode="General">
                  <c:v>8.2210000000000001</c:v>
                </c:pt>
                <c:pt idx="8222" formatCode="General">
                  <c:v>8.2219999999999995</c:v>
                </c:pt>
                <c:pt idx="8223" formatCode="General">
                  <c:v>8.2230000000000008</c:v>
                </c:pt>
                <c:pt idx="8224" formatCode="General">
                  <c:v>8.2240000000000002</c:v>
                </c:pt>
                <c:pt idx="8225" formatCode="General">
                  <c:v>8.2249999999999996</c:v>
                </c:pt>
                <c:pt idx="8226" formatCode="General">
                  <c:v>8.2260000000000009</c:v>
                </c:pt>
                <c:pt idx="8227" formatCode="General">
                  <c:v>8.2270000000000003</c:v>
                </c:pt>
                <c:pt idx="8228" formatCode="General">
                  <c:v>8.2279999999999998</c:v>
                </c:pt>
                <c:pt idx="8229" formatCode="General">
                  <c:v>8.2289999999999992</c:v>
                </c:pt>
                <c:pt idx="8230" formatCode="General">
                  <c:v>8.23</c:v>
                </c:pt>
                <c:pt idx="8231" formatCode="General">
                  <c:v>8.2309999999999999</c:v>
                </c:pt>
                <c:pt idx="8232" formatCode="General">
                  <c:v>8.2319999999999993</c:v>
                </c:pt>
                <c:pt idx="8233" formatCode="General">
                  <c:v>8.2330000000000005</c:v>
                </c:pt>
                <c:pt idx="8234" formatCode="General">
                  <c:v>8.234</c:v>
                </c:pt>
                <c:pt idx="8235" formatCode="General">
                  <c:v>8.2349999999999994</c:v>
                </c:pt>
                <c:pt idx="8236" formatCode="General">
                  <c:v>8.2360000000000007</c:v>
                </c:pt>
                <c:pt idx="8237" formatCode="General">
                  <c:v>8.2370000000000001</c:v>
                </c:pt>
                <c:pt idx="8238" formatCode="General">
                  <c:v>8.2379999999999995</c:v>
                </c:pt>
                <c:pt idx="8239" formatCode="General">
                  <c:v>8.2390000000000008</c:v>
                </c:pt>
                <c:pt idx="8240" formatCode="General">
                  <c:v>8.24</c:v>
                </c:pt>
                <c:pt idx="8241" formatCode="General">
                  <c:v>8.2409999999999997</c:v>
                </c:pt>
                <c:pt idx="8242" formatCode="General">
                  <c:v>8.2420000000000009</c:v>
                </c:pt>
                <c:pt idx="8243" formatCode="General">
                  <c:v>8.2430000000000003</c:v>
                </c:pt>
                <c:pt idx="8244" formatCode="General">
                  <c:v>8.2439999999999998</c:v>
                </c:pt>
                <c:pt idx="8245" formatCode="General">
                  <c:v>8.2449999999999992</c:v>
                </c:pt>
                <c:pt idx="8246" formatCode="General">
                  <c:v>8.2460000000000004</c:v>
                </c:pt>
                <c:pt idx="8247" formatCode="General">
                  <c:v>8.2469999999999999</c:v>
                </c:pt>
                <c:pt idx="8248" formatCode="General">
                  <c:v>8.2479999999999993</c:v>
                </c:pt>
                <c:pt idx="8249" formatCode="General">
                  <c:v>8.2490000000000006</c:v>
                </c:pt>
                <c:pt idx="8250" formatCode="General">
                  <c:v>8.25</c:v>
                </c:pt>
                <c:pt idx="8251" formatCode="General">
                  <c:v>8.2509999999999994</c:v>
                </c:pt>
                <c:pt idx="8252" formatCode="General">
                  <c:v>8.2520000000000007</c:v>
                </c:pt>
                <c:pt idx="8253" formatCode="General">
                  <c:v>8.2530000000000001</c:v>
                </c:pt>
                <c:pt idx="8254" formatCode="General">
                  <c:v>8.2539999999999996</c:v>
                </c:pt>
                <c:pt idx="8255" formatCode="General">
                  <c:v>8.2550000000000008</c:v>
                </c:pt>
                <c:pt idx="8256" formatCode="General">
                  <c:v>8.2560000000000002</c:v>
                </c:pt>
                <c:pt idx="8257" formatCode="General">
                  <c:v>8.2569999999999997</c:v>
                </c:pt>
                <c:pt idx="8258" formatCode="General">
                  <c:v>8.2579999999999991</c:v>
                </c:pt>
                <c:pt idx="8259" formatCode="General">
                  <c:v>8.2590000000000003</c:v>
                </c:pt>
                <c:pt idx="8260" formatCode="General">
                  <c:v>8.26</c:v>
                </c:pt>
                <c:pt idx="8261" formatCode="General">
                  <c:v>8.2609999999999992</c:v>
                </c:pt>
                <c:pt idx="8262" formatCode="General">
                  <c:v>8.2620000000000005</c:v>
                </c:pt>
                <c:pt idx="8263" formatCode="General">
                  <c:v>8.2629999999999999</c:v>
                </c:pt>
                <c:pt idx="8264" formatCode="General">
                  <c:v>8.2639999999999993</c:v>
                </c:pt>
                <c:pt idx="8265" formatCode="General">
                  <c:v>8.2650000000000006</c:v>
                </c:pt>
                <c:pt idx="8266" formatCode="General">
                  <c:v>8.266</c:v>
                </c:pt>
                <c:pt idx="8267" formatCode="General">
                  <c:v>8.2669999999999995</c:v>
                </c:pt>
                <c:pt idx="8268" formatCode="General">
                  <c:v>8.2680000000000007</c:v>
                </c:pt>
                <c:pt idx="8269" formatCode="General">
                  <c:v>8.2690000000000001</c:v>
                </c:pt>
                <c:pt idx="8270" formatCode="General">
                  <c:v>8.27</c:v>
                </c:pt>
                <c:pt idx="8271" formatCode="General">
                  <c:v>8.2710000000000008</c:v>
                </c:pt>
                <c:pt idx="8272" formatCode="General">
                  <c:v>8.2720000000000002</c:v>
                </c:pt>
                <c:pt idx="8273" formatCode="General">
                  <c:v>8.2729999999999997</c:v>
                </c:pt>
                <c:pt idx="8274" formatCode="General">
                  <c:v>8.2739999999999991</c:v>
                </c:pt>
                <c:pt idx="8275" formatCode="General">
                  <c:v>8.2750000000000004</c:v>
                </c:pt>
                <c:pt idx="8276" formatCode="General">
                  <c:v>8.2759999999999998</c:v>
                </c:pt>
                <c:pt idx="8277" formatCode="General">
                  <c:v>8.2769999999999992</c:v>
                </c:pt>
                <c:pt idx="8278" formatCode="General">
                  <c:v>8.2780000000000005</c:v>
                </c:pt>
                <c:pt idx="8279" formatCode="General">
                  <c:v>8.2789999999999999</c:v>
                </c:pt>
                <c:pt idx="8280" formatCode="General">
                  <c:v>8.2799999999999994</c:v>
                </c:pt>
                <c:pt idx="8281" formatCode="General">
                  <c:v>8.2810000000000006</c:v>
                </c:pt>
                <c:pt idx="8282" formatCode="General">
                  <c:v>8.282</c:v>
                </c:pt>
                <c:pt idx="8283" formatCode="General">
                  <c:v>8.2829999999999995</c:v>
                </c:pt>
                <c:pt idx="8284" formatCode="General">
                  <c:v>8.2840000000000007</c:v>
                </c:pt>
                <c:pt idx="8285" formatCode="General">
                  <c:v>8.2850000000000001</c:v>
                </c:pt>
                <c:pt idx="8286" formatCode="General">
                  <c:v>8.2859999999999996</c:v>
                </c:pt>
                <c:pt idx="8287" formatCode="General">
                  <c:v>8.2870000000000008</c:v>
                </c:pt>
                <c:pt idx="8288" formatCode="General">
                  <c:v>8.2880000000000003</c:v>
                </c:pt>
                <c:pt idx="8289" formatCode="General">
                  <c:v>8.2889999999999997</c:v>
                </c:pt>
                <c:pt idx="8290" formatCode="General">
                  <c:v>8.2899999999999991</c:v>
                </c:pt>
                <c:pt idx="8291" formatCode="General">
                  <c:v>8.2910000000000004</c:v>
                </c:pt>
                <c:pt idx="8292" formatCode="General">
                  <c:v>8.2919999999999998</c:v>
                </c:pt>
                <c:pt idx="8293" formatCode="General">
                  <c:v>8.2929999999999993</c:v>
                </c:pt>
                <c:pt idx="8294" formatCode="General">
                  <c:v>8.2940000000000005</c:v>
                </c:pt>
                <c:pt idx="8295" formatCode="General">
                  <c:v>8.2949999999999999</c:v>
                </c:pt>
                <c:pt idx="8296" formatCode="General">
                  <c:v>8.2959999999999994</c:v>
                </c:pt>
                <c:pt idx="8297" formatCode="General">
                  <c:v>8.2970000000000006</c:v>
                </c:pt>
                <c:pt idx="8298" formatCode="General">
                  <c:v>8.298</c:v>
                </c:pt>
                <c:pt idx="8299" formatCode="General">
                  <c:v>8.2989999999999995</c:v>
                </c:pt>
                <c:pt idx="8300" formatCode="General">
                  <c:v>8.3000000000000007</c:v>
                </c:pt>
                <c:pt idx="8301" formatCode="General">
                  <c:v>8.3010000000000002</c:v>
                </c:pt>
                <c:pt idx="8302" formatCode="General">
                  <c:v>8.3019999999999996</c:v>
                </c:pt>
                <c:pt idx="8303" formatCode="General">
                  <c:v>8.3030000000000008</c:v>
                </c:pt>
                <c:pt idx="8304" formatCode="General">
                  <c:v>8.3040000000000003</c:v>
                </c:pt>
                <c:pt idx="8305" formatCode="General">
                  <c:v>8.3049999999999997</c:v>
                </c:pt>
                <c:pt idx="8306" formatCode="General">
                  <c:v>8.3059999999999992</c:v>
                </c:pt>
                <c:pt idx="8307" formatCode="General">
                  <c:v>8.3070000000000004</c:v>
                </c:pt>
                <c:pt idx="8308" formatCode="General">
                  <c:v>8.3079999999999998</c:v>
                </c:pt>
                <c:pt idx="8309" formatCode="General">
                  <c:v>8.3089999999999993</c:v>
                </c:pt>
                <c:pt idx="8310" formatCode="General">
                  <c:v>8.31</c:v>
                </c:pt>
                <c:pt idx="8311" formatCode="General">
                  <c:v>8.3109999999999999</c:v>
                </c:pt>
                <c:pt idx="8312" formatCode="General">
                  <c:v>8.3119999999999994</c:v>
                </c:pt>
                <c:pt idx="8313" formatCode="General">
                  <c:v>8.3130000000000006</c:v>
                </c:pt>
                <c:pt idx="8314" formatCode="General">
                  <c:v>8.3140000000000001</c:v>
                </c:pt>
                <c:pt idx="8315" formatCode="General">
                  <c:v>8.3149999999999995</c:v>
                </c:pt>
                <c:pt idx="8316" formatCode="General">
                  <c:v>8.3160000000000007</c:v>
                </c:pt>
                <c:pt idx="8317" formatCode="General">
                  <c:v>8.3170000000000002</c:v>
                </c:pt>
                <c:pt idx="8318" formatCode="General">
                  <c:v>8.3179999999999996</c:v>
                </c:pt>
                <c:pt idx="8319" formatCode="General">
                  <c:v>8.3190000000000008</c:v>
                </c:pt>
                <c:pt idx="8320" formatCode="General">
                  <c:v>8.32</c:v>
                </c:pt>
                <c:pt idx="8321" formatCode="General">
                  <c:v>8.3209999999999997</c:v>
                </c:pt>
                <c:pt idx="8322" formatCode="General">
                  <c:v>8.3219999999999992</c:v>
                </c:pt>
                <c:pt idx="8323" formatCode="General">
                  <c:v>8.3230000000000004</c:v>
                </c:pt>
                <c:pt idx="8324" formatCode="General">
                  <c:v>8.3239999999999998</c:v>
                </c:pt>
                <c:pt idx="8325" formatCode="General">
                  <c:v>8.3249999999999993</c:v>
                </c:pt>
                <c:pt idx="8326" formatCode="General">
                  <c:v>8.3260000000000005</c:v>
                </c:pt>
                <c:pt idx="8327" formatCode="General">
                  <c:v>8.327</c:v>
                </c:pt>
                <c:pt idx="8328" formatCode="General">
                  <c:v>8.3279999999999994</c:v>
                </c:pt>
                <c:pt idx="8329" formatCode="General">
                  <c:v>8.3290000000000006</c:v>
                </c:pt>
                <c:pt idx="8330" formatCode="General">
                  <c:v>8.33</c:v>
                </c:pt>
                <c:pt idx="8331" formatCode="General">
                  <c:v>8.3309999999999995</c:v>
                </c:pt>
                <c:pt idx="8332" formatCode="General">
                  <c:v>8.3320000000000007</c:v>
                </c:pt>
                <c:pt idx="8333" formatCode="General">
                  <c:v>8.3330000000000002</c:v>
                </c:pt>
                <c:pt idx="8334" formatCode="General">
                  <c:v>8.3339999999999996</c:v>
                </c:pt>
                <c:pt idx="8335" formatCode="General">
                  <c:v>8.3350000000000009</c:v>
                </c:pt>
                <c:pt idx="8336" formatCode="General">
                  <c:v>8.3360000000000003</c:v>
                </c:pt>
                <c:pt idx="8337" formatCode="General">
                  <c:v>8.3369999999999997</c:v>
                </c:pt>
                <c:pt idx="8338" formatCode="General">
                  <c:v>8.3379999999999992</c:v>
                </c:pt>
                <c:pt idx="8339" formatCode="General">
                  <c:v>8.3390000000000004</c:v>
                </c:pt>
                <c:pt idx="8340" formatCode="General">
                  <c:v>8.34</c:v>
                </c:pt>
                <c:pt idx="8341" formatCode="General">
                  <c:v>8.3409999999999993</c:v>
                </c:pt>
                <c:pt idx="8342" formatCode="General">
                  <c:v>8.3420000000000005</c:v>
                </c:pt>
                <c:pt idx="8343" formatCode="General">
                  <c:v>8.343</c:v>
                </c:pt>
                <c:pt idx="8344" formatCode="General">
                  <c:v>8.3439999999999994</c:v>
                </c:pt>
                <c:pt idx="8345" formatCode="General">
                  <c:v>8.3450000000000006</c:v>
                </c:pt>
                <c:pt idx="8346" formatCode="General">
                  <c:v>8.3460000000000001</c:v>
                </c:pt>
                <c:pt idx="8347" formatCode="General">
                  <c:v>8.3469999999999995</c:v>
                </c:pt>
                <c:pt idx="8348" formatCode="General">
                  <c:v>8.3480000000000008</c:v>
                </c:pt>
                <c:pt idx="8349" formatCode="General">
                  <c:v>8.3490000000000002</c:v>
                </c:pt>
                <c:pt idx="8350" formatCode="General">
                  <c:v>8.35</c:v>
                </c:pt>
                <c:pt idx="8351" formatCode="General">
                  <c:v>8.3510000000000009</c:v>
                </c:pt>
                <c:pt idx="8352" formatCode="General">
                  <c:v>8.3520000000000003</c:v>
                </c:pt>
                <c:pt idx="8353" formatCode="General">
                  <c:v>8.3529999999999998</c:v>
                </c:pt>
                <c:pt idx="8354" formatCode="General">
                  <c:v>8.3539999999999992</c:v>
                </c:pt>
                <c:pt idx="8355" formatCode="General">
                  <c:v>8.3550000000000004</c:v>
                </c:pt>
                <c:pt idx="8356" formatCode="General">
                  <c:v>8.3559999999999999</c:v>
                </c:pt>
                <c:pt idx="8357" formatCode="General">
                  <c:v>8.3569999999999993</c:v>
                </c:pt>
                <c:pt idx="8358" formatCode="General">
                  <c:v>8.3580000000000005</c:v>
                </c:pt>
                <c:pt idx="8359" formatCode="General">
                  <c:v>8.359</c:v>
                </c:pt>
                <c:pt idx="8360" formatCode="General">
                  <c:v>8.36</c:v>
                </c:pt>
                <c:pt idx="8361" formatCode="General">
                  <c:v>8.3610000000000007</c:v>
                </c:pt>
                <c:pt idx="8362" formatCode="General">
                  <c:v>8.3620000000000001</c:v>
                </c:pt>
                <c:pt idx="8363" formatCode="General">
                  <c:v>8.3629999999999995</c:v>
                </c:pt>
                <c:pt idx="8364" formatCode="General">
                  <c:v>8.3640000000000008</c:v>
                </c:pt>
                <c:pt idx="8365" formatCode="General">
                  <c:v>8.3650000000000002</c:v>
                </c:pt>
                <c:pt idx="8366" formatCode="General">
                  <c:v>8.3659999999999997</c:v>
                </c:pt>
                <c:pt idx="8367" formatCode="General">
                  <c:v>8.3670000000000009</c:v>
                </c:pt>
                <c:pt idx="8368" formatCode="General">
                  <c:v>8.3680000000000003</c:v>
                </c:pt>
                <c:pt idx="8369" formatCode="General">
                  <c:v>8.3689999999999998</c:v>
                </c:pt>
                <c:pt idx="8370" formatCode="General">
                  <c:v>8.3699999999999992</c:v>
                </c:pt>
                <c:pt idx="8371" formatCode="General">
                  <c:v>8.3710000000000004</c:v>
                </c:pt>
                <c:pt idx="8372" formatCode="General">
                  <c:v>8.3719999999999999</c:v>
                </c:pt>
                <c:pt idx="8373" formatCode="General">
                  <c:v>8.3729999999999993</c:v>
                </c:pt>
                <c:pt idx="8374" formatCode="General">
                  <c:v>8.3740000000000006</c:v>
                </c:pt>
                <c:pt idx="8375" formatCode="General">
                  <c:v>8.375</c:v>
                </c:pt>
                <c:pt idx="8376" formatCode="General">
                  <c:v>8.3759999999999994</c:v>
                </c:pt>
                <c:pt idx="8377" formatCode="General">
                  <c:v>8.3770000000000007</c:v>
                </c:pt>
                <c:pt idx="8378" formatCode="General">
                  <c:v>8.3780000000000001</c:v>
                </c:pt>
                <c:pt idx="8379" formatCode="General">
                  <c:v>8.3789999999999996</c:v>
                </c:pt>
                <c:pt idx="8380" formatCode="General">
                  <c:v>8.3800000000000008</c:v>
                </c:pt>
                <c:pt idx="8381" formatCode="General">
                  <c:v>8.3810000000000002</c:v>
                </c:pt>
                <c:pt idx="8382" formatCode="General">
                  <c:v>8.3819999999999997</c:v>
                </c:pt>
                <c:pt idx="8383" formatCode="General">
                  <c:v>8.3829999999999991</c:v>
                </c:pt>
                <c:pt idx="8384" formatCode="General">
                  <c:v>8.3840000000000003</c:v>
                </c:pt>
                <c:pt idx="8385" formatCode="General">
                  <c:v>8.3849999999999998</c:v>
                </c:pt>
                <c:pt idx="8386" formatCode="General">
                  <c:v>8.3859999999999992</c:v>
                </c:pt>
                <c:pt idx="8387" formatCode="General">
                  <c:v>8.3870000000000005</c:v>
                </c:pt>
                <c:pt idx="8388" formatCode="General">
                  <c:v>8.3879999999999999</c:v>
                </c:pt>
                <c:pt idx="8389" formatCode="General">
                  <c:v>8.3889999999999993</c:v>
                </c:pt>
                <c:pt idx="8390" formatCode="General">
                  <c:v>8.39</c:v>
                </c:pt>
                <c:pt idx="8391" formatCode="General">
                  <c:v>8.391</c:v>
                </c:pt>
                <c:pt idx="8392" formatCode="General">
                  <c:v>8.3919999999999995</c:v>
                </c:pt>
                <c:pt idx="8393" formatCode="General">
                  <c:v>8.3930000000000007</c:v>
                </c:pt>
                <c:pt idx="8394" formatCode="General">
                  <c:v>8.3940000000000001</c:v>
                </c:pt>
                <c:pt idx="8395" formatCode="General">
                  <c:v>8.3949999999999996</c:v>
                </c:pt>
                <c:pt idx="8396" formatCode="General">
                  <c:v>8.3960000000000008</c:v>
                </c:pt>
                <c:pt idx="8397" formatCode="General">
                  <c:v>8.3970000000000002</c:v>
                </c:pt>
                <c:pt idx="8398" formatCode="General">
                  <c:v>8.3979999999999997</c:v>
                </c:pt>
                <c:pt idx="8399" formatCode="General">
                  <c:v>8.3989999999999991</c:v>
                </c:pt>
                <c:pt idx="8400" formatCode="General">
                  <c:v>8.4</c:v>
                </c:pt>
                <c:pt idx="8401" formatCode="General">
                  <c:v>8.4009999999999998</c:v>
                </c:pt>
                <c:pt idx="8402" formatCode="General">
                  <c:v>8.4019999999999992</c:v>
                </c:pt>
                <c:pt idx="8403" formatCode="General">
                  <c:v>8.4030000000000005</c:v>
                </c:pt>
                <c:pt idx="8404" formatCode="General">
                  <c:v>8.4039999999999999</c:v>
                </c:pt>
                <c:pt idx="8405" formatCode="General">
                  <c:v>8.4049999999999994</c:v>
                </c:pt>
                <c:pt idx="8406" formatCode="General">
                  <c:v>8.4060000000000006</c:v>
                </c:pt>
                <c:pt idx="8407" formatCode="General">
                  <c:v>8.407</c:v>
                </c:pt>
                <c:pt idx="8408" formatCode="General">
                  <c:v>8.4079999999999995</c:v>
                </c:pt>
                <c:pt idx="8409" formatCode="General">
                  <c:v>8.4090000000000007</c:v>
                </c:pt>
                <c:pt idx="8410" formatCode="General">
                  <c:v>8.41</c:v>
                </c:pt>
                <c:pt idx="8411" formatCode="General">
                  <c:v>8.4109999999999996</c:v>
                </c:pt>
                <c:pt idx="8412" formatCode="General">
                  <c:v>8.4120000000000008</c:v>
                </c:pt>
                <c:pt idx="8413" formatCode="General">
                  <c:v>8.4130000000000003</c:v>
                </c:pt>
                <c:pt idx="8414" formatCode="General">
                  <c:v>8.4139999999999997</c:v>
                </c:pt>
                <c:pt idx="8415" formatCode="General">
                  <c:v>8.4149999999999991</c:v>
                </c:pt>
                <c:pt idx="8416" formatCode="General">
                  <c:v>8.4160000000000004</c:v>
                </c:pt>
                <c:pt idx="8417" formatCode="General">
                  <c:v>8.4169999999999998</c:v>
                </c:pt>
                <c:pt idx="8418" formatCode="General">
                  <c:v>8.4179999999999993</c:v>
                </c:pt>
                <c:pt idx="8419" formatCode="General">
                  <c:v>8.4190000000000005</c:v>
                </c:pt>
                <c:pt idx="8420" formatCode="General">
                  <c:v>8.42</c:v>
                </c:pt>
                <c:pt idx="8421" formatCode="General">
                  <c:v>8.4209999999999994</c:v>
                </c:pt>
                <c:pt idx="8422" formatCode="General">
                  <c:v>8.4220000000000006</c:v>
                </c:pt>
                <c:pt idx="8423" formatCode="General">
                  <c:v>8.423</c:v>
                </c:pt>
                <c:pt idx="8424" formatCode="General">
                  <c:v>8.4239999999999995</c:v>
                </c:pt>
                <c:pt idx="8425" formatCode="General">
                  <c:v>8.4250000000000007</c:v>
                </c:pt>
                <c:pt idx="8426" formatCode="General">
                  <c:v>8.4260000000000002</c:v>
                </c:pt>
                <c:pt idx="8427" formatCode="General">
                  <c:v>8.4269999999999996</c:v>
                </c:pt>
                <c:pt idx="8428" formatCode="General">
                  <c:v>8.4280000000000008</c:v>
                </c:pt>
                <c:pt idx="8429" formatCode="General">
                  <c:v>8.4290000000000003</c:v>
                </c:pt>
                <c:pt idx="8430" formatCode="General">
                  <c:v>8.43</c:v>
                </c:pt>
                <c:pt idx="8431" formatCode="General">
                  <c:v>8.4309999999999992</c:v>
                </c:pt>
                <c:pt idx="8432" formatCode="General">
                  <c:v>8.4320000000000004</c:v>
                </c:pt>
                <c:pt idx="8433" formatCode="General">
                  <c:v>8.4329999999999998</c:v>
                </c:pt>
                <c:pt idx="8434" formatCode="General">
                  <c:v>8.4339999999999993</c:v>
                </c:pt>
                <c:pt idx="8435" formatCode="General">
                  <c:v>8.4350000000000005</c:v>
                </c:pt>
                <c:pt idx="8436" formatCode="General">
                  <c:v>8.4359999999999999</c:v>
                </c:pt>
                <c:pt idx="8437" formatCode="General">
                  <c:v>8.4369999999999994</c:v>
                </c:pt>
                <c:pt idx="8438" formatCode="General">
                  <c:v>8.4380000000000006</c:v>
                </c:pt>
                <c:pt idx="8439" formatCode="General">
                  <c:v>8.4390000000000001</c:v>
                </c:pt>
                <c:pt idx="8440" formatCode="General">
                  <c:v>8.44</c:v>
                </c:pt>
                <c:pt idx="8441" formatCode="General">
                  <c:v>8.4410000000000007</c:v>
                </c:pt>
                <c:pt idx="8442" formatCode="General">
                  <c:v>8.4420000000000002</c:v>
                </c:pt>
                <c:pt idx="8443" formatCode="General">
                  <c:v>8.4429999999999996</c:v>
                </c:pt>
                <c:pt idx="8444" formatCode="General">
                  <c:v>8.4440000000000008</c:v>
                </c:pt>
                <c:pt idx="8445" formatCode="General">
                  <c:v>8.4450000000000003</c:v>
                </c:pt>
                <c:pt idx="8446" formatCode="General">
                  <c:v>8.4459999999999997</c:v>
                </c:pt>
                <c:pt idx="8447" formatCode="General">
                  <c:v>8.4469999999999992</c:v>
                </c:pt>
                <c:pt idx="8448" formatCode="General">
                  <c:v>8.4480000000000004</c:v>
                </c:pt>
                <c:pt idx="8449" formatCode="General">
                  <c:v>8.4489999999999998</c:v>
                </c:pt>
                <c:pt idx="8450" formatCode="General">
                  <c:v>8.4499999999999993</c:v>
                </c:pt>
                <c:pt idx="8451" formatCode="General">
                  <c:v>8.4510000000000005</c:v>
                </c:pt>
                <c:pt idx="8452" formatCode="General">
                  <c:v>8.452</c:v>
                </c:pt>
                <c:pt idx="8453" formatCode="General">
                  <c:v>8.4529999999999994</c:v>
                </c:pt>
                <c:pt idx="8454" formatCode="General">
                  <c:v>8.4540000000000006</c:v>
                </c:pt>
                <c:pt idx="8455" formatCode="General">
                  <c:v>8.4550000000000001</c:v>
                </c:pt>
                <c:pt idx="8456" formatCode="General">
                  <c:v>8.4559999999999995</c:v>
                </c:pt>
                <c:pt idx="8457" formatCode="General">
                  <c:v>8.4570000000000007</c:v>
                </c:pt>
                <c:pt idx="8458" formatCode="General">
                  <c:v>8.4580000000000002</c:v>
                </c:pt>
                <c:pt idx="8459" formatCode="General">
                  <c:v>8.4589999999999996</c:v>
                </c:pt>
                <c:pt idx="8460" formatCode="General">
                  <c:v>8.4600000000000009</c:v>
                </c:pt>
                <c:pt idx="8461" formatCode="General">
                  <c:v>8.4610000000000003</c:v>
                </c:pt>
                <c:pt idx="8462" formatCode="General">
                  <c:v>8.4619999999999997</c:v>
                </c:pt>
                <c:pt idx="8463" formatCode="General">
                  <c:v>8.4629999999999992</c:v>
                </c:pt>
                <c:pt idx="8464" formatCode="General">
                  <c:v>8.4640000000000004</c:v>
                </c:pt>
                <c:pt idx="8465" formatCode="General">
                  <c:v>8.4649999999999999</c:v>
                </c:pt>
                <c:pt idx="8466" formatCode="General">
                  <c:v>8.4659999999999993</c:v>
                </c:pt>
                <c:pt idx="8467" formatCode="General">
                  <c:v>8.4670000000000005</c:v>
                </c:pt>
                <c:pt idx="8468" formatCode="General">
                  <c:v>8.468</c:v>
                </c:pt>
                <c:pt idx="8469" formatCode="General">
                  <c:v>8.4689999999999994</c:v>
                </c:pt>
                <c:pt idx="8470" formatCode="General">
                  <c:v>8.4700000000000006</c:v>
                </c:pt>
                <c:pt idx="8471" formatCode="General">
                  <c:v>8.4710000000000001</c:v>
                </c:pt>
                <c:pt idx="8472" formatCode="General">
                  <c:v>8.4719999999999995</c:v>
                </c:pt>
                <c:pt idx="8473" formatCode="General">
                  <c:v>8.4730000000000008</c:v>
                </c:pt>
                <c:pt idx="8474" formatCode="General">
                  <c:v>8.4740000000000002</c:v>
                </c:pt>
                <c:pt idx="8475" formatCode="General">
                  <c:v>8.4749999999999996</c:v>
                </c:pt>
                <c:pt idx="8476" formatCode="General">
                  <c:v>8.4760000000000009</c:v>
                </c:pt>
                <c:pt idx="8477" formatCode="General">
                  <c:v>8.4770000000000003</c:v>
                </c:pt>
                <c:pt idx="8478" formatCode="General">
                  <c:v>8.4779999999999998</c:v>
                </c:pt>
                <c:pt idx="8479" formatCode="General">
                  <c:v>8.4789999999999992</c:v>
                </c:pt>
                <c:pt idx="8480" formatCode="General">
                  <c:v>8.48</c:v>
                </c:pt>
                <c:pt idx="8481" formatCode="General">
                  <c:v>8.4809999999999999</c:v>
                </c:pt>
                <c:pt idx="8482" formatCode="General">
                  <c:v>8.4819999999999993</c:v>
                </c:pt>
                <c:pt idx="8483" formatCode="General">
                  <c:v>8.4830000000000005</c:v>
                </c:pt>
                <c:pt idx="8484" formatCode="General">
                  <c:v>8.484</c:v>
                </c:pt>
                <c:pt idx="8485" formatCode="General">
                  <c:v>8.4849999999999994</c:v>
                </c:pt>
                <c:pt idx="8486" formatCode="General">
                  <c:v>8.4860000000000007</c:v>
                </c:pt>
                <c:pt idx="8487" formatCode="General">
                  <c:v>8.4870000000000001</c:v>
                </c:pt>
                <c:pt idx="8488" formatCode="General">
                  <c:v>8.4879999999999995</c:v>
                </c:pt>
                <c:pt idx="8489" formatCode="General">
                  <c:v>8.4890000000000008</c:v>
                </c:pt>
                <c:pt idx="8490" formatCode="General">
                  <c:v>8.49</c:v>
                </c:pt>
                <c:pt idx="8491" formatCode="General">
                  <c:v>8.4909999999999997</c:v>
                </c:pt>
                <c:pt idx="8492" formatCode="General">
                  <c:v>8.4920000000000009</c:v>
                </c:pt>
                <c:pt idx="8493" formatCode="General">
                  <c:v>8.4930000000000003</c:v>
                </c:pt>
                <c:pt idx="8494" formatCode="General">
                  <c:v>8.4939999999999998</c:v>
                </c:pt>
                <c:pt idx="8495" formatCode="General">
                  <c:v>8.4949999999999992</c:v>
                </c:pt>
                <c:pt idx="8496" formatCode="General">
                  <c:v>8.4960000000000004</c:v>
                </c:pt>
                <c:pt idx="8497" formatCode="General">
                  <c:v>8.4969999999999999</c:v>
                </c:pt>
                <c:pt idx="8498" formatCode="General">
                  <c:v>8.4979999999999993</c:v>
                </c:pt>
                <c:pt idx="8499" formatCode="General">
                  <c:v>8.4990000000000006</c:v>
                </c:pt>
                <c:pt idx="8500" formatCode="General">
                  <c:v>8.5</c:v>
                </c:pt>
                <c:pt idx="8501" formatCode="General">
                  <c:v>8.5009999999999994</c:v>
                </c:pt>
                <c:pt idx="8502" formatCode="General">
                  <c:v>8.5020000000000007</c:v>
                </c:pt>
                <c:pt idx="8503" formatCode="General">
                  <c:v>8.5030000000000001</c:v>
                </c:pt>
                <c:pt idx="8504" formatCode="General">
                  <c:v>8.5039999999999996</c:v>
                </c:pt>
                <c:pt idx="8505" formatCode="General">
                  <c:v>8.5050000000000008</c:v>
                </c:pt>
                <c:pt idx="8506" formatCode="General">
                  <c:v>8.5060000000000002</c:v>
                </c:pt>
                <c:pt idx="8507" formatCode="General">
                  <c:v>8.5069999999999997</c:v>
                </c:pt>
                <c:pt idx="8508" formatCode="General">
                  <c:v>8.5079999999999991</c:v>
                </c:pt>
                <c:pt idx="8509" formatCode="General">
                  <c:v>8.5090000000000003</c:v>
                </c:pt>
                <c:pt idx="8510" formatCode="General">
                  <c:v>8.51</c:v>
                </c:pt>
                <c:pt idx="8511" formatCode="General">
                  <c:v>8.5109999999999992</c:v>
                </c:pt>
                <c:pt idx="8512" formatCode="General">
                  <c:v>8.5120000000000005</c:v>
                </c:pt>
                <c:pt idx="8513" formatCode="General">
                  <c:v>8.5129999999999999</c:v>
                </c:pt>
                <c:pt idx="8514" formatCode="General">
                  <c:v>8.5139999999999993</c:v>
                </c:pt>
                <c:pt idx="8515" formatCode="General">
                  <c:v>8.5150000000000006</c:v>
                </c:pt>
                <c:pt idx="8516" formatCode="General">
                  <c:v>8.516</c:v>
                </c:pt>
                <c:pt idx="8517" formatCode="General">
                  <c:v>8.5169999999999995</c:v>
                </c:pt>
                <c:pt idx="8518" formatCode="General">
                  <c:v>8.5180000000000007</c:v>
                </c:pt>
                <c:pt idx="8519" formatCode="General">
                  <c:v>8.5190000000000001</c:v>
                </c:pt>
                <c:pt idx="8520" formatCode="General">
                  <c:v>8.52</c:v>
                </c:pt>
                <c:pt idx="8521" formatCode="General">
                  <c:v>8.5210000000000008</c:v>
                </c:pt>
                <c:pt idx="8522" formatCode="General">
                  <c:v>8.5220000000000002</c:v>
                </c:pt>
                <c:pt idx="8523" formatCode="General">
                  <c:v>8.5229999999999997</c:v>
                </c:pt>
                <c:pt idx="8524" formatCode="General">
                  <c:v>8.5239999999999991</c:v>
                </c:pt>
                <c:pt idx="8525" formatCode="General">
                  <c:v>8.5250000000000004</c:v>
                </c:pt>
                <c:pt idx="8526" formatCode="General">
                  <c:v>8.5259999999999998</c:v>
                </c:pt>
                <c:pt idx="8527" formatCode="General">
                  <c:v>8.5269999999999992</c:v>
                </c:pt>
                <c:pt idx="8528" formatCode="General">
                  <c:v>8.5280000000000005</c:v>
                </c:pt>
                <c:pt idx="8529" formatCode="General">
                  <c:v>8.5289999999999999</c:v>
                </c:pt>
                <c:pt idx="8530" formatCode="General">
                  <c:v>8.5299999999999994</c:v>
                </c:pt>
                <c:pt idx="8531" formatCode="General">
                  <c:v>8.5310000000000006</c:v>
                </c:pt>
                <c:pt idx="8532" formatCode="General">
                  <c:v>8.532</c:v>
                </c:pt>
                <c:pt idx="8533" formatCode="General">
                  <c:v>8.5329999999999995</c:v>
                </c:pt>
                <c:pt idx="8534" formatCode="General">
                  <c:v>8.5340000000000007</c:v>
                </c:pt>
                <c:pt idx="8535" formatCode="General">
                  <c:v>8.5350000000000001</c:v>
                </c:pt>
                <c:pt idx="8536" formatCode="General">
                  <c:v>8.5359999999999996</c:v>
                </c:pt>
                <c:pt idx="8537" formatCode="General">
                  <c:v>8.5370000000000008</c:v>
                </c:pt>
                <c:pt idx="8538" formatCode="General">
                  <c:v>8.5380000000000003</c:v>
                </c:pt>
                <c:pt idx="8539" formatCode="General">
                  <c:v>8.5389999999999997</c:v>
                </c:pt>
                <c:pt idx="8540" formatCode="General">
                  <c:v>8.5399999999999991</c:v>
                </c:pt>
                <c:pt idx="8541" formatCode="General">
                  <c:v>8.5410000000000004</c:v>
                </c:pt>
                <c:pt idx="8542" formatCode="General">
                  <c:v>8.5419999999999998</c:v>
                </c:pt>
                <c:pt idx="8543" formatCode="General">
                  <c:v>8.5429999999999993</c:v>
                </c:pt>
                <c:pt idx="8544" formatCode="General">
                  <c:v>8.5440000000000005</c:v>
                </c:pt>
                <c:pt idx="8545" formatCode="General">
                  <c:v>8.5449999999999999</c:v>
                </c:pt>
                <c:pt idx="8546" formatCode="General">
                  <c:v>8.5459999999999994</c:v>
                </c:pt>
                <c:pt idx="8547" formatCode="General">
                  <c:v>8.5470000000000006</c:v>
                </c:pt>
                <c:pt idx="8548" formatCode="General">
                  <c:v>8.548</c:v>
                </c:pt>
                <c:pt idx="8549" formatCode="General">
                  <c:v>8.5489999999999995</c:v>
                </c:pt>
                <c:pt idx="8550" formatCode="General">
                  <c:v>8.5500000000000007</c:v>
                </c:pt>
                <c:pt idx="8551" formatCode="General">
                  <c:v>8.5510000000000002</c:v>
                </c:pt>
                <c:pt idx="8552" formatCode="General">
                  <c:v>8.5519999999999996</c:v>
                </c:pt>
                <c:pt idx="8553" formatCode="General">
                  <c:v>8.5530000000000008</c:v>
                </c:pt>
                <c:pt idx="8554" formatCode="General">
                  <c:v>8.5540000000000003</c:v>
                </c:pt>
                <c:pt idx="8555" formatCode="General">
                  <c:v>8.5549999999999997</c:v>
                </c:pt>
                <c:pt idx="8556" formatCode="General">
                  <c:v>8.5559999999999992</c:v>
                </c:pt>
                <c:pt idx="8557" formatCode="General">
                  <c:v>8.5570000000000004</c:v>
                </c:pt>
                <c:pt idx="8558" formatCode="General">
                  <c:v>8.5579999999999998</c:v>
                </c:pt>
                <c:pt idx="8559" formatCode="General">
                  <c:v>8.5589999999999993</c:v>
                </c:pt>
                <c:pt idx="8560" formatCode="General">
                  <c:v>8.56</c:v>
                </c:pt>
                <c:pt idx="8561" formatCode="General">
                  <c:v>8.5609999999999999</c:v>
                </c:pt>
                <c:pt idx="8562" formatCode="General">
                  <c:v>8.5619999999999994</c:v>
                </c:pt>
                <c:pt idx="8563" formatCode="General">
                  <c:v>8.5630000000000006</c:v>
                </c:pt>
                <c:pt idx="8564" formatCode="General">
                  <c:v>8.5640000000000001</c:v>
                </c:pt>
                <c:pt idx="8565" formatCode="General">
                  <c:v>8.5649999999999995</c:v>
                </c:pt>
                <c:pt idx="8566" formatCode="General">
                  <c:v>8.5660000000000007</c:v>
                </c:pt>
                <c:pt idx="8567" formatCode="General">
                  <c:v>8.5670000000000002</c:v>
                </c:pt>
                <c:pt idx="8568" formatCode="General">
                  <c:v>8.5679999999999996</c:v>
                </c:pt>
                <c:pt idx="8569" formatCode="General">
                  <c:v>8.5690000000000008</c:v>
                </c:pt>
                <c:pt idx="8570" formatCode="General">
                  <c:v>8.57</c:v>
                </c:pt>
                <c:pt idx="8571" formatCode="General">
                  <c:v>8.5709999999999997</c:v>
                </c:pt>
                <c:pt idx="8572" formatCode="General">
                  <c:v>8.5719999999999992</c:v>
                </c:pt>
                <c:pt idx="8573" formatCode="General">
                  <c:v>8.5730000000000004</c:v>
                </c:pt>
                <c:pt idx="8574" formatCode="General">
                  <c:v>8.5739999999999998</c:v>
                </c:pt>
                <c:pt idx="8575" formatCode="General">
                  <c:v>8.5749999999999993</c:v>
                </c:pt>
                <c:pt idx="8576" formatCode="General">
                  <c:v>8.5760000000000005</c:v>
                </c:pt>
                <c:pt idx="8577" formatCode="General">
                  <c:v>8.577</c:v>
                </c:pt>
                <c:pt idx="8578" formatCode="General">
                  <c:v>8.5779999999999994</c:v>
                </c:pt>
                <c:pt idx="8579" formatCode="General">
                  <c:v>8.5790000000000006</c:v>
                </c:pt>
                <c:pt idx="8580" formatCode="General">
                  <c:v>8.58</c:v>
                </c:pt>
                <c:pt idx="8581" formatCode="General">
                  <c:v>8.5809999999999995</c:v>
                </c:pt>
                <c:pt idx="8582" formatCode="General">
                  <c:v>8.5820000000000007</c:v>
                </c:pt>
                <c:pt idx="8583" formatCode="General">
                  <c:v>8.5830000000000002</c:v>
                </c:pt>
                <c:pt idx="8584" formatCode="General">
                  <c:v>8.5839999999999996</c:v>
                </c:pt>
                <c:pt idx="8585" formatCode="General">
                  <c:v>8.5850000000000009</c:v>
                </c:pt>
                <c:pt idx="8586" formatCode="General">
                  <c:v>8.5860000000000003</c:v>
                </c:pt>
                <c:pt idx="8587" formatCode="General">
                  <c:v>8.5869999999999997</c:v>
                </c:pt>
                <c:pt idx="8588" formatCode="General">
                  <c:v>8.5879999999999992</c:v>
                </c:pt>
                <c:pt idx="8589" formatCode="General">
                  <c:v>8.5890000000000004</c:v>
                </c:pt>
                <c:pt idx="8590" formatCode="General">
                  <c:v>8.59</c:v>
                </c:pt>
                <c:pt idx="8591" formatCode="General">
                  <c:v>8.5909999999999993</c:v>
                </c:pt>
                <c:pt idx="8592" formatCode="General">
                  <c:v>8.5920000000000005</c:v>
                </c:pt>
                <c:pt idx="8593" formatCode="General">
                  <c:v>8.593</c:v>
                </c:pt>
                <c:pt idx="8594" formatCode="General">
                  <c:v>8.5939999999999994</c:v>
                </c:pt>
                <c:pt idx="8595" formatCode="General">
                  <c:v>8.5950000000000006</c:v>
                </c:pt>
                <c:pt idx="8596" formatCode="General">
                  <c:v>8.5960000000000001</c:v>
                </c:pt>
                <c:pt idx="8597" formatCode="General">
                  <c:v>8.5969999999999995</c:v>
                </c:pt>
                <c:pt idx="8598" formatCode="General">
                  <c:v>8.5980000000000008</c:v>
                </c:pt>
                <c:pt idx="8599" formatCode="General">
                  <c:v>8.5990000000000002</c:v>
                </c:pt>
                <c:pt idx="8600" formatCode="General">
                  <c:v>8.6</c:v>
                </c:pt>
                <c:pt idx="8601" formatCode="General">
                  <c:v>8.6010000000000009</c:v>
                </c:pt>
                <c:pt idx="8602" formatCode="General">
                  <c:v>8.6020000000000003</c:v>
                </c:pt>
                <c:pt idx="8603" formatCode="General">
                  <c:v>8.6029999999999998</c:v>
                </c:pt>
                <c:pt idx="8604" formatCode="General">
                  <c:v>8.6039999999999992</c:v>
                </c:pt>
                <c:pt idx="8605" formatCode="General">
                  <c:v>8.6050000000000004</c:v>
                </c:pt>
                <c:pt idx="8606" formatCode="General">
                  <c:v>8.6059999999999999</c:v>
                </c:pt>
                <c:pt idx="8607" formatCode="General">
                  <c:v>8.6069999999999993</c:v>
                </c:pt>
                <c:pt idx="8608" formatCode="General">
                  <c:v>8.6080000000000005</c:v>
                </c:pt>
                <c:pt idx="8609" formatCode="General">
                  <c:v>8.609</c:v>
                </c:pt>
                <c:pt idx="8610" formatCode="General">
                  <c:v>8.61</c:v>
                </c:pt>
                <c:pt idx="8611" formatCode="General">
                  <c:v>8.6110000000000007</c:v>
                </c:pt>
                <c:pt idx="8612" formatCode="General">
                  <c:v>8.6120000000000001</c:v>
                </c:pt>
                <c:pt idx="8613" formatCode="General">
                  <c:v>8.6129999999999995</c:v>
                </c:pt>
                <c:pt idx="8614" formatCode="General">
                  <c:v>8.6140000000000008</c:v>
                </c:pt>
                <c:pt idx="8615" formatCode="General">
                  <c:v>8.6150000000000002</c:v>
                </c:pt>
                <c:pt idx="8616" formatCode="General">
                  <c:v>8.6159999999999997</c:v>
                </c:pt>
                <c:pt idx="8617" formatCode="General">
                  <c:v>8.6170000000000009</c:v>
                </c:pt>
                <c:pt idx="8618" formatCode="General">
                  <c:v>8.6180000000000003</c:v>
                </c:pt>
                <c:pt idx="8619" formatCode="General">
                  <c:v>8.6189999999999998</c:v>
                </c:pt>
                <c:pt idx="8620" formatCode="General">
                  <c:v>8.6199999999999992</c:v>
                </c:pt>
                <c:pt idx="8621" formatCode="General">
                  <c:v>8.6210000000000004</c:v>
                </c:pt>
                <c:pt idx="8622" formatCode="General">
                  <c:v>8.6219999999999999</c:v>
                </c:pt>
                <c:pt idx="8623" formatCode="General">
                  <c:v>8.6229999999999993</c:v>
                </c:pt>
                <c:pt idx="8624" formatCode="General">
                  <c:v>8.6240000000000006</c:v>
                </c:pt>
                <c:pt idx="8625" formatCode="General">
                  <c:v>8.625</c:v>
                </c:pt>
                <c:pt idx="8626" formatCode="General">
                  <c:v>8.6259999999999994</c:v>
                </c:pt>
                <c:pt idx="8627" formatCode="General">
                  <c:v>8.6270000000000007</c:v>
                </c:pt>
                <c:pt idx="8628" formatCode="General">
                  <c:v>8.6280000000000001</c:v>
                </c:pt>
                <c:pt idx="8629" formatCode="General">
                  <c:v>8.6289999999999996</c:v>
                </c:pt>
                <c:pt idx="8630" formatCode="General">
                  <c:v>8.6300000000000008</c:v>
                </c:pt>
                <c:pt idx="8631" formatCode="General">
                  <c:v>8.6310000000000002</c:v>
                </c:pt>
                <c:pt idx="8632" formatCode="General">
                  <c:v>8.6319999999999997</c:v>
                </c:pt>
                <c:pt idx="8633" formatCode="General">
                  <c:v>8.6329999999999991</c:v>
                </c:pt>
                <c:pt idx="8634" formatCode="General">
                  <c:v>8.6340000000000003</c:v>
                </c:pt>
                <c:pt idx="8635" formatCode="General">
                  <c:v>8.6349999999999998</c:v>
                </c:pt>
                <c:pt idx="8636" formatCode="General">
                  <c:v>8.6359999999999992</c:v>
                </c:pt>
                <c:pt idx="8637" formatCode="General">
                  <c:v>8.6370000000000005</c:v>
                </c:pt>
                <c:pt idx="8638" formatCode="General">
                  <c:v>8.6379999999999999</c:v>
                </c:pt>
                <c:pt idx="8639" formatCode="General">
                  <c:v>8.6389999999999993</c:v>
                </c:pt>
                <c:pt idx="8640" formatCode="General">
                  <c:v>8.64</c:v>
                </c:pt>
                <c:pt idx="8641" formatCode="General">
                  <c:v>8.641</c:v>
                </c:pt>
                <c:pt idx="8642" formatCode="General">
                  <c:v>8.6419999999999995</c:v>
                </c:pt>
                <c:pt idx="8643" formatCode="General">
                  <c:v>8.6430000000000007</c:v>
                </c:pt>
                <c:pt idx="8644" formatCode="General">
                  <c:v>8.6440000000000001</c:v>
                </c:pt>
                <c:pt idx="8645" formatCode="General">
                  <c:v>8.6449999999999996</c:v>
                </c:pt>
                <c:pt idx="8646" formatCode="General">
                  <c:v>8.6460000000000008</c:v>
                </c:pt>
                <c:pt idx="8647" formatCode="General">
                  <c:v>8.6470000000000002</c:v>
                </c:pt>
                <c:pt idx="8648" formatCode="General">
                  <c:v>8.6479999999999997</c:v>
                </c:pt>
                <c:pt idx="8649" formatCode="General">
                  <c:v>8.6489999999999991</c:v>
                </c:pt>
                <c:pt idx="8650" formatCode="General">
                  <c:v>8.65</c:v>
                </c:pt>
                <c:pt idx="8651" formatCode="General">
                  <c:v>8.6509999999999998</c:v>
                </c:pt>
                <c:pt idx="8652" formatCode="General">
                  <c:v>8.6519999999999992</c:v>
                </c:pt>
                <c:pt idx="8653" formatCode="General">
                  <c:v>8.6530000000000005</c:v>
                </c:pt>
                <c:pt idx="8654" formatCode="General">
                  <c:v>8.6539999999999999</c:v>
                </c:pt>
                <c:pt idx="8655" formatCode="General">
                  <c:v>8.6549999999999994</c:v>
                </c:pt>
                <c:pt idx="8656" formatCode="General">
                  <c:v>8.6560000000000006</c:v>
                </c:pt>
                <c:pt idx="8657" formatCode="General">
                  <c:v>8.657</c:v>
                </c:pt>
                <c:pt idx="8658" formatCode="General">
                  <c:v>8.6579999999999995</c:v>
                </c:pt>
                <c:pt idx="8659" formatCode="General">
                  <c:v>8.6590000000000007</c:v>
                </c:pt>
                <c:pt idx="8660" formatCode="General">
                  <c:v>8.66</c:v>
                </c:pt>
                <c:pt idx="8661" formatCode="General">
                  <c:v>8.6609999999999996</c:v>
                </c:pt>
                <c:pt idx="8662" formatCode="General">
                  <c:v>8.6620000000000008</c:v>
                </c:pt>
                <c:pt idx="8663" formatCode="General">
                  <c:v>8.6630000000000003</c:v>
                </c:pt>
                <c:pt idx="8664" formatCode="General">
                  <c:v>8.6639999999999997</c:v>
                </c:pt>
                <c:pt idx="8665" formatCode="General">
                  <c:v>8.6649999999999991</c:v>
                </c:pt>
                <c:pt idx="8666" formatCode="General">
                  <c:v>8.6660000000000004</c:v>
                </c:pt>
                <c:pt idx="8667" formatCode="General">
                  <c:v>8.6669999999999998</c:v>
                </c:pt>
                <c:pt idx="8668" formatCode="General">
                  <c:v>8.6679999999999993</c:v>
                </c:pt>
                <c:pt idx="8669" formatCode="General">
                  <c:v>8.6690000000000005</c:v>
                </c:pt>
                <c:pt idx="8670" formatCode="General">
                  <c:v>8.67</c:v>
                </c:pt>
                <c:pt idx="8671" formatCode="General">
                  <c:v>8.6709999999999994</c:v>
                </c:pt>
                <c:pt idx="8672" formatCode="General">
                  <c:v>8.6720000000000006</c:v>
                </c:pt>
                <c:pt idx="8673" formatCode="General">
                  <c:v>8.673</c:v>
                </c:pt>
                <c:pt idx="8674" formatCode="General">
                  <c:v>8.6739999999999995</c:v>
                </c:pt>
                <c:pt idx="8675" formatCode="General">
                  <c:v>8.6750000000000007</c:v>
                </c:pt>
                <c:pt idx="8676" formatCode="General">
                  <c:v>8.6760000000000002</c:v>
                </c:pt>
                <c:pt idx="8677" formatCode="General">
                  <c:v>8.6769999999999996</c:v>
                </c:pt>
                <c:pt idx="8678" formatCode="General">
                  <c:v>8.6780000000000008</c:v>
                </c:pt>
                <c:pt idx="8679" formatCode="General">
                  <c:v>8.6790000000000003</c:v>
                </c:pt>
                <c:pt idx="8680" formatCode="General">
                  <c:v>8.68</c:v>
                </c:pt>
                <c:pt idx="8681" formatCode="General">
                  <c:v>8.6809999999999992</c:v>
                </c:pt>
                <c:pt idx="8682" formatCode="General">
                  <c:v>8.6820000000000004</c:v>
                </c:pt>
                <c:pt idx="8683" formatCode="General">
                  <c:v>8.6829999999999998</c:v>
                </c:pt>
                <c:pt idx="8684" formatCode="General">
                  <c:v>8.6839999999999993</c:v>
                </c:pt>
                <c:pt idx="8685" formatCode="General">
                  <c:v>8.6850000000000005</c:v>
                </c:pt>
                <c:pt idx="8686" formatCode="General">
                  <c:v>8.6859999999999999</c:v>
                </c:pt>
                <c:pt idx="8687" formatCode="General">
                  <c:v>8.6869999999999994</c:v>
                </c:pt>
                <c:pt idx="8688" formatCode="General">
                  <c:v>8.6880000000000006</c:v>
                </c:pt>
                <c:pt idx="8689" formatCode="General">
                  <c:v>8.6890000000000001</c:v>
                </c:pt>
                <c:pt idx="8690" formatCode="General">
                  <c:v>8.69</c:v>
                </c:pt>
                <c:pt idx="8691" formatCode="General">
                  <c:v>8.6910000000000007</c:v>
                </c:pt>
                <c:pt idx="8692" formatCode="General">
                  <c:v>8.6920000000000002</c:v>
                </c:pt>
                <c:pt idx="8693" formatCode="General">
                  <c:v>8.6929999999999996</c:v>
                </c:pt>
                <c:pt idx="8694" formatCode="General">
                  <c:v>8.6940000000000008</c:v>
                </c:pt>
                <c:pt idx="8695" formatCode="General">
                  <c:v>8.6950000000000003</c:v>
                </c:pt>
                <c:pt idx="8696" formatCode="General">
                  <c:v>8.6959999999999997</c:v>
                </c:pt>
                <c:pt idx="8697" formatCode="General">
                  <c:v>8.6969999999999992</c:v>
                </c:pt>
                <c:pt idx="8698" formatCode="General">
                  <c:v>8.6980000000000004</c:v>
                </c:pt>
                <c:pt idx="8699" formatCode="General">
                  <c:v>8.6989999999999998</c:v>
                </c:pt>
                <c:pt idx="8700" formatCode="General">
                  <c:v>8.6999999999999993</c:v>
                </c:pt>
                <c:pt idx="8701" formatCode="General">
                  <c:v>8.7010000000000005</c:v>
                </c:pt>
                <c:pt idx="8702" formatCode="General">
                  <c:v>8.702</c:v>
                </c:pt>
                <c:pt idx="8703" formatCode="General">
                  <c:v>8.7029999999999994</c:v>
                </c:pt>
                <c:pt idx="8704" formatCode="General">
                  <c:v>8.7040000000000006</c:v>
                </c:pt>
                <c:pt idx="8705" formatCode="General">
                  <c:v>8.7050000000000001</c:v>
                </c:pt>
                <c:pt idx="8706" formatCode="General">
                  <c:v>8.7059999999999995</c:v>
                </c:pt>
                <c:pt idx="8707" formatCode="General">
                  <c:v>8.7070000000000007</c:v>
                </c:pt>
                <c:pt idx="8708" formatCode="General">
                  <c:v>8.7080000000000002</c:v>
                </c:pt>
                <c:pt idx="8709" formatCode="General">
                  <c:v>8.7089999999999996</c:v>
                </c:pt>
                <c:pt idx="8710" formatCode="General">
                  <c:v>8.7100000000000009</c:v>
                </c:pt>
                <c:pt idx="8711" formatCode="General">
                  <c:v>8.7110000000000003</c:v>
                </c:pt>
                <c:pt idx="8712" formatCode="General">
                  <c:v>8.7119999999999997</c:v>
                </c:pt>
                <c:pt idx="8713" formatCode="General">
                  <c:v>8.7129999999999992</c:v>
                </c:pt>
                <c:pt idx="8714" formatCode="General">
                  <c:v>8.7140000000000004</c:v>
                </c:pt>
                <c:pt idx="8715" formatCode="General">
                  <c:v>8.7149999999999999</c:v>
                </c:pt>
                <c:pt idx="8716" formatCode="General">
                  <c:v>8.7159999999999993</c:v>
                </c:pt>
                <c:pt idx="8717" formatCode="General">
                  <c:v>8.7170000000000005</c:v>
                </c:pt>
                <c:pt idx="8718" formatCode="General">
                  <c:v>8.718</c:v>
                </c:pt>
                <c:pt idx="8719" formatCode="General">
                  <c:v>8.7189999999999994</c:v>
                </c:pt>
                <c:pt idx="8720" formatCode="General">
                  <c:v>8.7200000000000006</c:v>
                </c:pt>
                <c:pt idx="8721" formatCode="General">
                  <c:v>8.7210000000000001</c:v>
                </c:pt>
                <c:pt idx="8722" formatCode="General">
                  <c:v>8.7219999999999995</c:v>
                </c:pt>
                <c:pt idx="8723" formatCode="General">
                  <c:v>8.7230000000000008</c:v>
                </c:pt>
                <c:pt idx="8724" formatCode="General">
                  <c:v>8.7240000000000002</c:v>
                </c:pt>
                <c:pt idx="8725" formatCode="General">
                  <c:v>8.7249999999999996</c:v>
                </c:pt>
                <c:pt idx="8726" formatCode="General">
                  <c:v>8.7260000000000009</c:v>
                </c:pt>
                <c:pt idx="8727" formatCode="General">
                  <c:v>8.7270000000000003</c:v>
                </c:pt>
                <c:pt idx="8728" formatCode="General">
                  <c:v>8.7279999999999998</c:v>
                </c:pt>
                <c:pt idx="8729" formatCode="General">
                  <c:v>8.7289999999999992</c:v>
                </c:pt>
                <c:pt idx="8730" formatCode="General">
                  <c:v>8.73</c:v>
                </c:pt>
                <c:pt idx="8731" formatCode="General">
                  <c:v>8.7309999999999999</c:v>
                </c:pt>
                <c:pt idx="8732" formatCode="General">
                  <c:v>8.7319999999999993</c:v>
                </c:pt>
                <c:pt idx="8733" formatCode="General">
                  <c:v>8.7330000000000005</c:v>
                </c:pt>
                <c:pt idx="8734" formatCode="General">
                  <c:v>8.734</c:v>
                </c:pt>
                <c:pt idx="8735" formatCode="General">
                  <c:v>8.7349999999999994</c:v>
                </c:pt>
                <c:pt idx="8736" formatCode="General">
                  <c:v>8.7360000000000007</c:v>
                </c:pt>
                <c:pt idx="8737" formatCode="General">
                  <c:v>8.7370000000000001</c:v>
                </c:pt>
                <c:pt idx="8738" formatCode="General">
                  <c:v>8.7379999999999995</c:v>
                </c:pt>
                <c:pt idx="8739" formatCode="General">
                  <c:v>8.7390000000000008</c:v>
                </c:pt>
                <c:pt idx="8740" formatCode="General">
                  <c:v>8.74</c:v>
                </c:pt>
                <c:pt idx="8741" formatCode="General">
                  <c:v>8.7409999999999997</c:v>
                </c:pt>
                <c:pt idx="8742" formatCode="General">
                  <c:v>8.7420000000000009</c:v>
                </c:pt>
                <c:pt idx="8743" formatCode="General">
                  <c:v>8.7430000000000003</c:v>
                </c:pt>
                <c:pt idx="8744" formatCode="General">
                  <c:v>8.7439999999999998</c:v>
                </c:pt>
                <c:pt idx="8745" formatCode="General">
                  <c:v>8.7449999999999992</c:v>
                </c:pt>
                <c:pt idx="8746" formatCode="General">
                  <c:v>8.7460000000000004</c:v>
                </c:pt>
                <c:pt idx="8747" formatCode="General">
                  <c:v>8.7469999999999999</c:v>
                </c:pt>
                <c:pt idx="8748" formatCode="General">
                  <c:v>8.7479999999999993</c:v>
                </c:pt>
                <c:pt idx="8749" formatCode="General">
                  <c:v>8.7490000000000006</c:v>
                </c:pt>
                <c:pt idx="8750" formatCode="General">
                  <c:v>8.75</c:v>
                </c:pt>
                <c:pt idx="8751" formatCode="General">
                  <c:v>8.7509999999999994</c:v>
                </c:pt>
                <c:pt idx="8752" formatCode="General">
                  <c:v>8.7520000000000007</c:v>
                </c:pt>
                <c:pt idx="8753" formatCode="General">
                  <c:v>8.7530000000000001</c:v>
                </c:pt>
                <c:pt idx="8754" formatCode="General">
                  <c:v>8.7539999999999996</c:v>
                </c:pt>
                <c:pt idx="8755" formatCode="General">
                  <c:v>8.7550000000000008</c:v>
                </c:pt>
                <c:pt idx="8756" formatCode="General">
                  <c:v>8.7560000000000002</c:v>
                </c:pt>
                <c:pt idx="8757" formatCode="General">
                  <c:v>8.7569999999999997</c:v>
                </c:pt>
                <c:pt idx="8758" formatCode="General">
                  <c:v>8.7579999999999991</c:v>
                </c:pt>
                <c:pt idx="8759" formatCode="General">
                  <c:v>8.7590000000000003</c:v>
                </c:pt>
                <c:pt idx="8760" formatCode="General">
                  <c:v>8.76</c:v>
                </c:pt>
                <c:pt idx="8761" formatCode="General">
                  <c:v>8.7609999999999992</c:v>
                </c:pt>
                <c:pt idx="8762" formatCode="General">
                  <c:v>8.7620000000000005</c:v>
                </c:pt>
                <c:pt idx="8763" formatCode="General">
                  <c:v>8.7629999999999999</c:v>
                </c:pt>
                <c:pt idx="8764" formatCode="General">
                  <c:v>8.7639999999999993</c:v>
                </c:pt>
                <c:pt idx="8765" formatCode="General">
                  <c:v>8.7650000000000006</c:v>
                </c:pt>
                <c:pt idx="8766" formatCode="General">
                  <c:v>8.766</c:v>
                </c:pt>
                <c:pt idx="8767" formatCode="General">
                  <c:v>8.7669999999999995</c:v>
                </c:pt>
                <c:pt idx="8768" formatCode="General">
                  <c:v>8.7680000000000007</c:v>
                </c:pt>
                <c:pt idx="8769" formatCode="General">
                  <c:v>8.7690000000000001</c:v>
                </c:pt>
                <c:pt idx="8770" formatCode="General">
                  <c:v>8.77</c:v>
                </c:pt>
                <c:pt idx="8771" formatCode="General">
                  <c:v>8.7710000000000008</c:v>
                </c:pt>
                <c:pt idx="8772" formatCode="General">
                  <c:v>8.7720000000000002</c:v>
                </c:pt>
                <c:pt idx="8773" formatCode="General">
                  <c:v>8.7729999999999997</c:v>
                </c:pt>
                <c:pt idx="8774" formatCode="General">
                  <c:v>8.7739999999999991</c:v>
                </c:pt>
                <c:pt idx="8775" formatCode="General">
                  <c:v>8.7750000000000004</c:v>
                </c:pt>
                <c:pt idx="8776" formatCode="General">
                  <c:v>8.7759999999999998</c:v>
                </c:pt>
                <c:pt idx="8777" formatCode="General">
                  <c:v>8.7769999999999992</c:v>
                </c:pt>
                <c:pt idx="8778" formatCode="General">
                  <c:v>8.7780000000000005</c:v>
                </c:pt>
                <c:pt idx="8779" formatCode="General">
                  <c:v>8.7789999999999999</c:v>
                </c:pt>
                <c:pt idx="8780" formatCode="General">
                  <c:v>8.7799999999999994</c:v>
                </c:pt>
                <c:pt idx="8781" formatCode="General">
                  <c:v>8.7810000000000006</c:v>
                </c:pt>
                <c:pt idx="8782" formatCode="General">
                  <c:v>8.782</c:v>
                </c:pt>
                <c:pt idx="8783" formatCode="General">
                  <c:v>8.7829999999999995</c:v>
                </c:pt>
                <c:pt idx="8784" formatCode="General">
                  <c:v>8.7840000000000007</c:v>
                </c:pt>
                <c:pt idx="8785" formatCode="General">
                  <c:v>8.7850000000000001</c:v>
                </c:pt>
                <c:pt idx="8786" formatCode="General">
                  <c:v>8.7859999999999996</c:v>
                </c:pt>
                <c:pt idx="8787" formatCode="General">
                  <c:v>8.7870000000000008</c:v>
                </c:pt>
                <c:pt idx="8788" formatCode="General">
                  <c:v>8.7880000000000003</c:v>
                </c:pt>
                <c:pt idx="8789" formatCode="General">
                  <c:v>8.7889999999999997</c:v>
                </c:pt>
                <c:pt idx="8790" formatCode="General">
                  <c:v>8.7899999999999991</c:v>
                </c:pt>
                <c:pt idx="8791" formatCode="General">
                  <c:v>8.7910000000000004</c:v>
                </c:pt>
                <c:pt idx="8792" formatCode="General">
                  <c:v>8.7919999999999998</c:v>
                </c:pt>
                <c:pt idx="8793" formatCode="General">
                  <c:v>8.7929999999999993</c:v>
                </c:pt>
                <c:pt idx="8794" formatCode="General">
                  <c:v>8.7940000000000005</c:v>
                </c:pt>
                <c:pt idx="8795" formatCode="General">
                  <c:v>8.7949999999999999</c:v>
                </c:pt>
                <c:pt idx="8796" formatCode="General">
                  <c:v>8.7959999999999994</c:v>
                </c:pt>
                <c:pt idx="8797" formatCode="General">
                  <c:v>8.7970000000000006</c:v>
                </c:pt>
                <c:pt idx="8798" formatCode="General">
                  <c:v>8.798</c:v>
                </c:pt>
                <c:pt idx="8799" formatCode="General">
                  <c:v>8.7989999999999995</c:v>
                </c:pt>
                <c:pt idx="8800" formatCode="General">
                  <c:v>8.8000000000000007</c:v>
                </c:pt>
                <c:pt idx="8801" formatCode="General">
                  <c:v>8.8010000000000002</c:v>
                </c:pt>
                <c:pt idx="8802" formatCode="General">
                  <c:v>8.8019999999999996</c:v>
                </c:pt>
                <c:pt idx="8803" formatCode="General">
                  <c:v>8.8030000000000008</c:v>
                </c:pt>
                <c:pt idx="8804" formatCode="General">
                  <c:v>8.8040000000000003</c:v>
                </c:pt>
                <c:pt idx="8805" formatCode="General">
                  <c:v>8.8049999999999997</c:v>
                </c:pt>
                <c:pt idx="8806" formatCode="General">
                  <c:v>8.8059999999999992</c:v>
                </c:pt>
                <c:pt idx="8807" formatCode="General">
                  <c:v>8.8070000000000004</c:v>
                </c:pt>
                <c:pt idx="8808" formatCode="General">
                  <c:v>8.8079999999999998</c:v>
                </c:pt>
                <c:pt idx="8809" formatCode="General">
                  <c:v>8.8089999999999993</c:v>
                </c:pt>
                <c:pt idx="8810" formatCode="General">
                  <c:v>8.81</c:v>
                </c:pt>
                <c:pt idx="8811" formatCode="General">
                  <c:v>8.8109999999999999</c:v>
                </c:pt>
                <c:pt idx="8812" formatCode="General">
                  <c:v>8.8119999999999994</c:v>
                </c:pt>
                <c:pt idx="8813" formatCode="General">
                  <c:v>8.8130000000000006</c:v>
                </c:pt>
                <c:pt idx="8814" formatCode="General">
                  <c:v>8.8140000000000001</c:v>
                </c:pt>
                <c:pt idx="8815" formatCode="General">
                  <c:v>8.8149999999999995</c:v>
                </c:pt>
                <c:pt idx="8816" formatCode="General">
                  <c:v>8.8160000000000007</c:v>
                </c:pt>
                <c:pt idx="8817" formatCode="General">
                  <c:v>8.8170000000000002</c:v>
                </c:pt>
                <c:pt idx="8818" formatCode="General">
                  <c:v>8.8179999999999996</c:v>
                </c:pt>
                <c:pt idx="8819" formatCode="General">
                  <c:v>8.8190000000000008</c:v>
                </c:pt>
                <c:pt idx="8820" formatCode="General">
                  <c:v>8.82</c:v>
                </c:pt>
                <c:pt idx="8821" formatCode="General">
                  <c:v>8.8209999999999997</c:v>
                </c:pt>
                <c:pt idx="8822" formatCode="General">
                  <c:v>8.8219999999999992</c:v>
                </c:pt>
                <c:pt idx="8823" formatCode="General">
                  <c:v>8.8230000000000004</c:v>
                </c:pt>
                <c:pt idx="8824" formatCode="General">
                  <c:v>8.8239999999999998</c:v>
                </c:pt>
                <c:pt idx="8825" formatCode="General">
                  <c:v>8.8249999999999993</c:v>
                </c:pt>
                <c:pt idx="8826" formatCode="General">
                  <c:v>8.8260000000000005</c:v>
                </c:pt>
                <c:pt idx="8827" formatCode="General">
                  <c:v>8.827</c:v>
                </c:pt>
                <c:pt idx="8828" formatCode="General">
                  <c:v>8.8279999999999994</c:v>
                </c:pt>
                <c:pt idx="8829" formatCode="General">
                  <c:v>8.8290000000000006</c:v>
                </c:pt>
                <c:pt idx="8830" formatCode="General">
                  <c:v>8.83</c:v>
                </c:pt>
                <c:pt idx="8831" formatCode="General">
                  <c:v>8.8309999999999995</c:v>
                </c:pt>
                <c:pt idx="8832" formatCode="General">
                  <c:v>8.8320000000000007</c:v>
                </c:pt>
                <c:pt idx="8833" formatCode="General">
                  <c:v>8.8330000000000002</c:v>
                </c:pt>
                <c:pt idx="8834" formatCode="General">
                  <c:v>8.8339999999999996</c:v>
                </c:pt>
                <c:pt idx="8835" formatCode="General">
                  <c:v>8.8350000000000009</c:v>
                </c:pt>
                <c:pt idx="8836" formatCode="General">
                  <c:v>8.8360000000000003</c:v>
                </c:pt>
                <c:pt idx="8837" formatCode="General">
                  <c:v>8.8369999999999997</c:v>
                </c:pt>
                <c:pt idx="8838" formatCode="General">
                  <c:v>8.8379999999999992</c:v>
                </c:pt>
                <c:pt idx="8839" formatCode="General">
                  <c:v>8.8390000000000004</c:v>
                </c:pt>
                <c:pt idx="8840" formatCode="General">
                  <c:v>8.84</c:v>
                </c:pt>
                <c:pt idx="8841" formatCode="General">
                  <c:v>8.8409999999999993</c:v>
                </c:pt>
                <c:pt idx="8842" formatCode="General">
                  <c:v>8.8420000000000005</c:v>
                </c:pt>
                <c:pt idx="8843" formatCode="General">
                  <c:v>8.843</c:v>
                </c:pt>
                <c:pt idx="8844" formatCode="General">
                  <c:v>8.8439999999999994</c:v>
                </c:pt>
                <c:pt idx="8845" formatCode="General">
                  <c:v>8.8450000000000006</c:v>
                </c:pt>
                <c:pt idx="8846" formatCode="General">
                  <c:v>8.8460000000000001</c:v>
                </c:pt>
                <c:pt idx="8847" formatCode="General">
                  <c:v>8.8469999999999995</c:v>
                </c:pt>
                <c:pt idx="8848" formatCode="General">
                  <c:v>8.8480000000000008</c:v>
                </c:pt>
                <c:pt idx="8849" formatCode="General">
                  <c:v>8.8490000000000002</c:v>
                </c:pt>
                <c:pt idx="8850" formatCode="General">
                  <c:v>8.85</c:v>
                </c:pt>
                <c:pt idx="8851" formatCode="General">
                  <c:v>8.8510000000000009</c:v>
                </c:pt>
                <c:pt idx="8852" formatCode="General">
                  <c:v>8.8520000000000003</c:v>
                </c:pt>
                <c:pt idx="8853" formatCode="General">
                  <c:v>8.8529999999999998</c:v>
                </c:pt>
                <c:pt idx="8854" formatCode="General">
                  <c:v>8.8539999999999992</c:v>
                </c:pt>
                <c:pt idx="8855" formatCode="General">
                  <c:v>8.8550000000000004</c:v>
                </c:pt>
                <c:pt idx="8856" formatCode="General">
                  <c:v>8.8559999999999999</c:v>
                </c:pt>
                <c:pt idx="8857" formatCode="General">
                  <c:v>8.8569999999999993</c:v>
                </c:pt>
                <c:pt idx="8858" formatCode="General">
                  <c:v>8.8580000000000005</c:v>
                </c:pt>
                <c:pt idx="8859" formatCode="General">
                  <c:v>8.859</c:v>
                </c:pt>
                <c:pt idx="8860" formatCode="General">
                  <c:v>8.86</c:v>
                </c:pt>
                <c:pt idx="8861" formatCode="General">
                  <c:v>8.8610000000000007</c:v>
                </c:pt>
                <c:pt idx="8862" formatCode="General">
                  <c:v>8.8620000000000001</c:v>
                </c:pt>
                <c:pt idx="8863" formatCode="General">
                  <c:v>8.8629999999999995</c:v>
                </c:pt>
                <c:pt idx="8864" formatCode="General">
                  <c:v>8.8640000000000008</c:v>
                </c:pt>
                <c:pt idx="8865" formatCode="General">
                  <c:v>8.8650000000000002</c:v>
                </c:pt>
                <c:pt idx="8866" formatCode="General">
                  <c:v>8.8659999999999997</c:v>
                </c:pt>
                <c:pt idx="8867" formatCode="General">
                  <c:v>8.8670000000000009</c:v>
                </c:pt>
                <c:pt idx="8868" formatCode="General">
                  <c:v>8.8680000000000003</c:v>
                </c:pt>
                <c:pt idx="8869" formatCode="General">
                  <c:v>8.8689999999999998</c:v>
                </c:pt>
                <c:pt idx="8870" formatCode="General">
                  <c:v>8.8699999999999992</c:v>
                </c:pt>
                <c:pt idx="8871" formatCode="General">
                  <c:v>8.8710000000000004</c:v>
                </c:pt>
                <c:pt idx="8872" formatCode="General">
                  <c:v>8.8719999999999999</c:v>
                </c:pt>
                <c:pt idx="8873" formatCode="General">
                  <c:v>8.8729999999999993</c:v>
                </c:pt>
                <c:pt idx="8874" formatCode="General">
                  <c:v>8.8740000000000006</c:v>
                </c:pt>
                <c:pt idx="8875" formatCode="General">
                  <c:v>8.875</c:v>
                </c:pt>
                <c:pt idx="8876" formatCode="General">
                  <c:v>8.8759999999999994</c:v>
                </c:pt>
                <c:pt idx="8877" formatCode="General">
                  <c:v>8.8770000000000007</c:v>
                </c:pt>
                <c:pt idx="8878" formatCode="General">
                  <c:v>8.8780000000000001</c:v>
                </c:pt>
                <c:pt idx="8879" formatCode="General">
                  <c:v>8.8789999999999996</c:v>
                </c:pt>
                <c:pt idx="8880" formatCode="General">
                  <c:v>8.8800000000000008</c:v>
                </c:pt>
                <c:pt idx="8881" formatCode="General">
                  <c:v>8.8810000000000002</c:v>
                </c:pt>
                <c:pt idx="8882" formatCode="General">
                  <c:v>8.8819999999999997</c:v>
                </c:pt>
                <c:pt idx="8883" formatCode="General">
                  <c:v>8.8829999999999991</c:v>
                </c:pt>
                <c:pt idx="8884" formatCode="General">
                  <c:v>8.8840000000000003</c:v>
                </c:pt>
                <c:pt idx="8885" formatCode="General">
                  <c:v>8.8849999999999998</c:v>
                </c:pt>
                <c:pt idx="8886" formatCode="General">
                  <c:v>8.8859999999999992</c:v>
                </c:pt>
                <c:pt idx="8887" formatCode="General">
                  <c:v>8.8870000000000005</c:v>
                </c:pt>
                <c:pt idx="8888" formatCode="General">
                  <c:v>8.8879999999999999</c:v>
                </c:pt>
                <c:pt idx="8889" formatCode="General">
                  <c:v>8.8889999999999993</c:v>
                </c:pt>
                <c:pt idx="8890" formatCode="General">
                  <c:v>8.89</c:v>
                </c:pt>
                <c:pt idx="8891" formatCode="General">
                  <c:v>8.891</c:v>
                </c:pt>
                <c:pt idx="8892" formatCode="General">
                  <c:v>8.8919999999999995</c:v>
                </c:pt>
                <c:pt idx="8893" formatCode="General">
                  <c:v>8.8930000000000007</c:v>
                </c:pt>
                <c:pt idx="8894" formatCode="General">
                  <c:v>8.8940000000000001</c:v>
                </c:pt>
                <c:pt idx="8895" formatCode="General">
                  <c:v>8.8949999999999996</c:v>
                </c:pt>
                <c:pt idx="8896" formatCode="General">
                  <c:v>8.8960000000000008</c:v>
                </c:pt>
                <c:pt idx="8897" formatCode="General">
                  <c:v>8.8970000000000002</c:v>
                </c:pt>
                <c:pt idx="8898" formatCode="General">
                  <c:v>8.8979999999999997</c:v>
                </c:pt>
                <c:pt idx="8899" formatCode="General">
                  <c:v>8.8989999999999991</c:v>
                </c:pt>
                <c:pt idx="8900" formatCode="General">
                  <c:v>8.9</c:v>
                </c:pt>
                <c:pt idx="8901" formatCode="General">
                  <c:v>8.9009999999999998</c:v>
                </c:pt>
                <c:pt idx="8902" formatCode="General">
                  <c:v>8.9019999999999992</c:v>
                </c:pt>
                <c:pt idx="8903" formatCode="General">
                  <c:v>8.9030000000000005</c:v>
                </c:pt>
                <c:pt idx="8904" formatCode="General">
                  <c:v>8.9039999999999999</c:v>
                </c:pt>
                <c:pt idx="8905" formatCode="General">
                  <c:v>8.9049999999999994</c:v>
                </c:pt>
                <c:pt idx="8906" formatCode="General">
                  <c:v>8.9060000000000006</c:v>
                </c:pt>
                <c:pt idx="8907" formatCode="General">
                  <c:v>8.907</c:v>
                </c:pt>
                <c:pt idx="8908" formatCode="General">
                  <c:v>8.9079999999999995</c:v>
                </c:pt>
                <c:pt idx="8909" formatCode="General">
                  <c:v>8.9090000000000007</c:v>
                </c:pt>
                <c:pt idx="8910" formatCode="General">
                  <c:v>8.91</c:v>
                </c:pt>
                <c:pt idx="8911" formatCode="General">
                  <c:v>8.9109999999999996</c:v>
                </c:pt>
                <c:pt idx="8912" formatCode="General">
                  <c:v>8.9120000000000008</c:v>
                </c:pt>
                <c:pt idx="8913" formatCode="General">
                  <c:v>8.9130000000000003</c:v>
                </c:pt>
                <c:pt idx="8914" formatCode="General">
                  <c:v>8.9139999999999997</c:v>
                </c:pt>
                <c:pt idx="8915" formatCode="General">
                  <c:v>8.9149999999999991</c:v>
                </c:pt>
                <c:pt idx="8916" formatCode="General">
                  <c:v>8.9160000000000004</c:v>
                </c:pt>
                <c:pt idx="8917" formatCode="General">
                  <c:v>8.9169999999999998</c:v>
                </c:pt>
                <c:pt idx="8918" formatCode="General">
                  <c:v>8.9179999999999993</c:v>
                </c:pt>
                <c:pt idx="8919" formatCode="General">
                  <c:v>8.9190000000000005</c:v>
                </c:pt>
                <c:pt idx="8920" formatCode="General">
                  <c:v>8.92</c:v>
                </c:pt>
                <c:pt idx="8921" formatCode="General">
                  <c:v>8.9209999999999994</c:v>
                </c:pt>
                <c:pt idx="8922" formatCode="General">
                  <c:v>8.9220000000000006</c:v>
                </c:pt>
                <c:pt idx="8923" formatCode="General">
                  <c:v>8.923</c:v>
                </c:pt>
                <c:pt idx="8924" formatCode="General">
                  <c:v>8.9239999999999995</c:v>
                </c:pt>
                <c:pt idx="8925" formatCode="General">
                  <c:v>8.9250000000000007</c:v>
                </c:pt>
                <c:pt idx="8926" formatCode="General">
                  <c:v>8.9260000000000002</c:v>
                </c:pt>
                <c:pt idx="8927" formatCode="General">
                  <c:v>8.9269999999999996</c:v>
                </c:pt>
                <c:pt idx="8928" formatCode="General">
                  <c:v>8.9280000000000008</c:v>
                </c:pt>
                <c:pt idx="8929" formatCode="General">
                  <c:v>8.9290000000000003</c:v>
                </c:pt>
                <c:pt idx="8930" formatCode="General">
                  <c:v>8.93</c:v>
                </c:pt>
                <c:pt idx="8931" formatCode="General">
                  <c:v>8.9309999999999992</c:v>
                </c:pt>
                <c:pt idx="8932" formatCode="General">
                  <c:v>8.9320000000000004</c:v>
                </c:pt>
                <c:pt idx="8933" formatCode="General">
                  <c:v>8.9329999999999998</c:v>
                </c:pt>
                <c:pt idx="8934" formatCode="General">
                  <c:v>8.9339999999999993</c:v>
                </c:pt>
                <c:pt idx="8935" formatCode="General">
                  <c:v>8.9350000000000005</c:v>
                </c:pt>
                <c:pt idx="8936" formatCode="General">
                  <c:v>8.9359999999999999</c:v>
                </c:pt>
                <c:pt idx="8937" formatCode="General">
                  <c:v>8.9369999999999994</c:v>
                </c:pt>
                <c:pt idx="8938" formatCode="General">
                  <c:v>8.9380000000000006</c:v>
                </c:pt>
                <c:pt idx="8939" formatCode="General">
                  <c:v>8.9390000000000001</c:v>
                </c:pt>
                <c:pt idx="8940" formatCode="General">
                  <c:v>8.94</c:v>
                </c:pt>
                <c:pt idx="8941" formatCode="General">
                  <c:v>8.9410000000000007</c:v>
                </c:pt>
                <c:pt idx="8942" formatCode="General">
                  <c:v>8.9420000000000002</c:v>
                </c:pt>
                <c:pt idx="8943" formatCode="General">
                  <c:v>8.9429999999999996</c:v>
                </c:pt>
                <c:pt idx="8944" formatCode="General">
                  <c:v>8.9440000000000008</c:v>
                </c:pt>
                <c:pt idx="8945" formatCode="General">
                  <c:v>8.9450000000000003</c:v>
                </c:pt>
                <c:pt idx="8946" formatCode="General">
                  <c:v>8.9459999999999997</c:v>
                </c:pt>
                <c:pt idx="8947" formatCode="General">
                  <c:v>8.9469999999999992</c:v>
                </c:pt>
                <c:pt idx="8948" formatCode="General">
                  <c:v>8.9480000000000004</c:v>
                </c:pt>
                <c:pt idx="8949" formatCode="General">
                  <c:v>8.9489999999999998</c:v>
                </c:pt>
                <c:pt idx="8950" formatCode="General">
                  <c:v>8.9499999999999993</c:v>
                </c:pt>
                <c:pt idx="8951" formatCode="General">
                  <c:v>8.9510000000000005</c:v>
                </c:pt>
                <c:pt idx="8952" formatCode="General">
                  <c:v>8.952</c:v>
                </c:pt>
                <c:pt idx="8953" formatCode="General">
                  <c:v>8.9529999999999994</c:v>
                </c:pt>
                <c:pt idx="8954" formatCode="General">
                  <c:v>8.9540000000000006</c:v>
                </c:pt>
                <c:pt idx="8955" formatCode="General">
                  <c:v>8.9550000000000001</c:v>
                </c:pt>
                <c:pt idx="8956" formatCode="General">
                  <c:v>8.9559999999999995</c:v>
                </c:pt>
                <c:pt idx="8957" formatCode="General">
                  <c:v>8.9570000000000007</c:v>
                </c:pt>
                <c:pt idx="8958" formatCode="General">
                  <c:v>8.9580000000000002</c:v>
                </c:pt>
                <c:pt idx="8959" formatCode="General">
                  <c:v>8.9589999999999996</c:v>
                </c:pt>
                <c:pt idx="8960" formatCode="General">
                  <c:v>8.9600000000000009</c:v>
                </c:pt>
                <c:pt idx="8961" formatCode="General">
                  <c:v>8.9610000000000003</c:v>
                </c:pt>
                <c:pt idx="8962" formatCode="General">
                  <c:v>8.9619999999999997</c:v>
                </c:pt>
                <c:pt idx="8963" formatCode="General">
                  <c:v>8.9629999999999992</c:v>
                </c:pt>
                <c:pt idx="8964" formatCode="General">
                  <c:v>8.9640000000000004</c:v>
                </c:pt>
                <c:pt idx="8965" formatCode="General">
                  <c:v>8.9649999999999999</c:v>
                </c:pt>
                <c:pt idx="8966" formatCode="General">
                  <c:v>8.9659999999999993</c:v>
                </c:pt>
                <c:pt idx="8967" formatCode="General">
                  <c:v>8.9670000000000005</c:v>
                </c:pt>
                <c:pt idx="8968" formatCode="General">
                  <c:v>8.968</c:v>
                </c:pt>
                <c:pt idx="8969" formatCode="General">
                  <c:v>8.9689999999999994</c:v>
                </c:pt>
                <c:pt idx="8970" formatCode="General">
                  <c:v>8.9700000000000006</c:v>
                </c:pt>
                <c:pt idx="8971" formatCode="General">
                  <c:v>8.9710000000000001</c:v>
                </c:pt>
                <c:pt idx="8972" formatCode="General">
                  <c:v>8.9719999999999995</c:v>
                </c:pt>
                <c:pt idx="8973" formatCode="General">
                  <c:v>8.9730000000000008</c:v>
                </c:pt>
                <c:pt idx="8974" formatCode="General">
                  <c:v>8.9740000000000002</c:v>
                </c:pt>
                <c:pt idx="8975" formatCode="General">
                  <c:v>8.9749999999999996</c:v>
                </c:pt>
                <c:pt idx="8976" formatCode="General">
                  <c:v>8.9760000000000009</c:v>
                </c:pt>
                <c:pt idx="8977" formatCode="General">
                  <c:v>8.9770000000000003</c:v>
                </c:pt>
                <c:pt idx="8978" formatCode="General">
                  <c:v>8.9779999999999998</c:v>
                </c:pt>
                <c:pt idx="8979" formatCode="General">
                  <c:v>8.9789999999999992</c:v>
                </c:pt>
                <c:pt idx="8980" formatCode="General">
                  <c:v>8.98</c:v>
                </c:pt>
                <c:pt idx="8981" formatCode="General">
                  <c:v>8.9809999999999999</c:v>
                </c:pt>
                <c:pt idx="8982" formatCode="General">
                  <c:v>8.9819999999999993</c:v>
                </c:pt>
                <c:pt idx="8983" formatCode="General">
                  <c:v>8.9830000000000005</c:v>
                </c:pt>
                <c:pt idx="8984" formatCode="General">
                  <c:v>8.984</c:v>
                </c:pt>
                <c:pt idx="8985" formatCode="General">
                  <c:v>8.9849999999999994</c:v>
                </c:pt>
                <c:pt idx="8986" formatCode="General">
                  <c:v>8.9860000000000007</c:v>
                </c:pt>
                <c:pt idx="8987" formatCode="General">
                  <c:v>8.9870000000000001</c:v>
                </c:pt>
                <c:pt idx="8988" formatCode="General">
                  <c:v>8.9879999999999995</c:v>
                </c:pt>
                <c:pt idx="8989" formatCode="General">
                  <c:v>8.9890000000000008</c:v>
                </c:pt>
                <c:pt idx="8990" formatCode="General">
                  <c:v>8.99</c:v>
                </c:pt>
                <c:pt idx="8991" formatCode="General">
                  <c:v>8.9909999999999997</c:v>
                </c:pt>
                <c:pt idx="8992" formatCode="General">
                  <c:v>8.9920000000000009</c:v>
                </c:pt>
                <c:pt idx="8993" formatCode="General">
                  <c:v>8.9930000000000003</c:v>
                </c:pt>
                <c:pt idx="8994" formatCode="General">
                  <c:v>8.9939999999999998</c:v>
                </c:pt>
                <c:pt idx="8995" formatCode="General">
                  <c:v>8.9949999999999992</c:v>
                </c:pt>
                <c:pt idx="8996" formatCode="General">
                  <c:v>8.9960000000000004</c:v>
                </c:pt>
                <c:pt idx="8997" formatCode="General">
                  <c:v>8.9969999999999999</c:v>
                </c:pt>
                <c:pt idx="8998" formatCode="General">
                  <c:v>8.9979999999999993</c:v>
                </c:pt>
                <c:pt idx="8999" formatCode="General">
                  <c:v>8.9990000000000006</c:v>
                </c:pt>
                <c:pt idx="9000" formatCode="General">
                  <c:v>9</c:v>
                </c:pt>
                <c:pt idx="9001" formatCode="General">
                  <c:v>9.0009999999999994</c:v>
                </c:pt>
                <c:pt idx="9002" formatCode="General">
                  <c:v>9.0020000000000007</c:v>
                </c:pt>
                <c:pt idx="9003" formatCode="General">
                  <c:v>9.0030000000000001</c:v>
                </c:pt>
                <c:pt idx="9004" formatCode="General">
                  <c:v>9.0039999999999996</c:v>
                </c:pt>
                <c:pt idx="9005" formatCode="General">
                  <c:v>9.0050000000000008</c:v>
                </c:pt>
                <c:pt idx="9006" formatCode="General">
                  <c:v>9.0060000000000002</c:v>
                </c:pt>
                <c:pt idx="9007" formatCode="General">
                  <c:v>9.0069999999999997</c:v>
                </c:pt>
                <c:pt idx="9008" formatCode="General">
                  <c:v>9.0079999999999991</c:v>
                </c:pt>
                <c:pt idx="9009" formatCode="General">
                  <c:v>9.0090000000000003</c:v>
                </c:pt>
                <c:pt idx="9010" formatCode="General">
                  <c:v>9.01</c:v>
                </c:pt>
                <c:pt idx="9011" formatCode="General">
                  <c:v>9.0109999999999992</c:v>
                </c:pt>
                <c:pt idx="9012" formatCode="General">
                  <c:v>9.0120000000000005</c:v>
                </c:pt>
                <c:pt idx="9013" formatCode="General">
                  <c:v>9.0129999999999999</c:v>
                </c:pt>
                <c:pt idx="9014" formatCode="General">
                  <c:v>9.0139999999999993</c:v>
                </c:pt>
                <c:pt idx="9015" formatCode="General">
                  <c:v>9.0150000000000006</c:v>
                </c:pt>
                <c:pt idx="9016" formatCode="General">
                  <c:v>9.016</c:v>
                </c:pt>
                <c:pt idx="9017" formatCode="General">
                  <c:v>9.0169999999999995</c:v>
                </c:pt>
                <c:pt idx="9018" formatCode="General">
                  <c:v>9.0180000000000007</c:v>
                </c:pt>
                <c:pt idx="9019" formatCode="General">
                  <c:v>9.0190000000000001</c:v>
                </c:pt>
                <c:pt idx="9020" formatCode="General">
                  <c:v>9.02</c:v>
                </c:pt>
                <c:pt idx="9021" formatCode="General">
                  <c:v>9.0210000000000008</c:v>
                </c:pt>
                <c:pt idx="9022" formatCode="General">
                  <c:v>9.0220000000000002</c:v>
                </c:pt>
                <c:pt idx="9023" formatCode="General">
                  <c:v>9.0229999999999997</c:v>
                </c:pt>
                <c:pt idx="9024" formatCode="General">
                  <c:v>9.0239999999999991</c:v>
                </c:pt>
                <c:pt idx="9025" formatCode="General">
                  <c:v>9.0250000000000004</c:v>
                </c:pt>
                <c:pt idx="9026" formatCode="General">
                  <c:v>9.0259999999999998</c:v>
                </c:pt>
                <c:pt idx="9027" formatCode="General">
                  <c:v>9.0269999999999992</c:v>
                </c:pt>
                <c:pt idx="9028" formatCode="General">
                  <c:v>9.0280000000000005</c:v>
                </c:pt>
                <c:pt idx="9029" formatCode="General">
                  <c:v>9.0289999999999999</c:v>
                </c:pt>
                <c:pt idx="9030" formatCode="General">
                  <c:v>9.0299999999999994</c:v>
                </c:pt>
                <c:pt idx="9031" formatCode="General">
                  <c:v>9.0310000000000006</c:v>
                </c:pt>
                <c:pt idx="9032" formatCode="General">
                  <c:v>9.032</c:v>
                </c:pt>
                <c:pt idx="9033" formatCode="General">
                  <c:v>9.0329999999999995</c:v>
                </c:pt>
                <c:pt idx="9034" formatCode="General">
                  <c:v>9.0340000000000007</c:v>
                </c:pt>
                <c:pt idx="9035" formatCode="General">
                  <c:v>9.0350000000000001</c:v>
                </c:pt>
                <c:pt idx="9036" formatCode="General">
                  <c:v>9.0359999999999996</c:v>
                </c:pt>
                <c:pt idx="9037" formatCode="General">
                  <c:v>9.0370000000000008</c:v>
                </c:pt>
                <c:pt idx="9038" formatCode="General">
                  <c:v>9.0380000000000003</c:v>
                </c:pt>
                <c:pt idx="9039" formatCode="General">
                  <c:v>9.0389999999999997</c:v>
                </c:pt>
                <c:pt idx="9040" formatCode="General">
                  <c:v>9.0399999999999991</c:v>
                </c:pt>
                <c:pt idx="9041" formatCode="General">
                  <c:v>9.0410000000000004</c:v>
                </c:pt>
                <c:pt idx="9042" formatCode="General">
                  <c:v>9.0419999999999998</c:v>
                </c:pt>
                <c:pt idx="9043" formatCode="General">
                  <c:v>9.0429999999999993</c:v>
                </c:pt>
                <c:pt idx="9044" formatCode="General">
                  <c:v>9.0440000000000005</c:v>
                </c:pt>
                <c:pt idx="9045" formatCode="General">
                  <c:v>9.0449999999999999</c:v>
                </c:pt>
                <c:pt idx="9046" formatCode="General">
                  <c:v>9.0459999999999994</c:v>
                </c:pt>
                <c:pt idx="9047" formatCode="General">
                  <c:v>9.0470000000000006</c:v>
                </c:pt>
                <c:pt idx="9048" formatCode="General">
                  <c:v>9.048</c:v>
                </c:pt>
                <c:pt idx="9049" formatCode="General">
                  <c:v>9.0489999999999995</c:v>
                </c:pt>
                <c:pt idx="9050" formatCode="General">
                  <c:v>9.0500000000000007</c:v>
                </c:pt>
                <c:pt idx="9051" formatCode="General">
                  <c:v>9.0510000000000002</c:v>
                </c:pt>
                <c:pt idx="9052" formatCode="General">
                  <c:v>9.0519999999999996</c:v>
                </c:pt>
                <c:pt idx="9053" formatCode="General">
                  <c:v>9.0530000000000008</c:v>
                </c:pt>
                <c:pt idx="9054" formatCode="General">
                  <c:v>9.0540000000000003</c:v>
                </c:pt>
                <c:pt idx="9055" formatCode="General">
                  <c:v>9.0549999999999997</c:v>
                </c:pt>
                <c:pt idx="9056" formatCode="General">
                  <c:v>9.0559999999999992</c:v>
                </c:pt>
                <c:pt idx="9057" formatCode="General">
                  <c:v>9.0570000000000004</c:v>
                </c:pt>
                <c:pt idx="9058" formatCode="General">
                  <c:v>9.0579999999999998</c:v>
                </c:pt>
                <c:pt idx="9059" formatCode="General">
                  <c:v>9.0589999999999993</c:v>
                </c:pt>
                <c:pt idx="9060" formatCode="General">
                  <c:v>9.06</c:v>
                </c:pt>
                <c:pt idx="9061" formatCode="General">
                  <c:v>9.0609999999999999</c:v>
                </c:pt>
                <c:pt idx="9062" formatCode="General">
                  <c:v>9.0619999999999994</c:v>
                </c:pt>
                <c:pt idx="9063" formatCode="General">
                  <c:v>9.0630000000000006</c:v>
                </c:pt>
                <c:pt idx="9064" formatCode="General">
                  <c:v>9.0640000000000001</c:v>
                </c:pt>
                <c:pt idx="9065" formatCode="General">
                  <c:v>9.0649999999999995</c:v>
                </c:pt>
                <c:pt idx="9066" formatCode="General">
                  <c:v>9.0660000000000007</c:v>
                </c:pt>
                <c:pt idx="9067" formatCode="General">
                  <c:v>9.0670000000000002</c:v>
                </c:pt>
                <c:pt idx="9068" formatCode="General">
                  <c:v>9.0679999999999996</c:v>
                </c:pt>
                <c:pt idx="9069" formatCode="General">
                  <c:v>9.0690000000000008</c:v>
                </c:pt>
                <c:pt idx="9070" formatCode="General">
                  <c:v>9.07</c:v>
                </c:pt>
                <c:pt idx="9071" formatCode="General">
                  <c:v>9.0709999999999997</c:v>
                </c:pt>
                <c:pt idx="9072" formatCode="General">
                  <c:v>9.0719999999999992</c:v>
                </c:pt>
                <c:pt idx="9073" formatCode="General">
                  <c:v>9.0730000000000004</c:v>
                </c:pt>
                <c:pt idx="9074" formatCode="General">
                  <c:v>9.0739999999999998</c:v>
                </c:pt>
                <c:pt idx="9075" formatCode="General">
                  <c:v>9.0749999999999993</c:v>
                </c:pt>
                <c:pt idx="9076" formatCode="General">
                  <c:v>9.0760000000000005</c:v>
                </c:pt>
                <c:pt idx="9077" formatCode="General">
                  <c:v>9.077</c:v>
                </c:pt>
                <c:pt idx="9078" formatCode="General">
                  <c:v>9.0779999999999994</c:v>
                </c:pt>
                <c:pt idx="9079" formatCode="General">
                  <c:v>9.0790000000000006</c:v>
                </c:pt>
                <c:pt idx="9080" formatCode="General">
                  <c:v>9.08</c:v>
                </c:pt>
                <c:pt idx="9081" formatCode="General">
                  <c:v>9.0809999999999995</c:v>
                </c:pt>
                <c:pt idx="9082" formatCode="General">
                  <c:v>9.0820000000000007</c:v>
                </c:pt>
                <c:pt idx="9083" formatCode="General">
                  <c:v>9.0830000000000002</c:v>
                </c:pt>
                <c:pt idx="9084" formatCode="General">
                  <c:v>9.0839999999999996</c:v>
                </c:pt>
                <c:pt idx="9085" formatCode="General">
                  <c:v>9.0850000000000009</c:v>
                </c:pt>
                <c:pt idx="9086" formatCode="General">
                  <c:v>9.0860000000000003</c:v>
                </c:pt>
                <c:pt idx="9087" formatCode="General">
                  <c:v>9.0869999999999997</c:v>
                </c:pt>
                <c:pt idx="9088" formatCode="General">
                  <c:v>9.0879999999999992</c:v>
                </c:pt>
                <c:pt idx="9089" formatCode="General">
                  <c:v>9.0890000000000004</c:v>
                </c:pt>
                <c:pt idx="9090" formatCode="General">
                  <c:v>9.09</c:v>
                </c:pt>
                <c:pt idx="9091" formatCode="General">
                  <c:v>9.0909999999999993</c:v>
                </c:pt>
                <c:pt idx="9092" formatCode="General">
                  <c:v>9.0920000000000005</c:v>
                </c:pt>
                <c:pt idx="9093" formatCode="General">
                  <c:v>9.093</c:v>
                </c:pt>
                <c:pt idx="9094" formatCode="General">
                  <c:v>9.0939999999999994</c:v>
                </c:pt>
                <c:pt idx="9095" formatCode="General">
                  <c:v>9.0950000000000006</c:v>
                </c:pt>
                <c:pt idx="9096" formatCode="General">
                  <c:v>9.0960000000000001</c:v>
                </c:pt>
                <c:pt idx="9097" formatCode="General">
                  <c:v>9.0969999999999995</c:v>
                </c:pt>
                <c:pt idx="9098" formatCode="General">
                  <c:v>9.0980000000000008</c:v>
                </c:pt>
                <c:pt idx="9099" formatCode="General">
                  <c:v>9.0990000000000002</c:v>
                </c:pt>
                <c:pt idx="9100" formatCode="General">
                  <c:v>9.1</c:v>
                </c:pt>
                <c:pt idx="9101" formatCode="General">
                  <c:v>9.1010000000000009</c:v>
                </c:pt>
                <c:pt idx="9102" formatCode="General">
                  <c:v>9.1020000000000003</c:v>
                </c:pt>
                <c:pt idx="9103" formatCode="General">
                  <c:v>9.1029999999999998</c:v>
                </c:pt>
                <c:pt idx="9104" formatCode="General">
                  <c:v>9.1039999999999992</c:v>
                </c:pt>
                <c:pt idx="9105" formatCode="General">
                  <c:v>9.1050000000000004</c:v>
                </c:pt>
                <c:pt idx="9106" formatCode="General">
                  <c:v>9.1059999999999999</c:v>
                </c:pt>
                <c:pt idx="9107" formatCode="General">
                  <c:v>9.1069999999999993</c:v>
                </c:pt>
                <c:pt idx="9108" formatCode="General">
                  <c:v>9.1080000000000005</c:v>
                </c:pt>
                <c:pt idx="9109" formatCode="General">
                  <c:v>9.109</c:v>
                </c:pt>
                <c:pt idx="9110" formatCode="General">
                  <c:v>9.11</c:v>
                </c:pt>
                <c:pt idx="9111" formatCode="General">
                  <c:v>9.1110000000000007</c:v>
                </c:pt>
                <c:pt idx="9112" formatCode="General">
                  <c:v>9.1120000000000001</c:v>
                </c:pt>
                <c:pt idx="9113" formatCode="General">
                  <c:v>9.1129999999999995</c:v>
                </c:pt>
                <c:pt idx="9114" formatCode="General">
                  <c:v>9.1140000000000008</c:v>
                </c:pt>
                <c:pt idx="9115" formatCode="General">
                  <c:v>9.1150000000000002</c:v>
                </c:pt>
                <c:pt idx="9116" formatCode="General">
                  <c:v>9.1159999999999997</c:v>
                </c:pt>
                <c:pt idx="9117" formatCode="General">
                  <c:v>9.1170000000000009</c:v>
                </c:pt>
                <c:pt idx="9118" formatCode="General">
                  <c:v>9.1180000000000003</c:v>
                </c:pt>
                <c:pt idx="9119" formatCode="General">
                  <c:v>9.1189999999999998</c:v>
                </c:pt>
                <c:pt idx="9120" formatCode="General">
                  <c:v>9.1199999999999992</c:v>
                </c:pt>
                <c:pt idx="9121" formatCode="General">
                  <c:v>9.1210000000000004</c:v>
                </c:pt>
                <c:pt idx="9122" formatCode="General">
                  <c:v>9.1219999999999999</c:v>
                </c:pt>
                <c:pt idx="9123" formatCode="General">
                  <c:v>9.1229999999999993</c:v>
                </c:pt>
                <c:pt idx="9124" formatCode="General">
                  <c:v>9.1240000000000006</c:v>
                </c:pt>
                <c:pt idx="9125" formatCode="General">
                  <c:v>9.125</c:v>
                </c:pt>
                <c:pt idx="9126" formatCode="General">
                  <c:v>9.1259999999999994</c:v>
                </c:pt>
                <c:pt idx="9127" formatCode="General">
                  <c:v>9.1270000000000007</c:v>
                </c:pt>
                <c:pt idx="9128" formatCode="General">
                  <c:v>9.1280000000000001</c:v>
                </c:pt>
                <c:pt idx="9129" formatCode="General">
                  <c:v>9.1289999999999996</c:v>
                </c:pt>
                <c:pt idx="9130" formatCode="General">
                  <c:v>9.1300000000000008</c:v>
                </c:pt>
                <c:pt idx="9131" formatCode="General">
                  <c:v>9.1310000000000002</c:v>
                </c:pt>
                <c:pt idx="9132" formatCode="General">
                  <c:v>9.1319999999999997</c:v>
                </c:pt>
                <c:pt idx="9133" formatCode="General">
                  <c:v>9.1329999999999991</c:v>
                </c:pt>
                <c:pt idx="9134" formatCode="General">
                  <c:v>9.1340000000000003</c:v>
                </c:pt>
                <c:pt idx="9135" formatCode="General">
                  <c:v>9.1349999999999998</c:v>
                </c:pt>
                <c:pt idx="9136" formatCode="General">
                  <c:v>9.1359999999999992</c:v>
                </c:pt>
                <c:pt idx="9137" formatCode="General">
                  <c:v>9.1370000000000005</c:v>
                </c:pt>
                <c:pt idx="9138" formatCode="General">
                  <c:v>9.1379999999999999</c:v>
                </c:pt>
                <c:pt idx="9139" formatCode="General">
                  <c:v>9.1389999999999993</c:v>
                </c:pt>
                <c:pt idx="9140" formatCode="General">
                  <c:v>9.14</c:v>
                </c:pt>
                <c:pt idx="9141" formatCode="General">
                  <c:v>9.141</c:v>
                </c:pt>
                <c:pt idx="9142" formatCode="General">
                  <c:v>9.1419999999999995</c:v>
                </c:pt>
                <c:pt idx="9143" formatCode="General">
                  <c:v>9.1430000000000007</c:v>
                </c:pt>
                <c:pt idx="9144" formatCode="General">
                  <c:v>9.1440000000000001</c:v>
                </c:pt>
                <c:pt idx="9145" formatCode="General">
                  <c:v>9.1449999999999996</c:v>
                </c:pt>
                <c:pt idx="9146" formatCode="General">
                  <c:v>9.1460000000000008</c:v>
                </c:pt>
                <c:pt idx="9147" formatCode="General">
                  <c:v>9.1470000000000002</c:v>
                </c:pt>
                <c:pt idx="9148" formatCode="General">
                  <c:v>9.1479999999999997</c:v>
                </c:pt>
                <c:pt idx="9149" formatCode="General">
                  <c:v>9.1489999999999991</c:v>
                </c:pt>
                <c:pt idx="9150" formatCode="General">
                  <c:v>9.15</c:v>
                </c:pt>
                <c:pt idx="9151" formatCode="General">
                  <c:v>9.1509999999999998</c:v>
                </c:pt>
                <c:pt idx="9152" formatCode="General">
                  <c:v>9.1519999999999992</c:v>
                </c:pt>
                <c:pt idx="9153" formatCode="General">
                  <c:v>9.1530000000000005</c:v>
                </c:pt>
                <c:pt idx="9154" formatCode="General">
                  <c:v>9.1539999999999999</c:v>
                </c:pt>
                <c:pt idx="9155" formatCode="General">
                  <c:v>9.1549999999999994</c:v>
                </c:pt>
                <c:pt idx="9156" formatCode="General">
                  <c:v>9.1560000000000006</c:v>
                </c:pt>
                <c:pt idx="9157" formatCode="General">
                  <c:v>9.157</c:v>
                </c:pt>
                <c:pt idx="9158" formatCode="General">
                  <c:v>9.1579999999999995</c:v>
                </c:pt>
                <c:pt idx="9159" formatCode="General">
                  <c:v>9.1590000000000007</c:v>
                </c:pt>
                <c:pt idx="9160" formatCode="General">
                  <c:v>9.16</c:v>
                </c:pt>
                <c:pt idx="9161" formatCode="General">
                  <c:v>9.1609999999999996</c:v>
                </c:pt>
                <c:pt idx="9162" formatCode="General">
                  <c:v>9.1620000000000008</c:v>
                </c:pt>
                <c:pt idx="9163" formatCode="General">
                  <c:v>9.1630000000000003</c:v>
                </c:pt>
                <c:pt idx="9164" formatCode="General">
                  <c:v>9.1639999999999997</c:v>
                </c:pt>
                <c:pt idx="9165" formatCode="General">
                  <c:v>9.1649999999999991</c:v>
                </c:pt>
                <c:pt idx="9166" formatCode="General">
                  <c:v>9.1660000000000004</c:v>
                </c:pt>
                <c:pt idx="9167" formatCode="General">
                  <c:v>9.1669999999999998</c:v>
                </c:pt>
                <c:pt idx="9168" formatCode="General">
                  <c:v>9.1679999999999993</c:v>
                </c:pt>
                <c:pt idx="9169" formatCode="General">
                  <c:v>9.1690000000000005</c:v>
                </c:pt>
                <c:pt idx="9170" formatCode="General">
                  <c:v>9.17</c:v>
                </c:pt>
                <c:pt idx="9171" formatCode="General">
                  <c:v>9.1709999999999994</c:v>
                </c:pt>
                <c:pt idx="9172" formatCode="General">
                  <c:v>9.1720000000000006</c:v>
                </c:pt>
                <c:pt idx="9173" formatCode="General">
                  <c:v>9.173</c:v>
                </c:pt>
                <c:pt idx="9174" formatCode="General">
                  <c:v>9.1739999999999995</c:v>
                </c:pt>
                <c:pt idx="9175" formatCode="General">
                  <c:v>9.1750000000000007</c:v>
                </c:pt>
                <c:pt idx="9176" formatCode="General">
                  <c:v>9.1760000000000002</c:v>
                </c:pt>
                <c:pt idx="9177" formatCode="General">
                  <c:v>9.1769999999999996</c:v>
                </c:pt>
                <c:pt idx="9178" formatCode="General">
                  <c:v>9.1780000000000008</c:v>
                </c:pt>
                <c:pt idx="9179" formatCode="General">
                  <c:v>9.1790000000000003</c:v>
                </c:pt>
                <c:pt idx="9180" formatCode="General">
                  <c:v>9.18</c:v>
                </c:pt>
                <c:pt idx="9181" formatCode="General">
                  <c:v>9.1809999999999992</c:v>
                </c:pt>
                <c:pt idx="9182" formatCode="General">
                  <c:v>9.1820000000000004</c:v>
                </c:pt>
                <c:pt idx="9183" formatCode="General">
                  <c:v>9.1829999999999998</c:v>
                </c:pt>
                <c:pt idx="9184" formatCode="General">
                  <c:v>9.1839999999999993</c:v>
                </c:pt>
                <c:pt idx="9185" formatCode="General">
                  <c:v>9.1850000000000005</c:v>
                </c:pt>
                <c:pt idx="9186" formatCode="General">
                  <c:v>9.1859999999999999</c:v>
                </c:pt>
                <c:pt idx="9187" formatCode="General">
                  <c:v>9.1869999999999994</c:v>
                </c:pt>
                <c:pt idx="9188" formatCode="General">
                  <c:v>9.1880000000000006</c:v>
                </c:pt>
                <c:pt idx="9189" formatCode="General">
                  <c:v>9.1890000000000001</c:v>
                </c:pt>
                <c:pt idx="9190" formatCode="General">
                  <c:v>9.19</c:v>
                </c:pt>
                <c:pt idx="9191" formatCode="General">
                  <c:v>9.1910000000000007</c:v>
                </c:pt>
                <c:pt idx="9192" formatCode="General">
                  <c:v>9.1920000000000002</c:v>
                </c:pt>
                <c:pt idx="9193" formatCode="General">
                  <c:v>9.1929999999999996</c:v>
                </c:pt>
                <c:pt idx="9194" formatCode="General">
                  <c:v>9.1940000000000008</c:v>
                </c:pt>
                <c:pt idx="9195" formatCode="General">
                  <c:v>9.1950000000000003</c:v>
                </c:pt>
                <c:pt idx="9196" formatCode="General">
                  <c:v>9.1959999999999997</c:v>
                </c:pt>
                <c:pt idx="9197" formatCode="General">
                  <c:v>9.1969999999999992</c:v>
                </c:pt>
                <c:pt idx="9198" formatCode="General">
                  <c:v>9.1980000000000004</c:v>
                </c:pt>
                <c:pt idx="9199" formatCode="General">
                  <c:v>9.1989999999999998</c:v>
                </c:pt>
                <c:pt idx="9200" formatCode="General">
                  <c:v>9.1999999999999993</c:v>
                </c:pt>
                <c:pt idx="9201" formatCode="General">
                  <c:v>9.2010000000000005</c:v>
                </c:pt>
                <c:pt idx="9202" formatCode="General">
                  <c:v>9.202</c:v>
                </c:pt>
                <c:pt idx="9203" formatCode="General">
                  <c:v>9.2029999999999994</c:v>
                </c:pt>
                <c:pt idx="9204" formatCode="General">
                  <c:v>9.2040000000000006</c:v>
                </c:pt>
                <c:pt idx="9205" formatCode="General">
                  <c:v>9.2050000000000001</c:v>
                </c:pt>
                <c:pt idx="9206" formatCode="General">
                  <c:v>9.2059999999999995</c:v>
                </c:pt>
                <c:pt idx="9207" formatCode="General">
                  <c:v>9.2070000000000007</c:v>
                </c:pt>
                <c:pt idx="9208" formatCode="General">
                  <c:v>9.2080000000000002</c:v>
                </c:pt>
                <c:pt idx="9209" formatCode="General">
                  <c:v>9.2089999999999996</c:v>
                </c:pt>
                <c:pt idx="9210" formatCode="General">
                  <c:v>9.2100000000000009</c:v>
                </c:pt>
                <c:pt idx="9211" formatCode="General">
                  <c:v>9.2110000000000003</c:v>
                </c:pt>
                <c:pt idx="9212" formatCode="General">
                  <c:v>9.2119999999999997</c:v>
                </c:pt>
                <c:pt idx="9213" formatCode="General">
                  <c:v>9.2129999999999992</c:v>
                </c:pt>
                <c:pt idx="9214" formatCode="General">
                  <c:v>9.2140000000000004</c:v>
                </c:pt>
                <c:pt idx="9215" formatCode="General">
                  <c:v>9.2149999999999999</c:v>
                </c:pt>
                <c:pt idx="9216" formatCode="General">
                  <c:v>9.2159999999999993</c:v>
                </c:pt>
                <c:pt idx="9217" formatCode="General">
                  <c:v>9.2170000000000005</c:v>
                </c:pt>
                <c:pt idx="9218" formatCode="General">
                  <c:v>9.218</c:v>
                </c:pt>
                <c:pt idx="9219" formatCode="General">
                  <c:v>9.2189999999999994</c:v>
                </c:pt>
                <c:pt idx="9220" formatCode="General">
                  <c:v>9.2200000000000006</c:v>
                </c:pt>
                <c:pt idx="9221" formatCode="General">
                  <c:v>9.2210000000000001</c:v>
                </c:pt>
                <c:pt idx="9222" formatCode="General">
                  <c:v>9.2219999999999995</c:v>
                </c:pt>
                <c:pt idx="9223" formatCode="General">
                  <c:v>9.2230000000000008</c:v>
                </c:pt>
                <c:pt idx="9224" formatCode="General">
                  <c:v>9.2240000000000002</c:v>
                </c:pt>
                <c:pt idx="9225" formatCode="General">
                  <c:v>9.2249999999999996</c:v>
                </c:pt>
                <c:pt idx="9226" formatCode="General">
                  <c:v>9.2260000000000009</c:v>
                </c:pt>
                <c:pt idx="9227" formatCode="General">
                  <c:v>9.2270000000000003</c:v>
                </c:pt>
                <c:pt idx="9228" formatCode="General">
                  <c:v>9.2279999999999998</c:v>
                </c:pt>
                <c:pt idx="9229" formatCode="General">
                  <c:v>9.2289999999999992</c:v>
                </c:pt>
                <c:pt idx="9230" formatCode="General">
                  <c:v>9.23</c:v>
                </c:pt>
                <c:pt idx="9231" formatCode="General">
                  <c:v>9.2309999999999999</c:v>
                </c:pt>
                <c:pt idx="9232" formatCode="General">
                  <c:v>9.2319999999999993</c:v>
                </c:pt>
                <c:pt idx="9233" formatCode="General">
                  <c:v>9.2330000000000005</c:v>
                </c:pt>
                <c:pt idx="9234" formatCode="General">
                  <c:v>9.234</c:v>
                </c:pt>
                <c:pt idx="9235" formatCode="General">
                  <c:v>9.2349999999999994</c:v>
                </c:pt>
                <c:pt idx="9236" formatCode="General">
                  <c:v>9.2360000000000007</c:v>
                </c:pt>
                <c:pt idx="9237" formatCode="General">
                  <c:v>9.2370000000000001</c:v>
                </c:pt>
                <c:pt idx="9238" formatCode="General">
                  <c:v>9.2379999999999995</c:v>
                </c:pt>
                <c:pt idx="9239" formatCode="General">
                  <c:v>9.2390000000000008</c:v>
                </c:pt>
                <c:pt idx="9240" formatCode="General">
                  <c:v>9.24</c:v>
                </c:pt>
                <c:pt idx="9241" formatCode="General">
                  <c:v>9.2409999999999997</c:v>
                </c:pt>
                <c:pt idx="9242" formatCode="General">
                  <c:v>9.2420000000000009</c:v>
                </c:pt>
                <c:pt idx="9243" formatCode="General">
                  <c:v>9.2430000000000003</c:v>
                </c:pt>
                <c:pt idx="9244" formatCode="General">
                  <c:v>9.2439999999999998</c:v>
                </c:pt>
                <c:pt idx="9245" formatCode="General">
                  <c:v>9.2449999999999992</c:v>
                </c:pt>
                <c:pt idx="9246" formatCode="General">
                  <c:v>9.2460000000000004</c:v>
                </c:pt>
                <c:pt idx="9247" formatCode="General">
                  <c:v>9.2469999999999999</c:v>
                </c:pt>
                <c:pt idx="9248" formatCode="General">
                  <c:v>9.2479999999999993</c:v>
                </c:pt>
                <c:pt idx="9249" formatCode="General">
                  <c:v>9.2490000000000006</c:v>
                </c:pt>
                <c:pt idx="9250" formatCode="General">
                  <c:v>9.25</c:v>
                </c:pt>
                <c:pt idx="9251" formatCode="General">
                  <c:v>9.2509999999999994</c:v>
                </c:pt>
                <c:pt idx="9252" formatCode="General">
                  <c:v>9.2520000000000007</c:v>
                </c:pt>
                <c:pt idx="9253" formatCode="General">
                  <c:v>9.2530000000000001</c:v>
                </c:pt>
                <c:pt idx="9254" formatCode="General">
                  <c:v>9.2539999999999996</c:v>
                </c:pt>
                <c:pt idx="9255" formatCode="General">
                  <c:v>9.2550000000000008</c:v>
                </c:pt>
                <c:pt idx="9256" formatCode="General">
                  <c:v>9.2560000000000002</c:v>
                </c:pt>
                <c:pt idx="9257" formatCode="General">
                  <c:v>9.2569999999999997</c:v>
                </c:pt>
                <c:pt idx="9258" formatCode="General">
                  <c:v>9.2579999999999991</c:v>
                </c:pt>
                <c:pt idx="9259" formatCode="General">
                  <c:v>9.2590000000000003</c:v>
                </c:pt>
                <c:pt idx="9260" formatCode="General">
                  <c:v>9.26</c:v>
                </c:pt>
                <c:pt idx="9261" formatCode="General">
                  <c:v>9.2609999999999992</c:v>
                </c:pt>
                <c:pt idx="9262" formatCode="General">
                  <c:v>9.2620000000000005</c:v>
                </c:pt>
                <c:pt idx="9263" formatCode="General">
                  <c:v>9.2629999999999999</c:v>
                </c:pt>
                <c:pt idx="9264" formatCode="General">
                  <c:v>9.2639999999999993</c:v>
                </c:pt>
                <c:pt idx="9265" formatCode="General">
                  <c:v>9.2650000000000006</c:v>
                </c:pt>
                <c:pt idx="9266" formatCode="General">
                  <c:v>9.266</c:v>
                </c:pt>
                <c:pt idx="9267" formatCode="General">
                  <c:v>9.2669999999999995</c:v>
                </c:pt>
                <c:pt idx="9268" formatCode="General">
                  <c:v>9.2680000000000007</c:v>
                </c:pt>
                <c:pt idx="9269" formatCode="General">
                  <c:v>9.2690000000000001</c:v>
                </c:pt>
                <c:pt idx="9270" formatCode="General">
                  <c:v>9.27</c:v>
                </c:pt>
                <c:pt idx="9271" formatCode="General">
                  <c:v>9.2710000000000008</c:v>
                </c:pt>
                <c:pt idx="9272" formatCode="General">
                  <c:v>9.2720000000000002</c:v>
                </c:pt>
                <c:pt idx="9273" formatCode="General">
                  <c:v>9.2729999999999997</c:v>
                </c:pt>
                <c:pt idx="9274" formatCode="General">
                  <c:v>9.2739999999999991</c:v>
                </c:pt>
                <c:pt idx="9275" formatCode="General">
                  <c:v>9.2750000000000004</c:v>
                </c:pt>
                <c:pt idx="9276" formatCode="General">
                  <c:v>9.2759999999999998</c:v>
                </c:pt>
                <c:pt idx="9277" formatCode="General">
                  <c:v>9.2769999999999992</c:v>
                </c:pt>
                <c:pt idx="9278" formatCode="General">
                  <c:v>9.2780000000000005</c:v>
                </c:pt>
                <c:pt idx="9279" formatCode="General">
                  <c:v>9.2789999999999999</c:v>
                </c:pt>
                <c:pt idx="9280" formatCode="General">
                  <c:v>9.2799999999999994</c:v>
                </c:pt>
                <c:pt idx="9281" formatCode="General">
                  <c:v>9.2810000000000006</c:v>
                </c:pt>
                <c:pt idx="9282" formatCode="General">
                  <c:v>9.282</c:v>
                </c:pt>
                <c:pt idx="9283" formatCode="General">
                  <c:v>9.2829999999999995</c:v>
                </c:pt>
                <c:pt idx="9284" formatCode="General">
                  <c:v>9.2840000000000007</c:v>
                </c:pt>
                <c:pt idx="9285" formatCode="General">
                  <c:v>9.2850000000000001</c:v>
                </c:pt>
                <c:pt idx="9286" formatCode="General">
                  <c:v>9.2859999999999996</c:v>
                </c:pt>
                <c:pt idx="9287" formatCode="General">
                  <c:v>9.2870000000000008</c:v>
                </c:pt>
                <c:pt idx="9288" formatCode="General">
                  <c:v>9.2880000000000003</c:v>
                </c:pt>
                <c:pt idx="9289" formatCode="General">
                  <c:v>9.2889999999999997</c:v>
                </c:pt>
                <c:pt idx="9290" formatCode="General">
                  <c:v>9.2899999999999991</c:v>
                </c:pt>
                <c:pt idx="9291" formatCode="General">
                  <c:v>9.2910000000000004</c:v>
                </c:pt>
                <c:pt idx="9292" formatCode="General">
                  <c:v>9.2919999999999998</c:v>
                </c:pt>
                <c:pt idx="9293" formatCode="General">
                  <c:v>9.2929999999999993</c:v>
                </c:pt>
                <c:pt idx="9294" formatCode="General">
                  <c:v>9.2940000000000005</c:v>
                </c:pt>
                <c:pt idx="9295" formatCode="General">
                  <c:v>9.2949999999999999</c:v>
                </c:pt>
                <c:pt idx="9296" formatCode="General">
                  <c:v>9.2959999999999994</c:v>
                </c:pt>
                <c:pt idx="9297" formatCode="General">
                  <c:v>9.2970000000000006</c:v>
                </c:pt>
                <c:pt idx="9298" formatCode="General">
                  <c:v>9.298</c:v>
                </c:pt>
                <c:pt idx="9299" formatCode="General">
                  <c:v>9.2989999999999995</c:v>
                </c:pt>
                <c:pt idx="9300" formatCode="General">
                  <c:v>9.3000000000000007</c:v>
                </c:pt>
                <c:pt idx="9301" formatCode="General">
                  <c:v>9.3010000000000002</c:v>
                </c:pt>
                <c:pt idx="9302" formatCode="General">
                  <c:v>9.3019999999999996</c:v>
                </c:pt>
                <c:pt idx="9303" formatCode="General">
                  <c:v>9.3030000000000008</c:v>
                </c:pt>
                <c:pt idx="9304" formatCode="General">
                  <c:v>9.3040000000000003</c:v>
                </c:pt>
                <c:pt idx="9305" formatCode="General">
                  <c:v>9.3049999999999997</c:v>
                </c:pt>
                <c:pt idx="9306" formatCode="General">
                  <c:v>9.3059999999999992</c:v>
                </c:pt>
                <c:pt idx="9307" formatCode="General">
                  <c:v>9.3070000000000004</c:v>
                </c:pt>
                <c:pt idx="9308" formatCode="General">
                  <c:v>9.3079999999999998</c:v>
                </c:pt>
                <c:pt idx="9309" formatCode="General">
                  <c:v>9.3089999999999993</c:v>
                </c:pt>
                <c:pt idx="9310" formatCode="General">
                  <c:v>9.31</c:v>
                </c:pt>
                <c:pt idx="9311" formatCode="General">
                  <c:v>9.3109999999999999</c:v>
                </c:pt>
                <c:pt idx="9312" formatCode="General">
                  <c:v>9.3119999999999994</c:v>
                </c:pt>
                <c:pt idx="9313" formatCode="General">
                  <c:v>9.3130000000000006</c:v>
                </c:pt>
                <c:pt idx="9314" formatCode="General">
                  <c:v>9.3140000000000001</c:v>
                </c:pt>
                <c:pt idx="9315" formatCode="General">
                  <c:v>9.3149999999999995</c:v>
                </c:pt>
                <c:pt idx="9316" formatCode="General">
                  <c:v>9.3160000000000007</c:v>
                </c:pt>
                <c:pt idx="9317" formatCode="General">
                  <c:v>9.3170000000000002</c:v>
                </c:pt>
                <c:pt idx="9318" formatCode="General">
                  <c:v>9.3179999999999996</c:v>
                </c:pt>
                <c:pt idx="9319" formatCode="General">
                  <c:v>9.3190000000000008</c:v>
                </c:pt>
                <c:pt idx="9320" formatCode="General">
                  <c:v>9.32</c:v>
                </c:pt>
                <c:pt idx="9321" formatCode="General">
                  <c:v>9.3209999999999997</c:v>
                </c:pt>
                <c:pt idx="9322" formatCode="General">
                  <c:v>9.3219999999999992</c:v>
                </c:pt>
                <c:pt idx="9323" formatCode="General">
                  <c:v>9.3230000000000004</c:v>
                </c:pt>
                <c:pt idx="9324" formatCode="General">
                  <c:v>9.3239999999999998</c:v>
                </c:pt>
                <c:pt idx="9325" formatCode="General">
                  <c:v>9.3249999999999993</c:v>
                </c:pt>
                <c:pt idx="9326" formatCode="General">
                  <c:v>9.3260000000000005</c:v>
                </c:pt>
                <c:pt idx="9327" formatCode="General">
                  <c:v>9.327</c:v>
                </c:pt>
                <c:pt idx="9328" formatCode="General">
                  <c:v>9.3279999999999994</c:v>
                </c:pt>
                <c:pt idx="9329" formatCode="General">
                  <c:v>9.3290000000000006</c:v>
                </c:pt>
                <c:pt idx="9330" formatCode="General">
                  <c:v>9.33</c:v>
                </c:pt>
                <c:pt idx="9331" formatCode="General">
                  <c:v>9.3309999999999995</c:v>
                </c:pt>
                <c:pt idx="9332" formatCode="General">
                  <c:v>9.3320000000000007</c:v>
                </c:pt>
                <c:pt idx="9333" formatCode="General">
                  <c:v>9.3330000000000002</c:v>
                </c:pt>
                <c:pt idx="9334" formatCode="General">
                  <c:v>9.3339999999999996</c:v>
                </c:pt>
                <c:pt idx="9335" formatCode="General">
                  <c:v>9.3350000000000009</c:v>
                </c:pt>
                <c:pt idx="9336" formatCode="General">
                  <c:v>9.3360000000000003</c:v>
                </c:pt>
                <c:pt idx="9337" formatCode="General">
                  <c:v>9.3369999999999997</c:v>
                </c:pt>
                <c:pt idx="9338" formatCode="General">
                  <c:v>9.3379999999999992</c:v>
                </c:pt>
                <c:pt idx="9339" formatCode="General">
                  <c:v>9.3390000000000004</c:v>
                </c:pt>
                <c:pt idx="9340" formatCode="General">
                  <c:v>9.34</c:v>
                </c:pt>
                <c:pt idx="9341" formatCode="General">
                  <c:v>9.3409999999999993</c:v>
                </c:pt>
                <c:pt idx="9342" formatCode="General">
                  <c:v>9.3420000000000005</c:v>
                </c:pt>
                <c:pt idx="9343" formatCode="General">
                  <c:v>9.343</c:v>
                </c:pt>
                <c:pt idx="9344" formatCode="General">
                  <c:v>9.3439999999999994</c:v>
                </c:pt>
                <c:pt idx="9345" formatCode="General">
                  <c:v>9.3450000000000006</c:v>
                </c:pt>
                <c:pt idx="9346" formatCode="General">
                  <c:v>9.3460000000000001</c:v>
                </c:pt>
                <c:pt idx="9347" formatCode="General">
                  <c:v>9.3469999999999995</c:v>
                </c:pt>
                <c:pt idx="9348" formatCode="General">
                  <c:v>9.3480000000000008</c:v>
                </c:pt>
                <c:pt idx="9349" formatCode="General">
                  <c:v>9.3490000000000002</c:v>
                </c:pt>
                <c:pt idx="9350" formatCode="General">
                  <c:v>9.35</c:v>
                </c:pt>
                <c:pt idx="9351" formatCode="General">
                  <c:v>9.3510000000000009</c:v>
                </c:pt>
                <c:pt idx="9352" formatCode="General">
                  <c:v>9.3520000000000003</c:v>
                </c:pt>
                <c:pt idx="9353" formatCode="General">
                  <c:v>9.3529999999999998</c:v>
                </c:pt>
                <c:pt idx="9354" formatCode="General">
                  <c:v>9.3539999999999992</c:v>
                </c:pt>
                <c:pt idx="9355" formatCode="General">
                  <c:v>9.3550000000000004</c:v>
                </c:pt>
                <c:pt idx="9356" formatCode="General">
                  <c:v>9.3559999999999999</c:v>
                </c:pt>
                <c:pt idx="9357" formatCode="General">
                  <c:v>9.3569999999999993</c:v>
                </c:pt>
                <c:pt idx="9358" formatCode="General">
                  <c:v>9.3580000000000005</c:v>
                </c:pt>
                <c:pt idx="9359" formatCode="General">
                  <c:v>9.359</c:v>
                </c:pt>
                <c:pt idx="9360" formatCode="General">
                  <c:v>9.36</c:v>
                </c:pt>
                <c:pt idx="9361" formatCode="General">
                  <c:v>9.3610000000000007</c:v>
                </c:pt>
                <c:pt idx="9362" formatCode="General">
                  <c:v>9.3620000000000001</c:v>
                </c:pt>
                <c:pt idx="9363" formatCode="General">
                  <c:v>9.3629999999999995</c:v>
                </c:pt>
                <c:pt idx="9364" formatCode="General">
                  <c:v>9.3640000000000008</c:v>
                </c:pt>
                <c:pt idx="9365" formatCode="General">
                  <c:v>9.3650000000000002</c:v>
                </c:pt>
                <c:pt idx="9366" formatCode="General">
                  <c:v>9.3659999999999997</c:v>
                </c:pt>
                <c:pt idx="9367" formatCode="General">
                  <c:v>9.3670000000000009</c:v>
                </c:pt>
                <c:pt idx="9368" formatCode="General">
                  <c:v>9.3680000000000003</c:v>
                </c:pt>
                <c:pt idx="9369" formatCode="General">
                  <c:v>9.3689999999999998</c:v>
                </c:pt>
                <c:pt idx="9370" formatCode="General">
                  <c:v>9.3699999999999992</c:v>
                </c:pt>
                <c:pt idx="9371" formatCode="General">
                  <c:v>9.3710000000000004</c:v>
                </c:pt>
                <c:pt idx="9372" formatCode="General">
                  <c:v>9.3719999999999999</c:v>
                </c:pt>
                <c:pt idx="9373" formatCode="General">
                  <c:v>9.3729999999999993</c:v>
                </c:pt>
                <c:pt idx="9374" formatCode="General">
                  <c:v>9.3740000000000006</c:v>
                </c:pt>
                <c:pt idx="9375" formatCode="General">
                  <c:v>9.375</c:v>
                </c:pt>
                <c:pt idx="9376" formatCode="General">
                  <c:v>9.3759999999999994</c:v>
                </c:pt>
                <c:pt idx="9377" formatCode="General">
                  <c:v>9.3770000000000007</c:v>
                </c:pt>
                <c:pt idx="9378" formatCode="General">
                  <c:v>9.3780000000000001</c:v>
                </c:pt>
                <c:pt idx="9379" formatCode="General">
                  <c:v>9.3789999999999996</c:v>
                </c:pt>
                <c:pt idx="9380" formatCode="General">
                  <c:v>9.3800000000000008</c:v>
                </c:pt>
                <c:pt idx="9381" formatCode="General">
                  <c:v>9.3810000000000002</c:v>
                </c:pt>
                <c:pt idx="9382" formatCode="General">
                  <c:v>9.3819999999999997</c:v>
                </c:pt>
                <c:pt idx="9383" formatCode="General">
                  <c:v>9.3829999999999991</c:v>
                </c:pt>
                <c:pt idx="9384" formatCode="General">
                  <c:v>9.3840000000000003</c:v>
                </c:pt>
                <c:pt idx="9385" formatCode="General">
                  <c:v>9.3849999999999998</c:v>
                </c:pt>
                <c:pt idx="9386" formatCode="General">
                  <c:v>9.3859999999999992</c:v>
                </c:pt>
                <c:pt idx="9387" formatCode="General">
                  <c:v>9.3870000000000005</c:v>
                </c:pt>
                <c:pt idx="9388" formatCode="General">
                  <c:v>9.3879999999999999</c:v>
                </c:pt>
                <c:pt idx="9389" formatCode="General">
                  <c:v>9.3889999999999993</c:v>
                </c:pt>
                <c:pt idx="9390" formatCode="General">
                  <c:v>9.39</c:v>
                </c:pt>
                <c:pt idx="9391" formatCode="General">
                  <c:v>9.391</c:v>
                </c:pt>
                <c:pt idx="9392" formatCode="General">
                  <c:v>9.3919999999999995</c:v>
                </c:pt>
                <c:pt idx="9393" formatCode="General">
                  <c:v>9.3930000000000007</c:v>
                </c:pt>
                <c:pt idx="9394" formatCode="General">
                  <c:v>9.3940000000000001</c:v>
                </c:pt>
                <c:pt idx="9395" formatCode="General">
                  <c:v>9.3949999999999996</c:v>
                </c:pt>
                <c:pt idx="9396" formatCode="General">
                  <c:v>9.3960000000000008</c:v>
                </c:pt>
                <c:pt idx="9397" formatCode="General">
                  <c:v>9.3970000000000002</c:v>
                </c:pt>
                <c:pt idx="9398" formatCode="General">
                  <c:v>9.3979999999999997</c:v>
                </c:pt>
                <c:pt idx="9399" formatCode="General">
                  <c:v>9.3989999999999991</c:v>
                </c:pt>
                <c:pt idx="9400" formatCode="General">
                  <c:v>9.4</c:v>
                </c:pt>
                <c:pt idx="9401" formatCode="General">
                  <c:v>9.4009999999999998</c:v>
                </c:pt>
                <c:pt idx="9402" formatCode="General">
                  <c:v>9.4019999999999992</c:v>
                </c:pt>
                <c:pt idx="9403" formatCode="General">
                  <c:v>9.4030000000000005</c:v>
                </c:pt>
                <c:pt idx="9404" formatCode="General">
                  <c:v>9.4039999999999999</c:v>
                </c:pt>
                <c:pt idx="9405" formatCode="General">
                  <c:v>9.4049999999999994</c:v>
                </c:pt>
                <c:pt idx="9406" formatCode="General">
                  <c:v>9.4060000000000006</c:v>
                </c:pt>
                <c:pt idx="9407" formatCode="General">
                  <c:v>9.407</c:v>
                </c:pt>
                <c:pt idx="9408" formatCode="General">
                  <c:v>9.4079999999999995</c:v>
                </c:pt>
                <c:pt idx="9409" formatCode="General">
                  <c:v>9.4090000000000007</c:v>
                </c:pt>
                <c:pt idx="9410" formatCode="General">
                  <c:v>9.41</c:v>
                </c:pt>
                <c:pt idx="9411" formatCode="General">
                  <c:v>9.4109999999999996</c:v>
                </c:pt>
                <c:pt idx="9412" formatCode="General">
                  <c:v>9.4120000000000008</c:v>
                </c:pt>
                <c:pt idx="9413" formatCode="General">
                  <c:v>9.4130000000000003</c:v>
                </c:pt>
                <c:pt idx="9414" formatCode="General">
                  <c:v>9.4139999999999997</c:v>
                </c:pt>
                <c:pt idx="9415" formatCode="General">
                  <c:v>9.4149999999999991</c:v>
                </c:pt>
                <c:pt idx="9416" formatCode="General">
                  <c:v>9.4160000000000004</c:v>
                </c:pt>
                <c:pt idx="9417" formatCode="General">
                  <c:v>9.4169999999999998</c:v>
                </c:pt>
                <c:pt idx="9418" formatCode="General">
                  <c:v>9.4179999999999993</c:v>
                </c:pt>
                <c:pt idx="9419" formatCode="General">
                  <c:v>9.4190000000000005</c:v>
                </c:pt>
                <c:pt idx="9420" formatCode="General">
                  <c:v>9.42</c:v>
                </c:pt>
                <c:pt idx="9421" formatCode="General">
                  <c:v>9.4209999999999994</c:v>
                </c:pt>
                <c:pt idx="9422" formatCode="General">
                  <c:v>9.4220000000000006</c:v>
                </c:pt>
                <c:pt idx="9423" formatCode="General">
                  <c:v>9.423</c:v>
                </c:pt>
                <c:pt idx="9424" formatCode="General">
                  <c:v>9.4239999999999995</c:v>
                </c:pt>
                <c:pt idx="9425" formatCode="General">
                  <c:v>9.4250000000000007</c:v>
                </c:pt>
                <c:pt idx="9426" formatCode="General">
                  <c:v>9.4260000000000002</c:v>
                </c:pt>
                <c:pt idx="9427" formatCode="General">
                  <c:v>9.4269999999999996</c:v>
                </c:pt>
                <c:pt idx="9428" formatCode="General">
                  <c:v>9.4280000000000008</c:v>
                </c:pt>
                <c:pt idx="9429" formatCode="General">
                  <c:v>9.4290000000000003</c:v>
                </c:pt>
                <c:pt idx="9430" formatCode="General">
                  <c:v>9.43</c:v>
                </c:pt>
                <c:pt idx="9431" formatCode="General">
                  <c:v>9.4309999999999992</c:v>
                </c:pt>
                <c:pt idx="9432" formatCode="General">
                  <c:v>9.4320000000000004</c:v>
                </c:pt>
                <c:pt idx="9433" formatCode="General">
                  <c:v>9.4329999999999998</c:v>
                </c:pt>
                <c:pt idx="9434" formatCode="General">
                  <c:v>9.4339999999999993</c:v>
                </c:pt>
                <c:pt idx="9435" formatCode="General">
                  <c:v>9.4350000000000005</c:v>
                </c:pt>
                <c:pt idx="9436" formatCode="General">
                  <c:v>9.4359999999999999</c:v>
                </c:pt>
                <c:pt idx="9437" formatCode="General">
                  <c:v>9.4369999999999994</c:v>
                </c:pt>
                <c:pt idx="9438" formatCode="General">
                  <c:v>9.4380000000000006</c:v>
                </c:pt>
                <c:pt idx="9439" formatCode="General">
                  <c:v>9.4390000000000001</c:v>
                </c:pt>
                <c:pt idx="9440" formatCode="General">
                  <c:v>9.44</c:v>
                </c:pt>
                <c:pt idx="9441" formatCode="General">
                  <c:v>9.4410000000000007</c:v>
                </c:pt>
                <c:pt idx="9442" formatCode="General">
                  <c:v>9.4420000000000002</c:v>
                </c:pt>
                <c:pt idx="9443" formatCode="General">
                  <c:v>9.4429999999999996</c:v>
                </c:pt>
                <c:pt idx="9444" formatCode="General">
                  <c:v>9.4440000000000008</c:v>
                </c:pt>
                <c:pt idx="9445" formatCode="General">
                  <c:v>9.4450000000000003</c:v>
                </c:pt>
                <c:pt idx="9446" formatCode="General">
                  <c:v>9.4459999999999997</c:v>
                </c:pt>
                <c:pt idx="9447" formatCode="General">
                  <c:v>9.4469999999999992</c:v>
                </c:pt>
                <c:pt idx="9448" formatCode="General">
                  <c:v>9.4480000000000004</c:v>
                </c:pt>
                <c:pt idx="9449" formatCode="General">
                  <c:v>9.4489999999999998</c:v>
                </c:pt>
                <c:pt idx="9450" formatCode="General">
                  <c:v>9.4499999999999993</c:v>
                </c:pt>
                <c:pt idx="9451" formatCode="General">
                  <c:v>9.4510000000000005</c:v>
                </c:pt>
                <c:pt idx="9452" formatCode="General">
                  <c:v>9.452</c:v>
                </c:pt>
                <c:pt idx="9453" formatCode="General">
                  <c:v>9.4529999999999994</c:v>
                </c:pt>
                <c:pt idx="9454" formatCode="General">
                  <c:v>9.4540000000000006</c:v>
                </c:pt>
                <c:pt idx="9455" formatCode="General">
                  <c:v>9.4550000000000001</c:v>
                </c:pt>
                <c:pt idx="9456" formatCode="General">
                  <c:v>9.4559999999999995</c:v>
                </c:pt>
                <c:pt idx="9457" formatCode="General">
                  <c:v>9.4570000000000007</c:v>
                </c:pt>
                <c:pt idx="9458" formatCode="General">
                  <c:v>9.4580000000000002</c:v>
                </c:pt>
                <c:pt idx="9459" formatCode="General">
                  <c:v>9.4589999999999996</c:v>
                </c:pt>
                <c:pt idx="9460" formatCode="General">
                  <c:v>9.4600000000000009</c:v>
                </c:pt>
                <c:pt idx="9461" formatCode="General">
                  <c:v>9.4610000000000003</c:v>
                </c:pt>
                <c:pt idx="9462" formatCode="General">
                  <c:v>9.4619999999999997</c:v>
                </c:pt>
                <c:pt idx="9463" formatCode="General">
                  <c:v>9.4629999999999992</c:v>
                </c:pt>
                <c:pt idx="9464" formatCode="General">
                  <c:v>9.4640000000000004</c:v>
                </c:pt>
                <c:pt idx="9465" formatCode="General">
                  <c:v>9.4649999999999999</c:v>
                </c:pt>
                <c:pt idx="9466" formatCode="General">
                  <c:v>9.4659999999999993</c:v>
                </c:pt>
                <c:pt idx="9467" formatCode="General">
                  <c:v>9.4670000000000005</c:v>
                </c:pt>
                <c:pt idx="9468" formatCode="General">
                  <c:v>9.468</c:v>
                </c:pt>
                <c:pt idx="9469" formatCode="General">
                  <c:v>9.4689999999999994</c:v>
                </c:pt>
                <c:pt idx="9470" formatCode="General">
                  <c:v>9.4700000000000006</c:v>
                </c:pt>
                <c:pt idx="9471" formatCode="General">
                  <c:v>9.4710000000000001</c:v>
                </c:pt>
                <c:pt idx="9472" formatCode="General">
                  <c:v>9.4719999999999995</c:v>
                </c:pt>
                <c:pt idx="9473" formatCode="General">
                  <c:v>9.4730000000000008</c:v>
                </c:pt>
                <c:pt idx="9474" formatCode="General">
                  <c:v>9.4740000000000002</c:v>
                </c:pt>
                <c:pt idx="9475" formatCode="General">
                  <c:v>9.4749999999999996</c:v>
                </c:pt>
                <c:pt idx="9476" formatCode="General">
                  <c:v>9.4760000000000009</c:v>
                </c:pt>
                <c:pt idx="9477" formatCode="General">
                  <c:v>9.4770000000000003</c:v>
                </c:pt>
                <c:pt idx="9478" formatCode="General">
                  <c:v>9.4779999999999998</c:v>
                </c:pt>
                <c:pt idx="9479" formatCode="General">
                  <c:v>9.4789999999999992</c:v>
                </c:pt>
                <c:pt idx="9480" formatCode="General">
                  <c:v>9.48</c:v>
                </c:pt>
                <c:pt idx="9481" formatCode="General">
                  <c:v>9.4809999999999999</c:v>
                </c:pt>
                <c:pt idx="9482" formatCode="General">
                  <c:v>9.4819999999999993</c:v>
                </c:pt>
                <c:pt idx="9483" formatCode="General">
                  <c:v>9.4830000000000005</c:v>
                </c:pt>
                <c:pt idx="9484" formatCode="General">
                  <c:v>9.484</c:v>
                </c:pt>
                <c:pt idx="9485" formatCode="General">
                  <c:v>9.4849999999999994</c:v>
                </c:pt>
                <c:pt idx="9486" formatCode="General">
                  <c:v>9.4860000000000007</c:v>
                </c:pt>
                <c:pt idx="9487" formatCode="General">
                  <c:v>9.4870000000000001</c:v>
                </c:pt>
                <c:pt idx="9488" formatCode="General">
                  <c:v>9.4879999999999995</c:v>
                </c:pt>
                <c:pt idx="9489" formatCode="General">
                  <c:v>9.4890000000000008</c:v>
                </c:pt>
                <c:pt idx="9490" formatCode="General">
                  <c:v>9.49</c:v>
                </c:pt>
                <c:pt idx="9491" formatCode="General">
                  <c:v>9.4909999999999997</c:v>
                </c:pt>
                <c:pt idx="9492" formatCode="General">
                  <c:v>9.4920000000000009</c:v>
                </c:pt>
                <c:pt idx="9493" formatCode="General">
                  <c:v>9.4930000000000003</c:v>
                </c:pt>
                <c:pt idx="9494" formatCode="General">
                  <c:v>9.4939999999999998</c:v>
                </c:pt>
                <c:pt idx="9495" formatCode="General">
                  <c:v>9.4949999999999992</c:v>
                </c:pt>
                <c:pt idx="9496" formatCode="General">
                  <c:v>9.4960000000000004</c:v>
                </c:pt>
                <c:pt idx="9497" formatCode="General">
                  <c:v>9.4969999999999999</c:v>
                </c:pt>
                <c:pt idx="9498" formatCode="General">
                  <c:v>9.4979999999999993</c:v>
                </c:pt>
                <c:pt idx="9499" formatCode="General">
                  <c:v>9.4990000000000006</c:v>
                </c:pt>
                <c:pt idx="9500" formatCode="General">
                  <c:v>9.5</c:v>
                </c:pt>
                <c:pt idx="9501" formatCode="General">
                  <c:v>9.5009999999999994</c:v>
                </c:pt>
                <c:pt idx="9502" formatCode="General">
                  <c:v>9.5020000000000007</c:v>
                </c:pt>
                <c:pt idx="9503" formatCode="General">
                  <c:v>9.5030000000000001</c:v>
                </c:pt>
                <c:pt idx="9504" formatCode="General">
                  <c:v>9.5039999999999996</c:v>
                </c:pt>
                <c:pt idx="9505" formatCode="General">
                  <c:v>9.5050000000000008</c:v>
                </c:pt>
                <c:pt idx="9506" formatCode="General">
                  <c:v>9.5060000000000002</c:v>
                </c:pt>
                <c:pt idx="9507" formatCode="General">
                  <c:v>9.5069999999999997</c:v>
                </c:pt>
                <c:pt idx="9508" formatCode="General">
                  <c:v>9.5079999999999991</c:v>
                </c:pt>
                <c:pt idx="9509" formatCode="General">
                  <c:v>9.5090000000000003</c:v>
                </c:pt>
                <c:pt idx="9510" formatCode="General">
                  <c:v>9.51</c:v>
                </c:pt>
                <c:pt idx="9511" formatCode="General">
                  <c:v>9.5109999999999992</c:v>
                </c:pt>
                <c:pt idx="9512" formatCode="General">
                  <c:v>9.5120000000000005</c:v>
                </c:pt>
                <c:pt idx="9513" formatCode="General">
                  <c:v>9.5129999999999999</c:v>
                </c:pt>
                <c:pt idx="9514" formatCode="General">
                  <c:v>9.5139999999999993</c:v>
                </c:pt>
                <c:pt idx="9515" formatCode="General">
                  <c:v>9.5150000000000006</c:v>
                </c:pt>
                <c:pt idx="9516" formatCode="General">
                  <c:v>9.516</c:v>
                </c:pt>
                <c:pt idx="9517" formatCode="General">
                  <c:v>9.5169999999999995</c:v>
                </c:pt>
                <c:pt idx="9518" formatCode="General">
                  <c:v>9.5180000000000007</c:v>
                </c:pt>
                <c:pt idx="9519" formatCode="General">
                  <c:v>9.5190000000000001</c:v>
                </c:pt>
                <c:pt idx="9520" formatCode="General">
                  <c:v>9.52</c:v>
                </c:pt>
                <c:pt idx="9521" formatCode="General">
                  <c:v>9.5210000000000008</c:v>
                </c:pt>
                <c:pt idx="9522" formatCode="General">
                  <c:v>9.5220000000000002</c:v>
                </c:pt>
                <c:pt idx="9523" formatCode="General">
                  <c:v>9.5229999999999997</c:v>
                </c:pt>
                <c:pt idx="9524" formatCode="General">
                  <c:v>9.5239999999999991</c:v>
                </c:pt>
                <c:pt idx="9525" formatCode="General">
                  <c:v>9.5250000000000004</c:v>
                </c:pt>
                <c:pt idx="9526" formatCode="General">
                  <c:v>9.5259999999999998</c:v>
                </c:pt>
                <c:pt idx="9527" formatCode="General">
                  <c:v>9.5269999999999992</c:v>
                </c:pt>
                <c:pt idx="9528" formatCode="General">
                  <c:v>9.5280000000000005</c:v>
                </c:pt>
                <c:pt idx="9529" formatCode="General">
                  <c:v>9.5289999999999999</c:v>
                </c:pt>
                <c:pt idx="9530" formatCode="General">
                  <c:v>9.5299999999999994</c:v>
                </c:pt>
                <c:pt idx="9531" formatCode="General">
                  <c:v>9.5310000000000006</c:v>
                </c:pt>
                <c:pt idx="9532" formatCode="General">
                  <c:v>9.532</c:v>
                </c:pt>
                <c:pt idx="9533" formatCode="General">
                  <c:v>9.5329999999999995</c:v>
                </c:pt>
                <c:pt idx="9534" formatCode="General">
                  <c:v>9.5340000000000007</c:v>
                </c:pt>
                <c:pt idx="9535" formatCode="General">
                  <c:v>9.5350000000000001</c:v>
                </c:pt>
                <c:pt idx="9536" formatCode="General">
                  <c:v>9.5359999999999996</c:v>
                </c:pt>
                <c:pt idx="9537" formatCode="General">
                  <c:v>9.5370000000000008</c:v>
                </c:pt>
                <c:pt idx="9538" formatCode="General">
                  <c:v>9.5380000000000003</c:v>
                </c:pt>
                <c:pt idx="9539" formatCode="General">
                  <c:v>9.5389999999999997</c:v>
                </c:pt>
                <c:pt idx="9540" formatCode="General">
                  <c:v>9.5399999999999991</c:v>
                </c:pt>
                <c:pt idx="9541" formatCode="General">
                  <c:v>9.5410000000000004</c:v>
                </c:pt>
                <c:pt idx="9542" formatCode="General">
                  <c:v>9.5419999999999998</c:v>
                </c:pt>
                <c:pt idx="9543" formatCode="General">
                  <c:v>9.5429999999999993</c:v>
                </c:pt>
                <c:pt idx="9544" formatCode="General">
                  <c:v>9.5440000000000005</c:v>
                </c:pt>
                <c:pt idx="9545" formatCode="General">
                  <c:v>9.5449999999999999</c:v>
                </c:pt>
                <c:pt idx="9546" formatCode="General">
                  <c:v>9.5459999999999994</c:v>
                </c:pt>
                <c:pt idx="9547" formatCode="General">
                  <c:v>9.5470000000000006</c:v>
                </c:pt>
                <c:pt idx="9548" formatCode="General">
                  <c:v>9.548</c:v>
                </c:pt>
                <c:pt idx="9549" formatCode="General">
                  <c:v>9.5489999999999995</c:v>
                </c:pt>
                <c:pt idx="9550" formatCode="General">
                  <c:v>9.5500000000000007</c:v>
                </c:pt>
                <c:pt idx="9551" formatCode="General">
                  <c:v>9.5510000000000002</c:v>
                </c:pt>
                <c:pt idx="9552" formatCode="General">
                  <c:v>9.5519999999999996</c:v>
                </c:pt>
                <c:pt idx="9553" formatCode="General">
                  <c:v>9.5530000000000008</c:v>
                </c:pt>
                <c:pt idx="9554" formatCode="General">
                  <c:v>9.5540000000000003</c:v>
                </c:pt>
                <c:pt idx="9555" formatCode="General">
                  <c:v>9.5549999999999997</c:v>
                </c:pt>
                <c:pt idx="9556" formatCode="General">
                  <c:v>9.5559999999999992</c:v>
                </c:pt>
                <c:pt idx="9557" formatCode="General">
                  <c:v>9.5570000000000004</c:v>
                </c:pt>
                <c:pt idx="9558" formatCode="General">
                  <c:v>9.5579999999999998</c:v>
                </c:pt>
                <c:pt idx="9559" formatCode="General">
                  <c:v>9.5589999999999993</c:v>
                </c:pt>
                <c:pt idx="9560" formatCode="General">
                  <c:v>9.56</c:v>
                </c:pt>
                <c:pt idx="9561" formatCode="General">
                  <c:v>9.5609999999999999</c:v>
                </c:pt>
                <c:pt idx="9562" formatCode="General">
                  <c:v>9.5619999999999994</c:v>
                </c:pt>
                <c:pt idx="9563" formatCode="General">
                  <c:v>9.5630000000000006</c:v>
                </c:pt>
                <c:pt idx="9564" formatCode="General">
                  <c:v>9.5640000000000001</c:v>
                </c:pt>
                <c:pt idx="9565" formatCode="General">
                  <c:v>9.5649999999999995</c:v>
                </c:pt>
                <c:pt idx="9566" formatCode="General">
                  <c:v>9.5660000000000007</c:v>
                </c:pt>
                <c:pt idx="9567" formatCode="General">
                  <c:v>9.5670000000000002</c:v>
                </c:pt>
                <c:pt idx="9568" formatCode="General">
                  <c:v>9.5679999999999996</c:v>
                </c:pt>
                <c:pt idx="9569" formatCode="General">
                  <c:v>9.5690000000000008</c:v>
                </c:pt>
                <c:pt idx="9570" formatCode="General">
                  <c:v>9.57</c:v>
                </c:pt>
                <c:pt idx="9571" formatCode="General">
                  <c:v>9.5709999999999997</c:v>
                </c:pt>
                <c:pt idx="9572" formatCode="General">
                  <c:v>9.5719999999999992</c:v>
                </c:pt>
                <c:pt idx="9573" formatCode="General">
                  <c:v>9.5730000000000004</c:v>
                </c:pt>
                <c:pt idx="9574" formatCode="General">
                  <c:v>9.5739999999999998</c:v>
                </c:pt>
                <c:pt idx="9575" formatCode="General">
                  <c:v>9.5749999999999993</c:v>
                </c:pt>
                <c:pt idx="9576" formatCode="General">
                  <c:v>9.5760000000000005</c:v>
                </c:pt>
                <c:pt idx="9577" formatCode="General">
                  <c:v>9.577</c:v>
                </c:pt>
                <c:pt idx="9578" formatCode="General">
                  <c:v>9.5779999999999994</c:v>
                </c:pt>
                <c:pt idx="9579" formatCode="General">
                  <c:v>9.5790000000000006</c:v>
                </c:pt>
                <c:pt idx="9580" formatCode="General">
                  <c:v>9.58</c:v>
                </c:pt>
                <c:pt idx="9581" formatCode="General">
                  <c:v>9.5809999999999995</c:v>
                </c:pt>
                <c:pt idx="9582" formatCode="General">
                  <c:v>9.5820000000000007</c:v>
                </c:pt>
                <c:pt idx="9583" formatCode="General">
                  <c:v>9.5830000000000002</c:v>
                </c:pt>
                <c:pt idx="9584" formatCode="General">
                  <c:v>9.5839999999999996</c:v>
                </c:pt>
                <c:pt idx="9585" formatCode="General">
                  <c:v>9.5850000000000009</c:v>
                </c:pt>
                <c:pt idx="9586" formatCode="General">
                  <c:v>9.5860000000000003</c:v>
                </c:pt>
                <c:pt idx="9587" formatCode="General">
                  <c:v>9.5869999999999997</c:v>
                </c:pt>
                <c:pt idx="9588" formatCode="General">
                  <c:v>9.5879999999999992</c:v>
                </c:pt>
                <c:pt idx="9589" formatCode="General">
                  <c:v>9.5890000000000004</c:v>
                </c:pt>
                <c:pt idx="9590" formatCode="General">
                  <c:v>9.59</c:v>
                </c:pt>
                <c:pt idx="9591" formatCode="General">
                  <c:v>9.5909999999999993</c:v>
                </c:pt>
                <c:pt idx="9592" formatCode="General">
                  <c:v>9.5920000000000005</c:v>
                </c:pt>
                <c:pt idx="9593" formatCode="General">
                  <c:v>9.593</c:v>
                </c:pt>
                <c:pt idx="9594" formatCode="General">
                  <c:v>9.5939999999999994</c:v>
                </c:pt>
                <c:pt idx="9595" formatCode="General">
                  <c:v>9.5950000000000006</c:v>
                </c:pt>
                <c:pt idx="9596" formatCode="General">
                  <c:v>9.5960000000000001</c:v>
                </c:pt>
                <c:pt idx="9597" formatCode="General">
                  <c:v>9.5969999999999995</c:v>
                </c:pt>
                <c:pt idx="9598" formatCode="General">
                  <c:v>9.5980000000000008</c:v>
                </c:pt>
                <c:pt idx="9599" formatCode="General">
                  <c:v>9.5990000000000002</c:v>
                </c:pt>
                <c:pt idx="9600" formatCode="General">
                  <c:v>9.6</c:v>
                </c:pt>
                <c:pt idx="9601" formatCode="General">
                  <c:v>9.6010000000000009</c:v>
                </c:pt>
                <c:pt idx="9602" formatCode="General">
                  <c:v>9.6020000000000003</c:v>
                </c:pt>
                <c:pt idx="9603" formatCode="General">
                  <c:v>9.6029999999999998</c:v>
                </c:pt>
                <c:pt idx="9604" formatCode="General">
                  <c:v>9.6039999999999992</c:v>
                </c:pt>
                <c:pt idx="9605" formatCode="General">
                  <c:v>9.6050000000000004</c:v>
                </c:pt>
                <c:pt idx="9606" formatCode="General">
                  <c:v>9.6059999999999999</c:v>
                </c:pt>
                <c:pt idx="9607" formatCode="General">
                  <c:v>9.6069999999999993</c:v>
                </c:pt>
                <c:pt idx="9608" formatCode="General">
                  <c:v>9.6080000000000005</c:v>
                </c:pt>
                <c:pt idx="9609" formatCode="General">
                  <c:v>9.609</c:v>
                </c:pt>
                <c:pt idx="9610" formatCode="General">
                  <c:v>9.61</c:v>
                </c:pt>
                <c:pt idx="9611" formatCode="General">
                  <c:v>9.6110000000000007</c:v>
                </c:pt>
                <c:pt idx="9612" formatCode="General">
                  <c:v>9.6120000000000001</c:v>
                </c:pt>
                <c:pt idx="9613" formatCode="General">
                  <c:v>9.6129999999999995</c:v>
                </c:pt>
                <c:pt idx="9614" formatCode="General">
                  <c:v>9.6140000000000008</c:v>
                </c:pt>
                <c:pt idx="9615" formatCode="General">
                  <c:v>9.6150000000000002</c:v>
                </c:pt>
                <c:pt idx="9616" formatCode="General">
                  <c:v>9.6159999999999997</c:v>
                </c:pt>
                <c:pt idx="9617" formatCode="General">
                  <c:v>9.6170000000000009</c:v>
                </c:pt>
                <c:pt idx="9618" formatCode="General">
                  <c:v>9.6180000000000003</c:v>
                </c:pt>
                <c:pt idx="9619" formatCode="General">
                  <c:v>9.6189999999999998</c:v>
                </c:pt>
                <c:pt idx="9620" formatCode="General">
                  <c:v>9.6199999999999992</c:v>
                </c:pt>
                <c:pt idx="9621" formatCode="General">
                  <c:v>9.6210000000000004</c:v>
                </c:pt>
                <c:pt idx="9622" formatCode="General">
                  <c:v>9.6219999999999999</c:v>
                </c:pt>
                <c:pt idx="9623" formatCode="General">
                  <c:v>9.6229999999999993</c:v>
                </c:pt>
                <c:pt idx="9624" formatCode="General">
                  <c:v>9.6240000000000006</c:v>
                </c:pt>
                <c:pt idx="9625" formatCode="General">
                  <c:v>9.625</c:v>
                </c:pt>
                <c:pt idx="9626" formatCode="General">
                  <c:v>9.6259999999999994</c:v>
                </c:pt>
                <c:pt idx="9627" formatCode="General">
                  <c:v>9.6270000000000007</c:v>
                </c:pt>
                <c:pt idx="9628" formatCode="General">
                  <c:v>9.6280000000000001</c:v>
                </c:pt>
                <c:pt idx="9629" formatCode="General">
                  <c:v>9.6289999999999996</c:v>
                </c:pt>
                <c:pt idx="9630" formatCode="General">
                  <c:v>9.6300000000000008</c:v>
                </c:pt>
                <c:pt idx="9631" formatCode="General">
                  <c:v>9.6310000000000002</c:v>
                </c:pt>
                <c:pt idx="9632" formatCode="General">
                  <c:v>9.6319999999999997</c:v>
                </c:pt>
                <c:pt idx="9633" formatCode="General">
                  <c:v>9.6329999999999991</c:v>
                </c:pt>
                <c:pt idx="9634" formatCode="General">
                  <c:v>9.6340000000000003</c:v>
                </c:pt>
                <c:pt idx="9635" formatCode="General">
                  <c:v>9.6349999999999998</c:v>
                </c:pt>
                <c:pt idx="9636" formatCode="General">
                  <c:v>9.6359999999999992</c:v>
                </c:pt>
                <c:pt idx="9637" formatCode="General">
                  <c:v>9.6370000000000005</c:v>
                </c:pt>
                <c:pt idx="9638" formatCode="General">
                  <c:v>9.6379999999999999</c:v>
                </c:pt>
                <c:pt idx="9639" formatCode="General">
                  <c:v>9.6389999999999993</c:v>
                </c:pt>
                <c:pt idx="9640" formatCode="General">
                  <c:v>9.64</c:v>
                </c:pt>
                <c:pt idx="9641" formatCode="General">
                  <c:v>9.641</c:v>
                </c:pt>
                <c:pt idx="9642" formatCode="General">
                  <c:v>9.6419999999999995</c:v>
                </c:pt>
                <c:pt idx="9643" formatCode="General">
                  <c:v>9.6430000000000007</c:v>
                </c:pt>
                <c:pt idx="9644" formatCode="General">
                  <c:v>9.6440000000000001</c:v>
                </c:pt>
                <c:pt idx="9645" formatCode="General">
                  <c:v>9.6449999999999996</c:v>
                </c:pt>
                <c:pt idx="9646" formatCode="General">
                  <c:v>9.6460000000000008</c:v>
                </c:pt>
                <c:pt idx="9647" formatCode="General">
                  <c:v>9.6470000000000002</c:v>
                </c:pt>
                <c:pt idx="9648" formatCode="General">
                  <c:v>9.6479999999999997</c:v>
                </c:pt>
                <c:pt idx="9649" formatCode="General">
                  <c:v>9.6489999999999991</c:v>
                </c:pt>
                <c:pt idx="9650" formatCode="General">
                  <c:v>9.65</c:v>
                </c:pt>
                <c:pt idx="9651" formatCode="General">
                  <c:v>9.6509999999999998</c:v>
                </c:pt>
                <c:pt idx="9652" formatCode="General">
                  <c:v>9.6519999999999992</c:v>
                </c:pt>
                <c:pt idx="9653" formatCode="General">
                  <c:v>9.6530000000000005</c:v>
                </c:pt>
                <c:pt idx="9654" formatCode="General">
                  <c:v>9.6539999999999999</c:v>
                </c:pt>
                <c:pt idx="9655" formatCode="General">
                  <c:v>9.6549999999999994</c:v>
                </c:pt>
                <c:pt idx="9656" formatCode="General">
                  <c:v>9.6560000000000006</c:v>
                </c:pt>
                <c:pt idx="9657" formatCode="General">
                  <c:v>9.657</c:v>
                </c:pt>
                <c:pt idx="9658" formatCode="General">
                  <c:v>9.6579999999999995</c:v>
                </c:pt>
                <c:pt idx="9659" formatCode="General">
                  <c:v>9.6590000000000007</c:v>
                </c:pt>
                <c:pt idx="9660" formatCode="General">
                  <c:v>9.66</c:v>
                </c:pt>
                <c:pt idx="9661" formatCode="General">
                  <c:v>9.6609999999999996</c:v>
                </c:pt>
                <c:pt idx="9662" formatCode="General">
                  <c:v>9.6620000000000008</c:v>
                </c:pt>
                <c:pt idx="9663" formatCode="General">
                  <c:v>9.6630000000000003</c:v>
                </c:pt>
                <c:pt idx="9664" formatCode="General">
                  <c:v>9.6639999999999997</c:v>
                </c:pt>
                <c:pt idx="9665" formatCode="General">
                  <c:v>9.6649999999999991</c:v>
                </c:pt>
                <c:pt idx="9666" formatCode="General">
                  <c:v>9.6660000000000004</c:v>
                </c:pt>
                <c:pt idx="9667" formatCode="General">
                  <c:v>9.6669999999999998</c:v>
                </c:pt>
                <c:pt idx="9668" formatCode="General">
                  <c:v>9.6679999999999993</c:v>
                </c:pt>
                <c:pt idx="9669" formatCode="General">
                  <c:v>9.6690000000000005</c:v>
                </c:pt>
                <c:pt idx="9670" formatCode="General">
                  <c:v>9.67</c:v>
                </c:pt>
                <c:pt idx="9671" formatCode="General">
                  <c:v>9.6709999999999994</c:v>
                </c:pt>
                <c:pt idx="9672" formatCode="General">
                  <c:v>9.6720000000000006</c:v>
                </c:pt>
                <c:pt idx="9673" formatCode="General">
                  <c:v>9.673</c:v>
                </c:pt>
                <c:pt idx="9674" formatCode="General">
                  <c:v>9.6739999999999995</c:v>
                </c:pt>
                <c:pt idx="9675" formatCode="General">
                  <c:v>9.6750000000000007</c:v>
                </c:pt>
                <c:pt idx="9676" formatCode="General">
                  <c:v>9.6760000000000002</c:v>
                </c:pt>
                <c:pt idx="9677" formatCode="General">
                  <c:v>9.6769999999999996</c:v>
                </c:pt>
                <c:pt idx="9678" formatCode="General">
                  <c:v>9.6780000000000008</c:v>
                </c:pt>
                <c:pt idx="9679" formatCode="General">
                  <c:v>9.6790000000000003</c:v>
                </c:pt>
                <c:pt idx="9680" formatCode="General">
                  <c:v>9.68</c:v>
                </c:pt>
                <c:pt idx="9681" formatCode="General">
                  <c:v>9.6809999999999992</c:v>
                </c:pt>
                <c:pt idx="9682" formatCode="General">
                  <c:v>9.6820000000000004</c:v>
                </c:pt>
                <c:pt idx="9683" formatCode="General">
                  <c:v>9.6829999999999998</c:v>
                </c:pt>
                <c:pt idx="9684" formatCode="General">
                  <c:v>9.6839999999999993</c:v>
                </c:pt>
                <c:pt idx="9685" formatCode="General">
                  <c:v>9.6850000000000005</c:v>
                </c:pt>
                <c:pt idx="9686" formatCode="General">
                  <c:v>9.6859999999999999</c:v>
                </c:pt>
                <c:pt idx="9687" formatCode="General">
                  <c:v>9.6869999999999994</c:v>
                </c:pt>
                <c:pt idx="9688" formatCode="General">
                  <c:v>9.6880000000000006</c:v>
                </c:pt>
                <c:pt idx="9689" formatCode="General">
                  <c:v>9.6890000000000001</c:v>
                </c:pt>
                <c:pt idx="9690" formatCode="General">
                  <c:v>9.69</c:v>
                </c:pt>
                <c:pt idx="9691" formatCode="General">
                  <c:v>9.6910000000000007</c:v>
                </c:pt>
                <c:pt idx="9692" formatCode="General">
                  <c:v>9.6920000000000002</c:v>
                </c:pt>
                <c:pt idx="9693" formatCode="General">
                  <c:v>9.6929999999999996</c:v>
                </c:pt>
                <c:pt idx="9694" formatCode="General">
                  <c:v>9.6940000000000008</c:v>
                </c:pt>
                <c:pt idx="9695" formatCode="General">
                  <c:v>9.6950000000000003</c:v>
                </c:pt>
                <c:pt idx="9696" formatCode="General">
                  <c:v>9.6959999999999997</c:v>
                </c:pt>
                <c:pt idx="9697" formatCode="General">
                  <c:v>9.6969999999999992</c:v>
                </c:pt>
                <c:pt idx="9698" formatCode="General">
                  <c:v>9.6980000000000004</c:v>
                </c:pt>
                <c:pt idx="9699" formatCode="General">
                  <c:v>9.6989999999999998</c:v>
                </c:pt>
                <c:pt idx="9700" formatCode="General">
                  <c:v>9.6999999999999993</c:v>
                </c:pt>
                <c:pt idx="9701" formatCode="General">
                  <c:v>9.7010000000000005</c:v>
                </c:pt>
                <c:pt idx="9702" formatCode="General">
                  <c:v>9.702</c:v>
                </c:pt>
                <c:pt idx="9703" formatCode="General">
                  <c:v>9.7029999999999994</c:v>
                </c:pt>
                <c:pt idx="9704" formatCode="General">
                  <c:v>9.7040000000000006</c:v>
                </c:pt>
                <c:pt idx="9705" formatCode="General">
                  <c:v>9.7050000000000001</c:v>
                </c:pt>
                <c:pt idx="9706" formatCode="General">
                  <c:v>9.7059999999999995</c:v>
                </c:pt>
                <c:pt idx="9707" formatCode="General">
                  <c:v>9.7070000000000007</c:v>
                </c:pt>
                <c:pt idx="9708" formatCode="General">
                  <c:v>9.7080000000000002</c:v>
                </c:pt>
                <c:pt idx="9709" formatCode="General">
                  <c:v>9.7089999999999996</c:v>
                </c:pt>
                <c:pt idx="9710" formatCode="General">
                  <c:v>9.7100000000000009</c:v>
                </c:pt>
                <c:pt idx="9711" formatCode="General">
                  <c:v>9.7110000000000003</c:v>
                </c:pt>
                <c:pt idx="9712" formatCode="General">
                  <c:v>9.7119999999999997</c:v>
                </c:pt>
                <c:pt idx="9713" formatCode="General">
                  <c:v>9.7129999999999992</c:v>
                </c:pt>
                <c:pt idx="9714" formatCode="General">
                  <c:v>9.7140000000000004</c:v>
                </c:pt>
                <c:pt idx="9715" formatCode="General">
                  <c:v>9.7149999999999999</c:v>
                </c:pt>
                <c:pt idx="9716" formatCode="General">
                  <c:v>9.7159999999999993</c:v>
                </c:pt>
                <c:pt idx="9717" formatCode="General">
                  <c:v>9.7170000000000005</c:v>
                </c:pt>
                <c:pt idx="9718" formatCode="General">
                  <c:v>9.718</c:v>
                </c:pt>
                <c:pt idx="9719" formatCode="General">
                  <c:v>9.7189999999999994</c:v>
                </c:pt>
                <c:pt idx="9720" formatCode="General">
                  <c:v>9.7200000000000006</c:v>
                </c:pt>
                <c:pt idx="9721" formatCode="General">
                  <c:v>9.7210000000000001</c:v>
                </c:pt>
                <c:pt idx="9722" formatCode="General">
                  <c:v>9.7219999999999995</c:v>
                </c:pt>
                <c:pt idx="9723" formatCode="General">
                  <c:v>9.7230000000000008</c:v>
                </c:pt>
                <c:pt idx="9724" formatCode="General">
                  <c:v>9.7240000000000002</c:v>
                </c:pt>
                <c:pt idx="9725" formatCode="General">
                  <c:v>9.7249999999999996</c:v>
                </c:pt>
                <c:pt idx="9726" formatCode="General">
                  <c:v>9.7260000000000009</c:v>
                </c:pt>
                <c:pt idx="9727" formatCode="General">
                  <c:v>9.7270000000000003</c:v>
                </c:pt>
                <c:pt idx="9728" formatCode="General">
                  <c:v>9.7279999999999998</c:v>
                </c:pt>
                <c:pt idx="9729" formatCode="General">
                  <c:v>9.7289999999999992</c:v>
                </c:pt>
                <c:pt idx="9730" formatCode="General">
                  <c:v>9.73</c:v>
                </c:pt>
                <c:pt idx="9731" formatCode="General">
                  <c:v>9.7309999999999999</c:v>
                </c:pt>
                <c:pt idx="9732" formatCode="General">
                  <c:v>9.7319999999999993</c:v>
                </c:pt>
                <c:pt idx="9733" formatCode="General">
                  <c:v>9.7330000000000005</c:v>
                </c:pt>
                <c:pt idx="9734" formatCode="General">
                  <c:v>9.734</c:v>
                </c:pt>
                <c:pt idx="9735" formatCode="General">
                  <c:v>9.7349999999999994</c:v>
                </c:pt>
                <c:pt idx="9736" formatCode="General">
                  <c:v>9.7360000000000007</c:v>
                </c:pt>
                <c:pt idx="9737" formatCode="General">
                  <c:v>9.7370000000000001</c:v>
                </c:pt>
                <c:pt idx="9738" formatCode="General">
                  <c:v>9.7379999999999995</c:v>
                </c:pt>
                <c:pt idx="9739" formatCode="General">
                  <c:v>9.7390000000000008</c:v>
                </c:pt>
                <c:pt idx="9740" formatCode="General">
                  <c:v>9.74</c:v>
                </c:pt>
                <c:pt idx="9741" formatCode="General">
                  <c:v>9.7409999999999997</c:v>
                </c:pt>
                <c:pt idx="9742" formatCode="General">
                  <c:v>9.7420000000000009</c:v>
                </c:pt>
                <c:pt idx="9743" formatCode="General">
                  <c:v>9.7430000000000003</c:v>
                </c:pt>
                <c:pt idx="9744" formatCode="General">
                  <c:v>9.7439999999999998</c:v>
                </c:pt>
                <c:pt idx="9745" formatCode="General">
                  <c:v>9.7449999999999992</c:v>
                </c:pt>
                <c:pt idx="9746" formatCode="General">
                  <c:v>9.7460000000000004</c:v>
                </c:pt>
                <c:pt idx="9747" formatCode="General">
                  <c:v>9.7469999999999999</c:v>
                </c:pt>
                <c:pt idx="9748" formatCode="General">
                  <c:v>9.7479999999999993</c:v>
                </c:pt>
                <c:pt idx="9749" formatCode="General">
                  <c:v>9.7490000000000006</c:v>
                </c:pt>
                <c:pt idx="9750" formatCode="General">
                  <c:v>9.75</c:v>
                </c:pt>
                <c:pt idx="9751" formatCode="General">
                  <c:v>9.7509999999999994</c:v>
                </c:pt>
                <c:pt idx="9752" formatCode="General">
                  <c:v>9.7520000000000007</c:v>
                </c:pt>
                <c:pt idx="9753" formatCode="General">
                  <c:v>9.7530000000000001</c:v>
                </c:pt>
                <c:pt idx="9754" formatCode="General">
                  <c:v>9.7539999999999996</c:v>
                </c:pt>
                <c:pt idx="9755" formatCode="General">
                  <c:v>9.7550000000000008</c:v>
                </c:pt>
                <c:pt idx="9756" formatCode="General">
                  <c:v>9.7560000000000002</c:v>
                </c:pt>
                <c:pt idx="9757" formatCode="General">
                  <c:v>9.7569999999999997</c:v>
                </c:pt>
                <c:pt idx="9758" formatCode="General">
                  <c:v>9.7579999999999991</c:v>
                </c:pt>
                <c:pt idx="9759" formatCode="General">
                  <c:v>9.7590000000000003</c:v>
                </c:pt>
                <c:pt idx="9760" formatCode="General">
                  <c:v>9.76</c:v>
                </c:pt>
                <c:pt idx="9761" formatCode="General">
                  <c:v>9.7609999999999992</c:v>
                </c:pt>
                <c:pt idx="9762" formatCode="General">
                  <c:v>9.7620000000000005</c:v>
                </c:pt>
                <c:pt idx="9763" formatCode="General">
                  <c:v>9.7629999999999999</c:v>
                </c:pt>
                <c:pt idx="9764" formatCode="General">
                  <c:v>9.7639999999999993</c:v>
                </c:pt>
                <c:pt idx="9765" formatCode="General">
                  <c:v>9.7650000000000006</c:v>
                </c:pt>
                <c:pt idx="9766" formatCode="General">
                  <c:v>9.766</c:v>
                </c:pt>
                <c:pt idx="9767" formatCode="General">
                  <c:v>9.7669999999999995</c:v>
                </c:pt>
                <c:pt idx="9768" formatCode="General">
                  <c:v>9.7680000000000007</c:v>
                </c:pt>
                <c:pt idx="9769" formatCode="General">
                  <c:v>9.7690000000000001</c:v>
                </c:pt>
                <c:pt idx="9770" formatCode="General">
                  <c:v>9.77</c:v>
                </c:pt>
                <c:pt idx="9771" formatCode="General">
                  <c:v>9.7710000000000008</c:v>
                </c:pt>
                <c:pt idx="9772" formatCode="General">
                  <c:v>9.7720000000000002</c:v>
                </c:pt>
                <c:pt idx="9773" formatCode="General">
                  <c:v>9.7729999999999997</c:v>
                </c:pt>
                <c:pt idx="9774" formatCode="General">
                  <c:v>9.7739999999999991</c:v>
                </c:pt>
                <c:pt idx="9775" formatCode="General">
                  <c:v>9.7750000000000004</c:v>
                </c:pt>
                <c:pt idx="9776" formatCode="General">
                  <c:v>9.7759999999999998</c:v>
                </c:pt>
                <c:pt idx="9777" formatCode="General">
                  <c:v>9.7769999999999992</c:v>
                </c:pt>
                <c:pt idx="9778" formatCode="General">
                  <c:v>9.7780000000000005</c:v>
                </c:pt>
                <c:pt idx="9779" formatCode="General">
                  <c:v>9.7789999999999999</c:v>
                </c:pt>
                <c:pt idx="9780" formatCode="General">
                  <c:v>9.7799999999999994</c:v>
                </c:pt>
                <c:pt idx="9781" formatCode="General">
                  <c:v>9.7810000000000006</c:v>
                </c:pt>
                <c:pt idx="9782" formatCode="General">
                  <c:v>9.782</c:v>
                </c:pt>
                <c:pt idx="9783" formatCode="General">
                  <c:v>9.7829999999999995</c:v>
                </c:pt>
                <c:pt idx="9784" formatCode="General">
                  <c:v>9.7840000000000007</c:v>
                </c:pt>
                <c:pt idx="9785" formatCode="General">
                  <c:v>9.7850000000000001</c:v>
                </c:pt>
                <c:pt idx="9786" formatCode="General">
                  <c:v>9.7859999999999996</c:v>
                </c:pt>
                <c:pt idx="9787" formatCode="General">
                  <c:v>9.7870000000000008</c:v>
                </c:pt>
                <c:pt idx="9788" formatCode="General">
                  <c:v>9.7880000000000003</c:v>
                </c:pt>
                <c:pt idx="9789" formatCode="General">
                  <c:v>9.7889999999999997</c:v>
                </c:pt>
                <c:pt idx="9790" formatCode="General">
                  <c:v>9.7899999999999991</c:v>
                </c:pt>
                <c:pt idx="9791" formatCode="General">
                  <c:v>9.7910000000000004</c:v>
                </c:pt>
                <c:pt idx="9792" formatCode="General">
                  <c:v>9.7919999999999998</c:v>
                </c:pt>
                <c:pt idx="9793" formatCode="General">
                  <c:v>9.7929999999999993</c:v>
                </c:pt>
                <c:pt idx="9794" formatCode="General">
                  <c:v>9.7940000000000005</c:v>
                </c:pt>
                <c:pt idx="9795" formatCode="General">
                  <c:v>9.7949999999999999</c:v>
                </c:pt>
                <c:pt idx="9796" formatCode="General">
                  <c:v>9.7959999999999994</c:v>
                </c:pt>
                <c:pt idx="9797" formatCode="General">
                  <c:v>9.7970000000000006</c:v>
                </c:pt>
                <c:pt idx="9798" formatCode="General">
                  <c:v>9.798</c:v>
                </c:pt>
                <c:pt idx="9799" formatCode="General">
                  <c:v>9.7989999999999995</c:v>
                </c:pt>
                <c:pt idx="9800" formatCode="General">
                  <c:v>9.8000000000000007</c:v>
                </c:pt>
                <c:pt idx="9801" formatCode="General">
                  <c:v>9.8010000000000002</c:v>
                </c:pt>
                <c:pt idx="9802" formatCode="General">
                  <c:v>9.8019999999999996</c:v>
                </c:pt>
                <c:pt idx="9803" formatCode="General">
                  <c:v>9.8030000000000008</c:v>
                </c:pt>
                <c:pt idx="9804" formatCode="General">
                  <c:v>9.8040000000000003</c:v>
                </c:pt>
                <c:pt idx="9805" formatCode="General">
                  <c:v>9.8049999999999997</c:v>
                </c:pt>
                <c:pt idx="9806" formatCode="General">
                  <c:v>9.8059999999999992</c:v>
                </c:pt>
                <c:pt idx="9807" formatCode="General">
                  <c:v>9.8070000000000004</c:v>
                </c:pt>
                <c:pt idx="9808" formatCode="General">
                  <c:v>9.8079999999999998</c:v>
                </c:pt>
                <c:pt idx="9809" formatCode="General">
                  <c:v>9.8089999999999993</c:v>
                </c:pt>
                <c:pt idx="9810" formatCode="General">
                  <c:v>9.81</c:v>
                </c:pt>
                <c:pt idx="9811" formatCode="General">
                  <c:v>9.8109999999999999</c:v>
                </c:pt>
                <c:pt idx="9812" formatCode="General">
                  <c:v>9.8119999999999994</c:v>
                </c:pt>
                <c:pt idx="9813" formatCode="General">
                  <c:v>9.8130000000000006</c:v>
                </c:pt>
                <c:pt idx="9814" formatCode="General">
                  <c:v>9.8140000000000001</c:v>
                </c:pt>
                <c:pt idx="9815" formatCode="General">
                  <c:v>9.8149999999999995</c:v>
                </c:pt>
                <c:pt idx="9816" formatCode="General">
                  <c:v>9.8160000000000007</c:v>
                </c:pt>
                <c:pt idx="9817" formatCode="General">
                  <c:v>9.8170000000000002</c:v>
                </c:pt>
                <c:pt idx="9818" formatCode="General">
                  <c:v>9.8179999999999996</c:v>
                </c:pt>
                <c:pt idx="9819" formatCode="General">
                  <c:v>9.8190000000000008</c:v>
                </c:pt>
                <c:pt idx="9820" formatCode="General">
                  <c:v>9.82</c:v>
                </c:pt>
                <c:pt idx="9821" formatCode="General">
                  <c:v>9.8209999999999997</c:v>
                </c:pt>
                <c:pt idx="9822" formatCode="General">
                  <c:v>9.8219999999999992</c:v>
                </c:pt>
                <c:pt idx="9823" formatCode="General">
                  <c:v>9.8230000000000004</c:v>
                </c:pt>
                <c:pt idx="9824" formatCode="General">
                  <c:v>9.8239999999999998</c:v>
                </c:pt>
                <c:pt idx="9825" formatCode="General">
                  <c:v>9.8249999999999993</c:v>
                </c:pt>
                <c:pt idx="9826" formatCode="General">
                  <c:v>9.8260000000000005</c:v>
                </c:pt>
                <c:pt idx="9827" formatCode="General">
                  <c:v>9.827</c:v>
                </c:pt>
                <c:pt idx="9828" formatCode="General">
                  <c:v>9.8279999999999994</c:v>
                </c:pt>
                <c:pt idx="9829" formatCode="General">
                  <c:v>9.8290000000000006</c:v>
                </c:pt>
                <c:pt idx="9830" formatCode="General">
                  <c:v>9.83</c:v>
                </c:pt>
                <c:pt idx="9831" formatCode="General">
                  <c:v>9.8309999999999995</c:v>
                </c:pt>
                <c:pt idx="9832" formatCode="General">
                  <c:v>9.8320000000000007</c:v>
                </c:pt>
                <c:pt idx="9833" formatCode="General">
                  <c:v>9.8330000000000002</c:v>
                </c:pt>
                <c:pt idx="9834" formatCode="General">
                  <c:v>9.8339999999999996</c:v>
                </c:pt>
                <c:pt idx="9835" formatCode="General">
                  <c:v>9.8350000000000009</c:v>
                </c:pt>
                <c:pt idx="9836" formatCode="General">
                  <c:v>9.8360000000000003</c:v>
                </c:pt>
                <c:pt idx="9837" formatCode="General">
                  <c:v>9.8369999999999997</c:v>
                </c:pt>
                <c:pt idx="9838" formatCode="General">
                  <c:v>9.8379999999999992</c:v>
                </c:pt>
                <c:pt idx="9839" formatCode="General">
                  <c:v>9.8390000000000004</c:v>
                </c:pt>
                <c:pt idx="9840" formatCode="General">
                  <c:v>9.84</c:v>
                </c:pt>
                <c:pt idx="9841" formatCode="General">
                  <c:v>9.8409999999999993</c:v>
                </c:pt>
                <c:pt idx="9842" formatCode="General">
                  <c:v>9.8420000000000005</c:v>
                </c:pt>
                <c:pt idx="9843" formatCode="General">
                  <c:v>9.843</c:v>
                </c:pt>
                <c:pt idx="9844" formatCode="General">
                  <c:v>9.8439999999999994</c:v>
                </c:pt>
                <c:pt idx="9845" formatCode="General">
                  <c:v>9.8450000000000006</c:v>
                </c:pt>
                <c:pt idx="9846" formatCode="General">
                  <c:v>9.8460000000000001</c:v>
                </c:pt>
                <c:pt idx="9847" formatCode="General">
                  <c:v>9.8469999999999995</c:v>
                </c:pt>
                <c:pt idx="9848" formatCode="General">
                  <c:v>9.8480000000000008</c:v>
                </c:pt>
                <c:pt idx="9849" formatCode="General">
                  <c:v>9.8490000000000002</c:v>
                </c:pt>
                <c:pt idx="9850" formatCode="General">
                  <c:v>9.85</c:v>
                </c:pt>
                <c:pt idx="9851" formatCode="General">
                  <c:v>9.8510000000000009</c:v>
                </c:pt>
                <c:pt idx="9852" formatCode="General">
                  <c:v>9.8520000000000003</c:v>
                </c:pt>
                <c:pt idx="9853" formatCode="General">
                  <c:v>9.8529999999999998</c:v>
                </c:pt>
                <c:pt idx="9854" formatCode="General">
                  <c:v>9.8539999999999992</c:v>
                </c:pt>
                <c:pt idx="9855" formatCode="General">
                  <c:v>9.8550000000000004</c:v>
                </c:pt>
                <c:pt idx="9856" formatCode="General">
                  <c:v>9.8559999999999999</c:v>
                </c:pt>
                <c:pt idx="9857" formatCode="General">
                  <c:v>9.8569999999999993</c:v>
                </c:pt>
                <c:pt idx="9858" formatCode="General">
                  <c:v>9.8580000000000005</c:v>
                </c:pt>
                <c:pt idx="9859" formatCode="General">
                  <c:v>9.859</c:v>
                </c:pt>
                <c:pt idx="9860" formatCode="General">
                  <c:v>9.86</c:v>
                </c:pt>
                <c:pt idx="9861" formatCode="General">
                  <c:v>9.8610000000000007</c:v>
                </c:pt>
                <c:pt idx="9862" formatCode="General">
                  <c:v>9.8620000000000001</c:v>
                </c:pt>
                <c:pt idx="9863" formatCode="General">
                  <c:v>9.8629999999999995</c:v>
                </c:pt>
                <c:pt idx="9864" formatCode="General">
                  <c:v>9.8640000000000008</c:v>
                </c:pt>
                <c:pt idx="9865" formatCode="General">
                  <c:v>9.8650000000000002</c:v>
                </c:pt>
                <c:pt idx="9866" formatCode="General">
                  <c:v>9.8659999999999997</c:v>
                </c:pt>
                <c:pt idx="9867" formatCode="General">
                  <c:v>9.8670000000000009</c:v>
                </c:pt>
                <c:pt idx="9868" formatCode="General">
                  <c:v>9.8680000000000003</c:v>
                </c:pt>
                <c:pt idx="9869" formatCode="General">
                  <c:v>9.8689999999999998</c:v>
                </c:pt>
                <c:pt idx="9870" formatCode="General">
                  <c:v>9.8699999999999992</c:v>
                </c:pt>
                <c:pt idx="9871" formatCode="General">
                  <c:v>9.8710000000000004</c:v>
                </c:pt>
                <c:pt idx="9872" formatCode="General">
                  <c:v>9.8719999999999999</c:v>
                </c:pt>
                <c:pt idx="9873" formatCode="General">
                  <c:v>9.8729999999999993</c:v>
                </c:pt>
                <c:pt idx="9874" formatCode="General">
                  <c:v>9.8740000000000006</c:v>
                </c:pt>
                <c:pt idx="9875" formatCode="General">
                  <c:v>9.875</c:v>
                </c:pt>
                <c:pt idx="9876" formatCode="General">
                  <c:v>9.8759999999999994</c:v>
                </c:pt>
                <c:pt idx="9877" formatCode="General">
                  <c:v>9.8770000000000007</c:v>
                </c:pt>
                <c:pt idx="9878" formatCode="General">
                  <c:v>9.8780000000000001</c:v>
                </c:pt>
                <c:pt idx="9879" formatCode="General">
                  <c:v>9.8789999999999996</c:v>
                </c:pt>
                <c:pt idx="9880" formatCode="General">
                  <c:v>9.8800000000000008</c:v>
                </c:pt>
                <c:pt idx="9881" formatCode="General">
                  <c:v>9.8810000000000002</c:v>
                </c:pt>
                <c:pt idx="9882" formatCode="General">
                  <c:v>9.8819999999999997</c:v>
                </c:pt>
                <c:pt idx="9883" formatCode="General">
                  <c:v>9.8829999999999991</c:v>
                </c:pt>
                <c:pt idx="9884" formatCode="General">
                  <c:v>9.8840000000000003</c:v>
                </c:pt>
                <c:pt idx="9885" formatCode="General">
                  <c:v>9.8849999999999998</c:v>
                </c:pt>
                <c:pt idx="9886" formatCode="General">
                  <c:v>9.8859999999999992</c:v>
                </c:pt>
                <c:pt idx="9887" formatCode="General">
                  <c:v>9.8870000000000005</c:v>
                </c:pt>
                <c:pt idx="9888" formatCode="General">
                  <c:v>9.8879999999999999</c:v>
                </c:pt>
                <c:pt idx="9889" formatCode="General">
                  <c:v>9.8889999999999993</c:v>
                </c:pt>
                <c:pt idx="9890" formatCode="General">
                  <c:v>9.89</c:v>
                </c:pt>
                <c:pt idx="9891" formatCode="General">
                  <c:v>9.891</c:v>
                </c:pt>
                <c:pt idx="9892" formatCode="General">
                  <c:v>9.8919999999999995</c:v>
                </c:pt>
                <c:pt idx="9893" formatCode="General">
                  <c:v>9.8930000000000007</c:v>
                </c:pt>
                <c:pt idx="9894" formatCode="General">
                  <c:v>9.8940000000000001</c:v>
                </c:pt>
                <c:pt idx="9895" formatCode="General">
                  <c:v>9.8949999999999996</c:v>
                </c:pt>
                <c:pt idx="9896" formatCode="General">
                  <c:v>9.8960000000000008</c:v>
                </c:pt>
                <c:pt idx="9897" formatCode="General">
                  <c:v>9.8970000000000002</c:v>
                </c:pt>
                <c:pt idx="9898" formatCode="General">
                  <c:v>9.8979999999999997</c:v>
                </c:pt>
                <c:pt idx="9899" formatCode="General">
                  <c:v>9.8989999999999991</c:v>
                </c:pt>
                <c:pt idx="9900" formatCode="General">
                  <c:v>9.9</c:v>
                </c:pt>
                <c:pt idx="9901" formatCode="General">
                  <c:v>9.9009999999999998</c:v>
                </c:pt>
                <c:pt idx="9902" formatCode="General">
                  <c:v>9.9019999999999992</c:v>
                </c:pt>
                <c:pt idx="9903" formatCode="General">
                  <c:v>9.9030000000000005</c:v>
                </c:pt>
                <c:pt idx="9904" formatCode="General">
                  <c:v>9.9039999999999999</c:v>
                </c:pt>
                <c:pt idx="9905" formatCode="General">
                  <c:v>9.9049999999999994</c:v>
                </c:pt>
                <c:pt idx="9906" formatCode="General">
                  <c:v>9.9060000000000006</c:v>
                </c:pt>
                <c:pt idx="9907" formatCode="General">
                  <c:v>9.907</c:v>
                </c:pt>
                <c:pt idx="9908" formatCode="General">
                  <c:v>9.9079999999999995</c:v>
                </c:pt>
                <c:pt idx="9909" formatCode="General">
                  <c:v>9.9090000000000007</c:v>
                </c:pt>
                <c:pt idx="9910" formatCode="General">
                  <c:v>9.91</c:v>
                </c:pt>
                <c:pt idx="9911" formatCode="General">
                  <c:v>9.9109999999999996</c:v>
                </c:pt>
                <c:pt idx="9912" formatCode="General">
                  <c:v>9.9120000000000008</c:v>
                </c:pt>
                <c:pt idx="9913" formatCode="General">
                  <c:v>9.9130000000000003</c:v>
                </c:pt>
                <c:pt idx="9914" formatCode="General">
                  <c:v>9.9139999999999997</c:v>
                </c:pt>
                <c:pt idx="9915" formatCode="General">
                  <c:v>9.9149999999999991</c:v>
                </c:pt>
                <c:pt idx="9916" formatCode="General">
                  <c:v>9.9160000000000004</c:v>
                </c:pt>
                <c:pt idx="9917" formatCode="General">
                  <c:v>9.9169999999999998</c:v>
                </c:pt>
                <c:pt idx="9918" formatCode="General">
                  <c:v>9.9179999999999993</c:v>
                </c:pt>
                <c:pt idx="9919" formatCode="General">
                  <c:v>9.9190000000000005</c:v>
                </c:pt>
                <c:pt idx="9920" formatCode="General">
                  <c:v>9.92</c:v>
                </c:pt>
                <c:pt idx="9921" formatCode="General">
                  <c:v>9.9209999999999994</c:v>
                </c:pt>
                <c:pt idx="9922" formatCode="General">
                  <c:v>9.9220000000000006</c:v>
                </c:pt>
                <c:pt idx="9923" formatCode="General">
                  <c:v>9.923</c:v>
                </c:pt>
                <c:pt idx="9924" formatCode="General">
                  <c:v>9.9239999999999995</c:v>
                </c:pt>
                <c:pt idx="9925" formatCode="General">
                  <c:v>9.9250000000000007</c:v>
                </c:pt>
                <c:pt idx="9926" formatCode="General">
                  <c:v>9.9260000000000002</c:v>
                </c:pt>
                <c:pt idx="9927" formatCode="General">
                  <c:v>9.9269999999999996</c:v>
                </c:pt>
                <c:pt idx="9928" formatCode="General">
                  <c:v>9.9280000000000008</c:v>
                </c:pt>
                <c:pt idx="9929" formatCode="General">
                  <c:v>9.9290000000000003</c:v>
                </c:pt>
                <c:pt idx="9930" formatCode="General">
                  <c:v>9.93</c:v>
                </c:pt>
                <c:pt idx="9931" formatCode="General">
                  <c:v>9.9309999999999992</c:v>
                </c:pt>
                <c:pt idx="9932" formatCode="General">
                  <c:v>9.9320000000000004</c:v>
                </c:pt>
                <c:pt idx="9933" formatCode="General">
                  <c:v>9.9329999999999998</c:v>
                </c:pt>
                <c:pt idx="9934" formatCode="General">
                  <c:v>9.9339999999999993</c:v>
                </c:pt>
                <c:pt idx="9935" formatCode="General">
                  <c:v>9.9350000000000005</c:v>
                </c:pt>
                <c:pt idx="9936" formatCode="General">
                  <c:v>9.9359999999999999</c:v>
                </c:pt>
                <c:pt idx="9937" formatCode="General">
                  <c:v>9.9369999999999994</c:v>
                </c:pt>
                <c:pt idx="9938" formatCode="General">
                  <c:v>9.9380000000000006</c:v>
                </c:pt>
                <c:pt idx="9939" formatCode="General">
                  <c:v>9.9390000000000001</c:v>
                </c:pt>
                <c:pt idx="9940" formatCode="General">
                  <c:v>9.94</c:v>
                </c:pt>
                <c:pt idx="9941" formatCode="General">
                  <c:v>9.9410000000000007</c:v>
                </c:pt>
                <c:pt idx="9942" formatCode="General">
                  <c:v>9.9420000000000002</c:v>
                </c:pt>
                <c:pt idx="9943" formatCode="General">
                  <c:v>9.9429999999999996</c:v>
                </c:pt>
                <c:pt idx="9944" formatCode="General">
                  <c:v>9.9440000000000008</c:v>
                </c:pt>
                <c:pt idx="9945" formatCode="General">
                  <c:v>9.9450000000000003</c:v>
                </c:pt>
                <c:pt idx="9946" formatCode="General">
                  <c:v>9.9459999999999997</c:v>
                </c:pt>
                <c:pt idx="9947" formatCode="General">
                  <c:v>9.9469999999999992</c:v>
                </c:pt>
                <c:pt idx="9948" formatCode="General">
                  <c:v>9.9480000000000004</c:v>
                </c:pt>
                <c:pt idx="9949" formatCode="General">
                  <c:v>9.9489999999999998</c:v>
                </c:pt>
                <c:pt idx="9950" formatCode="General">
                  <c:v>9.9499999999999993</c:v>
                </c:pt>
                <c:pt idx="9951" formatCode="General">
                  <c:v>9.9510000000000005</c:v>
                </c:pt>
                <c:pt idx="9952" formatCode="General">
                  <c:v>9.952</c:v>
                </c:pt>
                <c:pt idx="9953" formatCode="General">
                  <c:v>9.9529999999999994</c:v>
                </c:pt>
                <c:pt idx="9954" formatCode="General">
                  <c:v>9.9540000000000006</c:v>
                </c:pt>
                <c:pt idx="9955" formatCode="General">
                  <c:v>9.9550000000000001</c:v>
                </c:pt>
                <c:pt idx="9956" formatCode="General">
                  <c:v>9.9559999999999995</c:v>
                </c:pt>
                <c:pt idx="9957" formatCode="General">
                  <c:v>9.9570000000000007</c:v>
                </c:pt>
                <c:pt idx="9958" formatCode="General">
                  <c:v>9.9580000000000002</c:v>
                </c:pt>
                <c:pt idx="9959" formatCode="General">
                  <c:v>9.9589999999999996</c:v>
                </c:pt>
                <c:pt idx="9960" formatCode="General">
                  <c:v>9.9600000000000009</c:v>
                </c:pt>
                <c:pt idx="9961" formatCode="General">
                  <c:v>9.9610000000000003</c:v>
                </c:pt>
                <c:pt idx="9962" formatCode="General">
                  <c:v>9.9619999999999997</c:v>
                </c:pt>
                <c:pt idx="9963" formatCode="General">
                  <c:v>9.9629999999999992</c:v>
                </c:pt>
                <c:pt idx="9964" formatCode="General">
                  <c:v>9.9640000000000004</c:v>
                </c:pt>
                <c:pt idx="9965" formatCode="General">
                  <c:v>9.9649999999999999</c:v>
                </c:pt>
                <c:pt idx="9966" formatCode="General">
                  <c:v>9.9659999999999993</c:v>
                </c:pt>
                <c:pt idx="9967" formatCode="General">
                  <c:v>9.9670000000000005</c:v>
                </c:pt>
                <c:pt idx="9968" formatCode="General">
                  <c:v>9.968</c:v>
                </c:pt>
                <c:pt idx="9969" formatCode="General">
                  <c:v>9.9689999999999994</c:v>
                </c:pt>
                <c:pt idx="9970" formatCode="General">
                  <c:v>9.9700000000000006</c:v>
                </c:pt>
                <c:pt idx="9971" formatCode="General">
                  <c:v>9.9710000000000001</c:v>
                </c:pt>
                <c:pt idx="9972" formatCode="General">
                  <c:v>9.9719999999999995</c:v>
                </c:pt>
                <c:pt idx="9973" formatCode="General">
                  <c:v>9.9730000000000008</c:v>
                </c:pt>
                <c:pt idx="9974" formatCode="General">
                  <c:v>9.9740000000000002</c:v>
                </c:pt>
                <c:pt idx="9975" formatCode="General">
                  <c:v>9.9749999999999996</c:v>
                </c:pt>
                <c:pt idx="9976" formatCode="General">
                  <c:v>9.9760000000000009</c:v>
                </c:pt>
                <c:pt idx="9977" formatCode="General">
                  <c:v>9.9770000000000003</c:v>
                </c:pt>
                <c:pt idx="9978" formatCode="General">
                  <c:v>9.9779999999999998</c:v>
                </c:pt>
                <c:pt idx="9979" formatCode="General">
                  <c:v>9.9789999999999992</c:v>
                </c:pt>
                <c:pt idx="9980" formatCode="General">
                  <c:v>9.98</c:v>
                </c:pt>
                <c:pt idx="9981" formatCode="General">
                  <c:v>9.9809999999999999</c:v>
                </c:pt>
                <c:pt idx="9982" formatCode="General">
                  <c:v>9.9819999999999993</c:v>
                </c:pt>
                <c:pt idx="9983" formatCode="General">
                  <c:v>9.9830000000000005</c:v>
                </c:pt>
                <c:pt idx="9984" formatCode="General">
                  <c:v>9.984</c:v>
                </c:pt>
                <c:pt idx="9985" formatCode="General">
                  <c:v>9.9849999999999994</c:v>
                </c:pt>
                <c:pt idx="9986" formatCode="General">
                  <c:v>9.9860000000000007</c:v>
                </c:pt>
                <c:pt idx="9987" formatCode="General">
                  <c:v>9.9870000000000001</c:v>
                </c:pt>
                <c:pt idx="9988" formatCode="General">
                  <c:v>9.9879999999999995</c:v>
                </c:pt>
                <c:pt idx="9989" formatCode="General">
                  <c:v>9.9890000000000008</c:v>
                </c:pt>
                <c:pt idx="9990" formatCode="General">
                  <c:v>9.99</c:v>
                </c:pt>
                <c:pt idx="9991" formatCode="General">
                  <c:v>9.9909999999999997</c:v>
                </c:pt>
                <c:pt idx="9992" formatCode="General">
                  <c:v>9.9920000000000009</c:v>
                </c:pt>
                <c:pt idx="9993" formatCode="General">
                  <c:v>9.9930000000000003</c:v>
                </c:pt>
                <c:pt idx="9994" formatCode="General">
                  <c:v>9.9939999999999998</c:v>
                </c:pt>
                <c:pt idx="9995" formatCode="General">
                  <c:v>9.9949999999999992</c:v>
                </c:pt>
                <c:pt idx="9996" formatCode="General">
                  <c:v>9.9960000000000004</c:v>
                </c:pt>
                <c:pt idx="9997" formatCode="General">
                  <c:v>9.9969999999999999</c:v>
                </c:pt>
                <c:pt idx="9998" formatCode="General">
                  <c:v>9.9979999999999993</c:v>
                </c:pt>
                <c:pt idx="9999" formatCode="General">
                  <c:v>9.9990000000000006</c:v>
                </c:pt>
                <c:pt idx="10000" formatCode="General">
                  <c:v>10</c:v>
                </c:pt>
                <c:pt idx="10001" formatCode="General">
                  <c:v>10.000999999999999</c:v>
                </c:pt>
                <c:pt idx="10002" formatCode="General">
                  <c:v>10.002000000000001</c:v>
                </c:pt>
                <c:pt idx="10003" formatCode="General">
                  <c:v>10.003</c:v>
                </c:pt>
                <c:pt idx="10004" formatCode="General">
                  <c:v>10.004</c:v>
                </c:pt>
                <c:pt idx="10005" formatCode="General">
                  <c:v>10.005000000000001</c:v>
                </c:pt>
                <c:pt idx="10006" formatCode="General">
                  <c:v>10.006</c:v>
                </c:pt>
                <c:pt idx="10007" formatCode="General">
                  <c:v>10.007</c:v>
                </c:pt>
                <c:pt idx="10008" formatCode="General">
                  <c:v>10.007999999999999</c:v>
                </c:pt>
                <c:pt idx="10009" formatCode="General">
                  <c:v>10.009</c:v>
                </c:pt>
                <c:pt idx="10010" formatCode="General">
                  <c:v>10.01</c:v>
                </c:pt>
                <c:pt idx="10011" formatCode="General">
                  <c:v>10.010999999999999</c:v>
                </c:pt>
                <c:pt idx="10012" formatCode="General">
                  <c:v>10.012</c:v>
                </c:pt>
                <c:pt idx="10013" formatCode="General">
                  <c:v>10.013</c:v>
                </c:pt>
                <c:pt idx="10014" formatCode="General">
                  <c:v>10.013999999999999</c:v>
                </c:pt>
                <c:pt idx="10015" formatCode="General">
                  <c:v>10.015000000000001</c:v>
                </c:pt>
                <c:pt idx="10016" formatCode="General">
                  <c:v>10.016</c:v>
                </c:pt>
                <c:pt idx="10017" formatCode="General">
                  <c:v>10.016999999999999</c:v>
                </c:pt>
                <c:pt idx="10018" formatCode="General">
                  <c:v>10.018000000000001</c:v>
                </c:pt>
                <c:pt idx="10019" formatCode="General">
                  <c:v>10.019</c:v>
                </c:pt>
                <c:pt idx="10020" formatCode="General">
                  <c:v>10.02</c:v>
                </c:pt>
                <c:pt idx="10021" formatCode="General">
                  <c:v>10.021000000000001</c:v>
                </c:pt>
                <c:pt idx="10022" formatCode="General">
                  <c:v>10.022</c:v>
                </c:pt>
                <c:pt idx="10023" formatCode="General">
                  <c:v>10.023</c:v>
                </c:pt>
                <c:pt idx="10024" formatCode="General">
                  <c:v>10.023999999999999</c:v>
                </c:pt>
                <c:pt idx="10025" formatCode="General">
                  <c:v>10.025</c:v>
                </c:pt>
                <c:pt idx="10026" formatCode="General">
                  <c:v>10.026</c:v>
                </c:pt>
                <c:pt idx="10027" formatCode="General">
                  <c:v>10.026999999999999</c:v>
                </c:pt>
                <c:pt idx="10028" formatCode="General">
                  <c:v>10.028</c:v>
                </c:pt>
                <c:pt idx="10029" formatCode="General">
                  <c:v>10.029</c:v>
                </c:pt>
                <c:pt idx="10030" formatCode="General">
                  <c:v>10.029999999999999</c:v>
                </c:pt>
                <c:pt idx="10031" formatCode="General">
                  <c:v>10.031000000000001</c:v>
                </c:pt>
                <c:pt idx="10032" formatCode="General">
                  <c:v>10.032</c:v>
                </c:pt>
                <c:pt idx="10033" formatCode="General">
                  <c:v>10.032999999999999</c:v>
                </c:pt>
                <c:pt idx="10034" formatCode="General">
                  <c:v>10.034000000000001</c:v>
                </c:pt>
                <c:pt idx="10035" formatCode="General">
                  <c:v>10.035</c:v>
                </c:pt>
                <c:pt idx="10036" formatCode="General">
                  <c:v>10.036</c:v>
                </c:pt>
                <c:pt idx="10037" formatCode="General">
                  <c:v>10.037000000000001</c:v>
                </c:pt>
                <c:pt idx="10038" formatCode="General">
                  <c:v>10.038</c:v>
                </c:pt>
                <c:pt idx="10039" formatCode="General">
                  <c:v>10.039</c:v>
                </c:pt>
                <c:pt idx="10040" formatCode="General">
                  <c:v>10.039999999999999</c:v>
                </c:pt>
                <c:pt idx="10041" formatCode="General">
                  <c:v>10.041</c:v>
                </c:pt>
                <c:pt idx="10042" formatCode="General">
                  <c:v>10.042</c:v>
                </c:pt>
                <c:pt idx="10043" formatCode="General">
                  <c:v>10.042999999999999</c:v>
                </c:pt>
                <c:pt idx="10044" formatCode="General">
                  <c:v>10.044</c:v>
                </c:pt>
                <c:pt idx="10045" formatCode="General">
                  <c:v>10.045</c:v>
                </c:pt>
                <c:pt idx="10046" formatCode="General">
                  <c:v>10.045999999999999</c:v>
                </c:pt>
                <c:pt idx="10047" formatCode="General">
                  <c:v>10.047000000000001</c:v>
                </c:pt>
                <c:pt idx="10048" formatCode="General">
                  <c:v>10.048</c:v>
                </c:pt>
                <c:pt idx="10049" formatCode="General">
                  <c:v>10.048999999999999</c:v>
                </c:pt>
                <c:pt idx="10050" formatCode="General">
                  <c:v>10.050000000000001</c:v>
                </c:pt>
                <c:pt idx="10051" formatCode="General">
                  <c:v>10.051</c:v>
                </c:pt>
                <c:pt idx="10052" formatCode="General">
                  <c:v>10.052</c:v>
                </c:pt>
                <c:pt idx="10053" formatCode="General">
                  <c:v>10.053000000000001</c:v>
                </c:pt>
                <c:pt idx="10054" formatCode="General">
                  <c:v>10.054</c:v>
                </c:pt>
                <c:pt idx="10055" formatCode="General">
                  <c:v>10.055</c:v>
                </c:pt>
                <c:pt idx="10056" formatCode="General">
                  <c:v>10.055999999999999</c:v>
                </c:pt>
                <c:pt idx="10057" formatCode="General">
                  <c:v>10.057</c:v>
                </c:pt>
                <c:pt idx="10058" formatCode="General">
                  <c:v>10.058</c:v>
                </c:pt>
                <c:pt idx="10059" formatCode="General">
                  <c:v>10.058999999999999</c:v>
                </c:pt>
                <c:pt idx="10060" formatCode="General">
                  <c:v>10.06</c:v>
                </c:pt>
                <c:pt idx="10061" formatCode="General">
                  <c:v>10.061</c:v>
                </c:pt>
                <c:pt idx="10062" formatCode="General">
                  <c:v>10.061999999999999</c:v>
                </c:pt>
                <c:pt idx="10063" formatCode="General">
                  <c:v>10.063000000000001</c:v>
                </c:pt>
                <c:pt idx="10064" formatCode="General">
                  <c:v>10.064</c:v>
                </c:pt>
                <c:pt idx="10065" formatCode="General">
                  <c:v>10.065</c:v>
                </c:pt>
                <c:pt idx="10066" formatCode="General">
                  <c:v>10.066000000000001</c:v>
                </c:pt>
                <c:pt idx="10067" formatCode="General">
                  <c:v>10.067</c:v>
                </c:pt>
                <c:pt idx="10068" formatCode="General">
                  <c:v>10.068</c:v>
                </c:pt>
                <c:pt idx="10069" formatCode="General">
                  <c:v>10.069000000000001</c:v>
                </c:pt>
                <c:pt idx="10070" formatCode="General">
                  <c:v>10.07</c:v>
                </c:pt>
                <c:pt idx="10071" formatCode="General">
                  <c:v>10.071</c:v>
                </c:pt>
                <c:pt idx="10072" formatCode="General">
                  <c:v>10.071999999999999</c:v>
                </c:pt>
                <c:pt idx="10073" formatCode="General">
                  <c:v>10.073</c:v>
                </c:pt>
                <c:pt idx="10074" formatCode="General">
                  <c:v>10.074</c:v>
                </c:pt>
                <c:pt idx="10075" formatCode="General">
                  <c:v>10.074999999999999</c:v>
                </c:pt>
                <c:pt idx="10076" formatCode="General">
                  <c:v>10.076000000000001</c:v>
                </c:pt>
                <c:pt idx="10077" formatCode="General">
                  <c:v>10.077</c:v>
                </c:pt>
                <c:pt idx="10078" formatCode="General">
                  <c:v>10.077999999999999</c:v>
                </c:pt>
                <c:pt idx="10079" formatCode="General">
                  <c:v>10.079000000000001</c:v>
                </c:pt>
                <c:pt idx="10080" formatCode="General">
                  <c:v>10.08</c:v>
                </c:pt>
                <c:pt idx="10081" formatCode="General">
                  <c:v>10.081</c:v>
                </c:pt>
                <c:pt idx="10082" formatCode="General">
                  <c:v>10.082000000000001</c:v>
                </c:pt>
                <c:pt idx="10083" formatCode="General">
                  <c:v>10.083</c:v>
                </c:pt>
                <c:pt idx="10084" formatCode="General">
                  <c:v>10.084</c:v>
                </c:pt>
                <c:pt idx="10085" formatCode="General">
                  <c:v>10.085000000000001</c:v>
                </c:pt>
                <c:pt idx="10086" formatCode="General">
                  <c:v>10.086</c:v>
                </c:pt>
                <c:pt idx="10087" formatCode="General">
                  <c:v>10.087</c:v>
                </c:pt>
                <c:pt idx="10088" formatCode="General">
                  <c:v>10.087999999999999</c:v>
                </c:pt>
                <c:pt idx="10089" formatCode="General">
                  <c:v>10.089</c:v>
                </c:pt>
                <c:pt idx="10090" formatCode="General">
                  <c:v>10.09</c:v>
                </c:pt>
                <c:pt idx="10091" formatCode="General">
                  <c:v>10.090999999999999</c:v>
                </c:pt>
                <c:pt idx="10092" formatCode="General">
                  <c:v>10.092000000000001</c:v>
                </c:pt>
                <c:pt idx="10093" formatCode="General">
                  <c:v>10.093</c:v>
                </c:pt>
                <c:pt idx="10094" formatCode="General">
                  <c:v>10.093999999999999</c:v>
                </c:pt>
                <c:pt idx="10095" formatCode="General">
                  <c:v>10.095000000000001</c:v>
                </c:pt>
                <c:pt idx="10096" formatCode="General">
                  <c:v>10.096</c:v>
                </c:pt>
                <c:pt idx="10097" formatCode="General">
                  <c:v>10.097</c:v>
                </c:pt>
                <c:pt idx="10098" formatCode="General">
                  <c:v>10.098000000000001</c:v>
                </c:pt>
                <c:pt idx="10099" formatCode="General">
                  <c:v>10.099</c:v>
                </c:pt>
                <c:pt idx="10100" formatCode="General">
                  <c:v>10.1</c:v>
                </c:pt>
                <c:pt idx="10101" formatCode="General">
                  <c:v>10.101000000000001</c:v>
                </c:pt>
                <c:pt idx="10102" formatCode="General">
                  <c:v>10.102</c:v>
                </c:pt>
                <c:pt idx="10103" formatCode="General">
                  <c:v>10.103</c:v>
                </c:pt>
                <c:pt idx="10104" formatCode="General">
                  <c:v>10.103999999999999</c:v>
                </c:pt>
                <c:pt idx="10105" formatCode="General">
                  <c:v>10.105</c:v>
                </c:pt>
                <c:pt idx="10106" formatCode="General">
                  <c:v>10.106</c:v>
                </c:pt>
                <c:pt idx="10107" formatCode="General">
                  <c:v>10.106999999999999</c:v>
                </c:pt>
                <c:pt idx="10108" formatCode="General">
                  <c:v>10.108000000000001</c:v>
                </c:pt>
                <c:pt idx="10109" formatCode="General">
                  <c:v>10.109</c:v>
                </c:pt>
                <c:pt idx="10110" formatCode="General">
                  <c:v>10.11</c:v>
                </c:pt>
                <c:pt idx="10111" formatCode="General">
                  <c:v>10.111000000000001</c:v>
                </c:pt>
                <c:pt idx="10112" formatCode="General">
                  <c:v>10.112</c:v>
                </c:pt>
                <c:pt idx="10113" formatCode="General">
                  <c:v>10.113</c:v>
                </c:pt>
                <c:pt idx="10114" formatCode="General">
                  <c:v>10.114000000000001</c:v>
                </c:pt>
                <c:pt idx="10115" formatCode="General">
                  <c:v>10.115</c:v>
                </c:pt>
                <c:pt idx="10116" formatCode="General">
                  <c:v>10.116</c:v>
                </c:pt>
                <c:pt idx="10117" formatCode="General">
                  <c:v>10.117000000000001</c:v>
                </c:pt>
                <c:pt idx="10118" formatCode="General">
                  <c:v>10.118</c:v>
                </c:pt>
                <c:pt idx="10119" formatCode="General">
                  <c:v>10.119</c:v>
                </c:pt>
                <c:pt idx="10120" formatCode="General">
                  <c:v>10.119999999999999</c:v>
                </c:pt>
                <c:pt idx="10121" formatCode="General">
                  <c:v>10.121</c:v>
                </c:pt>
                <c:pt idx="10122" formatCode="General">
                  <c:v>10.122</c:v>
                </c:pt>
                <c:pt idx="10123" formatCode="General">
                  <c:v>10.122999999999999</c:v>
                </c:pt>
                <c:pt idx="10124" formatCode="General">
                  <c:v>10.124000000000001</c:v>
                </c:pt>
                <c:pt idx="10125" formatCode="General">
                  <c:v>10.125</c:v>
                </c:pt>
                <c:pt idx="10126" formatCode="General">
                  <c:v>10.125999999999999</c:v>
                </c:pt>
                <c:pt idx="10127" formatCode="General">
                  <c:v>10.127000000000001</c:v>
                </c:pt>
                <c:pt idx="10128" formatCode="General">
                  <c:v>10.128</c:v>
                </c:pt>
                <c:pt idx="10129" formatCode="General">
                  <c:v>10.129</c:v>
                </c:pt>
                <c:pt idx="10130" formatCode="General">
                  <c:v>10.130000000000001</c:v>
                </c:pt>
                <c:pt idx="10131" formatCode="General">
                  <c:v>10.131</c:v>
                </c:pt>
                <c:pt idx="10132" formatCode="General">
                  <c:v>10.132</c:v>
                </c:pt>
                <c:pt idx="10133" formatCode="General">
                  <c:v>10.132999999999999</c:v>
                </c:pt>
                <c:pt idx="10134" formatCode="General">
                  <c:v>10.134</c:v>
                </c:pt>
                <c:pt idx="10135" formatCode="General">
                  <c:v>10.135</c:v>
                </c:pt>
                <c:pt idx="10136" formatCode="General">
                  <c:v>10.135999999999999</c:v>
                </c:pt>
                <c:pt idx="10137" formatCode="General">
                  <c:v>10.137</c:v>
                </c:pt>
                <c:pt idx="10138" formatCode="General">
                  <c:v>10.138</c:v>
                </c:pt>
                <c:pt idx="10139" formatCode="General">
                  <c:v>10.138999999999999</c:v>
                </c:pt>
                <c:pt idx="10140" formatCode="General">
                  <c:v>10.14</c:v>
                </c:pt>
                <c:pt idx="10141" formatCode="General">
                  <c:v>10.141</c:v>
                </c:pt>
                <c:pt idx="10142" formatCode="General">
                  <c:v>10.141999999999999</c:v>
                </c:pt>
                <c:pt idx="10143" formatCode="General">
                  <c:v>10.143000000000001</c:v>
                </c:pt>
                <c:pt idx="10144" formatCode="General">
                  <c:v>10.144</c:v>
                </c:pt>
                <c:pt idx="10145" formatCode="General">
                  <c:v>10.145</c:v>
                </c:pt>
                <c:pt idx="10146" formatCode="General">
                  <c:v>10.146000000000001</c:v>
                </c:pt>
                <c:pt idx="10147" formatCode="General">
                  <c:v>10.147</c:v>
                </c:pt>
                <c:pt idx="10148" formatCode="General">
                  <c:v>10.148</c:v>
                </c:pt>
                <c:pt idx="10149" formatCode="General">
                  <c:v>10.148999999999999</c:v>
                </c:pt>
                <c:pt idx="10150" formatCode="General">
                  <c:v>10.15</c:v>
                </c:pt>
                <c:pt idx="10151" formatCode="General">
                  <c:v>10.151</c:v>
                </c:pt>
                <c:pt idx="10152" formatCode="General">
                  <c:v>10.151999999999999</c:v>
                </c:pt>
                <c:pt idx="10153" formatCode="General">
                  <c:v>10.153</c:v>
                </c:pt>
                <c:pt idx="10154" formatCode="General">
                  <c:v>10.154</c:v>
                </c:pt>
                <c:pt idx="10155" formatCode="General">
                  <c:v>10.154999999999999</c:v>
                </c:pt>
                <c:pt idx="10156" formatCode="General">
                  <c:v>10.156000000000001</c:v>
                </c:pt>
                <c:pt idx="10157" formatCode="General">
                  <c:v>10.157</c:v>
                </c:pt>
                <c:pt idx="10158" formatCode="General">
                  <c:v>10.157999999999999</c:v>
                </c:pt>
                <c:pt idx="10159" formatCode="General">
                  <c:v>10.159000000000001</c:v>
                </c:pt>
                <c:pt idx="10160" formatCode="General">
                  <c:v>10.16</c:v>
                </c:pt>
                <c:pt idx="10161" formatCode="General">
                  <c:v>10.161</c:v>
                </c:pt>
                <c:pt idx="10162" formatCode="General">
                  <c:v>10.162000000000001</c:v>
                </c:pt>
                <c:pt idx="10163" formatCode="General">
                  <c:v>10.163</c:v>
                </c:pt>
                <c:pt idx="10164" formatCode="General">
                  <c:v>10.164</c:v>
                </c:pt>
                <c:pt idx="10165" formatCode="General">
                  <c:v>10.164999999999999</c:v>
                </c:pt>
                <c:pt idx="10166" formatCode="General">
                  <c:v>10.166</c:v>
                </c:pt>
                <c:pt idx="10167" formatCode="General">
                  <c:v>10.167</c:v>
                </c:pt>
                <c:pt idx="10168" formatCode="General">
                  <c:v>10.167999999999999</c:v>
                </c:pt>
                <c:pt idx="10169" formatCode="General">
                  <c:v>10.169</c:v>
                </c:pt>
                <c:pt idx="10170" formatCode="General">
                  <c:v>10.17</c:v>
                </c:pt>
                <c:pt idx="10171" formatCode="General">
                  <c:v>10.170999999999999</c:v>
                </c:pt>
                <c:pt idx="10172" formatCode="General">
                  <c:v>10.172000000000001</c:v>
                </c:pt>
                <c:pt idx="10173" formatCode="General">
                  <c:v>10.173</c:v>
                </c:pt>
                <c:pt idx="10174" formatCode="General">
                  <c:v>10.173999999999999</c:v>
                </c:pt>
                <c:pt idx="10175" formatCode="General">
                  <c:v>10.175000000000001</c:v>
                </c:pt>
                <c:pt idx="10176" formatCode="General">
                  <c:v>10.176</c:v>
                </c:pt>
                <c:pt idx="10177" formatCode="General">
                  <c:v>10.177</c:v>
                </c:pt>
                <c:pt idx="10178" formatCode="General">
                  <c:v>10.178000000000001</c:v>
                </c:pt>
                <c:pt idx="10179" formatCode="General">
                  <c:v>10.179</c:v>
                </c:pt>
                <c:pt idx="10180" formatCode="General">
                  <c:v>10.18</c:v>
                </c:pt>
                <c:pt idx="10181" formatCode="General">
                  <c:v>10.180999999999999</c:v>
                </c:pt>
                <c:pt idx="10182" formatCode="General">
                  <c:v>10.182</c:v>
                </c:pt>
                <c:pt idx="10183" formatCode="General">
                  <c:v>10.183</c:v>
                </c:pt>
                <c:pt idx="10184" formatCode="General">
                  <c:v>10.183999999999999</c:v>
                </c:pt>
                <c:pt idx="10185" formatCode="General">
                  <c:v>10.185</c:v>
                </c:pt>
                <c:pt idx="10186" formatCode="General">
                  <c:v>10.186</c:v>
                </c:pt>
                <c:pt idx="10187" formatCode="General">
                  <c:v>10.186999999999999</c:v>
                </c:pt>
                <c:pt idx="10188" formatCode="General">
                  <c:v>10.188000000000001</c:v>
                </c:pt>
                <c:pt idx="10189" formatCode="General">
                  <c:v>10.189</c:v>
                </c:pt>
                <c:pt idx="10190" formatCode="General">
                  <c:v>10.19</c:v>
                </c:pt>
                <c:pt idx="10191" formatCode="General">
                  <c:v>10.191000000000001</c:v>
                </c:pt>
                <c:pt idx="10192" formatCode="General">
                  <c:v>10.192</c:v>
                </c:pt>
                <c:pt idx="10193" formatCode="General">
                  <c:v>10.193</c:v>
                </c:pt>
                <c:pt idx="10194" formatCode="General">
                  <c:v>10.194000000000001</c:v>
                </c:pt>
                <c:pt idx="10195" formatCode="General">
                  <c:v>10.195</c:v>
                </c:pt>
                <c:pt idx="10196" formatCode="General">
                  <c:v>10.196</c:v>
                </c:pt>
                <c:pt idx="10197" formatCode="General">
                  <c:v>10.196999999999999</c:v>
                </c:pt>
                <c:pt idx="10198" formatCode="General">
                  <c:v>10.198</c:v>
                </c:pt>
                <c:pt idx="10199" formatCode="General">
                  <c:v>10.199</c:v>
                </c:pt>
                <c:pt idx="10200" formatCode="General">
                  <c:v>10.199999999999999</c:v>
                </c:pt>
                <c:pt idx="10201" formatCode="General">
                  <c:v>10.201000000000001</c:v>
                </c:pt>
                <c:pt idx="10202" formatCode="General">
                  <c:v>10.202</c:v>
                </c:pt>
                <c:pt idx="10203" formatCode="General">
                  <c:v>10.202999999999999</c:v>
                </c:pt>
                <c:pt idx="10204" formatCode="General">
                  <c:v>10.204000000000001</c:v>
                </c:pt>
                <c:pt idx="10205" formatCode="General">
                  <c:v>10.205</c:v>
                </c:pt>
                <c:pt idx="10206" formatCode="General">
                  <c:v>10.206</c:v>
                </c:pt>
                <c:pt idx="10207" formatCode="General">
                  <c:v>10.207000000000001</c:v>
                </c:pt>
                <c:pt idx="10208" formatCode="General">
                  <c:v>10.208</c:v>
                </c:pt>
                <c:pt idx="10209" formatCode="General">
                  <c:v>10.209</c:v>
                </c:pt>
                <c:pt idx="10210" formatCode="General">
                  <c:v>10.210000000000001</c:v>
                </c:pt>
                <c:pt idx="10211" formatCode="General">
                  <c:v>10.211</c:v>
                </c:pt>
                <c:pt idx="10212" formatCode="General">
                  <c:v>10.212</c:v>
                </c:pt>
                <c:pt idx="10213" formatCode="General">
                  <c:v>10.212999999999999</c:v>
                </c:pt>
                <c:pt idx="10214" formatCode="General">
                  <c:v>10.214</c:v>
                </c:pt>
                <c:pt idx="10215" formatCode="General">
                  <c:v>10.215</c:v>
                </c:pt>
                <c:pt idx="10216" formatCode="General">
                  <c:v>10.215999999999999</c:v>
                </c:pt>
                <c:pt idx="10217" formatCode="General">
                  <c:v>10.217000000000001</c:v>
                </c:pt>
                <c:pt idx="10218" formatCode="General">
                  <c:v>10.218</c:v>
                </c:pt>
                <c:pt idx="10219" formatCode="General">
                  <c:v>10.218999999999999</c:v>
                </c:pt>
                <c:pt idx="10220" formatCode="General">
                  <c:v>10.220000000000001</c:v>
                </c:pt>
                <c:pt idx="10221" formatCode="General">
                  <c:v>10.221</c:v>
                </c:pt>
                <c:pt idx="10222" formatCode="General">
                  <c:v>10.222</c:v>
                </c:pt>
                <c:pt idx="10223" formatCode="General">
                  <c:v>10.223000000000001</c:v>
                </c:pt>
                <c:pt idx="10224" formatCode="General">
                  <c:v>10.224</c:v>
                </c:pt>
                <c:pt idx="10225" formatCode="General">
                  <c:v>10.225</c:v>
                </c:pt>
                <c:pt idx="10226" formatCode="General">
                  <c:v>10.226000000000001</c:v>
                </c:pt>
                <c:pt idx="10227" formatCode="General">
                  <c:v>10.227</c:v>
                </c:pt>
                <c:pt idx="10228" formatCode="General">
                  <c:v>10.228</c:v>
                </c:pt>
                <c:pt idx="10229" formatCode="General">
                  <c:v>10.228999999999999</c:v>
                </c:pt>
                <c:pt idx="10230" formatCode="General">
                  <c:v>10.23</c:v>
                </c:pt>
                <c:pt idx="10231" formatCode="General">
                  <c:v>10.231</c:v>
                </c:pt>
                <c:pt idx="10232" formatCode="General">
                  <c:v>10.231999999999999</c:v>
                </c:pt>
                <c:pt idx="10233" formatCode="General">
                  <c:v>10.233000000000001</c:v>
                </c:pt>
                <c:pt idx="10234" formatCode="General">
                  <c:v>10.234</c:v>
                </c:pt>
                <c:pt idx="10235" formatCode="General">
                  <c:v>10.234999999999999</c:v>
                </c:pt>
                <c:pt idx="10236" formatCode="General">
                  <c:v>10.236000000000001</c:v>
                </c:pt>
                <c:pt idx="10237" formatCode="General">
                  <c:v>10.237</c:v>
                </c:pt>
                <c:pt idx="10238" formatCode="General">
                  <c:v>10.238</c:v>
                </c:pt>
                <c:pt idx="10239" formatCode="General">
                  <c:v>10.239000000000001</c:v>
                </c:pt>
                <c:pt idx="10240" formatCode="General">
                  <c:v>10.24</c:v>
                </c:pt>
                <c:pt idx="10241" formatCode="General">
                  <c:v>10.241</c:v>
                </c:pt>
                <c:pt idx="10242" formatCode="General">
                  <c:v>10.242000000000001</c:v>
                </c:pt>
                <c:pt idx="10243" formatCode="General">
                  <c:v>10.243</c:v>
                </c:pt>
                <c:pt idx="10244" formatCode="General">
                  <c:v>10.244</c:v>
                </c:pt>
                <c:pt idx="10245" formatCode="General">
                  <c:v>10.244999999999999</c:v>
                </c:pt>
                <c:pt idx="10246" formatCode="General">
                  <c:v>10.246</c:v>
                </c:pt>
                <c:pt idx="10247" formatCode="General">
                  <c:v>10.247</c:v>
                </c:pt>
                <c:pt idx="10248" formatCode="General">
                  <c:v>10.247999999999999</c:v>
                </c:pt>
                <c:pt idx="10249" formatCode="General">
                  <c:v>10.249000000000001</c:v>
                </c:pt>
                <c:pt idx="10250" formatCode="General">
                  <c:v>10.25</c:v>
                </c:pt>
                <c:pt idx="10251" formatCode="General">
                  <c:v>10.250999999999999</c:v>
                </c:pt>
                <c:pt idx="10252" formatCode="General">
                  <c:v>10.252000000000001</c:v>
                </c:pt>
                <c:pt idx="10253" formatCode="General">
                  <c:v>10.253</c:v>
                </c:pt>
                <c:pt idx="10254" formatCode="General">
                  <c:v>10.254</c:v>
                </c:pt>
                <c:pt idx="10255" formatCode="General">
                  <c:v>10.255000000000001</c:v>
                </c:pt>
                <c:pt idx="10256" formatCode="General">
                  <c:v>10.256</c:v>
                </c:pt>
                <c:pt idx="10257" formatCode="General">
                  <c:v>10.257</c:v>
                </c:pt>
                <c:pt idx="10258" formatCode="General">
                  <c:v>10.257999999999999</c:v>
                </c:pt>
                <c:pt idx="10259" formatCode="General">
                  <c:v>10.259</c:v>
                </c:pt>
                <c:pt idx="10260" formatCode="General">
                  <c:v>10.26</c:v>
                </c:pt>
                <c:pt idx="10261" formatCode="General">
                  <c:v>10.260999999999999</c:v>
                </c:pt>
                <c:pt idx="10262" formatCode="General">
                  <c:v>10.262</c:v>
                </c:pt>
                <c:pt idx="10263" formatCode="General">
                  <c:v>10.263</c:v>
                </c:pt>
                <c:pt idx="10264" formatCode="General">
                  <c:v>10.263999999999999</c:v>
                </c:pt>
                <c:pt idx="10265" formatCode="General">
                  <c:v>10.265000000000001</c:v>
                </c:pt>
                <c:pt idx="10266" formatCode="General">
                  <c:v>10.266</c:v>
                </c:pt>
                <c:pt idx="10267" formatCode="General">
                  <c:v>10.266999999999999</c:v>
                </c:pt>
                <c:pt idx="10268" formatCode="General">
                  <c:v>10.268000000000001</c:v>
                </c:pt>
                <c:pt idx="10269" formatCode="General">
                  <c:v>10.269</c:v>
                </c:pt>
                <c:pt idx="10270" formatCode="General">
                  <c:v>10.27</c:v>
                </c:pt>
                <c:pt idx="10271" formatCode="General">
                  <c:v>10.271000000000001</c:v>
                </c:pt>
                <c:pt idx="10272" formatCode="General">
                  <c:v>10.272</c:v>
                </c:pt>
                <c:pt idx="10273" formatCode="General">
                  <c:v>10.273</c:v>
                </c:pt>
                <c:pt idx="10274" formatCode="General">
                  <c:v>10.273999999999999</c:v>
                </c:pt>
                <c:pt idx="10275" formatCode="General">
                  <c:v>10.275</c:v>
                </c:pt>
                <c:pt idx="10276" formatCode="General">
                  <c:v>10.276</c:v>
                </c:pt>
                <c:pt idx="10277" formatCode="General">
                  <c:v>10.276999999999999</c:v>
                </c:pt>
                <c:pt idx="10278" formatCode="General">
                  <c:v>10.278</c:v>
                </c:pt>
                <c:pt idx="10279" formatCode="General">
                  <c:v>10.279</c:v>
                </c:pt>
                <c:pt idx="10280" formatCode="General">
                  <c:v>10.28</c:v>
                </c:pt>
                <c:pt idx="10281" formatCode="General">
                  <c:v>10.281000000000001</c:v>
                </c:pt>
                <c:pt idx="10282" formatCode="General">
                  <c:v>10.282</c:v>
                </c:pt>
                <c:pt idx="10283" formatCode="General">
                  <c:v>10.282999999999999</c:v>
                </c:pt>
                <c:pt idx="10284" formatCode="General">
                  <c:v>10.284000000000001</c:v>
                </c:pt>
                <c:pt idx="10285" formatCode="General">
                  <c:v>10.285</c:v>
                </c:pt>
                <c:pt idx="10286" formatCode="General">
                  <c:v>10.286</c:v>
                </c:pt>
                <c:pt idx="10287" formatCode="General">
                  <c:v>10.287000000000001</c:v>
                </c:pt>
                <c:pt idx="10288" formatCode="General">
                  <c:v>10.288</c:v>
                </c:pt>
                <c:pt idx="10289" formatCode="General">
                  <c:v>10.289</c:v>
                </c:pt>
                <c:pt idx="10290" formatCode="General">
                  <c:v>10.29</c:v>
                </c:pt>
                <c:pt idx="10291" formatCode="General">
                  <c:v>10.291</c:v>
                </c:pt>
                <c:pt idx="10292" formatCode="General">
                  <c:v>10.292</c:v>
                </c:pt>
                <c:pt idx="10293" formatCode="General">
                  <c:v>10.292999999999999</c:v>
                </c:pt>
                <c:pt idx="10294" formatCode="General">
                  <c:v>10.294</c:v>
                </c:pt>
                <c:pt idx="10295" formatCode="General">
                  <c:v>10.295</c:v>
                </c:pt>
                <c:pt idx="10296" formatCode="General">
                  <c:v>10.295999999999999</c:v>
                </c:pt>
                <c:pt idx="10297" formatCode="General">
                  <c:v>10.297000000000001</c:v>
                </c:pt>
                <c:pt idx="10298" formatCode="General">
                  <c:v>10.298</c:v>
                </c:pt>
                <c:pt idx="10299" formatCode="General">
                  <c:v>10.298999999999999</c:v>
                </c:pt>
                <c:pt idx="10300" formatCode="General">
                  <c:v>10.3</c:v>
                </c:pt>
                <c:pt idx="10301" formatCode="General">
                  <c:v>10.301</c:v>
                </c:pt>
                <c:pt idx="10302" formatCode="General">
                  <c:v>10.302</c:v>
                </c:pt>
                <c:pt idx="10303" formatCode="General">
                  <c:v>10.303000000000001</c:v>
                </c:pt>
                <c:pt idx="10304" formatCode="General">
                  <c:v>10.304</c:v>
                </c:pt>
                <c:pt idx="10305" formatCode="General">
                  <c:v>10.305</c:v>
                </c:pt>
                <c:pt idx="10306" formatCode="General">
                  <c:v>10.305999999999999</c:v>
                </c:pt>
                <c:pt idx="10307" formatCode="General">
                  <c:v>10.307</c:v>
                </c:pt>
                <c:pt idx="10308" formatCode="General">
                  <c:v>10.308</c:v>
                </c:pt>
                <c:pt idx="10309" formatCode="General">
                  <c:v>10.308999999999999</c:v>
                </c:pt>
                <c:pt idx="10310" formatCode="General">
                  <c:v>10.31</c:v>
                </c:pt>
                <c:pt idx="10311" formatCode="General">
                  <c:v>10.311</c:v>
                </c:pt>
                <c:pt idx="10312" formatCode="General">
                  <c:v>10.311999999999999</c:v>
                </c:pt>
                <c:pt idx="10313" formatCode="General">
                  <c:v>10.313000000000001</c:v>
                </c:pt>
                <c:pt idx="10314" formatCode="General">
                  <c:v>10.314</c:v>
                </c:pt>
                <c:pt idx="10315" formatCode="General">
                  <c:v>10.315</c:v>
                </c:pt>
                <c:pt idx="10316" formatCode="General">
                  <c:v>10.316000000000001</c:v>
                </c:pt>
                <c:pt idx="10317" formatCode="General">
                  <c:v>10.317</c:v>
                </c:pt>
                <c:pt idx="10318" formatCode="General">
                  <c:v>10.318</c:v>
                </c:pt>
                <c:pt idx="10319" formatCode="General">
                  <c:v>10.319000000000001</c:v>
                </c:pt>
                <c:pt idx="10320" formatCode="General">
                  <c:v>10.32</c:v>
                </c:pt>
                <c:pt idx="10321" formatCode="General">
                  <c:v>10.321</c:v>
                </c:pt>
                <c:pt idx="10322" formatCode="General">
                  <c:v>10.321999999999999</c:v>
                </c:pt>
                <c:pt idx="10323" formatCode="General">
                  <c:v>10.323</c:v>
                </c:pt>
                <c:pt idx="10324" formatCode="General">
                  <c:v>10.324</c:v>
                </c:pt>
                <c:pt idx="10325" formatCode="General">
                  <c:v>10.324999999999999</c:v>
                </c:pt>
                <c:pt idx="10326" formatCode="General">
                  <c:v>10.326000000000001</c:v>
                </c:pt>
                <c:pt idx="10327" formatCode="General">
                  <c:v>10.327</c:v>
                </c:pt>
                <c:pt idx="10328" formatCode="General">
                  <c:v>10.327999999999999</c:v>
                </c:pt>
                <c:pt idx="10329" formatCode="General">
                  <c:v>10.329000000000001</c:v>
                </c:pt>
                <c:pt idx="10330" formatCode="General">
                  <c:v>10.33</c:v>
                </c:pt>
                <c:pt idx="10331" formatCode="General">
                  <c:v>10.331</c:v>
                </c:pt>
                <c:pt idx="10332" formatCode="General">
                  <c:v>10.332000000000001</c:v>
                </c:pt>
                <c:pt idx="10333" formatCode="General">
                  <c:v>10.333</c:v>
                </c:pt>
                <c:pt idx="10334" formatCode="General">
                  <c:v>10.334</c:v>
                </c:pt>
                <c:pt idx="10335" formatCode="General">
                  <c:v>10.335000000000001</c:v>
                </c:pt>
                <c:pt idx="10336" formatCode="General">
                  <c:v>10.336</c:v>
                </c:pt>
                <c:pt idx="10337" formatCode="General">
                  <c:v>10.337</c:v>
                </c:pt>
                <c:pt idx="10338" formatCode="General">
                  <c:v>10.337999999999999</c:v>
                </c:pt>
                <c:pt idx="10339" formatCode="General">
                  <c:v>10.339</c:v>
                </c:pt>
                <c:pt idx="10340" formatCode="General">
                  <c:v>10.34</c:v>
                </c:pt>
                <c:pt idx="10341" formatCode="General">
                  <c:v>10.340999999999999</c:v>
                </c:pt>
                <c:pt idx="10342" formatCode="General">
                  <c:v>10.342000000000001</c:v>
                </c:pt>
                <c:pt idx="10343" formatCode="General">
                  <c:v>10.343</c:v>
                </c:pt>
                <c:pt idx="10344" formatCode="General">
                  <c:v>10.343999999999999</c:v>
                </c:pt>
                <c:pt idx="10345" formatCode="General">
                  <c:v>10.345000000000001</c:v>
                </c:pt>
                <c:pt idx="10346" formatCode="General">
                  <c:v>10.346</c:v>
                </c:pt>
                <c:pt idx="10347" formatCode="General">
                  <c:v>10.347</c:v>
                </c:pt>
                <c:pt idx="10348" formatCode="General">
                  <c:v>10.348000000000001</c:v>
                </c:pt>
                <c:pt idx="10349" formatCode="General">
                  <c:v>10.349</c:v>
                </c:pt>
                <c:pt idx="10350" formatCode="General">
                  <c:v>10.35</c:v>
                </c:pt>
                <c:pt idx="10351" formatCode="General">
                  <c:v>10.351000000000001</c:v>
                </c:pt>
                <c:pt idx="10352" formatCode="General">
                  <c:v>10.352</c:v>
                </c:pt>
                <c:pt idx="10353" formatCode="General">
                  <c:v>10.353</c:v>
                </c:pt>
                <c:pt idx="10354" formatCode="General">
                  <c:v>10.353999999999999</c:v>
                </c:pt>
                <c:pt idx="10355" formatCode="General">
                  <c:v>10.355</c:v>
                </c:pt>
                <c:pt idx="10356" formatCode="General">
                  <c:v>10.356</c:v>
                </c:pt>
                <c:pt idx="10357" formatCode="General">
                  <c:v>10.356999999999999</c:v>
                </c:pt>
                <c:pt idx="10358" formatCode="General">
                  <c:v>10.358000000000001</c:v>
                </c:pt>
                <c:pt idx="10359" formatCode="General">
                  <c:v>10.359</c:v>
                </c:pt>
                <c:pt idx="10360" formatCode="General">
                  <c:v>10.36</c:v>
                </c:pt>
                <c:pt idx="10361" formatCode="General">
                  <c:v>10.361000000000001</c:v>
                </c:pt>
                <c:pt idx="10362" formatCode="General">
                  <c:v>10.362</c:v>
                </c:pt>
                <c:pt idx="10363" formatCode="General">
                  <c:v>10.363</c:v>
                </c:pt>
                <c:pt idx="10364" formatCode="General">
                  <c:v>10.364000000000001</c:v>
                </c:pt>
                <c:pt idx="10365" formatCode="General">
                  <c:v>10.365</c:v>
                </c:pt>
                <c:pt idx="10366" formatCode="General">
                  <c:v>10.366</c:v>
                </c:pt>
                <c:pt idx="10367" formatCode="General">
                  <c:v>10.367000000000001</c:v>
                </c:pt>
                <c:pt idx="10368" formatCode="General">
                  <c:v>10.368</c:v>
                </c:pt>
                <c:pt idx="10369" formatCode="General">
                  <c:v>10.369</c:v>
                </c:pt>
                <c:pt idx="10370" formatCode="General">
                  <c:v>10.37</c:v>
                </c:pt>
                <c:pt idx="10371" formatCode="General">
                  <c:v>10.371</c:v>
                </c:pt>
                <c:pt idx="10372" formatCode="General">
                  <c:v>10.372</c:v>
                </c:pt>
                <c:pt idx="10373" formatCode="General">
                  <c:v>10.372999999999999</c:v>
                </c:pt>
                <c:pt idx="10374" formatCode="General">
                  <c:v>10.374000000000001</c:v>
                </c:pt>
                <c:pt idx="10375" formatCode="General">
                  <c:v>10.375</c:v>
                </c:pt>
                <c:pt idx="10376" formatCode="General">
                  <c:v>10.375999999999999</c:v>
                </c:pt>
                <c:pt idx="10377" formatCode="General">
                  <c:v>10.377000000000001</c:v>
                </c:pt>
                <c:pt idx="10378" formatCode="General">
                  <c:v>10.378</c:v>
                </c:pt>
                <c:pt idx="10379" formatCode="General">
                  <c:v>10.379</c:v>
                </c:pt>
                <c:pt idx="10380" formatCode="General">
                  <c:v>10.38</c:v>
                </c:pt>
                <c:pt idx="10381" formatCode="General">
                  <c:v>10.381</c:v>
                </c:pt>
                <c:pt idx="10382" formatCode="General">
                  <c:v>10.382</c:v>
                </c:pt>
                <c:pt idx="10383" formatCode="General">
                  <c:v>10.382999999999999</c:v>
                </c:pt>
                <c:pt idx="10384" formatCode="General">
                  <c:v>10.384</c:v>
                </c:pt>
                <c:pt idx="10385" formatCode="General">
                  <c:v>10.385</c:v>
                </c:pt>
                <c:pt idx="10386" formatCode="General">
                  <c:v>10.385999999999999</c:v>
                </c:pt>
                <c:pt idx="10387" formatCode="General">
                  <c:v>10.387</c:v>
                </c:pt>
                <c:pt idx="10388" formatCode="General">
                  <c:v>10.388</c:v>
                </c:pt>
                <c:pt idx="10389" formatCode="General">
                  <c:v>10.388999999999999</c:v>
                </c:pt>
                <c:pt idx="10390" formatCode="General">
                  <c:v>10.39</c:v>
                </c:pt>
                <c:pt idx="10391" formatCode="General">
                  <c:v>10.391</c:v>
                </c:pt>
                <c:pt idx="10392" formatCode="General">
                  <c:v>10.391999999999999</c:v>
                </c:pt>
                <c:pt idx="10393" formatCode="General">
                  <c:v>10.393000000000001</c:v>
                </c:pt>
                <c:pt idx="10394" formatCode="General">
                  <c:v>10.394</c:v>
                </c:pt>
                <c:pt idx="10395" formatCode="General">
                  <c:v>10.395</c:v>
                </c:pt>
                <c:pt idx="10396" formatCode="General">
                  <c:v>10.396000000000001</c:v>
                </c:pt>
                <c:pt idx="10397" formatCode="General">
                  <c:v>10.397</c:v>
                </c:pt>
                <c:pt idx="10398" formatCode="General">
                  <c:v>10.398</c:v>
                </c:pt>
                <c:pt idx="10399" formatCode="General">
                  <c:v>10.398999999999999</c:v>
                </c:pt>
                <c:pt idx="10400" formatCode="General">
                  <c:v>10.4</c:v>
                </c:pt>
                <c:pt idx="10401" formatCode="General">
                  <c:v>10.401</c:v>
                </c:pt>
                <c:pt idx="10402" formatCode="General">
                  <c:v>10.401999999999999</c:v>
                </c:pt>
                <c:pt idx="10403" formatCode="General">
                  <c:v>10.403</c:v>
                </c:pt>
                <c:pt idx="10404" formatCode="General">
                  <c:v>10.404</c:v>
                </c:pt>
                <c:pt idx="10405" formatCode="General">
                  <c:v>10.404999999999999</c:v>
                </c:pt>
                <c:pt idx="10406" formatCode="General">
                  <c:v>10.406000000000001</c:v>
                </c:pt>
                <c:pt idx="10407" formatCode="General">
                  <c:v>10.407</c:v>
                </c:pt>
                <c:pt idx="10408" formatCode="General">
                  <c:v>10.407999999999999</c:v>
                </c:pt>
                <c:pt idx="10409" formatCode="General">
                  <c:v>10.409000000000001</c:v>
                </c:pt>
                <c:pt idx="10410" formatCode="General">
                  <c:v>10.41</c:v>
                </c:pt>
                <c:pt idx="10411" formatCode="General">
                  <c:v>10.411</c:v>
                </c:pt>
                <c:pt idx="10412" formatCode="General">
                  <c:v>10.412000000000001</c:v>
                </c:pt>
                <c:pt idx="10413" formatCode="General">
                  <c:v>10.413</c:v>
                </c:pt>
                <c:pt idx="10414" formatCode="General">
                  <c:v>10.414</c:v>
                </c:pt>
                <c:pt idx="10415" formatCode="General">
                  <c:v>10.414999999999999</c:v>
                </c:pt>
                <c:pt idx="10416" formatCode="General">
                  <c:v>10.416</c:v>
                </c:pt>
                <c:pt idx="10417" formatCode="General">
                  <c:v>10.417</c:v>
                </c:pt>
                <c:pt idx="10418" formatCode="General">
                  <c:v>10.417999999999999</c:v>
                </c:pt>
                <c:pt idx="10419" formatCode="General">
                  <c:v>10.419</c:v>
                </c:pt>
                <c:pt idx="10420" formatCode="General">
                  <c:v>10.42</c:v>
                </c:pt>
                <c:pt idx="10421" formatCode="General">
                  <c:v>10.420999999999999</c:v>
                </c:pt>
                <c:pt idx="10422" formatCode="General">
                  <c:v>10.422000000000001</c:v>
                </c:pt>
                <c:pt idx="10423" formatCode="General">
                  <c:v>10.423</c:v>
                </c:pt>
                <c:pt idx="10424" formatCode="General">
                  <c:v>10.423999999999999</c:v>
                </c:pt>
                <c:pt idx="10425" formatCode="General">
                  <c:v>10.425000000000001</c:v>
                </c:pt>
                <c:pt idx="10426" formatCode="General">
                  <c:v>10.426</c:v>
                </c:pt>
                <c:pt idx="10427" formatCode="General">
                  <c:v>10.427</c:v>
                </c:pt>
                <c:pt idx="10428" formatCode="General">
                  <c:v>10.428000000000001</c:v>
                </c:pt>
                <c:pt idx="10429" formatCode="General">
                  <c:v>10.429</c:v>
                </c:pt>
                <c:pt idx="10430" formatCode="General">
                  <c:v>10.43</c:v>
                </c:pt>
                <c:pt idx="10431" formatCode="General">
                  <c:v>10.430999999999999</c:v>
                </c:pt>
                <c:pt idx="10432" formatCode="General">
                  <c:v>10.432</c:v>
                </c:pt>
                <c:pt idx="10433" formatCode="General">
                  <c:v>10.433</c:v>
                </c:pt>
                <c:pt idx="10434" formatCode="General">
                  <c:v>10.433999999999999</c:v>
                </c:pt>
                <c:pt idx="10435" formatCode="General">
                  <c:v>10.435</c:v>
                </c:pt>
                <c:pt idx="10436" formatCode="General">
                  <c:v>10.436</c:v>
                </c:pt>
                <c:pt idx="10437" formatCode="General">
                  <c:v>10.436999999999999</c:v>
                </c:pt>
                <c:pt idx="10438" formatCode="General">
                  <c:v>10.438000000000001</c:v>
                </c:pt>
                <c:pt idx="10439" formatCode="General">
                  <c:v>10.439</c:v>
                </c:pt>
                <c:pt idx="10440" formatCode="General">
                  <c:v>10.44</c:v>
                </c:pt>
                <c:pt idx="10441" formatCode="General">
                  <c:v>10.441000000000001</c:v>
                </c:pt>
                <c:pt idx="10442" formatCode="General">
                  <c:v>10.442</c:v>
                </c:pt>
                <c:pt idx="10443" formatCode="General">
                  <c:v>10.443</c:v>
                </c:pt>
                <c:pt idx="10444" formatCode="General">
                  <c:v>10.444000000000001</c:v>
                </c:pt>
                <c:pt idx="10445" formatCode="General">
                  <c:v>10.445</c:v>
                </c:pt>
                <c:pt idx="10446" formatCode="General">
                  <c:v>10.446</c:v>
                </c:pt>
                <c:pt idx="10447" formatCode="General">
                  <c:v>10.446999999999999</c:v>
                </c:pt>
                <c:pt idx="10448" formatCode="General">
                  <c:v>10.448</c:v>
                </c:pt>
                <c:pt idx="10449" formatCode="General">
                  <c:v>10.449</c:v>
                </c:pt>
                <c:pt idx="10450" formatCode="General">
                  <c:v>10.45</c:v>
                </c:pt>
                <c:pt idx="10451" formatCode="General">
                  <c:v>10.451000000000001</c:v>
                </c:pt>
                <c:pt idx="10452" formatCode="General">
                  <c:v>10.452</c:v>
                </c:pt>
                <c:pt idx="10453" formatCode="General">
                  <c:v>10.452999999999999</c:v>
                </c:pt>
                <c:pt idx="10454" formatCode="General">
                  <c:v>10.454000000000001</c:v>
                </c:pt>
                <c:pt idx="10455" formatCode="General">
                  <c:v>10.455</c:v>
                </c:pt>
                <c:pt idx="10456" formatCode="General">
                  <c:v>10.456</c:v>
                </c:pt>
                <c:pt idx="10457" formatCode="General">
                  <c:v>10.457000000000001</c:v>
                </c:pt>
                <c:pt idx="10458" formatCode="General">
                  <c:v>10.458</c:v>
                </c:pt>
                <c:pt idx="10459" formatCode="General">
                  <c:v>10.459</c:v>
                </c:pt>
                <c:pt idx="10460" formatCode="General">
                  <c:v>10.46</c:v>
                </c:pt>
                <c:pt idx="10461" formatCode="General">
                  <c:v>10.461</c:v>
                </c:pt>
                <c:pt idx="10462" formatCode="General">
                  <c:v>10.462</c:v>
                </c:pt>
                <c:pt idx="10463" formatCode="General">
                  <c:v>10.462999999999999</c:v>
                </c:pt>
                <c:pt idx="10464" formatCode="General">
                  <c:v>10.464</c:v>
                </c:pt>
                <c:pt idx="10465" formatCode="General">
                  <c:v>10.465</c:v>
                </c:pt>
                <c:pt idx="10466" formatCode="General">
                  <c:v>10.465999999999999</c:v>
                </c:pt>
                <c:pt idx="10467" formatCode="General">
                  <c:v>10.467000000000001</c:v>
                </c:pt>
                <c:pt idx="10468" formatCode="General">
                  <c:v>10.468</c:v>
                </c:pt>
                <c:pt idx="10469" formatCode="General">
                  <c:v>10.468999999999999</c:v>
                </c:pt>
                <c:pt idx="10470" formatCode="General">
                  <c:v>10.47</c:v>
                </c:pt>
                <c:pt idx="10471" formatCode="General">
                  <c:v>10.471</c:v>
                </c:pt>
                <c:pt idx="10472" formatCode="General">
                  <c:v>10.472</c:v>
                </c:pt>
                <c:pt idx="10473" formatCode="General">
                  <c:v>10.473000000000001</c:v>
                </c:pt>
                <c:pt idx="10474" formatCode="General">
                  <c:v>10.474</c:v>
                </c:pt>
                <c:pt idx="10475" formatCode="General">
                  <c:v>10.475</c:v>
                </c:pt>
                <c:pt idx="10476" formatCode="General">
                  <c:v>10.476000000000001</c:v>
                </c:pt>
                <c:pt idx="10477" formatCode="General">
                  <c:v>10.477</c:v>
                </c:pt>
                <c:pt idx="10478" formatCode="General">
                  <c:v>10.478</c:v>
                </c:pt>
                <c:pt idx="10479" formatCode="General">
                  <c:v>10.478999999999999</c:v>
                </c:pt>
                <c:pt idx="10480" formatCode="General">
                  <c:v>10.48</c:v>
                </c:pt>
                <c:pt idx="10481" formatCode="General">
                  <c:v>10.481</c:v>
                </c:pt>
                <c:pt idx="10482" formatCode="General">
                  <c:v>10.481999999999999</c:v>
                </c:pt>
                <c:pt idx="10483" formatCode="General">
                  <c:v>10.483000000000001</c:v>
                </c:pt>
                <c:pt idx="10484" formatCode="General">
                  <c:v>10.484</c:v>
                </c:pt>
                <c:pt idx="10485" formatCode="General">
                  <c:v>10.484999999999999</c:v>
                </c:pt>
                <c:pt idx="10486" formatCode="General">
                  <c:v>10.486000000000001</c:v>
                </c:pt>
                <c:pt idx="10487" formatCode="General">
                  <c:v>10.487</c:v>
                </c:pt>
                <c:pt idx="10488" formatCode="General">
                  <c:v>10.488</c:v>
                </c:pt>
                <c:pt idx="10489" formatCode="General">
                  <c:v>10.489000000000001</c:v>
                </c:pt>
                <c:pt idx="10490" formatCode="General">
                  <c:v>10.49</c:v>
                </c:pt>
                <c:pt idx="10491" formatCode="General">
                  <c:v>10.491</c:v>
                </c:pt>
                <c:pt idx="10492" formatCode="General">
                  <c:v>10.492000000000001</c:v>
                </c:pt>
                <c:pt idx="10493" formatCode="General">
                  <c:v>10.493</c:v>
                </c:pt>
                <c:pt idx="10494" formatCode="General">
                  <c:v>10.494</c:v>
                </c:pt>
                <c:pt idx="10495" formatCode="General">
                  <c:v>10.494999999999999</c:v>
                </c:pt>
                <c:pt idx="10496" formatCode="General">
                  <c:v>10.496</c:v>
                </c:pt>
                <c:pt idx="10497" formatCode="General">
                  <c:v>10.497</c:v>
                </c:pt>
                <c:pt idx="10498" formatCode="General">
                  <c:v>10.497999999999999</c:v>
                </c:pt>
                <c:pt idx="10499" formatCode="General">
                  <c:v>10.499000000000001</c:v>
                </c:pt>
                <c:pt idx="10500" formatCode="General">
                  <c:v>10.5</c:v>
                </c:pt>
                <c:pt idx="10501" formatCode="General">
                  <c:v>10.500999999999999</c:v>
                </c:pt>
                <c:pt idx="10502" formatCode="General">
                  <c:v>10.502000000000001</c:v>
                </c:pt>
                <c:pt idx="10503" formatCode="General">
                  <c:v>10.503</c:v>
                </c:pt>
                <c:pt idx="10504" formatCode="General">
                  <c:v>10.504</c:v>
                </c:pt>
                <c:pt idx="10505" formatCode="General">
                  <c:v>10.505000000000001</c:v>
                </c:pt>
                <c:pt idx="10506" formatCode="General">
                  <c:v>10.506</c:v>
                </c:pt>
                <c:pt idx="10507" formatCode="General">
                  <c:v>10.507</c:v>
                </c:pt>
                <c:pt idx="10508" formatCode="General">
                  <c:v>10.507999999999999</c:v>
                </c:pt>
                <c:pt idx="10509" formatCode="General">
                  <c:v>10.509</c:v>
                </c:pt>
                <c:pt idx="10510" formatCode="General">
                  <c:v>10.51</c:v>
                </c:pt>
                <c:pt idx="10511" formatCode="General">
                  <c:v>10.510999999999999</c:v>
                </c:pt>
                <c:pt idx="10512" formatCode="General">
                  <c:v>10.512</c:v>
                </c:pt>
                <c:pt idx="10513" formatCode="General">
                  <c:v>10.513</c:v>
                </c:pt>
                <c:pt idx="10514" formatCode="General">
                  <c:v>10.513999999999999</c:v>
                </c:pt>
                <c:pt idx="10515" formatCode="General">
                  <c:v>10.515000000000001</c:v>
                </c:pt>
                <c:pt idx="10516" formatCode="General">
                  <c:v>10.516</c:v>
                </c:pt>
                <c:pt idx="10517" formatCode="General">
                  <c:v>10.516999999999999</c:v>
                </c:pt>
                <c:pt idx="10518" formatCode="General">
                  <c:v>10.518000000000001</c:v>
                </c:pt>
                <c:pt idx="10519" formatCode="General">
                  <c:v>10.519</c:v>
                </c:pt>
                <c:pt idx="10520" formatCode="General">
                  <c:v>10.52</c:v>
                </c:pt>
                <c:pt idx="10521" formatCode="General">
                  <c:v>10.521000000000001</c:v>
                </c:pt>
                <c:pt idx="10522" formatCode="General">
                  <c:v>10.522</c:v>
                </c:pt>
                <c:pt idx="10523" formatCode="General">
                  <c:v>10.523</c:v>
                </c:pt>
                <c:pt idx="10524" formatCode="General">
                  <c:v>10.523999999999999</c:v>
                </c:pt>
                <c:pt idx="10525" formatCode="General">
                  <c:v>10.525</c:v>
                </c:pt>
                <c:pt idx="10526" formatCode="General">
                  <c:v>10.526</c:v>
                </c:pt>
                <c:pt idx="10527" formatCode="General">
                  <c:v>10.526999999999999</c:v>
                </c:pt>
                <c:pt idx="10528" formatCode="General">
                  <c:v>10.528</c:v>
                </c:pt>
                <c:pt idx="10529" formatCode="General">
                  <c:v>10.529</c:v>
                </c:pt>
                <c:pt idx="10530" formatCode="General">
                  <c:v>10.53</c:v>
                </c:pt>
                <c:pt idx="10531" formatCode="General">
                  <c:v>10.531000000000001</c:v>
                </c:pt>
                <c:pt idx="10532" formatCode="General">
                  <c:v>10.532</c:v>
                </c:pt>
                <c:pt idx="10533" formatCode="General">
                  <c:v>10.532999999999999</c:v>
                </c:pt>
                <c:pt idx="10534" formatCode="General">
                  <c:v>10.534000000000001</c:v>
                </c:pt>
                <c:pt idx="10535" formatCode="General">
                  <c:v>10.535</c:v>
                </c:pt>
                <c:pt idx="10536" formatCode="General">
                  <c:v>10.536</c:v>
                </c:pt>
                <c:pt idx="10537" formatCode="General">
                  <c:v>10.537000000000001</c:v>
                </c:pt>
                <c:pt idx="10538" formatCode="General">
                  <c:v>10.538</c:v>
                </c:pt>
                <c:pt idx="10539" formatCode="General">
                  <c:v>10.539</c:v>
                </c:pt>
                <c:pt idx="10540" formatCode="General">
                  <c:v>10.54</c:v>
                </c:pt>
                <c:pt idx="10541" formatCode="General">
                  <c:v>10.541</c:v>
                </c:pt>
                <c:pt idx="10542" formatCode="General">
                  <c:v>10.542</c:v>
                </c:pt>
                <c:pt idx="10543" formatCode="General">
                  <c:v>10.542999999999999</c:v>
                </c:pt>
                <c:pt idx="10544" formatCode="General">
                  <c:v>10.544</c:v>
                </c:pt>
                <c:pt idx="10545" formatCode="General">
                  <c:v>10.545</c:v>
                </c:pt>
                <c:pt idx="10546" formatCode="General">
                  <c:v>10.545999999999999</c:v>
                </c:pt>
                <c:pt idx="10547" formatCode="General">
                  <c:v>10.547000000000001</c:v>
                </c:pt>
                <c:pt idx="10548" formatCode="General">
                  <c:v>10.548</c:v>
                </c:pt>
                <c:pt idx="10549" formatCode="General">
                  <c:v>10.548999999999999</c:v>
                </c:pt>
                <c:pt idx="10550" formatCode="General">
                  <c:v>10.55</c:v>
                </c:pt>
                <c:pt idx="10551" formatCode="General">
                  <c:v>10.551</c:v>
                </c:pt>
                <c:pt idx="10552" formatCode="General">
                  <c:v>10.552</c:v>
                </c:pt>
                <c:pt idx="10553" formatCode="General">
                  <c:v>10.553000000000001</c:v>
                </c:pt>
                <c:pt idx="10554" formatCode="General">
                  <c:v>10.554</c:v>
                </c:pt>
                <c:pt idx="10555" formatCode="General">
                  <c:v>10.555</c:v>
                </c:pt>
                <c:pt idx="10556" formatCode="General">
                  <c:v>10.555999999999999</c:v>
                </c:pt>
                <c:pt idx="10557" formatCode="General">
                  <c:v>10.557</c:v>
                </c:pt>
                <c:pt idx="10558" formatCode="General">
                  <c:v>10.558</c:v>
                </c:pt>
                <c:pt idx="10559" formatCode="General">
                  <c:v>10.558999999999999</c:v>
                </c:pt>
                <c:pt idx="10560" formatCode="General">
                  <c:v>10.56</c:v>
                </c:pt>
                <c:pt idx="10561" formatCode="General">
                  <c:v>10.561</c:v>
                </c:pt>
                <c:pt idx="10562" formatCode="General">
                  <c:v>10.561999999999999</c:v>
                </c:pt>
                <c:pt idx="10563" formatCode="General">
                  <c:v>10.563000000000001</c:v>
                </c:pt>
                <c:pt idx="10564" formatCode="General">
                  <c:v>10.564</c:v>
                </c:pt>
                <c:pt idx="10565" formatCode="General">
                  <c:v>10.565</c:v>
                </c:pt>
                <c:pt idx="10566" formatCode="General">
                  <c:v>10.566000000000001</c:v>
                </c:pt>
                <c:pt idx="10567" formatCode="General">
                  <c:v>10.567</c:v>
                </c:pt>
                <c:pt idx="10568" formatCode="General">
                  <c:v>10.568</c:v>
                </c:pt>
                <c:pt idx="10569" formatCode="General">
                  <c:v>10.569000000000001</c:v>
                </c:pt>
                <c:pt idx="10570" formatCode="General">
                  <c:v>10.57</c:v>
                </c:pt>
                <c:pt idx="10571" formatCode="General">
                  <c:v>10.571</c:v>
                </c:pt>
                <c:pt idx="10572" formatCode="General">
                  <c:v>10.571999999999999</c:v>
                </c:pt>
                <c:pt idx="10573" formatCode="General">
                  <c:v>10.573</c:v>
                </c:pt>
                <c:pt idx="10574" formatCode="General">
                  <c:v>10.574</c:v>
                </c:pt>
                <c:pt idx="10575" formatCode="General">
                  <c:v>10.574999999999999</c:v>
                </c:pt>
                <c:pt idx="10576" formatCode="General">
                  <c:v>10.576000000000001</c:v>
                </c:pt>
                <c:pt idx="10577" formatCode="General">
                  <c:v>10.577</c:v>
                </c:pt>
                <c:pt idx="10578" formatCode="General">
                  <c:v>10.577999999999999</c:v>
                </c:pt>
                <c:pt idx="10579" formatCode="General">
                  <c:v>10.579000000000001</c:v>
                </c:pt>
                <c:pt idx="10580" formatCode="General">
                  <c:v>10.58</c:v>
                </c:pt>
                <c:pt idx="10581" formatCode="General">
                  <c:v>10.581</c:v>
                </c:pt>
                <c:pt idx="10582" formatCode="General">
                  <c:v>10.582000000000001</c:v>
                </c:pt>
                <c:pt idx="10583" formatCode="General">
                  <c:v>10.583</c:v>
                </c:pt>
                <c:pt idx="10584" formatCode="General">
                  <c:v>10.584</c:v>
                </c:pt>
                <c:pt idx="10585" formatCode="General">
                  <c:v>10.585000000000001</c:v>
                </c:pt>
                <c:pt idx="10586" formatCode="General">
                  <c:v>10.586</c:v>
                </c:pt>
                <c:pt idx="10587" formatCode="General">
                  <c:v>10.587</c:v>
                </c:pt>
                <c:pt idx="10588" formatCode="General">
                  <c:v>10.587999999999999</c:v>
                </c:pt>
                <c:pt idx="10589" formatCode="General">
                  <c:v>10.589</c:v>
                </c:pt>
                <c:pt idx="10590" formatCode="General">
                  <c:v>10.59</c:v>
                </c:pt>
                <c:pt idx="10591" formatCode="General">
                  <c:v>10.590999999999999</c:v>
                </c:pt>
                <c:pt idx="10592" formatCode="General">
                  <c:v>10.592000000000001</c:v>
                </c:pt>
                <c:pt idx="10593" formatCode="General">
                  <c:v>10.593</c:v>
                </c:pt>
                <c:pt idx="10594" formatCode="General">
                  <c:v>10.593999999999999</c:v>
                </c:pt>
                <c:pt idx="10595" formatCode="General">
                  <c:v>10.595000000000001</c:v>
                </c:pt>
                <c:pt idx="10596" formatCode="General">
                  <c:v>10.596</c:v>
                </c:pt>
                <c:pt idx="10597" formatCode="General">
                  <c:v>10.597</c:v>
                </c:pt>
                <c:pt idx="10598" formatCode="General">
                  <c:v>10.598000000000001</c:v>
                </c:pt>
                <c:pt idx="10599" formatCode="General">
                  <c:v>10.599</c:v>
                </c:pt>
                <c:pt idx="10600" formatCode="General">
                  <c:v>10.6</c:v>
                </c:pt>
                <c:pt idx="10601" formatCode="General">
                  <c:v>10.601000000000001</c:v>
                </c:pt>
                <c:pt idx="10602" formatCode="General">
                  <c:v>10.602</c:v>
                </c:pt>
                <c:pt idx="10603" formatCode="General">
                  <c:v>10.603</c:v>
                </c:pt>
                <c:pt idx="10604" formatCode="General">
                  <c:v>10.603999999999999</c:v>
                </c:pt>
                <c:pt idx="10605" formatCode="General">
                  <c:v>10.605</c:v>
                </c:pt>
                <c:pt idx="10606" formatCode="General">
                  <c:v>10.606</c:v>
                </c:pt>
                <c:pt idx="10607" formatCode="General">
                  <c:v>10.606999999999999</c:v>
                </c:pt>
                <c:pt idx="10608" formatCode="General">
                  <c:v>10.608000000000001</c:v>
                </c:pt>
                <c:pt idx="10609" formatCode="General">
                  <c:v>10.609</c:v>
                </c:pt>
                <c:pt idx="10610" formatCode="General">
                  <c:v>10.61</c:v>
                </c:pt>
                <c:pt idx="10611" formatCode="General">
                  <c:v>10.611000000000001</c:v>
                </c:pt>
                <c:pt idx="10612" formatCode="General">
                  <c:v>10.612</c:v>
                </c:pt>
                <c:pt idx="10613" formatCode="General">
                  <c:v>10.613</c:v>
                </c:pt>
                <c:pt idx="10614" formatCode="General">
                  <c:v>10.614000000000001</c:v>
                </c:pt>
                <c:pt idx="10615" formatCode="General">
                  <c:v>10.615</c:v>
                </c:pt>
                <c:pt idx="10616" formatCode="General">
                  <c:v>10.616</c:v>
                </c:pt>
                <c:pt idx="10617" formatCode="General">
                  <c:v>10.617000000000001</c:v>
                </c:pt>
                <c:pt idx="10618" formatCode="General">
                  <c:v>10.618</c:v>
                </c:pt>
                <c:pt idx="10619" formatCode="General">
                  <c:v>10.619</c:v>
                </c:pt>
                <c:pt idx="10620" formatCode="General">
                  <c:v>10.62</c:v>
                </c:pt>
                <c:pt idx="10621" formatCode="General">
                  <c:v>10.621</c:v>
                </c:pt>
                <c:pt idx="10622" formatCode="General">
                  <c:v>10.622</c:v>
                </c:pt>
                <c:pt idx="10623" formatCode="General">
                  <c:v>10.622999999999999</c:v>
                </c:pt>
                <c:pt idx="10624" formatCode="General">
                  <c:v>10.624000000000001</c:v>
                </c:pt>
                <c:pt idx="10625" formatCode="General">
                  <c:v>10.625</c:v>
                </c:pt>
                <c:pt idx="10626" formatCode="General">
                  <c:v>10.625999999999999</c:v>
                </c:pt>
                <c:pt idx="10627" formatCode="General">
                  <c:v>10.627000000000001</c:v>
                </c:pt>
                <c:pt idx="10628" formatCode="General">
                  <c:v>10.628</c:v>
                </c:pt>
                <c:pt idx="10629" formatCode="General">
                  <c:v>10.629</c:v>
                </c:pt>
                <c:pt idx="10630" formatCode="General">
                  <c:v>10.63</c:v>
                </c:pt>
                <c:pt idx="10631" formatCode="General">
                  <c:v>10.631</c:v>
                </c:pt>
                <c:pt idx="10632" formatCode="General">
                  <c:v>10.632</c:v>
                </c:pt>
                <c:pt idx="10633" formatCode="General">
                  <c:v>10.632999999999999</c:v>
                </c:pt>
                <c:pt idx="10634" formatCode="General">
                  <c:v>10.634</c:v>
                </c:pt>
                <c:pt idx="10635" formatCode="General">
                  <c:v>10.635</c:v>
                </c:pt>
                <c:pt idx="10636" formatCode="General">
                  <c:v>10.635999999999999</c:v>
                </c:pt>
                <c:pt idx="10637" formatCode="General">
                  <c:v>10.637</c:v>
                </c:pt>
                <c:pt idx="10638" formatCode="General">
                  <c:v>10.638</c:v>
                </c:pt>
                <c:pt idx="10639" formatCode="General">
                  <c:v>10.638999999999999</c:v>
                </c:pt>
                <c:pt idx="10640" formatCode="General">
                  <c:v>10.64</c:v>
                </c:pt>
                <c:pt idx="10641" formatCode="General">
                  <c:v>10.641</c:v>
                </c:pt>
                <c:pt idx="10642" formatCode="General">
                  <c:v>10.641999999999999</c:v>
                </c:pt>
                <c:pt idx="10643" formatCode="General">
                  <c:v>10.643000000000001</c:v>
                </c:pt>
                <c:pt idx="10644" formatCode="General">
                  <c:v>10.644</c:v>
                </c:pt>
                <c:pt idx="10645" formatCode="General">
                  <c:v>10.645</c:v>
                </c:pt>
                <c:pt idx="10646" formatCode="General">
                  <c:v>10.646000000000001</c:v>
                </c:pt>
                <c:pt idx="10647" formatCode="General">
                  <c:v>10.647</c:v>
                </c:pt>
                <c:pt idx="10648" formatCode="General">
                  <c:v>10.648</c:v>
                </c:pt>
                <c:pt idx="10649" formatCode="General">
                  <c:v>10.648999999999999</c:v>
                </c:pt>
                <c:pt idx="10650" formatCode="General">
                  <c:v>10.65</c:v>
                </c:pt>
                <c:pt idx="10651" formatCode="General">
                  <c:v>10.651</c:v>
                </c:pt>
                <c:pt idx="10652" formatCode="General">
                  <c:v>10.651999999999999</c:v>
                </c:pt>
                <c:pt idx="10653" formatCode="General">
                  <c:v>10.653</c:v>
                </c:pt>
                <c:pt idx="10654" formatCode="General">
                  <c:v>10.654</c:v>
                </c:pt>
                <c:pt idx="10655" formatCode="General">
                  <c:v>10.654999999999999</c:v>
                </c:pt>
                <c:pt idx="10656" formatCode="General">
                  <c:v>10.656000000000001</c:v>
                </c:pt>
                <c:pt idx="10657" formatCode="General">
                  <c:v>10.657</c:v>
                </c:pt>
                <c:pt idx="10658" formatCode="General">
                  <c:v>10.657999999999999</c:v>
                </c:pt>
                <c:pt idx="10659" formatCode="General">
                  <c:v>10.659000000000001</c:v>
                </c:pt>
                <c:pt idx="10660" formatCode="General">
                  <c:v>10.66</c:v>
                </c:pt>
                <c:pt idx="10661" formatCode="General">
                  <c:v>10.661</c:v>
                </c:pt>
                <c:pt idx="10662" formatCode="General">
                  <c:v>10.662000000000001</c:v>
                </c:pt>
                <c:pt idx="10663" formatCode="General">
                  <c:v>10.663</c:v>
                </c:pt>
                <c:pt idx="10664" formatCode="General">
                  <c:v>10.664</c:v>
                </c:pt>
                <c:pt idx="10665" formatCode="General">
                  <c:v>10.664999999999999</c:v>
                </c:pt>
                <c:pt idx="10666" formatCode="General">
                  <c:v>10.666</c:v>
                </c:pt>
                <c:pt idx="10667" formatCode="General">
                  <c:v>10.667</c:v>
                </c:pt>
                <c:pt idx="10668" formatCode="General">
                  <c:v>10.667999999999999</c:v>
                </c:pt>
                <c:pt idx="10669" formatCode="General">
                  <c:v>10.669</c:v>
                </c:pt>
                <c:pt idx="10670" formatCode="General">
                  <c:v>10.67</c:v>
                </c:pt>
                <c:pt idx="10671" formatCode="General">
                  <c:v>10.670999999999999</c:v>
                </c:pt>
                <c:pt idx="10672" formatCode="General">
                  <c:v>10.672000000000001</c:v>
                </c:pt>
                <c:pt idx="10673" formatCode="General">
                  <c:v>10.673</c:v>
                </c:pt>
                <c:pt idx="10674" formatCode="General">
                  <c:v>10.673999999999999</c:v>
                </c:pt>
                <c:pt idx="10675" formatCode="General">
                  <c:v>10.675000000000001</c:v>
                </c:pt>
                <c:pt idx="10676" formatCode="General">
                  <c:v>10.676</c:v>
                </c:pt>
                <c:pt idx="10677" formatCode="General">
                  <c:v>10.677</c:v>
                </c:pt>
                <c:pt idx="10678" formatCode="General">
                  <c:v>10.678000000000001</c:v>
                </c:pt>
                <c:pt idx="10679" formatCode="General">
                  <c:v>10.679</c:v>
                </c:pt>
                <c:pt idx="10680" formatCode="General">
                  <c:v>10.68</c:v>
                </c:pt>
                <c:pt idx="10681" formatCode="General">
                  <c:v>10.680999999999999</c:v>
                </c:pt>
                <c:pt idx="10682" formatCode="General">
                  <c:v>10.682</c:v>
                </c:pt>
                <c:pt idx="10683" formatCode="General">
                  <c:v>10.683</c:v>
                </c:pt>
                <c:pt idx="10684" formatCode="General">
                  <c:v>10.683999999999999</c:v>
                </c:pt>
                <c:pt idx="10685" formatCode="General">
                  <c:v>10.685</c:v>
                </c:pt>
                <c:pt idx="10686" formatCode="General">
                  <c:v>10.686</c:v>
                </c:pt>
                <c:pt idx="10687" formatCode="General">
                  <c:v>10.686999999999999</c:v>
                </c:pt>
                <c:pt idx="10688" formatCode="General">
                  <c:v>10.688000000000001</c:v>
                </c:pt>
                <c:pt idx="10689" formatCode="General">
                  <c:v>10.689</c:v>
                </c:pt>
                <c:pt idx="10690" formatCode="General">
                  <c:v>10.69</c:v>
                </c:pt>
                <c:pt idx="10691" formatCode="General">
                  <c:v>10.691000000000001</c:v>
                </c:pt>
                <c:pt idx="10692" formatCode="General">
                  <c:v>10.692</c:v>
                </c:pt>
                <c:pt idx="10693" formatCode="General">
                  <c:v>10.693</c:v>
                </c:pt>
                <c:pt idx="10694" formatCode="General">
                  <c:v>10.694000000000001</c:v>
                </c:pt>
                <c:pt idx="10695" formatCode="General">
                  <c:v>10.695</c:v>
                </c:pt>
                <c:pt idx="10696" formatCode="General">
                  <c:v>10.696</c:v>
                </c:pt>
                <c:pt idx="10697" formatCode="General">
                  <c:v>10.696999999999999</c:v>
                </c:pt>
                <c:pt idx="10698" formatCode="General">
                  <c:v>10.698</c:v>
                </c:pt>
                <c:pt idx="10699" formatCode="General">
                  <c:v>10.699</c:v>
                </c:pt>
                <c:pt idx="10700" formatCode="General">
                  <c:v>10.7</c:v>
                </c:pt>
                <c:pt idx="10701" formatCode="General">
                  <c:v>10.701000000000001</c:v>
                </c:pt>
                <c:pt idx="10702" formatCode="General">
                  <c:v>10.702</c:v>
                </c:pt>
                <c:pt idx="10703" formatCode="General">
                  <c:v>10.702999999999999</c:v>
                </c:pt>
                <c:pt idx="10704" formatCode="General">
                  <c:v>10.704000000000001</c:v>
                </c:pt>
                <c:pt idx="10705" formatCode="General">
                  <c:v>10.705</c:v>
                </c:pt>
                <c:pt idx="10706" formatCode="General">
                  <c:v>10.706</c:v>
                </c:pt>
                <c:pt idx="10707" formatCode="General">
                  <c:v>10.707000000000001</c:v>
                </c:pt>
                <c:pt idx="10708" formatCode="General">
                  <c:v>10.708</c:v>
                </c:pt>
                <c:pt idx="10709" formatCode="General">
                  <c:v>10.709</c:v>
                </c:pt>
                <c:pt idx="10710" formatCode="General">
                  <c:v>10.71</c:v>
                </c:pt>
                <c:pt idx="10711" formatCode="General">
                  <c:v>10.711</c:v>
                </c:pt>
                <c:pt idx="10712" formatCode="General">
                  <c:v>10.712</c:v>
                </c:pt>
                <c:pt idx="10713" formatCode="General">
                  <c:v>10.712999999999999</c:v>
                </c:pt>
                <c:pt idx="10714" formatCode="General">
                  <c:v>10.714</c:v>
                </c:pt>
                <c:pt idx="10715" formatCode="General">
                  <c:v>10.715</c:v>
                </c:pt>
                <c:pt idx="10716" formatCode="General">
                  <c:v>10.715999999999999</c:v>
                </c:pt>
                <c:pt idx="10717" formatCode="General">
                  <c:v>10.717000000000001</c:v>
                </c:pt>
                <c:pt idx="10718" formatCode="General">
                  <c:v>10.718</c:v>
                </c:pt>
                <c:pt idx="10719" formatCode="General">
                  <c:v>10.718999999999999</c:v>
                </c:pt>
                <c:pt idx="10720" formatCode="General">
                  <c:v>10.72</c:v>
                </c:pt>
                <c:pt idx="10721" formatCode="General">
                  <c:v>10.721</c:v>
                </c:pt>
                <c:pt idx="10722" formatCode="General">
                  <c:v>10.722</c:v>
                </c:pt>
                <c:pt idx="10723" formatCode="General">
                  <c:v>10.723000000000001</c:v>
                </c:pt>
                <c:pt idx="10724" formatCode="General">
                  <c:v>10.724</c:v>
                </c:pt>
                <c:pt idx="10725" formatCode="General">
                  <c:v>10.725</c:v>
                </c:pt>
                <c:pt idx="10726" formatCode="General">
                  <c:v>10.726000000000001</c:v>
                </c:pt>
                <c:pt idx="10727" formatCode="General">
                  <c:v>10.727</c:v>
                </c:pt>
                <c:pt idx="10728" formatCode="General">
                  <c:v>10.728</c:v>
                </c:pt>
                <c:pt idx="10729" formatCode="General">
                  <c:v>10.728999999999999</c:v>
                </c:pt>
                <c:pt idx="10730" formatCode="General">
                  <c:v>10.73</c:v>
                </c:pt>
                <c:pt idx="10731" formatCode="General">
                  <c:v>10.731</c:v>
                </c:pt>
                <c:pt idx="10732" formatCode="General">
                  <c:v>10.731999999999999</c:v>
                </c:pt>
                <c:pt idx="10733" formatCode="General">
                  <c:v>10.733000000000001</c:v>
                </c:pt>
                <c:pt idx="10734" formatCode="General">
                  <c:v>10.734</c:v>
                </c:pt>
                <c:pt idx="10735" formatCode="General">
                  <c:v>10.734999999999999</c:v>
                </c:pt>
                <c:pt idx="10736" formatCode="General">
                  <c:v>10.736000000000001</c:v>
                </c:pt>
                <c:pt idx="10737" formatCode="General">
                  <c:v>10.737</c:v>
                </c:pt>
                <c:pt idx="10738" formatCode="General">
                  <c:v>10.738</c:v>
                </c:pt>
                <c:pt idx="10739" formatCode="General">
                  <c:v>10.739000000000001</c:v>
                </c:pt>
                <c:pt idx="10740" formatCode="General">
                  <c:v>10.74</c:v>
                </c:pt>
                <c:pt idx="10741" formatCode="General">
                  <c:v>10.741</c:v>
                </c:pt>
                <c:pt idx="10742" formatCode="General">
                  <c:v>10.742000000000001</c:v>
                </c:pt>
                <c:pt idx="10743" formatCode="General">
                  <c:v>10.743</c:v>
                </c:pt>
                <c:pt idx="10744" formatCode="General">
                  <c:v>10.744</c:v>
                </c:pt>
                <c:pt idx="10745" formatCode="General">
                  <c:v>10.744999999999999</c:v>
                </c:pt>
                <c:pt idx="10746" formatCode="General">
                  <c:v>10.746</c:v>
                </c:pt>
                <c:pt idx="10747" formatCode="General">
                  <c:v>10.747</c:v>
                </c:pt>
                <c:pt idx="10748" formatCode="General">
                  <c:v>10.747999999999999</c:v>
                </c:pt>
                <c:pt idx="10749" formatCode="General">
                  <c:v>10.749000000000001</c:v>
                </c:pt>
                <c:pt idx="10750" formatCode="General">
                  <c:v>10.75</c:v>
                </c:pt>
                <c:pt idx="10751" formatCode="General">
                  <c:v>10.750999999999999</c:v>
                </c:pt>
                <c:pt idx="10752" formatCode="General">
                  <c:v>10.752000000000001</c:v>
                </c:pt>
                <c:pt idx="10753" formatCode="General">
                  <c:v>10.753</c:v>
                </c:pt>
                <c:pt idx="10754" formatCode="General">
                  <c:v>10.754</c:v>
                </c:pt>
                <c:pt idx="10755" formatCode="General">
                  <c:v>10.755000000000001</c:v>
                </c:pt>
                <c:pt idx="10756" formatCode="General">
                  <c:v>10.756</c:v>
                </c:pt>
                <c:pt idx="10757" formatCode="General">
                  <c:v>10.757</c:v>
                </c:pt>
                <c:pt idx="10758" formatCode="General">
                  <c:v>10.757999999999999</c:v>
                </c:pt>
                <c:pt idx="10759" formatCode="General">
                  <c:v>10.759</c:v>
                </c:pt>
                <c:pt idx="10760" formatCode="General">
                  <c:v>10.76</c:v>
                </c:pt>
                <c:pt idx="10761" formatCode="General">
                  <c:v>10.760999999999999</c:v>
                </c:pt>
                <c:pt idx="10762" formatCode="General">
                  <c:v>10.762</c:v>
                </c:pt>
                <c:pt idx="10763" formatCode="General">
                  <c:v>10.763</c:v>
                </c:pt>
                <c:pt idx="10764" formatCode="General">
                  <c:v>10.763999999999999</c:v>
                </c:pt>
                <c:pt idx="10765" formatCode="General">
                  <c:v>10.765000000000001</c:v>
                </c:pt>
                <c:pt idx="10766" formatCode="General">
                  <c:v>10.766</c:v>
                </c:pt>
                <c:pt idx="10767" formatCode="General">
                  <c:v>10.766999999999999</c:v>
                </c:pt>
                <c:pt idx="10768" formatCode="General">
                  <c:v>10.768000000000001</c:v>
                </c:pt>
                <c:pt idx="10769" formatCode="General">
                  <c:v>10.769</c:v>
                </c:pt>
                <c:pt idx="10770" formatCode="General">
                  <c:v>10.77</c:v>
                </c:pt>
                <c:pt idx="10771" formatCode="General">
                  <c:v>10.771000000000001</c:v>
                </c:pt>
                <c:pt idx="10772" formatCode="General">
                  <c:v>10.772</c:v>
                </c:pt>
                <c:pt idx="10773" formatCode="General">
                  <c:v>10.773</c:v>
                </c:pt>
                <c:pt idx="10774" formatCode="General">
                  <c:v>10.773999999999999</c:v>
                </c:pt>
                <c:pt idx="10775" formatCode="General">
                  <c:v>10.775</c:v>
                </c:pt>
                <c:pt idx="10776" formatCode="General">
                  <c:v>10.776</c:v>
                </c:pt>
                <c:pt idx="10777" formatCode="General">
                  <c:v>10.776999999999999</c:v>
                </c:pt>
                <c:pt idx="10778" formatCode="General">
                  <c:v>10.778</c:v>
                </c:pt>
                <c:pt idx="10779" formatCode="General">
                  <c:v>10.779</c:v>
                </c:pt>
                <c:pt idx="10780" formatCode="General">
                  <c:v>10.78</c:v>
                </c:pt>
                <c:pt idx="10781" formatCode="General">
                  <c:v>10.781000000000001</c:v>
                </c:pt>
                <c:pt idx="10782" formatCode="General">
                  <c:v>10.782</c:v>
                </c:pt>
                <c:pt idx="10783" formatCode="General">
                  <c:v>10.782999999999999</c:v>
                </c:pt>
                <c:pt idx="10784" formatCode="General">
                  <c:v>10.784000000000001</c:v>
                </c:pt>
                <c:pt idx="10785" formatCode="General">
                  <c:v>10.785</c:v>
                </c:pt>
                <c:pt idx="10786" formatCode="General">
                  <c:v>10.786</c:v>
                </c:pt>
                <c:pt idx="10787" formatCode="General">
                  <c:v>10.787000000000001</c:v>
                </c:pt>
                <c:pt idx="10788" formatCode="General">
                  <c:v>10.788</c:v>
                </c:pt>
                <c:pt idx="10789" formatCode="General">
                  <c:v>10.789</c:v>
                </c:pt>
                <c:pt idx="10790" formatCode="General">
                  <c:v>10.79</c:v>
                </c:pt>
                <c:pt idx="10791" formatCode="General">
                  <c:v>10.791</c:v>
                </c:pt>
                <c:pt idx="10792" formatCode="General">
                  <c:v>10.792</c:v>
                </c:pt>
                <c:pt idx="10793" formatCode="General">
                  <c:v>10.792999999999999</c:v>
                </c:pt>
                <c:pt idx="10794" formatCode="General">
                  <c:v>10.794</c:v>
                </c:pt>
                <c:pt idx="10795" formatCode="General">
                  <c:v>10.795</c:v>
                </c:pt>
                <c:pt idx="10796" formatCode="General">
                  <c:v>10.795999999999999</c:v>
                </c:pt>
                <c:pt idx="10797" formatCode="General">
                  <c:v>10.797000000000001</c:v>
                </c:pt>
                <c:pt idx="10798" formatCode="General">
                  <c:v>10.798</c:v>
                </c:pt>
                <c:pt idx="10799" formatCode="General">
                  <c:v>10.798999999999999</c:v>
                </c:pt>
                <c:pt idx="10800" formatCode="General">
                  <c:v>10.8</c:v>
                </c:pt>
                <c:pt idx="10801" formatCode="General">
                  <c:v>10.801</c:v>
                </c:pt>
                <c:pt idx="10802" formatCode="General">
                  <c:v>10.802</c:v>
                </c:pt>
                <c:pt idx="10803" formatCode="General">
                  <c:v>10.803000000000001</c:v>
                </c:pt>
                <c:pt idx="10804" formatCode="General">
                  <c:v>10.804</c:v>
                </c:pt>
                <c:pt idx="10805" formatCode="General">
                  <c:v>10.805</c:v>
                </c:pt>
                <c:pt idx="10806" formatCode="General">
                  <c:v>10.805999999999999</c:v>
                </c:pt>
                <c:pt idx="10807" formatCode="General">
                  <c:v>10.807</c:v>
                </c:pt>
                <c:pt idx="10808" formatCode="General">
                  <c:v>10.808</c:v>
                </c:pt>
                <c:pt idx="10809" formatCode="General">
                  <c:v>10.808999999999999</c:v>
                </c:pt>
                <c:pt idx="10810" formatCode="General">
                  <c:v>10.81</c:v>
                </c:pt>
                <c:pt idx="10811" formatCode="General">
                  <c:v>10.811</c:v>
                </c:pt>
                <c:pt idx="10812" formatCode="General">
                  <c:v>10.811999999999999</c:v>
                </c:pt>
                <c:pt idx="10813" formatCode="General">
                  <c:v>10.813000000000001</c:v>
                </c:pt>
                <c:pt idx="10814" formatCode="General">
                  <c:v>10.814</c:v>
                </c:pt>
                <c:pt idx="10815" formatCode="General">
                  <c:v>10.815</c:v>
                </c:pt>
                <c:pt idx="10816" formatCode="General">
                  <c:v>10.816000000000001</c:v>
                </c:pt>
                <c:pt idx="10817" formatCode="General">
                  <c:v>10.817</c:v>
                </c:pt>
                <c:pt idx="10818" formatCode="General">
                  <c:v>10.818</c:v>
                </c:pt>
                <c:pt idx="10819" formatCode="General">
                  <c:v>10.819000000000001</c:v>
                </c:pt>
                <c:pt idx="10820" formatCode="General">
                  <c:v>10.82</c:v>
                </c:pt>
                <c:pt idx="10821" formatCode="General">
                  <c:v>10.821</c:v>
                </c:pt>
                <c:pt idx="10822" formatCode="General">
                  <c:v>10.821999999999999</c:v>
                </c:pt>
                <c:pt idx="10823" formatCode="General">
                  <c:v>10.823</c:v>
                </c:pt>
                <c:pt idx="10824" formatCode="General">
                  <c:v>10.824</c:v>
                </c:pt>
                <c:pt idx="10825" formatCode="General">
                  <c:v>10.824999999999999</c:v>
                </c:pt>
                <c:pt idx="10826" formatCode="General">
                  <c:v>10.826000000000001</c:v>
                </c:pt>
                <c:pt idx="10827" formatCode="General">
                  <c:v>10.827</c:v>
                </c:pt>
                <c:pt idx="10828" formatCode="General">
                  <c:v>10.827999999999999</c:v>
                </c:pt>
                <c:pt idx="10829" formatCode="General">
                  <c:v>10.829000000000001</c:v>
                </c:pt>
                <c:pt idx="10830" formatCode="General">
                  <c:v>10.83</c:v>
                </c:pt>
                <c:pt idx="10831" formatCode="General">
                  <c:v>10.831</c:v>
                </c:pt>
                <c:pt idx="10832" formatCode="General">
                  <c:v>10.832000000000001</c:v>
                </c:pt>
                <c:pt idx="10833" formatCode="General">
                  <c:v>10.833</c:v>
                </c:pt>
                <c:pt idx="10834" formatCode="General">
                  <c:v>10.834</c:v>
                </c:pt>
                <c:pt idx="10835" formatCode="General">
                  <c:v>10.835000000000001</c:v>
                </c:pt>
                <c:pt idx="10836" formatCode="General">
                  <c:v>10.836</c:v>
                </c:pt>
                <c:pt idx="10837" formatCode="General">
                  <c:v>10.837</c:v>
                </c:pt>
                <c:pt idx="10838" formatCode="General">
                  <c:v>10.837999999999999</c:v>
                </c:pt>
                <c:pt idx="10839" formatCode="General">
                  <c:v>10.839</c:v>
                </c:pt>
                <c:pt idx="10840" formatCode="General">
                  <c:v>10.84</c:v>
                </c:pt>
                <c:pt idx="10841" formatCode="General">
                  <c:v>10.840999999999999</c:v>
                </c:pt>
                <c:pt idx="10842" formatCode="General">
                  <c:v>10.842000000000001</c:v>
                </c:pt>
                <c:pt idx="10843" formatCode="General">
                  <c:v>10.843</c:v>
                </c:pt>
                <c:pt idx="10844" formatCode="General">
                  <c:v>10.843999999999999</c:v>
                </c:pt>
                <c:pt idx="10845" formatCode="General">
                  <c:v>10.845000000000001</c:v>
                </c:pt>
                <c:pt idx="10846" formatCode="General">
                  <c:v>10.846</c:v>
                </c:pt>
                <c:pt idx="10847" formatCode="General">
                  <c:v>10.847</c:v>
                </c:pt>
                <c:pt idx="10848" formatCode="General">
                  <c:v>10.848000000000001</c:v>
                </c:pt>
                <c:pt idx="10849" formatCode="General">
                  <c:v>10.849</c:v>
                </c:pt>
                <c:pt idx="10850" formatCode="General">
                  <c:v>10.85</c:v>
                </c:pt>
                <c:pt idx="10851" formatCode="General">
                  <c:v>10.851000000000001</c:v>
                </c:pt>
                <c:pt idx="10852" formatCode="General">
                  <c:v>10.852</c:v>
                </c:pt>
                <c:pt idx="10853" formatCode="General">
                  <c:v>10.853</c:v>
                </c:pt>
                <c:pt idx="10854" formatCode="General">
                  <c:v>10.853999999999999</c:v>
                </c:pt>
                <c:pt idx="10855" formatCode="General">
                  <c:v>10.855</c:v>
                </c:pt>
                <c:pt idx="10856" formatCode="General">
                  <c:v>10.856</c:v>
                </c:pt>
                <c:pt idx="10857" formatCode="General">
                  <c:v>10.856999999999999</c:v>
                </c:pt>
                <c:pt idx="10858" formatCode="General">
                  <c:v>10.858000000000001</c:v>
                </c:pt>
                <c:pt idx="10859" formatCode="General">
                  <c:v>10.859</c:v>
                </c:pt>
                <c:pt idx="10860" formatCode="General">
                  <c:v>10.86</c:v>
                </c:pt>
                <c:pt idx="10861" formatCode="General">
                  <c:v>10.861000000000001</c:v>
                </c:pt>
                <c:pt idx="10862" formatCode="General">
                  <c:v>10.862</c:v>
                </c:pt>
                <c:pt idx="10863" formatCode="General">
                  <c:v>10.863</c:v>
                </c:pt>
                <c:pt idx="10864" formatCode="General">
                  <c:v>10.864000000000001</c:v>
                </c:pt>
                <c:pt idx="10865" formatCode="General">
                  <c:v>10.865</c:v>
                </c:pt>
                <c:pt idx="10866" formatCode="General">
                  <c:v>10.866</c:v>
                </c:pt>
                <c:pt idx="10867" formatCode="General">
                  <c:v>10.867000000000001</c:v>
                </c:pt>
                <c:pt idx="10868" formatCode="General">
                  <c:v>10.868</c:v>
                </c:pt>
                <c:pt idx="10869" formatCode="General">
                  <c:v>10.869</c:v>
                </c:pt>
                <c:pt idx="10870" formatCode="General">
                  <c:v>10.87</c:v>
                </c:pt>
                <c:pt idx="10871" formatCode="General">
                  <c:v>10.871</c:v>
                </c:pt>
                <c:pt idx="10872" formatCode="General">
                  <c:v>10.872</c:v>
                </c:pt>
                <c:pt idx="10873" formatCode="General">
                  <c:v>10.872999999999999</c:v>
                </c:pt>
                <c:pt idx="10874" formatCode="General">
                  <c:v>10.874000000000001</c:v>
                </c:pt>
                <c:pt idx="10875" formatCode="General">
                  <c:v>10.875</c:v>
                </c:pt>
                <c:pt idx="10876" formatCode="General">
                  <c:v>10.875999999999999</c:v>
                </c:pt>
                <c:pt idx="10877" formatCode="General">
                  <c:v>10.877000000000001</c:v>
                </c:pt>
                <c:pt idx="10878" formatCode="General">
                  <c:v>10.878</c:v>
                </c:pt>
                <c:pt idx="10879" formatCode="General">
                  <c:v>10.879</c:v>
                </c:pt>
                <c:pt idx="10880" formatCode="General">
                  <c:v>10.88</c:v>
                </c:pt>
                <c:pt idx="10881" formatCode="General">
                  <c:v>10.881</c:v>
                </c:pt>
                <c:pt idx="10882" formatCode="General">
                  <c:v>10.882</c:v>
                </c:pt>
                <c:pt idx="10883" formatCode="General">
                  <c:v>10.882999999999999</c:v>
                </c:pt>
                <c:pt idx="10884" formatCode="General">
                  <c:v>10.884</c:v>
                </c:pt>
                <c:pt idx="10885" formatCode="General">
                  <c:v>10.885</c:v>
                </c:pt>
                <c:pt idx="10886" formatCode="General">
                  <c:v>10.885999999999999</c:v>
                </c:pt>
                <c:pt idx="10887" formatCode="General">
                  <c:v>10.887</c:v>
                </c:pt>
                <c:pt idx="10888" formatCode="General">
                  <c:v>10.888</c:v>
                </c:pt>
                <c:pt idx="10889" formatCode="General">
                  <c:v>10.888999999999999</c:v>
                </c:pt>
                <c:pt idx="10890" formatCode="General">
                  <c:v>10.89</c:v>
                </c:pt>
                <c:pt idx="10891" formatCode="General">
                  <c:v>10.891</c:v>
                </c:pt>
                <c:pt idx="10892" formatCode="General">
                  <c:v>10.891999999999999</c:v>
                </c:pt>
                <c:pt idx="10893" formatCode="General">
                  <c:v>10.893000000000001</c:v>
                </c:pt>
                <c:pt idx="10894" formatCode="General">
                  <c:v>10.894</c:v>
                </c:pt>
                <c:pt idx="10895" formatCode="General">
                  <c:v>10.895</c:v>
                </c:pt>
                <c:pt idx="10896" formatCode="General">
                  <c:v>10.896000000000001</c:v>
                </c:pt>
                <c:pt idx="10897" formatCode="General">
                  <c:v>10.897</c:v>
                </c:pt>
                <c:pt idx="10898" formatCode="General">
                  <c:v>10.898</c:v>
                </c:pt>
                <c:pt idx="10899" formatCode="General">
                  <c:v>10.898999999999999</c:v>
                </c:pt>
                <c:pt idx="10900" formatCode="General">
                  <c:v>10.9</c:v>
                </c:pt>
                <c:pt idx="10901" formatCode="General">
                  <c:v>10.901</c:v>
                </c:pt>
                <c:pt idx="10902" formatCode="General">
                  <c:v>10.901999999999999</c:v>
                </c:pt>
                <c:pt idx="10903" formatCode="General">
                  <c:v>10.903</c:v>
                </c:pt>
                <c:pt idx="10904" formatCode="General">
                  <c:v>10.904</c:v>
                </c:pt>
                <c:pt idx="10905" formatCode="General">
                  <c:v>10.904999999999999</c:v>
                </c:pt>
                <c:pt idx="10906" formatCode="General">
                  <c:v>10.906000000000001</c:v>
                </c:pt>
                <c:pt idx="10907" formatCode="General">
                  <c:v>10.907</c:v>
                </c:pt>
                <c:pt idx="10908" formatCode="General">
                  <c:v>10.907999999999999</c:v>
                </c:pt>
                <c:pt idx="10909" formatCode="General">
                  <c:v>10.909000000000001</c:v>
                </c:pt>
                <c:pt idx="10910" formatCode="General">
                  <c:v>10.91</c:v>
                </c:pt>
                <c:pt idx="10911" formatCode="General">
                  <c:v>10.911</c:v>
                </c:pt>
                <c:pt idx="10912" formatCode="General">
                  <c:v>10.912000000000001</c:v>
                </c:pt>
                <c:pt idx="10913" formatCode="General">
                  <c:v>10.913</c:v>
                </c:pt>
                <c:pt idx="10914" formatCode="General">
                  <c:v>10.914</c:v>
                </c:pt>
                <c:pt idx="10915" formatCode="General">
                  <c:v>10.914999999999999</c:v>
                </c:pt>
                <c:pt idx="10916" formatCode="General">
                  <c:v>10.916</c:v>
                </c:pt>
                <c:pt idx="10917" formatCode="General">
                  <c:v>10.917</c:v>
                </c:pt>
                <c:pt idx="10918" formatCode="General">
                  <c:v>10.917999999999999</c:v>
                </c:pt>
                <c:pt idx="10919" formatCode="General">
                  <c:v>10.919</c:v>
                </c:pt>
                <c:pt idx="10920" formatCode="General">
                  <c:v>10.92</c:v>
                </c:pt>
                <c:pt idx="10921" formatCode="General">
                  <c:v>10.920999999999999</c:v>
                </c:pt>
                <c:pt idx="10922" formatCode="General">
                  <c:v>10.922000000000001</c:v>
                </c:pt>
                <c:pt idx="10923" formatCode="General">
                  <c:v>10.923</c:v>
                </c:pt>
                <c:pt idx="10924" formatCode="General">
                  <c:v>10.923999999999999</c:v>
                </c:pt>
                <c:pt idx="10925" formatCode="General">
                  <c:v>10.925000000000001</c:v>
                </c:pt>
                <c:pt idx="10926" formatCode="General">
                  <c:v>10.926</c:v>
                </c:pt>
                <c:pt idx="10927" formatCode="General">
                  <c:v>10.927</c:v>
                </c:pt>
                <c:pt idx="10928" formatCode="General">
                  <c:v>10.928000000000001</c:v>
                </c:pt>
                <c:pt idx="10929" formatCode="General">
                  <c:v>10.929</c:v>
                </c:pt>
                <c:pt idx="10930" formatCode="General">
                  <c:v>10.93</c:v>
                </c:pt>
                <c:pt idx="10931" formatCode="General">
                  <c:v>10.930999999999999</c:v>
                </c:pt>
                <c:pt idx="10932" formatCode="General">
                  <c:v>10.932</c:v>
                </c:pt>
                <c:pt idx="10933" formatCode="General">
                  <c:v>10.933</c:v>
                </c:pt>
                <c:pt idx="10934" formatCode="General">
                  <c:v>10.933999999999999</c:v>
                </c:pt>
                <c:pt idx="10935" formatCode="General">
                  <c:v>10.935</c:v>
                </c:pt>
                <c:pt idx="10936" formatCode="General">
                  <c:v>10.936</c:v>
                </c:pt>
                <c:pt idx="10937" formatCode="General">
                  <c:v>10.936999999999999</c:v>
                </c:pt>
                <c:pt idx="10938" formatCode="General">
                  <c:v>10.938000000000001</c:v>
                </c:pt>
                <c:pt idx="10939" formatCode="General">
                  <c:v>10.939</c:v>
                </c:pt>
                <c:pt idx="10940" formatCode="General">
                  <c:v>10.94</c:v>
                </c:pt>
                <c:pt idx="10941" formatCode="General">
                  <c:v>10.941000000000001</c:v>
                </c:pt>
                <c:pt idx="10942" formatCode="General">
                  <c:v>10.942</c:v>
                </c:pt>
                <c:pt idx="10943" formatCode="General">
                  <c:v>10.943</c:v>
                </c:pt>
                <c:pt idx="10944" formatCode="General">
                  <c:v>10.944000000000001</c:v>
                </c:pt>
                <c:pt idx="10945" formatCode="General">
                  <c:v>10.945</c:v>
                </c:pt>
                <c:pt idx="10946" formatCode="General">
                  <c:v>10.946</c:v>
                </c:pt>
                <c:pt idx="10947" formatCode="General">
                  <c:v>10.946999999999999</c:v>
                </c:pt>
                <c:pt idx="10948" formatCode="General">
                  <c:v>10.948</c:v>
                </c:pt>
                <c:pt idx="10949" formatCode="General">
                  <c:v>10.949</c:v>
                </c:pt>
                <c:pt idx="10950" formatCode="General">
                  <c:v>10.95</c:v>
                </c:pt>
                <c:pt idx="10951" formatCode="General">
                  <c:v>10.951000000000001</c:v>
                </c:pt>
                <c:pt idx="10952" formatCode="General">
                  <c:v>10.952</c:v>
                </c:pt>
                <c:pt idx="10953" formatCode="General">
                  <c:v>10.952999999999999</c:v>
                </c:pt>
                <c:pt idx="10954" formatCode="General">
                  <c:v>10.954000000000001</c:v>
                </c:pt>
                <c:pt idx="10955" formatCode="General">
                  <c:v>10.955</c:v>
                </c:pt>
                <c:pt idx="10956" formatCode="General">
                  <c:v>10.956</c:v>
                </c:pt>
                <c:pt idx="10957" formatCode="General">
                  <c:v>10.957000000000001</c:v>
                </c:pt>
                <c:pt idx="10958" formatCode="General">
                  <c:v>10.958</c:v>
                </c:pt>
                <c:pt idx="10959" formatCode="General">
                  <c:v>10.959</c:v>
                </c:pt>
                <c:pt idx="10960" formatCode="General">
                  <c:v>10.96</c:v>
                </c:pt>
                <c:pt idx="10961" formatCode="General">
                  <c:v>10.961</c:v>
                </c:pt>
                <c:pt idx="10962" formatCode="General">
                  <c:v>10.962</c:v>
                </c:pt>
                <c:pt idx="10963" formatCode="General">
                  <c:v>10.962999999999999</c:v>
                </c:pt>
                <c:pt idx="10964" formatCode="General">
                  <c:v>10.964</c:v>
                </c:pt>
                <c:pt idx="10965" formatCode="General">
                  <c:v>10.965</c:v>
                </c:pt>
                <c:pt idx="10966" formatCode="General">
                  <c:v>10.965999999999999</c:v>
                </c:pt>
                <c:pt idx="10967" formatCode="General">
                  <c:v>10.967000000000001</c:v>
                </c:pt>
                <c:pt idx="10968" formatCode="General">
                  <c:v>10.968</c:v>
                </c:pt>
                <c:pt idx="10969" formatCode="General">
                  <c:v>10.968999999999999</c:v>
                </c:pt>
                <c:pt idx="10970" formatCode="General">
                  <c:v>10.97</c:v>
                </c:pt>
                <c:pt idx="10971" formatCode="General">
                  <c:v>10.971</c:v>
                </c:pt>
                <c:pt idx="10972" formatCode="General">
                  <c:v>10.972</c:v>
                </c:pt>
                <c:pt idx="10973" formatCode="General">
                  <c:v>10.973000000000001</c:v>
                </c:pt>
                <c:pt idx="10974" formatCode="General">
                  <c:v>10.974</c:v>
                </c:pt>
                <c:pt idx="10975" formatCode="General">
                  <c:v>10.975</c:v>
                </c:pt>
                <c:pt idx="10976" formatCode="General">
                  <c:v>10.976000000000001</c:v>
                </c:pt>
                <c:pt idx="10977" formatCode="General">
                  <c:v>10.977</c:v>
                </c:pt>
                <c:pt idx="10978" formatCode="General">
                  <c:v>10.978</c:v>
                </c:pt>
                <c:pt idx="10979" formatCode="General">
                  <c:v>10.978999999999999</c:v>
                </c:pt>
                <c:pt idx="10980" formatCode="General">
                  <c:v>10.98</c:v>
                </c:pt>
                <c:pt idx="10981" formatCode="General">
                  <c:v>10.981</c:v>
                </c:pt>
                <c:pt idx="10982" formatCode="General">
                  <c:v>10.981999999999999</c:v>
                </c:pt>
                <c:pt idx="10983" formatCode="General">
                  <c:v>10.983000000000001</c:v>
                </c:pt>
                <c:pt idx="10984" formatCode="General">
                  <c:v>10.984</c:v>
                </c:pt>
                <c:pt idx="10985" formatCode="General">
                  <c:v>10.984999999999999</c:v>
                </c:pt>
                <c:pt idx="10986" formatCode="General">
                  <c:v>10.986000000000001</c:v>
                </c:pt>
                <c:pt idx="10987" formatCode="General">
                  <c:v>10.987</c:v>
                </c:pt>
                <c:pt idx="10988" formatCode="General">
                  <c:v>10.988</c:v>
                </c:pt>
                <c:pt idx="10989" formatCode="General">
                  <c:v>10.989000000000001</c:v>
                </c:pt>
                <c:pt idx="10990" formatCode="General">
                  <c:v>10.99</c:v>
                </c:pt>
                <c:pt idx="10991" formatCode="General">
                  <c:v>10.991</c:v>
                </c:pt>
                <c:pt idx="10992" formatCode="General">
                  <c:v>10.992000000000001</c:v>
                </c:pt>
                <c:pt idx="10993" formatCode="General">
                  <c:v>10.993</c:v>
                </c:pt>
                <c:pt idx="10994" formatCode="General">
                  <c:v>10.994</c:v>
                </c:pt>
                <c:pt idx="10995" formatCode="General">
                  <c:v>10.994999999999999</c:v>
                </c:pt>
                <c:pt idx="10996" formatCode="General">
                  <c:v>10.996</c:v>
                </c:pt>
                <c:pt idx="10997" formatCode="General">
                  <c:v>10.997</c:v>
                </c:pt>
                <c:pt idx="10998" formatCode="General">
                  <c:v>10.997999999999999</c:v>
                </c:pt>
                <c:pt idx="10999" formatCode="General">
                  <c:v>10.999000000000001</c:v>
                </c:pt>
                <c:pt idx="11000" formatCode="General">
                  <c:v>11</c:v>
                </c:pt>
                <c:pt idx="11001" formatCode="General">
                  <c:v>11.000999999999999</c:v>
                </c:pt>
                <c:pt idx="11002" formatCode="General">
                  <c:v>11.002000000000001</c:v>
                </c:pt>
                <c:pt idx="11003" formatCode="General">
                  <c:v>11.003</c:v>
                </c:pt>
                <c:pt idx="11004" formatCode="General">
                  <c:v>11.004</c:v>
                </c:pt>
                <c:pt idx="11005" formatCode="General">
                  <c:v>11.005000000000001</c:v>
                </c:pt>
                <c:pt idx="11006" formatCode="General">
                  <c:v>11.006</c:v>
                </c:pt>
                <c:pt idx="11007" formatCode="General">
                  <c:v>11.007</c:v>
                </c:pt>
                <c:pt idx="11008" formatCode="General">
                  <c:v>11.007999999999999</c:v>
                </c:pt>
                <c:pt idx="11009" formatCode="General">
                  <c:v>11.009</c:v>
                </c:pt>
                <c:pt idx="11010" formatCode="General">
                  <c:v>11.01</c:v>
                </c:pt>
                <c:pt idx="11011" formatCode="General">
                  <c:v>11.010999999999999</c:v>
                </c:pt>
                <c:pt idx="11012" formatCode="General">
                  <c:v>11.012</c:v>
                </c:pt>
                <c:pt idx="11013" formatCode="General">
                  <c:v>11.013</c:v>
                </c:pt>
                <c:pt idx="11014" formatCode="General">
                  <c:v>11.013999999999999</c:v>
                </c:pt>
                <c:pt idx="11015" formatCode="General">
                  <c:v>11.015000000000001</c:v>
                </c:pt>
                <c:pt idx="11016" formatCode="General">
                  <c:v>11.016</c:v>
                </c:pt>
                <c:pt idx="11017" formatCode="General">
                  <c:v>11.016999999999999</c:v>
                </c:pt>
                <c:pt idx="11018" formatCode="General">
                  <c:v>11.018000000000001</c:v>
                </c:pt>
                <c:pt idx="11019" formatCode="General">
                  <c:v>11.019</c:v>
                </c:pt>
                <c:pt idx="11020" formatCode="General">
                  <c:v>11.02</c:v>
                </c:pt>
                <c:pt idx="11021" formatCode="General">
                  <c:v>11.021000000000001</c:v>
                </c:pt>
                <c:pt idx="11022" formatCode="General">
                  <c:v>11.022</c:v>
                </c:pt>
                <c:pt idx="11023" formatCode="General">
                  <c:v>11.023</c:v>
                </c:pt>
                <c:pt idx="11024" formatCode="General">
                  <c:v>11.023999999999999</c:v>
                </c:pt>
                <c:pt idx="11025" formatCode="General">
                  <c:v>11.025</c:v>
                </c:pt>
                <c:pt idx="11026" formatCode="General">
                  <c:v>11.026</c:v>
                </c:pt>
                <c:pt idx="11027" formatCode="General">
                  <c:v>11.026999999999999</c:v>
                </c:pt>
                <c:pt idx="11028" formatCode="General">
                  <c:v>11.028</c:v>
                </c:pt>
                <c:pt idx="11029" formatCode="General">
                  <c:v>11.029</c:v>
                </c:pt>
                <c:pt idx="11030" formatCode="General">
                  <c:v>11.03</c:v>
                </c:pt>
                <c:pt idx="11031" formatCode="General">
                  <c:v>11.031000000000001</c:v>
                </c:pt>
                <c:pt idx="11032" formatCode="General">
                  <c:v>11.032</c:v>
                </c:pt>
                <c:pt idx="11033" formatCode="General">
                  <c:v>11.032999999999999</c:v>
                </c:pt>
                <c:pt idx="11034" formatCode="General">
                  <c:v>11.034000000000001</c:v>
                </c:pt>
                <c:pt idx="11035" formatCode="General">
                  <c:v>11.035</c:v>
                </c:pt>
                <c:pt idx="11036" formatCode="General">
                  <c:v>11.036</c:v>
                </c:pt>
                <c:pt idx="11037" formatCode="General">
                  <c:v>11.037000000000001</c:v>
                </c:pt>
                <c:pt idx="11038" formatCode="General">
                  <c:v>11.038</c:v>
                </c:pt>
                <c:pt idx="11039" formatCode="General">
                  <c:v>11.039</c:v>
                </c:pt>
                <c:pt idx="11040" formatCode="General">
                  <c:v>11.04</c:v>
                </c:pt>
                <c:pt idx="11041" formatCode="General">
                  <c:v>11.041</c:v>
                </c:pt>
                <c:pt idx="11042" formatCode="General">
                  <c:v>11.042</c:v>
                </c:pt>
                <c:pt idx="11043" formatCode="General">
                  <c:v>11.042999999999999</c:v>
                </c:pt>
                <c:pt idx="11044" formatCode="General">
                  <c:v>11.044</c:v>
                </c:pt>
                <c:pt idx="11045" formatCode="General">
                  <c:v>11.045</c:v>
                </c:pt>
                <c:pt idx="11046" formatCode="General">
                  <c:v>11.045999999999999</c:v>
                </c:pt>
                <c:pt idx="11047" formatCode="General">
                  <c:v>11.047000000000001</c:v>
                </c:pt>
                <c:pt idx="11048" formatCode="General">
                  <c:v>11.048</c:v>
                </c:pt>
                <c:pt idx="11049" formatCode="General">
                  <c:v>11.048999999999999</c:v>
                </c:pt>
                <c:pt idx="11050" formatCode="General">
                  <c:v>11.05</c:v>
                </c:pt>
                <c:pt idx="11051" formatCode="General">
                  <c:v>11.051</c:v>
                </c:pt>
                <c:pt idx="11052" formatCode="General">
                  <c:v>11.052</c:v>
                </c:pt>
                <c:pt idx="11053" formatCode="General">
                  <c:v>11.053000000000001</c:v>
                </c:pt>
                <c:pt idx="11054" formatCode="General">
                  <c:v>11.054</c:v>
                </c:pt>
                <c:pt idx="11055" formatCode="General">
                  <c:v>11.055</c:v>
                </c:pt>
                <c:pt idx="11056" formatCode="General">
                  <c:v>11.055999999999999</c:v>
                </c:pt>
                <c:pt idx="11057" formatCode="General">
                  <c:v>11.057</c:v>
                </c:pt>
                <c:pt idx="11058" formatCode="General">
                  <c:v>11.058</c:v>
                </c:pt>
                <c:pt idx="11059" formatCode="General">
                  <c:v>11.058999999999999</c:v>
                </c:pt>
                <c:pt idx="11060" formatCode="General">
                  <c:v>11.06</c:v>
                </c:pt>
                <c:pt idx="11061" formatCode="General">
                  <c:v>11.061</c:v>
                </c:pt>
                <c:pt idx="11062" formatCode="General">
                  <c:v>11.061999999999999</c:v>
                </c:pt>
                <c:pt idx="11063" formatCode="General">
                  <c:v>11.063000000000001</c:v>
                </c:pt>
                <c:pt idx="11064" formatCode="General">
                  <c:v>11.064</c:v>
                </c:pt>
                <c:pt idx="11065" formatCode="General">
                  <c:v>11.065</c:v>
                </c:pt>
                <c:pt idx="11066" formatCode="General">
                  <c:v>11.066000000000001</c:v>
                </c:pt>
                <c:pt idx="11067" formatCode="General">
                  <c:v>11.067</c:v>
                </c:pt>
                <c:pt idx="11068" formatCode="General">
                  <c:v>11.068</c:v>
                </c:pt>
                <c:pt idx="11069" formatCode="General">
                  <c:v>11.069000000000001</c:v>
                </c:pt>
                <c:pt idx="11070" formatCode="General">
                  <c:v>11.07</c:v>
                </c:pt>
                <c:pt idx="11071" formatCode="General">
                  <c:v>11.071</c:v>
                </c:pt>
                <c:pt idx="11072" formatCode="General">
                  <c:v>11.071999999999999</c:v>
                </c:pt>
                <c:pt idx="11073" formatCode="General">
                  <c:v>11.073</c:v>
                </c:pt>
                <c:pt idx="11074" formatCode="General">
                  <c:v>11.074</c:v>
                </c:pt>
                <c:pt idx="11075" formatCode="General">
                  <c:v>11.074999999999999</c:v>
                </c:pt>
                <c:pt idx="11076" formatCode="General">
                  <c:v>11.076000000000001</c:v>
                </c:pt>
                <c:pt idx="11077" formatCode="General">
                  <c:v>11.077</c:v>
                </c:pt>
                <c:pt idx="11078" formatCode="General">
                  <c:v>11.077999999999999</c:v>
                </c:pt>
                <c:pt idx="11079" formatCode="General">
                  <c:v>11.079000000000001</c:v>
                </c:pt>
                <c:pt idx="11080" formatCode="General">
                  <c:v>11.08</c:v>
                </c:pt>
                <c:pt idx="11081" formatCode="General">
                  <c:v>11.081</c:v>
                </c:pt>
                <c:pt idx="11082" formatCode="General">
                  <c:v>11.082000000000001</c:v>
                </c:pt>
                <c:pt idx="11083" formatCode="General">
                  <c:v>11.083</c:v>
                </c:pt>
                <c:pt idx="11084" formatCode="General">
                  <c:v>11.084</c:v>
                </c:pt>
                <c:pt idx="11085" formatCode="General">
                  <c:v>11.085000000000001</c:v>
                </c:pt>
                <c:pt idx="11086" formatCode="General">
                  <c:v>11.086</c:v>
                </c:pt>
                <c:pt idx="11087" formatCode="General">
                  <c:v>11.087</c:v>
                </c:pt>
                <c:pt idx="11088" formatCode="General">
                  <c:v>11.087999999999999</c:v>
                </c:pt>
                <c:pt idx="11089" formatCode="General">
                  <c:v>11.089</c:v>
                </c:pt>
                <c:pt idx="11090" formatCode="General">
                  <c:v>11.09</c:v>
                </c:pt>
                <c:pt idx="11091" formatCode="General">
                  <c:v>11.090999999999999</c:v>
                </c:pt>
                <c:pt idx="11092" formatCode="General">
                  <c:v>11.092000000000001</c:v>
                </c:pt>
                <c:pt idx="11093" formatCode="General">
                  <c:v>11.093</c:v>
                </c:pt>
                <c:pt idx="11094" formatCode="General">
                  <c:v>11.093999999999999</c:v>
                </c:pt>
                <c:pt idx="11095" formatCode="General">
                  <c:v>11.095000000000001</c:v>
                </c:pt>
                <c:pt idx="11096" formatCode="General">
                  <c:v>11.096</c:v>
                </c:pt>
                <c:pt idx="11097" formatCode="General">
                  <c:v>11.097</c:v>
                </c:pt>
                <c:pt idx="11098" formatCode="General">
                  <c:v>11.098000000000001</c:v>
                </c:pt>
                <c:pt idx="11099" formatCode="General">
                  <c:v>11.099</c:v>
                </c:pt>
                <c:pt idx="11100" formatCode="General">
                  <c:v>11.1</c:v>
                </c:pt>
                <c:pt idx="11101" formatCode="General">
                  <c:v>11.101000000000001</c:v>
                </c:pt>
                <c:pt idx="11102" formatCode="General">
                  <c:v>11.102</c:v>
                </c:pt>
                <c:pt idx="11103" formatCode="General">
                  <c:v>11.103</c:v>
                </c:pt>
                <c:pt idx="11104" formatCode="General">
                  <c:v>11.103999999999999</c:v>
                </c:pt>
                <c:pt idx="11105" formatCode="General">
                  <c:v>11.105</c:v>
                </c:pt>
                <c:pt idx="11106" formatCode="General">
                  <c:v>11.106</c:v>
                </c:pt>
                <c:pt idx="11107" formatCode="General">
                  <c:v>11.106999999999999</c:v>
                </c:pt>
                <c:pt idx="11108" formatCode="General">
                  <c:v>11.108000000000001</c:v>
                </c:pt>
                <c:pt idx="11109" formatCode="General">
                  <c:v>11.109</c:v>
                </c:pt>
                <c:pt idx="11110" formatCode="General">
                  <c:v>11.11</c:v>
                </c:pt>
                <c:pt idx="11111" formatCode="General">
                  <c:v>11.111000000000001</c:v>
                </c:pt>
                <c:pt idx="11112" formatCode="General">
                  <c:v>11.112</c:v>
                </c:pt>
                <c:pt idx="11113" formatCode="General">
                  <c:v>11.113</c:v>
                </c:pt>
                <c:pt idx="11114" formatCode="General">
                  <c:v>11.114000000000001</c:v>
                </c:pt>
                <c:pt idx="11115" formatCode="General">
                  <c:v>11.115</c:v>
                </c:pt>
                <c:pt idx="11116" formatCode="General">
                  <c:v>11.116</c:v>
                </c:pt>
                <c:pt idx="11117" formatCode="General">
                  <c:v>11.117000000000001</c:v>
                </c:pt>
                <c:pt idx="11118" formatCode="General">
                  <c:v>11.118</c:v>
                </c:pt>
                <c:pt idx="11119" formatCode="General">
                  <c:v>11.119</c:v>
                </c:pt>
                <c:pt idx="11120" formatCode="General">
                  <c:v>11.12</c:v>
                </c:pt>
                <c:pt idx="11121" formatCode="General">
                  <c:v>11.121</c:v>
                </c:pt>
                <c:pt idx="11122" formatCode="General">
                  <c:v>11.122</c:v>
                </c:pt>
                <c:pt idx="11123" formatCode="General">
                  <c:v>11.122999999999999</c:v>
                </c:pt>
                <c:pt idx="11124" formatCode="General">
                  <c:v>11.124000000000001</c:v>
                </c:pt>
                <c:pt idx="11125" formatCode="General">
                  <c:v>11.125</c:v>
                </c:pt>
                <c:pt idx="11126" formatCode="General">
                  <c:v>11.125999999999999</c:v>
                </c:pt>
                <c:pt idx="11127" formatCode="General">
                  <c:v>11.127000000000001</c:v>
                </c:pt>
                <c:pt idx="11128" formatCode="General">
                  <c:v>11.128</c:v>
                </c:pt>
                <c:pt idx="11129" formatCode="General">
                  <c:v>11.129</c:v>
                </c:pt>
                <c:pt idx="11130" formatCode="General">
                  <c:v>11.13</c:v>
                </c:pt>
                <c:pt idx="11131" formatCode="General">
                  <c:v>11.131</c:v>
                </c:pt>
                <c:pt idx="11132" formatCode="General">
                  <c:v>11.132</c:v>
                </c:pt>
                <c:pt idx="11133" formatCode="General">
                  <c:v>11.132999999999999</c:v>
                </c:pt>
                <c:pt idx="11134" formatCode="General">
                  <c:v>11.134</c:v>
                </c:pt>
                <c:pt idx="11135" formatCode="General">
                  <c:v>11.135</c:v>
                </c:pt>
                <c:pt idx="11136" formatCode="General">
                  <c:v>11.135999999999999</c:v>
                </c:pt>
                <c:pt idx="11137" formatCode="General">
                  <c:v>11.137</c:v>
                </c:pt>
                <c:pt idx="11138" formatCode="General">
                  <c:v>11.138</c:v>
                </c:pt>
                <c:pt idx="11139" formatCode="General">
                  <c:v>11.138999999999999</c:v>
                </c:pt>
                <c:pt idx="11140" formatCode="General">
                  <c:v>11.14</c:v>
                </c:pt>
                <c:pt idx="11141" formatCode="General">
                  <c:v>11.141</c:v>
                </c:pt>
                <c:pt idx="11142" formatCode="General">
                  <c:v>11.141999999999999</c:v>
                </c:pt>
                <c:pt idx="11143" formatCode="General">
                  <c:v>11.143000000000001</c:v>
                </c:pt>
                <c:pt idx="11144" formatCode="General">
                  <c:v>11.144</c:v>
                </c:pt>
                <c:pt idx="11145" formatCode="General">
                  <c:v>11.145</c:v>
                </c:pt>
                <c:pt idx="11146" formatCode="General">
                  <c:v>11.146000000000001</c:v>
                </c:pt>
                <c:pt idx="11147" formatCode="General">
                  <c:v>11.147</c:v>
                </c:pt>
                <c:pt idx="11148" formatCode="General">
                  <c:v>11.148</c:v>
                </c:pt>
                <c:pt idx="11149" formatCode="General">
                  <c:v>11.148999999999999</c:v>
                </c:pt>
                <c:pt idx="11150" formatCode="General">
                  <c:v>11.15</c:v>
                </c:pt>
                <c:pt idx="11151" formatCode="General">
                  <c:v>11.151</c:v>
                </c:pt>
                <c:pt idx="11152" formatCode="General">
                  <c:v>11.151999999999999</c:v>
                </c:pt>
                <c:pt idx="11153" formatCode="General">
                  <c:v>11.153</c:v>
                </c:pt>
                <c:pt idx="11154" formatCode="General">
                  <c:v>11.154</c:v>
                </c:pt>
                <c:pt idx="11155" formatCode="General">
                  <c:v>11.154999999999999</c:v>
                </c:pt>
                <c:pt idx="11156" formatCode="General">
                  <c:v>11.156000000000001</c:v>
                </c:pt>
                <c:pt idx="11157" formatCode="General">
                  <c:v>11.157</c:v>
                </c:pt>
                <c:pt idx="11158" formatCode="General">
                  <c:v>11.157999999999999</c:v>
                </c:pt>
                <c:pt idx="11159" formatCode="General">
                  <c:v>11.159000000000001</c:v>
                </c:pt>
                <c:pt idx="11160" formatCode="General">
                  <c:v>11.16</c:v>
                </c:pt>
                <c:pt idx="11161" formatCode="General">
                  <c:v>11.161</c:v>
                </c:pt>
                <c:pt idx="11162" formatCode="General">
                  <c:v>11.162000000000001</c:v>
                </c:pt>
                <c:pt idx="11163" formatCode="General">
                  <c:v>11.163</c:v>
                </c:pt>
                <c:pt idx="11164" formatCode="General">
                  <c:v>11.164</c:v>
                </c:pt>
                <c:pt idx="11165" formatCode="General">
                  <c:v>11.164999999999999</c:v>
                </c:pt>
                <c:pt idx="11166" formatCode="General">
                  <c:v>11.166</c:v>
                </c:pt>
                <c:pt idx="11167" formatCode="General">
                  <c:v>11.167</c:v>
                </c:pt>
                <c:pt idx="11168" formatCode="General">
                  <c:v>11.167999999999999</c:v>
                </c:pt>
                <c:pt idx="11169" formatCode="General">
                  <c:v>11.169</c:v>
                </c:pt>
                <c:pt idx="11170" formatCode="General">
                  <c:v>11.17</c:v>
                </c:pt>
                <c:pt idx="11171" formatCode="General">
                  <c:v>11.170999999999999</c:v>
                </c:pt>
                <c:pt idx="11172" formatCode="General">
                  <c:v>11.172000000000001</c:v>
                </c:pt>
                <c:pt idx="11173" formatCode="General">
                  <c:v>11.173</c:v>
                </c:pt>
                <c:pt idx="11174" formatCode="General">
                  <c:v>11.173999999999999</c:v>
                </c:pt>
                <c:pt idx="11175" formatCode="General">
                  <c:v>11.175000000000001</c:v>
                </c:pt>
                <c:pt idx="11176" formatCode="General">
                  <c:v>11.176</c:v>
                </c:pt>
                <c:pt idx="11177" formatCode="General">
                  <c:v>11.177</c:v>
                </c:pt>
                <c:pt idx="11178" formatCode="General">
                  <c:v>11.178000000000001</c:v>
                </c:pt>
                <c:pt idx="11179" formatCode="General">
                  <c:v>11.179</c:v>
                </c:pt>
                <c:pt idx="11180" formatCode="General">
                  <c:v>11.18</c:v>
                </c:pt>
                <c:pt idx="11181" formatCode="General">
                  <c:v>11.180999999999999</c:v>
                </c:pt>
                <c:pt idx="11182" formatCode="General">
                  <c:v>11.182</c:v>
                </c:pt>
                <c:pt idx="11183" formatCode="General">
                  <c:v>11.183</c:v>
                </c:pt>
                <c:pt idx="11184" formatCode="General">
                  <c:v>11.183999999999999</c:v>
                </c:pt>
                <c:pt idx="11185" formatCode="General">
                  <c:v>11.185</c:v>
                </c:pt>
                <c:pt idx="11186" formatCode="General">
                  <c:v>11.186</c:v>
                </c:pt>
                <c:pt idx="11187" formatCode="General">
                  <c:v>11.186999999999999</c:v>
                </c:pt>
                <c:pt idx="11188" formatCode="General">
                  <c:v>11.188000000000001</c:v>
                </c:pt>
                <c:pt idx="11189" formatCode="General">
                  <c:v>11.189</c:v>
                </c:pt>
                <c:pt idx="11190" formatCode="General">
                  <c:v>11.19</c:v>
                </c:pt>
                <c:pt idx="11191" formatCode="General">
                  <c:v>11.191000000000001</c:v>
                </c:pt>
                <c:pt idx="11192" formatCode="General">
                  <c:v>11.192</c:v>
                </c:pt>
                <c:pt idx="11193" formatCode="General">
                  <c:v>11.193</c:v>
                </c:pt>
                <c:pt idx="11194" formatCode="General">
                  <c:v>11.194000000000001</c:v>
                </c:pt>
                <c:pt idx="11195" formatCode="General">
                  <c:v>11.195</c:v>
                </c:pt>
                <c:pt idx="11196" formatCode="General">
                  <c:v>11.196</c:v>
                </c:pt>
                <c:pt idx="11197" formatCode="General">
                  <c:v>11.196999999999999</c:v>
                </c:pt>
                <c:pt idx="11198" formatCode="General">
                  <c:v>11.198</c:v>
                </c:pt>
                <c:pt idx="11199" formatCode="General">
                  <c:v>11.199</c:v>
                </c:pt>
                <c:pt idx="11200" formatCode="General">
                  <c:v>11.2</c:v>
                </c:pt>
                <c:pt idx="11201" formatCode="General">
                  <c:v>11.201000000000001</c:v>
                </c:pt>
                <c:pt idx="11202" formatCode="General">
                  <c:v>11.202</c:v>
                </c:pt>
                <c:pt idx="11203" formatCode="General">
                  <c:v>11.202999999999999</c:v>
                </c:pt>
                <c:pt idx="11204" formatCode="General">
                  <c:v>11.204000000000001</c:v>
                </c:pt>
                <c:pt idx="11205" formatCode="General">
                  <c:v>11.205</c:v>
                </c:pt>
                <c:pt idx="11206" formatCode="General">
                  <c:v>11.206</c:v>
                </c:pt>
                <c:pt idx="11207" formatCode="General">
                  <c:v>11.207000000000001</c:v>
                </c:pt>
                <c:pt idx="11208" formatCode="General">
                  <c:v>11.208</c:v>
                </c:pt>
                <c:pt idx="11209" formatCode="General">
                  <c:v>11.209</c:v>
                </c:pt>
                <c:pt idx="11210" formatCode="General">
                  <c:v>11.21</c:v>
                </c:pt>
                <c:pt idx="11211" formatCode="General">
                  <c:v>11.211</c:v>
                </c:pt>
                <c:pt idx="11212" formatCode="General">
                  <c:v>11.212</c:v>
                </c:pt>
                <c:pt idx="11213" formatCode="General">
                  <c:v>11.212999999999999</c:v>
                </c:pt>
                <c:pt idx="11214" formatCode="General">
                  <c:v>11.214</c:v>
                </c:pt>
                <c:pt idx="11215" formatCode="General">
                  <c:v>11.215</c:v>
                </c:pt>
                <c:pt idx="11216" formatCode="General">
                  <c:v>11.215999999999999</c:v>
                </c:pt>
                <c:pt idx="11217" formatCode="General">
                  <c:v>11.217000000000001</c:v>
                </c:pt>
                <c:pt idx="11218" formatCode="General">
                  <c:v>11.218</c:v>
                </c:pt>
                <c:pt idx="11219" formatCode="General">
                  <c:v>11.218999999999999</c:v>
                </c:pt>
                <c:pt idx="11220" formatCode="General">
                  <c:v>11.22</c:v>
                </c:pt>
                <c:pt idx="11221" formatCode="General">
                  <c:v>11.221</c:v>
                </c:pt>
                <c:pt idx="11222" formatCode="General">
                  <c:v>11.222</c:v>
                </c:pt>
                <c:pt idx="11223" formatCode="General">
                  <c:v>11.223000000000001</c:v>
                </c:pt>
                <c:pt idx="11224" formatCode="General">
                  <c:v>11.224</c:v>
                </c:pt>
                <c:pt idx="11225" formatCode="General">
                  <c:v>11.225</c:v>
                </c:pt>
                <c:pt idx="11226" formatCode="General">
                  <c:v>11.226000000000001</c:v>
                </c:pt>
                <c:pt idx="11227" formatCode="General">
                  <c:v>11.227</c:v>
                </c:pt>
                <c:pt idx="11228" formatCode="General">
                  <c:v>11.228</c:v>
                </c:pt>
                <c:pt idx="11229" formatCode="General">
                  <c:v>11.228999999999999</c:v>
                </c:pt>
                <c:pt idx="11230" formatCode="General">
                  <c:v>11.23</c:v>
                </c:pt>
                <c:pt idx="11231" formatCode="General">
                  <c:v>11.231</c:v>
                </c:pt>
                <c:pt idx="11232" formatCode="General">
                  <c:v>11.231999999999999</c:v>
                </c:pt>
                <c:pt idx="11233" formatCode="General">
                  <c:v>11.233000000000001</c:v>
                </c:pt>
                <c:pt idx="11234" formatCode="General">
                  <c:v>11.234</c:v>
                </c:pt>
                <c:pt idx="11235" formatCode="General">
                  <c:v>11.234999999999999</c:v>
                </c:pt>
                <c:pt idx="11236" formatCode="General">
                  <c:v>11.236000000000001</c:v>
                </c:pt>
                <c:pt idx="11237" formatCode="General">
                  <c:v>11.237</c:v>
                </c:pt>
                <c:pt idx="11238" formatCode="General">
                  <c:v>11.238</c:v>
                </c:pt>
                <c:pt idx="11239" formatCode="General">
                  <c:v>11.239000000000001</c:v>
                </c:pt>
                <c:pt idx="11240" formatCode="General">
                  <c:v>11.24</c:v>
                </c:pt>
                <c:pt idx="11241" formatCode="General">
                  <c:v>11.241</c:v>
                </c:pt>
                <c:pt idx="11242" formatCode="General">
                  <c:v>11.242000000000001</c:v>
                </c:pt>
                <c:pt idx="11243" formatCode="General">
                  <c:v>11.243</c:v>
                </c:pt>
                <c:pt idx="11244" formatCode="General">
                  <c:v>11.244</c:v>
                </c:pt>
                <c:pt idx="11245" formatCode="General">
                  <c:v>11.244999999999999</c:v>
                </c:pt>
                <c:pt idx="11246" formatCode="General">
                  <c:v>11.246</c:v>
                </c:pt>
                <c:pt idx="11247" formatCode="General">
                  <c:v>11.247</c:v>
                </c:pt>
                <c:pt idx="11248" formatCode="General">
                  <c:v>11.247999999999999</c:v>
                </c:pt>
                <c:pt idx="11249" formatCode="General">
                  <c:v>11.249000000000001</c:v>
                </c:pt>
                <c:pt idx="11250" formatCode="General">
                  <c:v>11.25</c:v>
                </c:pt>
                <c:pt idx="11251" formatCode="General">
                  <c:v>11.250999999999999</c:v>
                </c:pt>
                <c:pt idx="11252" formatCode="General">
                  <c:v>11.252000000000001</c:v>
                </c:pt>
                <c:pt idx="11253" formatCode="General">
                  <c:v>11.253</c:v>
                </c:pt>
                <c:pt idx="11254" formatCode="General">
                  <c:v>11.254</c:v>
                </c:pt>
                <c:pt idx="11255" formatCode="General">
                  <c:v>11.255000000000001</c:v>
                </c:pt>
                <c:pt idx="11256" formatCode="General">
                  <c:v>11.256</c:v>
                </c:pt>
                <c:pt idx="11257" formatCode="General">
                  <c:v>11.257</c:v>
                </c:pt>
                <c:pt idx="11258" formatCode="General">
                  <c:v>11.257999999999999</c:v>
                </c:pt>
                <c:pt idx="11259" formatCode="General">
                  <c:v>11.259</c:v>
                </c:pt>
                <c:pt idx="11260" formatCode="General">
                  <c:v>11.26</c:v>
                </c:pt>
                <c:pt idx="11261" formatCode="General">
                  <c:v>11.260999999999999</c:v>
                </c:pt>
                <c:pt idx="11262" formatCode="General">
                  <c:v>11.262</c:v>
                </c:pt>
                <c:pt idx="11263" formatCode="General">
                  <c:v>11.263</c:v>
                </c:pt>
                <c:pt idx="11264" formatCode="General">
                  <c:v>11.263999999999999</c:v>
                </c:pt>
                <c:pt idx="11265" formatCode="General">
                  <c:v>11.265000000000001</c:v>
                </c:pt>
                <c:pt idx="11266" formatCode="General">
                  <c:v>11.266</c:v>
                </c:pt>
                <c:pt idx="11267" formatCode="General">
                  <c:v>11.266999999999999</c:v>
                </c:pt>
                <c:pt idx="11268" formatCode="General">
                  <c:v>11.268000000000001</c:v>
                </c:pt>
                <c:pt idx="11269" formatCode="General">
                  <c:v>11.269</c:v>
                </c:pt>
                <c:pt idx="11270" formatCode="General">
                  <c:v>11.27</c:v>
                </c:pt>
                <c:pt idx="11271" formatCode="General">
                  <c:v>11.271000000000001</c:v>
                </c:pt>
                <c:pt idx="11272" formatCode="General">
                  <c:v>11.272</c:v>
                </c:pt>
                <c:pt idx="11273" formatCode="General">
                  <c:v>11.273</c:v>
                </c:pt>
                <c:pt idx="11274" formatCode="General">
                  <c:v>11.273999999999999</c:v>
                </c:pt>
                <c:pt idx="11275" formatCode="General">
                  <c:v>11.275</c:v>
                </c:pt>
                <c:pt idx="11276" formatCode="General">
                  <c:v>11.276</c:v>
                </c:pt>
                <c:pt idx="11277" formatCode="General">
                  <c:v>11.276999999999999</c:v>
                </c:pt>
                <c:pt idx="11278" formatCode="General">
                  <c:v>11.278</c:v>
                </c:pt>
                <c:pt idx="11279" formatCode="General">
                  <c:v>11.279</c:v>
                </c:pt>
                <c:pt idx="11280" formatCode="General">
                  <c:v>11.28</c:v>
                </c:pt>
                <c:pt idx="11281" formatCode="General">
                  <c:v>11.281000000000001</c:v>
                </c:pt>
                <c:pt idx="11282" formatCode="General">
                  <c:v>11.282</c:v>
                </c:pt>
                <c:pt idx="11283" formatCode="General">
                  <c:v>11.282999999999999</c:v>
                </c:pt>
                <c:pt idx="11284" formatCode="General">
                  <c:v>11.284000000000001</c:v>
                </c:pt>
                <c:pt idx="11285" formatCode="General">
                  <c:v>11.285</c:v>
                </c:pt>
                <c:pt idx="11286" formatCode="General">
                  <c:v>11.286</c:v>
                </c:pt>
                <c:pt idx="11287" formatCode="General">
                  <c:v>11.287000000000001</c:v>
                </c:pt>
                <c:pt idx="11288" formatCode="General">
                  <c:v>11.288</c:v>
                </c:pt>
                <c:pt idx="11289" formatCode="General">
                  <c:v>11.289</c:v>
                </c:pt>
                <c:pt idx="11290" formatCode="General">
                  <c:v>11.29</c:v>
                </c:pt>
                <c:pt idx="11291" formatCode="General">
                  <c:v>11.291</c:v>
                </c:pt>
                <c:pt idx="11292" formatCode="General">
                  <c:v>11.292</c:v>
                </c:pt>
                <c:pt idx="11293" formatCode="General">
                  <c:v>11.292999999999999</c:v>
                </c:pt>
                <c:pt idx="11294" formatCode="General">
                  <c:v>11.294</c:v>
                </c:pt>
                <c:pt idx="11295" formatCode="General">
                  <c:v>11.295</c:v>
                </c:pt>
                <c:pt idx="11296" formatCode="General">
                  <c:v>11.295999999999999</c:v>
                </c:pt>
                <c:pt idx="11297" formatCode="General">
                  <c:v>11.297000000000001</c:v>
                </c:pt>
                <c:pt idx="11298" formatCode="General">
                  <c:v>11.298</c:v>
                </c:pt>
                <c:pt idx="11299" formatCode="General">
                  <c:v>11.298999999999999</c:v>
                </c:pt>
                <c:pt idx="11300" formatCode="General">
                  <c:v>11.3</c:v>
                </c:pt>
                <c:pt idx="11301" formatCode="General">
                  <c:v>11.301</c:v>
                </c:pt>
                <c:pt idx="11302" formatCode="General">
                  <c:v>11.302</c:v>
                </c:pt>
                <c:pt idx="11303" formatCode="General">
                  <c:v>11.303000000000001</c:v>
                </c:pt>
                <c:pt idx="11304" formatCode="General">
                  <c:v>11.304</c:v>
                </c:pt>
                <c:pt idx="11305" formatCode="General">
                  <c:v>11.305</c:v>
                </c:pt>
                <c:pt idx="11306" formatCode="General">
                  <c:v>11.305999999999999</c:v>
                </c:pt>
                <c:pt idx="11307" formatCode="General">
                  <c:v>11.307</c:v>
                </c:pt>
                <c:pt idx="11308" formatCode="General">
                  <c:v>11.308</c:v>
                </c:pt>
                <c:pt idx="11309" formatCode="General">
                  <c:v>11.308999999999999</c:v>
                </c:pt>
                <c:pt idx="11310" formatCode="General">
                  <c:v>11.31</c:v>
                </c:pt>
                <c:pt idx="11311" formatCode="General">
                  <c:v>11.311</c:v>
                </c:pt>
                <c:pt idx="11312" formatCode="General">
                  <c:v>11.311999999999999</c:v>
                </c:pt>
                <c:pt idx="11313" formatCode="General">
                  <c:v>11.313000000000001</c:v>
                </c:pt>
                <c:pt idx="11314" formatCode="General">
                  <c:v>11.314</c:v>
                </c:pt>
                <c:pt idx="11315" formatCode="General">
                  <c:v>11.315</c:v>
                </c:pt>
                <c:pt idx="11316" formatCode="General">
                  <c:v>11.316000000000001</c:v>
                </c:pt>
                <c:pt idx="11317" formatCode="General">
                  <c:v>11.317</c:v>
                </c:pt>
                <c:pt idx="11318" formatCode="General">
                  <c:v>11.318</c:v>
                </c:pt>
                <c:pt idx="11319" formatCode="General">
                  <c:v>11.319000000000001</c:v>
                </c:pt>
                <c:pt idx="11320" formatCode="General">
                  <c:v>11.32</c:v>
                </c:pt>
                <c:pt idx="11321" formatCode="General">
                  <c:v>11.321</c:v>
                </c:pt>
                <c:pt idx="11322" formatCode="General">
                  <c:v>11.321999999999999</c:v>
                </c:pt>
                <c:pt idx="11323" formatCode="General">
                  <c:v>11.323</c:v>
                </c:pt>
                <c:pt idx="11324" formatCode="General">
                  <c:v>11.324</c:v>
                </c:pt>
                <c:pt idx="11325" formatCode="General">
                  <c:v>11.324999999999999</c:v>
                </c:pt>
                <c:pt idx="11326" formatCode="General">
                  <c:v>11.326000000000001</c:v>
                </c:pt>
                <c:pt idx="11327" formatCode="General">
                  <c:v>11.327</c:v>
                </c:pt>
                <c:pt idx="11328" formatCode="General">
                  <c:v>11.327999999999999</c:v>
                </c:pt>
                <c:pt idx="11329" formatCode="General">
                  <c:v>11.329000000000001</c:v>
                </c:pt>
                <c:pt idx="11330" formatCode="General">
                  <c:v>11.33</c:v>
                </c:pt>
                <c:pt idx="11331" formatCode="General">
                  <c:v>11.331</c:v>
                </c:pt>
                <c:pt idx="11332" formatCode="General">
                  <c:v>11.332000000000001</c:v>
                </c:pt>
                <c:pt idx="11333" formatCode="General">
                  <c:v>11.333</c:v>
                </c:pt>
                <c:pt idx="11334" formatCode="General">
                  <c:v>11.334</c:v>
                </c:pt>
                <c:pt idx="11335" formatCode="General">
                  <c:v>11.335000000000001</c:v>
                </c:pt>
                <c:pt idx="11336" formatCode="General">
                  <c:v>11.336</c:v>
                </c:pt>
                <c:pt idx="11337" formatCode="General">
                  <c:v>11.337</c:v>
                </c:pt>
                <c:pt idx="11338" formatCode="General">
                  <c:v>11.337999999999999</c:v>
                </c:pt>
                <c:pt idx="11339" formatCode="General">
                  <c:v>11.339</c:v>
                </c:pt>
                <c:pt idx="11340" formatCode="General">
                  <c:v>11.34</c:v>
                </c:pt>
                <c:pt idx="11341" formatCode="General">
                  <c:v>11.340999999999999</c:v>
                </c:pt>
                <c:pt idx="11342" formatCode="General">
                  <c:v>11.342000000000001</c:v>
                </c:pt>
                <c:pt idx="11343" formatCode="General">
                  <c:v>11.343</c:v>
                </c:pt>
                <c:pt idx="11344" formatCode="General">
                  <c:v>11.343999999999999</c:v>
                </c:pt>
                <c:pt idx="11345" formatCode="General">
                  <c:v>11.345000000000001</c:v>
                </c:pt>
                <c:pt idx="11346" formatCode="General">
                  <c:v>11.346</c:v>
                </c:pt>
                <c:pt idx="11347" formatCode="General">
                  <c:v>11.347</c:v>
                </c:pt>
                <c:pt idx="11348" formatCode="General">
                  <c:v>11.348000000000001</c:v>
                </c:pt>
                <c:pt idx="11349" formatCode="General">
                  <c:v>11.349</c:v>
                </c:pt>
                <c:pt idx="11350" formatCode="General">
                  <c:v>11.35</c:v>
                </c:pt>
                <c:pt idx="11351" formatCode="General">
                  <c:v>11.351000000000001</c:v>
                </c:pt>
                <c:pt idx="11352" formatCode="General">
                  <c:v>11.352</c:v>
                </c:pt>
                <c:pt idx="11353" formatCode="General">
                  <c:v>11.353</c:v>
                </c:pt>
                <c:pt idx="11354" formatCode="General">
                  <c:v>11.353999999999999</c:v>
                </c:pt>
                <c:pt idx="11355" formatCode="General">
                  <c:v>11.355</c:v>
                </c:pt>
                <c:pt idx="11356" formatCode="General">
                  <c:v>11.356</c:v>
                </c:pt>
                <c:pt idx="11357" formatCode="General">
                  <c:v>11.356999999999999</c:v>
                </c:pt>
                <c:pt idx="11358" formatCode="General">
                  <c:v>11.358000000000001</c:v>
                </c:pt>
                <c:pt idx="11359" formatCode="General">
                  <c:v>11.359</c:v>
                </c:pt>
                <c:pt idx="11360" formatCode="General">
                  <c:v>11.36</c:v>
                </c:pt>
                <c:pt idx="11361" formatCode="General">
                  <c:v>11.361000000000001</c:v>
                </c:pt>
                <c:pt idx="11362" formatCode="General">
                  <c:v>11.362</c:v>
                </c:pt>
                <c:pt idx="11363" formatCode="General">
                  <c:v>11.363</c:v>
                </c:pt>
                <c:pt idx="11364" formatCode="General">
                  <c:v>11.364000000000001</c:v>
                </c:pt>
                <c:pt idx="11365" formatCode="General">
                  <c:v>11.365</c:v>
                </c:pt>
                <c:pt idx="11366" formatCode="General">
                  <c:v>11.366</c:v>
                </c:pt>
                <c:pt idx="11367" formatCode="General">
                  <c:v>11.367000000000001</c:v>
                </c:pt>
                <c:pt idx="11368" formatCode="General">
                  <c:v>11.368</c:v>
                </c:pt>
                <c:pt idx="11369" formatCode="General">
                  <c:v>11.369</c:v>
                </c:pt>
                <c:pt idx="11370" formatCode="General">
                  <c:v>11.37</c:v>
                </c:pt>
                <c:pt idx="11371" formatCode="General">
                  <c:v>11.371</c:v>
                </c:pt>
                <c:pt idx="11372" formatCode="General">
                  <c:v>11.372</c:v>
                </c:pt>
                <c:pt idx="11373" formatCode="General">
                  <c:v>11.372999999999999</c:v>
                </c:pt>
                <c:pt idx="11374" formatCode="General">
                  <c:v>11.374000000000001</c:v>
                </c:pt>
                <c:pt idx="11375" formatCode="General">
                  <c:v>11.375</c:v>
                </c:pt>
                <c:pt idx="11376" formatCode="General">
                  <c:v>11.375999999999999</c:v>
                </c:pt>
                <c:pt idx="11377" formatCode="General">
                  <c:v>11.377000000000001</c:v>
                </c:pt>
                <c:pt idx="11378" formatCode="General">
                  <c:v>11.378</c:v>
                </c:pt>
                <c:pt idx="11379" formatCode="General">
                  <c:v>11.379</c:v>
                </c:pt>
                <c:pt idx="11380" formatCode="General">
                  <c:v>11.38</c:v>
                </c:pt>
                <c:pt idx="11381" formatCode="General">
                  <c:v>11.381</c:v>
                </c:pt>
                <c:pt idx="11382" formatCode="General">
                  <c:v>11.382</c:v>
                </c:pt>
                <c:pt idx="11383" formatCode="General">
                  <c:v>11.382999999999999</c:v>
                </c:pt>
                <c:pt idx="11384" formatCode="General">
                  <c:v>11.384</c:v>
                </c:pt>
                <c:pt idx="11385" formatCode="General">
                  <c:v>11.385</c:v>
                </c:pt>
                <c:pt idx="11386" formatCode="General">
                  <c:v>11.385999999999999</c:v>
                </c:pt>
                <c:pt idx="11387" formatCode="General">
                  <c:v>11.387</c:v>
                </c:pt>
                <c:pt idx="11388" formatCode="General">
                  <c:v>11.388</c:v>
                </c:pt>
                <c:pt idx="11389" formatCode="General">
                  <c:v>11.388999999999999</c:v>
                </c:pt>
                <c:pt idx="11390" formatCode="General">
                  <c:v>11.39</c:v>
                </c:pt>
                <c:pt idx="11391" formatCode="General">
                  <c:v>11.391</c:v>
                </c:pt>
                <c:pt idx="11392" formatCode="General">
                  <c:v>11.391999999999999</c:v>
                </c:pt>
                <c:pt idx="11393" formatCode="General">
                  <c:v>11.393000000000001</c:v>
                </c:pt>
                <c:pt idx="11394" formatCode="General">
                  <c:v>11.394</c:v>
                </c:pt>
                <c:pt idx="11395" formatCode="General">
                  <c:v>11.395</c:v>
                </c:pt>
                <c:pt idx="11396" formatCode="General">
                  <c:v>11.396000000000001</c:v>
                </c:pt>
                <c:pt idx="11397" formatCode="General">
                  <c:v>11.397</c:v>
                </c:pt>
                <c:pt idx="11398" formatCode="General">
                  <c:v>11.398</c:v>
                </c:pt>
                <c:pt idx="11399" formatCode="General">
                  <c:v>11.398999999999999</c:v>
                </c:pt>
                <c:pt idx="11400" formatCode="General">
                  <c:v>11.4</c:v>
                </c:pt>
                <c:pt idx="11401" formatCode="General">
                  <c:v>11.401</c:v>
                </c:pt>
                <c:pt idx="11402" formatCode="General">
                  <c:v>11.401999999999999</c:v>
                </c:pt>
                <c:pt idx="11403" formatCode="General">
                  <c:v>11.403</c:v>
                </c:pt>
                <c:pt idx="11404" formatCode="General">
                  <c:v>11.404</c:v>
                </c:pt>
                <c:pt idx="11405" formatCode="General">
                  <c:v>11.404999999999999</c:v>
                </c:pt>
                <c:pt idx="11406" formatCode="General">
                  <c:v>11.406000000000001</c:v>
                </c:pt>
                <c:pt idx="11407" formatCode="General">
                  <c:v>11.407</c:v>
                </c:pt>
                <c:pt idx="11408" formatCode="General">
                  <c:v>11.407999999999999</c:v>
                </c:pt>
                <c:pt idx="11409" formatCode="General">
                  <c:v>11.409000000000001</c:v>
                </c:pt>
                <c:pt idx="11410" formatCode="General">
                  <c:v>11.41</c:v>
                </c:pt>
                <c:pt idx="11411" formatCode="General">
                  <c:v>11.411</c:v>
                </c:pt>
                <c:pt idx="11412" formatCode="General">
                  <c:v>11.412000000000001</c:v>
                </c:pt>
                <c:pt idx="11413" formatCode="General">
                  <c:v>11.413</c:v>
                </c:pt>
                <c:pt idx="11414" formatCode="General">
                  <c:v>11.414</c:v>
                </c:pt>
                <c:pt idx="11415" formatCode="General">
                  <c:v>11.414999999999999</c:v>
                </c:pt>
                <c:pt idx="11416" formatCode="General">
                  <c:v>11.416</c:v>
                </c:pt>
                <c:pt idx="11417" formatCode="General">
                  <c:v>11.417</c:v>
                </c:pt>
                <c:pt idx="11418" formatCode="General">
                  <c:v>11.417999999999999</c:v>
                </c:pt>
                <c:pt idx="11419" formatCode="General">
                  <c:v>11.419</c:v>
                </c:pt>
                <c:pt idx="11420" formatCode="General">
                  <c:v>11.42</c:v>
                </c:pt>
                <c:pt idx="11421" formatCode="General">
                  <c:v>11.420999999999999</c:v>
                </c:pt>
                <c:pt idx="11422" formatCode="General">
                  <c:v>11.422000000000001</c:v>
                </c:pt>
                <c:pt idx="11423" formatCode="General">
                  <c:v>11.423</c:v>
                </c:pt>
                <c:pt idx="11424" formatCode="General">
                  <c:v>11.423999999999999</c:v>
                </c:pt>
                <c:pt idx="11425" formatCode="General">
                  <c:v>11.425000000000001</c:v>
                </c:pt>
                <c:pt idx="11426" formatCode="General">
                  <c:v>11.426</c:v>
                </c:pt>
                <c:pt idx="11427" formatCode="General">
                  <c:v>11.427</c:v>
                </c:pt>
                <c:pt idx="11428" formatCode="General">
                  <c:v>11.428000000000001</c:v>
                </c:pt>
                <c:pt idx="11429" formatCode="General">
                  <c:v>11.429</c:v>
                </c:pt>
                <c:pt idx="11430" formatCode="General">
                  <c:v>11.43</c:v>
                </c:pt>
                <c:pt idx="11431" formatCode="General">
                  <c:v>11.430999999999999</c:v>
                </c:pt>
                <c:pt idx="11432" formatCode="General">
                  <c:v>11.432</c:v>
                </c:pt>
                <c:pt idx="11433" formatCode="General">
                  <c:v>11.433</c:v>
                </c:pt>
                <c:pt idx="11434" formatCode="General">
                  <c:v>11.433999999999999</c:v>
                </c:pt>
                <c:pt idx="11435" formatCode="General">
                  <c:v>11.435</c:v>
                </c:pt>
                <c:pt idx="11436" formatCode="General">
                  <c:v>11.436</c:v>
                </c:pt>
                <c:pt idx="11437" formatCode="General">
                  <c:v>11.436999999999999</c:v>
                </c:pt>
                <c:pt idx="11438" formatCode="General">
                  <c:v>11.438000000000001</c:v>
                </c:pt>
                <c:pt idx="11439" formatCode="General">
                  <c:v>11.439</c:v>
                </c:pt>
                <c:pt idx="11440" formatCode="General">
                  <c:v>11.44</c:v>
                </c:pt>
                <c:pt idx="11441" formatCode="General">
                  <c:v>11.441000000000001</c:v>
                </c:pt>
                <c:pt idx="11442" formatCode="General">
                  <c:v>11.442</c:v>
                </c:pt>
                <c:pt idx="11443" formatCode="General">
                  <c:v>11.443</c:v>
                </c:pt>
                <c:pt idx="11444" formatCode="General">
                  <c:v>11.444000000000001</c:v>
                </c:pt>
                <c:pt idx="11445" formatCode="General">
                  <c:v>11.445</c:v>
                </c:pt>
                <c:pt idx="11446" formatCode="General">
                  <c:v>11.446</c:v>
                </c:pt>
                <c:pt idx="11447" formatCode="General">
                  <c:v>11.446999999999999</c:v>
                </c:pt>
                <c:pt idx="11448" formatCode="General">
                  <c:v>11.448</c:v>
                </c:pt>
                <c:pt idx="11449" formatCode="General">
                  <c:v>11.449</c:v>
                </c:pt>
                <c:pt idx="11450" formatCode="General">
                  <c:v>11.45</c:v>
                </c:pt>
                <c:pt idx="11451" formatCode="General">
                  <c:v>11.451000000000001</c:v>
                </c:pt>
                <c:pt idx="11452" formatCode="General">
                  <c:v>11.452</c:v>
                </c:pt>
                <c:pt idx="11453" formatCode="General">
                  <c:v>11.452999999999999</c:v>
                </c:pt>
                <c:pt idx="11454" formatCode="General">
                  <c:v>11.454000000000001</c:v>
                </c:pt>
                <c:pt idx="11455" formatCode="General">
                  <c:v>11.455</c:v>
                </c:pt>
                <c:pt idx="11456" formatCode="General">
                  <c:v>11.456</c:v>
                </c:pt>
                <c:pt idx="11457" formatCode="General">
                  <c:v>11.457000000000001</c:v>
                </c:pt>
                <c:pt idx="11458" formatCode="General">
                  <c:v>11.458</c:v>
                </c:pt>
                <c:pt idx="11459" formatCode="General">
                  <c:v>11.459</c:v>
                </c:pt>
                <c:pt idx="11460" formatCode="General">
                  <c:v>11.46</c:v>
                </c:pt>
                <c:pt idx="11461" formatCode="General">
                  <c:v>11.461</c:v>
                </c:pt>
                <c:pt idx="11462" formatCode="General">
                  <c:v>11.462</c:v>
                </c:pt>
                <c:pt idx="11463" formatCode="General">
                  <c:v>11.462999999999999</c:v>
                </c:pt>
                <c:pt idx="11464" formatCode="General">
                  <c:v>11.464</c:v>
                </c:pt>
                <c:pt idx="11465" formatCode="General">
                  <c:v>11.465</c:v>
                </c:pt>
                <c:pt idx="11466" formatCode="General">
                  <c:v>11.465999999999999</c:v>
                </c:pt>
                <c:pt idx="11467" formatCode="General">
                  <c:v>11.467000000000001</c:v>
                </c:pt>
                <c:pt idx="11468" formatCode="General">
                  <c:v>11.468</c:v>
                </c:pt>
                <c:pt idx="11469" formatCode="General">
                  <c:v>11.468999999999999</c:v>
                </c:pt>
                <c:pt idx="11470" formatCode="General">
                  <c:v>11.47</c:v>
                </c:pt>
                <c:pt idx="11471" formatCode="General">
                  <c:v>11.471</c:v>
                </c:pt>
                <c:pt idx="11472" formatCode="General">
                  <c:v>11.472</c:v>
                </c:pt>
                <c:pt idx="11473" formatCode="General">
                  <c:v>11.473000000000001</c:v>
                </c:pt>
                <c:pt idx="11474" formatCode="General">
                  <c:v>11.474</c:v>
                </c:pt>
                <c:pt idx="11475" formatCode="General">
                  <c:v>11.475</c:v>
                </c:pt>
                <c:pt idx="11476" formatCode="General">
                  <c:v>11.476000000000001</c:v>
                </c:pt>
                <c:pt idx="11477" formatCode="General">
                  <c:v>11.477</c:v>
                </c:pt>
                <c:pt idx="11478" formatCode="General">
                  <c:v>11.478</c:v>
                </c:pt>
                <c:pt idx="11479" formatCode="General">
                  <c:v>11.478999999999999</c:v>
                </c:pt>
                <c:pt idx="11480" formatCode="General">
                  <c:v>11.48</c:v>
                </c:pt>
                <c:pt idx="11481" formatCode="General">
                  <c:v>11.481</c:v>
                </c:pt>
                <c:pt idx="11482" formatCode="General">
                  <c:v>11.481999999999999</c:v>
                </c:pt>
                <c:pt idx="11483" formatCode="General">
                  <c:v>11.483000000000001</c:v>
                </c:pt>
                <c:pt idx="11484" formatCode="General">
                  <c:v>11.484</c:v>
                </c:pt>
                <c:pt idx="11485" formatCode="General">
                  <c:v>11.484999999999999</c:v>
                </c:pt>
                <c:pt idx="11486" formatCode="General">
                  <c:v>11.486000000000001</c:v>
                </c:pt>
                <c:pt idx="11487" formatCode="General">
                  <c:v>11.487</c:v>
                </c:pt>
                <c:pt idx="11488" formatCode="General">
                  <c:v>11.488</c:v>
                </c:pt>
                <c:pt idx="11489" formatCode="General">
                  <c:v>11.489000000000001</c:v>
                </c:pt>
                <c:pt idx="11490" formatCode="General">
                  <c:v>11.49</c:v>
                </c:pt>
                <c:pt idx="11491" formatCode="General">
                  <c:v>11.491</c:v>
                </c:pt>
                <c:pt idx="11492" formatCode="General">
                  <c:v>11.492000000000001</c:v>
                </c:pt>
                <c:pt idx="11493" formatCode="General">
                  <c:v>11.493</c:v>
                </c:pt>
                <c:pt idx="11494" formatCode="General">
                  <c:v>11.494</c:v>
                </c:pt>
                <c:pt idx="11495" formatCode="General">
                  <c:v>11.494999999999999</c:v>
                </c:pt>
                <c:pt idx="11496" formatCode="General">
                  <c:v>11.496</c:v>
                </c:pt>
                <c:pt idx="11497" formatCode="General">
                  <c:v>11.497</c:v>
                </c:pt>
                <c:pt idx="11498" formatCode="General">
                  <c:v>11.497999999999999</c:v>
                </c:pt>
                <c:pt idx="11499" formatCode="General">
                  <c:v>11.499000000000001</c:v>
                </c:pt>
                <c:pt idx="11500" formatCode="General">
                  <c:v>11.5</c:v>
                </c:pt>
                <c:pt idx="11501" formatCode="General">
                  <c:v>11.500999999999999</c:v>
                </c:pt>
                <c:pt idx="11502" formatCode="General">
                  <c:v>11.502000000000001</c:v>
                </c:pt>
                <c:pt idx="11503" formatCode="General">
                  <c:v>11.503</c:v>
                </c:pt>
                <c:pt idx="11504" formatCode="General">
                  <c:v>11.504</c:v>
                </c:pt>
                <c:pt idx="11505" formatCode="General">
                  <c:v>11.505000000000001</c:v>
                </c:pt>
                <c:pt idx="11506" formatCode="General">
                  <c:v>11.506</c:v>
                </c:pt>
                <c:pt idx="11507" formatCode="General">
                  <c:v>11.507</c:v>
                </c:pt>
                <c:pt idx="11508" formatCode="General">
                  <c:v>11.507999999999999</c:v>
                </c:pt>
                <c:pt idx="11509" formatCode="General">
                  <c:v>11.509</c:v>
                </c:pt>
                <c:pt idx="11510" formatCode="General">
                  <c:v>11.51</c:v>
                </c:pt>
                <c:pt idx="11511" formatCode="General">
                  <c:v>11.510999999999999</c:v>
                </c:pt>
                <c:pt idx="11512" formatCode="General">
                  <c:v>11.512</c:v>
                </c:pt>
                <c:pt idx="11513" formatCode="General">
                  <c:v>11.513</c:v>
                </c:pt>
                <c:pt idx="11514" formatCode="General">
                  <c:v>11.513999999999999</c:v>
                </c:pt>
                <c:pt idx="11515" formatCode="General">
                  <c:v>11.515000000000001</c:v>
                </c:pt>
                <c:pt idx="11516" formatCode="General">
                  <c:v>11.516</c:v>
                </c:pt>
                <c:pt idx="11517" formatCode="General">
                  <c:v>11.516999999999999</c:v>
                </c:pt>
                <c:pt idx="11518" formatCode="General">
                  <c:v>11.518000000000001</c:v>
                </c:pt>
                <c:pt idx="11519" formatCode="General">
                  <c:v>11.519</c:v>
                </c:pt>
                <c:pt idx="11520" formatCode="General">
                  <c:v>11.52</c:v>
                </c:pt>
                <c:pt idx="11521" formatCode="General">
                  <c:v>11.521000000000001</c:v>
                </c:pt>
                <c:pt idx="11522" formatCode="General">
                  <c:v>11.522</c:v>
                </c:pt>
                <c:pt idx="11523" formatCode="General">
                  <c:v>11.523</c:v>
                </c:pt>
                <c:pt idx="11524" formatCode="General">
                  <c:v>11.523999999999999</c:v>
                </c:pt>
                <c:pt idx="11525" formatCode="General">
                  <c:v>11.525</c:v>
                </c:pt>
                <c:pt idx="11526" formatCode="General">
                  <c:v>11.526</c:v>
                </c:pt>
                <c:pt idx="11527" formatCode="General">
                  <c:v>11.526999999999999</c:v>
                </c:pt>
                <c:pt idx="11528" formatCode="General">
                  <c:v>11.528</c:v>
                </c:pt>
                <c:pt idx="11529" formatCode="General">
                  <c:v>11.529</c:v>
                </c:pt>
                <c:pt idx="11530" formatCode="General">
                  <c:v>11.53</c:v>
                </c:pt>
                <c:pt idx="11531" formatCode="General">
                  <c:v>11.531000000000001</c:v>
                </c:pt>
                <c:pt idx="11532" formatCode="General">
                  <c:v>11.532</c:v>
                </c:pt>
                <c:pt idx="11533" formatCode="General">
                  <c:v>11.532999999999999</c:v>
                </c:pt>
                <c:pt idx="11534" formatCode="General">
                  <c:v>11.534000000000001</c:v>
                </c:pt>
                <c:pt idx="11535" formatCode="General">
                  <c:v>11.535</c:v>
                </c:pt>
                <c:pt idx="11536" formatCode="General">
                  <c:v>11.536</c:v>
                </c:pt>
                <c:pt idx="11537" formatCode="General">
                  <c:v>11.537000000000001</c:v>
                </c:pt>
                <c:pt idx="11538" formatCode="General">
                  <c:v>11.538</c:v>
                </c:pt>
                <c:pt idx="11539" formatCode="General">
                  <c:v>11.539</c:v>
                </c:pt>
                <c:pt idx="11540" formatCode="General">
                  <c:v>11.54</c:v>
                </c:pt>
                <c:pt idx="11541" formatCode="General">
                  <c:v>11.541</c:v>
                </c:pt>
                <c:pt idx="11542" formatCode="General">
                  <c:v>11.542</c:v>
                </c:pt>
                <c:pt idx="11543" formatCode="General">
                  <c:v>11.542999999999999</c:v>
                </c:pt>
                <c:pt idx="11544" formatCode="General">
                  <c:v>11.544</c:v>
                </c:pt>
                <c:pt idx="11545" formatCode="General">
                  <c:v>11.545</c:v>
                </c:pt>
                <c:pt idx="11546" formatCode="General">
                  <c:v>11.545999999999999</c:v>
                </c:pt>
                <c:pt idx="11547" formatCode="General">
                  <c:v>11.547000000000001</c:v>
                </c:pt>
                <c:pt idx="11548" formatCode="General">
                  <c:v>11.548</c:v>
                </c:pt>
                <c:pt idx="11549" formatCode="General">
                  <c:v>11.548999999999999</c:v>
                </c:pt>
                <c:pt idx="11550" formatCode="General">
                  <c:v>11.55</c:v>
                </c:pt>
                <c:pt idx="11551" formatCode="General">
                  <c:v>11.551</c:v>
                </c:pt>
                <c:pt idx="11552" formatCode="General">
                  <c:v>11.552</c:v>
                </c:pt>
                <c:pt idx="11553" formatCode="General">
                  <c:v>11.553000000000001</c:v>
                </c:pt>
                <c:pt idx="11554" formatCode="General">
                  <c:v>11.554</c:v>
                </c:pt>
                <c:pt idx="11555" formatCode="General">
                  <c:v>11.555</c:v>
                </c:pt>
                <c:pt idx="11556" formatCode="General">
                  <c:v>11.555999999999999</c:v>
                </c:pt>
                <c:pt idx="11557" formatCode="General">
                  <c:v>11.557</c:v>
                </c:pt>
                <c:pt idx="11558" formatCode="General">
                  <c:v>11.558</c:v>
                </c:pt>
                <c:pt idx="11559" formatCode="General">
                  <c:v>11.558999999999999</c:v>
                </c:pt>
                <c:pt idx="11560" formatCode="General">
                  <c:v>11.56</c:v>
                </c:pt>
                <c:pt idx="11561" formatCode="General">
                  <c:v>11.561</c:v>
                </c:pt>
                <c:pt idx="11562" formatCode="General">
                  <c:v>11.561999999999999</c:v>
                </c:pt>
                <c:pt idx="11563" formatCode="General">
                  <c:v>11.563000000000001</c:v>
                </c:pt>
                <c:pt idx="11564" formatCode="General">
                  <c:v>11.564</c:v>
                </c:pt>
                <c:pt idx="11565" formatCode="General">
                  <c:v>11.565</c:v>
                </c:pt>
                <c:pt idx="11566" formatCode="General">
                  <c:v>11.566000000000001</c:v>
                </c:pt>
                <c:pt idx="11567" formatCode="General">
                  <c:v>11.567</c:v>
                </c:pt>
                <c:pt idx="11568" formatCode="General">
                  <c:v>11.568</c:v>
                </c:pt>
                <c:pt idx="11569" formatCode="General">
                  <c:v>11.569000000000001</c:v>
                </c:pt>
                <c:pt idx="11570" formatCode="General">
                  <c:v>11.57</c:v>
                </c:pt>
                <c:pt idx="11571" formatCode="General">
                  <c:v>11.571</c:v>
                </c:pt>
                <c:pt idx="11572" formatCode="General">
                  <c:v>11.571999999999999</c:v>
                </c:pt>
                <c:pt idx="11573" formatCode="General">
                  <c:v>11.573</c:v>
                </c:pt>
                <c:pt idx="11574" formatCode="General">
                  <c:v>11.574</c:v>
                </c:pt>
                <c:pt idx="11575" formatCode="General">
                  <c:v>11.574999999999999</c:v>
                </c:pt>
                <c:pt idx="11576" formatCode="General">
                  <c:v>11.576000000000001</c:v>
                </c:pt>
                <c:pt idx="11577" formatCode="General">
                  <c:v>11.577</c:v>
                </c:pt>
                <c:pt idx="11578" formatCode="General">
                  <c:v>11.577999999999999</c:v>
                </c:pt>
                <c:pt idx="11579" formatCode="General">
                  <c:v>11.579000000000001</c:v>
                </c:pt>
                <c:pt idx="11580" formatCode="General">
                  <c:v>11.58</c:v>
                </c:pt>
                <c:pt idx="11581" formatCode="General">
                  <c:v>11.581</c:v>
                </c:pt>
                <c:pt idx="11582" formatCode="General">
                  <c:v>11.582000000000001</c:v>
                </c:pt>
                <c:pt idx="11583" formatCode="General">
                  <c:v>11.583</c:v>
                </c:pt>
                <c:pt idx="11584" formatCode="General">
                  <c:v>11.584</c:v>
                </c:pt>
                <c:pt idx="11585" formatCode="General">
                  <c:v>11.585000000000001</c:v>
                </c:pt>
                <c:pt idx="11586" formatCode="General">
                  <c:v>11.586</c:v>
                </c:pt>
                <c:pt idx="11587" formatCode="General">
                  <c:v>11.587</c:v>
                </c:pt>
                <c:pt idx="11588" formatCode="General">
                  <c:v>11.587999999999999</c:v>
                </c:pt>
                <c:pt idx="11589" formatCode="General">
                  <c:v>11.589</c:v>
                </c:pt>
                <c:pt idx="11590" formatCode="General">
                  <c:v>11.59</c:v>
                </c:pt>
                <c:pt idx="11591" formatCode="General">
                  <c:v>11.590999999999999</c:v>
                </c:pt>
                <c:pt idx="11592" formatCode="General">
                  <c:v>11.592000000000001</c:v>
                </c:pt>
                <c:pt idx="11593" formatCode="General">
                  <c:v>11.593</c:v>
                </c:pt>
                <c:pt idx="11594" formatCode="General">
                  <c:v>11.593999999999999</c:v>
                </c:pt>
                <c:pt idx="11595" formatCode="General">
                  <c:v>11.595000000000001</c:v>
                </c:pt>
                <c:pt idx="11596" formatCode="General">
                  <c:v>11.596</c:v>
                </c:pt>
                <c:pt idx="11597" formatCode="General">
                  <c:v>11.597</c:v>
                </c:pt>
                <c:pt idx="11598" formatCode="General">
                  <c:v>11.598000000000001</c:v>
                </c:pt>
                <c:pt idx="11599" formatCode="General">
                  <c:v>11.599</c:v>
                </c:pt>
                <c:pt idx="11600" formatCode="General">
                  <c:v>11.6</c:v>
                </c:pt>
                <c:pt idx="11601" formatCode="General">
                  <c:v>11.601000000000001</c:v>
                </c:pt>
                <c:pt idx="11602" formatCode="General">
                  <c:v>11.602</c:v>
                </c:pt>
                <c:pt idx="11603" formatCode="General">
                  <c:v>11.603</c:v>
                </c:pt>
                <c:pt idx="11604" formatCode="General">
                  <c:v>11.603999999999999</c:v>
                </c:pt>
                <c:pt idx="11605" formatCode="General">
                  <c:v>11.605</c:v>
                </c:pt>
                <c:pt idx="11606" formatCode="General">
                  <c:v>11.606</c:v>
                </c:pt>
                <c:pt idx="11607" formatCode="General">
                  <c:v>11.606999999999999</c:v>
                </c:pt>
                <c:pt idx="11608" formatCode="General">
                  <c:v>11.608000000000001</c:v>
                </c:pt>
                <c:pt idx="11609" formatCode="General">
                  <c:v>11.609</c:v>
                </c:pt>
                <c:pt idx="11610" formatCode="General">
                  <c:v>11.61</c:v>
                </c:pt>
                <c:pt idx="11611" formatCode="General">
                  <c:v>11.611000000000001</c:v>
                </c:pt>
                <c:pt idx="11612" formatCode="General">
                  <c:v>11.612</c:v>
                </c:pt>
                <c:pt idx="11613" formatCode="General">
                  <c:v>11.613</c:v>
                </c:pt>
                <c:pt idx="11614" formatCode="General">
                  <c:v>11.614000000000001</c:v>
                </c:pt>
                <c:pt idx="11615" formatCode="General">
                  <c:v>11.615</c:v>
                </c:pt>
                <c:pt idx="11616" formatCode="General">
                  <c:v>11.616</c:v>
                </c:pt>
                <c:pt idx="11617" formatCode="General">
                  <c:v>11.617000000000001</c:v>
                </c:pt>
                <c:pt idx="11618" formatCode="General">
                  <c:v>11.618</c:v>
                </c:pt>
                <c:pt idx="11619" formatCode="General">
                  <c:v>11.619</c:v>
                </c:pt>
                <c:pt idx="11620" formatCode="General">
                  <c:v>11.62</c:v>
                </c:pt>
                <c:pt idx="11621" formatCode="General">
                  <c:v>11.621</c:v>
                </c:pt>
                <c:pt idx="11622" formatCode="General">
                  <c:v>11.622</c:v>
                </c:pt>
                <c:pt idx="11623" formatCode="General">
                  <c:v>11.622999999999999</c:v>
                </c:pt>
                <c:pt idx="11624" formatCode="General">
                  <c:v>11.624000000000001</c:v>
                </c:pt>
                <c:pt idx="11625" formatCode="General">
                  <c:v>11.625</c:v>
                </c:pt>
                <c:pt idx="11626" formatCode="General">
                  <c:v>11.625999999999999</c:v>
                </c:pt>
                <c:pt idx="11627" formatCode="General">
                  <c:v>11.627000000000001</c:v>
                </c:pt>
                <c:pt idx="11628" formatCode="General">
                  <c:v>11.628</c:v>
                </c:pt>
                <c:pt idx="11629" formatCode="General">
                  <c:v>11.629</c:v>
                </c:pt>
                <c:pt idx="11630" formatCode="General">
                  <c:v>11.63</c:v>
                </c:pt>
                <c:pt idx="11631" formatCode="General">
                  <c:v>11.631</c:v>
                </c:pt>
                <c:pt idx="11632" formatCode="General">
                  <c:v>11.632</c:v>
                </c:pt>
                <c:pt idx="11633" formatCode="General">
                  <c:v>11.632999999999999</c:v>
                </c:pt>
                <c:pt idx="11634" formatCode="General">
                  <c:v>11.634</c:v>
                </c:pt>
                <c:pt idx="11635" formatCode="General">
                  <c:v>11.635</c:v>
                </c:pt>
                <c:pt idx="11636" formatCode="General">
                  <c:v>11.635999999999999</c:v>
                </c:pt>
                <c:pt idx="11637" formatCode="General">
                  <c:v>11.637</c:v>
                </c:pt>
                <c:pt idx="11638" formatCode="General">
                  <c:v>11.638</c:v>
                </c:pt>
                <c:pt idx="11639" formatCode="General">
                  <c:v>11.638999999999999</c:v>
                </c:pt>
                <c:pt idx="11640" formatCode="General">
                  <c:v>11.64</c:v>
                </c:pt>
                <c:pt idx="11641" formatCode="General">
                  <c:v>11.641</c:v>
                </c:pt>
                <c:pt idx="11642" formatCode="General">
                  <c:v>11.641999999999999</c:v>
                </c:pt>
                <c:pt idx="11643" formatCode="General">
                  <c:v>11.643000000000001</c:v>
                </c:pt>
                <c:pt idx="11644" formatCode="General">
                  <c:v>11.644</c:v>
                </c:pt>
                <c:pt idx="11645" formatCode="General">
                  <c:v>11.645</c:v>
                </c:pt>
                <c:pt idx="11646" formatCode="General">
                  <c:v>11.646000000000001</c:v>
                </c:pt>
                <c:pt idx="11647" formatCode="General">
                  <c:v>11.647</c:v>
                </c:pt>
                <c:pt idx="11648" formatCode="General">
                  <c:v>11.648</c:v>
                </c:pt>
                <c:pt idx="11649" formatCode="General">
                  <c:v>11.648999999999999</c:v>
                </c:pt>
                <c:pt idx="11650" formatCode="General">
                  <c:v>11.65</c:v>
                </c:pt>
                <c:pt idx="11651" formatCode="General">
                  <c:v>11.651</c:v>
                </c:pt>
                <c:pt idx="11652" formatCode="General">
                  <c:v>11.651999999999999</c:v>
                </c:pt>
                <c:pt idx="11653" formatCode="General">
                  <c:v>11.653</c:v>
                </c:pt>
                <c:pt idx="11654" formatCode="General">
                  <c:v>11.654</c:v>
                </c:pt>
                <c:pt idx="11655" formatCode="General">
                  <c:v>11.654999999999999</c:v>
                </c:pt>
                <c:pt idx="11656" formatCode="General">
                  <c:v>11.656000000000001</c:v>
                </c:pt>
                <c:pt idx="11657" formatCode="General">
                  <c:v>11.657</c:v>
                </c:pt>
                <c:pt idx="11658" formatCode="General">
                  <c:v>11.657999999999999</c:v>
                </c:pt>
                <c:pt idx="11659" formatCode="General">
                  <c:v>11.659000000000001</c:v>
                </c:pt>
                <c:pt idx="11660" formatCode="General">
                  <c:v>11.66</c:v>
                </c:pt>
                <c:pt idx="11661" formatCode="General">
                  <c:v>11.661</c:v>
                </c:pt>
                <c:pt idx="11662" formatCode="General">
                  <c:v>11.662000000000001</c:v>
                </c:pt>
                <c:pt idx="11663" formatCode="General">
                  <c:v>11.663</c:v>
                </c:pt>
                <c:pt idx="11664" formatCode="General">
                  <c:v>11.664</c:v>
                </c:pt>
                <c:pt idx="11665" formatCode="General">
                  <c:v>11.664999999999999</c:v>
                </c:pt>
                <c:pt idx="11666" formatCode="General">
                  <c:v>11.666</c:v>
                </c:pt>
                <c:pt idx="11667" formatCode="General">
                  <c:v>11.667</c:v>
                </c:pt>
                <c:pt idx="11668" formatCode="General">
                  <c:v>11.667999999999999</c:v>
                </c:pt>
                <c:pt idx="11669" formatCode="General">
                  <c:v>11.669</c:v>
                </c:pt>
                <c:pt idx="11670" formatCode="General">
                  <c:v>11.67</c:v>
                </c:pt>
                <c:pt idx="11671" formatCode="General">
                  <c:v>11.670999999999999</c:v>
                </c:pt>
                <c:pt idx="11672" formatCode="General">
                  <c:v>11.672000000000001</c:v>
                </c:pt>
                <c:pt idx="11673" formatCode="General">
                  <c:v>11.673</c:v>
                </c:pt>
                <c:pt idx="11674" formatCode="General">
                  <c:v>11.673999999999999</c:v>
                </c:pt>
                <c:pt idx="11675" formatCode="General">
                  <c:v>11.675000000000001</c:v>
                </c:pt>
                <c:pt idx="11676" formatCode="General">
                  <c:v>11.676</c:v>
                </c:pt>
                <c:pt idx="11677" formatCode="General">
                  <c:v>11.677</c:v>
                </c:pt>
                <c:pt idx="11678" formatCode="General">
                  <c:v>11.678000000000001</c:v>
                </c:pt>
                <c:pt idx="11679" formatCode="General">
                  <c:v>11.679</c:v>
                </c:pt>
                <c:pt idx="11680" formatCode="General">
                  <c:v>11.68</c:v>
                </c:pt>
                <c:pt idx="11681" formatCode="General">
                  <c:v>11.680999999999999</c:v>
                </c:pt>
                <c:pt idx="11682" formatCode="General">
                  <c:v>11.682</c:v>
                </c:pt>
                <c:pt idx="11683" formatCode="General">
                  <c:v>11.683</c:v>
                </c:pt>
                <c:pt idx="11684" formatCode="General">
                  <c:v>11.683999999999999</c:v>
                </c:pt>
                <c:pt idx="11685" formatCode="General">
                  <c:v>11.685</c:v>
                </c:pt>
                <c:pt idx="11686" formatCode="General">
                  <c:v>11.686</c:v>
                </c:pt>
                <c:pt idx="11687" formatCode="General">
                  <c:v>11.686999999999999</c:v>
                </c:pt>
                <c:pt idx="11688" formatCode="General">
                  <c:v>11.688000000000001</c:v>
                </c:pt>
                <c:pt idx="11689" formatCode="General">
                  <c:v>11.689</c:v>
                </c:pt>
                <c:pt idx="11690" formatCode="General">
                  <c:v>11.69</c:v>
                </c:pt>
                <c:pt idx="11691" formatCode="General">
                  <c:v>11.691000000000001</c:v>
                </c:pt>
                <c:pt idx="11692" formatCode="General">
                  <c:v>11.692</c:v>
                </c:pt>
                <c:pt idx="11693" formatCode="General">
                  <c:v>11.693</c:v>
                </c:pt>
                <c:pt idx="11694" formatCode="General">
                  <c:v>11.694000000000001</c:v>
                </c:pt>
                <c:pt idx="11695" formatCode="General">
                  <c:v>11.695</c:v>
                </c:pt>
                <c:pt idx="11696" formatCode="General">
                  <c:v>11.696</c:v>
                </c:pt>
                <c:pt idx="11697" formatCode="General">
                  <c:v>11.696999999999999</c:v>
                </c:pt>
                <c:pt idx="11698" formatCode="General">
                  <c:v>11.698</c:v>
                </c:pt>
                <c:pt idx="11699" formatCode="General">
                  <c:v>11.699</c:v>
                </c:pt>
                <c:pt idx="11700" formatCode="General">
                  <c:v>11.7</c:v>
                </c:pt>
                <c:pt idx="11701" formatCode="General">
                  <c:v>11.701000000000001</c:v>
                </c:pt>
                <c:pt idx="11702" formatCode="General">
                  <c:v>11.702</c:v>
                </c:pt>
                <c:pt idx="11703" formatCode="General">
                  <c:v>11.702999999999999</c:v>
                </c:pt>
                <c:pt idx="11704" formatCode="General">
                  <c:v>11.704000000000001</c:v>
                </c:pt>
                <c:pt idx="11705" formatCode="General">
                  <c:v>11.705</c:v>
                </c:pt>
                <c:pt idx="11706" formatCode="General">
                  <c:v>11.706</c:v>
                </c:pt>
                <c:pt idx="11707" formatCode="General">
                  <c:v>11.707000000000001</c:v>
                </c:pt>
                <c:pt idx="11708" formatCode="General">
                  <c:v>11.708</c:v>
                </c:pt>
                <c:pt idx="11709" formatCode="General">
                  <c:v>11.709</c:v>
                </c:pt>
                <c:pt idx="11710" formatCode="General">
                  <c:v>11.71</c:v>
                </c:pt>
                <c:pt idx="11711" formatCode="General">
                  <c:v>11.711</c:v>
                </c:pt>
                <c:pt idx="11712" formatCode="General">
                  <c:v>11.712</c:v>
                </c:pt>
                <c:pt idx="11713" formatCode="General">
                  <c:v>11.712999999999999</c:v>
                </c:pt>
                <c:pt idx="11714" formatCode="General">
                  <c:v>11.714</c:v>
                </c:pt>
                <c:pt idx="11715" formatCode="General">
                  <c:v>11.715</c:v>
                </c:pt>
                <c:pt idx="11716" formatCode="General">
                  <c:v>11.715999999999999</c:v>
                </c:pt>
                <c:pt idx="11717" formatCode="General">
                  <c:v>11.717000000000001</c:v>
                </c:pt>
                <c:pt idx="11718" formatCode="General">
                  <c:v>11.718</c:v>
                </c:pt>
                <c:pt idx="11719" formatCode="General">
                  <c:v>11.718999999999999</c:v>
                </c:pt>
                <c:pt idx="11720" formatCode="General">
                  <c:v>11.72</c:v>
                </c:pt>
                <c:pt idx="11721" formatCode="General">
                  <c:v>11.721</c:v>
                </c:pt>
                <c:pt idx="11722" formatCode="General">
                  <c:v>11.722</c:v>
                </c:pt>
                <c:pt idx="11723" formatCode="General">
                  <c:v>11.723000000000001</c:v>
                </c:pt>
                <c:pt idx="11724" formatCode="General">
                  <c:v>11.724</c:v>
                </c:pt>
                <c:pt idx="11725" formatCode="General">
                  <c:v>11.725</c:v>
                </c:pt>
                <c:pt idx="11726" formatCode="General">
                  <c:v>11.726000000000001</c:v>
                </c:pt>
                <c:pt idx="11727" formatCode="General">
                  <c:v>11.727</c:v>
                </c:pt>
                <c:pt idx="11728" formatCode="General">
                  <c:v>11.728</c:v>
                </c:pt>
                <c:pt idx="11729" formatCode="General">
                  <c:v>11.728999999999999</c:v>
                </c:pt>
                <c:pt idx="11730" formatCode="General">
                  <c:v>11.73</c:v>
                </c:pt>
                <c:pt idx="11731" formatCode="General">
                  <c:v>11.731</c:v>
                </c:pt>
                <c:pt idx="11732" formatCode="General">
                  <c:v>11.731999999999999</c:v>
                </c:pt>
                <c:pt idx="11733" formatCode="General">
                  <c:v>11.733000000000001</c:v>
                </c:pt>
                <c:pt idx="11734" formatCode="General">
                  <c:v>11.734</c:v>
                </c:pt>
                <c:pt idx="11735" formatCode="General">
                  <c:v>11.734999999999999</c:v>
                </c:pt>
                <c:pt idx="11736" formatCode="General">
                  <c:v>11.736000000000001</c:v>
                </c:pt>
                <c:pt idx="11737" formatCode="General">
                  <c:v>11.737</c:v>
                </c:pt>
                <c:pt idx="11738" formatCode="General">
                  <c:v>11.738</c:v>
                </c:pt>
                <c:pt idx="11739" formatCode="General">
                  <c:v>11.739000000000001</c:v>
                </c:pt>
                <c:pt idx="11740" formatCode="General">
                  <c:v>11.74</c:v>
                </c:pt>
                <c:pt idx="11741" formatCode="General">
                  <c:v>11.741</c:v>
                </c:pt>
                <c:pt idx="11742" formatCode="General">
                  <c:v>11.742000000000001</c:v>
                </c:pt>
                <c:pt idx="11743" formatCode="General">
                  <c:v>11.743</c:v>
                </c:pt>
                <c:pt idx="11744" formatCode="General">
                  <c:v>11.744</c:v>
                </c:pt>
                <c:pt idx="11745" formatCode="General">
                  <c:v>11.744999999999999</c:v>
                </c:pt>
                <c:pt idx="11746" formatCode="General">
                  <c:v>11.746</c:v>
                </c:pt>
                <c:pt idx="11747" formatCode="General">
                  <c:v>11.747</c:v>
                </c:pt>
                <c:pt idx="11748" formatCode="General">
                  <c:v>11.747999999999999</c:v>
                </c:pt>
                <c:pt idx="11749" formatCode="General">
                  <c:v>11.749000000000001</c:v>
                </c:pt>
                <c:pt idx="11750" formatCode="General">
                  <c:v>11.75</c:v>
                </c:pt>
                <c:pt idx="11751" formatCode="General">
                  <c:v>11.750999999999999</c:v>
                </c:pt>
                <c:pt idx="11752" formatCode="General">
                  <c:v>11.752000000000001</c:v>
                </c:pt>
                <c:pt idx="11753" formatCode="General">
                  <c:v>11.753</c:v>
                </c:pt>
                <c:pt idx="11754" formatCode="General">
                  <c:v>11.754</c:v>
                </c:pt>
                <c:pt idx="11755" formatCode="General">
                  <c:v>11.755000000000001</c:v>
                </c:pt>
                <c:pt idx="11756" formatCode="General">
                  <c:v>11.756</c:v>
                </c:pt>
                <c:pt idx="11757" formatCode="General">
                  <c:v>11.757</c:v>
                </c:pt>
                <c:pt idx="11758" formatCode="General">
                  <c:v>11.757999999999999</c:v>
                </c:pt>
                <c:pt idx="11759" formatCode="General">
                  <c:v>11.759</c:v>
                </c:pt>
                <c:pt idx="11760" formatCode="General">
                  <c:v>11.76</c:v>
                </c:pt>
                <c:pt idx="11761" formatCode="General">
                  <c:v>11.760999999999999</c:v>
                </c:pt>
                <c:pt idx="11762" formatCode="General">
                  <c:v>11.762</c:v>
                </c:pt>
                <c:pt idx="11763" formatCode="General">
                  <c:v>11.763</c:v>
                </c:pt>
                <c:pt idx="11764" formatCode="General">
                  <c:v>11.763999999999999</c:v>
                </c:pt>
                <c:pt idx="11765" formatCode="General">
                  <c:v>11.765000000000001</c:v>
                </c:pt>
                <c:pt idx="11766" formatCode="General">
                  <c:v>11.766</c:v>
                </c:pt>
                <c:pt idx="11767" formatCode="General">
                  <c:v>11.766999999999999</c:v>
                </c:pt>
                <c:pt idx="11768" formatCode="General">
                  <c:v>11.768000000000001</c:v>
                </c:pt>
                <c:pt idx="11769" formatCode="General">
                  <c:v>11.769</c:v>
                </c:pt>
                <c:pt idx="11770" formatCode="General">
                  <c:v>11.77</c:v>
                </c:pt>
                <c:pt idx="11771" formatCode="General">
                  <c:v>11.771000000000001</c:v>
                </c:pt>
                <c:pt idx="11772" formatCode="General">
                  <c:v>11.772</c:v>
                </c:pt>
                <c:pt idx="11773" formatCode="General">
                  <c:v>11.773</c:v>
                </c:pt>
                <c:pt idx="11774" formatCode="General">
                  <c:v>11.773999999999999</c:v>
                </c:pt>
                <c:pt idx="11775" formatCode="General">
                  <c:v>11.775</c:v>
                </c:pt>
                <c:pt idx="11776" formatCode="General">
                  <c:v>11.776</c:v>
                </c:pt>
                <c:pt idx="11777" formatCode="General">
                  <c:v>11.776999999999999</c:v>
                </c:pt>
                <c:pt idx="11778" formatCode="General">
                  <c:v>11.778</c:v>
                </c:pt>
                <c:pt idx="11779" formatCode="General">
                  <c:v>11.779</c:v>
                </c:pt>
                <c:pt idx="11780" formatCode="General">
                  <c:v>11.78</c:v>
                </c:pt>
                <c:pt idx="11781" formatCode="General">
                  <c:v>11.781000000000001</c:v>
                </c:pt>
                <c:pt idx="11782" formatCode="General">
                  <c:v>11.782</c:v>
                </c:pt>
                <c:pt idx="11783" formatCode="General">
                  <c:v>11.782999999999999</c:v>
                </c:pt>
                <c:pt idx="11784" formatCode="General">
                  <c:v>11.784000000000001</c:v>
                </c:pt>
                <c:pt idx="11785" formatCode="General">
                  <c:v>11.785</c:v>
                </c:pt>
                <c:pt idx="11786" formatCode="General">
                  <c:v>11.786</c:v>
                </c:pt>
                <c:pt idx="11787" formatCode="General">
                  <c:v>11.787000000000001</c:v>
                </c:pt>
                <c:pt idx="11788" formatCode="General">
                  <c:v>11.788</c:v>
                </c:pt>
                <c:pt idx="11789" formatCode="General">
                  <c:v>11.789</c:v>
                </c:pt>
                <c:pt idx="11790" formatCode="General">
                  <c:v>11.79</c:v>
                </c:pt>
                <c:pt idx="11791" formatCode="General">
                  <c:v>11.791</c:v>
                </c:pt>
                <c:pt idx="11792" formatCode="General">
                  <c:v>11.792</c:v>
                </c:pt>
                <c:pt idx="11793" formatCode="General">
                  <c:v>11.792999999999999</c:v>
                </c:pt>
                <c:pt idx="11794" formatCode="General">
                  <c:v>11.794</c:v>
                </c:pt>
                <c:pt idx="11795" formatCode="General">
                  <c:v>11.795</c:v>
                </c:pt>
                <c:pt idx="11796" formatCode="General">
                  <c:v>11.795999999999999</c:v>
                </c:pt>
                <c:pt idx="11797" formatCode="General">
                  <c:v>11.797000000000001</c:v>
                </c:pt>
                <c:pt idx="11798" formatCode="General">
                  <c:v>11.798</c:v>
                </c:pt>
                <c:pt idx="11799" formatCode="General">
                  <c:v>11.798999999999999</c:v>
                </c:pt>
                <c:pt idx="11800" formatCode="General">
                  <c:v>11.8</c:v>
                </c:pt>
                <c:pt idx="11801" formatCode="General">
                  <c:v>11.801</c:v>
                </c:pt>
                <c:pt idx="11802" formatCode="General">
                  <c:v>11.802</c:v>
                </c:pt>
                <c:pt idx="11803" formatCode="General">
                  <c:v>11.803000000000001</c:v>
                </c:pt>
                <c:pt idx="11804" formatCode="General">
                  <c:v>11.804</c:v>
                </c:pt>
                <c:pt idx="11805" formatCode="General">
                  <c:v>11.805</c:v>
                </c:pt>
                <c:pt idx="11806" formatCode="General">
                  <c:v>11.805999999999999</c:v>
                </c:pt>
                <c:pt idx="11807" formatCode="General">
                  <c:v>11.807</c:v>
                </c:pt>
                <c:pt idx="11808" formatCode="General">
                  <c:v>11.808</c:v>
                </c:pt>
                <c:pt idx="11809" formatCode="General">
                  <c:v>11.808999999999999</c:v>
                </c:pt>
                <c:pt idx="11810" formatCode="General">
                  <c:v>11.81</c:v>
                </c:pt>
                <c:pt idx="11811" formatCode="General">
                  <c:v>11.811</c:v>
                </c:pt>
                <c:pt idx="11812" formatCode="General">
                  <c:v>11.811999999999999</c:v>
                </c:pt>
                <c:pt idx="11813" formatCode="General">
                  <c:v>11.813000000000001</c:v>
                </c:pt>
                <c:pt idx="11814" formatCode="General">
                  <c:v>11.814</c:v>
                </c:pt>
                <c:pt idx="11815" formatCode="General">
                  <c:v>11.815</c:v>
                </c:pt>
                <c:pt idx="11816" formatCode="General">
                  <c:v>11.816000000000001</c:v>
                </c:pt>
                <c:pt idx="11817" formatCode="General">
                  <c:v>11.817</c:v>
                </c:pt>
                <c:pt idx="11818" formatCode="General">
                  <c:v>11.818</c:v>
                </c:pt>
                <c:pt idx="11819" formatCode="General">
                  <c:v>11.819000000000001</c:v>
                </c:pt>
                <c:pt idx="11820" formatCode="General">
                  <c:v>11.82</c:v>
                </c:pt>
                <c:pt idx="11821" formatCode="General">
                  <c:v>11.821</c:v>
                </c:pt>
                <c:pt idx="11822" formatCode="General">
                  <c:v>11.821999999999999</c:v>
                </c:pt>
                <c:pt idx="11823" formatCode="General">
                  <c:v>11.823</c:v>
                </c:pt>
                <c:pt idx="11824" formatCode="General">
                  <c:v>11.824</c:v>
                </c:pt>
                <c:pt idx="11825" formatCode="General">
                  <c:v>11.824999999999999</c:v>
                </c:pt>
                <c:pt idx="11826" formatCode="General">
                  <c:v>11.826000000000001</c:v>
                </c:pt>
                <c:pt idx="11827" formatCode="General">
                  <c:v>11.827</c:v>
                </c:pt>
                <c:pt idx="11828" formatCode="General">
                  <c:v>11.827999999999999</c:v>
                </c:pt>
                <c:pt idx="11829" formatCode="General">
                  <c:v>11.829000000000001</c:v>
                </c:pt>
                <c:pt idx="11830" formatCode="General">
                  <c:v>11.83</c:v>
                </c:pt>
                <c:pt idx="11831" formatCode="General">
                  <c:v>11.831</c:v>
                </c:pt>
                <c:pt idx="11832" formatCode="General">
                  <c:v>11.832000000000001</c:v>
                </c:pt>
                <c:pt idx="11833" formatCode="General">
                  <c:v>11.833</c:v>
                </c:pt>
                <c:pt idx="11834" formatCode="General">
                  <c:v>11.834</c:v>
                </c:pt>
                <c:pt idx="11835" formatCode="General">
                  <c:v>11.835000000000001</c:v>
                </c:pt>
                <c:pt idx="11836" formatCode="General">
                  <c:v>11.836</c:v>
                </c:pt>
                <c:pt idx="11837" formatCode="General">
                  <c:v>11.837</c:v>
                </c:pt>
                <c:pt idx="11838" formatCode="General">
                  <c:v>11.837999999999999</c:v>
                </c:pt>
                <c:pt idx="11839" formatCode="General">
                  <c:v>11.839</c:v>
                </c:pt>
                <c:pt idx="11840" formatCode="General">
                  <c:v>11.84</c:v>
                </c:pt>
                <c:pt idx="11841" formatCode="General">
                  <c:v>11.840999999999999</c:v>
                </c:pt>
                <c:pt idx="11842" formatCode="General">
                  <c:v>11.842000000000001</c:v>
                </c:pt>
                <c:pt idx="11843" formatCode="General">
                  <c:v>11.843</c:v>
                </c:pt>
                <c:pt idx="11844" formatCode="General">
                  <c:v>11.843999999999999</c:v>
                </c:pt>
                <c:pt idx="11845" formatCode="General">
                  <c:v>11.845000000000001</c:v>
                </c:pt>
                <c:pt idx="11846" formatCode="General">
                  <c:v>11.846</c:v>
                </c:pt>
                <c:pt idx="11847" formatCode="General">
                  <c:v>11.847</c:v>
                </c:pt>
                <c:pt idx="11848" formatCode="General">
                  <c:v>11.848000000000001</c:v>
                </c:pt>
                <c:pt idx="11849" formatCode="General">
                  <c:v>11.849</c:v>
                </c:pt>
                <c:pt idx="11850" formatCode="General">
                  <c:v>11.85</c:v>
                </c:pt>
                <c:pt idx="11851" formatCode="General">
                  <c:v>11.851000000000001</c:v>
                </c:pt>
                <c:pt idx="11852" formatCode="General">
                  <c:v>11.852</c:v>
                </c:pt>
                <c:pt idx="11853" formatCode="General">
                  <c:v>11.853</c:v>
                </c:pt>
                <c:pt idx="11854" formatCode="General">
                  <c:v>11.853999999999999</c:v>
                </c:pt>
                <c:pt idx="11855" formatCode="General">
                  <c:v>11.855</c:v>
                </c:pt>
                <c:pt idx="11856" formatCode="General">
                  <c:v>11.856</c:v>
                </c:pt>
                <c:pt idx="11857" formatCode="General">
                  <c:v>11.856999999999999</c:v>
                </c:pt>
                <c:pt idx="11858" formatCode="General">
                  <c:v>11.858000000000001</c:v>
                </c:pt>
                <c:pt idx="11859" formatCode="General">
                  <c:v>11.859</c:v>
                </c:pt>
                <c:pt idx="11860" formatCode="General">
                  <c:v>11.86</c:v>
                </c:pt>
                <c:pt idx="11861" formatCode="General">
                  <c:v>11.861000000000001</c:v>
                </c:pt>
                <c:pt idx="11862" formatCode="General">
                  <c:v>11.862</c:v>
                </c:pt>
                <c:pt idx="11863" formatCode="General">
                  <c:v>11.863</c:v>
                </c:pt>
                <c:pt idx="11864" formatCode="General">
                  <c:v>11.864000000000001</c:v>
                </c:pt>
                <c:pt idx="11865" formatCode="General">
                  <c:v>11.865</c:v>
                </c:pt>
                <c:pt idx="11866" formatCode="General">
                  <c:v>11.866</c:v>
                </c:pt>
                <c:pt idx="11867" formatCode="General">
                  <c:v>11.867000000000001</c:v>
                </c:pt>
                <c:pt idx="11868" formatCode="General">
                  <c:v>11.868</c:v>
                </c:pt>
                <c:pt idx="11869" formatCode="General">
                  <c:v>11.869</c:v>
                </c:pt>
                <c:pt idx="11870" formatCode="General">
                  <c:v>11.87</c:v>
                </c:pt>
                <c:pt idx="11871" formatCode="General">
                  <c:v>11.871</c:v>
                </c:pt>
                <c:pt idx="11872" formatCode="General">
                  <c:v>11.872</c:v>
                </c:pt>
                <c:pt idx="11873" formatCode="General">
                  <c:v>11.872999999999999</c:v>
                </c:pt>
                <c:pt idx="11874" formatCode="General">
                  <c:v>11.874000000000001</c:v>
                </c:pt>
                <c:pt idx="11875" formatCode="General">
                  <c:v>11.875</c:v>
                </c:pt>
                <c:pt idx="11876" formatCode="General">
                  <c:v>11.875999999999999</c:v>
                </c:pt>
                <c:pt idx="11877" formatCode="General">
                  <c:v>11.877000000000001</c:v>
                </c:pt>
                <c:pt idx="11878" formatCode="General">
                  <c:v>11.878</c:v>
                </c:pt>
                <c:pt idx="11879" formatCode="General">
                  <c:v>11.879</c:v>
                </c:pt>
                <c:pt idx="11880" formatCode="General">
                  <c:v>11.88</c:v>
                </c:pt>
                <c:pt idx="11881" formatCode="General">
                  <c:v>11.881</c:v>
                </c:pt>
                <c:pt idx="11882" formatCode="General">
                  <c:v>11.882</c:v>
                </c:pt>
                <c:pt idx="11883" formatCode="General">
                  <c:v>11.882999999999999</c:v>
                </c:pt>
                <c:pt idx="11884" formatCode="General">
                  <c:v>11.884</c:v>
                </c:pt>
                <c:pt idx="11885" formatCode="General">
                  <c:v>11.885</c:v>
                </c:pt>
                <c:pt idx="11886" formatCode="General">
                  <c:v>11.885999999999999</c:v>
                </c:pt>
                <c:pt idx="11887" formatCode="General">
                  <c:v>11.887</c:v>
                </c:pt>
                <c:pt idx="11888" formatCode="General">
                  <c:v>11.888</c:v>
                </c:pt>
                <c:pt idx="11889" formatCode="General">
                  <c:v>11.888999999999999</c:v>
                </c:pt>
                <c:pt idx="11890" formatCode="General">
                  <c:v>11.89</c:v>
                </c:pt>
                <c:pt idx="11891" formatCode="General">
                  <c:v>11.891</c:v>
                </c:pt>
                <c:pt idx="11892" formatCode="General">
                  <c:v>11.891999999999999</c:v>
                </c:pt>
                <c:pt idx="11893" formatCode="General">
                  <c:v>11.893000000000001</c:v>
                </c:pt>
                <c:pt idx="11894" formatCode="General">
                  <c:v>11.894</c:v>
                </c:pt>
                <c:pt idx="11895" formatCode="General">
                  <c:v>11.895</c:v>
                </c:pt>
                <c:pt idx="11896" formatCode="General">
                  <c:v>11.896000000000001</c:v>
                </c:pt>
                <c:pt idx="11897" formatCode="General">
                  <c:v>11.897</c:v>
                </c:pt>
                <c:pt idx="11898" formatCode="General">
                  <c:v>11.898</c:v>
                </c:pt>
                <c:pt idx="11899" formatCode="General">
                  <c:v>11.898999999999999</c:v>
                </c:pt>
                <c:pt idx="11900" formatCode="General">
                  <c:v>11.9</c:v>
                </c:pt>
                <c:pt idx="11901" formatCode="General">
                  <c:v>11.901</c:v>
                </c:pt>
                <c:pt idx="11902" formatCode="General">
                  <c:v>11.901999999999999</c:v>
                </c:pt>
                <c:pt idx="11903" formatCode="General">
                  <c:v>11.903</c:v>
                </c:pt>
                <c:pt idx="11904" formatCode="General">
                  <c:v>11.904</c:v>
                </c:pt>
                <c:pt idx="11905" formatCode="General">
                  <c:v>11.904999999999999</c:v>
                </c:pt>
                <c:pt idx="11906" formatCode="General">
                  <c:v>11.906000000000001</c:v>
                </c:pt>
                <c:pt idx="11907" formatCode="General">
                  <c:v>11.907</c:v>
                </c:pt>
                <c:pt idx="11908" formatCode="General">
                  <c:v>11.907999999999999</c:v>
                </c:pt>
                <c:pt idx="11909" formatCode="General">
                  <c:v>11.909000000000001</c:v>
                </c:pt>
                <c:pt idx="11910" formatCode="General">
                  <c:v>11.91</c:v>
                </c:pt>
                <c:pt idx="11911" formatCode="General">
                  <c:v>11.911</c:v>
                </c:pt>
                <c:pt idx="11912" formatCode="General">
                  <c:v>11.912000000000001</c:v>
                </c:pt>
                <c:pt idx="11913" formatCode="General">
                  <c:v>11.913</c:v>
                </c:pt>
                <c:pt idx="11914" formatCode="General">
                  <c:v>11.914</c:v>
                </c:pt>
                <c:pt idx="11915" formatCode="General">
                  <c:v>11.914999999999999</c:v>
                </c:pt>
                <c:pt idx="11916" formatCode="General">
                  <c:v>11.916</c:v>
                </c:pt>
                <c:pt idx="11917" formatCode="General">
                  <c:v>11.917</c:v>
                </c:pt>
                <c:pt idx="11918" formatCode="General">
                  <c:v>11.917999999999999</c:v>
                </c:pt>
                <c:pt idx="11919" formatCode="General">
                  <c:v>11.919</c:v>
                </c:pt>
                <c:pt idx="11920" formatCode="General">
                  <c:v>11.92</c:v>
                </c:pt>
                <c:pt idx="11921" formatCode="General">
                  <c:v>11.920999999999999</c:v>
                </c:pt>
                <c:pt idx="11922" formatCode="General">
                  <c:v>11.922000000000001</c:v>
                </c:pt>
                <c:pt idx="11923" formatCode="General">
                  <c:v>11.923</c:v>
                </c:pt>
                <c:pt idx="11924" formatCode="General">
                  <c:v>11.923999999999999</c:v>
                </c:pt>
                <c:pt idx="11925" formatCode="General">
                  <c:v>11.925000000000001</c:v>
                </c:pt>
                <c:pt idx="11926" formatCode="General">
                  <c:v>11.926</c:v>
                </c:pt>
                <c:pt idx="11927" formatCode="General">
                  <c:v>11.927</c:v>
                </c:pt>
                <c:pt idx="11928" formatCode="General">
                  <c:v>11.928000000000001</c:v>
                </c:pt>
                <c:pt idx="11929" formatCode="General">
                  <c:v>11.929</c:v>
                </c:pt>
                <c:pt idx="11930" formatCode="General">
                  <c:v>11.93</c:v>
                </c:pt>
                <c:pt idx="11931" formatCode="General">
                  <c:v>11.930999999999999</c:v>
                </c:pt>
                <c:pt idx="11932" formatCode="General">
                  <c:v>11.932</c:v>
                </c:pt>
                <c:pt idx="11933" formatCode="General">
                  <c:v>11.933</c:v>
                </c:pt>
                <c:pt idx="11934" formatCode="General">
                  <c:v>11.933999999999999</c:v>
                </c:pt>
                <c:pt idx="11935" formatCode="General">
                  <c:v>11.935</c:v>
                </c:pt>
                <c:pt idx="11936" formatCode="General">
                  <c:v>11.936</c:v>
                </c:pt>
                <c:pt idx="11937" formatCode="General">
                  <c:v>11.936999999999999</c:v>
                </c:pt>
                <c:pt idx="11938" formatCode="General">
                  <c:v>11.938000000000001</c:v>
                </c:pt>
                <c:pt idx="11939" formatCode="General">
                  <c:v>11.939</c:v>
                </c:pt>
                <c:pt idx="11940" formatCode="General">
                  <c:v>11.94</c:v>
                </c:pt>
                <c:pt idx="11941" formatCode="General">
                  <c:v>11.941000000000001</c:v>
                </c:pt>
                <c:pt idx="11942" formatCode="General">
                  <c:v>11.942</c:v>
                </c:pt>
                <c:pt idx="11943" formatCode="General">
                  <c:v>11.943</c:v>
                </c:pt>
                <c:pt idx="11944" formatCode="General">
                  <c:v>11.944000000000001</c:v>
                </c:pt>
                <c:pt idx="11945" formatCode="General">
                  <c:v>11.945</c:v>
                </c:pt>
                <c:pt idx="11946" formatCode="General">
                  <c:v>11.946</c:v>
                </c:pt>
                <c:pt idx="11947" formatCode="General">
                  <c:v>11.946999999999999</c:v>
                </c:pt>
                <c:pt idx="11948" formatCode="General">
                  <c:v>11.948</c:v>
                </c:pt>
                <c:pt idx="11949" formatCode="General">
                  <c:v>11.949</c:v>
                </c:pt>
                <c:pt idx="11950" formatCode="General">
                  <c:v>11.95</c:v>
                </c:pt>
                <c:pt idx="11951" formatCode="General">
                  <c:v>11.951000000000001</c:v>
                </c:pt>
                <c:pt idx="11952" formatCode="General">
                  <c:v>11.952</c:v>
                </c:pt>
                <c:pt idx="11953" formatCode="General">
                  <c:v>11.952999999999999</c:v>
                </c:pt>
                <c:pt idx="11954" formatCode="General">
                  <c:v>11.954000000000001</c:v>
                </c:pt>
                <c:pt idx="11955" formatCode="General">
                  <c:v>11.955</c:v>
                </c:pt>
                <c:pt idx="11956" formatCode="General">
                  <c:v>11.956</c:v>
                </c:pt>
                <c:pt idx="11957" formatCode="General">
                  <c:v>11.957000000000001</c:v>
                </c:pt>
                <c:pt idx="11958" formatCode="General">
                  <c:v>11.958</c:v>
                </c:pt>
                <c:pt idx="11959" formatCode="General">
                  <c:v>11.959</c:v>
                </c:pt>
                <c:pt idx="11960" formatCode="General">
                  <c:v>11.96</c:v>
                </c:pt>
                <c:pt idx="11961" formatCode="General">
                  <c:v>11.961</c:v>
                </c:pt>
                <c:pt idx="11962" formatCode="General">
                  <c:v>11.962</c:v>
                </c:pt>
                <c:pt idx="11963" formatCode="General">
                  <c:v>11.962999999999999</c:v>
                </c:pt>
                <c:pt idx="11964" formatCode="General">
                  <c:v>11.964</c:v>
                </c:pt>
                <c:pt idx="11965" formatCode="General">
                  <c:v>11.965</c:v>
                </c:pt>
                <c:pt idx="11966" formatCode="General">
                  <c:v>11.965999999999999</c:v>
                </c:pt>
                <c:pt idx="11967" formatCode="General">
                  <c:v>11.967000000000001</c:v>
                </c:pt>
                <c:pt idx="11968" formatCode="General">
                  <c:v>11.968</c:v>
                </c:pt>
                <c:pt idx="11969" formatCode="General">
                  <c:v>11.968999999999999</c:v>
                </c:pt>
                <c:pt idx="11970" formatCode="General">
                  <c:v>11.97</c:v>
                </c:pt>
                <c:pt idx="11971" formatCode="General">
                  <c:v>11.971</c:v>
                </c:pt>
                <c:pt idx="11972" formatCode="General">
                  <c:v>11.972</c:v>
                </c:pt>
                <c:pt idx="11973" formatCode="General">
                  <c:v>11.973000000000001</c:v>
                </c:pt>
                <c:pt idx="11974" formatCode="General">
                  <c:v>11.974</c:v>
                </c:pt>
                <c:pt idx="11975" formatCode="General">
                  <c:v>11.975</c:v>
                </c:pt>
                <c:pt idx="11976" formatCode="General">
                  <c:v>11.976000000000001</c:v>
                </c:pt>
                <c:pt idx="11977" formatCode="General">
                  <c:v>11.977</c:v>
                </c:pt>
                <c:pt idx="11978" formatCode="General">
                  <c:v>11.978</c:v>
                </c:pt>
                <c:pt idx="11979" formatCode="General">
                  <c:v>11.978999999999999</c:v>
                </c:pt>
                <c:pt idx="11980" formatCode="General">
                  <c:v>11.98</c:v>
                </c:pt>
                <c:pt idx="11981" formatCode="General">
                  <c:v>11.981</c:v>
                </c:pt>
                <c:pt idx="11982" formatCode="General">
                  <c:v>11.981999999999999</c:v>
                </c:pt>
                <c:pt idx="11983" formatCode="General">
                  <c:v>11.983000000000001</c:v>
                </c:pt>
                <c:pt idx="11984" formatCode="General">
                  <c:v>11.984</c:v>
                </c:pt>
                <c:pt idx="11985" formatCode="General">
                  <c:v>11.984999999999999</c:v>
                </c:pt>
                <c:pt idx="11986" formatCode="General">
                  <c:v>11.986000000000001</c:v>
                </c:pt>
                <c:pt idx="11987" formatCode="General">
                  <c:v>11.987</c:v>
                </c:pt>
                <c:pt idx="11988" formatCode="General">
                  <c:v>11.988</c:v>
                </c:pt>
                <c:pt idx="11989" formatCode="General">
                  <c:v>11.989000000000001</c:v>
                </c:pt>
                <c:pt idx="11990" formatCode="General">
                  <c:v>11.99</c:v>
                </c:pt>
                <c:pt idx="11991" formatCode="General">
                  <c:v>11.991</c:v>
                </c:pt>
                <c:pt idx="11992" formatCode="General">
                  <c:v>11.992000000000001</c:v>
                </c:pt>
                <c:pt idx="11993" formatCode="General">
                  <c:v>11.993</c:v>
                </c:pt>
                <c:pt idx="11994" formatCode="General">
                  <c:v>11.994</c:v>
                </c:pt>
                <c:pt idx="11995" formatCode="General">
                  <c:v>11.994999999999999</c:v>
                </c:pt>
                <c:pt idx="11996" formatCode="General">
                  <c:v>11.996</c:v>
                </c:pt>
                <c:pt idx="11997" formatCode="General">
                  <c:v>11.997</c:v>
                </c:pt>
                <c:pt idx="11998" formatCode="General">
                  <c:v>11.997999999999999</c:v>
                </c:pt>
                <c:pt idx="11999" formatCode="General">
                  <c:v>11.999000000000001</c:v>
                </c:pt>
                <c:pt idx="12000" formatCode="General">
                  <c:v>12</c:v>
                </c:pt>
                <c:pt idx="12001" formatCode="General">
                  <c:v>12.000999999999999</c:v>
                </c:pt>
                <c:pt idx="12002" formatCode="General">
                  <c:v>12.002000000000001</c:v>
                </c:pt>
                <c:pt idx="12003" formatCode="General">
                  <c:v>12.003</c:v>
                </c:pt>
                <c:pt idx="12004" formatCode="General">
                  <c:v>12.004</c:v>
                </c:pt>
                <c:pt idx="12005" formatCode="General">
                  <c:v>12.005000000000001</c:v>
                </c:pt>
                <c:pt idx="12006" formatCode="General">
                  <c:v>12.006</c:v>
                </c:pt>
                <c:pt idx="12007" formatCode="General">
                  <c:v>12.007</c:v>
                </c:pt>
                <c:pt idx="12008" formatCode="General">
                  <c:v>12.007999999999999</c:v>
                </c:pt>
                <c:pt idx="12009" formatCode="General">
                  <c:v>12.009</c:v>
                </c:pt>
                <c:pt idx="12010" formatCode="General">
                  <c:v>12.01</c:v>
                </c:pt>
                <c:pt idx="12011" formatCode="General">
                  <c:v>12.010999999999999</c:v>
                </c:pt>
                <c:pt idx="12012" formatCode="General">
                  <c:v>12.012</c:v>
                </c:pt>
                <c:pt idx="12013" formatCode="General">
                  <c:v>12.013</c:v>
                </c:pt>
                <c:pt idx="12014" formatCode="General">
                  <c:v>12.013999999999999</c:v>
                </c:pt>
                <c:pt idx="12015" formatCode="General">
                  <c:v>12.015000000000001</c:v>
                </c:pt>
                <c:pt idx="12016" formatCode="General">
                  <c:v>12.016</c:v>
                </c:pt>
                <c:pt idx="12017" formatCode="General">
                  <c:v>12.016999999999999</c:v>
                </c:pt>
                <c:pt idx="12018" formatCode="General">
                  <c:v>12.018000000000001</c:v>
                </c:pt>
                <c:pt idx="12019" formatCode="General">
                  <c:v>12.019</c:v>
                </c:pt>
                <c:pt idx="12020" formatCode="General">
                  <c:v>12.02</c:v>
                </c:pt>
                <c:pt idx="12021" formatCode="General">
                  <c:v>12.021000000000001</c:v>
                </c:pt>
                <c:pt idx="12022" formatCode="General">
                  <c:v>12.022</c:v>
                </c:pt>
                <c:pt idx="12023" formatCode="General">
                  <c:v>12.023</c:v>
                </c:pt>
                <c:pt idx="12024" formatCode="General">
                  <c:v>12.023999999999999</c:v>
                </c:pt>
                <c:pt idx="12025" formatCode="General">
                  <c:v>12.025</c:v>
                </c:pt>
                <c:pt idx="12026" formatCode="General">
                  <c:v>12.026</c:v>
                </c:pt>
                <c:pt idx="12027" formatCode="General">
                  <c:v>12.026999999999999</c:v>
                </c:pt>
                <c:pt idx="12028" formatCode="General">
                  <c:v>12.028</c:v>
                </c:pt>
                <c:pt idx="12029" formatCode="General">
                  <c:v>12.029</c:v>
                </c:pt>
                <c:pt idx="12030" formatCode="General">
                  <c:v>12.03</c:v>
                </c:pt>
                <c:pt idx="12031" formatCode="General">
                  <c:v>12.031000000000001</c:v>
                </c:pt>
                <c:pt idx="12032" formatCode="General">
                  <c:v>12.032</c:v>
                </c:pt>
                <c:pt idx="12033" formatCode="General">
                  <c:v>12.032999999999999</c:v>
                </c:pt>
                <c:pt idx="12034" formatCode="General">
                  <c:v>12.034000000000001</c:v>
                </c:pt>
                <c:pt idx="12035" formatCode="General">
                  <c:v>12.035</c:v>
                </c:pt>
                <c:pt idx="12036" formatCode="General">
                  <c:v>12.036</c:v>
                </c:pt>
                <c:pt idx="12037" formatCode="General">
                  <c:v>12.037000000000001</c:v>
                </c:pt>
                <c:pt idx="12038" formatCode="General">
                  <c:v>12.038</c:v>
                </c:pt>
                <c:pt idx="12039" formatCode="General">
                  <c:v>12.039</c:v>
                </c:pt>
                <c:pt idx="12040" formatCode="General">
                  <c:v>12.04</c:v>
                </c:pt>
                <c:pt idx="12041" formatCode="General">
                  <c:v>12.041</c:v>
                </c:pt>
                <c:pt idx="12042" formatCode="General">
                  <c:v>12.042</c:v>
                </c:pt>
                <c:pt idx="12043" formatCode="General">
                  <c:v>12.042999999999999</c:v>
                </c:pt>
                <c:pt idx="12044" formatCode="General">
                  <c:v>12.044</c:v>
                </c:pt>
                <c:pt idx="12045" formatCode="General">
                  <c:v>12.045</c:v>
                </c:pt>
                <c:pt idx="12046" formatCode="General">
                  <c:v>12.045999999999999</c:v>
                </c:pt>
                <c:pt idx="12047" formatCode="General">
                  <c:v>12.047000000000001</c:v>
                </c:pt>
                <c:pt idx="12048" formatCode="General">
                  <c:v>12.048</c:v>
                </c:pt>
                <c:pt idx="12049" formatCode="General">
                  <c:v>12.048999999999999</c:v>
                </c:pt>
                <c:pt idx="12050" formatCode="General">
                  <c:v>12.05</c:v>
                </c:pt>
                <c:pt idx="12051" formatCode="General">
                  <c:v>12.051</c:v>
                </c:pt>
                <c:pt idx="12052" formatCode="General">
                  <c:v>12.052</c:v>
                </c:pt>
                <c:pt idx="12053" formatCode="General">
                  <c:v>12.053000000000001</c:v>
                </c:pt>
                <c:pt idx="12054" formatCode="General">
                  <c:v>12.054</c:v>
                </c:pt>
                <c:pt idx="12055" formatCode="General">
                  <c:v>12.055</c:v>
                </c:pt>
                <c:pt idx="12056" formatCode="General">
                  <c:v>12.055999999999999</c:v>
                </c:pt>
                <c:pt idx="12057" formatCode="General">
                  <c:v>12.057</c:v>
                </c:pt>
                <c:pt idx="12058" formatCode="General">
                  <c:v>12.058</c:v>
                </c:pt>
                <c:pt idx="12059" formatCode="General">
                  <c:v>12.058999999999999</c:v>
                </c:pt>
                <c:pt idx="12060" formatCode="General">
                  <c:v>12.06</c:v>
                </c:pt>
                <c:pt idx="12061" formatCode="General">
                  <c:v>12.061</c:v>
                </c:pt>
                <c:pt idx="12062" formatCode="General">
                  <c:v>12.061999999999999</c:v>
                </c:pt>
                <c:pt idx="12063" formatCode="General">
                  <c:v>12.063000000000001</c:v>
                </c:pt>
                <c:pt idx="12064" formatCode="General">
                  <c:v>12.064</c:v>
                </c:pt>
                <c:pt idx="12065" formatCode="General">
                  <c:v>12.065</c:v>
                </c:pt>
                <c:pt idx="12066" formatCode="General">
                  <c:v>12.066000000000001</c:v>
                </c:pt>
                <c:pt idx="12067" formatCode="General">
                  <c:v>12.067</c:v>
                </c:pt>
                <c:pt idx="12068" formatCode="General">
                  <c:v>12.068</c:v>
                </c:pt>
                <c:pt idx="12069" formatCode="General">
                  <c:v>12.069000000000001</c:v>
                </c:pt>
                <c:pt idx="12070" formatCode="General">
                  <c:v>12.07</c:v>
                </c:pt>
                <c:pt idx="12071" formatCode="General">
                  <c:v>12.071</c:v>
                </c:pt>
                <c:pt idx="12072" formatCode="General">
                  <c:v>12.071999999999999</c:v>
                </c:pt>
                <c:pt idx="12073" formatCode="General">
                  <c:v>12.073</c:v>
                </c:pt>
                <c:pt idx="12074" formatCode="General">
                  <c:v>12.074</c:v>
                </c:pt>
                <c:pt idx="12075" formatCode="General">
                  <c:v>12.074999999999999</c:v>
                </c:pt>
                <c:pt idx="12076" formatCode="General">
                  <c:v>12.076000000000001</c:v>
                </c:pt>
                <c:pt idx="12077" formatCode="General">
                  <c:v>12.077</c:v>
                </c:pt>
                <c:pt idx="12078" formatCode="General">
                  <c:v>12.077999999999999</c:v>
                </c:pt>
                <c:pt idx="12079" formatCode="General">
                  <c:v>12.079000000000001</c:v>
                </c:pt>
                <c:pt idx="12080" formatCode="General">
                  <c:v>12.08</c:v>
                </c:pt>
                <c:pt idx="12081" formatCode="General">
                  <c:v>12.081</c:v>
                </c:pt>
                <c:pt idx="12082" formatCode="General">
                  <c:v>12.082000000000001</c:v>
                </c:pt>
                <c:pt idx="12083" formatCode="General">
                  <c:v>12.083</c:v>
                </c:pt>
                <c:pt idx="12084" formatCode="General">
                  <c:v>12.084</c:v>
                </c:pt>
                <c:pt idx="12085" formatCode="General">
                  <c:v>12.085000000000001</c:v>
                </c:pt>
                <c:pt idx="12086" formatCode="General">
                  <c:v>12.086</c:v>
                </c:pt>
                <c:pt idx="12087" formatCode="General">
                  <c:v>12.087</c:v>
                </c:pt>
                <c:pt idx="12088" formatCode="General">
                  <c:v>12.087999999999999</c:v>
                </c:pt>
                <c:pt idx="12089" formatCode="General">
                  <c:v>12.089</c:v>
                </c:pt>
                <c:pt idx="12090" formatCode="General">
                  <c:v>12.09</c:v>
                </c:pt>
                <c:pt idx="12091" formatCode="General">
                  <c:v>12.090999999999999</c:v>
                </c:pt>
                <c:pt idx="12092" formatCode="General">
                  <c:v>12.092000000000001</c:v>
                </c:pt>
                <c:pt idx="12093" formatCode="General">
                  <c:v>12.093</c:v>
                </c:pt>
                <c:pt idx="12094" formatCode="General">
                  <c:v>12.093999999999999</c:v>
                </c:pt>
                <c:pt idx="12095" formatCode="General">
                  <c:v>12.095000000000001</c:v>
                </c:pt>
                <c:pt idx="12096" formatCode="General">
                  <c:v>12.096</c:v>
                </c:pt>
                <c:pt idx="12097" formatCode="General">
                  <c:v>12.097</c:v>
                </c:pt>
                <c:pt idx="12098" formatCode="General">
                  <c:v>12.098000000000001</c:v>
                </c:pt>
                <c:pt idx="12099" formatCode="General">
                  <c:v>12.099</c:v>
                </c:pt>
                <c:pt idx="12100" formatCode="General">
                  <c:v>12.1</c:v>
                </c:pt>
                <c:pt idx="12101" formatCode="General">
                  <c:v>12.101000000000001</c:v>
                </c:pt>
                <c:pt idx="12102" formatCode="General">
                  <c:v>12.102</c:v>
                </c:pt>
                <c:pt idx="12103" formatCode="General">
                  <c:v>12.103</c:v>
                </c:pt>
                <c:pt idx="12104" formatCode="General">
                  <c:v>12.103999999999999</c:v>
                </c:pt>
                <c:pt idx="12105" formatCode="General">
                  <c:v>12.105</c:v>
                </c:pt>
                <c:pt idx="12106" formatCode="General">
                  <c:v>12.106</c:v>
                </c:pt>
                <c:pt idx="12107" formatCode="General">
                  <c:v>12.106999999999999</c:v>
                </c:pt>
                <c:pt idx="12108" formatCode="General">
                  <c:v>12.108000000000001</c:v>
                </c:pt>
                <c:pt idx="12109" formatCode="General">
                  <c:v>12.109</c:v>
                </c:pt>
                <c:pt idx="12110" formatCode="General">
                  <c:v>12.11</c:v>
                </c:pt>
                <c:pt idx="12111" formatCode="General">
                  <c:v>12.111000000000001</c:v>
                </c:pt>
                <c:pt idx="12112" formatCode="General">
                  <c:v>12.112</c:v>
                </c:pt>
                <c:pt idx="12113" formatCode="General">
                  <c:v>12.113</c:v>
                </c:pt>
                <c:pt idx="12114" formatCode="General">
                  <c:v>12.114000000000001</c:v>
                </c:pt>
                <c:pt idx="12115" formatCode="General">
                  <c:v>12.115</c:v>
                </c:pt>
                <c:pt idx="12116" formatCode="General">
                  <c:v>12.116</c:v>
                </c:pt>
                <c:pt idx="12117" formatCode="General">
                  <c:v>12.117000000000001</c:v>
                </c:pt>
                <c:pt idx="12118" formatCode="General">
                  <c:v>12.118</c:v>
                </c:pt>
                <c:pt idx="12119" formatCode="General">
                  <c:v>12.119</c:v>
                </c:pt>
                <c:pt idx="12120" formatCode="General">
                  <c:v>12.12</c:v>
                </c:pt>
                <c:pt idx="12121" formatCode="General">
                  <c:v>12.121</c:v>
                </c:pt>
                <c:pt idx="12122" formatCode="General">
                  <c:v>12.122</c:v>
                </c:pt>
                <c:pt idx="12123" formatCode="General">
                  <c:v>12.122999999999999</c:v>
                </c:pt>
                <c:pt idx="12124" formatCode="General">
                  <c:v>12.124000000000001</c:v>
                </c:pt>
                <c:pt idx="12125" formatCode="General">
                  <c:v>12.125</c:v>
                </c:pt>
                <c:pt idx="12126" formatCode="General">
                  <c:v>12.125999999999999</c:v>
                </c:pt>
                <c:pt idx="12127" formatCode="General">
                  <c:v>12.127000000000001</c:v>
                </c:pt>
                <c:pt idx="12128" formatCode="General">
                  <c:v>12.128</c:v>
                </c:pt>
                <c:pt idx="12129" formatCode="General">
                  <c:v>12.129</c:v>
                </c:pt>
                <c:pt idx="12130" formatCode="General">
                  <c:v>12.13</c:v>
                </c:pt>
                <c:pt idx="12131" formatCode="General">
                  <c:v>12.131</c:v>
                </c:pt>
                <c:pt idx="12132" formatCode="General">
                  <c:v>12.132</c:v>
                </c:pt>
                <c:pt idx="12133" formatCode="General">
                  <c:v>12.132999999999999</c:v>
                </c:pt>
                <c:pt idx="12134" formatCode="General">
                  <c:v>12.134</c:v>
                </c:pt>
                <c:pt idx="12135" formatCode="General">
                  <c:v>12.135</c:v>
                </c:pt>
                <c:pt idx="12136" formatCode="General">
                  <c:v>12.135999999999999</c:v>
                </c:pt>
                <c:pt idx="12137" formatCode="General">
                  <c:v>12.137</c:v>
                </c:pt>
                <c:pt idx="12138" formatCode="General">
                  <c:v>12.138</c:v>
                </c:pt>
                <c:pt idx="12139" formatCode="General">
                  <c:v>12.138999999999999</c:v>
                </c:pt>
                <c:pt idx="12140" formatCode="General">
                  <c:v>12.14</c:v>
                </c:pt>
                <c:pt idx="12141" formatCode="General">
                  <c:v>12.141</c:v>
                </c:pt>
                <c:pt idx="12142" formatCode="General">
                  <c:v>12.141999999999999</c:v>
                </c:pt>
                <c:pt idx="12143" formatCode="General">
                  <c:v>12.143000000000001</c:v>
                </c:pt>
                <c:pt idx="12144" formatCode="General">
                  <c:v>12.144</c:v>
                </c:pt>
                <c:pt idx="12145" formatCode="General">
                  <c:v>12.145</c:v>
                </c:pt>
                <c:pt idx="12146" formatCode="General">
                  <c:v>12.146000000000001</c:v>
                </c:pt>
                <c:pt idx="12147" formatCode="General">
                  <c:v>12.147</c:v>
                </c:pt>
                <c:pt idx="12148" formatCode="General">
                  <c:v>12.148</c:v>
                </c:pt>
                <c:pt idx="12149" formatCode="General">
                  <c:v>12.148999999999999</c:v>
                </c:pt>
                <c:pt idx="12150" formatCode="General">
                  <c:v>12.15</c:v>
                </c:pt>
                <c:pt idx="12151" formatCode="General">
                  <c:v>12.151</c:v>
                </c:pt>
                <c:pt idx="12152" formatCode="General">
                  <c:v>12.151999999999999</c:v>
                </c:pt>
                <c:pt idx="12153" formatCode="General">
                  <c:v>12.153</c:v>
                </c:pt>
                <c:pt idx="12154" formatCode="General">
                  <c:v>12.154</c:v>
                </c:pt>
                <c:pt idx="12155" formatCode="General">
                  <c:v>12.154999999999999</c:v>
                </c:pt>
                <c:pt idx="12156" formatCode="General">
                  <c:v>12.156000000000001</c:v>
                </c:pt>
                <c:pt idx="12157" formatCode="General">
                  <c:v>12.157</c:v>
                </c:pt>
                <c:pt idx="12158" formatCode="General">
                  <c:v>12.157999999999999</c:v>
                </c:pt>
                <c:pt idx="12159" formatCode="General">
                  <c:v>12.159000000000001</c:v>
                </c:pt>
                <c:pt idx="12160" formatCode="General">
                  <c:v>12.16</c:v>
                </c:pt>
                <c:pt idx="12161" formatCode="General">
                  <c:v>12.161</c:v>
                </c:pt>
                <c:pt idx="12162" formatCode="General">
                  <c:v>12.162000000000001</c:v>
                </c:pt>
                <c:pt idx="12163" formatCode="General">
                  <c:v>12.163</c:v>
                </c:pt>
                <c:pt idx="12164" formatCode="General">
                  <c:v>12.164</c:v>
                </c:pt>
                <c:pt idx="12165" formatCode="General">
                  <c:v>12.164999999999999</c:v>
                </c:pt>
                <c:pt idx="12166" formatCode="General">
                  <c:v>12.166</c:v>
                </c:pt>
                <c:pt idx="12167" formatCode="General">
                  <c:v>12.167</c:v>
                </c:pt>
                <c:pt idx="12168" formatCode="General">
                  <c:v>12.167999999999999</c:v>
                </c:pt>
                <c:pt idx="12169" formatCode="General">
                  <c:v>12.169</c:v>
                </c:pt>
                <c:pt idx="12170" formatCode="General">
                  <c:v>12.17</c:v>
                </c:pt>
                <c:pt idx="12171" formatCode="General">
                  <c:v>12.170999999999999</c:v>
                </c:pt>
                <c:pt idx="12172" formatCode="General">
                  <c:v>12.172000000000001</c:v>
                </c:pt>
                <c:pt idx="12173" formatCode="General">
                  <c:v>12.173</c:v>
                </c:pt>
                <c:pt idx="12174" formatCode="General">
                  <c:v>12.173999999999999</c:v>
                </c:pt>
                <c:pt idx="12175" formatCode="General">
                  <c:v>12.175000000000001</c:v>
                </c:pt>
                <c:pt idx="12176" formatCode="General">
                  <c:v>12.176</c:v>
                </c:pt>
                <c:pt idx="12177" formatCode="General">
                  <c:v>12.177</c:v>
                </c:pt>
                <c:pt idx="12178" formatCode="General">
                  <c:v>12.178000000000001</c:v>
                </c:pt>
                <c:pt idx="12179" formatCode="General">
                  <c:v>12.179</c:v>
                </c:pt>
                <c:pt idx="12180" formatCode="General">
                  <c:v>12.18</c:v>
                </c:pt>
                <c:pt idx="12181" formatCode="General">
                  <c:v>12.180999999999999</c:v>
                </c:pt>
                <c:pt idx="12182" formatCode="General">
                  <c:v>12.182</c:v>
                </c:pt>
                <c:pt idx="12183" formatCode="General">
                  <c:v>12.183</c:v>
                </c:pt>
                <c:pt idx="12184" formatCode="General">
                  <c:v>12.183999999999999</c:v>
                </c:pt>
                <c:pt idx="12185" formatCode="General">
                  <c:v>12.185</c:v>
                </c:pt>
                <c:pt idx="12186" formatCode="General">
                  <c:v>12.186</c:v>
                </c:pt>
                <c:pt idx="12187" formatCode="General">
                  <c:v>12.186999999999999</c:v>
                </c:pt>
                <c:pt idx="12188" formatCode="General">
                  <c:v>12.188000000000001</c:v>
                </c:pt>
                <c:pt idx="12189" formatCode="General">
                  <c:v>12.189</c:v>
                </c:pt>
                <c:pt idx="12190" formatCode="General">
                  <c:v>12.19</c:v>
                </c:pt>
                <c:pt idx="12191" formatCode="General">
                  <c:v>12.191000000000001</c:v>
                </c:pt>
                <c:pt idx="12192" formatCode="General">
                  <c:v>12.192</c:v>
                </c:pt>
                <c:pt idx="12193" formatCode="General">
                  <c:v>12.193</c:v>
                </c:pt>
                <c:pt idx="12194" formatCode="General">
                  <c:v>12.194000000000001</c:v>
                </c:pt>
                <c:pt idx="12195" formatCode="General">
                  <c:v>12.195</c:v>
                </c:pt>
                <c:pt idx="12196" formatCode="General">
                  <c:v>12.196</c:v>
                </c:pt>
                <c:pt idx="12197" formatCode="General">
                  <c:v>12.196999999999999</c:v>
                </c:pt>
                <c:pt idx="12198" formatCode="General">
                  <c:v>12.198</c:v>
                </c:pt>
                <c:pt idx="12199" formatCode="General">
                  <c:v>12.199</c:v>
                </c:pt>
                <c:pt idx="12200" formatCode="General">
                  <c:v>12.2</c:v>
                </c:pt>
                <c:pt idx="12201" formatCode="General">
                  <c:v>12.201000000000001</c:v>
                </c:pt>
                <c:pt idx="12202" formatCode="General">
                  <c:v>12.202</c:v>
                </c:pt>
                <c:pt idx="12203" formatCode="General">
                  <c:v>12.202999999999999</c:v>
                </c:pt>
                <c:pt idx="12204" formatCode="General">
                  <c:v>12.204000000000001</c:v>
                </c:pt>
                <c:pt idx="12205" formatCode="General">
                  <c:v>12.205</c:v>
                </c:pt>
                <c:pt idx="12206" formatCode="General">
                  <c:v>12.206</c:v>
                </c:pt>
                <c:pt idx="12207" formatCode="General">
                  <c:v>12.207000000000001</c:v>
                </c:pt>
                <c:pt idx="12208" formatCode="General">
                  <c:v>12.208</c:v>
                </c:pt>
                <c:pt idx="12209" formatCode="General">
                  <c:v>12.209</c:v>
                </c:pt>
                <c:pt idx="12210" formatCode="General">
                  <c:v>12.21</c:v>
                </c:pt>
                <c:pt idx="12211" formatCode="General">
                  <c:v>12.211</c:v>
                </c:pt>
                <c:pt idx="12212" formatCode="General">
                  <c:v>12.212</c:v>
                </c:pt>
                <c:pt idx="12213" formatCode="General">
                  <c:v>12.212999999999999</c:v>
                </c:pt>
                <c:pt idx="12214" formatCode="General">
                  <c:v>12.214</c:v>
                </c:pt>
                <c:pt idx="12215" formatCode="General">
                  <c:v>12.215</c:v>
                </c:pt>
                <c:pt idx="12216" formatCode="General">
                  <c:v>12.215999999999999</c:v>
                </c:pt>
                <c:pt idx="12217" formatCode="General">
                  <c:v>12.217000000000001</c:v>
                </c:pt>
                <c:pt idx="12218" formatCode="General">
                  <c:v>12.218</c:v>
                </c:pt>
                <c:pt idx="12219" formatCode="General">
                  <c:v>12.218999999999999</c:v>
                </c:pt>
                <c:pt idx="12220" formatCode="General">
                  <c:v>12.22</c:v>
                </c:pt>
                <c:pt idx="12221" formatCode="General">
                  <c:v>12.221</c:v>
                </c:pt>
                <c:pt idx="12222" formatCode="General">
                  <c:v>12.222</c:v>
                </c:pt>
                <c:pt idx="12223" formatCode="General">
                  <c:v>12.223000000000001</c:v>
                </c:pt>
                <c:pt idx="12224" formatCode="General">
                  <c:v>12.224</c:v>
                </c:pt>
                <c:pt idx="12225" formatCode="General">
                  <c:v>12.225</c:v>
                </c:pt>
                <c:pt idx="12226" formatCode="General">
                  <c:v>12.226000000000001</c:v>
                </c:pt>
                <c:pt idx="12227" formatCode="General">
                  <c:v>12.227</c:v>
                </c:pt>
                <c:pt idx="12228" formatCode="General">
                  <c:v>12.228</c:v>
                </c:pt>
                <c:pt idx="12229" formatCode="General">
                  <c:v>12.228999999999999</c:v>
                </c:pt>
                <c:pt idx="12230" formatCode="General">
                  <c:v>12.23</c:v>
                </c:pt>
                <c:pt idx="12231" formatCode="General">
                  <c:v>12.231</c:v>
                </c:pt>
                <c:pt idx="12232" formatCode="General">
                  <c:v>12.231999999999999</c:v>
                </c:pt>
                <c:pt idx="12233" formatCode="General">
                  <c:v>12.233000000000001</c:v>
                </c:pt>
                <c:pt idx="12234" formatCode="General">
                  <c:v>12.234</c:v>
                </c:pt>
                <c:pt idx="12235" formatCode="General">
                  <c:v>12.234999999999999</c:v>
                </c:pt>
                <c:pt idx="12236" formatCode="General">
                  <c:v>12.236000000000001</c:v>
                </c:pt>
                <c:pt idx="12237" formatCode="General">
                  <c:v>12.237</c:v>
                </c:pt>
                <c:pt idx="12238" formatCode="General">
                  <c:v>12.238</c:v>
                </c:pt>
                <c:pt idx="12239" formatCode="General">
                  <c:v>12.239000000000001</c:v>
                </c:pt>
                <c:pt idx="12240" formatCode="General">
                  <c:v>12.24</c:v>
                </c:pt>
                <c:pt idx="12241" formatCode="General">
                  <c:v>12.241</c:v>
                </c:pt>
                <c:pt idx="12242" formatCode="General">
                  <c:v>12.242000000000001</c:v>
                </c:pt>
                <c:pt idx="12243" formatCode="General">
                  <c:v>12.243</c:v>
                </c:pt>
                <c:pt idx="12244" formatCode="General">
                  <c:v>12.244</c:v>
                </c:pt>
                <c:pt idx="12245" formatCode="General">
                  <c:v>12.244999999999999</c:v>
                </c:pt>
                <c:pt idx="12246" formatCode="General">
                  <c:v>12.246</c:v>
                </c:pt>
                <c:pt idx="12247" formatCode="General">
                  <c:v>12.247</c:v>
                </c:pt>
                <c:pt idx="12248" formatCode="General">
                  <c:v>12.247999999999999</c:v>
                </c:pt>
                <c:pt idx="12249" formatCode="General">
                  <c:v>12.249000000000001</c:v>
                </c:pt>
                <c:pt idx="12250" formatCode="General">
                  <c:v>12.25</c:v>
                </c:pt>
                <c:pt idx="12251" formatCode="General">
                  <c:v>12.250999999999999</c:v>
                </c:pt>
                <c:pt idx="12252" formatCode="General">
                  <c:v>12.252000000000001</c:v>
                </c:pt>
                <c:pt idx="12253" formatCode="General">
                  <c:v>12.253</c:v>
                </c:pt>
                <c:pt idx="12254" formatCode="General">
                  <c:v>12.254</c:v>
                </c:pt>
                <c:pt idx="12255" formatCode="General">
                  <c:v>12.255000000000001</c:v>
                </c:pt>
                <c:pt idx="12256" formatCode="General">
                  <c:v>12.256</c:v>
                </c:pt>
                <c:pt idx="12257" formatCode="General">
                  <c:v>12.257</c:v>
                </c:pt>
                <c:pt idx="12258" formatCode="General">
                  <c:v>12.257999999999999</c:v>
                </c:pt>
                <c:pt idx="12259" formatCode="General">
                  <c:v>12.259</c:v>
                </c:pt>
                <c:pt idx="12260" formatCode="General">
                  <c:v>12.26</c:v>
                </c:pt>
                <c:pt idx="12261" formatCode="General">
                  <c:v>12.260999999999999</c:v>
                </c:pt>
                <c:pt idx="12262" formatCode="General">
                  <c:v>12.262</c:v>
                </c:pt>
                <c:pt idx="12263" formatCode="General">
                  <c:v>12.263</c:v>
                </c:pt>
                <c:pt idx="12264" formatCode="General">
                  <c:v>12.263999999999999</c:v>
                </c:pt>
                <c:pt idx="12265" formatCode="General">
                  <c:v>12.265000000000001</c:v>
                </c:pt>
                <c:pt idx="12266" formatCode="General">
                  <c:v>12.266</c:v>
                </c:pt>
                <c:pt idx="12267" formatCode="General">
                  <c:v>12.266999999999999</c:v>
                </c:pt>
                <c:pt idx="12268" formatCode="General">
                  <c:v>12.268000000000001</c:v>
                </c:pt>
                <c:pt idx="12269" formatCode="General">
                  <c:v>12.269</c:v>
                </c:pt>
                <c:pt idx="12270" formatCode="General">
                  <c:v>12.27</c:v>
                </c:pt>
                <c:pt idx="12271" formatCode="General">
                  <c:v>12.271000000000001</c:v>
                </c:pt>
                <c:pt idx="12272" formatCode="General">
                  <c:v>12.272</c:v>
                </c:pt>
                <c:pt idx="12273" formatCode="General">
                  <c:v>12.273</c:v>
                </c:pt>
                <c:pt idx="12274" formatCode="General">
                  <c:v>12.273999999999999</c:v>
                </c:pt>
                <c:pt idx="12275" formatCode="General">
                  <c:v>12.275</c:v>
                </c:pt>
                <c:pt idx="12276" formatCode="General">
                  <c:v>12.276</c:v>
                </c:pt>
                <c:pt idx="12277" formatCode="General">
                  <c:v>12.276999999999999</c:v>
                </c:pt>
                <c:pt idx="12278" formatCode="General">
                  <c:v>12.278</c:v>
                </c:pt>
                <c:pt idx="12279" formatCode="General">
                  <c:v>12.279</c:v>
                </c:pt>
                <c:pt idx="12280" formatCode="General">
                  <c:v>12.28</c:v>
                </c:pt>
                <c:pt idx="12281" formatCode="General">
                  <c:v>12.281000000000001</c:v>
                </c:pt>
                <c:pt idx="12282" formatCode="General">
                  <c:v>12.282</c:v>
                </c:pt>
                <c:pt idx="12283" formatCode="General">
                  <c:v>12.282999999999999</c:v>
                </c:pt>
                <c:pt idx="12284" formatCode="General">
                  <c:v>12.284000000000001</c:v>
                </c:pt>
                <c:pt idx="12285" formatCode="General">
                  <c:v>12.285</c:v>
                </c:pt>
                <c:pt idx="12286" formatCode="General">
                  <c:v>12.286</c:v>
                </c:pt>
                <c:pt idx="12287" formatCode="General">
                  <c:v>12.287000000000001</c:v>
                </c:pt>
                <c:pt idx="12288" formatCode="General">
                  <c:v>12.288</c:v>
                </c:pt>
                <c:pt idx="12289" formatCode="General">
                  <c:v>12.289</c:v>
                </c:pt>
                <c:pt idx="12290" formatCode="General">
                  <c:v>12.29</c:v>
                </c:pt>
                <c:pt idx="12291" formatCode="General">
                  <c:v>12.291</c:v>
                </c:pt>
                <c:pt idx="12292" formatCode="General">
                  <c:v>12.292</c:v>
                </c:pt>
                <c:pt idx="12293" formatCode="General">
                  <c:v>12.292999999999999</c:v>
                </c:pt>
                <c:pt idx="12294" formatCode="General">
                  <c:v>12.294</c:v>
                </c:pt>
                <c:pt idx="12295" formatCode="General">
                  <c:v>12.295</c:v>
                </c:pt>
                <c:pt idx="12296" formatCode="General">
                  <c:v>12.295999999999999</c:v>
                </c:pt>
                <c:pt idx="12297" formatCode="General">
                  <c:v>12.297000000000001</c:v>
                </c:pt>
                <c:pt idx="12298" formatCode="General">
                  <c:v>12.298</c:v>
                </c:pt>
                <c:pt idx="12299" formatCode="General">
                  <c:v>12.298999999999999</c:v>
                </c:pt>
                <c:pt idx="12300" formatCode="General">
                  <c:v>12.3</c:v>
                </c:pt>
                <c:pt idx="12301" formatCode="General">
                  <c:v>12.301</c:v>
                </c:pt>
                <c:pt idx="12302" formatCode="General">
                  <c:v>12.302</c:v>
                </c:pt>
                <c:pt idx="12303" formatCode="General">
                  <c:v>12.303000000000001</c:v>
                </c:pt>
                <c:pt idx="12304" formatCode="General">
                  <c:v>12.304</c:v>
                </c:pt>
                <c:pt idx="12305" formatCode="General">
                  <c:v>12.305</c:v>
                </c:pt>
                <c:pt idx="12306" formatCode="General">
                  <c:v>12.305999999999999</c:v>
                </c:pt>
                <c:pt idx="12307" formatCode="General">
                  <c:v>12.307</c:v>
                </c:pt>
                <c:pt idx="12308" formatCode="General">
                  <c:v>12.308</c:v>
                </c:pt>
                <c:pt idx="12309" formatCode="General">
                  <c:v>12.308999999999999</c:v>
                </c:pt>
                <c:pt idx="12310" formatCode="General">
                  <c:v>12.31</c:v>
                </c:pt>
                <c:pt idx="12311" formatCode="General">
                  <c:v>12.311</c:v>
                </c:pt>
                <c:pt idx="12312" formatCode="General">
                  <c:v>12.311999999999999</c:v>
                </c:pt>
                <c:pt idx="12313" formatCode="General">
                  <c:v>12.313000000000001</c:v>
                </c:pt>
                <c:pt idx="12314" formatCode="General">
                  <c:v>12.314</c:v>
                </c:pt>
                <c:pt idx="12315" formatCode="General">
                  <c:v>12.315</c:v>
                </c:pt>
                <c:pt idx="12316" formatCode="General">
                  <c:v>12.316000000000001</c:v>
                </c:pt>
                <c:pt idx="12317" formatCode="General">
                  <c:v>12.317</c:v>
                </c:pt>
                <c:pt idx="12318" formatCode="General">
                  <c:v>12.318</c:v>
                </c:pt>
                <c:pt idx="12319" formatCode="General">
                  <c:v>12.319000000000001</c:v>
                </c:pt>
                <c:pt idx="12320" formatCode="General">
                  <c:v>12.32</c:v>
                </c:pt>
                <c:pt idx="12321" formatCode="General">
                  <c:v>12.321</c:v>
                </c:pt>
                <c:pt idx="12322" formatCode="General">
                  <c:v>12.321999999999999</c:v>
                </c:pt>
                <c:pt idx="12323" formatCode="General">
                  <c:v>12.323</c:v>
                </c:pt>
                <c:pt idx="12324" formatCode="General">
                  <c:v>12.324</c:v>
                </c:pt>
                <c:pt idx="12325" formatCode="General">
                  <c:v>12.324999999999999</c:v>
                </c:pt>
                <c:pt idx="12326" formatCode="General">
                  <c:v>12.326000000000001</c:v>
                </c:pt>
                <c:pt idx="12327" formatCode="General">
                  <c:v>12.327</c:v>
                </c:pt>
                <c:pt idx="12328" formatCode="General">
                  <c:v>12.327999999999999</c:v>
                </c:pt>
                <c:pt idx="12329" formatCode="General">
                  <c:v>12.329000000000001</c:v>
                </c:pt>
                <c:pt idx="12330" formatCode="General">
                  <c:v>12.33</c:v>
                </c:pt>
                <c:pt idx="12331" formatCode="General">
                  <c:v>12.331</c:v>
                </c:pt>
                <c:pt idx="12332" formatCode="General">
                  <c:v>12.332000000000001</c:v>
                </c:pt>
                <c:pt idx="12333" formatCode="General">
                  <c:v>12.333</c:v>
                </c:pt>
                <c:pt idx="12334" formatCode="General">
                  <c:v>12.334</c:v>
                </c:pt>
                <c:pt idx="12335" formatCode="General">
                  <c:v>12.335000000000001</c:v>
                </c:pt>
                <c:pt idx="12336" formatCode="General">
                  <c:v>12.336</c:v>
                </c:pt>
                <c:pt idx="12337" formatCode="General">
                  <c:v>12.337</c:v>
                </c:pt>
                <c:pt idx="12338" formatCode="General">
                  <c:v>12.337999999999999</c:v>
                </c:pt>
                <c:pt idx="12339" formatCode="General">
                  <c:v>12.339</c:v>
                </c:pt>
                <c:pt idx="12340" formatCode="General">
                  <c:v>12.34</c:v>
                </c:pt>
                <c:pt idx="12341" formatCode="General">
                  <c:v>12.340999999999999</c:v>
                </c:pt>
                <c:pt idx="12342" formatCode="General">
                  <c:v>12.342000000000001</c:v>
                </c:pt>
                <c:pt idx="12343" formatCode="General">
                  <c:v>12.343</c:v>
                </c:pt>
                <c:pt idx="12344" formatCode="General">
                  <c:v>12.343999999999999</c:v>
                </c:pt>
                <c:pt idx="12345" formatCode="General">
                  <c:v>12.345000000000001</c:v>
                </c:pt>
                <c:pt idx="12346" formatCode="General">
                  <c:v>12.346</c:v>
                </c:pt>
                <c:pt idx="12347" formatCode="General">
                  <c:v>12.347</c:v>
                </c:pt>
                <c:pt idx="12348" formatCode="General">
                  <c:v>12.348000000000001</c:v>
                </c:pt>
                <c:pt idx="12349" formatCode="General">
                  <c:v>12.349</c:v>
                </c:pt>
                <c:pt idx="12350" formatCode="General">
                  <c:v>12.35</c:v>
                </c:pt>
                <c:pt idx="12351" formatCode="General">
                  <c:v>12.351000000000001</c:v>
                </c:pt>
                <c:pt idx="12352" formatCode="General">
                  <c:v>12.352</c:v>
                </c:pt>
                <c:pt idx="12353" formatCode="General">
                  <c:v>12.353</c:v>
                </c:pt>
                <c:pt idx="12354" formatCode="General">
                  <c:v>12.353999999999999</c:v>
                </c:pt>
                <c:pt idx="12355" formatCode="General">
                  <c:v>12.355</c:v>
                </c:pt>
                <c:pt idx="12356" formatCode="General">
                  <c:v>12.356</c:v>
                </c:pt>
                <c:pt idx="12357" formatCode="General">
                  <c:v>12.356999999999999</c:v>
                </c:pt>
                <c:pt idx="12358" formatCode="General">
                  <c:v>12.358000000000001</c:v>
                </c:pt>
                <c:pt idx="12359" formatCode="General">
                  <c:v>12.359</c:v>
                </c:pt>
                <c:pt idx="12360" formatCode="General">
                  <c:v>12.36</c:v>
                </c:pt>
                <c:pt idx="12361" formatCode="General">
                  <c:v>12.361000000000001</c:v>
                </c:pt>
                <c:pt idx="12362" formatCode="General">
                  <c:v>12.362</c:v>
                </c:pt>
                <c:pt idx="12363" formatCode="General">
                  <c:v>12.363</c:v>
                </c:pt>
                <c:pt idx="12364" formatCode="General">
                  <c:v>12.364000000000001</c:v>
                </c:pt>
                <c:pt idx="12365" formatCode="General">
                  <c:v>12.365</c:v>
                </c:pt>
                <c:pt idx="12366" formatCode="General">
                  <c:v>12.366</c:v>
                </c:pt>
                <c:pt idx="12367" formatCode="General">
                  <c:v>12.367000000000001</c:v>
                </c:pt>
                <c:pt idx="12368" formatCode="General">
                  <c:v>12.368</c:v>
                </c:pt>
                <c:pt idx="12369" formatCode="General">
                  <c:v>12.369</c:v>
                </c:pt>
                <c:pt idx="12370" formatCode="General">
                  <c:v>12.37</c:v>
                </c:pt>
                <c:pt idx="12371" formatCode="General">
                  <c:v>12.371</c:v>
                </c:pt>
                <c:pt idx="12372" formatCode="General">
                  <c:v>12.372</c:v>
                </c:pt>
                <c:pt idx="12373" formatCode="General">
                  <c:v>12.372999999999999</c:v>
                </c:pt>
                <c:pt idx="12374" formatCode="General">
                  <c:v>12.374000000000001</c:v>
                </c:pt>
                <c:pt idx="12375" formatCode="General">
                  <c:v>12.375</c:v>
                </c:pt>
                <c:pt idx="12376" formatCode="General">
                  <c:v>12.375999999999999</c:v>
                </c:pt>
                <c:pt idx="12377" formatCode="General">
                  <c:v>12.377000000000001</c:v>
                </c:pt>
                <c:pt idx="12378" formatCode="General">
                  <c:v>12.378</c:v>
                </c:pt>
                <c:pt idx="12379" formatCode="General">
                  <c:v>12.379</c:v>
                </c:pt>
                <c:pt idx="12380" formatCode="General">
                  <c:v>12.38</c:v>
                </c:pt>
                <c:pt idx="12381" formatCode="General">
                  <c:v>12.381</c:v>
                </c:pt>
                <c:pt idx="12382" formatCode="General">
                  <c:v>12.382</c:v>
                </c:pt>
                <c:pt idx="12383" formatCode="General">
                  <c:v>12.382999999999999</c:v>
                </c:pt>
                <c:pt idx="12384" formatCode="General">
                  <c:v>12.384</c:v>
                </c:pt>
                <c:pt idx="12385" formatCode="General">
                  <c:v>12.385</c:v>
                </c:pt>
                <c:pt idx="12386" formatCode="General">
                  <c:v>12.385999999999999</c:v>
                </c:pt>
                <c:pt idx="12387" formatCode="General">
                  <c:v>12.387</c:v>
                </c:pt>
                <c:pt idx="12388" formatCode="General">
                  <c:v>12.388</c:v>
                </c:pt>
                <c:pt idx="12389" formatCode="General">
                  <c:v>12.388999999999999</c:v>
                </c:pt>
                <c:pt idx="12390" formatCode="General">
                  <c:v>12.39</c:v>
                </c:pt>
                <c:pt idx="12391" formatCode="General">
                  <c:v>12.391</c:v>
                </c:pt>
                <c:pt idx="12392" formatCode="General">
                  <c:v>12.391999999999999</c:v>
                </c:pt>
                <c:pt idx="12393" formatCode="General">
                  <c:v>12.393000000000001</c:v>
                </c:pt>
                <c:pt idx="12394" formatCode="General">
                  <c:v>12.394</c:v>
                </c:pt>
                <c:pt idx="12395" formatCode="General">
                  <c:v>12.395</c:v>
                </c:pt>
                <c:pt idx="12396" formatCode="General">
                  <c:v>12.396000000000001</c:v>
                </c:pt>
                <c:pt idx="12397" formatCode="General">
                  <c:v>12.397</c:v>
                </c:pt>
                <c:pt idx="12398" formatCode="General">
                  <c:v>12.398</c:v>
                </c:pt>
                <c:pt idx="12399" formatCode="General">
                  <c:v>12.398999999999999</c:v>
                </c:pt>
                <c:pt idx="12400" formatCode="General">
                  <c:v>12.4</c:v>
                </c:pt>
                <c:pt idx="12401" formatCode="General">
                  <c:v>12.401</c:v>
                </c:pt>
                <c:pt idx="12402" formatCode="General">
                  <c:v>12.401999999999999</c:v>
                </c:pt>
                <c:pt idx="12403" formatCode="General">
                  <c:v>12.403</c:v>
                </c:pt>
                <c:pt idx="12404" formatCode="General">
                  <c:v>12.404</c:v>
                </c:pt>
                <c:pt idx="12405" formatCode="General">
                  <c:v>12.404999999999999</c:v>
                </c:pt>
                <c:pt idx="12406" formatCode="General">
                  <c:v>12.406000000000001</c:v>
                </c:pt>
                <c:pt idx="12407" formatCode="General">
                  <c:v>12.407</c:v>
                </c:pt>
                <c:pt idx="12408" formatCode="General">
                  <c:v>12.407999999999999</c:v>
                </c:pt>
                <c:pt idx="12409" formatCode="General">
                  <c:v>12.409000000000001</c:v>
                </c:pt>
                <c:pt idx="12410" formatCode="General">
                  <c:v>12.41</c:v>
                </c:pt>
                <c:pt idx="12411" formatCode="General">
                  <c:v>12.411</c:v>
                </c:pt>
                <c:pt idx="12412" formatCode="General">
                  <c:v>12.412000000000001</c:v>
                </c:pt>
                <c:pt idx="12413" formatCode="General">
                  <c:v>12.413</c:v>
                </c:pt>
                <c:pt idx="12414" formatCode="General">
                  <c:v>12.414</c:v>
                </c:pt>
                <c:pt idx="12415" formatCode="General">
                  <c:v>12.414999999999999</c:v>
                </c:pt>
                <c:pt idx="12416" formatCode="General">
                  <c:v>12.416</c:v>
                </c:pt>
                <c:pt idx="12417" formatCode="General">
                  <c:v>12.417</c:v>
                </c:pt>
                <c:pt idx="12418" formatCode="General">
                  <c:v>12.417999999999999</c:v>
                </c:pt>
                <c:pt idx="12419" formatCode="General">
                  <c:v>12.419</c:v>
                </c:pt>
                <c:pt idx="12420" formatCode="General">
                  <c:v>12.42</c:v>
                </c:pt>
                <c:pt idx="12421" formatCode="General">
                  <c:v>12.420999999999999</c:v>
                </c:pt>
                <c:pt idx="12422" formatCode="General">
                  <c:v>12.422000000000001</c:v>
                </c:pt>
                <c:pt idx="12423" formatCode="General">
                  <c:v>12.423</c:v>
                </c:pt>
                <c:pt idx="12424" formatCode="General">
                  <c:v>12.423999999999999</c:v>
                </c:pt>
                <c:pt idx="12425" formatCode="General">
                  <c:v>12.425000000000001</c:v>
                </c:pt>
                <c:pt idx="12426" formatCode="General">
                  <c:v>12.426</c:v>
                </c:pt>
                <c:pt idx="12427" formatCode="General">
                  <c:v>12.427</c:v>
                </c:pt>
                <c:pt idx="12428" formatCode="General">
                  <c:v>12.428000000000001</c:v>
                </c:pt>
                <c:pt idx="12429" formatCode="General">
                  <c:v>12.429</c:v>
                </c:pt>
                <c:pt idx="12430" formatCode="General">
                  <c:v>12.43</c:v>
                </c:pt>
                <c:pt idx="12431" formatCode="General">
                  <c:v>12.430999999999999</c:v>
                </c:pt>
                <c:pt idx="12432" formatCode="General">
                  <c:v>12.432</c:v>
                </c:pt>
                <c:pt idx="12433" formatCode="General">
                  <c:v>12.433</c:v>
                </c:pt>
                <c:pt idx="12434" formatCode="General">
                  <c:v>12.433999999999999</c:v>
                </c:pt>
                <c:pt idx="12435" formatCode="General">
                  <c:v>12.435</c:v>
                </c:pt>
                <c:pt idx="12436" formatCode="General">
                  <c:v>12.436</c:v>
                </c:pt>
                <c:pt idx="12437" formatCode="General">
                  <c:v>12.436999999999999</c:v>
                </c:pt>
                <c:pt idx="12438" formatCode="General">
                  <c:v>12.438000000000001</c:v>
                </c:pt>
                <c:pt idx="12439" formatCode="General">
                  <c:v>12.439</c:v>
                </c:pt>
                <c:pt idx="12440" formatCode="General">
                  <c:v>12.44</c:v>
                </c:pt>
                <c:pt idx="12441" formatCode="General">
                  <c:v>12.441000000000001</c:v>
                </c:pt>
                <c:pt idx="12442" formatCode="General">
                  <c:v>12.442</c:v>
                </c:pt>
                <c:pt idx="12443" formatCode="General">
                  <c:v>12.443</c:v>
                </c:pt>
                <c:pt idx="12444" formatCode="General">
                  <c:v>12.444000000000001</c:v>
                </c:pt>
                <c:pt idx="12445" formatCode="General">
                  <c:v>12.445</c:v>
                </c:pt>
                <c:pt idx="12446" formatCode="General">
                  <c:v>12.446</c:v>
                </c:pt>
                <c:pt idx="12447" formatCode="General">
                  <c:v>12.446999999999999</c:v>
                </c:pt>
                <c:pt idx="12448" formatCode="General">
                  <c:v>12.448</c:v>
                </c:pt>
                <c:pt idx="12449" formatCode="General">
                  <c:v>12.449</c:v>
                </c:pt>
                <c:pt idx="12450" formatCode="General">
                  <c:v>12.45</c:v>
                </c:pt>
                <c:pt idx="12451" formatCode="General">
                  <c:v>12.451000000000001</c:v>
                </c:pt>
                <c:pt idx="12452" formatCode="General">
                  <c:v>12.452</c:v>
                </c:pt>
                <c:pt idx="12453" formatCode="General">
                  <c:v>12.452999999999999</c:v>
                </c:pt>
                <c:pt idx="12454" formatCode="General">
                  <c:v>12.454000000000001</c:v>
                </c:pt>
                <c:pt idx="12455" formatCode="General">
                  <c:v>12.455</c:v>
                </c:pt>
                <c:pt idx="12456" formatCode="General">
                  <c:v>12.456</c:v>
                </c:pt>
                <c:pt idx="12457" formatCode="General">
                  <c:v>12.457000000000001</c:v>
                </c:pt>
                <c:pt idx="12458" formatCode="General">
                  <c:v>12.458</c:v>
                </c:pt>
                <c:pt idx="12459" formatCode="General">
                  <c:v>12.459</c:v>
                </c:pt>
                <c:pt idx="12460" formatCode="General">
                  <c:v>12.46</c:v>
                </c:pt>
                <c:pt idx="12461" formatCode="General">
                  <c:v>12.461</c:v>
                </c:pt>
                <c:pt idx="12462" formatCode="General">
                  <c:v>12.462</c:v>
                </c:pt>
                <c:pt idx="12463" formatCode="General">
                  <c:v>12.462999999999999</c:v>
                </c:pt>
                <c:pt idx="12464" formatCode="General">
                  <c:v>12.464</c:v>
                </c:pt>
                <c:pt idx="12465" formatCode="General">
                  <c:v>12.465</c:v>
                </c:pt>
                <c:pt idx="12466" formatCode="General">
                  <c:v>12.465999999999999</c:v>
                </c:pt>
                <c:pt idx="12467" formatCode="General">
                  <c:v>12.467000000000001</c:v>
                </c:pt>
                <c:pt idx="12468" formatCode="General">
                  <c:v>12.468</c:v>
                </c:pt>
                <c:pt idx="12469" formatCode="General">
                  <c:v>12.468999999999999</c:v>
                </c:pt>
                <c:pt idx="12470" formatCode="General">
                  <c:v>12.47</c:v>
                </c:pt>
                <c:pt idx="12471" formatCode="General">
                  <c:v>12.471</c:v>
                </c:pt>
                <c:pt idx="12472" formatCode="General">
                  <c:v>12.472</c:v>
                </c:pt>
                <c:pt idx="12473" formatCode="General">
                  <c:v>12.473000000000001</c:v>
                </c:pt>
                <c:pt idx="12474" formatCode="General">
                  <c:v>12.474</c:v>
                </c:pt>
                <c:pt idx="12475" formatCode="General">
                  <c:v>12.475</c:v>
                </c:pt>
                <c:pt idx="12476" formatCode="General">
                  <c:v>12.476000000000001</c:v>
                </c:pt>
                <c:pt idx="12477" formatCode="General">
                  <c:v>12.477</c:v>
                </c:pt>
                <c:pt idx="12478" formatCode="General">
                  <c:v>12.478</c:v>
                </c:pt>
                <c:pt idx="12479" formatCode="General">
                  <c:v>12.478999999999999</c:v>
                </c:pt>
                <c:pt idx="12480" formatCode="General">
                  <c:v>12.48</c:v>
                </c:pt>
                <c:pt idx="12481" formatCode="General">
                  <c:v>12.481</c:v>
                </c:pt>
                <c:pt idx="12482" formatCode="General">
                  <c:v>12.481999999999999</c:v>
                </c:pt>
                <c:pt idx="12483" formatCode="General">
                  <c:v>12.483000000000001</c:v>
                </c:pt>
                <c:pt idx="12484" formatCode="General">
                  <c:v>12.484</c:v>
                </c:pt>
                <c:pt idx="12485" formatCode="General">
                  <c:v>12.484999999999999</c:v>
                </c:pt>
                <c:pt idx="12486" formatCode="General">
                  <c:v>12.486000000000001</c:v>
                </c:pt>
                <c:pt idx="12487" formatCode="General">
                  <c:v>12.487</c:v>
                </c:pt>
                <c:pt idx="12488" formatCode="General">
                  <c:v>12.488</c:v>
                </c:pt>
                <c:pt idx="12489" formatCode="General">
                  <c:v>12.489000000000001</c:v>
                </c:pt>
                <c:pt idx="12490" formatCode="General">
                  <c:v>12.49</c:v>
                </c:pt>
                <c:pt idx="12491" formatCode="General">
                  <c:v>12.491</c:v>
                </c:pt>
                <c:pt idx="12492" formatCode="General">
                  <c:v>12.492000000000001</c:v>
                </c:pt>
                <c:pt idx="12493" formatCode="General">
                  <c:v>12.493</c:v>
                </c:pt>
                <c:pt idx="12494" formatCode="General">
                  <c:v>12.494</c:v>
                </c:pt>
                <c:pt idx="12495" formatCode="General">
                  <c:v>12.494999999999999</c:v>
                </c:pt>
                <c:pt idx="12496" formatCode="General">
                  <c:v>12.496</c:v>
                </c:pt>
                <c:pt idx="12497" formatCode="General">
                  <c:v>12.497</c:v>
                </c:pt>
                <c:pt idx="12498" formatCode="General">
                  <c:v>12.497999999999999</c:v>
                </c:pt>
                <c:pt idx="12499" formatCode="General">
                  <c:v>12.499000000000001</c:v>
                </c:pt>
                <c:pt idx="12500" formatCode="General">
                  <c:v>12.5</c:v>
                </c:pt>
                <c:pt idx="12501" formatCode="General">
                  <c:v>12.500999999999999</c:v>
                </c:pt>
                <c:pt idx="12502" formatCode="General">
                  <c:v>12.502000000000001</c:v>
                </c:pt>
                <c:pt idx="12503" formatCode="General">
                  <c:v>12.503</c:v>
                </c:pt>
                <c:pt idx="12504" formatCode="General">
                  <c:v>12.504</c:v>
                </c:pt>
                <c:pt idx="12505" formatCode="General">
                  <c:v>12.505000000000001</c:v>
                </c:pt>
                <c:pt idx="12506" formatCode="General">
                  <c:v>12.506</c:v>
                </c:pt>
                <c:pt idx="12507" formatCode="General">
                  <c:v>12.507</c:v>
                </c:pt>
                <c:pt idx="12508" formatCode="General">
                  <c:v>12.507999999999999</c:v>
                </c:pt>
                <c:pt idx="12509" formatCode="General">
                  <c:v>12.509</c:v>
                </c:pt>
                <c:pt idx="12510" formatCode="General">
                  <c:v>12.51</c:v>
                </c:pt>
                <c:pt idx="12511" formatCode="General">
                  <c:v>12.510999999999999</c:v>
                </c:pt>
                <c:pt idx="12512" formatCode="General">
                  <c:v>12.512</c:v>
                </c:pt>
                <c:pt idx="12513" formatCode="General">
                  <c:v>12.513</c:v>
                </c:pt>
                <c:pt idx="12514" formatCode="General">
                  <c:v>12.513999999999999</c:v>
                </c:pt>
                <c:pt idx="12515" formatCode="General">
                  <c:v>12.515000000000001</c:v>
                </c:pt>
                <c:pt idx="12516" formatCode="General">
                  <c:v>12.516</c:v>
                </c:pt>
                <c:pt idx="12517" formatCode="General">
                  <c:v>12.516999999999999</c:v>
                </c:pt>
                <c:pt idx="12518" formatCode="General">
                  <c:v>12.518000000000001</c:v>
                </c:pt>
                <c:pt idx="12519" formatCode="General">
                  <c:v>12.519</c:v>
                </c:pt>
                <c:pt idx="12520" formatCode="General">
                  <c:v>12.52</c:v>
                </c:pt>
                <c:pt idx="12521" formatCode="General">
                  <c:v>12.521000000000001</c:v>
                </c:pt>
                <c:pt idx="12522" formatCode="General">
                  <c:v>12.522</c:v>
                </c:pt>
                <c:pt idx="12523" formatCode="General">
                  <c:v>12.523</c:v>
                </c:pt>
                <c:pt idx="12524" formatCode="General">
                  <c:v>12.523999999999999</c:v>
                </c:pt>
                <c:pt idx="12525" formatCode="General">
                  <c:v>12.525</c:v>
                </c:pt>
                <c:pt idx="12526" formatCode="General">
                  <c:v>12.526</c:v>
                </c:pt>
                <c:pt idx="12527" formatCode="General">
                  <c:v>12.526999999999999</c:v>
                </c:pt>
                <c:pt idx="12528" formatCode="General">
                  <c:v>12.528</c:v>
                </c:pt>
                <c:pt idx="12529" formatCode="General">
                  <c:v>12.529</c:v>
                </c:pt>
                <c:pt idx="12530" formatCode="General">
                  <c:v>12.53</c:v>
                </c:pt>
                <c:pt idx="12531" formatCode="General">
                  <c:v>12.531000000000001</c:v>
                </c:pt>
                <c:pt idx="12532" formatCode="General">
                  <c:v>12.532</c:v>
                </c:pt>
                <c:pt idx="12533" formatCode="General">
                  <c:v>12.532999999999999</c:v>
                </c:pt>
                <c:pt idx="12534" formatCode="General">
                  <c:v>12.534000000000001</c:v>
                </c:pt>
                <c:pt idx="12535" formatCode="General">
                  <c:v>12.535</c:v>
                </c:pt>
                <c:pt idx="12536" formatCode="General">
                  <c:v>12.536</c:v>
                </c:pt>
                <c:pt idx="12537" formatCode="General">
                  <c:v>12.537000000000001</c:v>
                </c:pt>
                <c:pt idx="12538" formatCode="General">
                  <c:v>12.538</c:v>
                </c:pt>
                <c:pt idx="12539" formatCode="General">
                  <c:v>12.539</c:v>
                </c:pt>
                <c:pt idx="12540" formatCode="General">
                  <c:v>12.54</c:v>
                </c:pt>
                <c:pt idx="12541" formatCode="General">
                  <c:v>12.541</c:v>
                </c:pt>
                <c:pt idx="12542" formatCode="General">
                  <c:v>12.542</c:v>
                </c:pt>
                <c:pt idx="12543" formatCode="General">
                  <c:v>12.542999999999999</c:v>
                </c:pt>
                <c:pt idx="12544" formatCode="General">
                  <c:v>12.544</c:v>
                </c:pt>
                <c:pt idx="12545" formatCode="General">
                  <c:v>12.545</c:v>
                </c:pt>
                <c:pt idx="12546" formatCode="General">
                  <c:v>12.545999999999999</c:v>
                </c:pt>
                <c:pt idx="12547" formatCode="General">
                  <c:v>12.547000000000001</c:v>
                </c:pt>
                <c:pt idx="12548" formatCode="General">
                  <c:v>12.548</c:v>
                </c:pt>
                <c:pt idx="12549" formatCode="General">
                  <c:v>12.548999999999999</c:v>
                </c:pt>
                <c:pt idx="12550" formatCode="General">
                  <c:v>12.55</c:v>
                </c:pt>
                <c:pt idx="12551" formatCode="General">
                  <c:v>12.551</c:v>
                </c:pt>
                <c:pt idx="12552" formatCode="General">
                  <c:v>12.552</c:v>
                </c:pt>
                <c:pt idx="12553" formatCode="General">
                  <c:v>12.553000000000001</c:v>
                </c:pt>
                <c:pt idx="12554" formatCode="General">
                  <c:v>12.554</c:v>
                </c:pt>
                <c:pt idx="12555" formatCode="General">
                  <c:v>12.555</c:v>
                </c:pt>
                <c:pt idx="12556" formatCode="General">
                  <c:v>12.555999999999999</c:v>
                </c:pt>
                <c:pt idx="12557" formatCode="General">
                  <c:v>12.557</c:v>
                </c:pt>
                <c:pt idx="12558" formatCode="General">
                  <c:v>12.558</c:v>
                </c:pt>
                <c:pt idx="12559" formatCode="General">
                  <c:v>12.558999999999999</c:v>
                </c:pt>
                <c:pt idx="12560" formatCode="General">
                  <c:v>12.56</c:v>
                </c:pt>
                <c:pt idx="12561" formatCode="General">
                  <c:v>12.561</c:v>
                </c:pt>
                <c:pt idx="12562" formatCode="General">
                  <c:v>12.561999999999999</c:v>
                </c:pt>
                <c:pt idx="12563" formatCode="General">
                  <c:v>12.563000000000001</c:v>
                </c:pt>
                <c:pt idx="12564" formatCode="General">
                  <c:v>12.564</c:v>
                </c:pt>
                <c:pt idx="12565" formatCode="General">
                  <c:v>12.565</c:v>
                </c:pt>
                <c:pt idx="12566" formatCode="General">
                  <c:v>12.566000000000001</c:v>
                </c:pt>
                <c:pt idx="12567" formatCode="General">
                  <c:v>12.567</c:v>
                </c:pt>
                <c:pt idx="12568" formatCode="General">
                  <c:v>12.568</c:v>
                </c:pt>
                <c:pt idx="12569" formatCode="General">
                  <c:v>12.569000000000001</c:v>
                </c:pt>
                <c:pt idx="12570" formatCode="General">
                  <c:v>12.57</c:v>
                </c:pt>
                <c:pt idx="12571" formatCode="General">
                  <c:v>12.571</c:v>
                </c:pt>
                <c:pt idx="12572" formatCode="General">
                  <c:v>12.571999999999999</c:v>
                </c:pt>
                <c:pt idx="12573" formatCode="General">
                  <c:v>12.573</c:v>
                </c:pt>
                <c:pt idx="12574" formatCode="General">
                  <c:v>12.574</c:v>
                </c:pt>
                <c:pt idx="12575" formatCode="General">
                  <c:v>12.574999999999999</c:v>
                </c:pt>
                <c:pt idx="12576" formatCode="General">
                  <c:v>12.576000000000001</c:v>
                </c:pt>
                <c:pt idx="12577" formatCode="General">
                  <c:v>12.577</c:v>
                </c:pt>
                <c:pt idx="12578" formatCode="General">
                  <c:v>12.577999999999999</c:v>
                </c:pt>
                <c:pt idx="12579" formatCode="General">
                  <c:v>12.579000000000001</c:v>
                </c:pt>
                <c:pt idx="12580" formatCode="General">
                  <c:v>12.58</c:v>
                </c:pt>
                <c:pt idx="12581" formatCode="General">
                  <c:v>12.581</c:v>
                </c:pt>
                <c:pt idx="12582" formatCode="General">
                  <c:v>12.582000000000001</c:v>
                </c:pt>
                <c:pt idx="12583" formatCode="General">
                  <c:v>12.583</c:v>
                </c:pt>
                <c:pt idx="12584" formatCode="General">
                  <c:v>12.584</c:v>
                </c:pt>
                <c:pt idx="12585" formatCode="General">
                  <c:v>12.585000000000001</c:v>
                </c:pt>
                <c:pt idx="12586" formatCode="General">
                  <c:v>12.586</c:v>
                </c:pt>
                <c:pt idx="12587" formatCode="General">
                  <c:v>12.587</c:v>
                </c:pt>
                <c:pt idx="12588" formatCode="General">
                  <c:v>12.587999999999999</c:v>
                </c:pt>
                <c:pt idx="12589" formatCode="General">
                  <c:v>12.589</c:v>
                </c:pt>
                <c:pt idx="12590" formatCode="General">
                  <c:v>12.59</c:v>
                </c:pt>
                <c:pt idx="12591" formatCode="General">
                  <c:v>12.590999999999999</c:v>
                </c:pt>
                <c:pt idx="12592" formatCode="General">
                  <c:v>12.592000000000001</c:v>
                </c:pt>
                <c:pt idx="12593" formatCode="General">
                  <c:v>12.593</c:v>
                </c:pt>
                <c:pt idx="12594" formatCode="General">
                  <c:v>12.593999999999999</c:v>
                </c:pt>
                <c:pt idx="12595" formatCode="General">
                  <c:v>12.595000000000001</c:v>
                </c:pt>
                <c:pt idx="12596" formatCode="General">
                  <c:v>12.596</c:v>
                </c:pt>
                <c:pt idx="12597" formatCode="General">
                  <c:v>12.597</c:v>
                </c:pt>
                <c:pt idx="12598" formatCode="General">
                  <c:v>12.598000000000001</c:v>
                </c:pt>
                <c:pt idx="12599" formatCode="General">
                  <c:v>12.599</c:v>
                </c:pt>
                <c:pt idx="12600" formatCode="General">
                  <c:v>12.6</c:v>
                </c:pt>
                <c:pt idx="12601" formatCode="General">
                  <c:v>12.601000000000001</c:v>
                </c:pt>
                <c:pt idx="12602" formatCode="General">
                  <c:v>12.602</c:v>
                </c:pt>
                <c:pt idx="12603" formatCode="General">
                  <c:v>12.603</c:v>
                </c:pt>
                <c:pt idx="12604" formatCode="General">
                  <c:v>12.603999999999999</c:v>
                </c:pt>
                <c:pt idx="12605" formatCode="General">
                  <c:v>12.605</c:v>
                </c:pt>
                <c:pt idx="12606" formatCode="General">
                  <c:v>12.606</c:v>
                </c:pt>
                <c:pt idx="12607" formatCode="General">
                  <c:v>12.606999999999999</c:v>
                </c:pt>
                <c:pt idx="12608" formatCode="General">
                  <c:v>12.608000000000001</c:v>
                </c:pt>
                <c:pt idx="12609" formatCode="General">
                  <c:v>12.609</c:v>
                </c:pt>
                <c:pt idx="12610" formatCode="General">
                  <c:v>12.61</c:v>
                </c:pt>
                <c:pt idx="12611" formatCode="General">
                  <c:v>12.611000000000001</c:v>
                </c:pt>
                <c:pt idx="12612" formatCode="General">
                  <c:v>12.612</c:v>
                </c:pt>
                <c:pt idx="12613" formatCode="General">
                  <c:v>12.613</c:v>
                </c:pt>
                <c:pt idx="12614" formatCode="General">
                  <c:v>12.614000000000001</c:v>
                </c:pt>
                <c:pt idx="12615" formatCode="General">
                  <c:v>12.615</c:v>
                </c:pt>
                <c:pt idx="12616" formatCode="General">
                  <c:v>12.616</c:v>
                </c:pt>
                <c:pt idx="12617" formatCode="General">
                  <c:v>12.617000000000001</c:v>
                </c:pt>
                <c:pt idx="12618" formatCode="General">
                  <c:v>12.618</c:v>
                </c:pt>
                <c:pt idx="12619" formatCode="General">
                  <c:v>12.619</c:v>
                </c:pt>
                <c:pt idx="12620" formatCode="General">
                  <c:v>12.62</c:v>
                </c:pt>
                <c:pt idx="12621" formatCode="General">
                  <c:v>12.621</c:v>
                </c:pt>
                <c:pt idx="12622" formatCode="General">
                  <c:v>12.622</c:v>
                </c:pt>
                <c:pt idx="12623" formatCode="General">
                  <c:v>12.622999999999999</c:v>
                </c:pt>
                <c:pt idx="12624" formatCode="General">
                  <c:v>12.624000000000001</c:v>
                </c:pt>
                <c:pt idx="12625" formatCode="General">
                  <c:v>12.625</c:v>
                </c:pt>
                <c:pt idx="12626" formatCode="General">
                  <c:v>12.625999999999999</c:v>
                </c:pt>
                <c:pt idx="12627" formatCode="General">
                  <c:v>12.627000000000001</c:v>
                </c:pt>
                <c:pt idx="12628" formatCode="General">
                  <c:v>12.628</c:v>
                </c:pt>
                <c:pt idx="12629" formatCode="General">
                  <c:v>12.629</c:v>
                </c:pt>
                <c:pt idx="12630" formatCode="General">
                  <c:v>12.63</c:v>
                </c:pt>
                <c:pt idx="12631" formatCode="General">
                  <c:v>12.631</c:v>
                </c:pt>
                <c:pt idx="12632" formatCode="General">
                  <c:v>12.632</c:v>
                </c:pt>
                <c:pt idx="12633" formatCode="General">
                  <c:v>12.632999999999999</c:v>
                </c:pt>
                <c:pt idx="12634" formatCode="General">
                  <c:v>12.634</c:v>
                </c:pt>
                <c:pt idx="12635" formatCode="General">
                  <c:v>12.635</c:v>
                </c:pt>
                <c:pt idx="12636" formatCode="General">
                  <c:v>12.635999999999999</c:v>
                </c:pt>
                <c:pt idx="12637" formatCode="General">
                  <c:v>12.637</c:v>
                </c:pt>
                <c:pt idx="12638" formatCode="General">
                  <c:v>12.638</c:v>
                </c:pt>
                <c:pt idx="12639" formatCode="General">
                  <c:v>12.638999999999999</c:v>
                </c:pt>
                <c:pt idx="12640" formatCode="General">
                  <c:v>12.64</c:v>
                </c:pt>
                <c:pt idx="12641" formatCode="General">
                  <c:v>12.641</c:v>
                </c:pt>
                <c:pt idx="12642" formatCode="General">
                  <c:v>12.641999999999999</c:v>
                </c:pt>
                <c:pt idx="12643" formatCode="General">
                  <c:v>12.643000000000001</c:v>
                </c:pt>
                <c:pt idx="12644" formatCode="General">
                  <c:v>12.644</c:v>
                </c:pt>
                <c:pt idx="12645" formatCode="General">
                  <c:v>12.645</c:v>
                </c:pt>
                <c:pt idx="12646" formatCode="General">
                  <c:v>12.646000000000001</c:v>
                </c:pt>
                <c:pt idx="12647" formatCode="General">
                  <c:v>12.647</c:v>
                </c:pt>
                <c:pt idx="12648" formatCode="General">
                  <c:v>12.648</c:v>
                </c:pt>
                <c:pt idx="12649" formatCode="General">
                  <c:v>12.648999999999999</c:v>
                </c:pt>
                <c:pt idx="12650" formatCode="General">
                  <c:v>12.65</c:v>
                </c:pt>
                <c:pt idx="12651" formatCode="General">
                  <c:v>12.651</c:v>
                </c:pt>
                <c:pt idx="12652" formatCode="General">
                  <c:v>12.651999999999999</c:v>
                </c:pt>
                <c:pt idx="12653" formatCode="General">
                  <c:v>12.653</c:v>
                </c:pt>
                <c:pt idx="12654" formatCode="General">
                  <c:v>12.654</c:v>
                </c:pt>
                <c:pt idx="12655" formatCode="General">
                  <c:v>12.654999999999999</c:v>
                </c:pt>
                <c:pt idx="12656" formatCode="General">
                  <c:v>12.656000000000001</c:v>
                </c:pt>
                <c:pt idx="12657" formatCode="General">
                  <c:v>12.657</c:v>
                </c:pt>
                <c:pt idx="12658" formatCode="General">
                  <c:v>12.657999999999999</c:v>
                </c:pt>
                <c:pt idx="12659" formatCode="General">
                  <c:v>12.659000000000001</c:v>
                </c:pt>
                <c:pt idx="12660" formatCode="General">
                  <c:v>12.66</c:v>
                </c:pt>
                <c:pt idx="12661" formatCode="General">
                  <c:v>12.661</c:v>
                </c:pt>
                <c:pt idx="12662" formatCode="General">
                  <c:v>12.662000000000001</c:v>
                </c:pt>
                <c:pt idx="12663" formatCode="General">
                  <c:v>12.663</c:v>
                </c:pt>
                <c:pt idx="12664" formatCode="General">
                  <c:v>12.664</c:v>
                </c:pt>
                <c:pt idx="12665" formatCode="General">
                  <c:v>12.664999999999999</c:v>
                </c:pt>
                <c:pt idx="12666" formatCode="General">
                  <c:v>12.666</c:v>
                </c:pt>
                <c:pt idx="12667" formatCode="General">
                  <c:v>12.667</c:v>
                </c:pt>
                <c:pt idx="12668" formatCode="General">
                  <c:v>12.667999999999999</c:v>
                </c:pt>
                <c:pt idx="12669" formatCode="General">
                  <c:v>12.669</c:v>
                </c:pt>
                <c:pt idx="12670" formatCode="General">
                  <c:v>12.67</c:v>
                </c:pt>
                <c:pt idx="12671" formatCode="General">
                  <c:v>12.670999999999999</c:v>
                </c:pt>
                <c:pt idx="12672" formatCode="General">
                  <c:v>12.672000000000001</c:v>
                </c:pt>
                <c:pt idx="12673" formatCode="General">
                  <c:v>12.673</c:v>
                </c:pt>
                <c:pt idx="12674" formatCode="General">
                  <c:v>12.673999999999999</c:v>
                </c:pt>
                <c:pt idx="12675" formatCode="General">
                  <c:v>12.675000000000001</c:v>
                </c:pt>
                <c:pt idx="12676" formatCode="General">
                  <c:v>12.676</c:v>
                </c:pt>
                <c:pt idx="12677" formatCode="General">
                  <c:v>12.677</c:v>
                </c:pt>
                <c:pt idx="12678" formatCode="General">
                  <c:v>12.678000000000001</c:v>
                </c:pt>
                <c:pt idx="12679" formatCode="General">
                  <c:v>12.679</c:v>
                </c:pt>
                <c:pt idx="12680" formatCode="General">
                  <c:v>12.68</c:v>
                </c:pt>
                <c:pt idx="12681" formatCode="General">
                  <c:v>12.680999999999999</c:v>
                </c:pt>
                <c:pt idx="12682" formatCode="General">
                  <c:v>12.682</c:v>
                </c:pt>
                <c:pt idx="12683" formatCode="General">
                  <c:v>12.683</c:v>
                </c:pt>
                <c:pt idx="12684" formatCode="General">
                  <c:v>12.683999999999999</c:v>
                </c:pt>
                <c:pt idx="12685" formatCode="General">
                  <c:v>12.685</c:v>
                </c:pt>
                <c:pt idx="12686" formatCode="General">
                  <c:v>12.686</c:v>
                </c:pt>
                <c:pt idx="12687" formatCode="General">
                  <c:v>12.686999999999999</c:v>
                </c:pt>
                <c:pt idx="12688" formatCode="General">
                  <c:v>12.688000000000001</c:v>
                </c:pt>
                <c:pt idx="12689" formatCode="General">
                  <c:v>12.689</c:v>
                </c:pt>
                <c:pt idx="12690" formatCode="General">
                  <c:v>12.69</c:v>
                </c:pt>
                <c:pt idx="12691" formatCode="General">
                  <c:v>12.691000000000001</c:v>
                </c:pt>
                <c:pt idx="12692" formatCode="General">
                  <c:v>12.692</c:v>
                </c:pt>
                <c:pt idx="12693" formatCode="General">
                  <c:v>12.693</c:v>
                </c:pt>
                <c:pt idx="12694" formatCode="General">
                  <c:v>12.694000000000001</c:v>
                </c:pt>
                <c:pt idx="12695" formatCode="General">
                  <c:v>12.695</c:v>
                </c:pt>
                <c:pt idx="12696" formatCode="General">
                  <c:v>12.696</c:v>
                </c:pt>
                <c:pt idx="12697" formatCode="General">
                  <c:v>12.696999999999999</c:v>
                </c:pt>
                <c:pt idx="12698" formatCode="General">
                  <c:v>12.698</c:v>
                </c:pt>
                <c:pt idx="12699" formatCode="General">
                  <c:v>12.699</c:v>
                </c:pt>
                <c:pt idx="12700" formatCode="General">
                  <c:v>12.7</c:v>
                </c:pt>
                <c:pt idx="12701" formatCode="General">
                  <c:v>12.701000000000001</c:v>
                </c:pt>
                <c:pt idx="12702" formatCode="General">
                  <c:v>12.702</c:v>
                </c:pt>
                <c:pt idx="12703" formatCode="General">
                  <c:v>12.702999999999999</c:v>
                </c:pt>
                <c:pt idx="12704" formatCode="General">
                  <c:v>12.704000000000001</c:v>
                </c:pt>
                <c:pt idx="12705" formatCode="General">
                  <c:v>12.705</c:v>
                </c:pt>
                <c:pt idx="12706" formatCode="General">
                  <c:v>12.706</c:v>
                </c:pt>
                <c:pt idx="12707" formatCode="General">
                  <c:v>12.707000000000001</c:v>
                </c:pt>
                <c:pt idx="12708" formatCode="General">
                  <c:v>12.708</c:v>
                </c:pt>
                <c:pt idx="12709" formatCode="General">
                  <c:v>12.709</c:v>
                </c:pt>
                <c:pt idx="12710" formatCode="General">
                  <c:v>12.71</c:v>
                </c:pt>
                <c:pt idx="12711" formatCode="General">
                  <c:v>12.711</c:v>
                </c:pt>
                <c:pt idx="12712" formatCode="General">
                  <c:v>12.712</c:v>
                </c:pt>
                <c:pt idx="12713" formatCode="General">
                  <c:v>12.712999999999999</c:v>
                </c:pt>
                <c:pt idx="12714" formatCode="General">
                  <c:v>12.714</c:v>
                </c:pt>
                <c:pt idx="12715" formatCode="General">
                  <c:v>12.715</c:v>
                </c:pt>
                <c:pt idx="12716" formatCode="General">
                  <c:v>12.715999999999999</c:v>
                </c:pt>
                <c:pt idx="12717" formatCode="General">
                  <c:v>12.717000000000001</c:v>
                </c:pt>
                <c:pt idx="12718" formatCode="General">
                  <c:v>12.718</c:v>
                </c:pt>
                <c:pt idx="12719" formatCode="General">
                  <c:v>12.718999999999999</c:v>
                </c:pt>
                <c:pt idx="12720" formatCode="General">
                  <c:v>12.72</c:v>
                </c:pt>
                <c:pt idx="12721" formatCode="General">
                  <c:v>12.721</c:v>
                </c:pt>
                <c:pt idx="12722" formatCode="General">
                  <c:v>12.722</c:v>
                </c:pt>
                <c:pt idx="12723" formatCode="General">
                  <c:v>12.723000000000001</c:v>
                </c:pt>
                <c:pt idx="12724" formatCode="General">
                  <c:v>12.724</c:v>
                </c:pt>
                <c:pt idx="12725" formatCode="General">
                  <c:v>12.725</c:v>
                </c:pt>
                <c:pt idx="12726" formatCode="General">
                  <c:v>12.726000000000001</c:v>
                </c:pt>
                <c:pt idx="12727" formatCode="General">
                  <c:v>12.727</c:v>
                </c:pt>
                <c:pt idx="12728" formatCode="General">
                  <c:v>12.728</c:v>
                </c:pt>
                <c:pt idx="12729" formatCode="General">
                  <c:v>12.728999999999999</c:v>
                </c:pt>
                <c:pt idx="12730" formatCode="General">
                  <c:v>12.73</c:v>
                </c:pt>
                <c:pt idx="12731" formatCode="General">
                  <c:v>12.731</c:v>
                </c:pt>
                <c:pt idx="12732" formatCode="General">
                  <c:v>12.731999999999999</c:v>
                </c:pt>
                <c:pt idx="12733" formatCode="General">
                  <c:v>12.733000000000001</c:v>
                </c:pt>
                <c:pt idx="12734" formatCode="General">
                  <c:v>12.734</c:v>
                </c:pt>
                <c:pt idx="12735" formatCode="General">
                  <c:v>12.734999999999999</c:v>
                </c:pt>
                <c:pt idx="12736" formatCode="General">
                  <c:v>12.736000000000001</c:v>
                </c:pt>
                <c:pt idx="12737" formatCode="General">
                  <c:v>12.737</c:v>
                </c:pt>
                <c:pt idx="12738" formatCode="General">
                  <c:v>12.738</c:v>
                </c:pt>
                <c:pt idx="12739" formatCode="General">
                  <c:v>12.739000000000001</c:v>
                </c:pt>
                <c:pt idx="12740" formatCode="General">
                  <c:v>12.74</c:v>
                </c:pt>
                <c:pt idx="12741" formatCode="General">
                  <c:v>12.741</c:v>
                </c:pt>
                <c:pt idx="12742" formatCode="General">
                  <c:v>12.742000000000001</c:v>
                </c:pt>
                <c:pt idx="12743" formatCode="General">
                  <c:v>12.743</c:v>
                </c:pt>
                <c:pt idx="12744" formatCode="General">
                  <c:v>12.744</c:v>
                </c:pt>
                <c:pt idx="12745" formatCode="General">
                  <c:v>12.744999999999999</c:v>
                </c:pt>
                <c:pt idx="12746" formatCode="General">
                  <c:v>12.746</c:v>
                </c:pt>
                <c:pt idx="12747" formatCode="General">
                  <c:v>12.747</c:v>
                </c:pt>
                <c:pt idx="12748" formatCode="General">
                  <c:v>12.747999999999999</c:v>
                </c:pt>
                <c:pt idx="12749" formatCode="General">
                  <c:v>12.749000000000001</c:v>
                </c:pt>
                <c:pt idx="12750" formatCode="General">
                  <c:v>12.75</c:v>
                </c:pt>
                <c:pt idx="12751" formatCode="General">
                  <c:v>12.750999999999999</c:v>
                </c:pt>
                <c:pt idx="12752" formatCode="General">
                  <c:v>12.752000000000001</c:v>
                </c:pt>
                <c:pt idx="12753" formatCode="General">
                  <c:v>12.753</c:v>
                </c:pt>
                <c:pt idx="12754" formatCode="General">
                  <c:v>12.754</c:v>
                </c:pt>
                <c:pt idx="12755" formatCode="General">
                  <c:v>12.755000000000001</c:v>
                </c:pt>
                <c:pt idx="12756" formatCode="General">
                  <c:v>12.756</c:v>
                </c:pt>
                <c:pt idx="12757" formatCode="General">
                  <c:v>12.757</c:v>
                </c:pt>
                <c:pt idx="12758" formatCode="General">
                  <c:v>12.757999999999999</c:v>
                </c:pt>
                <c:pt idx="12759" formatCode="General">
                  <c:v>12.759</c:v>
                </c:pt>
                <c:pt idx="12760" formatCode="General">
                  <c:v>12.76</c:v>
                </c:pt>
                <c:pt idx="12761" formatCode="General">
                  <c:v>12.760999999999999</c:v>
                </c:pt>
                <c:pt idx="12762" formatCode="General">
                  <c:v>12.762</c:v>
                </c:pt>
                <c:pt idx="12763" formatCode="General">
                  <c:v>12.763</c:v>
                </c:pt>
                <c:pt idx="12764" formatCode="General">
                  <c:v>12.763999999999999</c:v>
                </c:pt>
                <c:pt idx="12765" formatCode="General">
                  <c:v>12.765000000000001</c:v>
                </c:pt>
                <c:pt idx="12766" formatCode="General">
                  <c:v>12.766</c:v>
                </c:pt>
                <c:pt idx="12767" formatCode="General">
                  <c:v>12.766999999999999</c:v>
                </c:pt>
                <c:pt idx="12768" formatCode="General">
                  <c:v>12.768000000000001</c:v>
                </c:pt>
                <c:pt idx="12769" formatCode="General">
                  <c:v>12.769</c:v>
                </c:pt>
                <c:pt idx="12770" formatCode="General">
                  <c:v>12.77</c:v>
                </c:pt>
                <c:pt idx="12771" formatCode="General">
                  <c:v>12.771000000000001</c:v>
                </c:pt>
                <c:pt idx="12772" formatCode="General">
                  <c:v>12.772</c:v>
                </c:pt>
                <c:pt idx="12773" formatCode="General">
                  <c:v>12.773</c:v>
                </c:pt>
                <c:pt idx="12774" formatCode="General">
                  <c:v>12.773999999999999</c:v>
                </c:pt>
                <c:pt idx="12775" formatCode="General">
                  <c:v>12.775</c:v>
                </c:pt>
                <c:pt idx="12776" formatCode="General">
                  <c:v>12.776</c:v>
                </c:pt>
                <c:pt idx="12777" formatCode="General">
                  <c:v>12.776999999999999</c:v>
                </c:pt>
                <c:pt idx="12778" formatCode="General">
                  <c:v>12.778</c:v>
                </c:pt>
                <c:pt idx="12779" formatCode="General">
                  <c:v>12.779</c:v>
                </c:pt>
                <c:pt idx="12780" formatCode="General">
                  <c:v>12.78</c:v>
                </c:pt>
                <c:pt idx="12781" formatCode="General">
                  <c:v>12.781000000000001</c:v>
                </c:pt>
                <c:pt idx="12782" formatCode="General">
                  <c:v>12.782</c:v>
                </c:pt>
                <c:pt idx="12783" formatCode="General">
                  <c:v>12.782999999999999</c:v>
                </c:pt>
                <c:pt idx="12784" formatCode="General">
                  <c:v>12.784000000000001</c:v>
                </c:pt>
                <c:pt idx="12785" formatCode="General">
                  <c:v>12.785</c:v>
                </c:pt>
                <c:pt idx="12786" formatCode="General">
                  <c:v>12.786</c:v>
                </c:pt>
                <c:pt idx="12787" formatCode="General">
                  <c:v>12.787000000000001</c:v>
                </c:pt>
                <c:pt idx="12788" formatCode="General">
                  <c:v>12.788</c:v>
                </c:pt>
                <c:pt idx="12789" formatCode="General">
                  <c:v>12.789</c:v>
                </c:pt>
                <c:pt idx="12790" formatCode="General">
                  <c:v>12.79</c:v>
                </c:pt>
                <c:pt idx="12791" formatCode="General">
                  <c:v>12.791</c:v>
                </c:pt>
                <c:pt idx="12792" formatCode="General">
                  <c:v>12.792</c:v>
                </c:pt>
                <c:pt idx="12793" formatCode="General">
                  <c:v>12.792999999999999</c:v>
                </c:pt>
                <c:pt idx="12794" formatCode="General">
                  <c:v>12.794</c:v>
                </c:pt>
                <c:pt idx="12795" formatCode="General">
                  <c:v>12.795</c:v>
                </c:pt>
                <c:pt idx="12796" formatCode="General">
                  <c:v>12.795999999999999</c:v>
                </c:pt>
                <c:pt idx="12797" formatCode="General">
                  <c:v>12.797000000000001</c:v>
                </c:pt>
                <c:pt idx="12798" formatCode="General">
                  <c:v>12.798</c:v>
                </c:pt>
                <c:pt idx="12799" formatCode="General">
                  <c:v>12.798999999999999</c:v>
                </c:pt>
                <c:pt idx="12800" formatCode="General">
                  <c:v>12.8</c:v>
                </c:pt>
                <c:pt idx="12801" formatCode="General">
                  <c:v>12.801</c:v>
                </c:pt>
                <c:pt idx="12802" formatCode="General">
                  <c:v>12.802</c:v>
                </c:pt>
                <c:pt idx="12803" formatCode="General">
                  <c:v>12.803000000000001</c:v>
                </c:pt>
                <c:pt idx="12804" formatCode="General">
                  <c:v>12.804</c:v>
                </c:pt>
                <c:pt idx="12805" formatCode="General">
                  <c:v>12.805</c:v>
                </c:pt>
                <c:pt idx="12806" formatCode="General">
                  <c:v>12.805999999999999</c:v>
                </c:pt>
                <c:pt idx="12807" formatCode="General">
                  <c:v>12.807</c:v>
                </c:pt>
                <c:pt idx="12808" formatCode="General">
                  <c:v>12.808</c:v>
                </c:pt>
                <c:pt idx="12809" formatCode="General">
                  <c:v>12.808999999999999</c:v>
                </c:pt>
                <c:pt idx="12810" formatCode="General">
                  <c:v>12.81</c:v>
                </c:pt>
                <c:pt idx="12811" formatCode="General">
                  <c:v>12.811</c:v>
                </c:pt>
                <c:pt idx="12812" formatCode="General">
                  <c:v>12.811999999999999</c:v>
                </c:pt>
                <c:pt idx="12813" formatCode="General">
                  <c:v>12.813000000000001</c:v>
                </c:pt>
                <c:pt idx="12814" formatCode="General">
                  <c:v>12.814</c:v>
                </c:pt>
                <c:pt idx="12815" formatCode="General">
                  <c:v>12.815</c:v>
                </c:pt>
                <c:pt idx="12816" formatCode="General">
                  <c:v>12.816000000000001</c:v>
                </c:pt>
                <c:pt idx="12817" formatCode="General">
                  <c:v>12.817</c:v>
                </c:pt>
                <c:pt idx="12818" formatCode="General">
                  <c:v>12.818</c:v>
                </c:pt>
                <c:pt idx="12819" formatCode="General">
                  <c:v>12.819000000000001</c:v>
                </c:pt>
                <c:pt idx="12820" formatCode="General">
                  <c:v>12.82</c:v>
                </c:pt>
                <c:pt idx="12821" formatCode="General">
                  <c:v>12.821</c:v>
                </c:pt>
                <c:pt idx="12822" formatCode="General">
                  <c:v>12.821999999999999</c:v>
                </c:pt>
                <c:pt idx="12823" formatCode="General">
                  <c:v>12.823</c:v>
                </c:pt>
                <c:pt idx="12824" formatCode="General">
                  <c:v>12.824</c:v>
                </c:pt>
                <c:pt idx="12825" formatCode="General">
                  <c:v>12.824999999999999</c:v>
                </c:pt>
                <c:pt idx="12826" formatCode="General">
                  <c:v>12.826000000000001</c:v>
                </c:pt>
                <c:pt idx="12827" formatCode="General">
                  <c:v>12.827</c:v>
                </c:pt>
                <c:pt idx="12828" formatCode="General">
                  <c:v>12.827999999999999</c:v>
                </c:pt>
                <c:pt idx="12829" formatCode="General">
                  <c:v>12.829000000000001</c:v>
                </c:pt>
                <c:pt idx="12830" formatCode="General">
                  <c:v>12.83</c:v>
                </c:pt>
                <c:pt idx="12831" formatCode="General">
                  <c:v>12.831</c:v>
                </c:pt>
                <c:pt idx="12832" formatCode="General">
                  <c:v>12.832000000000001</c:v>
                </c:pt>
                <c:pt idx="12833" formatCode="General">
                  <c:v>12.833</c:v>
                </c:pt>
                <c:pt idx="12834" formatCode="General">
                  <c:v>12.834</c:v>
                </c:pt>
                <c:pt idx="12835" formatCode="General">
                  <c:v>12.835000000000001</c:v>
                </c:pt>
                <c:pt idx="12836" formatCode="General">
                  <c:v>12.836</c:v>
                </c:pt>
                <c:pt idx="12837" formatCode="General">
                  <c:v>12.837</c:v>
                </c:pt>
                <c:pt idx="12838" formatCode="General">
                  <c:v>12.837999999999999</c:v>
                </c:pt>
                <c:pt idx="12839" formatCode="General">
                  <c:v>12.839</c:v>
                </c:pt>
                <c:pt idx="12840" formatCode="General">
                  <c:v>12.84</c:v>
                </c:pt>
                <c:pt idx="12841" formatCode="General">
                  <c:v>12.840999999999999</c:v>
                </c:pt>
                <c:pt idx="12842" formatCode="General">
                  <c:v>12.842000000000001</c:v>
                </c:pt>
                <c:pt idx="12843" formatCode="General">
                  <c:v>12.843</c:v>
                </c:pt>
                <c:pt idx="12844" formatCode="General">
                  <c:v>12.843999999999999</c:v>
                </c:pt>
                <c:pt idx="12845" formatCode="General">
                  <c:v>12.845000000000001</c:v>
                </c:pt>
                <c:pt idx="12846" formatCode="General">
                  <c:v>12.846</c:v>
                </c:pt>
                <c:pt idx="12847" formatCode="General">
                  <c:v>12.847</c:v>
                </c:pt>
                <c:pt idx="12848" formatCode="General">
                  <c:v>12.848000000000001</c:v>
                </c:pt>
                <c:pt idx="12849" formatCode="General">
                  <c:v>12.849</c:v>
                </c:pt>
                <c:pt idx="12850" formatCode="General">
                  <c:v>12.85</c:v>
                </c:pt>
                <c:pt idx="12851" formatCode="General">
                  <c:v>12.851000000000001</c:v>
                </c:pt>
                <c:pt idx="12852" formatCode="General">
                  <c:v>12.852</c:v>
                </c:pt>
                <c:pt idx="12853" formatCode="General">
                  <c:v>12.853</c:v>
                </c:pt>
                <c:pt idx="12854" formatCode="General">
                  <c:v>12.853999999999999</c:v>
                </c:pt>
                <c:pt idx="12855" formatCode="General">
                  <c:v>12.855</c:v>
                </c:pt>
                <c:pt idx="12856" formatCode="General">
                  <c:v>12.856</c:v>
                </c:pt>
                <c:pt idx="12857" formatCode="General">
                  <c:v>12.856999999999999</c:v>
                </c:pt>
                <c:pt idx="12858" formatCode="General">
                  <c:v>12.858000000000001</c:v>
                </c:pt>
                <c:pt idx="12859" formatCode="General">
                  <c:v>12.859</c:v>
                </c:pt>
                <c:pt idx="12860" formatCode="General">
                  <c:v>12.86</c:v>
                </c:pt>
                <c:pt idx="12861" formatCode="General">
                  <c:v>12.861000000000001</c:v>
                </c:pt>
                <c:pt idx="12862" formatCode="General">
                  <c:v>12.862</c:v>
                </c:pt>
                <c:pt idx="12863" formatCode="General">
                  <c:v>12.863</c:v>
                </c:pt>
                <c:pt idx="12864" formatCode="General">
                  <c:v>12.864000000000001</c:v>
                </c:pt>
                <c:pt idx="12865" formatCode="General">
                  <c:v>12.865</c:v>
                </c:pt>
                <c:pt idx="12866" formatCode="General">
                  <c:v>12.866</c:v>
                </c:pt>
                <c:pt idx="12867" formatCode="General">
                  <c:v>12.867000000000001</c:v>
                </c:pt>
                <c:pt idx="12868" formatCode="General">
                  <c:v>12.868</c:v>
                </c:pt>
                <c:pt idx="12869" formatCode="General">
                  <c:v>12.869</c:v>
                </c:pt>
                <c:pt idx="12870" formatCode="General">
                  <c:v>12.87</c:v>
                </c:pt>
                <c:pt idx="12871" formatCode="General">
                  <c:v>12.871</c:v>
                </c:pt>
                <c:pt idx="12872" formatCode="General">
                  <c:v>12.872</c:v>
                </c:pt>
                <c:pt idx="12873" formatCode="General">
                  <c:v>12.872999999999999</c:v>
                </c:pt>
                <c:pt idx="12874" formatCode="General">
                  <c:v>12.874000000000001</c:v>
                </c:pt>
                <c:pt idx="12875" formatCode="General">
                  <c:v>12.875</c:v>
                </c:pt>
                <c:pt idx="12876" formatCode="General">
                  <c:v>12.875999999999999</c:v>
                </c:pt>
                <c:pt idx="12877" formatCode="General">
                  <c:v>12.877000000000001</c:v>
                </c:pt>
                <c:pt idx="12878" formatCode="General">
                  <c:v>12.878</c:v>
                </c:pt>
                <c:pt idx="12879" formatCode="General">
                  <c:v>12.879</c:v>
                </c:pt>
                <c:pt idx="12880" formatCode="General">
                  <c:v>12.88</c:v>
                </c:pt>
                <c:pt idx="12881" formatCode="General">
                  <c:v>12.881</c:v>
                </c:pt>
                <c:pt idx="12882" formatCode="General">
                  <c:v>12.882</c:v>
                </c:pt>
                <c:pt idx="12883" formatCode="General">
                  <c:v>12.882999999999999</c:v>
                </c:pt>
                <c:pt idx="12884" formatCode="General">
                  <c:v>12.884</c:v>
                </c:pt>
                <c:pt idx="12885" formatCode="General">
                  <c:v>12.885</c:v>
                </c:pt>
                <c:pt idx="12886" formatCode="General">
                  <c:v>12.885999999999999</c:v>
                </c:pt>
                <c:pt idx="12887" formatCode="General">
                  <c:v>12.887</c:v>
                </c:pt>
                <c:pt idx="12888" formatCode="General">
                  <c:v>12.888</c:v>
                </c:pt>
                <c:pt idx="12889" formatCode="General">
                  <c:v>12.888999999999999</c:v>
                </c:pt>
                <c:pt idx="12890" formatCode="General">
                  <c:v>12.89</c:v>
                </c:pt>
                <c:pt idx="12891" formatCode="General">
                  <c:v>12.891</c:v>
                </c:pt>
                <c:pt idx="12892" formatCode="General">
                  <c:v>12.891999999999999</c:v>
                </c:pt>
                <c:pt idx="12893" formatCode="General">
                  <c:v>12.893000000000001</c:v>
                </c:pt>
                <c:pt idx="12894" formatCode="General">
                  <c:v>12.894</c:v>
                </c:pt>
                <c:pt idx="12895" formatCode="General">
                  <c:v>12.895</c:v>
                </c:pt>
                <c:pt idx="12896" formatCode="General">
                  <c:v>12.896000000000001</c:v>
                </c:pt>
                <c:pt idx="12897" formatCode="General">
                  <c:v>12.897</c:v>
                </c:pt>
                <c:pt idx="12898" formatCode="General">
                  <c:v>12.898</c:v>
                </c:pt>
                <c:pt idx="12899" formatCode="General">
                  <c:v>12.898999999999999</c:v>
                </c:pt>
                <c:pt idx="12900" formatCode="General">
                  <c:v>12.9</c:v>
                </c:pt>
                <c:pt idx="12901" formatCode="General">
                  <c:v>12.901</c:v>
                </c:pt>
                <c:pt idx="12902" formatCode="General">
                  <c:v>12.901999999999999</c:v>
                </c:pt>
                <c:pt idx="12903" formatCode="General">
                  <c:v>12.903</c:v>
                </c:pt>
                <c:pt idx="12904" formatCode="General">
                  <c:v>12.904</c:v>
                </c:pt>
                <c:pt idx="12905" formatCode="General">
                  <c:v>12.904999999999999</c:v>
                </c:pt>
                <c:pt idx="12906" formatCode="General">
                  <c:v>12.906000000000001</c:v>
                </c:pt>
                <c:pt idx="12907" formatCode="General">
                  <c:v>12.907</c:v>
                </c:pt>
                <c:pt idx="12908" formatCode="General">
                  <c:v>12.907999999999999</c:v>
                </c:pt>
                <c:pt idx="12909" formatCode="General">
                  <c:v>12.909000000000001</c:v>
                </c:pt>
                <c:pt idx="12910" formatCode="General">
                  <c:v>12.91</c:v>
                </c:pt>
                <c:pt idx="12911" formatCode="General">
                  <c:v>12.911</c:v>
                </c:pt>
                <c:pt idx="12912" formatCode="General">
                  <c:v>12.912000000000001</c:v>
                </c:pt>
                <c:pt idx="12913" formatCode="General">
                  <c:v>12.913</c:v>
                </c:pt>
                <c:pt idx="12914" formatCode="General">
                  <c:v>12.914</c:v>
                </c:pt>
                <c:pt idx="12915" formatCode="General">
                  <c:v>12.914999999999999</c:v>
                </c:pt>
                <c:pt idx="12916" formatCode="General">
                  <c:v>12.916</c:v>
                </c:pt>
                <c:pt idx="12917" formatCode="General">
                  <c:v>12.917</c:v>
                </c:pt>
                <c:pt idx="12918" formatCode="General">
                  <c:v>12.917999999999999</c:v>
                </c:pt>
                <c:pt idx="12919" formatCode="General">
                  <c:v>12.919</c:v>
                </c:pt>
                <c:pt idx="12920" formatCode="General">
                  <c:v>12.92</c:v>
                </c:pt>
                <c:pt idx="12921" formatCode="General">
                  <c:v>12.920999999999999</c:v>
                </c:pt>
                <c:pt idx="12922" formatCode="General">
                  <c:v>12.922000000000001</c:v>
                </c:pt>
                <c:pt idx="12923" formatCode="General">
                  <c:v>12.923</c:v>
                </c:pt>
                <c:pt idx="12924" formatCode="General">
                  <c:v>12.923999999999999</c:v>
                </c:pt>
                <c:pt idx="12925" formatCode="General">
                  <c:v>12.925000000000001</c:v>
                </c:pt>
                <c:pt idx="12926" formatCode="General">
                  <c:v>12.926</c:v>
                </c:pt>
                <c:pt idx="12927" formatCode="General">
                  <c:v>12.927</c:v>
                </c:pt>
                <c:pt idx="12928" formatCode="General">
                  <c:v>12.928000000000001</c:v>
                </c:pt>
                <c:pt idx="12929" formatCode="General">
                  <c:v>12.929</c:v>
                </c:pt>
                <c:pt idx="12930" formatCode="General">
                  <c:v>12.93</c:v>
                </c:pt>
                <c:pt idx="12931" formatCode="General">
                  <c:v>12.930999999999999</c:v>
                </c:pt>
                <c:pt idx="12932" formatCode="General">
                  <c:v>12.932</c:v>
                </c:pt>
                <c:pt idx="12933" formatCode="General">
                  <c:v>12.933</c:v>
                </c:pt>
                <c:pt idx="12934" formatCode="General">
                  <c:v>12.933999999999999</c:v>
                </c:pt>
                <c:pt idx="12935" formatCode="General">
                  <c:v>12.935</c:v>
                </c:pt>
                <c:pt idx="12936" formatCode="General">
                  <c:v>12.936</c:v>
                </c:pt>
                <c:pt idx="12937" formatCode="General">
                  <c:v>12.936999999999999</c:v>
                </c:pt>
                <c:pt idx="12938" formatCode="General">
                  <c:v>12.938000000000001</c:v>
                </c:pt>
                <c:pt idx="12939" formatCode="General">
                  <c:v>12.939</c:v>
                </c:pt>
                <c:pt idx="12940" formatCode="General">
                  <c:v>12.94</c:v>
                </c:pt>
                <c:pt idx="12941" formatCode="General">
                  <c:v>12.941000000000001</c:v>
                </c:pt>
                <c:pt idx="12942" formatCode="General">
                  <c:v>12.942</c:v>
                </c:pt>
                <c:pt idx="12943" formatCode="General">
                  <c:v>12.943</c:v>
                </c:pt>
                <c:pt idx="12944" formatCode="General">
                  <c:v>12.944000000000001</c:v>
                </c:pt>
                <c:pt idx="12945" formatCode="General">
                  <c:v>12.945</c:v>
                </c:pt>
                <c:pt idx="12946" formatCode="General">
                  <c:v>12.946</c:v>
                </c:pt>
                <c:pt idx="12947" formatCode="General">
                  <c:v>12.946999999999999</c:v>
                </c:pt>
                <c:pt idx="12948" formatCode="General">
                  <c:v>12.948</c:v>
                </c:pt>
                <c:pt idx="12949" formatCode="General">
                  <c:v>12.949</c:v>
                </c:pt>
                <c:pt idx="12950" formatCode="General">
                  <c:v>12.95</c:v>
                </c:pt>
                <c:pt idx="12951" formatCode="General">
                  <c:v>12.951000000000001</c:v>
                </c:pt>
                <c:pt idx="12952" formatCode="General">
                  <c:v>12.952</c:v>
                </c:pt>
                <c:pt idx="12953" formatCode="General">
                  <c:v>12.952999999999999</c:v>
                </c:pt>
                <c:pt idx="12954" formatCode="General">
                  <c:v>12.954000000000001</c:v>
                </c:pt>
                <c:pt idx="12955" formatCode="General">
                  <c:v>12.955</c:v>
                </c:pt>
                <c:pt idx="12956" formatCode="General">
                  <c:v>12.956</c:v>
                </c:pt>
                <c:pt idx="12957" formatCode="General">
                  <c:v>12.957000000000001</c:v>
                </c:pt>
                <c:pt idx="12958" formatCode="General">
                  <c:v>12.958</c:v>
                </c:pt>
                <c:pt idx="12959" formatCode="General">
                  <c:v>12.959</c:v>
                </c:pt>
                <c:pt idx="12960" formatCode="General">
                  <c:v>12.96</c:v>
                </c:pt>
                <c:pt idx="12961" formatCode="General">
                  <c:v>12.961</c:v>
                </c:pt>
                <c:pt idx="12962" formatCode="General">
                  <c:v>12.962</c:v>
                </c:pt>
                <c:pt idx="12963" formatCode="General">
                  <c:v>12.962999999999999</c:v>
                </c:pt>
                <c:pt idx="12964" formatCode="General">
                  <c:v>12.964</c:v>
                </c:pt>
                <c:pt idx="12965" formatCode="General">
                  <c:v>12.965</c:v>
                </c:pt>
                <c:pt idx="12966" formatCode="General">
                  <c:v>12.965999999999999</c:v>
                </c:pt>
                <c:pt idx="12967" formatCode="General">
                  <c:v>12.967000000000001</c:v>
                </c:pt>
                <c:pt idx="12968" formatCode="General">
                  <c:v>12.968</c:v>
                </c:pt>
                <c:pt idx="12969" formatCode="General">
                  <c:v>12.968999999999999</c:v>
                </c:pt>
                <c:pt idx="12970" formatCode="General">
                  <c:v>12.97</c:v>
                </c:pt>
                <c:pt idx="12971" formatCode="General">
                  <c:v>12.971</c:v>
                </c:pt>
                <c:pt idx="12972" formatCode="General">
                  <c:v>12.972</c:v>
                </c:pt>
                <c:pt idx="12973" formatCode="General">
                  <c:v>12.973000000000001</c:v>
                </c:pt>
                <c:pt idx="12974" formatCode="General">
                  <c:v>12.974</c:v>
                </c:pt>
                <c:pt idx="12975" formatCode="General">
                  <c:v>12.975</c:v>
                </c:pt>
                <c:pt idx="12976" formatCode="General">
                  <c:v>12.976000000000001</c:v>
                </c:pt>
                <c:pt idx="12977" formatCode="General">
                  <c:v>12.977</c:v>
                </c:pt>
                <c:pt idx="12978" formatCode="General">
                  <c:v>12.978</c:v>
                </c:pt>
                <c:pt idx="12979" formatCode="General">
                  <c:v>12.978999999999999</c:v>
                </c:pt>
                <c:pt idx="12980" formatCode="General">
                  <c:v>12.98</c:v>
                </c:pt>
                <c:pt idx="12981" formatCode="General">
                  <c:v>12.981</c:v>
                </c:pt>
                <c:pt idx="12982" formatCode="General">
                  <c:v>12.981999999999999</c:v>
                </c:pt>
                <c:pt idx="12983" formatCode="General">
                  <c:v>12.983000000000001</c:v>
                </c:pt>
                <c:pt idx="12984" formatCode="General">
                  <c:v>12.984</c:v>
                </c:pt>
                <c:pt idx="12985" formatCode="General">
                  <c:v>12.984999999999999</c:v>
                </c:pt>
                <c:pt idx="12986" formatCode="General">
                  <c:v>12.986000000000001</c:v>
                </c:pt>
                <c:pt idx="12987" formatCode="General">
                  <c:v>12.987</c:v>
                </c:pt>
                <c:pt idx="12988" formatCode="General">
                  <c:v>12.988</c:v>
                </c:pt>
                <c:pt idx="12989" formatCode="General">
                  <c:v>12.989000000000001</c:v>
                </c:pt>
                <c:pt idx="12990" formatCode="General">
                  <c:v>12.99</c:v>
                </c:pt>
                <c:pt idx="12991" formatCode="General">
                  <c:v>12.991</c:v>
                </c:pt>
                <c:pt idx="12992" formatCode="General">
                  <c:v>12.992000000000001</c:v>
                </c:pt>
                <c:pt idx="12993" formatCode="General">
                  <c:v>12.993</c:v>
                </c:pt>
                <c:pt idx="12994" formatCode="General">
                  <c:v>12.994</c:v>
                </c:pt>
                <c:pt idx="12995" formatCode="General">
                  <c:v>12.994999999999999</c:v>
                </c:pt>
                <c:pt idx="12996" formatCode="General">
                  <c:v>12.996</c:v>
                </c:pt>
                <c:pt idx="12997" formatCode="General">
                  <c:v>12.997</c:v>
                </c:pt>
                <c:pt idx="12998" formatCode="General">
                  <c:v>12.997999999999999</c:v>
                </c:pt>
                <c:pt idx="12999" formatCode="General">
                  <c:v>12.999000000000001</c:v>
                </c:pt>
                <c:pt idx="13000" formatCode="General">
                  <c:v>13</c:v>
                </c:pt>
                <c:pt idx="13001" formatCode="General">
                  <c:v>13.000999999999999</c:v>
                </c:pt>
                <c:pt idx="13002" formatCode="General">
                  <c:v>13.002000000000001</c:v>
                </c:pt>
                <c:pt idx="13003" formatCode="General">
                  <c:v>13.003</c:v>
                </c:pt>
                <c:pt idx="13004" formatCode="General">
                  <c:v>13.004</c:v>
                </c:pt>
                <c:pt idx="13005" formatCode="General">
                  <c:v>13.005000000000001</c:v>
                </c:pt>
                <c:pt idx="13006" formatCode="General">
                  <c:v>13.006</c:v>
                </c:pt>
                <c:pt idx="13007" formatCode="General">
                  <c:v>13.007</c:v>
                </c:pt>
                <c:pt idx="13008" formatCode="General">
                  <c:v>13.007999999999999</c:v>
                </c:pt>
                <c:pt idx="13009" formatCode="General">
                  <c:v>13.009</c:v>
                </c:pt>
                <c:pt idx="13010" formatCode="General">
                  <c:v>13.01</c:v>
                </c:pt>
                <c:pt idx="13011" formatCode="General">
                  <c:v>13.010999999999999</c:v>
                </c:pt>
                <c:pt idx="13012" formatCode="General">
                  <c:v>13.012</c:v>
                </c:pt>
                <c:pt idx="13013" formatCode="General">
                  <c:v>13.013</c:v>
                </c:pt>
                <c:pt idx="13014" formatCode="General">
                  <c:v>13.013999999999999</c:v>
                </c:pt>
                <c:pt idx="13015" formatCode="General">
                  <c:v>13.015000000000001</c:v>
                </c:pt>
                <c:pt idx="13016" formatCode="General">
                  <c:v>13.016</c:v>
                </c:pt>
                <c:pt idx="13017" formatCode="General">
                  <c:v>13.016999999999999</c:v>
                </c:pt>
                <c:pt idx="13018" formatCode="General">
                  <c:v>13.018000000000001</c:v>
                </c:pt>
                <c:pt idx="13019" formatCode="General">
                  <c:v>13.019</c:v>
                </c:pt>
                <c:pt idx="13020" formatCode="General">
                  <c:v>13.02</c:v>
                </c:pt>
                <c:pt idx="13021" formatCode="General">
                  <c:v>13.021000000000001</c:v>
                </c:pt>
                <c:pt idx="13022" formatCode="General">
                  <c:v>13.022</c:v>
                </c:pt>
                <c:pt idx="13023" formatCode="General">
                  <c:v>13.023</c:v>
                </c:pt>
                <c:pt idx="13024" formatCode="General">
                  <c:v>13.023999999999999</c:v>
                </c:pt>
                <c:pt idx="13025" formatCode="General">
                  <c:v>13.025</c:v>
                </c:pt>
                <c:pt idx="13026" formatCode="General">
                  <c:v>13.026</c:v>
                </c:pt>
                <c:pt idx="13027" formatCode="General">
                  <c:v>13.026999999999999</c:v>
                </c:pt>
                <c:pt idx="13028" formatCode="General">
                  <c:v>13.028</c:v>
                </c:pt>
                <c:pt idx="13029" formatCode="General">
                  <c:v>13.029</c:v>
                </c:pt>
                <c:pt idx="13030" formatCode="General">
                  <c:v>13.03</c:v>
                </c:pt>
                <c:pt idx="13031" formatCode="General">
                  <c:v>13.031000000000001</c:v>
                </c:pt>
                <c:pt idx="13032" formatCode="General">
                  <c:v>13.032</c:v>
                </c:pt>
                <c:pt idx="13033" formatCode="General">
                  <c:v>13.032999999999999</c:v>
                </c:pt>
                <c:pt idx="13034" formatCode="General">
                  <c:v>13.034000000000001</c:v>
                </c:pt>
                <c:pt idx="13035" formatCode="General">
                  <c:v>13.035</c:v>
                </c:pt>
                <c:pt idx="13036" formatCode="General">
                  <c:v>13.036</c:v>
                </c:pt>
                <c:pt idx="13037" formatCode="General">
                  <c:v>13.037000000000001</c:v>
                </c:pt>
                <c:pt idx="13038" formatCode="General">
                  <c:v>13.038</c:v>
                </c:pt>
                <c:pt idx="13039" formatCode="General">
                  <c:v>13.039</c:v>
                </c:pt>
                <c:pt idx="13040" formatCode="General">
                  <c:v>13.04</c:v>
                </c:pt>
                <c:pt idx="13041" formatCode="General">
                  <c:v>13.041</c:v>
                </c:pt>
                <c:pt idx="13042" formatCode="General">
                  <c:v>13.042</c:v>
                </c:pt>
                <c:pt idx="13043" formatCode="General">
                  <c:v>13.042999999999999</c:v>
                </c:pt>
                <c:pt idx="13044" formatCode="General">
                  <c:v>13.044</c:v>
                </c:pt>
                <c:pt idx="13045" formatCode="General">
                  <c:v>13.045</c:v>
                </c:pt>
                <c:pt idx="13046" formatCode="General">
                  <c:v>13.045999999999999</c:v>
                </c:pt>
                <c:pt idx="13047" formatCode="General">
                  <c:v>13.047000000000001</c:v>
                </c:pt>
                <c:pt idx="13048" formatCode="General">
                  <c:v>13.048</c:v>
                </c:pt>
                <c:pt idx="13049" formatCode="General">
                  <c:v>13.048999999999999</c:v>
                </c:pt>
                <c:pt idx="13050" formatCode="General">
                  <c:v>13.05</c:v>
                </c:pt>
                <c:pt idx="13051" formatCode="General">
                  <c:v>13.051</c:v>
                </c:pt>
                <c:pt idx="13052" formatCode="General">
                  <c:v>13.052</c:v>
                </c:pt>
                <c:pt idx="13053" formatCode="General">
                  <c:v>13.053000000000001</c:v>
                </c:pt>
                <c:pt idx="13054" formatCode="General">
                  <c:v>13.054</c:v>
                </c:pt>
                <c:pt idx="13055" formatCode="General">
                  <c:v>13.055</c:v>
                </c:pt>
                <c:pt idx="13056" formatCode="General">
                  <c:v>13.055999999999999</c:v>
                </c:pt>
                <c:pt idx="13057" formatCode="General">
                  <c:v>13.057</c:v>
                </c:pt>
                <c:pt idx="13058" formatCode="General">
                  <c:v>13.058</c:v>
                </c:pt>
                <c:pt idx="13059" formatCode="General">
                  <c:v>13.058999999999999</c:v>
                </c:pt>
                <c:pt idx="13060" formatCode="General">
                  <c:v>13.06</c:v>
                </c:pt>
                <c:pt idx="13061" formatCode="General">
                  <c:v>13.061</c:v>
                </c:pt>
                <c:pt idx="13062" formatCode="General">
                  <c:v>13.061999999999999</c:v>
                </c:pt>
                <c:pt idx="13063" formatCode="General">
                  <c:v>13.063000000000001</c:v>
                </c:pt>
                <c:pt idx="13064" formatCode="General">
                  <c:v>13.064</c:v>
                </c:pt>
                <c:pt idx="13065" formatCode="General">
                  <c:v>13.065</c:v>
                </c:pt>
                <c:pt idx="13066" formatCode="General">
                  <c:v>13.066000000000001</c:v>
                </c:pt>
                <c:pt idx="13067" formatCode="General">
                  <c:v>13.067</c:v>
                </c:pt>
                <c:pt idx="13068" formatCode="General">
                  <c:v>13.068</c:v>
                </c:pt>
                <c:pt idx="13069" formatCode="General">
                  <c:v>13.069000000000001</c:v>
                </c:pt>
                <c:pt idx="13070" formatCode="General">
                  <c:v>13.07</c:v>
                </c:pt>
                <c:pt idx="13071" formatCode="General">
                  <c:v>13.071</c:v>
                </c:pt>
                <c:pt idx="13072" formatCode="General">
                  <c:v>13.071999999999999</c:v>
                </c:pt>
                <c:pt idx="13073" formatCode="General">
                  <c:v>13.073</c:v>
                </c:pt>
                <c:pt idx="13074" formatCode="General">
                  <c:v>13.074</c:v>
                </c:pt>
                <c:pt idx="13075" formatCode="General">
                  <c:v>13.074999999999999</c:v>
                </c:pt>
                <c:pt idx="13076" formatCode="General">
                  <c:v>13.076000000000001</c:v>
                </c:pt>
                <c:pt idx="13077" formatCode="General">
                  <c:v>13.077</c:v>
                </c:pt>
                <c:pt idx="13078" formatCode="General">
                  <c:v>13.077999999999999</c:v>
                </c:pt>
                <c:pt idx="13079" formatCode="General">
                  <c:v>13.079000000000001</c:v>
                </c:pt>
                <c:pt idx="13080" formatCode="General">
                  <c:v>13.08</c:v>
                </c:pt>
                <c:pt idx="13081" formatCode="General">
                  <c:v>13.081</c:v>
                </c:pt>
                <c:pt idx="13082" formatCode="General">
                  <c:v>13.082000000000001</c:v>
                </c:pt>
                <c:pt idx="13083" formatCode="General">
                  <c:v>13.083</c:v>
                </c:pt>
                <c:pt idx="13084" formatCode="General">
                  <c:v>13.084</c:v>
                </c:pt>
                <c:pt idx="13085" formatCode="General">
                  <c:v>13.085000000000001</c:v>
                </c:pt>
                <c:pt idx="13086" formatCode="General">
                  <c:v>13.086</c:v>
                </c:pt>
                <c:pt idx="13087" formatCode="General">
                  <c:v>13.087</c:v>
                </c:pt>
                <c:pt idx="13088" formatCode="General">
                  <c:v>13.087999999999999</c:v>
                </c:pt>
                <c:pt idx="13089" formatCode="General">
                  <c:v>13.089</c:v>
                </c:pt>
                <c:pt idx="13090" formatCode="General">
                  <c:v>13.09</c:v>
                </c:pt>
                <c:pt idx="13091" formatCode="General">
                  <c:v>13.090999999999999</c:v>
                </c:pt>
                <c:pt idx="13092" formatCode="General">
                  <c:v>13.092000000000001</c:v>
                </c:pt>
                <c:pt idx="13093" formatCode="General">
                  <c:v>13.093</c:v>
                </c:pt>
                <c:pt idx="13094" formatCode="General">
                  <c:v>13.093999999999999</c:v>
                </c:pt>
                <c:pt idx="13095" formatCode="General">
                  <c:v>13.095000000000001</c:v>
                </c:pt>
                <c:pt idx="13096" formatCode="General">
                  <c:v>13.096</c:v>
                </c:pt>
                <c:pt idx="13097" formatCode="General">
                  <c:v>13.097</c:v>
                </c:pt>
                <c:pt idx="13098" formatCode="General">
                  <c:v>13.098000000000001</c:v>
                </c:pt>
                <c:pt idx="13099" formatCode="General">
                  <c:v>13.099</c:v>
                </c:pt>
                <c:pt idx="13100" formatCode="General">
                  <c:v>13.1</c:v>
                </c:pt>
                <c:pt idx="13101" formatCode="General">
                  <c:v>13.101000000000001</c:v>
                </c:pt>
                <c:pt idx="13102" formatCode="General">
                  <c:v>13.102</c:v>
                </c:pt>
                <c:pt idx="13103" formatCode="General">
                  <c:v>13.103</c:v>
                </c:pt>
                <c:pt idx="13104" formatCode="General">
                  <c:v>13.103999999999999</c:v>
                </c:pt>
                <c:pt idx="13105" formatCode="General">
                  <c:v>13.105</c:v>
                </c:pt>
                <c:pt idx="13106" formatCode="General">
                  <c:v>13.106</c:v>
                </c:pt>
                <c:pt idx="13107" formatCode="General">
                  <c:v>13.106999999999999</c:v>
                </c:pt>
                <c:pt idx="13108" formatCode="General">
                  <c:v>13.108000000000001</c:v>
                </c:pt>
                <c:pt idx="13109" formatCode="General">
                  <c:v>13.109</c:v>
                </c:pt>
                <c:pt idx="13110" formatCode="General">
                  <c:v>13.11</c:v>
                </c:pt>
                <c:pt idx="13111" formatCode="General">
                  <c:v>13.111000000000001</c:v>
                </c:pt>
                <c:pt idx="13112" formatCode="General">
                  <c:v>13.112</c:v>
                </c:pt>
                <c:pt idx="13113" formatCode="General">
                  <c:v>13.113</c:v>
                </c:pt>
                <c:pt idx="13114" formatCode="General">
                  <c:v>13.114000000000001</c:v>
                </c:pt>
                <c:pt idx="13115" formatCode="General">
                  <c:v>13.115</c:v>
                </c:pt>
                <c:pt idx="13116" formatCode="General">
                  <c:v>13.116</c:v>
                </c:pt>
                <c:pt idx="13117" formatCode="General">
                  <c:v>13.117000000000001</c:v>
                </c:pt>
                <c:pt idx="13118" formatCode="General">
                  <c:v>13.118</c:v>
                </c:pt>
                <c:pt idx="13119" formatCode="General">
                  <c:v>13.119</c:v>
                </c:pt>
                <c:pt idx="13120" formatCode="General">
                  <c:v>13.12</c:v>
                </c:pt>
                <c:pt idx="13121" formatCode="General">
                  <c:v>13.121</c:v>
                </c:pt>
                <c:pt idx="13122" formatCode="General">
                  <c:v>13.122</c:v>
                </c:pt>
                <c:pt idx="13123" formatCode="General">
                  <c:v>13.122999999999999</c:v>
                </c:pt>
                <c:pt idx="13124" formatCode="General">
                  <c:v>13.124000000000001</c:v>
                </c:pt>
                <c:pt idx="13125" formatCode="General">
                  <c:v>13.125</c:v>
                </c:pt>
                <c:pt idx="13126" formatCode="General">
                  <c:v>13.125999999999999</c:v>
                </c:pt>
                <c:pt idx="13127" formatCode="General">
                  <c:v>13.127000000000001</c:v>
                </c:pt>
                <c:pt idx="13128" formatCode="General">
                  <c:v>13.128</c:v>
                </c:pt>
                <c:pt idx="13129" formatCode="General">
                  <c:v>13.129</c:v>
                </c:pt>
                <c:pt idx="13130" formatCode="General">
                  <c:v>13.13</c:v>
                </c:pt>
                <c:pt idx="13131" formatCode="General">
                  <c:v>13.131</c:v>
                </c:pt>
                <c:pt idx="13132" formatCode="General">
                  <c:v>13.132</c:v>
                </c:pt>
                <c:pt idx="13133" formatCode="General">
                  <c:v>13.132999999999999</c:v>
                </c:pt>
                <c:pt idx="13134" formatCode="General">
                  <c:v>13.134</c:v>
                </c:pt>
                <c:pt idx="13135" formatCode="General">
                  <c:v>13.135</c:v>
                </c:pt>
                <c:pt idx="13136" formatCode="General">
                  <c:v>13.135999999999999</c:v>
                </c:pt>
                <c:pt idx="13137" formatCode="General">
                  <c:v>13.137</c:v>
                </c:pt>
                <c:pt idx="13138" formatCode="General">
                  <c:v>13.138</c:v>
                </c:pt>
                <c:pt idx="13139" formatCode="General">
                  <c:v>13.138999999999999</c:v>
                </c:pt>
                <c:pt idx="13140" formatCode="General">
                  <c:v>13.14</c:v>
                </c:pt>
                <c:pt idx="13141" formatCode="General">
                  <c:v>13.141</c:v>
                </c:pt>
                <c:pt idx="13142" formatCode="General">
                  <c:v>13.141999999999999</c:v>
                </c:pt>
                <c:pt idx="13143" formatCode="General">
                  <c:v>13.143000000000001</c:v>
                </c:pt>
                <c:pt idx="13144" formatCode="General">
                  <c:v>13.144</c:v>
                </c:pt>
                <c:pt idx="13145" formatCode="General">
                  <c:v>13.145</c:v>
                </c:pt>
                <c:pt idx="13146" formatCode="General">
                  <c:v>13.146000000000001</c:v>
                </c:pt>
                <c:pt idx="13147" formatCode="General">
                  <c:v>13.147</c:v>
                </c:pt>
                <c:pt idx="13148" formatCode="General">
                  <c:v>13.148</c:v>
                </c:pt>
                <c:pt idx="13149" formatCode="General">
                  <c:v>13.148999999999999</c:v>
                </c:pt>
                <c:pt idx="13150" formatCode="General">
                  <c:v>13.15</c:v>
                </c:pt>
                <c:pt idx="13151" formatCode="General">
                  <c:v>13.151</c:v>
                </c:pt>
                <c:pt idx="13152" formatCode="General">
                  <c:v>13.151999999999999</c:v>
                </c:pt>
                <c:pt idx="13153" formatCode="General">
                  <c:v>13.153</c:v>
                </c:pt>
                <c:pt idx="13154" formatCode="General">
                  <c:v>13.154</c:v>
                </c:pt>
                <c:pt idx="13155" formatCode="General">
                  <c:v>13.154999999999999</c:v>
                </c:pt>
                <c:pt idx="13156" formatCode="General">
                  <c:v>13.156000000000001</c:v>
                </c:pt>
                <c:pt idx="13157" formatCode="General">
                  <c:v>13.157</c:v>
                </c:pt>
                <c:pt idx="13158" formatCode="General">
                  <c:v>13.157999999999999</c:v>
                </c:pt>
                <c:pt idx="13159" formatCode="General">
                  <c:v>13.159000000000001</c:v>
                </c:pt>
                <c:pt idx="13160" formatCode="General">
                  <c:v>13.16</c:v>
                </c:pt>
                <c:pt idx="13161" formatCode="General">
                  <c:v>13.161</c:v>
                </c:pt>
                <c:pt idx="13162" formatCode="General">
                  <c:v>13.162000000000001</c:v>
                </c:pt>
                <c:pt idx="13163" formatCode="General">
                  <c:v>13.163</c:v>
                </c:pt>
                <c:pt idx="13164" formatCode="General">
                  <c:v>13.164</c:v>
                </c:pt>
                <c:pt idx="13165" formatCode="General">
                  <c:v>13.164999999999999</c:v>
                </c:pt>
                <c:pt idx="13166" formatCode="General">
                  <c:v>13.166</c:v>
                </c:pt>
                <c:pt idx="13167" formatCode="General">
                  <c:v>13.167</c:v>
                </c:pt>
                <c:pt idx="13168" formatCode="General">
                  <c:v>13.167999999999999</c:v>
                </c:pt>
                <c:pt idx="13169" formatCode="General">
                  <c:v>13.169</c:v>
                </c:pt>
                <c:pt idx="13170" formatCode="General">
                  <c:v>13.17</c:v>
                </c:pt>
                <c:pt idx="13171" formatCode="General">
                  <c:v>13.170999999999999</c:v>
                </c:pt>
                <c:pt idx="13172" formatCode="General">
                  <c:v>13.172000000000001</c:v>
                </c:pt>
                <c:pt idx="13173" formatCode="General">
                  <c:v>13.173</c:v>
                </c:pt>
                <c:pt idx="13174" formatCode="General">
                  <c:v>13.173999999999999</c:v>
                </c:pt>
                <c:pt idx="13175" formatCode="General">
                  <c:v>13.175000000000001</c:v>
                </c:pt>
                <c:pt idx="13176" formatCode="General">
                  <c:v>13.176</c:v>
                </c:pt>
                <c:pt idx="13177" formatCode="General">
                  <c:v>13.177</c:v>
                </c:pt>
                <c:pt idx="13178" formatCode="General">
                  <c:v>13.178000000000001</c:v>
                </c:pt>
                <c:pt idx="13179" formatCode="General">
                  <c:v>13.179</c:v>
                </c:pt>
                <c:pt idx="13180" formatCode="General">
                  <c:v>13.18</c:v>
                </c:pt>
                <c:pt idx="13181" formatCode="General">
                  <c:v>13.180999999999999</c:v>
                </c:pt>
                <c:pt idx="13182" formatCode="General">
                  <c:v>13.182</c:v>
                </c:pt>
                <c:pt idx="13183" formatCode="General">
                  <c:v>13.183</c:v>
                </c:pt>
                <c:pt idx="13184" formatCode="General">
                  <c:v>13.183999999999999</c:v>
                </c:pt>
                <c:pt idx="13185" formatCode="General">
                  <c:v>13.185</c:v>
                </c:pt>
                <c:pt idx="13186" formatCode="General">
                  <c:v>13.186</c:v>
                </c:pt>
                <c:pt idx="13187" formatCode="General">
                  <c:v>13.186999999999999</c:v>
                </c:pt>
                <c:pt idx="13188" formatCode="General">
                  <c:v>13.188000000000001</c:v>
                </c:pt>
                <c:pt idx="13189" formatCode="General">
                  <c:v>13.189</c:v>
                </c:pt>
                <c:pt idx="13190" formatCode="General">
                  <c:v>13.19</c:v>
                </c:pt>
                <c:pt idx="13191" formatCode="General">
                  <c:v>13.191000000000001</c:v>
                </c:pt>
                <c:pt idx="13192" formatCode="General">
                  <c:v>13.192</c:v>
                </c:pt>
                <c:pt idx="13193" formatCode="General">
                  <c:v>13.193</c:v>
                </c:pt>
                <c:pt idx="13194" formatCode="General">
                  <c:v>13.194000000000001</c:v>
                </c:pt>
                <c:pt idx="13195" formatCode="General">
                  <c:v>13.195</c:v>
                </c:pt>
                <c:pt idx="13196" formatCode="General">
                  <c:v>13.196</c:v>
                </c:pt>
                <c:pt idx="13197" formatCode="General">
                  <c:v>13.196999999999999</c:v>
                </c:pt>
                <c:pt idx="13198" formatCode="General">
                  <c:v>13.198</c:v>
                </c:pt>
                <c:pt idx="13199" formatCode="General">
                  <c:v>13.199</c:v>
                </c:pt>
                <c:pt idx="13200" formatCode="General">
                  <c:v>13.2</c:v>
                </c:pt>
                <c:pt idx="13201" formatCode="General">
                  <c:v>13.201000000000001</c:v>
                </c:pt>
                <c:pt idx="13202" formatCode="General">
                  <c:v>13.202</c:v>
                </c:pt>
                <c:pt idx="13203" formatCode="General">
                  <c:v>13.202999999999999</c:v>
                </c:pt>
                <c:pt idx="13204" formatCode="General">
                  <c:v>13.204000000000001</c:v>
                </c:pt>
                <c:pt idx="13205" formatCode="General">
                  <c:v>13.205</c:v>
                </c:pt>
                <c:pt idx="13206" formatCode="General">
                  <c:v>13.206</c:v>
                </c:pt>
                <c:pt idx="13207" formatCode="General">
                  <c:v>13.207000000000001</c:v>
                </c:pt>
                <c:pt idx="13208" formatCode="General">
                  <c:v>13.208</c:v>
                </c:pt>
                <c:pt idx="13209" formatCode="General">
                  <c:v>13.209</c:v>
                </c:pt>
                <c:pt idx="13210" formatCode="General">
                  <c:v>13.21</c:v>
                </c:pt>
                <c:pt idx="13211" formatCode="General">
                  <c:v>13.211</c:v>
                </c:pt>
                <c:pt idx="13212" formatCode="General">
                  <c:v>13.212</c:v>
                </c:pt>
                <c:pt idx="13213" formatCode="General">
                  <c:v>13.212999999999999</c:v>
                </c:pt>
                <c:pt idx="13214" formatCode="General">
                  <c:v>13.214</c:v>
                </c:pt>
                <c:pt idx="13215" formatCode="General">
                  <c:v>13.215</c:v>
                </c:pt>
                <c:pt idx="13216" formatCode="General">
                  <c:v>13.215999999999999</c:v>
                </c:pt>
                <c:pt idx="13217" formatCode="General">
                  <c:v>13.217000000000001</c:v>
                </c:pt>
                <c:pt idx="13218" formatCode="General">
                  <c:v>13.218</c:v>
                </c:pt>
                <c:pt idx="13219" formatCode="General">
                  <c:v>13.218999999999999</c:v>
                </c:pt>
                <c:pt idx="13220" formatCode="General">
                  <c:v>13.22</c:v>
                </c:pt>
                <c:pt idx="13221" formatCode="General">
                  <c:v>13.221</c:v>
                </c:pt>
                <c:pt idx="13222" formatCode="General">
                  <c:v>13.222</c:v>
                </c:pt>
                <c:pt idx="13223" formatCode="General">
                  <c:v>13.223000000000001</c:v>
                </c:pt>
                <c:pt idx="13224" formatCode="General">
                  <c:v>13.224</c:v>
                </c:pt>
                <c:pt idx="13225" formatCode="General">
                  <c:v>13.225</c:v>
                </c:pt>
                <c:pt idx="13226" formatCode="General">
                  <c:v>13.226000000000001</c:v>
                </c:pt>
                <c:pt idx="13227" formatCode="General">
                  <c:v>13.227</c:v>
                </c:pt>
                <c:pt idx="13228" formatCode="General">
                  <c:v>13.228</c:v>
                </c:pt>
                <c:pt idx="13229" formatCode="General">
                  <c:v>13.228999999999999</c:v>
                </c:pt>
                <c:pt idx="13230" formatCode="General">
                  <c:v>13.23</c:v>
                </c:pt>
                <c:pt idx="13231" formatCode="General">
                  <c:v>13.231</c:v>
                </c:pt>
                <c:pt idx="13232" formatCode="General">
                  <c:v>13.231999999999999</c:v>
                </c:pt>
                <c:pt idx="13233" formatCode="General">
                  <c:v>13.233000000000001</c:v>
                </c:pt>
                <c:pt idx="13234" formatCode="General">
                  <c:v>13.234</c:v>
                </c:pt>
                <c:pt idx="13235" formatCode="General">
                  <c:v>13.234999999999999</c:v>
                </c:pt>
                <c:pt idx="13236" formatCode="General">
                  <c:v>13.236000000000001</c:v>
                </c:pt>
                <c:pt idx="13237" formatCode="General">
                  <c:v>13.237</c:v>
                </c:pt>
                <c:pt idx="13238" formatCode="General">
                  <c:v>13.238</c:v>
                </c:pt>
                <c:pt idx="13239" formatCode="General">
                  <c:v>13.239000000000001</c:v>
                </c:pt>
                <c:pt idx="13240" formatCode="General">
                  <c:v>13.24</c:v>
                </c:pt>
                <c:pt idx="13241" formatCode="General">
                  <c:v>13.241</c:v>
                </c:pt>
                <c:pt idx="13242" formatCode="General">
                  <c:v>13.242000000000001</c:v>
                </c:pt>
                <c:pt idx="13243" formatCode="General">
                  <c:v>13.243</c:v>
                </c:pt>
                <c:pt idx="13244" formatCode="General">
                  <c:v>13.244</c:v>
                </c:pt>
                <c:pt idx="13245" formatCode="General">
                  <c:v>13.244999999999999</c:v>
                </c:pt>
                <c:pt idx="13246" formatCode="General">
                  <c:v>13.246</c:v>
                </c:pt>
                <c:pt idx="13247" formatCode="General">
                  <c:v>13.247</c:v>
                </c:pt>
                <c:pt idx="13248" formatCode="General">
                  <c:v>13.247999999999999</c:v>
                </c:pt>
                <c:pt idx="13249" formatCode="General">
                  <c:v>13.249000000000001</c:v>
                </c:pt>
                <c:pt idx="13250" formatCode="General">
                  <c:v>13.25</c:v>
                </c:pt>
                <c:pt idx="13251" formatCode="General">
                  <c:v>13.250999999999999</c:v>
                </c:pt>
                <c:pt idx="13252" formatCode="General">
                  <c:v>13.252000000000001</c:v>
                </c:pt>
                <c:pt idx="13253" formatCode="General">
                  <c:v>13.253</c:v>
                </c:pt>
                <c:pt idx="13254" formatCode="General">
                  <c:v>13.254</c:v>
                </c:pt>
                <c:pt idx="13255" formatCode="General">
                  <c:v>13.255000000000001</c:v>
                </c:pt>
                <c:pt idx="13256" formatCode="General">
                  <c:v>13.256</c:v>
                </c:pt>
                <c:pt idx="13257" formatCode="General">
                  <c:v>13.257</c:v>
                </c:pt>
                <c:pt idx="13258" formatCode="General">
                  <c:v>13.257999999999999</c:v>
                </c:pt>
                <c:pt idx="13259" formatCode="General">
                  <c:v>13.259</c:v>
                </c:pt>
                <c:pt idx="13260" formatCode="General">
                  <c:v>13.26</c:v>
                </c:pt>
                <c:pt idx="13261" formatCode="General">
                  <c:v>13.260999999999999</c:v>
                </c:pt>
                <c:pt idx="13262" formatCode="General">
                  <c:v>13.262</c:v>
                </c:pt>
                <c:pt idx="13263" formatCode="General">
                  <c:v>13.263</c:v>
                </c:pt>
                <c:pt idx="13264" formatCode="General">
                  <c:v>13.263999999999999</c:v>
                </c:pt>
                <c:pt idx="13265" formatCode="General">
                  <c:v>13.265000000000001</c:v>
                </c:pt>
                <c:pt idx="13266" formatCode="General">
                  <c:v>13.266</c:v>
                </c:pt>
                <c:pt idx="13267" formatCode="General">
                  <c:v>13.266999999999999</c:v>
                </c:pt>
                <c:pt idx="13268" formatCode="General">
                  <c:v>13.268000000000001</c:v>
                </c:pt>
                <c:pt idx="13269" formatCode="General">
                  <c:v>13.269</c:v>
                </c:pt>
                <c:pt idx="13270" formatCode="General">
                  <c:v>13.27</c:v>
                </c:pt>
                <c:pt idx="13271" formatCode="General">
                  <c:v>13.271000000000001</c:v>
                </c:pt>
                <c:pt idx="13272" formatCode="General">
                  <c:v>13.272</c:v>
                </c:pt>
                <c:pt idx="13273" formatCode="General">
                  <c:v>13.273</c:v>
                </c:pt>
                <c:pt idx="13274" formatCode="General">
                  <c:v>13.273999999999999</c:v>
                </c:pt>
                <c:pt idx="13275" formatCode="General">
                  <c:v>13.275</c:v>
                </c:pt>
                <c:pt idx="13276" formatCode="General">
                  <c:v>13.276</c:v>
                </c:pt>
                <c:pt idx="13277" formatCode="General">
                  <c:v>13.276999999999999</c:v>
                </c:pt>
                <c:pt idx="13278" formatCode="General">
                  <c:v>13.278</c:v>
                </c:pt>
                <c:pt idx="13279" formatCode="General">
                  <c:v>13.279</c:v>
                </c:pt>
                <c:pt idx="13280" formatCode="General">
                  <c:v>13.28</c:v>
                </c:pt>
                <c:pt idx="13281" formatCode="General">
                  <c:v>13.281000000000001</c:v>
                </c:pt>
                <c:pt idx="13282" formatCode="General">
                  <c:v>13.282</c:v>
                </c:pt>
                <c:pt idx="13283" formatCode="General">
                  <c:v>13.282999999999999</c:v>
                </c:pt>
                <c:pt idx="13284" formatCode="General">
                  <c:v>13.284000000000001</c:v>
                </c:pt>
                <c:pt idx="13285" formatCode="General">
                  <c:v>13.285</c:v>
                </c:pt>
                <c:pt idx="13286" formatCode="General">
                  <c:v>13.286</c:v>
                </c:pt>
                <c:pt idx="13287" formatCode="General">
                  <c:v>13.287000000000001</c:v>
                </c:pt>
                <c:pt idx="13288" formatCode="General">
                  <c:v>13.288</c:v>
                </c:pt>
                <c:pt idx="13289" formatCode="General">
                  <c:v>13.289</c:v>
                </c:pt>
                <c:pt idx="13290" formatCode="General">
                  <c:v>13.29</c:v>
                </c:pt>
                <c:pt idx="13291" formatCode="General">
                  <c:v>13.291</c:v>
                </c:pt>
                <c:pt idx="13292" formatCode="General">
                  <c:v>13.292</c:v>
                </c:pt>
                <c:pt idx="13293" formatCode="General">
                  <c:v>13.292999999999999</c:v>
                </c:pt>
                <c:pt idx="13294" formatCode="General">
                  <c:v>13.294</c:v>
                </c:pt>
                <c:pt idx="13295" formatCode="General">
                  <c:v>13.295</c:v>
                </c:pt>
                <c:pt idx="13296" formatCode="General">
                  <c:v>13.295999999999999</c:v>
                </c:pt>
                <c:pt idx="13297" formatCode="General">
                  <c:v>13.297000000000001</c:v>
                </c:pt>
                <c:pt idx="13298" formatCode="General">
                  <c:v>13.298</c:v>
                </c:pt>
                <c:pt idx="13299" formatCode="General">
                  <c:v>13.298999999999999</c:v>
                </c:pt>
                <c:pt idx="13300" formatCode="General">
                  <c:v>13.3</c:v>
                </c:pt>
                <c:pt idx="13301" formatCode="General">
                  <c:v>13.301</c:v>
                </c:pt>
                <c:pt idx="13302" formatCode="General">
                  <c:v>13.302</c:v>
                </c:pt>
                <c:pt idx="13303" formatCode="General">
                  <c:v>13.303000000000001</c:v>
                </c:pt>
                <c:pt idx="13304" formatCode="General">
                  <c:v>13.304</c:v>
                </c:pt>
                <c:pt idx="13305" formatCode="General">
                  <c:v>13.305</c:v>
                </c:pt>
                <c:pt idx="13306" formatCode="General">
                  <c:v>13.305999999999999</c:v>
                </c:pt>
                <c:pt idx="13307" formatCode="General">
                  <c:v>13.307</c:v>
                </c:pt>
                <c:pt idx="13308" formatCode="General">
                  <c:v>13.308</c:v>
                </c:pt>
                <c:pt idx="13309" formatCode="General">
                  <c:v>13.308999999999999</c:v>
                </c:pt>
                <c:pt idx="13310" formatCode="General">
                  <c:v>13.31</c:v>
                </c:pt>
                <c:pt idx="13311" formatCode="General">
                  <c:v>13.311</c:v>
                </c:pt>
                <c:pt idx="13312" formatCode="General">
                  <c:v>13.311999999999999</c:v>
                </c:pt>
                <c:pt idx="13313" formatCode="General">
                  <c:v>13.313000000000001</c:v>
                </c:pt>
                <c:pt idx="13314" formatCode="General">
                  <c:v>13.314</c:v>
                </c:pt>
                <c:pt idx="13315" formatCode="General">
                  <c:v>13.315</c:v>
                </c:pt>
                <c:pt idx="13316" formatCode="General">
                  <c:v>13.316000000000001</c:v>
                </c:pt>
                <c:pt idx="13317" formatCode="General">
                  <c:v>13.317</c:v>
                </c:pt>
                <c:pt idx="13318" formatCode="General">
                  <c:v>13.318</c:v>
                </c:pt>
                <c:pt idx="13319" formatCode="General">
                  <c:v>13.319000000000001</c:v>
                </c:pt>
                <c:pt idx="13320" formatCode="General">
                  <c:v>13.32</c:v>
                </c:pt>
                <c:pt idx="13321" formatCode="General">
                  <c:v>13.321</c:v>
                </c:pt>
                <c:pt idx="13322" formatCode="General">
                  <c:v>13.321999999999999</c:v>
                </c:pt>
                <c:pt idx="13323" formatCode="General">
                  <c:v>13.323</c:v>
                </c:pt>
                <c:pt idx="13324" formatCode="General">
                  <c:v>13.324</c:v>
                </c:pt>
                <c:pt idx="13325" formatCode="General">
                  <c:v>13.324999999999999</c:v>
                </c:pt>
                <c:pt idx="13326" formatCode="General">
                  <c:v>13.326000000000001</c:v>
                </c:pt>
                <c:pt idx="13327" formatCode="General">
                  <c:v>13.327</c:v>
                </c:pt>
                <c:pt idx="13328" formatCode="General">
                  <c:v>13.327999999999999</c:v>
                </c:pt>
                <c:pt idx="13329" formatCode="General">
                  <c:v>13.329000000000001</c:v>
                </c:pt>
                <c:pt idx="13330" formatCode="General">
                  <c:v>13.33</c:v>
                </c:pt>
                <c:pt idx="13331" formatCode="General">
                  <c:v>13.331</c:v>
                </c:pt>
                <c:pt idx="13332" formatCode="General">
                  <c:v>13.332000000000001</c:v>
                </c:pt>
                <c:pt idx="13333" formatCode="General">
                  <c:v>13.333</c:v>
                </c:pt>
                <c:pt idx="13334" formatCode="General">
                  <c:v>13.334</c:v>
                </c:pt>
                <c:pt idx="13335" formatCode="General">
                  <c:v>13.335000000000001</c:v>
                </c:pt>
                <c:pt idx="13336" formatCode="General">
                  <c:v>13.336</c:v>
                </c:pt>
                <c:pt idx="13337" formatCode="General">
                  <c:v>13.337</c:v>
                </c:pt>
                <c:pt idx="13338" formatCode="General">
                  <c:v>13.337999999999999</c:v>
                </c:pt>
                <c:pt idx="13339" formatCode="General">
                  <c:v>13.339</c:v>
                </c:pt>
                <c:pt idx="13340" formatCode="General">
                  <c:v>13.34</c:v>
                </c:pt>
                <c:pt idx="13341" formatCode="General">
                  <c:v>13.340999999999999</c:v>
                </c:pt>
                <c:pt idx="13342" formatCode="General">
                  <c:v>13.342000000000001</c:v>
                </c:pt>
                <c:pt idx="13343" formatCode="General">
                  <c:v>13.343</c:v>
                </c:pt>
                <c:pt idx="13344" formatCode="General">
                  <c:v>13.343999999999999</c:v>
                </c:pt>
                <c:pt idx="13345" formatCode="General">
                  <c:v>13.345000000000001</c:v>
                </c:pt>
                <c:pt idx="13346" formatCode="General">
                  <c:v>13.346</c:v>
                </c:pt>
                <c:pt idx="13347" formatCode="General">
                  <c:v>13.347</c:v>
                </c:pt>
                <c:pt idx="13348" formatCode="General">
                  <c:v>13.348000000000001</c:v>
                </c:pt>
                <c:pt idx="13349" formatCode="General">
                  <c:v>13.349</c:v>
                </c:pt>
                <c:pt idx="13350" formatCode="General">
                  <c:v>13.35</c:v>
                </c:pt>
                <c:pt idx="13351" formatCode="General">
                  <c:v>13.351000000000001</c:v>
                </c:pt>
                <c:pt idx="13352" formatCode="General">
                  <c:v>13.352</c:v>
                </c:pt>
                <c:pt idx="13353" formatCode="General">
                  <c:v>13.353</c:v>
                </c:pt>
                <c:pt idx="13354" formatCode="General">
                  <c:v>13.353999999999999</c:v>
                </c:pt>
                <c:pt idx="13355" formatCode="General">
                  <c:v>13.355</c:v>
                </c:pt>
                <c:pt idx="13356" formatCode="General">
                  <c:v>13.356</c:v>
                </c:pt>
                <c:pt idx="13357" formatCode="General">
                  <c:v>13.356999999999999</c:v>
                </c:pt>
                <c:pt idx="13358" formatCode="General">
                  <c:v>13.358000000000001</c:v>
                </c:pt>
                <c:pt idx="13359" formatCode="General">
                  <c:v>13.359</c:v>
                </c:pt>
                <c:pt idx="13360" formatCode="General">
                  <c:v>13.36</c:v>
                </c:pt>
                <c:pt idx="13361" formatCode="General">
                  <c:v>13.361000000000001</c:v>
                </c:pt>
                <c:pt idx="13362" formatCode="General">
                  <c:v>13.362</c:v>
                </c:pt>
                <c:pt idx="13363" formatCode="General">
                  <c:v>13.363</c:v>
                </c:pt>
                <c:pt idx="13364" formatCode="General">
                  <c:v>13.364000000000001</c:v>
                </c:pt>
                <c:pt idx="13365" formatCode="General">
                  <c:v>13.365</c:v>
                </c:pt>
                <c:pt idx="13366" formatCode="General">
                  <c:v>13.366</c:v>
                </c:pt>
                <c:pt idx="13367" formatCode="General">
                  <c:v>13.367000000000001</c:v>
                </c:pt>
                <c:pt idx="13368" formatCode="General">
                  <c:v>13.368</c:v>
                </c:pt>
                <c:pt idx="13369" formatCode="General">
                  <c:v>13.369</c:v>
                </c:pt>
                <c:pt idx="13370" formatCode="General">
                  <c:v>13.37</c:v>
                </c:pt>
                <c:pt idx="13371" formatCode="General">
                  <c:v>13.371</c:v>
                </c:pt>
                <c:pt idx="13372" formatCode="General">
                  <c:v>13.372</c:v>
                </c:pt>
                <c:pt idx="13373" formatCode="General">
                  <c:v>13.372999999999999</c:v>
                </c:pt>
                <c:pt idx="13374" formatCode="General">
                  <c:v>13.374000000000001</c:v>
                </c:pt>
                <c:pt idx="13375" formatCode="General">
                  <c:v>13.375</c:v>
                </c:pt>
                <c:pt idx="13376" formatCode="General">
                  <c:v>13.375999999999999</c:v>
                </c:pt>
                <c:pt idx="13377" formatCode="General">
                  <c:v>13.377000000000001</c:v>
                </c:pt>
                <c:pt idx="13378" formatCode="General">
                  <c:v>13.378</c:v>
                </c:pt>
                <c:pt idx="13379" formatCode="General">
                  <c:v>13.379</c:v>
                </c:pt>
                <c:pt idx="13380" formatCode="General">
                  <c:v>13.38</c:v>
                </c:pt>
                <c:pt idx="13381" formatCode="General">
                  <c:v>13.381</c:v>
                </c:pt>
                <c:pt idx="13382" formatCode="General">
                  <c:v>13.382</c:v>
                </c:pt>
                <c:pt idx="13383" formatCode="General">
                  <c:v>13.382999999999999</c:v>
                </c:pt>
                <c:pt idx="13384" formatCode="General">
                  <c:v>13.384</c:v>
                </c:pt>
                <c:pt idx="13385" formatCode="General">
                  <c:v>13.385</c:v>
                </c:pt>
                <c:pt idx="13386" formatCode="General">
                  <c:v>13.385999999999999</c:v>
                </c:pt>
                <c:pt idx="13387" formatCode="General">
                  <c:v>13.387</c:v>
                </c:pt>
                <c:pt idx="13388" formatCode="General">
                  <c:v>13.388</c:v>
                </c:pt>
                <c:pt idx="13389" formatCode="General">
                  <c:v>13.388999999999999</c:v>
                </c:pt>
                <c:pt idx="13390" formatCode="General">
                  <c:v>13.39</c:v>
                </c:pt>
                <c:pt idx="13391" formatCode="General">
                  <c:v>13.391</c:v>
                </c:pt>
                <c:pt idx="13392" formatCode="General">
                  <c:v>13.391999999999999</c:v>
                </c:pt>
                <c:pt idx="13393" formatCode="General">
                  <c:v>13.393000000000001</c:v>
                </c:pt>
                <c:pt idx="13394" formatCode="General">
                  <c:v>13.394</c:v>
                </c:pt>
                <c:pt idx="13395" formatCode="General">
                  <c:v>13.395</c:v>
                </c:pt>
                <c:pt idx="13396" formatCode="General">
                  <c:v>13.396000000000001</c:v>
                </c:pt>
                <c:pt idx="13397" formatCode="General">
                  <c:v>13.397</c:v>
                </c:pt>
                <c:pt idx="13398" formatCode="General">
                  <c:v>13.398</c:v>
                </c:pt>
                <c:pt idx="13399" formatCode="General">
                  <c:v>13.398999999999999</c:v>
                </c:pt>
                <c:pt idx="13400" formatCode="General">
                  <c:v>13.4</c:v>
                </c:pt>
                <c:pt idx="13401" formatCode="General">
                  <c:v>13.401</c:v>
                </c:pt>
                <c:pt idx="13402" formatCode="General">
                  <c:v>13.401999999999999</c:v>
                </c:pt>
                <c:pt idx="13403" formatCode="General">
                  <c:v>13.403</c:v>
                </c:pt>
                <c:pt idx="13404" formatCode="General">
                  <c:v>13.404</c:v>
                </c:pt>
                <c:pt idx="13405" formatCode="General">
                  <c:v>13.404999999999999</c:v>
                </c:pt>
                <c:pt idx="13406" formatCode="General">
                  <c:v>13.406000000000001</c:v>
                </c:pt>
                <c:pt idx="13407" formatCode="General">
                  <c:v>13.407</c:v>
                </c:pt>
                <c:pt idx="13408" formatCode="General">
                  <c:v>13.407999999999999</c:v>
                </c:pt>
                <c:pt idx="13409" formatCode="General">
                  <c:v>13.409000000000001</c:v>
                </c:pt>
                <c:pt idx="13410" formatCode="General">
                  <c:v>13.41</c:v>
                </c:pt>
                <c:pt idx="13411" formatCode="General">
                  <c:v>13.411</c:v>
                </c:pt>
                <c:pt idx="13412" formatCode="General">
                  <c:v>13.412000000000001</c:v>
                </c:pt>
                <c:pt idx="13413" formatCode="General">
                  <c:v>13.413</c:v>
                </c:pt>
                <c:pt idx="13414" formatCode="General">
                  <c:v>13.414</c:v>
                </c:pt>
                <c:pt idx="13415" formatCode="General">
                  <c:v>13.414999999999999</c:v>
                </c:pt>
                <c:pt idx="13416" formatCode="General">
                  <c:v>13.416</c:v>
                </c:pt>
                <c:pt idx="13417" formatCode="General">
                  <c:v>13.417</c:v>
                </c:pt>
                <c:pt idx="13418" formatCode="General">
                  <c:v>13.417999999999999</c:v>
                </c:pt>
                <c:pt idx="13419" formatCode="General">
                  <c:v>13.419</c:v>
                </c:pt>
                <c:pt idx="13420" formatCode="General">
                  <c:v>13.42</c:v>
                </c:pt>
                <c:pt idx="13421" formatCode="General">
                  <c:v>13.420999999999999</c:v>
                </c:pt>
                <c:pt idx="13422" formatCode="General">
                  <c:v>13.422000000000001</c:v>
                </c:pt>
                <c:pt idx="13423" formatCode="General">
                  <c:v>13.423</c:v>
                </c:pt>
                <c:pt idx="13424" formatCode="General">
                  <c:v>13.423999999999999</c:v>
                </c:pt>
                <c:pt idx="13425" formatCode="General">
                  <c:v>13.425000000000001</c:v>
                </c:pt>
                <c:pt idx="13426" formatCode="General">
                  <c:v>13.426</c:v>
                </c:pt>
                <c:pt idx="13427" formatCode="General">
                  <c:v>13.427</c:v>
                </c:pt>
                <c:pt idx="13428" formatCode="General">
                  <c:v>13.428000000000001</c:v>
                </c:pt>
                <c:pt idx="13429" formatCode="General">
                  <c:v>13.429</c:v>
                </c:pt>
                <c:pt idx="13430" formatCode="General">
                  <c:v>13.43</c:v>
                </c:pt>
                <c:pt idx="13431" formatCode="General">
                  <c:v>13.430999999999999</c:v>
                </c:pt>
                <c:pt idx="13432" formatCode="General">
                  <c:v>13.432</c:v>
                </c:pt>
                <c:pt idx="13433" formatCode="General">
                  <c:v>13.433</c:v>
                </c:pt>
                <c:pt idx="13434" formatCode="General">
                  <c:v>13.433999999999999</c:v>
                </c:pt>
                <c:pt idx="13435" formatCode="General">
                  <c:v>13.435</c:v>
                </c:pt>
                <c:pt idx="13436" formatCode="General">
                  <c:v>13.436</c:v>
                </c:pt>
                <c:pt idx="13437" formatCode="General">
                  <c:v>13.436999999999999</c:v>
                </c:pt>
                <c:pt idx="13438" formatCode="General">
                  <c:v>13.438000000000001</c:v>
                </c:pt>
                <c:pt idx="13439" formatCode="General">
                  <c:v>13.439</c:v>
                </c:pt>
                <c:pt idx="13440" formatCode="General">
                  <c:v>13.44</c:v>
                </c:pt>
                <c:pt idx="13441" formatCode="General">
                  <c:v>13.441000000000001</c:v>
                </c:pt>
                <c:pt idx="13442" formatCode="General">
                  <c:v>13.442</c:v>
                </c:pt>
                <c:pt idx="13443" formatCode="General">
                  <c:v>13.443</c:v>
                </c:pt>
                <c:pt idx="13444" formatCode="General">
                  <c:v>13.444000000000001</c:v>
                </c:pt>
                <c:pt idx="13445" formatCode="General">
                  <c:v>13.445</c:v>
                </c:pt>
                <c:pt idx="13446" formatCode="General">
                  <c:v>13.446</c:v>
                </c:pt>
                <c:pt idx="13447" formatCode="General">
                  <c:v>13.446999999999999</c:v>
                </c:pt>
                <c:pt idx="13448" formatCode="General">
                  <c:v>13.448</c:v>
                </c:pt>
                <c:pt idx="13449" formatCode="General">
                  <c:v>13.449</c:v>
                </c:pt>
                <c:pt idx="13450" formatCode="General">
                  <c:v>13.45</c:v>
                </c:pt>
                <c:pt idx="13451" formatCode="General">
                  <c:v>13.451000000000001</c:v>
                </c:pt>
                <c:pt idx="13452" formatCode="General">
                  <c:v>13.452</c:v>
                </c:pt>
                <c:pt idx="13453" formatCode="General">
                  <c:v>13.452999999999999</c:v>
                </c:pt>
                <c:pt idx="13454" formatCode="General">
                  <c:v>13.454000000000001</c:v>
                </c:pt>
                <c:pt idx="13455" formatCode="General">
                  <c:v>13.455</c:v>
                </c:pt>
                <c:pt idx="13456" formatCode="General">
                  <c:v>13.456</c:v>
                </c:pt>
                <c:pt idx="13457" formatCode="General">
                  <c:v>13.457000000000001</c:v>
                </c:pt>
                <c:pt idx="13458" formatCode="General">
                  <c:v>13.458</c:v>
                </c:pt>
                <c:pt idx="13459" formatCode="General">
                  <c:v>13.459</c:v>
                </c:pt>
                <c:pt idx="13460" formatCode="General">
                  <c:v>13.46</c:v>
                </c:pt>
                <c:pt idx="13461" formatCode="General">
                  <c:v>13.461</c:v>
                </c:pt>
                <c:pt idx="13462" formatCode="General">
                  <c:v>13.462</c:v>
                </c:pt>
                <c:pt idx="13463" formatCode="General">
                  <c:v>13.462999999999999</c:v>
                </c:pt>
                <c:pt idx="13464" formatCode="General">
                  <c:v>13.464</c:v>
                </c:pt>
                <c:pt idx="13465" formatCode="General">
                  <c:v>13.465</c:v>
                </c:pt>
                <c:pt idx="13466" formatCode="General">
                  <c:v>13.465999999999999</c:v>
                </c:pt>
                <c:pt idx="13467" formatCode="General">
                  <c:v>13.467000000000001</c:v>
                </c:pt>
                <c:pt idx="13468" formatCode="General">
                  <c:v>13.468</c:v>
                </c:pt>
                <c:pt idx="13469" formatCode="General">
                  <c:v>13.468999999999999</c:v>
                </c:pt>
                <c:pt idx="13470" formatCode="General">
                  <c:v>13.47</c:v>
                </c:pt>
                <c:pt idx="13471" formatCode="General">
                  <c:v>13.471</c:v>
                </c:pt>
                <c:pt idx="13472" formatCode="General">
                  <c:v>13.472</c:v>
                </c:pt>
                <c:pt idx="13473" formatCode="General">
                  <c:v>13.473000000000001</c:v>
                </c:pt>
                <c:pt idx="13474" formatCode="General">
                  <c:v>13.474</c:v>
                </c:pt>
                <c:pt idx="13475" formatCode="General">
                  <c:v>13.475</c:v>
                </c:pt>
                <c:pt idx="13476" formatCode="General">
                  <c:v>13.476000000000001</c:v>
                </c:pt>
                <c:pt idx="13477" formatCode="General">
                  <c:v>13.477</c:v>
                </c:pt>
                <c:pt idx="13478" formatCode="General">
                  <c:v>13.478</c:v>
                </c:pt>
                <c:pt idx="13479" formatCode="General">
                  <c:v>13.478999999999999</c:v>
                </c:pt>
                <c:pt idx="13480" formatCode="General">
                  <c:v>13.48</c:v>
                </c:pt>
                <c:pt idx="13481" formatCode="General">
                  <c:v>13.481</c:v>
                </c:pt>
                <c:pt idx="13482" formatCode="General">
                  <c:v>13.481999999999999</c:v>
                </c:pt>
                <c:pt idx="13483" formatCode="General">
                  <c:v>13.483000000000001</c:v>
                </c:pt>
                <c:pt idx="13484" formatCode="General">
                  <c:v>13.484</c:v>
                </c:pt>
                <c:pt idx="13485" formatCode="General">
                  <c:v>13.484999999999999</c:v>
                </c:pt>
                <c:pt idx="13486" formatCode="General">
                  <c:v>13.486000000000001</c:v>
                </c:pt>
                <c:pt idx="13487" formatCode="General">
                  <c:v>13.487</c:v>
                </c:pt>
                <c:pt idx="13488" formatCode="General">
                  <c:v>13.488</c:v>
                </c:pt>
                <c:pt idx="13489" formatCode="General">
                  <c:v>13.489000000000001</c:v>
                </c:pt>
                <c:pt idx="13490" formatCode="General">
                  <c:v>13.49</c:v>
                </c:pt>
                <c:pt idx="13491" formatCode="General">
                  <c:v>13.491</c:v>
                </c:pt>
                <c:pt idx="13492" formatCode="General">
                  <c:v>13.492000000000001</c:v>
                </c:pt>
                <c:pt idx="13493" formatCode="General">
                  <c:v>13.493</c:v>
                </c:pt>
                <c:pt idx="13494" formatCode="General">
                  <c:v>13.494</c:v>
                </c:pt>
                <c:pt idx="13495" formatCode="General">
                  <c:v>13.494999999999999</c:v>
                </c:pt>
                <c:pt idx="13496" formatCode="General">
                  <c:v>13.496</c:v>
                </c:pt>
                <c:pt idx="13497" formatCode="General">
                  <c:v>13.497</c:v>
                </c:pt>
                <c:pt idx="13498" formatCode="General">
                  <c:v>13.497999999999999</c:v>
                </c:pt>
                <c:pt idx="13499" formatCode="General">
                  <c:v>13.499000000000001</c:v>
                </c:pt>
                <c:pt idx="13500" formatCode="General">
                  <c:v>13.5</c:v>
                </c:pt>
                <c:pt idx="13501" formatCode="General">
                  <c:v>13.500999999999999</c:v>
                </c:pt>
                <c:pt idx="13502" formatCode="General">
                  <c:v>13.502000000000001</c:v>
                </c:pt>
                <c:pt idx="13503" formatCode="General">
                  <c:v>13.503</c:v>
                </c:pt>
                <c:pt idx="13504" formatCode="General">
                  <c:v>13.504</c:v>
                </c:pt>
                <c:pt idx="13505" formatCode="General">
                  <c:v>13.505000000000001</c:v>
                </c:pt>
                <c:pt idx="13506" formatCode="General">
                  <c:v>13.506</c:v>
                </c:pt>
                <c:pt idx="13507" formatCode="General">
                  <c:v>13.507</c:v>
                </c:pt>
                <c:pt idx="13508" formatCode="General">
                  <c:v>13.507999999999999</c:v>
                </c:pt>
                <c:pt idx="13509" formatCode="General">
                  <c:v>13.509</c:v>
                </c:pt>
                <c:pt idx="13510" formatCode="General">
                  <c:v>13.51</c:v>
                </c:pt>
                <c:pt idx="13511" formatCode="General">
                  <c:v>13.510999999999999</c:v>
                </c:pt>
                <c:pt idx="13512" formatCode="General">
                  <c:v>13.512</c:v>
                </c:pt>
                <c:pt idx="13513" formatCode="General">
                  <c:v>13.513</c:v>
                </c:pt>
                <c:pt idx="13514" formatCode="General">
                  <c:v>13.513999999999999</c:v>
                </c:pt>
                <c:pt idx="13515" formatCode="General">
                  <c:v>13.515000000000001</c:v>
                </c:pt>
                <c:pt idx="13516" formatCode="General">
                  <c:v>13.516</c:v>
                </c:pt>
                <c:pt idx="13517" formatCode="General">
                  <c:v>13.516999999999999</c:v>
                </c:pt>
                <c:pt idx="13518" formatCode="General">
                  <c:v>13.518000000000001</c:v>
                </c:pt>
                <c:pt idx="13519" formatCode="General">
                  <c:v>13.519</c:v>
                </c:pt>
                <c:pt idx="13520" formatCode="General">
                  <c:v>13.52</c:v>
                </c:pt>
                <c:pt idx="13521" formatCode="General">
                  <c:v>13.521000000000001</c:v>
                </c:pt>
                <c:pt idx="13522" formatCode="General">
                  <c:v>13.522</c:v>
                </c:pt>
                <c:pt idx="13523" formatCode="General">
                  <c:v>13.523</c:v>
                </c:pt>
                <c:pt idx="13524" formatCode="General">
                  <c:v>13.523999999999999</c:v>
                </c:pt>
                <c:pt idx="13525" formatCode="General">
                  <c:v>13.525</c:v>
                </c:pt>
                <c:pt idx="13526" formatCode="General">
                  <c:v>13.526</c:v>
                </c:pt>
                <c:pt idx="13527" formatCode="General">
                  <c:v>13.526999999999999</c:v>
                </c:pt>
                <c:pt idx="13528" formatCode="General">
                  <c:v>13.528</c:v>
                </c:pt>
                <c:pt idx="13529" formatCode="General">
                  <c:v>13.529</c:v>
                </c:pt>
                <c:pt idx="13530" formatCode="General">
                  <c:v>13.53</c:v>
                </c:pt>
                <c:pt idx="13531" formatCode="General">
                  <c:v>13.531000000000001</c:v>
                </c:pt>
                <c:pt idx="13532" formatCode="General">
                  <c:v>13.532</c:v>
                </c:pt>
                <c:pt idx="13533" formatCode="General">
                  <c:v>13.532999999999999</c:v>
                </c:pt>
                <c:pt idx="13534" formatCode="General">
                  <c:v>13.534000000000001</c:v>
                </c:pt>
                <c:pt idx="13535" formatCode="General">
                  <c:v>13.535</c:v>
                </c:pt>
                <c:pt idx="13536" formatCode="General">
                  <c:v>13.536</c:v>
                </c:pt>
                <c:pt idx="13537" formatCode="General">
                  <c:v>13.537000000000001</c:v>
                </c:pt>
                <c:pt idx="13538" formatCode="General">
                  <c:v>13.538</c:v>
                </c:pt>
                <c:pt idx="13539" formatCode="General">
                  <c:v>13.539</c:v>
                </c:pt>
                <c:pt idx="13540" formatCode="General">
                  <c:v>13.54</c:v>
                </c:pt>
                <c:pt idx="13541" formatCode="General">
                  <c:v>13.541</c:v>
                </c:pt>
                <c:pt idx="13542" formatCode="General">
                  <c:v>13.542</c:v>
                </c:pt>
                <c:pt idx="13543" formatCode="General">
                  <c:v>13.542999999999999</c:v>
                </c:pt>
                <c:pt idx="13544" formatCode="General">
                  <c:v>13.544</c:v>
                </c:pt>
                <c:pt idx="13545" formatCode="General">
                  <c:v>13.545</c:v>
                </c:pt>
                <c:pt idx="13546" formatCode="General">
                  <c:v>13.545999999999999</c:v>
                </c:pt>
                <c:pt idx="13547" formatCode="General">
                  <c:v>13.547000000000001</c:v>
                </c:pt>
                <c:pt idx="13548" formatCode="General">
                  <c:v>13.548</c:v>
                </c:pt>
                <c:pt idx="13549" formatCode="General">
                  <c:v>13.548999999999999</c:v>
                </c:pt>
                <c:pt idx="13550" formatCode="General">
                  <c:v>13.55</c:v>
                </c:pt>
                <c:pt idx="13551" formatCode="General">
                  <c:v>13.551</c:v>
                </c:pt>
                <c:pt idx="13552" formatCode="General">
                  <c:v>13.552</c:v>
                </c:pt>
                <c:pt idx="13553" formatCode="General">
                  <c:v>13.553000000000001</c:v>
                </c:pt>
                <c:pt idx="13554" formatCode="General">
                  <c:v>13.554</c:v>
                </c:pt>
                <c:pt idx="13555" formatCode="General">
                  <c:v>13.555</c:v>
                </c:pt>
                <c:pt idx="13556" formatCode="General">
                  <c:v>13.555999999999999</c:v>
                </c:pt>
                <c:pt idx="13557" formatCode="General">
                  <c:v>13.557</c:v>
                </c:pt>
                <c:pt idx="13558" formatCode="General">
                  <c:v>13.558</c:v>
                </c:pt>
                <c:pt idx="13559" formatCode="General">
                  <c:v>13.558999999999999</c:v>
                </c:pt>
                <c:pt idx="13560" formatCode="General">
                  <c:v>13.56</c:v>
                </c:pt>
                <c:pt idx="13561" formatCode="General">
                  <c:v>13.561</c:v>
                </c:pt>
                <c:pt idx="13562" formatCode="General">
                  <c:v>13.561999999999999</c:v>
                </c:pt>
                <c:pt idx="13563" formatCode="General">
                  <c:v>13.563000000000001</c:v>
                </c:pt>
                <c:pt idx="13564" formatCode="General">
                  <c:v>13.564</c:v>
                </c:pt>
                <c:pt idx="13565" formatCode="General">
                  <c:v>13.565</c:v>
                </c:pt>
                <c:pt idx="13566" formatCode="General">
                  <c:v>13.566000000000001</c:v>
                </c:pt>
                <c:pt idx="13567" formatCode="General">
                  <c:v>13.567</c:v>
                </c:pt>
                <c:pt idx="13568" formatCode="General">
                  <c:v>13.568</c:v>
                </c:pt>
                <c:pt idx="13569" formatCode="General">
                  <c:v>13.569000000000001</c:v>
                </c:pt>
                <c:pt idx="13570" formatCode="General">
                  <c:v>13.57</c:v>
                </c:pt>
                <c:pt idx="13571" formatCode="General">
                  <c:v>13.571</c:v>
                </c:pt>
                <c:pt idx="13572" formatCode="General">
                  <c:v>13.571999999999999</c:v>
                </c:pt>
                <c:pt idx="13573" formatCode="General">
                  <c:v>13.573</c:v>
                </c:pt>
                <c:pt idx="13574" formatCode="General">
                  <c:v>13.574</c:v>
                </c:pt>
                <c:pt idx="13575" formatCode="General">
                  <c:v>13.574999999999999</c:v>
                </c:pt>
                <c:pt idx="13576" formatCode="General">
                  <c:v>13.576000000000001</c:v>
                </c:pt>
                <c:pt idx="13577" formatCode="General">
                  <c:v>13.577</c:v>
                </c:pt>
                <c:pt idx="13578" formatCode="General">
                  <c:v>13.577999999999999</c:v>
                </c:pt>
                <c:pt idx="13579" formatCode="General">
                  <c:v>13.579000000000001</c:v>
                </c:pt>
                <c:pt idx="13580" formatCode="General">
                  <c:v>13.58</c:v>
                </c:pt>
                <c:pt idx="13581" formatCode="General">
                  <c:v>13.581</c:v>
                </c:pt>
                <c:pt idx="13582" formatCode="General">
                  <c:v>13.582000000000001</c:v>
                </c:pt>
                <c:pt idx="13583" formatCode="General">
                  <c:v>13.583</c:v>
                </c:pt>
                <c:pt idx="13584" formatCode="General">
                  <c:v>13.584</c:v>
                </c:pt>
                <c:pt idx="13585" formatCode="General">
                  <c:v>13.585000000000001</c:v>
                </c:pt>
                <c:pt idx="13586" formatCode="General">
                  <c:v>13.586</c:v>
                </c:pt>
                <c:pt idx="13587" formatCode="General">
                  <c:v>13.587</c:v>
                </c:pt>
                <c:pt idx="13588" formatCode="General">
                  <c:v>13.587999999999999</c:v>
                </c:pt>
                <c:pt idx="13589" formatCode="General">
                  <c:v>13.589</c:v>
                </c:pt>
                <c:pt idx="13590" formatCode="General">
                  <c:v>13.59</c:v>
                </c:pt>
                <c:pt idx="13591" formatCode="General">
                  <c:v>13.590999999999999</c:v>
                </c:pt>
                <c:pt idx="13592" formatCode="General">
                  <c:v>13.592000000000001</c:v>
                </c:pt>
                <c:pt idx="13593" formatCode="General">
                  <c:v>13.593</c:v>
                </c:pt>
                <c:pt idx="13594" formatCode="General">
                  <c:v>13.593999999999999</c:v>
                </c:pt>
                <c:pt idx="13595" formatCode="General">
                  <c:v>13.595000000000001</c:v>
                </c:pt>
                <c:pt idx="13596" formatCode="General">
                  <c:v>13.596</c:v>
                </c:pt>
                <c:pt idx="13597" formatCode="General">
                  <c:v>13.597</c:v>
                </c:pt>
                <c:pt idx="13598" formatCode="General">
                  <c:v>13.598000000000001</c:v>
                </c:pt>
                <c:pt idx="13599" formatCode="General">
                  <c:v>13.599</c:v>
                </c:pt>
                <c:pt idx="13600" formatCode="General">
                  <c:v>13.6</c:v>
                </c:pt>
                <c:pt idx="13601" formatCode="General">
                  <c:v>13.601000000000001</c:v>
                </c:pt>
                <c:pt idx="13602" formatCode="General">
                  <c:v>13.602</c:v>
                </c:pt>
                <c:pt idx="13603" formatCode="General">
                  <c:v>13.603</c:v>
                </c:pt>
                <c:pt idx="13604" formatCode="General">
                  <c:v>13.603999999999999</c:v>
                </c:pt>
                <c:pt idx="13605" formatCode="General">
                  <c:v>13.605</c:v>
                </c:pt>
                <c:pt idx="13606" formatCode="General">
                  <c:v>13.606</c:v>
                </c:pt>
                <c:pt idx="13607" formatCode="General">
                  <c:v>13.606999999999999</c:v>
                </c:pt>
                <c:pt idx="13608" formatCode="General">
                  <c:v>13.608000000000001</c:v>
                </c:pt>
                <c:pt idx="13609" formatCode="General">
                  <c:v>13.609</c:v>
                </c:pt>
                <c:pt idx="13610" formatCode="General">
                  <c:v>13.61</c:v>
                </c:pt>
                <c:pt idx="13611" formatCode="General">
                  <c:v>13.611000000000001</c:v>
                </c:pt>
                <c:pt idx="13612" formatCode="General">
                  <c:v>13.612</c:v>
                </c:pt>
                <c:pt idx="13613" formatCode="General">
                  <c:v>13.613</c:v>
                </c:pt>
                <c:pt idx="13614" formatCode="General">
                  <c:v>13.614000000000001</c:v>
                </c:pt>
                <c:pt idx="13615" formatCode="General">
                  <c:v>13.615</c:v>
                </c:pt>
                <c:pt idx="13616" formatCode="General">
                  <c:v>13.616</c:v>
                </c:pt>
                <c:pt idx="13617" formatCode="General">
                  <c:v>13.617000000000001</c:v>
                </c:pt>
                <c:pt idx="13618" formatCode="General">
                  <c:v>13.618</c:v>
                </c:pt>
                <c:pt idx="13619" formatCode="General">
                  <c:v>13.619</c:v>
                </c:pt>
                <c:pt idx="13620" formatCode="General">
                  <c:v>13.62</c:v>
                </c:pt>
                <c:pt idx="13621" formatCode="General">
                  <c:v>13.621</c:v>
                </c:pt>
                <c:pt idx="13622" formatCode="General">
                  <c:v>13.622</c:v>
                </c:pt>
                <c:pt idx="13623" formatCode="General">
                  <c:v>13.622999999999999</c:v>
                </c:pt>
                <c:pt idx="13624" formatCode="General">
                  <c:v>13.624000000000001</c:v>
                </c:pt>
                <c:pt idx="13625" formatCode="General">
                  <c:v>13.625</c:v>
                </c:pt>
                <c:pt idx="13626" formatCode="General">
                  <c:v>13.625999999999999</c:v>
                </c:pt>
                <c:pt idx="13627" formatCode="General">
                  <c:v>13.627000000000001</c:v>
                </c:pt>
                <c:pt idx="13628" formatCode="General">
                  <c:v>13.628</c:v>
                </c:pt>
                <c:pt idx="13629" formatCode="General">
                  <c:v>13.629</c:v>
                </c:pt>
                <c:pt idx="13630" formatCode="General">
                  <c:v>13.63</c:v>
                </c:pt>
                <c:pt idx="13631" formatCode="General">
                  <c:v>13.631</c:v>
                </c:pt>
                <c:pt idx="13632" formatCode="General">
                  <c:v>13.632</c:v>
                </c:pt>
                <c:pt idx="13633" formatCode="General">
                  <c:v>13.632999999999999</c:v>
                </c:pt>
                <c:pt idx="13634" formatCode="General">
                  <c:v>13.634</c:v>
                </c:pt>
                <c:pt idx="13635" formatCode="General">
                  <c:v>13.635</c:v>
                </c:pt>
                <c:pt idx="13636" formatCode="General">
                  <c:v>13.635999999999999</c:v>
                </c:pt>
                <c:pt idx="13637" formatCode="General">
                  <c:v>13.637</c:v>
                </c:pt>
                <c:pt idx="13638" formatCode="General">
                  <c:v>13.638</c:v>
                </c:pt>
                <c:pt idx="13639" formatCode="General">
                  <c:v>13.638999999999999</c:v>
                </c:pt>
                <c:pt idx="13640" formatCode="General">
                  <c:v>13.64</c:v>
                </c:pt>
                <c:pt idx="13641" formatCode="General">
                  <c:v>13.641</c:v>
                </c:pt>
                <c:pt idx="13642" formatCode="General">
                  <c:v>13.641999999999999</c:v>
                </c:pt>
                <c:pt idx="13643" formatCode="General">
                  <c:v>13.643000000000001</c:v>
                </c:pt>
                <c:pt idx="13644" formatCode="General">
                  <c:v>13.644</c:v>
                </c:pt>
                <c:pt idx="13645" formatCode="General">
                  <c:v>13.645</c:v>
                </c:pt>
                <c:pt idx="13646" formatCode="General">
                  <c:v>13.646000000000001</c:v>
                </c:pt>
                <c:pt idx="13647" formatCode="General">
                  <c:v>13.647</c:v>
                </c:pt>
                <c:pt idx="13648" formatCode="General">
                  <c:v>13.648</c:v>
                </c:pt>
                <c:pt idx="13649" formatCode="General">
                  <c:v>13.648999999999999</c:v>
                </c:pt>
                <c:pt idx="13650" formatCode="General">
                  <c:v>13.65</c:v>
                </c:pt>
                <c:pt idx="13651" formatCode="General">
                  <c:v>13.651</c:v>
                </c:pt>
                <c:pt idx="13652" formatCode="General">
                  <c:v>13.651999999999999</c:v>
                </c:pt>
                <c:pt idx="13653" formatCode="General">
                  <c:v>13.653</c:v>
                </c:pt>
                <c:pt idx="13654" formatCode="General">
                  <c:v>13.654</c:v>
                </c:pt>
                <c:pt idx="13655" formatCode="General">
                  <c:v>13.654999999999999</c:v>
                </c:pt>
                <c:pt idx="13656" formatCode="General">
                  <c:v>13.656000000000001</c:v>
                </c:pt>
                <c:pt idx="13657" formatCode="General">
                  <c:v>13.657</c:v>
                </c:pt>
                <c:pt idx="13658" formatCode="General">
                  <c:v>13.657999999999999</c:v>
                </c:pt>
                <c:pt idx="13659" formatCode="General">
                  <c:v>13.659000000000001</c:v>
                </c:pt>
                <c:pt idx="13660" formatCode="General">
                  <c:v>13.66</c:v>
                </c:pt>
                <c:pt idx="13661" formatCode="General">
                  <c:v>13.661</c:v>
                </c:pt>
                <c:pt idx="13662" formatCode="General">
                  <c:v>13.662000000000001</c:v>
                </c:pt>
                <c:pt idx="13663" formatCode="General">
                  <c:v>13.663</c:v>
                </c:pt>
                <c:pt idx="13664" formatCode="General">
                  <c:v>13.664</c:v>
                </c:pt>
                <c:pt idx="13665" formatCode="General">
                  <c:v>13.664999999999999</c:v>
                </c:pt>
                <c:pt idx="13666" formatCode="General">
                  <c:v>13.666</c:v>
                </c:pt>
                <c:pt idx="13667" formatCode="General">
                  <c:v>13.667</c:v>
                </c:pt>
                <c:pt idx="13668" formatCode="General">
                  <c:v>13.667999999999999</c:v>
                </c:pt>
                <c:pt idx="13669" formatCode="General">
                  <c:v>13.669</c:v>
                </c:pt>
                <c:pt idx="13670" formatCode="General">
                  <c:v>13.67</c:v>
                </c:pt>
                <c:pt idx="13671" formatCode="General">
                  <c:v>13.670999999999999</c:v>
                </c:pt>
                <c:pt idx="13672" formatCode="General">
                  <c:v>13.672000000000001</c:v>
                </c:pt>
                <c:pt idx="13673" formatCode="General">
                  <c:v>13.673</c:v>
                </c:pt>
                <c:pt idx="13674" formatCode="General">
                  <c:v>13.673999999999999</c:v>
                </c:pt>
                <c:pt idx="13675" formatCode="General">
                  <c:v>13.675000000000001</c:v>
                </c:pt>
                <c:pt idx="13676" formatCode="General">
                  <c:v>13.676</c:v>
                </c:pt>
                <c:pt idx="13677" formatCode="General">
                  <c:v>13.677</c:v>
                </c:pt>
                <c:pt idx="13678" formatCode="General">
                  <c:v>13.678000000000001</c:v>
                </c:pt>
                <c:pt idx="13679" formatCode="General">
                  <c:v>13.679</c:v>
                </c:pt>
                <c:pt idx="13680" formatCode="General">
                  <c:v>13.68</c:v>
                </c:pt>
                <c:pt idx="13681" formatCode="General">
                  <c:v>13.680999999999999</c:v>
                </c:pt>
                <c:pt idx="13682" formatCode="General">
                  <c:v>13.682</c:v>
                </c:pt>
                <c:pt idx="13683" formatCode="General">
                  <c:v>13.683</c:v>
                </c:pt>
                <c:pt idx="13684" formatCode="General">
                  <c:v>13.683999999999999</c:v>
                </c:pt>
                <c:pt idx="13685" formatCode="General">
                  <c:v>13.685</c:v>
                </c:pt>
                <c:pt idx="13686" formatCode="General">
                  <c:v>13.686</c:v>
                </c:pt>
                <c:pt idx="13687" formatCode="General">
                  <c:v>13.686999999999999</c:v>
                </c:pt>
                <c:pt idx="13688" formatCode="General">
                  <c:v>13.688000000000001</c:v>
                </c:pt>
                <c:pt idx="13689" formatCode="General">
                  <c:v>13.689</c:v>
                </c:pt>
                <c:pt idx="13690" formatCode="General">
                  <c:v>13.69</c:v>
                </c:pt>
                <c:pt idx="13691" formatCode="General">
                  <c:v>13.691000000000001</c:v>
                </c:pt>
                <c:pt idx="13692" formatCode="General">
                  <c:v>13.692</c:v>
                </c:pt>
                <c:pt idx="13693" formatCode="General">
                  <c:v>13.693</c:v>
                </c:pt>
                <c:pt idx="13694" formatCode="General">
                  <c:v>13.694000000000001</c:v>
                </c:pt>
                <c:pt idx="13695" formatCode="General">
                  <c:v>13.695</c:v>
                </c:pt>
                <c:pt idx="13696" formatCode="General">
                  <c:v>13.696</c:v>
                </c:pt>
                <c:pt idx="13697" formatCode="General">
                  <c:v>13.696999999999999</c:v>
                </c:pt>
                <c:pt idx="13698" formatCode="General">
                  <c:v>13.698</c:v>
                </c:pt>
                <c:pt idx="13699" formatCode="General">
                  <c:v>13.699</c:v>
                </c:pt>
                <c:pt idx="13700" formatCode="General">
                  <c:v>13.7</c:v>
                </c:pt>
                <c:pt idx="13701" formatCode="General">
                  <c:v>13.701000000000001</c:v>
                </c:pt>
                <c:pt idx="13702" formatCode="General">
                  <c:v>13.702</c:v>
                </c:pt>
                <c:pt idx="13703" formatCode="General">
                  <c:v>13.702999999999999</c:v>
                </c:pt>
                <c:pt idx="13704" formatCode="General">
                  <c:v>13.704000000000001</c:v>
                </c:pt>
                <c:pt idx="13705" formatCode="General">
                  <c:v>13.705</c:v>
                </c:pt>
                <c:pt idx="13706" formatCode="General">
                  <c:v>13.706</c:v>
                </c:pt>
                <c:pt idx="13707" formatCode="General">
                  <c:v>13.707000000000001</c:v>
                </c:pt>
                <c:pt idx="13708" formatCode="General">
                  <c:v>13.708</c:v>
                </c:pt>
                <c:pt idx="13709" formatCode="General">
                  <c:v>13.709</c:v>
                </c:pt>
                <c:pt idx="13710" formatCode="General">
                  <c:v>13.71</c:v>
                </c:pt>
                <c:pt idx="13711" formatCode="General">
                  <c:v>13.711</c:v>
                </c:pt>
                <c:pt idx="13712" formatCode="General">
                  <c:v>13.712</c:v>
                </c:pt>
                <c:pt idx="13713" formatCode="General">
                  <c:v>13.712999999999999</c:v>
                </c:pt>
                <c:pt idx="13714" formatCode="General">
                  <c:v>13.714</c:v>
                </c:pt>
                <c:pt idx="13715" formatCode="General">
                  <c:v>13.715</c:v>
                </c:pt>
                <c:pt idx="13716" formatCode="General">
                  <c:v>13.715999999999999</c:v>
                </c:pt>
                <c:pt idx="13717" formatCode="General">
                  <c:v>13.717000000000001</c:v>
                </c:pt>
                <c:pt idx="13718" formatCode="General">
                  <c:v>13.718</c:v>
                </c:pt>
                <c:pt idx="13719" formatCode="General">
                  <c:v>13.718999999999999</c:v>
                </c:pt>
                <c:pt idx="13720" formatCode="General">
                  <c:v>13.72</c:v>
                </c:pt>
                <c:pt idx="13721" formatCode="General">
                  <c:v>13.721</c:v>
                </c:pt>
                <c:pt idx="13722" formatCode="General">
                  <c:v>13.722</c:v>
                </c:pt>
                <c:pt idx="13723" formatCode="General">
                  <c:v>13.723000000000001</c:v>
                </c:pt>
                <c:pt idx="13724" formatCode="General">
                  <c:v>13.724</c:v>
                </c:pt>
                <c:pt idx="13725" formatCode="General">
                  <c:v>13.725</c:v>
                </c:pt>
                <c:pt idx="13726" formatCode="General">
                  <c:v>13.726000000000001</c:v>
                </c:pt>
                <c:pt idx="13727" formatCode="General">
                  <c:v>13.727</c:v>
                </c:pt>
                <c:pt idx="13728" formatCode="General">
                  <c:v>13.728</c:v>
                </c:pt>
                <c:pt idx="13729" formatCode="General">
                  <c:v>13.728999999999999</c:v>
                </c:pt>
                <c:pt idx="13730" formatCode="General">
                  <c:v>13.73</c:v>
                </c:pt>
                <c:pt idx="13731" formatCode="General">
                  <c:v>13.731</c:v>
                </c:pt>
                <c:pt idx="13732" formatCode="General">
                  <c:v>13.731999999999999</c:v>
                </c:pt>
                <c:pt idx="13733" formatCode="General">
                  <c:v>13.733000000000001</c:v>
                </c:pt>
                <c:pt idx="13734" formatCode="General">
                  <c:v>13.734</c:v>
                </c:pt>
                <c:pt idx="13735" formatCode="General">
                  <c:v>13.734999999999999</c:v>
                </c:pt>
                <c:pt idx="13736" formatCode="General">
                  <c:v>13.736000000000001</c:v>
                </c:pt>
                <c:pt idx="13737" formatCode="General">
                  <c:v>13.737</c:v>
                </c:pt>
                <c:pt idx="13738" formatCode="General">
                  <c:v>13.738</c:v>
                </c:pt>
                <c:pt idx="13739" formatCode="General">
                  <c:v>13.739000000000001</c:v>
                </c:pt>
                <c:pt idx="13740" formatCode="General">
                  <c:v>13.74</c:v>
                </c:pt>
                <c:pt idx="13741" formatCode="General">
                  <c:v>13.741</c:v>
                </c:pt>
                <c:pt idx="13742" formatCode="General">
                  <c:v>13.742000000000001</c:v>
                </c:pt>
                <c:pt idx="13743" formatCode="General">
                  <c:v>13.743</c:v>
                </c:pt>
                <c:pt idx="13744" formatCode="General">
                  <c:v>13.744</c:v>
                </c:pt>
                <c:pt idx="13745" formatCode="General">
                  <c:v>13.744999999999999</c:v>
                </c:pt>
                <c:pt idx="13746" formatCode="General">
                  <c:v>13.746</c:v>
                </c:pt>
                <c:pt idx="13747" formatCode="General">
                  <c:v>13.747</c:v>
                </c:pt>
                <c:pt idx="13748" formatCode="General">
                  <c:v>13.747999999999999</c:v>
                </c:pt>
                <c:pt idx="13749" formatCode="General">
                  <c:v>13.749000000000001</c:v>
                </c:pt>
                <c:pt idx="13750" formatCode="General">
                  <c:v>13.75</c:v>
                </c:pt>
                <c:pt idx="13751" formatCode="General">
                  <c:v>13.750999999999999</c:v>
                </c:pt>
                <c:pt idx="13752" formatCode="General">
                  <c:v>13.752000000000001</c:v>
                </c:pt>
                <c:pt idx="13753" formatCode="General">
                  <c:v>13.753</c:v>
                </c:pt>
                <c:pt idx="13754" formatCode="General">
                  <c:v>13.754</c:v>
                </c:pt>
                <c:pt idx="13755" formatCode="General">
                  <c:v>13.755000000000001</c:v>
                </c:pt>
                <c:pt idx="13756" formatCode="General">
                  <c:v>13.756</c:v>
                </c:pt>
                <c:pt idx="13757" formatCode="General">
                  <c:v>13.757</c:v>
                </c:pt>
                <c:pt idx="13758" formatCode="General">
                  <c:v>13.757999999999999</c:v>
                </c:pt>
                <c:pt idx="13759" formatCode="General">
                  <c:v>13.759</c:v>
                </c:pt>
                <c:pt idx="13760" formatCode="General">
                  <c:v>13.76</c:v>
                </c:pt>
                <c:pt idx="13761" formatCode="General">
                  <c:v>13.760999999999999</c:v>
                </c:pt>
                <c:pt idx="13762" formatCode="General">
                  <c:v>13.762</c:v>
                </c:pt>
                <c:pt idx="13763" formatCode="General">
                  <c:v>13.763</c:v>
                </c:pt>
                <c:pt idx="13764" formatCode="General">
                  <c:v>13.763999999999999</c:v>
                </c:pt>
                <c:pt idx="13765" formatCode="General">
                  <c:v>13.765000000000001</c:v>
                </c:pt>
                <c:pt idx="13766" formatCode="General">
                  <c:v>13.766</c:v>
                </c:pt>
                <c:pt idx="13767" formatCode="General">
                  <c:v>13.766999999999999</c:v>
                </c:pt>
                <c:pt idx="13768" formatCode="General">
                  <c:v>13.768000000000001</c:v>
                </c:pt>
                <c:pt idx="13769" formatCode="General">
                  <c:v>13.769</c:v>
                </c:pt>
                <c:pt idx="13770" formatCode="General">
                  <c:v>13.77</c:v>
                </c:pt>
                <c:pt idx="13771" formatCode="General">
                  <c:v>13.771000000000001</c:v>
                </c:pt>
                <c:pt idx="13772" formatCode="General">
                  <c:v>13.772</c:v>
                </c:pt>
                <c:pt idx="13773" formatCode="General">
                  <c:v>13.773</c:v>
                </c:pt>
                <c:pt idx="13774" formatCode="General">
                  <c:v>13.773999999999999</c:v>
                </c:pt>
                <c:pt idx="13775" formatCode="General">
                  <c:v>13.775</c:v>
                </c:pt>
                <c:pt idx="13776" formatCode="General">
                  <c:v>13.776</c:v>
                </c:pt>
                <c:pt idx="13777" formatCode="General">
                  <c:v>13.776999999999999</c:v>
                </c:pt>
                <c:pt idx="13778" formatCode="General">
                  <c:v>13.778</c:v>
                </c:pt>
                <c:pt idx="13779" formatCode="General">
                  <c:v>13.779</c:v>
                </c:pt>
                <c:pt idx="13780" formatCode="General">
                  <c:v>13.78</c:v>
                </c:pt>
                <c:pt idx="13781" formatCode="General">
                  <c:v>13.781000000000001</c:v>
                </c:pt>
                <c:pt idx="13782" formatCode="General">
                  <c:v>13.782</c:v>
                </c:pt>
                <c:pt idx="13783" formatCode="General">
                  <c:v>13.782999999999999</c:v>
                </c:pt>
                <c:pt idx="13784" formatCode="General">
                  <c:v>13.784000000000001</c:v>
                </c:pt>
                <c:pt idx="13785" formatCode="General">
                  <c:v>13.785</c:v>
                </c:pt>
                <c:pt idx="13786" formatCode="General">
                  <c:v>13.786</c:v>
                </c:pt>
                <c:pt idx="13787" formatCode="General">
                  <c:v>13.787000000000001</c:v>
                </c:pt>
                <c:pt idx="13788" formatCode="General">
                  <c:v>13.788</c:v>
                </c:pt>
                <c:pt idx="13789" formatCode="General">
                  <c:v>13.789</c:v>
                </c:pt>
                <c:pt idx="13790" formatCode="General">
                  <c:v>13.79</c:v>
                </c:pt>
                <c:pt idx="13791" formatCode="General">
                  <c:v>13.791</c:v>
                </c:pt>
                <c:pt idx="13792" formatCode="General">
                  <c:v>13.792</c:v>
                </c:pt>
                <c:pt idx="13793" formatCode="General">
                  <c:v>13.792999999999999</c:v>
                </c:pt>
                <c:pt idx="13794" formatCode="General">
                  <c:v>13.794</c:v>
                </c:pt>
                <c:pt idx="13795" formatCode="General">
                  <c:v>13.795</c:v>
                </c:pt>
                <c:pt idx="13796" formatCode="General">
                  <c:v>13.795999999999999</c:v>
                </c:pt>
                <c:pt idx="13797" formatCode="General">
                  <c:v>13.797000000000001</c:v>
                </c:pt>
                <c:pt idx="13798" formatCode="General">
                  <c:v>13.798</c:v>
                </c:pt>
                <c:pt idx="13799" formatCode="General">
                  <c:v>13.798999999999999</c:v>
                </c:pt>
                <c:pt idx="13800" formatCode="General">
                  <c:v>13.8</c:v>
                </c:pt>
                <c:pt idx="13801" formatCode="General">
                  <c:v>13.801</c:v>
                </c:pt>
                <c:pt idx="13802" formatCode="General">
                  <c:v>13.802</c:v>
                </c:pt>
                <c:pt idx="13803" formatCode="General">
                  <c:v>13.803000000000001</c:v>
                </c:pt>
                <c:pt idx="13804" formatCode="General">
                  <c:v>13.804</c:v>
                </c:pt>
                <c:pt idx="13805" formatCode="General">
                  <c:v>13.805</c:v>
                </c:pt>
                <c:pt idx="13806" formatCode="General">
                  <c:v>13.805999999999999</c:v>
                </c:pt>
                <c:pt idx="13807" formatCode="General">
                  <c:v>13.807</c:v>
                </c:pt>
                <c:pt idx="13808" formatCode="General">
                  <c:v>13.808</c:v>
                </c:pt>
                <c:pt idx="13809" formatCode="General">
                  <c:v>13.808999999999999</c:v>
                </c:pt>
                <c:pt idx="13810" formatCode="General">
                  <c:v>13.81</c:v>
                </c:pt>
                <c:pt idx="13811" formatCode="General">
                  <c:v>13.811</c:v>
                </c:pt>
                <c:pt idx="13812" formatCode="General">
                  <c:v>13.811999999999999</c:v>
                </c:pt>
                <c:pt idx="13813" formatCode="General">
                  <c:v>13.813000000000001</c:v>
                </c:pt>
                <c:pt idx="13814" formatCode="General">
                  <c:v>13.814</c:v>
                </c:pt>
                <c:pt idx="13815" formatCode="General">
                  <c:v>13.815</c:v>
                </c:pt>
                <c:pt idx="13816" formatCode="General">
                  <c:v>13.816000000000001</c:v>
                </c:pt>
                <c:pt idx="13817" formatCode="General">
                  <c:v>13.817</c:v>
                </c:pt>
                <c:pt idx="13818" formatCode="General">
                  <c:v>13.818</c:v>
                </c:pt>
                <c:pt idx="13819" formatCode="General">
                  <c:v>13.819000000000001</c:v>
                </c:pt>
                <c:pt idx="13820" formatCode="General">
                  <c:v>13.82</c:v>
                </c:pt>
                <c:pt idx="13821" formatCode="General">
                  <c:v>13.821</c:v>
                </c:pt>
                <c:pt idx="13822" formatCode="General">
                  <c:v>13.821999999999999</c:v>
                </c:pt>
                <c:pt idx="13823" formatCode="General">
                  <c:v>13.823</c:v>
                </c:pt>
                <c:pt idx="13824" formatCode="General">
                  <c:v>13.824</c:v>
                </c:pt>
                <c:pt idx="13825" formatCode="General">
                  <c:v>13.824999999999999</c:v>
                </c:pt>
                <c:pt idx="13826" formatCode="General">
                  <c:v>13.826000000000001</c:v>
                </c:pt>
                <c:pt idx="13827" formatCode="General">
                  <c:v>13.827</c:v>
                </c:pt>
                <c:pt idx="13828" formatCode="General">
                  <c:v>13.827999999999999</c:v>
                </c:pt>
                <c:pt idx="13829" formatCode="General">
                  <c:v>13.829000000000001</c:v>
                </c:pt>
                <c:pt idx="13830" formatCode="General">
                  <c:v>13.83</c:v>
                </c:pt>
                <c:pt idx="13831" formatCode="General">
                  <c:v>13.831</c:v>
                </c:pt>
                <c:pt idx="13832" formatCode="General">
                  <c:v>13.832000000000001</c:v>
                </c:pt>
                <c:pt idx="13833" formatCode="General">
                  <c:v>13.833</c:v>
                </c:pt>
                <c:pt idx="13834" formatCode="General">
                  <c:v>13.834</c:v>
                </c:pt>
                <c:pt idx="13835" formatCode="General">
                  <c:v>13.835000000000001</c:v>
                </c:pt>
                <c:pt idx="13836" formatCode="General">
                  <c:v>13.836</c:v>
                </c:pt>
                <c:pt idx="13837" formatCode="General">
                  <c:v>13.837</c:v>
                </c:pt>
                <c:pt idx="13838" formatCode="General">
                  <c:v>13.837999999999999</c:v>
                </c:pt>
                <c:pt idx="13839" formatCode="General">
                  <c:v>13.839</c:v>
                </c:pt>
                <c:pt idx="13840" formatCode="General">
                  <c:v>13.84</c:v>
                </c:pt>
                <c:pt idx="13841" formatCode="General">
                  <c:v>13.840999999999999</c:v>
                </c:pt>
                <c:pt idx="13842" formatCode="General">
                  <c:v>13.842000000000001</c:v>
                </c:pt>
                <c:pt idx="13843" formatCode="General">
                  <c:v>13.843</c:v>
                </c:pt>
                <c:pt idx="13844" formatCode="General">
                  <c:v>13.843999999999999</c:v>
                </c:pt>
                <c:pt idx="13845" formatCode="General">
                  <c:v>13.845000000000001</c:v>
                </c:pt>
                <c:pt idx="13846" formatCode="General">
                  <c:v>13.846</c:v>
                </c:pt>
                <c:pt idx="13847" formatCode="General">
                  <c:v>13.847</c:v>
                </c:pt>
                <c:pt idx="13848" formatCode="General">
                  <c:v>13.848000000000001</c:v>
                </c:pt>
                <c:pt idx="13849" formatCode="General">
                  <c:v>13.849</c:v>
                </c:pt>
                <c:pt idx="13850" formatCode="General">
                  <c:v>13.85</c:v>
                </c:pt>
                <c:pt idx="13851" formatCode="General">
                  <c:v>13.851000000000001</c:v>
                </c:pt>
                <c:pt idx="13852" formatCode="General">
                  <c:v>13.852</c:v>
                </c:pt>
                <c:pt idx="13853" formatCode="General">
                  <c:v>13.853</c:v>
                </c:pt>
                <c:pt idx="13854" formatCode="General">
                  <c:v>13.853999999999999</c:v>
                </c:pt>
                <c:pt idx="13855" formatCode="General">
                  <c:v>13.855</c:v>
                </c:pt>
                <c:pt idx="13856" formatCode="General">
                  <c:v>13.856</c:v>
                </c:pt>
                <c:pt idx="13857" formatCode="General">
                  <c:v>13.856999999999999</c:v>
                </c:pt>
                <c:pt idx="13858" formatCode="General">
                  <c:v>13.858000000000001</c:v>
                </c:pt>
                <c:pt idx="13859" formatCode="General">
                  <c:v>13.859</c:v>
                </c:pt>
                <c:pt idx="13860" formatCode="General">
                  <c:v>13.86</c:v>
                </c:pt>
                <c:pt idx="13861" formatCode="General">
                  <c:v>13.861000000000001</c:v>
                </c:pt>
                <c:pt idx="13862" formatCode="General">
                  <c:v>13.862</c:v>
                </c:pt>
                <c:pt idx="13863" formatCode="General">
                  <c:v>13.863</c:v>
                </c:pt>
                <c:pt idx="13864" formatCode="General">
                  <c:v>13.864000000000001</c:v>
                </c:pt>
                <c:pt idx="13865" formatCode="General">
                  <c:v>13.865</c:v>
                </c:pt>
                <c:pt idx="13866" formatCode="General">
                  <c:v>13.866</c:v>
                </c:pt>
                <c:pt idx="13867" formatCode="General">
                  <c:v>13.867000000000001</c:v>
                </c:pt>
                <c:pt idx="13868" formatCode="General">
                  <c:v>13.868</c:v>
                </c:pt>
                <c:pt idx="13869" formatCode="General">
                  <c:v>13.869</c:v>
                </c:pt>
                <c:pt idx="13870" formatCode="General">
                  <c:v>13.87</c:v>
                </c:pt>
                <c:pt idx="13871" formatCode="General">
                  <c:v>13.871</c:v>
                </c:pt>
                <c:pt idx="13872" formatCode="General">
                  <c:v>13.872</c:v>
                </c:pt>
                <c:pt idx="13873" formatCode="General">
                  <c:v>13.872999999999999</c:v>
                </c:pt>
                <c:pt idx="13874" formatCode="General">
                  <c:v>13.874000000000001</c:v>
                </c:pt>
                <c:pt idx="13875" formatCode="General">
                  <c:v>13.875</c:v>
                </c:pt>
                <c:pt idx="13876" formatCode="General">
                  <c:v>13.875999999999999</c:v>
                </c:pt>
                <c:pt idx="13877" formatCode="General">
                  <c:v>13.877000000000001</c:v>
                </c:pt>
                <c:pt idx="13878" formatCode="General">
                  <c:v>13.878</c:v>
                </c:pt>
                <c:pt idx="13879" formatCode="General">
                  <c:v>13.879</c:v>
                </c:pt>
                <c:pt idx="13880" formatCode="General">
                  <c:v>13.88</c:v>
                </c:pt>
                <c:pt idx="13881" formatCode="General">
                  <c:v>13.881</c:v>
                </c:pt>
                <c:pt idx="13882" formatCode="General">
                  <c:v>13.882</c:v>
                </c:pt>
                <c:pt idx="13883" formatCode="General">
                  <c:v>13.882999999999999</c:v>
                </c:pt>
                <c:pt idx="13884" formatCode="General">
                  <c:v>13.884</c:v>
                </c:pt>
                <c:pt idx="13885" formatCode="General">
                  <c:v>13.885</c:v>
                </c:pt>
                <c:pt idx="13886" formatCode="General">
                  <c:v>13.885999999999999</c:v>
                </c:pt>
                <c:pt idx="13887" formatCode="General">
                  <c:v>13.887</c:v>
                </c:pt>
                <c:pt idx="13888" formatCode="General">
                  <c:v>13.888</c:v>
                </c:pt>
                <c:pt idx="13889" formatCode="General">
                  <c:v>13.888999999999999</c:v>
                </c:pt>
                <c:pt idx="13890" formatCode="General">
                  <c:v>13.89</c:v>
                </c:pt>
                <c:pt idx="13891" formatCode="General">
                  <c:v>13.891</c:v>
                </c:pt>
                <c:pt idx="13892" formatCode="General">
                  <c:v>13.891999999999999</c:v>
                </c:pt>
                <c:pt idx="13893" formatCode="General">
                  <c:v>13.893000000000001</c:v>
                </c:pt>
                <c:pt idx="13894" formatCode="General">
                  <c:v>13.894</c:v>
                </c:pt>
                <c:pt idx="13895" formatCode="General">
                  <c:v>13.895</c:v>
                </c:pt>
                <c:pt idx="13896" formatCode="General">
                  <c:v>13.896000000000001</c:v>
                </c:pt>
                <c:pt idx="13897" formatCode="General">
                  <c:v>13.897</c:v>
                </c:pt>
                <c:pt idx="13898" formatCode="General">
                  <c:v>13.898</c:v>
                </c:pt>
                <c:pt idx="13899" formatCode="General">
                  <c:v>13.898999999999999</c:v>
                </c:pt>
                <c:pt idx="13900" formatCode="General">
                  <c:v>13.9</c:v>
                </c:pt>
                <c:pt idx="13901" formatCode="General">
                  <c:v>13.901</c:v>
                </c:pt>
                <c:pt idx="13902" formatCode="General">
                  <c:v>13.901999999999999</c:v>
                </c:pt>
                <c:pt idx="13903" formatCode="General">
                  <c:v>13.903</c:v>
                </c:pt>
                <c:pt idx="13904" formatCode="General">
                  <c:v>13.904</c:v>
                </c:pt>
                <c:pt idx="13905" formatCode="General">
                  <c:v>13.904999999999999</c:v>
                </c:pt>
                <c:pt idx="13906" formatCode="General">
                  <c:v>13.906000000000001</c:v>
                </c:pt>
                <c:pt idx="13907" formatCode="General">
                  <c:v>13.907</c:v>
                </c:pt>
                <c:pt idx="13908" formatCode="General">
                  <c:v>13.907999999999999</c:v>
                </c:pt>
                <c:pt idx="13909" formatCode="General">
                  <c:v>13.909000000000001</c:v>
                </c:pt>
                <c:pt idx="13910" formatCode="General">
                  <c:v>13.91</c:v>
                </c:pt>
                <c:pt idx="13911" formatCode="General">
                  <c:v>13.911</c:v>
                </c:pt>
                <c:pt idx="13912" formatCode="General">
                  <c:v>13.912000000000001</c:v>
                </c:pt>
                <c:pt idx="13913" formatCode="General">
                  <c:v>13.913</c:v>
                </c:pt>
                <c:pt idx="13914" formatCode="General">
                  <c:v>13.914</c:v>
                </c:pt>
                <c:pt idx="13915" formatCode="General">
                  <c:v>13.914999999999999</c:v>
                </c:pt>
                <c:pt idx="13916" formatCode="General">
                  <c:v>13.916</c:v>
                </c:pt>
                <c:pt idx="13917" formatCode="General">
                  <c:v>13.917</c:v>
                </c:pt>
                <c:pt idx="13918" formatCode="General">
                  <c:v>13.917999999999999</c:v>
                </c:pt>
                <c:pt idx="13919" formatCode="General">
                  <c:v>13.919</c:v>
                </c:pt>
                <c:pt idx="13920" formatCode="General">
                  <c:v>13.92</c:v>
                </c:pt>
                <c:pt idx="13921" formatCode="General">
                  <c:v>13.920999999999999</c:v>
                </c:pt>
                <c:pt idx="13922" formatCode="General">
                  <c:v>13.922000000000001</c:v>
                </c:pt>
                <c:pt idx="13923" formatCode="General">
                  <c:v>13.923</c:v>
                </c:pt>
                <c:pt idx="13924" formatCode="General">
                  <c:v>13.923999999999999</c:v>
                </c:pt>
                <c:pt idx="13925" formatCode="General">
                  <c:v>13.925000000000001</c:v>
                </c:pt>
                <c:pt idx="13926" formatCode="General">
                  <c:v>13.926</c:v>
                </c:pt>
                <c:pt idx="13927" formatCode="General">
                  <c:v>13.927</c:v>
                </c:pt>
                <c:pt idx="13928" formatCode="General">
                  <c:v>13.928000000000001</c:v>
                </c:pt>
                <c:pt idx="13929" formatCode="General">
                  <c:v>13.929</c:v>
                </c:pt>
                <c:pt idx="13930" formatCode="General">
                  <c:v>13.93</c:v>
                </c:pt>
                <c:pt idx="13931" formatCode="General">
                  <c:v>13.930999999999999</c:v>
                </c:pt>
                <c:pt idx="13932" formatCode="General">
                  <c:v>13.932</c:v>
                </c:pt>
                <c:pt idx="13933" formatCode="General">
                  <c:v>13.933</c:v>
                </c:pt>
                <c:pt idx="13934" formatCode="General">
                  <c:v>13.933999999999999</c:v>
                </c:pt>
                <c:pt idx="13935" formatCode="General">
                  <c:v>13.935</c:v>
                </c:pt>
                <c:pt idx="13936" formatCode="General">
                  <c:v>13.936</c:v>
                </c:pt>
                <c:pt idx="13937" formatCode="General">
                  <c:v>13.936999999999999</c:v>
                </c:pt>
                <c:pt idx="13938" formatCode="General">
                  <c:v>13.938000000000001</c:v>
                </c:pt>
                <c:pt idx="13939" formatCode="General">
                  <c:v>13.939</c:v>
                </c:pt>
                <c:pt idx="13940" formatCode="General">
                  <c:v>13.94</c:v>
                </c:pt>
                <c:pt idx="13941" formatCode="General">
                  <c:v>13.941000000000001</c:v>
                </c:pt>
                <c:pt idx="13942" formatCode="General">
                  <c:v>13.942</c:v>
                </c:pt>
                <c:pt idx="13943" formatCode="General">
                  <c:v>13.943</c:v>
                </c:pt>
                <c:pt idx="13944" formatCode="General">
                  <c:v>13.944000000000001</c:v>
                </c:pt>
                <c:pt idx="13945" formatCode="General">
                  <c:v>13.945</c:v>
                </c:pt>
                <c:pt idx="13946" formatCode="General">
                  <c:v>13.946</c:v>
                </c:pt>
                <c:pt idx="13947" formatCode="General">
                  <c:v>13.946999999999999</c:v>
                </c:pt>
                <c:pt idx="13948" formatCode="General">
                  <c:v>13.948</c:v>
                </c:pt>
                <c:pt idx="13949" formatCode="General">
                  <c:v>13.949</c:v>
                </c:pt>
                <c:pt idx="13950" formatCode="General">
                  <c:v>13.95</c:v>
                </c:pt>
                <c:pt idx="13951" formatCode="General">
                  <c:v>13.951000000000001</c:v>
                </c:pt>
                <c:pt idx="13952" formatCode="General">
                  <c:v>13.952</c:v>
                </c:pt>
                <c:pt idx="13953" formatCode="General">
                  <c:v>13.952999999999999</c:v>
                </c:pt>
                <c:pt idx="13954" formatCode="General">
                  <c:v>13.954000000000001</c:v>
                </c:pt>
                <c:pt idx="13955" formatCode="General">
                  <c:v>13.955</c:v>
                </c:pt>
                <c:pt idx="13956" formatCode="General">
                  <c:v>13.956</c:v>
                </c:pt>
                <c:pt idx="13957" formatCode="General">
                  <c:v>13.957000000000001</c:v>
                </c:pt>
                <c:pt idx="13958" formatCode="General">
                  <c:v>13.958</c:v>
                </c:pt>
                <c:pt idx="13959" formatCode="General">
                  <c:v>13.959</c:v>
                </c:pt>
                <c:pt idx="13960" formatCode="General">
                  <c:v>13.96</c:v>
                </c:pt>
                <c:pt idx="13961" formatCode="General">
                  <c:v>13.961</c:v>
                </c:pt>
                <c:pt idx="13962" formatCode="General">
                  <c:v>13.962</c:v>
                </c:pt>
                <c:pt idx="13963" formatCode="General">
                  <c:v>13.962999999999999</c:v>
                </c:pt>
                <c:pt idx="13964" formatCode="General">
                  <c:v>13.964</c:v>
                </c:pt>
                <c:pt idx="13965" formatCode="General">
                  <c:v>13.965</c:v>
                </c:pt>
                <c:pt idx="13966" formatCode="General">
                  <c:v>13.965999999999999</c:v>
                </c:pt>
                <c:pt idx="13967" formatCode="General">
                  <c:v>13.967000000000001</c:v>
                </c:pt>
                <c:pt idx="13968" formatCode="General">
                  <c:v>13.968</c:v>
                </c:pt>
                <c:pt idx="13969" formatCode="General">
                  <c:v>13.968999999999999</c:v>
                </c:pt>
                <c:pt idx="13970" formatCode="General">
                  <c:v>13.97</c:v>
                </c:pt>
                <c:pt idx="13971" formatCode="General">
                  <c:v>13.971</c:v>
                </c:pt>
                <c:pt idx="13972" formatCode="General">
                  <c:v>13.972</c:v>
                </c:pt>
                <c:pt idx="13973" formatCode="General">
                  <c:v>13.973000000000001</c:v>
                </c:pt>
                <c:pt idx="13974" formatCode="General">
                  <c:v>13.974</c:v>
                </c:pt>
                <c:pt idx="13975" formatCode="General">
                  <c:v>13.975</c:v>
                </c:pt>
                <c:pt idx="13976" formatCode="General">
                  <c:v>13.976000000000001</c:v>
                </c:pt>
                <c:pt idx="13977" formatCode="General">
                  <c:v>13.977</c:v>
                </c:pt>
                <c:pt idx="13978" formatCode="General">
                  <c:v>13.978</c:v>
                </c:pt>
                <c:pt idx="13979" formatCode="General">
                  <c:v>13.978999999999999</c:v>
                </c:pt>
                <c:pt idx="13980" formatCode="General">
                  <c:v>13.98</c:v>
                </c:pt>
                <c:pt idx="13981" formatCode="General">
                  <c:v>13.981</c:v>
                </c:pt>
                <c:pt idx="13982" formatCode="General">
                  <c:v>13.981999999999999</c:v>
                </c:pt>
                <c:pt idx="13983" formatCode="General">
                  <c:v>13.983000000000001</c:v>
                </c:pt>
                <c:pt idx="13984" formatCode="General">
                  <c:v>13.984</c:v>
                </c:pt>
                <c:pt idx="13985" formatCode="General">
                  <c:v>13.984999999999999</c:v>
                </c:pt>
                <c:pt idx="13986" formatCode="General">
                  <c:v>13.986000000000001</c:v>
                </c:pt>
                <c:pt idx="13987" formatCode="General">
                  <c:v>13.987</c:v>
                </c:pt>
                <c:pt idx="13988" formatCode="General">
                  <c:v>13.988</c:v>
                </c:pt>
                <c:pt idx="13989" formatCode="General">
                  <c:v>13.989000000000001</c:v>
                </c:pt>
                <c:pt idx="13990" formatCode="General">
                  <c:v>13.99</c:v>
                </c:pt>
                <c:pt idx="13991" formatCode="General">
                  <c:v>13.991</c:v>
                </c:pt>
                <c:pt idx="13992" formatCode="General">
                  <c:v>13.992000000000001</c:v>
                </c:pt>
                <c:pt idx="13993" formatCode="General">
                  <c:v>13.993</c:v>
                </c:pt>
                <c:pt idx="13994" formatCode="General">
                  <c:v>13.994</c:v>
                </c:pt>
                <c:pt idx="13995" formatCode="General">
                  <c:v>13.994999999999999</c:v>
                </c:pt>
                <c:pt idx="13996" formatCode="General">
                  <c:v>13.996</c:v>
                </c:pt>
                <c:pt idx="13997" formatCode="General">
                  <c:v>13.997</c:v>
                </c:pt>
                <c:pt idx="13998" formatCode="General">
                  <c:v>13.997999999999999</c:v>
                </c:pt>
                <c:pt idx="13999" formatCode="General">
                  <c:v>13.999000000000001</c:v>
                </c:pt>
                <c:pt idx="14000" formatCode="General">
                  <c:v>14</c:v>
                </c:pt>
                <c:pt idx="14001" formatCode="General">
                  <c:v>14.000999999999999</c:v>
                </c:pt>
                <c:pt idx="14002" formatCode="General">
                  <c:v>14.002000000000001</c:v>
                </c:pt>
                <c:pt idx="14003" formatCode="General">
                  <c:v>14.003</c:v>
                </c:pt>
                <c:pt idx="14004" formatCode="General">
                  <c:v>14.004</c:v>
                </c:pt>
                <c:pt idx="14005" formatCode="General">
                  <c:v>14.005000000000001</c:v>
                </c:pt>
                <c:pt idx="14006" formatCode="General">
                  <c:v>14.006</c:v>
                </c:pt>
                <c:pt idx="14007" formatCode="General">
                  <c:v>14.007</c:v>
                </c:pt>
                <c:pt idx="14008" formatCode="General">
                  <c:v>14.007999999999999</c:v>
                </c:pt>
                <c:pt idx="14009" formatCode="General">
                  <c:v>14.009</c:v>
                </c:pt>
                <c:pt idx="14010" formatCode="General">
                  <c:v>14.01</c:v>
                </c:pt>
                <c:pt idx="14011" formatCode="General">
                  <c:v>14.010999999999999</c:v>
                </c:pt>
                <c:pt idx="14012" formatCode="General">
                  <c:v>14.012</c:v>
                </c:pt>
                <c:pt idx="14013" formatCode="General">
                  <c:v>14.013</c:v>
                </c:pt>
                <c:pt idx="14014" formatCode="General">
                  <c:v>14.013999999999999</c:v>
                </c:pt>
                <c:pt idx="14015" formatCode="General">
                  <c:v>14.015000000000001</c:v>
                </c:pt>
                <c:pt idx="14016" formatCode="General">
                  <c:v>14.016</c:v>
                </c:pt>
                <c:pt idx="14017" formatCode="General">
                  <c:v>14.016999999999999</c:v>
                </c:pt>
                <c:pt idx="14018" formatCode="General">
                  <c:v>14.018000000000001</c:v>
                </c:pt>
                <c:pt idx="14019" formatCode="General">
                  <c:v>14.019</c:v>
                </c:pt>
                <c:pt idx="14020" formatCode="General">
                  <c:v>14.02</c:v>
                </c:pt>
                <c:pt idx="14021" formatCode="General">
                  <c:v>14.021000000000001</c:v>
                </c:pt>
                <c:pt idx="14022" formatCode="General">
                  <c:v>14.022</c:v>
                </c:pt>
                <c:pt idx="14023" formatCode="General">
                  <c:v>14.023</c:v>
                </c:pt>
                <c:pt idx="14024" formatCode="General">
                  <c:v>14.023999999999999</c:v>
                </c:pt>
                <c:pt idx="14025" formatCode="General">
                  <c:v>14.025</c:v>
                </c:pt>
                <c:pt idx="14026" formatCode="General">
                  <c:v>14.026</c:v>
                </c:pt>
                <c:pt idx="14027" formatCode="General">
                  <c:v>14.026999999999999</c:v>
                </c:pt>
                <c:pt idx="14028" formatCode="General">
                  <c:v>14.028</c:v>
                </c:pt>
                <c:pt idx="14029" formatCode="General">
                  <c:v>14.029</c:v>
                </c:pt>
                <c:pt idx="14030" formatCode="General">
                  <c:v>14.03</c:v>
                </c:pt>
                <c:pt idx="14031" formatCode="General">
                  <c:v>14.031000000000001</c:v>
                </c:pt>
                <c:pt idx="14032" formatCode="General">
                  <c:v>14.032</c:v>
                </c:pt>
                <c:pt idx="14033" formatCode="General">
                  <c:v>14.032999999999999</c:v>
                </c:pt>
                <c:pt idx="14034" formatCode="General">
                  <c:v>14.034000000000001</c:v>
                </c:pt>
                <c:pt idx="14035" formatCode="General">
                  <c:v>14.035</c:v>
                </c:pt>
                <c:pt idx="14036" formatCode="General">
                  <c:v>14.036</c:v>
                </c:pt>
                <c:pt idx="14037" formatCode="General">
                  <c:v>14.037000000000001</c:v>
                </c:pt>
                <c:pt idx="14038" formatCode="General">
                  <c:v>14.038</c:v>
                </c:pt>
                <c:pt idx="14039" formatCode="General">
                  <c:v>14.039</c:v>
                </c:pt>
                <c:pt idx="14040" formatCode="General">
                  <c:v>14.04</c:v>
                </c:pt>
                <c:pt idx="14041" formatCode="General">
                  <c:v>14.041</c:v>
                </c:pt>
                <c:pt idx="14042" formatCode="General">
                  <c:v>14.042</c:v>
                </c:pt>
                <c:pt idx="14043" formatCode="General">
                  <c:v>14.042999999999999</c:v>
                </c:pt>
                <c:pt idx="14044" formatCode="General">
                  <c:v>14.044</c:v>
                </c:pt>
                <c:pt idx="14045" formatCode="General">
                  <c:v>14.045</c:v>
                </c:pt>
                <c:pt idx="14046" formatCode="General">
                  <c:v>14.045999999999999</c:v>
                </c:pt>
                <c:pt idx="14047" formatCode="General">
                  <c:v>14.047000000000001</c:v>
                </c:pt>
                <c:pt idx="14048" formatCode="General">
                  <c:v>14.048</c:v>
                </c:pt>
                <c:pt idx="14049" formatCode="General">
                  <c:v>14.048999999999999</c:v>
                </c:pt>
                <c:pt idx="14050" formatCode="General">
                  <c:v>14.05</c:v>
                </c:pt>
                <c:pt idx="14051" formatCode="General">
                  <c:v>14.051</c:v>
                </c:pt>
                <c:pt idx="14052" formatCode="General">
                  <c:v>14.052</c:v>
                </c:pt>
                <c:pt idx="14053" formatCode="General">
                  <c:v>14.053000000000001</c:v>
                </c:pt>
                <c:pt idx="14054" formatCode="General">
                  <c:v>14.054</c:v>
                </c:pt>
                <c:pt idx="14055" formatCode="General">
                  <c:v>14.055</c:v>
                </c:pt>
                <c:pt idx="14056" formatCode="General">
                  <c:v>14.055999999999999</c:v>
                </c:pt>
                <c:pt idx="14057" formatCode="General">
                  <c:v>14.057</c:v>
                </c:pt>
                <c:pt idx="14058" formatCode="General">
                  <c:v>14.058</c:v>
                </c:pt>
                <c:pt idx="14059" formatCode="General">
                  <c:v>14.058999999999999</c:v>
                </c:pt>
                <c:pt idx="14060" formatCode="General">
                  <c:v>14.06</c:v>
                </c:pt>
                <c:pt idx="14061" formatCode="General">
                  <c:v>14.061</c:v>
                </c:pt>
                <c:pt idx="14062" formatCode="General">
                  <c:v>14.061999999999999</c:v>
                </c:pt>
                <c:pt idx="14063" formatCode="General">
                  <c:v>14.063000000000001</c:v>
                </c:pt>
                <c:pt idx="14064" formatCode="General">
                  <c:v>14.064</c:v>
                </c:pt>
                <c:pt idx="14065" formatCode="General">
                  <c:v>14.065</c:v>
                </c:pt>
                <c:pt idx="14066" formatCode="General">
                  <c:v>14.066000000000001</c:v>
                </c:pt>
                <c:pt idx="14067" formatCode="General">
                  <c:v>14.067</c:v>
                </c:pt>
                <c:pt idx="14068" formatCode="General">
                  <c:v>14.068</c:v>
                </c:pt>
                <c:pt idx="14069" formatCode="General">
                  <c:v>14.069000000000001</c:v>
                </c:pt>
                <c:pt idx="14070" formatCode="General">
                  <c:v>14.07</c:v>
                </c:pt>
                <c:pt idx="14071" formatCode="General">
                  <c:v>14.071</c:v>
                </c:pt>
                <c:pt idx="14072" formatCode="General">
                  <c:v>14.071999999999999</c:v>
                </c:pt>
                <c:pt idx="14073" formatCode="General">
                  <c:v>14.073</c:v>
                </c:pt>
                <c:pt idx="14074" formatCode="General">
                  <c:v>14.074</c:v>
                </c:pt>
                <c:pt idx="14075" formatCode="General">
                  <c:v>14.074999999999999</c:v>
                </c:pt>
                <c:pt idx="14076" formatCode="General">
                  <c:v>14.076000000000001</c:v>
                </c:pt>
                <c:pt idx="14077" formatCode="General">
                  <c:v>14.077</c:v>
                </c:pt>
                <c:pt idx="14078" formatCode="General">
                  <c:v>14.077999999999999</c:v>
                </c:pt>
                <c:pt idx="14079" formatCode="General">
                  <c:v>14.079000000000001</c:v>
                </c:pt>
                <c:pt idx="14080" formatCode="General">
                  <c:v>14.08</c:v>
                </c:pt>
                <c:pt idx="14081" formatCode="General">
                  <c:v>14.081</c:v>
                </c:pt>
                <c:pt idx="14082" formatCode="General">
                  <c:v>14.082000000000001</c:v>
                </c:pt>
                <c:pt idx="14083" formatCode="General">
                  <c:v>14.083</c:v>
                </c:pt>
                <c:pt idx="14084" formatCode="General">
                  <c:v>14.084</c:v>
                </c:pt>
                <c:pt idx="14085" formatCode="General">
                  <c:v>14.085000000000001</c:v>
                </c:pt>
                <c:pt idx="14086" formatCode="General">
                  <c:v>14.086</c:v>
                </c:pt>
                <c:pt idx="14087" formatCode="General">
                  <c:v>14.087</c:v>
                </c:pt>
                <c:pt idx="14088" formatCode="General">
                  <c:v>14.087999999999999</c:v>
                </c:pt>
                <c:pt idx="14089" formatCode="General">
                  <c:v>14.089</c:v>
                </c:pt>
                <c:pt idx="14090" formatCode="General">
                  <c:v>14.09</c:v>
                </c:pt>
                <c:pt idx="14091" formatCode="General">
                  <c:v>14.090999999999999</c:v>
                </c:pt>
                <c:pt idx="14092" formatCode="General">
                  <c:v>14.092000000000001</c:v>
                </c:pt>
                <c:pt idx="14093" formatCode="General">
                  <c:v>14.093</c:v>
                </c:pt>
                <c:pt idx="14094" formatCode="General">
                  <c:v>14.093999999999999</c:v>
                </c:pt>
                <c:pt idx="14095" formatCode="General">
                  <c:v>14.095000000000001</c:v>
                </c:pt>
                <c:pt idx="14096" formatCode="General">
                  <c:v>14.096</c:v>
                </c:pt>
                <c:pt idx="14097" formatCode="General">
                  <c:v>14.097</c:v>
                </c:pt>
                <c:pt idx="14098" formatCode="General">
                  <c:v>14.098000000000001</c:v>
                </c:pt>
                <c:pt idx="14099" formatCode="General">
                  <c:v>14.099</c:v>
                </c:pt>
                <c:pt idx="14100" formatCode="General">
                  <c:v>14.1</c:v>
                </c:pt>
                <c:pt idx="14101" formatCode="General">
                  <c:v>14.101000000000001</c:v>
                </c:pt>
                <c:pt idx="14102" formatCode="General">
                  <c:v>14.102</c:v>
                </c:pt>
                <c:pt idx="14103" formatCode="General">
                  <c:v>14.103</c:v>
                </c:pt>
                <c:pt idx="14104" formatCode="General">
                  <c:v>14.103999999999999</c:v>
                </c:pt>
                <c:pt idx="14105" formatCode="General">
                  <c:v>14.105</c:v>
                </c:pt>
                <c:pt idx="14106" formatCode="General">
                  <c:v>14.106</c:v>
                </c:pt>
                <c:pt idx="14107" formatCode="General">
                  <c:v>14.106999999999999</c:v>
                </c:pt>
                <c:pt idx="14108" formatCode="General">
                  <c:v>14.108000000000001</c:v>
                </c:pt>
                <c:pt idx="14109" formatCode="General">
                  <c:v>14.109</c:v>
                </c:pt>
                <c:pt idx="14110" formatCode="General">
                  <c:v>14.11</c:v>
                </c:pt>
                <c:pt idx="14111" formatCode="General">
                  <c:v>14.111000000000001</c:v>
                </c:pt>
                <c:pt idx="14112" formatCode="General">
                  <c:v>14.112</c:v>
                </c:pt>
                <c:pt idx="14113" formatCode="General">
                  <c:v>14.113</c:v>
                </c:pt>
                <c:pt idx="14114" formatCode="General">
                  <c:v>14.114000000000001</c:v>
                </c:pt>
                <c:pt idx="14115" formatCode="General">
                  <c:v>14.115</c:v>
                </c:pt>
                <c:pt idx="14116" formatCode="General">
                  <c:v>14.116</c:v>
                </c:pt>
                <c:pt idx="14117" formatCode="General">
                  <c:v>14.117000000000001</c:v>
                </c:pt>
                <c:pt idx="14118" formatCode="General">
                  <c:v>14.118</c:v>
                </c:pt>
                <c:pt idx="14119" formatCode="General">
                  <c:v>14.119</c:v>
                </c:pt>
                <c:pt idx="14120" formatCode="General">
                  <c:v>14.12</c:v>
                </c:pt>
                <c:pt idx="14121" formatCode="General">
                  <c:v>14.121</c:v>
                </c:pt>
                <c:pt idx="14122" formatCode="General">
                  <c:v>14.122</c:v>
                </c:pt>
                <c:pt idx="14123" formatCode="General">
                  <c:v>14.122999999999999</c:v>
                </c:pt>
                <c:pt idx="14124" formatCode="General">
                  <c:v>14.124000000000001</c:v>
                </c:pt>
                <c:pt idx="14125" formatCode="General">
                  <c:v>14.125</c:v>
                </c:pt>
                <c:pt idx="14126" formatCode="General">
                  <c:v>14.125999999999999</c:v>
                </c:pt>
                <c:pt idx="14127" formatCode="General">
                  <c:v>14.127000000000001</c:v>
                </c:pt>
                <c:pt idx="14128" formatCode="General">
                  <c:v>14.128</c:v>
                </c:pt>
                <c:pt idx="14129" formatCode="General">
                  <c:v>14.129</c:v>
                </c:pt>
                <c:pt idx="14130" formatCode="General">
                  <c:v>14.13</c:v>
                </c:pt>
                <c:pt idx="14131" formatCode="General">
                  <c:v>14.131</c:v>
                </c:pt>
                <c:pt idx="14132" formatCode="General">
                  <c:v>14.132</c:v>
                </c:pt>
                <c:pt idx="14133" formatCode="General">
                  <c:v>14.132999999999999</c:v>
                </c:pt>
                <c:pt idx="14134" formatCode="General">
                  <c:v>14.134</c:v>
                </c:pt>
                <c:pt idx="14135" formatCode="General">
                  <c:v>14.135</c:v>
                </c:pt>
                <c:pt idx="14136" formatCode="General">
                  <c:v>14.135999999999999</c:v>
                </c:pt>
                <c:pt idx="14137" formatCode="General">
                  <c:v>14.137</c:v>
                </c:pt>
                <c:pt idx="14138" formatCode="General">
                  <c:v>14.138</c:v>
                </c:pt>
                <c:pt idx="14139" formatCode="General">
                  <c:v>14.138999999999999</c:v>
                </c:pt>
                <c:pt idx="14140" formatCode="General">
                  <c:v>14.14</c:v>
                </c:pt>
                <c:pt idx="14141" formatCode="General">
                  <c:v>14.141</c:v>
                </c:pt>
                <c:pt idx="14142" formatCode="General">
                  <c:v>14.141999999999999</c:v>
                </c:pt>
                <c:pt idx="14143" formatCode="General">
                  <c:v>14.143000000000001</c:v>
                </c:pt>
                <c:pt idx="14144" formatCode="General">
                  <c:v>14.144</c:v>
                </c:pt>
                <c:pt idx="14145" formatCode="General">
                  <c:v>14.145</c:v>
                </c:pt>
                <c:pt idx="14146" formatCode="General">
                  <c:v>14.146000000000001</c:v>
                </c:pt>
                <c:pt idx="14147" formatCode="General">
                  <c:v>14.147</c:v>
                </c:pt>
                <c:pt idx="14148" formatCode="General">
                  <c:v>14.148</c:v>
                </c:pt>
                <c:pt idx="14149" formatCode="General">
                  <c:v>14.148999999999999</c:v>
                </c:pt>
                <c:pt idx="14150" formatCode="General">
                  <c:v>14.15</c:v>
                </c:pt>
                <c:pt idx="14151" formatCode="General">
                  <c:v>14.151</c:v>
                </c:pt>
                <c:pt idx="14152" formatCode="General">
                  <c:v>14.151999999999999</c:v>
                </c:pt>
                <c:pt idx="14153" formatCode="General">
                  <c:v>14.153</c:v>
                </c:pt>
                <c:pt idx="14154" formatCode="General">
                  <c:v>14.154</c:v>
                </c:pt>
                <c:pt idx="14155" formatCode="General">
                  <c:v>14.154999999999999</c:v>
                </c:pt>
                <c:pt idx="14156" formatCode="General">
                  <c:v>14.156000000000001</c:v>
                </c:pt>
                <c:pt idx="14157" formatCode="General">
                  <c:v>14.157</c:v>
                </c:pt>
                <c:pt idx="14158" formatCode="General">
                  <c:v>14.157999999999999</c:v>
                </c:pt>
                <c:pt idx="14159" formatCode="General">
                  <c:v>14.159000000000001</c:v>
                </c:pt>
                <c:pt idx="14160" formatCode="General">
                  <c:v>14.16</c:v>
                </c:pt>
                <c:pt idx="14161" formatCode="General">
                  <c:v>14.161</c:v>
                </c:pt>
                <c:pt idx="14162" formatCode="General">
                  <c:v>14.162000000000001</c:v>
                </c:pt>
                <c:pt idx="14163" formatCode="General">
                  <c:v>14.163</c:v>
                </c:pt>
                <c:pt idx="14164" formatCode="General">
                  <c:v>14.164</c:v>
                </c:pt>
                <c:pt idx="14165" formatCode="General">
                  <c:v>14.164999999999999</c:v>
                </c:pt>
                <c:pt idx="14166" formatCode="General">
                  <c:v>14.166</c:v>
                </c:pt>
                <c:pt idx="14167" formatCode="General">
                  <c:v>14.167</c:v>
                </c:pt>
                <c:pt idx="14168" formatCode="General">
                  <c:v>14.167999999999999</c:v>
                </c:pt>
                <c:pt idx="14169" formatCode="General">
                  <c:v>14.169</c:v>
                </c:pt>
                <c:pt idx="14170" formatCode="General">
                  <c:v>14.17</c:v>
                </c:pt>
                <c:pt idx="14171" formatCode="General">
                  <c:v>14.170999999999999</c:v>
                </c:pt>
                <c:pt idx="14172" formatCode="General">
                  <c:v>14.172000000000001</c:v>
                </c:pt>
                <c:pt idx="14173" formatCode="General">
                  <c:v>14.173</c:v>
                </c:pt>
                <c:pt idx="14174" formatCode="General">
                  <c:v>14.173999999999999</c:v>
                </c:pt>
                <c:pt idx="14175" formatCode="General">
                  <c:v>14.175000000000001</c:v>
                </c:pt>
                <c:pt idx="14176" formatCode="General">
                  <c:v>14.176</c:v>
                </c:pt>
                <c:pt idx="14177" formatCode="General">
                  <c:v>14.177</c:v>
                </c:pt>
                <c:pt idx="14178" formatCode="General">
                  <c:v>14.178000000000001</c:v>
                </c:pt>
                <c:pt idx="14179" formatCode="General">
                  <c:v>14.179</c:v>
                </c:pt>
                <c:pt idx="14180" formatCode="General">
                  <c:v>14.18</c:v>
                </c:pt>
                <c:pt idx="14181" formatCode="General">
                  <c:v>14.180999999999999</c:v>
                </c:pt>
                <c:pt idx="14182" formatCode="General">
                  <c:v>14.182</c:v>
                </c:pt>
                <c:pt idx="14183" formatCode="General">
                  <c:v>14.183</c:v>
                </c:pt>
                <c:pt idx="14184" formatCode="General">
                  <c:v>14.183999999999999</c:v>
                </c:pt>
                <c:pt idx="14185" formatCode="General">
                  <c:v>14.185</c:v>
                </c:pt>
                <c:pt idx="14186" formatCode="General">
                  <c:v>14.186</c:v>
                </c:pt>
                <c:pt idx="14187" formatCode="General">
                  <c:v>14.186999999999999</c:v>
                </c:pt>
                <c:pt idx="14188" formatCode="General">
                  <c:v>14.188000000000001</c:v>
                </c:pt>
                <c:pt idx="14189" formatCode="General">
                  <c:v>14.189</c:v>
                </c:pt>
                <c:pt idx="14190" formatCode="General">
                  <c:v>14.19</c:v>
                </c:pt>
                <c:pt idx="14191" formatCode="General">
                  <c:v>14.191000000000001</c:v>
                </c:pt>
                <c:pt idx="14192" formatCode="General">
                  <c:v>14.192</c:v>
                </c:pt>
                <c:pt idx="14193" formatCode="General">
                  <c:v>14.193</c:v>
                </c:pt>
                <c:pt idx="14194" formatCode="General">
                  <c:v>14.194000000000001</c:v>
                </c:pt>
                <c:pt idx="14195" formatCode="General">
                  <c:v>14.195</c:v>
                </c:pt>
                <c:pt idx="14196" formatCode="General">
                  <c:v>14.196</c:v>
                </c:pt>
                <c:pt idx="14197" formatCode="General">
                  <c:v>14.196999999999999</c:v>
                </c:pt>
                <c:pt idx="14198" formatCode="General">
                  <c:v>14.198</c:v>
                </c:pt>
                <c:pt idx="14199" formatCode="General">
                  <c:v>14.199</c:v>
                </c:pt>
                <c:pt idx="14200" formatCode="General">
                  <c:v>14.2</c:v>
                </c:pt>
                <c:pt idx="14201" formatCode="General">
                  <c:v>14.201000000000001</c:v>
                </c:pt>
                <c:pt idx="14202" formatCode="General">
                  <c:v>14.202</c:v>
                </c:pt>
                <c:pt idx="14203" formatCode="General">
                  <c:v>14.202999999999999</c:v>
                </c:pt>
                <c:pt idx="14204" formatCode="General">
                  <c:v>14.204000000000001</c:v>
                </c:pt>
                <c:pt idx="14205" formatCode="General">
                  <c:v>14.205</c:v>
                </c:pt>
                <c:pt idx="14206" formatCode="General">
                  <c:v>14.206</c:v>
                </c:pt>
                <c:pt idx="14207" formatCode="General">
                  <c:v>14.207000000000001</c:v>
                </c:pt>
                <c:pt idx="14208" formatCode="General">
                  <c:v>14.208</c:v>
                </c:pt>
                <c:pt idx="14209" formatCode="General">
                  <c:v>14.209</c:v>
                </c:pt>
                <c:pt idx="14210" formatCode="General">
                  <c:v>14.21</c:v>
                </c:pt>
                <c:pt idx="14211" formatCode="General">
                  <c:v>14.211</c:v>
                </c:pt>
                <c:pt idx="14212" formatCode="General">
                  <c:v>14.212</c:v>
                </c:pt>
                <c:pt idx="14213" formatCode="General">
                  <c:v>14.212999999999999</c:v>
                </c:pt>
                <c:pt idx="14214" formatCode="General">
                  <c:v>14.214</c:v>
                </c:pt>
                <c:pt idx="14215" formatCode="General">
                  <c:v>14.215</c:v>
                </c:pt>
                <c:pt idx="14216" formatCode="General">
                  <c:v>14.215999999999999</c:v>
                </c:pt>
                <c:pt idx="14217" formatCode="General">
                  <c:v>14.217000000000001</c:v>
                </c:pt>
                <c:pt idx="14218" formatCode="General">
                  <c:v>14.218</c:v>
                </c:pt>
                <c:pt idx="14219" formatCode="General">
                  <c:v>14.218999999999999</c:v>
                </c:pt>
                <c:pt idx="14220" formatCode="General">
                  <c:v>14.22</c:v>
                </c:pt>
                <c:pt idx="14221" formatCode="General">
                  <c:v>14.221</c:v>
                </c:pt>
                <c:pt idx="14222" formatCode="General">
                  <c:v>14.222</c:v>
                </c:pt>
                <c:pt idx="14223" formatCode="General">
                  <c:v>14.223000000000001</c:v>
                </c:pt>
                <c:pt idx="14224" formatCode="General">
                  <c:v>14.224</c:v>
                </c:pt>
                <c:pt idx="14225" formatCode="General">
                  <c:v>14.225</c:v>
                </c:pt>
                <c:pt idx="14226" formatCode="General">
                  <c:v>14.226000000000001</c:v>
                </c:pt>
                <c:pt idx="14227" formatCode="General">
                  <c:v>14.227</c:v>
                </c:pt>
                <c:pt idx="14228" formatCode="General">
                  <c:v>14.228</c:v>
                </c:pt>
                <c:pt idx="14229" formatCode="General">
                  <c:v>14.228999999999999</c:v>
                </c:pt>
                <c:pt idx="14230" formatCode="General">
                  <c:v>14.23</c:v>
                </c:pt>
                <c:pt idx="14231" formatCode="General">
                  <c:v>14.231</c:v>
                </c:pt>
                <c:pt idx="14232" formatCode="General">
                  <c:v>14.231999999999999</c:v>
                </c:pt>
                <c:pt idx="14233" formatCode="General">
                  <c:v>14.233000000000001</c:v>
                </c:pt>
                <c:pt idx="14234" formatCode="General">
                  <c:v>14.234</c:v>
                </c:pt>
                <c:pt idx="14235" formatCode="General">
                  <c:v>14.234999999999999</c:v>
                </c:pt>
                <c:pt idx="14236" formatCode="General">
                  <c:v>14.236000000000001</c:v>
                </c:pt>
                <c:pt idx="14237" formatCode="General">
                  <c:v>14.237</c:v>
                </c:pt>
                <c:pt idx="14238" formatCode="General">
                  <c:v>14.238</c:v>
                </c:pt>
                <c:pt idx="14239" formatCode="General">
                  <c:v>14.239000000000001</c:v>
                </c:pt>
                <c:pt idx="14240" formatCode="General">
                  <c:v>14.24</c:v>
                </c:pt>
                <c:pt idx="14241" formatCode="General">
                  <c:v>14.241</c:v>
                </c:pt>
                <c:pt idx="14242" formatCode="General">
                  <c:v>14.242000000000001</c:v>
                </c:pt>
                <c:pt idx="14243" formatCode="General">
                  <c:v>14.243</c:v>
                </c:pt>
                <c:pt idx="14244" formatCode="General">
                  <c:v>14.244</c:v>
                </c:pt>
                <c:pt idx="14245" formatCode="General">
                  <c:v>14.244999999999999</c:v>
                </c:pt>
                <c:pt idx="14246" formatCode="General">
                  <c:v>14.246</c:v>
                </c:pt>
                <c:pt idx="14247" formatCode="General">
                  <c:v>14.247</c:v>
                </c:pt>
                <c:pt idx="14248" formatCode="General">
                  <c:v>14.247999999999999</c:v>
                </c:pt>
                <c:pt idx="14249" formatCode="General">
                  <c:v>14.249000000000001</c:v>
                </c:pt>
                <c:pt idx="14250" formatCode="General">
                  <c:v>14.25</c:v>
                </c:pt>
                <c:pt idx="14251" formatCode="General">
                  <c:v>14.250999999999999</c:v>
                </c:pt>
                <c:pt idx="14252" formatCode="General">
                  <c:v>14.252000000000001</c:v>
                </c:pt>
                <c:pt idx="14253" formatCode="General">
                  <c:v>14.253</c:v>
                </c:pt>
                <c:pt idx="14254" formatCode="General">
                  <c:v>14.254</c:v>
                </c:pt>
                <c:pt idx="14255" formatCode="General">
                  <c:v>14.255000000000001</c:v>
                </c:pt>
                <c:pt idx="14256" formatCode="General">
                  <c:v>14.256</c:v>
                </c:pt>
                <c:pt idx="14257" formatCode="General">
                  <c:v>14.257</c:v>
                </c:pt>
                <c:pt idx="14258" formatCode="General">
                  <c:v>14.257999999999999</c:v>
                </c:pt>
                <c:pt idx="14259" formatCode="General">
                  <c:v>14.259</c:v>
                </c:pt>
                <c:pt idx="14260" formatCode="General">
                  <c:v>14.26</c:v>
                </c:pt>
                <c:pt idx="14261" formatCode="General">
                  <c:v>14.260999999999999</c:v>
                </c:pt>
                <c:pt idx="14262" formatCode="General">
                  <c:v>14.262</c:v>
                </c:pt>
                <c:pt idx="14263" formatCode="General">
                  <c:v>14.263</c:v>
                </c:pt>
                <c:pt idx="14264" formatCode="General">
                  <c:v>14.263999999999999</c:v>
                </c:pt>
                <c:pt idx="14265" formatCode="General">
                  <c:v>14.265000000000001</c:v>
                </c:pt>
                <c:pt idx="14266" formatCode="General">
                  <c:v>14.266</c:v>
                </c:pt>
                <c:pt idx="14267" formatCode="General">
                  <c:v>14.266999999999999</c:v>
                </c:pt>
                <c:pt idx="14268" formatCode="General">
                  <c:v>14.268000000000001</c:v>
                </c:pt>
                <c:pt idx="14269" formatCode="General">
                  <c:v>14.269</c:v>
                </c:pt>
                <c:pt idx="14270" formatCode="General">
                  <c:v>14.27</c:v>
                </c:pt>
                <c:pt idx="14271" formatCode="General">
                  <c:v>14.271000000000001</c:v>
                </c:pt>
                <c:pt idx="14272" formatCode="General">
                  <c:v>14.272</c:v>
                </c:pt>
                <c:pt idx="14273" formatCode="General">
                  <c:v>14.273</c:v>
                </c:pt>
                <c:pt idx="14274" formatCode="General">
                  <c:v>14.273999999999999</c:v>
                </c:pt>
                <c:pt idx="14275" formatCode="General">
                  <c:v>14.275</c:v>
                </c:pt>
                <c:pt idx="14276" formatCode="General">
                  <c:v>14.276</c:v>
                </c:pt>
                <c:pt idx="14277" formatCode="General">
                  <c:v>14.276999999999999</c:v>
                </c:pt>
                <c:pt idx="14278" formatCode="General">
                  <c:v>14.278</c:v>
                </c:pt>
                <c:pt idx="14279" formatCode="General">
                  <c:v>14.279</c:v>
                </c:pt>
                <c:pt idx="14280" formatCode="General">
                  <c:v>14.28</c:v>
                </c:pt>
                <c:pt idx="14281" formatCode="General">
                  <c:v>14.281000000000001</c:v>
                </c:pt>
                <c:pt idx="14282" formatCode="General">
                  <c:v>14.282</c:v>
                </c:pt>
                <c:pt idx="14283" formatCode="General">
                  <c:v>14.282999999999999</c:v>
                </c:pt>
                <c:pt idx="14284" formatCode="General">
                  <c:v>14.284000000000001</c:v>
                </c:pt>
                <c:pt idx="14285" formatCode="General">
                  <c:v>14.285</c:v>
                </c:pt>
                <c:pt idx="14286" formatCode="General">
                  <c:v>14.286</c:v>
                </c:pt>
                <c:pt idx="14287" formatCode="General">
                  <c:v>14.287000000000001</c:v>
                </c:pt>
                <c:pt idx="14288" formatCode="General">
                  <c:v>14.288</c:v>
                </c:pt>
                <c:pt idx="14289" formatCode="General">
                  <c:v>14.289</c:v>
                </c:pt>
                <c:pt idx="14290" formatCode="General">
                  <c:v>14.29</c:v>
                </c:pt>
                <c:pt idx="14291" formatCode="General">
                  <c:v>14.291</c:v>
                </c:pt>
                <c:pt idx="14292" formatCode="General">
                  <c:v>14.292</c:v>
                </c:pt>
                <c:pt idx="14293" formatCode="General">
                  <c:v>14.292999999999999</c:v>
                </c:pt>
                <c:pt idx="14294" formatCode="General">
                  <c:v>14.294</c:v>
                </c:pt>
                <c:pt idx="14295" formatCode="General">
                  <c:v>14.295</c:v>
                </c:pt>
                <c:pt idx="14296" formatCode="General">
                  <c:v>14.295999999999999</c:v>
                </c:pt>
                <c:pt idx="14297" formatCode="General">
                  <c:v>14.297000000000001</c:v>
                </c:pt>
                <c:pt idx="14298" formatCode="General">
                  <c:v>14.298</c:v>
                </c:pt>
                <c:pt idx="14299" formatCode="General">
                  <c:v>14.298999999999999</c:v>
                </c:pt>
                <c:pt idx="14300" formatCode="General">
                  <c:v>14.3</c:v>
                </c:pt>
                <c:pt idx="14301" formatCode="General">
                  <c:v>14.301</c:v>
                </c:pt>
                <c:pt idx="14302" formatCode="General">
                  <c:v>14.302</c:v>
                </c:pt>
                <c:pt idx="14303" formatCode="General">
                  <c:v>14.303000000000001</c:v>
                </c:pt>
                <c:pt idx="14304" formatCode="General">
                  <c:v>14.304</c:v>
                </c:pt>
                <c:pt idx="14305" formatCode="General">
                  <c:v>14.305</c:v>
                </c:pt>
                <c:pt idx="14306" formatCode="General">
                  <c:v>14.305999999999999</c:v>
                </c:pt>
                <c:pt idx="14307" formatCode="General">
                  <c:v>14.307</c:v>
                </c:pt>
                <c:pt idx="14308" formatCode="General">
                  <c:v>14.308</c:v>
                </c:pt>
                <c:pt idx="14309" formatCode="General">
                  <c:v>14.308999999999999</c:v>
                </c:pt>
                <c:pt idx="14310" formatCode="General">
                  <c:v>14.31</c:v>
                </c:pt>
                <c:pt idx="14311" formatCode="General">
                  <c:v>14.311</c:v>
                </c:pt>
                <c:pt idx="14312" formatCode="General">
                  <c:v>14.311999999999999</c:v>
                </c:pt>
                <c:pt idx="14313" formatCode="General">
                  <c:v>14.313000000000001</c:v>
                </c:pt>
                <c:pt idx="14314" formatCode="General">
                  <c:v>14.314</c:v>
                </c:pt>
                <c:pt idx="14315" formatCode="General">
                  <c:v>14.315</c:v>
                </c:pt>
                <c:pt idx="14316" formatCode="General">
                  <c:v>14.316000000000001</c:v>
                </c:pt>
                <c:pt idx="14317" formatCode="General">
                  <c:v>14.317</c:v>
                </c:pt>
                <c:pt idx="14318" formatCode="General">
                  <c:v>14.318</c:v>
                </c:pt>
                <c:pt idx="14319" formatCode="General">
                  <c:v>14.319000000000001</c:v>
                </c:pt>
                <c:pt idx="14320" formatCode="General">
                  <c:v>14.32</c:v>
                </c:pt>
                <c:pt idx="14321" formatCode="General">
                  <c:v>14.321</c:v>
                </c:pt>
                <c:pt idx="14322" formatCode="General">
                  <c:v>14.321999999999999</c:v>
                </c:pt>
                <c:pt idx="14323" formatCode="General">
                  <c:v>14.323</c:v>
                </c:pt>
                <c:pt idx="14324" formatCode="General">
                  <c:v>14.324</c:v>
                </c:pt>
                <c:pt idx="14325" formatCode="General">
                  <c:v>14.324999999999999</c:v>
                </c:pt>
                <c:pt idx="14326" formatCode="General">
                  <c:v>14.326000000000001</c:v>
                </c:pt>
                <c:pt idx="14327" formatCode="General">
                  <c:v>14.327</c:v>
                </c:pt>
                <c:pt idx="14328" formatCode="General">
                  <c:v>14.327999999999999</c:v>
                </c:pt>
                <c:pt idx="14329" formatCode="General">
                  <c:v>14.329000000000001</c:v>
                </c:pt>
                <c:pt idx="14330" formatCode="General">
                  <c:v>14.33</c:v>
                </c:pt>
                <c:pt idx="14331" formatCode="General">
                  <c:v>14.331</c:v>
                </c:pt>
                <c:pt idx="14332" formatCode="General">
                  <c:v>14.332000000000001</c:v>
                </c:pt>
                <c:pt idx="14333" formatCode="General">
                  <c:v>14.333</c:v>
                </c:pt>
                <c:pt idx="14334" formatCode="General">
                  <c:v>14.334</c:v>
                </c:pt>
                <c:pt idx="14335" formatCode="General">
                  <c:v>14.335000000000001</c:v>
                </c:pt>
                <c:pt idx="14336" formatCode="General">
                  <c:v>14.336</c:v>
                </c:pt>
                <c:pt idx="14337" formatCode="General">
                  <c:v>14.337</c:v>
                </c:pt>
                <c:pt idx="14338" formatCode="General">
                  <c:v>14.337999999999999</c:v>
                </c:pt>
                <c:pt idx="14339" formatCode="General">
                  <c:v>14.339</c:v>
                </c:pt>
                <c:pt idx="14340" formatCode="General">
                  <c:v>14.34</c:v>
                </c:pt>
                <c:pt idx="14341" formatCode="General">
                  <c:v>14.340999999999999</c:v>
                </c:pt>
                <c:pt idx="14342" formatCode="General">
                  <c:v>14.342000000000001</c:v>
                </c:pt>
                <c:pt idx="14343" formatCode="General">
                  <c:v>14.343</c:v>
                </c:pt>
                <c:pt idx="14344" formatCode="General">
                  <c:v>14.343999999999999</c:v>
                </c:pt>
                <c:pt idx="14345" formatCode="General">
                  <c:v>14.345000000000001</c:v>
                </c:pt>
                <c:pt idx="14346" formatCode="General">
                  <c:v>14.346</c:v>
                </c:pt>
                <c:pt idx="14347" formatCode="General">
                  <c:v>14.347</c:v>
                </c:pt>
                <c:pt idx="14348" formatCode="General">
                  <c:v>14.348000000000001</c:v>
                </c:pt>
                <c:pt idx="14349" formatCode="General">
                  <c:v>14.349</c:v>
                </c:pt>
                <c:pt idx="14350" formatCode="General">
                  <c:v>14.35</c:v>
                </c:pt>
                <c:pt idx="14351" formatCode="General">
                  <c:v>14.351000000000001</c:v>
                </c:pt>
                <c:pt idx="14352" formatCode="General">
                  <c:v>14.352</c:v>
                </c:pt>
                <c:pt idx="14353" formatCode="General">
                  <c:v>14.353</c:v>
                </c:pt>
                <c:pt idx="14354" formatCode="General">
                  <c:v>14.353999999999999</c:v>
                </c:pt>
                <c:pt idx="14355" formatCode="General">
                  <c:v>14.355</c:v>
                </c:pt>
                <c:pt idx="14356" formatCode="General">
                  <c:v>14.356</c:v>
                </c:pt>
                <c:pt idx="14357" formatCode="General">
                  <c:v>14.356999999999999</c:v>
                </c:pt>
                <c:pt idx="14358" formatCode="General">
                  <c:v>14.358000000000001</c:v>
                </c:pt>
                <c:pt idx="14359" formatCode="General">
                  <c:v>14.359</c:v>
                </c:pt>
                <c:pt idx="14360" formatCode="General">
                  <c:v>14.36</c:v>
                </c:pt>
                <c:pt idx="14361" formatCode="General">
                  <c:v>14.361000000000001</c:v>
                </c:pt>
                <c:pt idx="14362" formatCode="General">
                  <c:v>14.362</c:v>
                </c:pt>
                <c:pt idx="14363" formatCode="General">
                  <c:v>14.363</c:v>
                </c:pt>
                <c:pt idx="14364" formatCode="General">
                  <c:v>14.364000000000001</c:v>
                </c:pt>
                <c:pt idx="14365" formatCode="General">
                  <c:v>14.365</c:v>
                </c:pt>
                <c:pt idx="14366" formatCode="General">
                  <c:v>14.366</c:v>
                </c:pt>
                <c:pt idx="14367" formatCode="General">
                  <c:v>14.367000000000001</c:v>
                </c:pt>
                <c:pt idx="14368" formatCode="General">
                  <c:v>14.368</c:v>
                </c:pt>
                <c:pt idx="14369" formatCode="General">
                  <c:v>14.369</c:v>
                </c:pt>
                <c:pt idx="14370" formatCode="General">
                  <c:v>14.37</c:v>
                </c:pt>
                <c:pt idx="14371" formatCode="General">
                  <c:v>14.371</c:v>
                </c:pt>
                <c:pt idx="14372" formatCode="General">
                  <c:v>14.372</c:v>
                </c:pt>
                <c:pt idx="14373" formatCode="General">
                  <c:v>14.372999999999999</c:v>
                </c:pt>
                <c:pt idx="14374" formatCode="General">
                  <c:v>14.374000000000001</c:v>
                </c:pt>
                <c:pt idx="14375" formatCode="General">
                  <c:v>14.375</c:v>
                </c:pt>
                <c:pt idx="14376" formatCode="General">
                  <c:v>14.375999999999999</c:v>
                </c:pt>
                <c:pt idx="14377" formatCode="General">
                  <c:v>14.377000000000001</c:v>
                </c:pt>
                <c:pt idx="14378" formatCode="General">
                  <c:v>14.378</c:v>
                </c:pt>
                <c:pt idx="14379" formatCode="General">
                  <c:v>14.379</c:v>
                </c:pt>
                <c:pt idx="14380" formatCode="General">
                  <c:v>14.38</c:v>
                </c:pt>
                <c:pt idx="14381" formatCode="General">
                  <c:v>14.381</c:v>
                </c:pt>
                <c:pt idx="14382" formatCode="General">
                  <c:v>14.382</c:v>
                </c:pt>
                <c:pt idx="14383" formatCode="General">
                  <c:v>14.382999999999999</c:v>
                </c:pt>
                <c:pt idx="14384" formatCode="General">
                  <c:v>14.384</c:v>
                </c:pt>
                <c:pt idx="14385" formatCode="General">
                  <c:v>14.385</c:v>
                </c:pt>
                <c:pt idx="14386" formatCode="General">
                  <c:v>14.385999999999999</c:v>
                </c:pt>
                <c:pt idx="14387" formatCode="General">
                  <c:v>14.387</c:v>
                </c:pt>
                <c:pt idx="14388" formatCode="General">
                  <c:v>14.388</c:v>
                </c:pt>
                <c:pt idx="14389" formatCode="General">
                  <c:v>14.388999999999999</c:v>
                </c:pt>
                <c:pt idx="14390" formatCode="General">
                  <c:v>14.39</c:v>
                </c:pt>
                <c:pt idx="14391" formatCode="General">
                  <c:v>14.391</c:v>
                </c:pt>
                <c:pt idx="14392" formatCode="General">
                  <c:v>14.391999999999999</c:v>
                </c:pt>
                <c:pt idx="14393" formatCode="General">
                  <c:v>14.393000000000001</c:v>
                </c:pt>
                <c:pt idx="14394" formatCode="General">
                  <c:v>14.394</c:v>
                </c:pt>
                <c:pt idx="14395" formatCode="General">
                  <c:v>14.395</c:v>
                </c:pt>
                <c:pt idx="14396" formatCode="General">
                  <c:v>14.396000000000001</c:v>
                </c:pt>
                <c:pt idx="14397" formatCode="General">
                  <c:v>14.397</c:v>
                </c:pt>
                <c:pt idx="14398" formatCode="General">
                  <c:v>14.398</c:v>
                </c:pt>
                <c:pt idx="14399" formatCode="General">
                  <c:v>14.398999999999999</c:v>
                </c:pt>
                <c:pt idx="14400" formatCode="General">
                  <c:v>14.4</c:v>
                </c:pt>
                <c:pt idx="14401" formatCode="General">
                  <c:v>14.401</c:v>
                </c:pt>
                <c:pt idx="14402" formatCode="General">
                  <c:v>14.401999999999999</c:v>
                </c:pt>
                <c:pt idx="14403" formatCode="General">
                  <c:v>14.403</c:v>
                </c:pt>
                <c:pt idx="14404" formatCode="General">
                  <c:v>14.404</c:v>
                </c:pt>
                <c:pt idx="14405" formatCode="General">
                  <c:v>14.404999999999999</c:v>
                </c:pt>
                <c:pt idx="14406" formatCode="General">
                  <c:v>14.406000000000001</c:v>
                </c:pt>
                <c:pt idx="14407" formatCode="General">
                  <c:v>14.407</c:v>
                </c:pt>
                <c:pt idx="14408" formatCode="General">
                  <c:v>14.407999999999999</c:v>
                </c:pt>
                <c:pt idx="14409" formatCode="General">
                  <c:v>14.409000000000001</c:v>
                </c:pt>
                <c:pt idx="14410" formatCode="General">
                  <c:v>14.41</c:v>
                </c:pt>
                <c:pt idx="14411" formatCode="General">
                  <c:v>14.411</c:v>
                </c:pt>
                <c:pt idx="14412" formatCode="General">
                  <c:v>14.412000000000001</c:v>
                </c:pt>
                <c:pt idx="14413" formatCode="General">
                  <c:v>14.413</c:v>
                </c:pt>
                <c:pt idx="14414" formatCode="General">
                  <c:v>14.414</c:v>
                </c:pt>
                <c:pt idx="14415" formatCode="General">
                  <c:v>14.414999999999999</c:v>
                </c:pt>
                <c:pt idx="14416" formatCode="General">
                  <c:v>14.416</c:v>
                </c:pt>
                <c:pt idx="14417" formatCode="General">
                  <c:v>14.417</c:v>
                </c:pt>
                <c:pt idx="14418" formatCode="General">
                  <c:v>14.417999999999999</c:v>
                </c:pt>
                <c:pt idx="14419" formatCode="General">
                  <c:v>14.419</c:v>
                </c:pt>
                <c:pt idx="14420" formatCode="General">
                  <c:v>14.42</c:v>
                </c:pt>
                <c:pt idx="14421" formatCode="General">
                  <c:v>14.420999999999999</c:v>
                </c:pt>
                <c:pt idx="14422" formatCode="General">
                  <c:v>14.422000000000001</c:v>
                </c:pt>
                <c:pt idx="14423" formatCode="General">
                  <c:v>14.423</c:v>
                </c:pt>
                <c:pt idx="14424" formatCode="General">
                  <c:v>14.423999999999999</c:v>
                </c:pt>
                <c:pt idx="14425" formatCode="General">
                  <c:v>14.425000000000001</c:v>
                </c:pt>
                <c:pt idx="14426" formatCode="General">
                  <c:v>14.426</c:v>
                </c:pt>
                <c:pt idx="14427" formatCode="General">
                  <c:v>14.427</c:v>
                </c:pt>
                <c:pt idx="14428" formatCode="General">
                  <c:v>14.428000000000001</c:v>
                </c:pt>
                <c:pt idx="14429" formatCode="General">
                  <c:v>14.429</c:v>
                </c:pt>
                <c:pt idx="14430" formatCode="General">
                  <c:v>14.43</c:v>
                </c:pt>
                <c:pt idx="14431" formatCode="General">
                  <c:v>14.430999999999999</c:v>
                </c:pt>
                <c:pt idx="14432" formatCode="General">
                  <c:v>14.432</c:v>
                </c:pt>
                <c:pt idx="14433" formatCode="General">
                  <c:v>14.433</c:v>
                </c:pt>
                <c:pt idx="14434" formatCode="General">
                  <c:v>14.433999999999999</c:v>
                </c:pt>
                <c:pt idx="14435" formatCode="General">
                  <c:v>14.435</c:v>
                </c:pt>
                <c:pt idx="14436" formatCode="General">
                  <c:v>14.436</c:v>
                </c:pt>
                <c:pt idx="14437" formatCode="General">
                  <c:v>14.436999999999999</c:v>
                </c:pt>
                <c:pt idx="14438" formatCode="General">
                  <c:v>14.438000000000001</c:v>
                </c:pt>
                <c:pt idx="14439" formatCode="General">
                  <c:v>14.439</c:v>
                </c:pt>
                <c:pt idx="14440" formatCode="General">
                  <c:v>14.44</c:v>
                </c:pt>
                <c:pt idx="14441" formatCode="General">
                  <c:v>14.441000000000001</c:v>
                </c:pt>
                <c:pt idx="14442" formatCode="General">
                  <c:v>14.442</c:v>
                </c:pt>
                <c:pt idx="14443" formatCode="General">
                  <c:v>14.443</c:v>
                </c:pt>
                <c:pt idx="14444" formatCode="General">
                  <c:v>14.444000000000001</c:v>
                </c:pt>
                <c:pt idx="14445" formatCode="General">
                  <c:v>14.445</c:v>
                </c:pt>
                <c:pt idx="14446" formatCode="General">
                  <c:v>14.446</c:v>
                </c:pt>
                <c:pt idx="14447" formatCode="General">
                  <c:v>14.446999999999999</c:v>
                </c:pt>
                <c:pt idx="14448" formatCode="General">
                  <c:v>14.448</c:v>
                </c:pt>
                <c:pt idx="14449" formatCode="General">
                  <c:v>14.449</c:v>
                </c:pt>
                <c:pt idx="14450" formatCode="General">
                  <c:v>14.45</c:v>
                </c:pt>
                <c:pt idx="14451" formatCode="General">
                  <c:v>14.451000000000001</c:v>
                </c:pt>
                <c:pt idx="14452" formatCode="General">
                  <c:v>14.452</c:v>
                </c:pt>
                <c:pt idx="14453" formatCode="General">
                  <c:v>14.452999999999999</c:v>
                </c:pt>
                <c:pt idx="14454" formatCode="General">
                  <c:v>14.454000000000001</c:v>
                </c:pt>
                <c:pt idx="14455" formatCode="General">
                  <c:v>14.455</c:v>
                </c:pt>
                <c:pt idx="14456" formatCode="General">
                  <c:v>14.456</c:v>
                </c:pt>
                <c:pt idx="14457" formatCode="General">
                  <c:v>14.457000000000001</c:v>
                </c:pt>
                <c:pt idx="14458" formatCode="General">
                  <c:v>14.458</c:v>
                </c:pt>
                <c:pt idx="14459" formatCode="General">
                  <c:v>14.459</c:v>
                </c:pt>
                <c:pt idx="14460" formatCode="General">
                  <c:v>14.46</c:v>
                </c:pt>
                <c:pt idx="14461" formatCode="General">
                  <c:v>14.461</c:v>
                </c:pt>
                <c:pt idx="14462" formatCode="General">
                  <c:v>14.462</c:v>
                </c:pt>
                <c:pt idx="14463" formatCode="General">
                  <c:v>14.462999999999999</c:v>
                </c:pt>
                <c:pt idx="14464" formatCode="General">
                  <c:v>14.464</c:v>
                </c:pt>
                <c:pt idx="14465" formatCode="General">
                  <c:v>14.465</c:v>
                </c:pt>
                <c:pt idx="14466" formatCode="General">
                  <c:v>14.465999999999999</c:v>
                </c:pt>
                <c:pt idx="14467" formatCode="General">
                  <c:v>14.467000000000001</c:v>
                </c:pt>
                <c:pt idx="14468" formatCode="General">
                  <c:v>14.468</c:v>
                </c:pt>
                <c:pt idx="14469" formatCode="General">
                  <c:v>14.468999999999999</c:v>
                </c:pt>
                <c:pt idx="14470" formatCode="General">
                  <c:v>14.47</c:v>
                </c:pt>
                <c:pt idx="14471" formatCode="General">
                  <c:v>14.471</c:v>
                </c:pt>
                <c:pt idx="14472" formatCode="General">
                  <c:v>14.472</c:v>
                </c:pt>
                <c:pt idx="14473" formatCode="General">
                  <c:v>14.473000000000001</c:v>
                </c:pt>
                <c:pt idx="14474" formatCode="General">
                  <c:v>14.474</c:v>
                </c:pt>
                <c:pt idx="14475" formatCode="General">
                  <c:v>14.475</c:v>
                </c:pt>
                <c:pt idx="14476" formatCode="General">
                  <c:v>14.476000000000001</c:v>
                </c:pt>
                <c:pt idx="14477" formatCode="General">
                  <c:v>14.477</c:v>
                </c:pt>
                <c:pt idx="14478" formatCode="General">
                  <c:v>14.478</c:v>
                </c:pt>
                <c:pt idx="14479" formatCode="General">
                  <c:v>14.478999999999999</c:v>
                </c:pt>
                <c:pt idx="14480" formatCode="General">
                  <c:v>14.48</c:v>
                </c:pt>
                <c:pt idx="14481" formatCode="General">
                  <c:v>14.481</c:v>
                </c:pt>
                <c:pt idx="14482" formatCode="General">
                  <c:v>14.481999999999999</c:v>
                </c:pt>
                <c:pt idx="14483" formatCode="General">
                  <c:v>14.483000000000001</c:v>
                </c:pt>
                <c:pt idx="14484" formatCode="General">
                  <c:v>14.484</c:v>
                </c:pt>
                <c:pt idx="14485" formatCode="General">
                  <c:v>14.484999999999999</c:v>
                </c:pt>
                <c:pt idx="14486" formatCode="General">
                  <c:v>14.486000000000001</c:v>
                </c:pt>
                <c:pt idx="14487" formatCode="General">
                  <c:v>14.487</c:v>
                </c:pt>
                <c:pt idx="14488" formatCode="General">
                  <c:v>14.488</c:v>
                </c:pt>
                <c:pt idx="14489" formatCode="General">
                  <c:v>14.489000000000001</c:v>
                </c:pt>
                <c:pt idx="14490" formatCode="General">
                  <c:v>14.49</c:v>
                </c:pt>
                <c:pt idx="14491" formatCode="General">
                  <c:v>14.491</c:v>
                </c:pt>
                <c:pt idx="14492" formatCode="General">
                  <c:v>14.492000000000001</c:v>
                </c:pt>
                <c:pt idx="14493" formatCode="General">
                  <c:v>14.493</c:v>
                </c:pt>
                <c:pt idx="14494" formatCode="General">
                  <c:v>14.494</c:v>
                </c:pt>
                <c:pt idx="14495" formatCode="General">
                  <c:v>14.494999999999999</c:v>
                </c:pt>
                <c:pt idx="14496" formatCode="General">
                  <c:v>14.496</c:v>
                </c:pt>
                <c:pt idx="14497" formatCode="General">
                  <c:v>14.497</c:v>
                </c:pt>
                <c:pt idx="14498" formatCode="General">
                  <c:v>14.497999999999999</c:v>
                </c:pt>
                <c:pt idx="14499" formatCode="General">
                  <c:v>14.499000000000001</c:v>
                </c:pt>
                <c:pt idx="14500" formatCode="General">
                  <c:v>14.5</c:v>
                </c:pt>
                <c:pt idx="14501" formatCode="General">
                  <c:v>14.500999999999999</c:v>
                </c:pt>
                <c:pt idx="14502" formatCode="General">
                  <c:v>14.502000000000001</c:v>
                </c:pt>
                <c:pt idx="14503" formatCode="General">
                  <c:v>14.503</c:v>
                </c:pt>
                <c:pt idx="14504" formatCode="General">
                  <c:v>14.504</c:v>
                </c:pt>
                <c:pt idx="14505" formatCode="General">
                  <c:v>14.505000000000001</c:v>
                </c:pt>
                <c:pt idx="14506" formatCode="General">
                  <c:v>14.506</c:v>
                </c:pt>
                <c:pt idx="14507" formatCode="General">
                  <c:v>14.507</c:v>
                </c:pt>
                <c:pt idx="14508" formatCode="General">
                  <c:v>14.507999999999999</c:v>
                </c:pt>
                <c:pt idx="14509" formatCode="General">
                  <c:v>14.509</c:v>
                </c:pt>
                <c:pt idx="14510" formatCode="General">
                  <c:v>14.51</c:v>
                </c:pt>
                <c:pt idx="14511" formatCode="General">
                  <c:v>14.510999999999999</c:v>
                </c:pt>
                <c:pt idx="14512" formatCode="General">
                  <c:v>14.512</c:v>
                </c:pt>
                <c:pt idx="14513" formatCode="General">
                  <c:v>14.513</c:v>
                </c:pt>
                <c:pt idx="14514" formatCode="General">
                  <c:v>14.513999999999999</c:v>
                </c:pt>
                <c:pt idx="14515" formatCode="General">
                  <c:v>14.515000000000001</c:v>
                </c:pt>
                <c:pt idx="14516" formatCode="General">
                  <c:v>14.516</c:v>
                </c:pt>
                <c:pt idx="14517" formatCode="General">
                  <c:v>14.516999999999999</c:v>
                </c:pt>
                <c:pt idx="14518" formatCode="General">
                  <c:v>14.518000000000001</c:v>
                </c:pt>
                <c:pt idx="14519" formatCode="General">
                  <c:v>14.519</c:v>
                </c:pt>
                <c:pt idx="14520" formatCode="General">
                  <c:v>14.52</c:v>
                </c:pt>
                <c:pt idx="14521" formatCode="General">
                  <c:v>14.521000000000001</c:v>
                </c:pt>
                <c:pt idx="14522" formatCode="General">
                  <c:v>14.522</c:v>
                </c:pt>
                <c:pt idx="14523" formatCode="General">
                  <c:v>14.523</c:v>
                </c:pt>
                <c:pt idx="14524" formatCode="General">
                  <c:v>14.523999999999999</c:v>
                </c:pt>
                <c:pt idx="14525" formatCode="General">
                  <c:v>14.525</c:v>
                </c:pt>
                <c:pt idx="14526" formatCode="General">
                  <c:v>14.526</c:v>
                </c:pt>
                <c:pt idx="14527" formatCode="General">
                  <c:v>14.526999999999999</c:v>
                </c:pt>
                <c:pt idx="14528" formatCode="General">
                  <c:v>14.528</c:v>
                </c:pt>
                <c:pt idx="14529" formatCode="General">
                  <c:v>14.529</c:v>
                </c:pt>
                <c:pt idx="14530" formatCode="General">
                  <c:v>14.53</c:v>
                </c:pt>
                <c:pt idx="14531" formatCode="General">
                  <c:v>14.531000000000001</c:v>
                </c:pt>
                <c:pt idx="14532" formatCode="General">
                  <c:v>14.532</c:v>
                </c:pt>
                <c:pt idx="14533" formatCode="General">
                  <c:v>14.532999999999999</c:v>
                </c:pt>
                <c:pt idx="14534" formatCode="General">
                  <c:v>14.534000000000001</c:v>
                </c:pt>
                <c:pt idx="14535" formatCode="General">
                  <c:v>14.535</c:v>
                </c:pt>
                <c:pt idx="14536" formatCode="General">
                  <c:v>14.536</c:v>
                </c:pt>
                <c:pt idx="14537" formatCode="General">
                  <c:v>14.537000000000001</c:v>
                </c:pt>
                <c:pt idx="14538" formatCode="General">
                  <c:v>14.538</c:v>
                </c:pt>
                <c:pt idx="14539" formatCode="General">
                  <c:v>14.539</c:v>
                </c:pt>
                <c:pt idx="14540" formatCode="General">
                  <c:v>14.54</c:v>
                </c:pt>
                <c:pt idx="14541" formatCode="General">
                  <c:v>14.541</c:v>
                </c:pt>
                <c:pt idx="14542" formatCode="General">
                  <c:v>14.542</c:v>
                </c:pt>
                <c:pt idx="14543" formatCode="General">
                  <c:v>14.542999999999999</c:v>
                </c:pt>
                <c:pt idx="14544" formatCode="General">
                  <c:v>14.544</c:v>
                </c:pt>
                <c:pt idx="14545" formatCode="General">
                  <c:v>14.545</c:v>
                </c:pt>
                <c:pt idx="14546" formatCode="General">
                  <c:v>14.545999999999999</c:v>
                </c:pt>
                <c:pt idx="14547" formatCode="General">
                  <c:v>14.547000000000001</c:v>
                </c:pt>
                <c:pt idx="14548" formatCode="General">
                  <c:v>14.548</c:v>
                </c:pt>
                <c:pt idx="14549" formatCode="General">
                  <c:v>14.548999999999999</c:v>
                </c:pt>
                <c:pt idx="14550" formatCode="General">
                  <c:v>14.55</c:v>
                </c:pt>
                <c:pt idx="14551" formatCode="General">
                  <c:v>14.551</c:v>
                </c:pt>
                <c:pt idx="14552" formatCode="General">
                  <c:v>14.552</c:v>
                </c:pt>
                <c:pt idx="14553" formatCode="General">
                  <c:v>14.553000000000001</c:v>
                </c:pt>
                <c:pt idx="14554" formatCode="General">
                  <c:v>14.554</c:v>
                </c:pt>
                <c:pt idx="14555" formatCode="General">
                  <c:v>14.555</c:v>
                </c:pt>
                <c:pt idx="14556" formatCode="General">
                  <c:v>14.555999999999999</c:v>
                </c:pt>
                <c:pt idx="14557" formatCode="General">
                  <c:v>14.557</c:v>
                </c:pt>
                <c:pt idx="14558" formatCode="General">
                  <c:v>14.558</c:v>
                </c:pt>
                <c:pt idx="14559" formatCode="General">
                  <c:v>14.558999999999999</c:v>
                </c:pt>
                <c:pt idx="14560" formatCode="General">
                  <c:v>14.56</c:v>
                </c:pt>
                <c:pt idx="14561" formatCode="General">
                  <c:v>14.561</c:v>
                </c:pt>
                <c:pt idx="14562" formatCode="General">
                  <c:v>14.561999999999999</c:v>
                </c:pt>
                <c:pt idx="14563" formatCode="General">
                  <c:v>14.563000000000001</c:v>
                </c:pt>
                <c:pt idx="14564" formatCode="General">
                  <c:v>14.564</c:v>
                </c:pt>
                <c:pt idx="14565" formatCode="General">
                  <c:v>14.565</c:v>
                </c:pt>
                <c:pt idx="14566" formatCode="General">
                  <c:v>14.566000000000001</c:v>
                </c:pt>
                <c:pt idx="14567" formatCode="General">
                  <c:v>14.567</c:v>
                </c:pt>
                <c:pt idx="14568" formatCode="General">
                  <c:v>14.568</c:v>
                </c:pt>
                <c:pt idx="14569" formatCode="General">
                  <c:v>14.569000000000001</c:v>
                </c:pt>
                <c:pt idx="14570" formatCode="General">
                  <c:v>14.57</c:v>
                </c:pt>
                <c:pt idx="14571" formatCode="General">
                  <c:v>14.571</c:v>
                </c:pt>
                <c:pt idx="14572" formatCode="General">
                  <c:v>14.571999999999999</c:v>
                </c:pt>
                <c:pt idx="14573" formatCode="General">
                  <c:v>14.573</c:v>
                </c:pt>
                <c:pt idx="14574" formatCode="General">
                  <c:v>14.574</c:v>
                </c:pt>
                <c:pt idx="14575" formatCode="General">
                  <c:v>14.574999999999999</c:v>
                </c:pt>
                <c:pt idx="14576" formatCode="General">
                  <c:v>14.576000000000001</c:v>
                </c:pt>
                <c:pt idx="14577" formatCode="General">
                  <c:v>14.577</c:v>
                </c:pt>
                <c:pt idx="14578" formatCode="General">
                  <c:v>14.577999999999999</c:v>
                </c:pt>
                <c:pt idx="14579" formatCode="General">
                  <c:v>14.579000000000001</c:v>
                </c:pt>
                <c:pt idx="14580" formatCode="General">
                  <c:v>14.58</c:v>
                </c:pt>
                <c:pt idx="14581" formatCode="General">
                  <c:v>14.581</c:v>
                </c:pt>
                <c:pt idx="14582" formatCode="General">
                  <c:v>14.582000000000001</c:v>
                </c:pt>
                <c:pt idx="14583" formatCode="General">
                  <c:v>14.583</c:v>
                </c:pt>
                <c:pt idx="14584" formatCode="General">
                  <c:v>14.584</c:v>
                </c:pt>
                <c:pt idx="14585" formatCode="General">
                  <c:v>14.585000000000001</c:v>
                </c:pt>
                <c:pt idx="14586" formatCode="General">
                  <c:v>14.586</c:v>
                </c:pt>
                <c:pt idx="14587" formatCode="General">
                  <c:v>14.587</c:v>
                </c:pt>
                <c:pt idx="14588" formatCode="General">
                  <c:v>14.587999999999999</c:v>
                </c:pt>
                <c:pt idx="14589" formatCode="General">
                  <c:v>14.589</c:v>
                </c:pt>
                <c:pt idx="14590" formatCode="General">
                  <c:v>14.59</c:v>
                </c:pt>
                <c:pt idx="14591" formatCode="General">
                  <c:v>14.590999999999999</c:v>
                </c:pt>
                <c:pt idx="14592" formatCode="General">
                  <c:v>14.592000000000001</c:v>
                </c:pt>
                <c:pt idx="14593" formatCode="General">
                  <c:v>14.593</c:v>
                </c:pt>
                <c:pt idx="14594" formatCode="General">
                  <c:v>14.593999999999999</c:v>
                </c:pt>
                <c:pt idx="14595" formatCode="General">
                  <c:v>14.595000000000001</c:v>
                </c:pt>
                <c:pt idx="14596" formatCode="General">
                  <c:v>14.596</c:v>
                </c:pt>
                <c:pt idx="14597" formatCode="General">
                  <c:v>14.597</c:v>
                </c:pt>
                <c:pt idx="14598" formatCode="General">
                  <c:v>14.598000000000001</c:v>
                </c:pt>
                <c:pt idx="14599" formatCode="General">
                  <c:v>14.599</c:v>
                </c:pt>
                <c:pt idx="14600" formatCode="General">
                  <c:v>14.6</c:v>
                </c:pt>
                <c:pt idx="14601" formatCode="General">
                  <c:v>14.601000000000001</c:v>
                </c:pt>
                <c:pt idx="14602" formatCode="General">
                  <c:v>14.602</c:v>
                </c:pt>
                <c:pt idx="14603" formatCode="General">
                  <c:v>14.603</c:v>
                </c:pt>
                <c:pt idx="14604" formatCode="General">
                  <c:v>14.603999999999999</c:v>
                </c:pt>
                <c:pt idx="14605" formatCode="General">
                  <c:v>14.605</c:v>
                </c:pt>
                <c:pt idx="14606" formatCode="General">
                  <c:v>14.606</c:v>
                </c:pt>
                <c:pt idx="14607" formatCode="General">
                  <c:v>14.606999999999999</c:v>
                </c:pt>
                <c:pt idx="14608" formatCode="General">
                  <c:v>14.608000000000001</c:v>
                </c:pt>
                <c:pt idx="14609" formatCode="General">
                  <c:v>14.609</c:v>
                </c:pt>
                <c:pt idx="14610" formatCode="General">
                  <c:v>14.61</c:v>
                </c:pt>
                <c:pt idx="14611" formatCode="General">
                  <c:v>14.611000000000001</c:v>
                </c:pt>
                <c:pt idx="14612" formatCode="General">
                  <c:v>14.612</c:v>
                </c:pt>
                <c:pt idx="14613" formatCode="General">
                  <c:v>14.613</c:v>
                </c:pt>
                <c:pt idx="14614" formatCode="General">
                  <c:v>14.614000000000001</c:v>
                </c:pt>
                <c:pt idx="14615" formatCode="General">
                  <c:v>14.615</c:v>
                </c:pt>
                <c:pt idx="14616" formatCode="General">
                  <c:v>14.616</c:v>
                </c:pt>
                <c:pt idx="14617" formatCode="General">
                  <c:v>14.617000000000001</c:v>
                </c:pt>
                <c:pt idx="14618" formatCode="General">
                  <c:v>14.618</c:v>
                </c:pt>
                <c:pt idx="14619" formatCode="General">
                  <c:v>14.619</c:v>
                </c:pt>
                <c:pt idx="14620" formatCode="General">
                  <c:v>14.62</c:v>
                </c:pt>
                <c:pt idx="14621" formatCode="General">
                  <c:v>14.621</c:v>
                </c:pt>
                <c:pt idx="14622" formatCode="General">
                  <c:v>14.622</c:v>
                </c:pt>
                <c:pt idx="14623" formatCode="General">
                  <c:v>14.622999999999999</c:v>
                </c:pt>
                <c:pt idx="14624" formatCode="General">
                  <c:v>14.624000000000001</c:v>
                </c:pt>
                <c:pt idx="14625" formatCode="General">
                  <c:v>14.625</c:v>
                </c:pt>
                <c:pt idx="14626" formatCode="General">
                  <c:v>14.625999999999999</c:v>
                </c:pt>
                <c:pt idx="14627" formatCode="General">
                  <c:v>14.627000000000001</c:v>
                </c:pt>
                <c:pt idx="14628" formatCode="General">
                  <c:v>14.628</c:v>
                </c:pt>
                <c:pt idx="14629" formatCode="General">
                  <c:v>14.629</c:v>
                </c:pt>
                <c:pt idx="14630" formatCode="General">
                  <c:v>14.63</c:v>
                </c:pt>
                <c:pt idx="14631" formatCode="General">
                  <c:v>14.631</c:v>
                </c:pt>
                <c:pt idx="14632" formatCode="General">
                  <c:v>14.632</c:v>
                </c:pt>
                <c:pt idx="14633" formatCode="General">
                  <c:v>14.632999999999999</c:v>
                </c:pt>
                <c:pt idx="14634" formatCode="General">
                  <c:v>14.634</c:v>
                </c:pt>
                <c:pt idx="14635" formatCode="General">
                  <c:v>14.635</c:v>
                </c:pt>
                <c:pt idx="14636" formatCode="General">
                  <c:v>14.635999999999999</c:v>
                </c:pt>
                <c:pt idx="14637" formatCode="General">
                  <c:v>14.637</c:v>
                </c:pt>
                <c:pt idx="14638" formatCode="General">
                  <c:v>14.638</c:v>
                </c:pt>
                <c:pt idx="14639" formatCode="General">
                  <c:v>14.638999999999999</c:v>
                </c:pt>
                <c:pt idx="14640" formatCode="General">
                  <c:v>14.64</c:v>
                </c:pt>
                <c:pt idx="14641" formatCode="General">
                  <c:v>14.641</c:v>
                </c:pt>
                <c:pt idx="14642" formatCode="General">
                  <c:v>14.641999999999999</c:v>
                </c:pt>
                <c:pt idx="14643" formatCode="General">
                  <c:v>14.643000000000001</c:v>
                </c:pt>
                <c:pt idx="14644" formatCode="General">
                  <c:v>14.644</c:v>
                </c:pt>
                <c:pt idx="14645" formatCode="General">
                  <c:v>14.645</c:v>
                </c:pt>
                <c:pt idx="14646" formatCode="General">
                  <c:v>14.646000000000001</c:v>
                </c:pt>
                <c:pt idx="14647" formatCode="General">
                  <c:v>14.647</c:v>
                </c:pt>
                <c:pt idx="14648" formatCode="General">
                  <c:v>14.648</c:v>
                </c:pt>
                <c:pt idx="14649" formatCode="General">
                  <c:v>14.648999999999999</c:v>
                </c:pt>
                <c:pt idx="14650" formatCode="General">
                  <c:v>14.65</c:v>
                </c:pt>
                <c:pt idx="14651" formatCode="General">
                  <c:v>14.651</c:v>
                </c:pt>
                <c:pt idx="14652" formatCode="General">
                  <c:v>14.651999999999999</c:v>
                </c:pt>
                <c:pt idx="14653" formatCode="General">
                  <c:v>14.653</c:v>
                </c:pt>
                <c:pt idx="14654" formatCode="General">
                  <c:v>14.654</c:v>
                </c:pt>
                <c:pt idx="14655" formatCode="General">
                  <c:v>14.654999999999999</c:v>
                </c:pt>
                <c:pt idx="14656" formatCode="General">
                  <c:v>14.656000000000001</c:v>
                </c:pt>
                <c:pt idx="14657" formatCode="General">
                  <c:v>14.657</c:v>
                </c:pt>
                <c:pt idx="14658" formatCode="General">
                  <c:v>14.657999999999999</c:v>
                </c:pt>
                <c:pt idx="14659" formatCode="General">
                  <c:v>14.659000000000001</c:v>
                </c:pt>
                <c:pt idx="14660" formatCode="General">
                  <c:v>14.66</c:v>
                </c:pt>
                <c:pt idx="14661" formatCode="General">
                  <c:v>14.661</c:v>
                </c:pt>
                <c:pt idx="14662" formatCode="General">
                  <c:v>14.662000000000001</c:v>
                </c:pt>
                <c:pt idx="14663" formatCode="General">
                  <c:v>14.663</c:v>
                </c:pt>
                <c:pt idx="14664" formatCode="General">
                  <c:v>14.664</c:v>
                </c:pt>
                <c:pt idx="14665" formatCode="General">
                  <c:v>14.664999999999999</c:v>
                </c:pt>
                <c:pt idx="14666" formatCode="General">
                  <c:v>14.666</c:v>
                </c:pt>
                <c:pt idx="14667" formatCode="General">
                  <c:v>14.667</c:v>
                </c:pt>
                <c:pt idx="14668" formatCode="General">
                  <c:v>14.667999999999999</c:v>
                </c:pt>
                <c:pt idx="14669" formatCode="General">
                  <c:v>14.669</c:v>
                </c:pt>
                <c:pt idx="14670" formatCode="General">
                  <c:v>14.67</c:v>
                </c:pt>
                <c:pt idx="14671" formatCode="General">
                  <c:v>14.670999999999999</c:v>
                </c:pt>
                <c:pt idx="14672" formatCode="General">
                  <c:v>14.672000000000001</c:v>
                </c:pt>
                <c:pt idx="14673" formatCode="General">
                  <c:v>14.673</c:v>
                </c:pt>
                <c:pt idx="14674" formatCode="General">
                  <c:v>14.673999999999999</c:v>
                </c:pt>
                <c:pt idx="14675" formatCode="General">
                  <c:v>14.675000000000001</c:v>
                </c:pt>
                <c:pt idx="14676" formatCode="General">
                  <c:v>14.676</c:v>
                </c:pt>
                <c:pt idx="14677" formatCode="General">
                  <c:v>14.677</c:v>
                </c:pt>
                <c:pt idx="14678" formatCode="General">
                  <c:v>14.678000000000001</c:v>
                </c:pt>
                <c:pt idx="14679" formatCode="General">
                  <c:v>14.679</c:v>
                </c:pt>
                <c:pt idx="14680" formatCode="General">
                  <c:v>14.68</c:v>
                </c:pt>
                <c:pt idx="14681" formatCode="General">
                  <c:v>14.680999999999999</c:v>
                </c:pt>
                <c:pt idx="14682" formatCode="General">
                  <c:v>14.682</c:v>
                </c:pt>
                <c:pt idx="14683" formatCode="General">
                  <c:v>14.683</c:v>
                </c:pt>
                <c:pt idx="14684" formatCode="General">
                  <c:v>14.683999999999999</c:v>
                </c:pt>
                <c:pt idx="14685" formatCode="General">
                  <c:v>14.685</c:v>
                </c:pt>
                <c:pt idx="14686" formatCode="General">
                  <c:v>14.686</c:v>
                </c:pt>
                <c:pt idx="14687" formatCode="General">
                  <c:v>14.686999999999999</c:v>
                </c:pt>
                <c:pt idx="14688" formatCode="General">
                  <c:v>14.688000000000001</c:v>
                </c:pt>
                <c:pt idx="14689" formatCode="General">
                  <c:v>14.689</c:v>
                </c:pt>
                <c:pt idx="14690" formatCode="General">
                  <c:v>14.69</c:v>
                </c:pt>
                <c:pt idx="14691" formatCode="General">
                  <c:v>14.691000000000001</c:v>
                </c:pt>
                <c:pt idx="14692" formatCode="General">
                  <c:v>14.692</c:v>
                </c:pt>
                <c:pt idx="14693" formatCode="General">
                  <c:v>14.693</c:v>
                </c:pt>
                <c:pt idx="14694" formatCode="General">
                  <c:v>14.694000000000001</c:v>
                </c:pt>
                <c:pt idx="14695" formatCode="General">
                  <c:v>14.695</c:v>
                </c:pt>
                <c:pt idx="14696" formatCode="General">
                  <c:v>14.696</c:v>
                </c:pt>
                <c:pt idx="14697" formatCode="General">
                  <c:v>14.696999999999999</c:v>
                </c:pt>
                <c:pt idx="14698" formatCode="General">
                  <c:v>14.698</c:v>
                </c:pt>
                <c:pt idx="14699" formatCode="General">
                  <c:v>14.699</c:v>
                </c:pt>
                <c:pt idx="14700" formatCode="General">
                  <c:v>14.7</c:v>
                </c:pt>
                <c:pt idx="14701" formatCode="General">
                  <c:v>14.701000000000001</c:v>
                </c:pt>
                <c:pt idx="14702" formatCode="General">
                  <c:v>14.702</c:v>
                </c:pt>
                <c:pt idx="14703" formatCode="General">
                  <c:v>14.702999999999999</c:v>
                </c:pt>
                <c:pt idx="14704" formatCode="General">
                  <c:v>14.704000000000001</c:v>
                </c:pt>
                <c:pt idx="14705" formatCode="General">
                  <c:v>14.705</c:v>
                </c:pt>
                <c:pt idx="14706" formatCode="General">
                  <c:v>14.706</c:v>
                </c:pt>
                <c:pt idx="14707" formatCode="General">
                  <c:v>14.707000000000001</c:v>
                </c:pt>
                <c:pt idx="14708" formatCode="General">
                  <c:v>14.708</c:v>
                </c:pt>
                <c:pt idx="14709" formatCode="General">
                  <c:v>14.709</c:v>
                </c:pt>
                <c:pt idx="14710" formatCode="General">
                  <c:v>14.71</c:v>
                </c:pt>
                <c:pt idx="14711" formatCode="General">
                  <c:v>14.711</c:v>
                </c:pt>
                <c:pt idx="14712" formatCode="General">
                  <c:v>14.712</c:v>
                </c:pt>
                <c:pt idx="14713" formatCode="General">
                  <c:v>14.712999999999999</c:v>
                </c:pt>
                <c:pt idx="14714" formatCode="General">
                  <c:v>14.714</c:v>
                </c:pt>
                <c:pt idx="14715" formatCode="General">
                  <c:v>14.715</c:v>
                </c:pt>
                <c:pt idx="14716" formatCode="General">
                  <c:v>14.715999999999999</c:v>
                </c:pt>
                <c:pt idx="14717" formatCode="General">
                  <c:v>14.717000000000001</c:v>
                </c:pt>
                <c:pt idx="14718" formatCode="General">
                  <c:v>14.718</c:v>
                </c:pt>
                <c:pt idx="14719" formatCode="General">
                  <c:v>14.718999999999999</c:v>
                </c:pt>
                <c:pt idx="14720" formatCode="General">
                  <c:v>14.72</c:v>
                </c:pt>
                <c:pt idx="14721" formatCode="General">
                  <c:v>14.721</c:v>
                </c:pt>
                <c:pt idx="14722" formatCode="General">
                  <c:v>14.722</c:v>
                </c:pt>
                <c:pt idx="14723" formatCode="General">
                  <c:v>14.723000000000001</c:v>
                </c:pt>
                <c:pt idx="14724" formatCode="General">
                  <c:v>14.724</c:v>
                </c:pt>
                <c:pt idx="14725" formatCode="General">
                  <c:v>14.725</c:v>
                </c:pt>
                <c:pt idx="14726" formatCode="General">
                  <c:v>14.726000000000001</c:v>
                </c:pt>
                <c:pt idx="14727" formatCode="General">
                  <c:v>14.727</c:v>
                </c:pt>
                <c:pt idx="14728" formatCode="General">
                  <c:v>14.728</c:v>
                </c:pt>
                <c:pt idx="14729" formatCode="General">
                  <c:v>14.728999999999999</c:v>
                </c:pt>
                <c:pt idx="14730" formatCode="General">
                  <c:v>14.73</c:v>
                </c:pt>
                <c:pt idx="14731" formatCode="General">
                  <c:v>14.731</c:v>
                </c:pt>
                <c:pt idx="14732" formatCode="General">
                  <c:v>14.731999999999999</c:v>
                </c:pt>
                <c:pt idx="14733" formatCode="General">
                  <c:v>14.733000000000001</c:v>
                </c:pt>
                <c:pt idx="14734" formatCode="General">
                  <c:v>14.734</c:v>
                </c:pt>
                <c:pt idx="14735" formatCode="General">
                  <c:v>14.734999999999999</c:v>
                </c:pt>
                <c:pt idx="14736" formatCode="General">
                  <c:v>14.736000000000001</c:v>
                </c:pt>
                <c:pt idx="14737" formatCode="General">
                  <c:v>14.737</c:v>
                </c:pt>
                <c:pt idx="14738" formatCode="General">
                  <c:v>14.738</c:v>
                </c:pt>
                <c:pt idx="14739" formatCode="General">
                  <c:v>14.739000000000001</c:v>
                </c:pt>
                <c:pt idx="14740" formatCode="General">
                  <c:v>14.74</c:v>
                </c:pt>
                <c:pt idx="14741" formatCode="General">
                  <c:v>14.741</c:v>
                </c:pt>
                <c:pt idx="14742" formatCode="General">
                  <c:v>14.742000000000001</c:v>
                </c:pt>
                <c:pt idx="14743" formatCode="General">
                  <c:v>14.743</c:v>
                </c:pt>
                <c:pt idx="14744" formatCode="General">
                  <c:v>14.744</c:v>
                </c:pt>
                <c:pt idx="14745" formatCode="General">
                  <c:v>14.744999999999999</c:v>
                </c:pt>
                <c:pt idx="14746" formatCode="General">
                  <c:v>14.746</c:v>
                </c:pt>
                <c:pt idx="14747" formatCode="General">
                  <c:v>14.747</c:v>
                </c:pt>
                <c:pt idx="14748" formatCode="General">
                  <c:v>14.747999999999999</c:v>
                </c:pt>
                <c:pt idx="14749" formatCode="General">
                  <c:v>14.749000000000001</c:v>
                </c:pt>
                <c:pt idx="14750" formatCode="General">
                  <c:v>14.75</c:v>
                </c:pt>
                <c:pt idx="14751" formatCode="General">
                  <c:v>14.750999999999999</c:v>
                </c:pt>
                <c:pt idx="14752" formatCode="General">
                  <c:v>14.752000000000001</c:v>
                </c:pt>
                <c:pt idx="14753" formatCode="General">
                  <c:v>14.753</c:v>
                </c:pt>
                <c:pt idx="14754" formatCode="General">
                  <c:v>14.754</c:v>
                </c:pt>
                <c:pt idx="14755" formatCode="General">
                  <c:v>14.755000000000001</c:v>
                </c:pt>
                <c:pt idx="14756" formatCode="General">
                  <c:v>14.756</c:v>
                </c:pt>
                <c:pt idx="14757" formatCode="General">
                  <c:v>14.757</c:v>
                </c:pt>
                <c:pt idx="14758" formatCode="General">
                  <c:v>14.757999999999999</c:v>
                </c:pt>
                <c:pt idx="14759" formatCode="General">
                  <c:v>14.759</c:v>
                </c:pt>
                <c:pt idx="14760" formatCode="General">
                  <c:v>14.76</c:v>
                </c:pt>
                <c:pt idx="14761" formatCode="General">
                  <c:v>14.760999999999999</c:v>
                </c:pt>
                <c:pt idx="14762" formatCode="General">
                  <c:v>14.762</c:v>
                </c:pt>
                <c:pt idx="14763" formatCode="General">
                  <c:v>14.763</c:v>
                </c:pt>
                <c:pt idx="14764" formatCode="General">
                  <c:v>14.763999999999999</c:v>
                </c:pt>
                <c:pt idx="14765" formatCode="General">
                  <c:v>14.765000000000001</c:v>
                </c:pt>
                <c:pt idx="14766" formatCode="General">
                  <c:v>14.766</c:v>
                </c:pt>
                <c:pt idx="14767" formatCode="General">
                  <c:v>14.766999999999999</c:v>
                </c:pt>
                <c:pt idx="14768" formatCode="General">
                  <c:v>14.768000000000001</c:v>
                </c:pt>
                <c:pt idx="14769" formatCode="General">
                  <c:v>14.769</c:v>
                </c:pt>
                <c:pt idx="14770" formatCode="General">
                  <c:v>14.77</c:v>
                </c:pt>
                <c:pt idx="14771" formatCode="General">
                  <c:v>14.771000000000001</c:v>
                </c:pt>
                <c:pt idx="14772" formatCode="General">
                  <c:v>14.772</c:v>
                </c:pt>
                <c:pt idx="14773" formatCode="General">
                  <c:v>14.773</c:v>
                </c:pt>
                <c:pt idx="14774" formatCode="General">
                  <c:v>14.773999999999999</c:v>
                </c:pt>
                <c:pt idx="14775" formatCode="General">
                  <c:v>14.775</c:v>
                </c:pt>
                <c:pt idx="14776" formatCode="General">
                  <c:v>14.776</c:v>
                </c:pt>
                <c:pt idx="14777" formatCode="General">
                  <c:v>14.776999999999999</c:v>
                </c:pt>
                <c:pt idx="14778" formatCode="General">
                  <c:v>14.778</c:v>
                </c:pt>
                <c:pt idx="14779" formatCode="General">
                  <c:v>14.779</c:v>
                </c:pt>
                <c:pt idx="14780" formatCode="General">
                  <c:v>14.78</c:v>
                </c:pt>
                <c:pt idx="14781" formatCode="General">
                  <c:v>14.781000000000001</c:v>
                </c:pt>
                <c:pt idx="14782" formatCode="General">
                  <c:v>14.782</c:v>
                </c:pt>
                <c:pt idx="14783" formatCode="General">
                  <c:v>14.782999999999999</c:v>
                </c:pt>
                <c:pt idx="14784" formatCode="General">
                  <c:v>14.784000000000001</c:v>
                </c:pt>
                <c:pt idx="14785" formatCode="General">
                  <c:v>14.785</c:v>
                </c:pt>
                <c:pt idx="14786" formatCode="General">
                  <c:v>14.786</c:v>
                </c:pt>
                <c:pt idx="14787" formatCode="General">
                  <c:v>14.787000000000001</c:v>
                </c:pt>
                <c:pt idx="14788" formatCode="General">
                  <c:v>14.788</c:v>
                </c:pt>
                <c:pt idx="14789" formatCode="General">
                  <c:v>14.789</c:v>
                </c:pt>
                <c:pt idx="14790" formatCode="General">
                  <c:v>14.79</c:v>
                </c:pt>
                <c:pt idx="14791" formatCode="General">
                  <c:v>14.791</c:v>
                </c:pt>
                <c:pt idx="14792" formatCode="General">
                  <c:v>14.792</c:v>
                </c:pt>
                <c:pt idx="14793" formatCode="General">
                  <c:v>14.792999999999999</c:v>
                </c:pt>
                <c:pt idx="14794" formatCode="General">
                  <c:v>14.794</c:v>
                </c:pt>
                <c:pt idx="14795" formatCode="General">
                  <c:v>14.795</c:v>
                </c:pt>
                <c:pt idx="14796" formatCode="General">
                  <c:v>14.795999999999999</c:v>
                </c:pt>
                <c:pt idx="14797" formatCode="General">
                  <c:v>14.797000000000001</c:v>
                </c:pt>
                <c:pt idx="14798" formatCode="General">
                  <c:v>14.798</c:v>
                </c:pt>
                <c:pt idx="14799" formatCode="General">
                  <c:v>14.798999999999999</c:v>
                </c:pt>
                <c:pt idx="14800" formatCode="General">
                  <c:v>14.8</c:v>
                </c:pt>
                <c:pt idx="14801" formatCode="General">
                  <c:v>14.801</c:v>
                </c:pt>
                <c:pt idx="14802" formatCode="General">
                  <c:v>14.802</c:v>
                </c:pt>
                <c:pt idx="14803" formatCode="General">
                  <c:v>14.803000000000001</c:v>
                </c:pt>
                <c:pt idx="14804" formatCode="General">
                  <c:v>14.804</c:v>
                </c:pt>
                <c:pt idx="14805" formatCode="General">
                  <c:v>14.805</c:v>
                </c:pt>
                <c:pt idx="14806" formatCode="General">
                  <c:v>14.805999999999999</c:v>
                </c:pt>
                <c:pt idx="14807" formatCode="General">
                  <c:v>14.807</c:v>
                </c:pt>
                <c:pt idx="14808" formatCode="General">
                  <c:v>14.808</c:v>
                </c:pt>
                <c:pt idx="14809" formatCode="General">
                  <c:v>14.808999999999999</c:v>
                </c:pt>
                <c:pt idx="14810" formatCode="General">
                  <c:v>14.81</c:v>
                </c:pt>
                <c:pt idx="14811" formatCode="General">
                  <c:v>14.811</c:v>
                </c:pt>
                <c:pt idx="14812" formatCode="General">
                  <c:v>14.811999999999999</c:v>
                </c:pt>
                <c:pt idx="14813" formatCode="General">
                  <c:v>14.813000000000001</c:v>
                </c:pt>
                <c:pt idx="14814" formatCode="General">
                  <c:v>14.814</c:v>
                </c:pt>
                <c:pt idx="14815" formatCode="General">
                  <c:v>14.815</c:v>
                </c:pt>
                <c:pt idx="14816" formatCode="General">
                  <c:v>14.816000000000001</c:v>
                </c:pt>
                <c:pt idx="14817" formatCode="General">
                  <c:v>14.817</c:v>
                </c:pt>
                <c:pt idx="14818" formatCode="General">
                  <c:v>14.818</c:v>
                </c:pt>
                <c:pt idx="14819" formatCode="General">
                  <c:v>14.819000000000001</c:v>
                </c:pt>
                <c:pt idx="14820" formatCode="General">
                  <c:v>14.82</c:v>
                </c:pt>
                <c:pt idx="14821" formatCode="General">
                  <c:v>14.821</c:v>
                </c:pt>
                <c:pt idx="14822" formatCode="General">
                  <c:v>14.821999999999999</c:v>
                </c:pt>
                <c:pt idx="14823" formatCode="General">
                  <c:v>14.823</c:v>
                </c:pt>
                <c:pt idx="14824" formatCode="General">
                  <c:v>14.824</c:v>
                </c:pt>
                <c:pt idx="14825" formatCode="General">
                  <c:v>14.824999999999999</c:v>
                </c:pt>
                <c:pt idx="14826" formatCode="General">
                  <c:v>14.826000000000001</c:v>
                </c:pt>
                <c:pt idx="14827" formatCode="General">
                  <c:v>14.827</c:v>
                </c:pt>
                <c:pt idx="14828" formatCode="General">
                  <c:v>14.827999999999999</c:v>
                </c:pt>
                <c:pt idx="14829" formatCode="General">
                  <c:v>14.829000000000001</c:v>
                </c:pt>
                <c:pt idx="14830" formatCode="General">
                  <c:v>14.83</c:v>
                </c:pt>
                <c:pt idx="14831" formatCode="General">
                  <c:v>14.831</c:v>
                </c:pt>
                <c:pt idx="14832" formatCode="General">
                  <c:v>14.832000000000001</c:v>
                </c:pt>
                <c:pt idx="14833" formatCode="General">
                  <c:v>14.833</c:v>
                </c:pt>
                <c:pt idx="14834" formatCode="General">
                  <c:v>14.834</c:v>
                </c:pt>
                <c:pt idx="14835" formatCode="General">
                  <c:v>14.835000000000001</c:v>
                </c:pt>
                <c:pt idx="14836" formatCode="General">
                  <c:v>14.836</c:v>
                </c:pt>
                <c:pt idx="14837" formatCode="General">
                  <c:v>14.837</c:v>
                </c:pt>
                <c:pt idx="14838" formatCode="General">
                  <c:v>14.837999999999999</c:v>
                </c:pt>
                <c:pt idx="14839" formatCode="General">
                  <c:v>14.839</c:v>
                </c:pt>
                <c:pt idx="14840" formatCode="General">
                  <c:v>14.84</c:v>
                </c:pt>
                <c:pt idx="14841" formatCode="General">
                  <c:v>14.840999999999999</c:v>
                </c:pt>
                <c:pt idx="14842" formatCode="General">
                  <c:v>14.842000000000001</c:v>
                </c:pt>
                <c:pt idx="14843" formatCode="General">
                  <c:v>14.843</c:v>
                </c:pt>
                <c:pt idx="14844" formatCode="General">
                  <c:v>14.843999999999999</c:v>
                </c:pt>
                <c:pt idx="14845" formatCode="General">
                  <c:v>14.845000000000001</c:v>
                </c:pt>
                <c:pt idx="14846" formatCode="General">
                  <c:v>14.846</c:v>
                </c:pt>
                <c:pt idx="14847" formatCode="General">
                  <c:v>14.847</c:v>
                </c:pt>
                <c:pt idx="14848" formatCode="General">
                  <c:v>14.848000000000001</c:v>
                </c:pt>
                <c:pt idx="14849" formatCode="General">
                  <c:v>14.849</c:v>
                </c:pt>
                <c:pt idx="14850" formatCode="General">
                  <c:v>14.85</c:v>
                </c:pt>
                <c:pt idx="14851" formatCode="General">
                  <c:v>14.851000000000001</c:v>
                </c:pt>
                <c:pt idx="14852" formatCode="General">
                  <c:v>14.852</c:v>
                </c:pt>
                <c:pt idx="14853" formatCode="General">
                  <c:v>14.853</c:v>
                </c:pt>
                <c:pt idx="14854" formatCode="General">
                  <c:v>14.853999999999999</c:v>
                </c:pt>
                <c:pt idx="14855" formatCode="General">
                  <c:v>14.855</c:v>
                </c:pt>
                <c:pt idx="14856" formatCode="General">
                  <c:v>14.856</c:v>
                </c:pt>
                <c:pt idx="14857" formatCode="General">
                  <c:v>14.856999999999999</c:v>
                </c:pt>
                <c:pt idx="14858" formatCode="General">
                  <c:v>14.858000000000001</c:v>
                </c:pt>
                <c:pt idx="14859" formatCode="General">
                  <c:v>14.859</c:v>
                </c:pt>
                <c:pt idx="14860" formatCode="General">
                  <c:v>14.86</c:v>
                </c:pt>
                <c:pt idx="14861" formatCode="General">
                  <c:v>14.861000000000001</c:v>
                </c:pt>
                <c:pt idx="14862" formatCode="General">
                  <c:v>14.862</c:v>
                </c:pt>
                <c:pt idx="14863" formatCode="General">
                  <c:v>14.863</c:v>
                </c:pt>
                <c:pt idx="14864" formatCode="General">
                  <c:v>14.864000000000001</c:v>
                </c:pt>
                <c:pt idx="14865" formatCode="General">
                  <c:v>14.865</c:v>
                </c:pt>
                <c:pt idx="14866" formatCode="General">
                  <c:v>14.866</c:v>
                </c:pt>
                <c:pt idx="14867" formatCode="General">
                  <c:v>14.867000000000001</c:v>
                </c:pt>
                <c:pt idx="14868" formatCode="General">
                  <c:v>14.868</c:v>
                </c:pt>
                <c:pt idx="14869" formatCode="General">
                  <c:v>14.869</c:v>
                </c:pt>
                <c:pt idx="14870" formatCode="General">
                  <c:v>14.87</c:v>
                </c:pt>
                <c:pt idx="14871" formatCode="General">
                  <c:v>14.871</c:v>
                </c:pt>
                <c:pt idx="14872" formatCode="General">
                  <c:v>14.872</c:v>
                </c:pt>
                <c:pt idx="14873" formatCode="General">
                  <c:v>14.872999999999999</c:v>
                </c:pt>
                <c:pt idx="14874" formatCode="General">
                  <c:v>14.874000000000001</c:v>
                </c:pt>
                <c:pt idx="14875" formatCode="General">
                  <c:v>14.875</c:v>
                </c:pt>
                <c:pt idx="14876" formatCode="General">
                  <c:v>14.875999999999999</c:v>
                </c:pt>
                <c:pt idx="14877" formatCode="General">
                  <c:v>14.877000000000001</c:v>
                </c:pt>
                <c:pt idx="14878" formatCode="General">
                  <c:v>14.878</c:v>
                </c:pt>
                <c:pt idx="14879" formatCode="General">
                  <c:v>14.879</c:v>
                </c:pt>
                <c:pt idx="14880" formatCode="General">
                  <c:v>14.88</c:v>
                </c:pt>
                <c:pt idx="14881" formatCode="General">
                  <c:v>14.881</c:v>
                </c:pt>
                <c:pt idx="14882" formatCode="General">
                  <c:v>14.882</c:v>
                </c:pt>
                <c:pt idx="14883" formatCode="General">
                  <c:v>14.882999999999999</c:v>
                </c:pt>
                <c:pt idx="14884" formatCode="General">
                  <c:v>14.884</c:v>
                </c:pt>
                <c:pt idx="14885" formatCode="General">
                  <c:v>14.885</c:v>
                </c:pt>
                <c:pt idx="14886" formatCode="General">
                  <c:v>14.885999999999999</c:v>
                </c:pt>
                <c:pt idx="14887" formatCode="General">
                  <c:v>14.887</c:v>
                </c:pt>
                <c:pt idx="14888" formatCode="General">
                  <c:v>14.888</c:v>
                </c:pt>
                <c:pt idx="14889" formatCode="General">
                  <c:v>14.888999999999999</c:v>
                </c:pt>
                <c:pt idx="14890" formatCode="General">
                  <c:v>14.89</c:v>
                </c:pt>
                <c:pt idx="14891" formatCode="General">
                  <c:v>14.891</c:v>
                </c:pt>
                <c:pt idx="14892" formatCode="General">
                  <c:v>14.891999999999999</c:v>
                </c:pt>
                <c:pt idx="14893" formatCode="General">
                  <c:v>14.893000000000001</c:v>
                </c:pt>
                <c:pt idx="14894" formatCode="General">
                  <c:v>14.894</c:v>
                </c:pt>
                <c:pt idx="14895" formatCode="General">
                  <c:v>14.895</c:v>
                </c:pt>
                <c:pt idx="14896" formatCode="General">
                  <c:v>14.896000000000001</c:v>
                </c:pt>
                <c:pt idx="14897" formatCode="General">
                  <c:v>14.897</c:v>
                </c:pt>
                <c:pt idx="14898" formatCode="General">
                  <c:v>14.898</c:v>
                </c:pt>
                <c:pt idx="14899" formatCode="General">
                  <c:v>14.898999999999999</c:v>
                </c:pt>
                <c:pt idx="14900" formatCode="General">
                  <c:v>14.9</c:v>
                </c:pt>
                <c:pt idx="14901" formatCode="General">
                  <c:v>14.901</c:v>
                </c:pt>
                <c:pt idx="14902" formatCode="General">
                  <c:v>14.901999999999999</c:v>
                </c:pt>
                <c:pt idx="14903" formatCode="General">
                  <c:v>14.903</c:v>
                </c:pt>
                <c:pt idx="14904" formatCode="General">
                  <c:v>14.904</c:v>
                </c:pt>
                <c:pt idx="14905" formatCode="General">
                  <c:v>14.904999999999999</c:v>
                </c:pt>
                <c:pt idx="14906" formatCode="General">
                  <c:v>14.906000000000001</c:v>
                </c:pt>
                <c:pt idx="14907" formatCode="General">
                  <c:v>14.907</c:v>
                </c:pt>
                <c:pt idx="14908" formatCode="General">
                  <c:v>14.907999999999999</c:v>
                </c:pt>
                <c:pt idx="14909" formatCode="General">
                  <c:v>14.909000000000001</c:v>
                </c:pt>
                <c:pt idx="14910" formatCode="General">
                  <c:v>14.91</c:v>
                </c:pt>
                <c:pt idx="14911" formatCode="General">
                  <c:v>14.911</c:v>
                </c:pt>
                <c:pt idx="14912" formatCode="General">
                  <c:v>14.912000000000001</c:v>
                </c:pt>
                <c:pt idx="14913" formatCode="General">
                  <c:v>14.913</c:v>
                </c:pt>
                <c:pt idx="14914" formatCode="General">
                  <c:v>14.914</c:v>
                </c:pt>
                <c:pt idx="14915" formatCode="General">
                  <c:v>14.914999999999999</c:v>
                </c:pt>
                <c:pt idx="14916" formatCode="General">
                  <c:v>14.916</c:v>
                </c:pt>
                <c:pt idx="14917" formatCode="General">
                  <c:v>14.917</c:v>
                </c:pt>
                <c:pt idx="14918" formatCode="General">
                  <c:v>14.917999999999999</c:v>
                </c:pt>
                <c:pt idx="14919" formatCode="General">
                  <c:v>14.919</c:v>
                </c:pt>
                <c:pt idx="14920" formatCode="General">
                  <c:v>14.92</c:v>
                </c:pt>
                <c:pt idx="14921" formatCode="General">
                  <c:v>14.920999999999999</c:v>
                </c:pt>
                <c:pt idx="14922" formatCode="General">
                  <c:v>14.922000000000001</c:v>
                </c:pt>
                <c:pt idx="14923" formatCode="General">
                  <c:v>14.923</c:v>
                </c:pt>
                <c:pt idx="14924" formatCode="General">
                  <c:v>14.923999999999999</c:v>
                </c:pt>
                <c:pt idx="14925" formatCode="General">
                  <c:v>14.925000000000001</c:v>
                </c:pt>
                <c:pt idx="14926" formatCode="General">
                  <c:v>14.926</c:v>
                </c:pt>
                <c:pt idx="14927" formatCode="General">
                  <c:v>14.927</c:v>
                </c:pt>
                <c:pt idx="14928" formatCode="General">
                  <c:v>14.928000000000001</c:v>
                </c:pt>
                <c:pt idx="14929" formatCode="General">
                  <c:v>14.929</c:v>
                </c:pt>
                <c:pt idx="14930" formatCode="General">
                  <c:v>14.93</c:v>
                </c:pt>
                <c:pt idx="14931" formatCode="General">
                  <c:v>14.930999999999999</c:v>
                </c:pt>
                <c:pt idx="14932" formatCode="General">
                  <c:v>14.932</c:v>
                </c:pt>
                <c:pt idx="14933" formatCode="General">
                  <c:v>14.933</c:v>
                </c:pt>
                <c:pt idx="14934" formatCode="General">
                  <c:v>14.933999999999999</c:v>
                </c:pt>
                <c:pt idx="14935" formatCode="General">
                  <c:v>14.935</c:v>
                </c:pt>
                <c:pt idx="14936" formatCode="General">
                  <c:v>14.936</c:v>
                </c:pt>
                <c:pt idx="14937" formatCode="General">
                  <c:v>14.936999999999999</c:v>
                </c:pt>
                <c:pt idx="14938" formatCode="General">
                  <c:v>14.938000000000001</c:v>
                </c:pt>
                <c:pt idx="14939" formatCode="General">
                  <c:v>14.939</c:v>
                </c:pt>
                <c:pt idx="14940" formatCode="General">
                  <c:v>14.94</c:v>
                </c:pt>
                <c:pt idx="14941" formatCode="General">
                  <c:v>14.941000000000001</c:v>
                </c:pt>
                <c:pt idx="14942" formatCode="General">
                  <c:v>14.942</c:v>
                </c:pt>
                <c:pt idx="14943" formatCode="General">
                  <c:v>14.943</c:v>
                </c:pt>
                <c:pt idx="14944" formatCode="General">
                  <c:v>14.944000000000001</c:v>
                </c:pt>
                <c:pt idx="14945" formatCode="General">
                  <c:v>14.945</c:v>
                </c:pt>
                <c:pt idx="14946" formatCode="General">
                  <c:v>14.946</c:v>
                </c:pt>
                <c:pt idx="14947" formatCode="General">
                  <c:v>14.946999999999999</c:v>
                </c:pt>
                <c:pt idx="14948" formatCode="General">
                  <c:v>14.948</c:v>
                </c:pt>
                <c:pt idx="14949" formatCode="General">
                  <c:v>14.949</c:v>
                </c:pt>
                <c:pt idx="14950" formatCode="General">
                  <c:v>14.95</c:v>
                </c:pt>
                <c:pt idx="14951" formatCode="General">
                  <c:v>14.951000000000001</c:v>
                </c:pt>
                <c:pt idx="14952" formatCode="General">
                  <c:v>14.952</c:v>
                </c:pt>
                <c:pt idx="14953" formatCode="General">
                  <c:v>14.952999999999999</c:v>
                </c:pt>
                <c:pt idx="14954" formatCode="General">
                  <c:v>14.954000000000001</c:v>
                </c:pt>
                <c:pt idx="14955" formatCode="General">
                  <c:v>14.955</c:v>
                </c:pt>
                <c:pt idx="14956" formatCode="General">
                  <c:v>14.956</c:v>
                </c:pt>
                <c:pt idx="14957" formatCode="General">
                  <c:v>14.957000000000001</c:v>
                </c:pt>
                <c:pt idx="14958" formatCode="General">
                  <c:v>14.958</c:v>
                </c:pt>
                <c:pt idx="14959" formatCode="General">
                  <c:v>14.959</c:v>
                </c:pt>
                <c:pt idx="14960" formatCode="General">
                  <c:v>14.96</c:v>
                </c:pt>
                <c:pt idx="14961" formatCode="General">
                  <c:v>14.961</c:v>
                </c:pt>
                <c:pt idx="14962" formatCode="General">
                  <c:v>14.962</c:v>
                </c:pt>
                <c:pt idx="14963" formatCode="General">
                  <c:v>14.962999999999999</c:v>
                </c:pt>
                <c:pt idx="14964" formatCode="General">
                  <c:v>14.964</c:v>
                </c:pt>
                <c:pt idx="14965" formatCode="General">
                  <c:v>14.965</c:v>
                </c:pt>
                <c:pt idx="14966" formatCode="General">
                  <c:v>14.965999999999999</c:v>
                </c:pt>
                <c:pt idx="14967" formatCode="General">
                  <c:v>14.967000000000001</c:v>
                </c:pt>
                <c:pt idx="14968" formatCode="General">
                  <c:v>14.968</c:v>
                </c:pt>
                <c:pt idx="14969" formatCode="General">
                  <c:v>14.968999999999999</c:v>
                </c:pt>
                <c:pt idx="14970" formatCode="General">
                  <c:v>14.97</c:v>
                </c:pt>
                <c:pt idx="14971" formatCode="General">
                  <c:v>14.971</c:v>
                </c:pt>
                <c:pt idx="14972" formatCode="General">
                  <c:v>14.972</c:v>
                </c:pt>
                <c:pt idx="14973" formatCode="General">
                  <c:v>14.973000000000001</c:v>
                </c:pt>
                <c:pt idx="14974" formatCode="General">
                  <c:v>14.974</c:v>
                </c:pt>
                <c:pt idx="14975" formatCode="General">
                  <c:v>14.975</c:v>
                </c:pt>
                <c:pt idx="14976" formatCode="General">
                  <c:v>14.976000000000001</c:v>
                </c:pt>
                <c:pt idx="14977" formatCode="General">
                  <c:v>14.977</c:v>
                </c:pt>
                <c:pt idx="14978" formatCode="General">
                  <c:v>14.978</c:v>
                </c:pt>
                <c:pt idx="14979" formatCode="General">
                  <c:v>14.978999999999999</c:v>
                </c:pt>
                <c:pt idx="14980" formatCode="General">
                  <c:v>14.98</c:v>
                </c:pt>
                <c:pt idx="14981" formatCode="General">
                  <c:v>14.981</c:v>
                </c:pt>
                <c:pt idx="14982" formatCode="General">
                  <c:v>14.981999999999999</c:v>
                </c:pt>
                <c:pt idx="14983" formatCode="General">
                  <c:v>14.983000000000001</c:v>
                </c:pt>
                <c:pt idx="14984" formatCode="General">
                  <c:v>14.984</c:v>
                </c:pt>
                <c:pt idx="14985" formatCode="General">
                  <c:v>14.984999999999999</c:v>
                </c:pt>
                <c:pt idx="14986" formatCode="General">
                  <c:v>14.986000000000001</c:v>
                </c:pt>
                <c:pt idx="14987" formatCode="General">
                  <c:v>14.987</c:v>
                </c:pt>
                <c:pt idx="14988" formatCode="General">
                  <c:v>14.988</c:v>
                </c:pt>
                <c:pt idx="14989" formatCode="General">
                  <c:v>14.989000000000001</c:v>
                </c:pt>
                <c:pt idx="14990" formatCode="General">
                  <c:v>14.99</c:v>
                </c:pt>
                <c:pt idx="14991" formatCode="General">
                  <c:v>14.991</c:v>
                </c:pt>
                <c:pt idx="14992" formatCode="General">
                  <c:v>14.992000000000001</c:v>
                </c:pt>
                <c:pt idx="14993" formatCode="General">
                  <c:v>14.993</c:v>
                </c:pt>
                <c:pt idx="14994" formatCode="General">
                  <c:v>14.994</c:v>
                </c:pt>
                <c:pt idx="14995" formatCode="General">
                  <c:v>14.994999999999999</c:v>
                </c:pt>
                <c:pt idx="14996" formatCode="General">
                  <c:v>14.996</c:v>
                </c:pt>
                <c:pt idx="14997" formatCode="General">
                  <c:v>14.997</c:v>
                </c:pt>
                <c:pt idx="14998" formatCode="General">
                  <c:v>14.997999999999999</c:v>
                </c:pt>
                <c:pt idx="14999" formatCode="General">
                  <c:v>14.999000000000001</c:v>
                </c:pt>
                <c:pt idx="15000" formatCode="General">
                  <c:v>15</c:v>
                </c:pt>
                <c:pt idx="15001" formatCode="General">
                  <c:v>15.000999999999999</c:v>
                </c:pt>
                <c:pt idx="15002" formatCode="General">
                  <c:v>15.002000000000001</c:v>
                </c:pt>
                <c:pt idx="15003" formatCode="General">
                  <c:v>15.003</c:v>
                </c:pt>
                <c:pt idx="15004" formatCode="General">
                  <c:v>15.004</c:v>
                </c:pt>
                <c:pt idx="15005" formatCode="General">
                  <c:v>15.005000000000001</c:v>
                </c:pt>
                <c:pt idx="15006" formatCode="General">
                  <c:v>15.006</c:v>
                </c:pt>
                <c:pt idx="15007" formatCode="General">
                  <c:v>15.007</c:v>
                </c:pt>
                <c:pt idx="15008" formatCode="General">
                  <c:v>15.007999999999999</c:v>
                </c:pt>
                <c:pt idx="15009" formatCode="General">
                  <c:v>15.009</c:v>
                </c:pt>
                <c:pt idx="15010" formatCode="General">
                  <c:v>15.01</c:v>
                </c:pt>
                <c:pt idx="15011" formatCode="General">
                  <c:v>15.010999999999999</c:v>
                </c:pt>
                <c:pt idx="15012" formatCode="General">
                  <c:v>15.012</c:v>
                </c:pt>
                <c:pt idx="15013" formatCode="General">
                  <c:v>15.013</c:v>
                </c:pt>
                <c:pt idx="15014" formatCode="General">
                  <c:v>15.013999999999999</c:v>
                </c:pt>
                <c:pt idx="15015" formatCode="General">
                  <c:v>15.015000000000001</c:v>
                </c:pt>
                <c:pt idx="15016" formatCode="General">
                  <c:v>15.016</c:v>
                </c:pt>
                <c:pt idx="15017" formatCode="General">
                  <c:v>15.016999999999999</c:v>
                </c:pt>
                <c:pt idx="15018" formatCode="General">
                  <c:v>15.018000000000001</c:v>
                </c:pt>
                <c:pt idx="15019" formatCode="General">
                  <c:v>15.019</c:v>
                </c:pt>
                <c:pt idx="15020" formatCode="General">
                  <c:v>15.02</c:v>
                </c:pt>
                <c:pt idx="15021" formatCode="General">
                  <c:v>15.021000000000001</c:v>
                </c:pt>
                <c:pt idx="15022" formatCode="General">
                  <c:v>15.022</c:v>
                </c:pt>
                <c:pt idx="15023" formatCode="General">
                  <c:v>15.023</c:v>
                </c:pt>
                <c:pt idx="15024" formatCode="General">
                  <c:v>15.023999999999999</c:v>
                </c:pt>
                <c:pt idx="15025" formatCode="General">
                  <c:v>15.025</c:v>
                </c:pt>
                <c:pt idx="15026" formatCode="General">
                  <c:v>15.026</c:v>
                </c:pt>
                <c:pt idx="15027" formatCode="General">
                  <c:v>15.026999999999999</c:v>
                </c:pt>
                <c:pt idx="15028" formatCode="General">
                  <c:v>15.028</c:v>
                </c:pt>
                <c:pt idx="15029" formatCode="General">
                  <c:v>15.029</c:v>
                </c:pt>
                <c:pt idx="15030" formatCode="General">
                  <c:v>15.03</c:v>
                </c:pt>
                <c:pt idx="15031" formatCode="General">
                  <c:v>15.031000000000001</c:v>
                </c:pt>
                <c:pt idx="15032" formatCode="General">
                  <c:v>15.032</c:v>
                </c:pt>
                <c:pt idx="15033" formatCode="General">
                  <c:v>15.032999999999999</c:v>
                </c:pt>
                <c:pt idx="15034" formatCode="General">
                  <c:v>15.034000000000001</c:v>
                </c:pt>
                <c:pt idx="15035" formatCode="General">
                  <c:v>15.035</c:v>
                </c:pt>
                <c:pt idx="15036" formatCode="General">
                  <c:v>15.036</c:v>
                </c:pt>
                <c:pt idx="15037" formatCode="General">
                  <c:v>15.037000000000001</c:v>
                </c:pt>
                <c:pt idx="15038" formatCode="General">
                  <c:v>15.038</c:v>
                </c:pt>
                <c:pt idx="15039" formatCode="General">
                  <c:v>15.039</c:v>
                </c:pt>
                <c:pt idx="15040" formatCode="General">
                  <c:v>15.04</c:v>
                </c:pt>
                <c:pt idx="15041" formatCode="General">
                  <c:v>15.041</c:v>
                </c:pt>
                <c:pt idx="15042" formatCode="General">
                  <c:v>15.042</c:v>
                </c:pt>
                <c:pt idx="15043" formatCode="General">
                  <c:v>15.042999999999999</c:v>
                </c:pt>
                <c:pt idx="15044" formatCode="General">
                  <c:v>15.044</c:v>
                </c:pt>
                <c:pt idx="15045" formatCode="General">
                  <c:v>15.045</c:v>
                </c:pt>
                <c:pt idx="15046" formatCode="General">
                  <c:v>15.045999999999999</c:v>
                </c:pt>
                <c:pt idx="15047" formatCode="General">
                  <c:v>15.047000000000001</c:v>
                </c:pt>
                <c:pt idx="15048" formatCode="General">
                  <c:v>15.048</c:v>
                </c:pt>
                <c:pt idx="15049" formatCode="General">
                  <c:v>15.048999999999999</c:v>
                </c:pt>
                <c:pt idx="15050" formatCode="General">
                  <c:v>15.05</c:v>
                </c:pt>
                <c:pt idx="15051" formatCode="General">
                  <c:v>15.051</c:v>
                </c:pt>
                <c:pt idx="15052" formatCode="General">
                  <c:v>15.052</c:v>
                </c:pt>
                <c:pt idx="15053" formatCode="General">
                  <c:v>15.053000000000001</c:v>
                </c:pt>
                <c:pt idx="15054" formatCode="General">
                  <c:v>15.054</c:v>
                </c:pt>
                <c:pt idx="15055" formatCode="General">
                  <c:v>15.055</c:v>
                </c:pt>
                <c:pt idx="15056" formatCode="General">
                  <c:v>15.055999999999999</c:v>
                </c:pt>
                <c:pt idx="15057" formatCode="General">
                  <c:v>15.057</c:v>
                </c:pt>
                <c:pt idx="15058" formatCode="General">
                  <c:v>15.058</c:v>
                </c:pt>
                <c:pt idx="15059" formatCode="General">
                  <c:v>15.058999999999999</c:v>
                </c:pt>
                <c:pt idx="15060" formatCode="General">
                  <c:v>15.06</c:v>
                </c:pt>
                <c:pt idx="15061" formatCode="General">
                  <c:v>15.061</c:v>
                </c:pt>
                <c:pt idx="15062" formatCode="General">
                  <c:v>15.061999999999999</c:v>
                </c:pt>
                <c:pt idx="15063" formatCode="General">
                  <c:v>15.063000000000001</c:v>
                </c:pt>
                <c:pt idx="15064" formatCode="General">
                  <c:v>15.064</c:v>
                </c:pt>
                <c:pt idx="15065" formatCode="General">
                  <c:v>15.065</c:v>
                </c:pt>
                <c:pt idx="15066" formatCode="General">
                  <c:v>15.066000000000001</c:v>
                </c:pt>
                <c:pt idx="15067" formatCode="General">
                  <c:v>15.067</c:v>
                </c:pt>
                <c:pt idx="15068" formatCode="General">
                  <c:v>15.068</c:v>
                </c:pt>
                <c:pt idx="15069" formatCode="General">
                  <c:v>15.069000000000001</c:v>
                </c:pt>
                <c:pt idx="15070" formatCode="General">
                  <c:v>15.07</c:v>
                </c:pt>
                <c:pt idx="15071" formatCode="General">
                  <c:v>15.071</c:v>
                </c:pt>
                <c:pt idx="15072" formatCode="General">
                  <c:v>15.071999999999999</c:v>
                </c:pt>
                <c:pt idx="15073" formatCode="General">
                  <c:v>15.073</c:v>
                </c:pt>
                <c:pt idx="15074" formatCode="General">
                  <c:v>15.074</c:v>
                </c:pt>
                <c:pt idx="15075" formatCode="General">
                  <c:v>15.074999999999999</c:v>
                </c:pt>
                <c:pt idx="15076" formatCode="General">
                  <c:v>15.076000000000001</c:v>
                </c:pt>
                <c:pt idx="15077" formatCode="General">
                  <c:v>15.077</c:v>
                </c:pt>
                <c:pt idx="15078" formatCode="General">
                  <c:v>15.077999999999999</c:v>
                </c:pt>
                <c:pt idx="15079" formatCode="General">
                  <c:v>15.079000000000001</c:v>
                </c:pt>
                <c:pt idx="15080" formatCode="General">
                  <c:v>15.08</c:v>
                </c:pt>
                <c:pt idx="15081" formatCode="General">
                  <c:v>15.081</c:v>
                </c:pt>
                <c:pt idx="15082" formatCode="General">
                  <c:v>15.082000000000001</c:v>
                </c:pt>
                <c:pt idx="15083" formatCode="General">
                  <c:v>15.083</c:v>
                </c:pt>
                <c:pt idx="15084" formatCode="General">
                  <c:v>15.084</c:v>
                </c:pt>
                <c:pt idx="15085" formatCode="General">
                  <c:v>15.085000000000001</c:v>
                </c:pt>
                <c:pt idx="15086" formatCode="General">
                  <c:v>15.086</c:v>
                </c:pt>
                <c:pt idx="15087" formatCode="General">
                  <c:v>15.087</c:v>
                </c:pt>
                <c:pt idx="15088" formatCode="General">
                  <c:v>15.087999999999999</c:v>
                </c:pt>
                <c:pt idx="15089" formatCode="General">
                  <c:v>15.089</c:v>
                </c:pt>
                <c:pt idx="15090" formatCode="General">
                  <c:v>15.09</c:v>
                </c:pt>
                <c:pt idx="15091" formatCode="General">
                  <c:v>15.090999999999999</c:v>
                </c:pt>
                <c:pt idx="15092" formatCode="General">
                  <c:v>15.092000000000001</c:v>
                </c:pt>
                <c:pt idx="15093" formatCode="General">
                  <c:v>15.093</c:v>
                </c:pt>
                <c:pt idx="15094" formatCode="General">
                  <c:v>15.093999999999999</c:v>
                </c:pt>
                <c:pt idx="15095" formatCode="General">
                  <c:v>15.095000000000001</c:v>
                </c:pt>
                <c:pt idx="15096" formatCode="General">
                  <c:v>15.096</c:v>
                </c:pt>
                <c:pt idx="15097" formatCode="General">
                  <c:v>15.097</c:v>
                </c:pt>
                <c:pt idx="15098" formatCode="General">
                  <c:v>15.098000000000001</c:v>
                </c:pt>
                <c:pt idx="15099" formatCode="General">
                  <c:v>15.099</c:v>
                </c:pt>
                <c:pt idx="15100" formatCode="General">
                  <c:v>15.1</c:v>
                </c:pt>
                <c:pt idx="15101" formatCode="General">
                  <c:v>15.101000000000001</c:v>
                </c:pt>
                <c:pt idx="15102" formatCode="General">
                  <c:v>15.102</c:v>
                </c:pt>
                <c:pt idx="15103" formatCode="General">
                  <c:v>15.103</c:v>
                </c:pt>
                <c:pt idx="15104" formatCode="General">
                  <c:v>15.103999999999999</c:v>
                </c:pt>
                <c:pt idx="15105" formatCode="General">
                  <c:v>15.105</c:v>
                </c:pt>
                <c:pt idx="15106" formatCode="General">
                  <c:v>15.106</c:v>
                </c:pt>
                <c:pt idx="15107" formatCode="General">
                  <c:v>15.106999999999999</c:v>
                </c:pt>
                <c:pt idx="15108" formatCode="General">
                  <c:v>15.108000000000001</c:v>
                </c:pt>
                <c:pt idx="15109" formatCode="General">
                  <c:v>15.109</c:v>
                </c:pt>
                <c:pt idx="15110" formatCode="General">
                  <c:v>15.11</c:v>
                </c:pt>
                <c:pt idx="15111" formatCode="General">
                  <c:v>15.111000000000001</c:v>
                </c:pt>
                <c:pt idx="15112" formatCode="General">
                  <c:v>15.112</c:v>
                </c:pt>
                <c:pt idx="15113" formatCode="General">
                  <c:v>15.113</c:v>
                </c:pt>
                <c:pt idx="15114" formatCode="General">
                  <c:v>15.114000000000001</c:v>
                </c:pt>
                <c:pt idx="15115" formatCode="General">
                  <c:v>15.115</c:v>
                </c:pt>
                <c:pt idx="15116" formatCode="General">
                  <c:v>15.116</c:v>
                </c:pt>
                <c:pt idx="15117" formatCode="General">
                  <c:v>15.117000000000001</c:v>
                </c:pt>
                <c:pt idx="15118" formatCode="General">
                  <c:v>15.118</c:v>
                </c:pt>
                <c:pt idx="15119" formatCode="General">
                  <c:v>15.119</c:v>
                </c:pt>
                <c:pt idx="15120" formatCode="General">
                  <c:v>15.12</c:v>
                </c:pt>
                <c:pt idx="15121" formatCode="General">
                  <c:v>15.121</c:v>
                </c:pt>
                <c:pt idx="15122" formatCode="General">
                  <c:v>15.122</c:v>
                </c:pt>
                <c:pt idx="15123" formatCode="General">
                  <c:v>15.122999999999999</c:v>
                </c:pt>
                <c:pt idx="15124" formatCode="General">
                  <c:v>15.124000000000001</c:v>
                </c:pt>
                <c:pt idx="15125" formatCode="General">
                  <c:v>15.125</c:v>
                </c:pt>
                <c:pt idx="15126" formatCode="General">
                  <c:v>15.125999999999999</c:v>
                </c:pt>
                <c:pt idx="15127" formatCode="General">
                  <c:v>15.127000000000001</c:v>
                </c:pt>
                <c:pt idx="15128" formatCode="General">
                  <c:v>15.128</c:v>
                </c:pt>
                <c:pt idx="15129" formatCode="General">
                  <c:v>15.129</c:v>
                </c:pt>
                <c:pt idx="15130" formatCode="General">
                  <c:v>15.13</c:v>
                </c:pt>
                <c:pt idx="15131" formatCode="General">
                  <c:v>15.131</c:v>
                </c:pt>
                <c:pt idx="15132" formatCode="General">
                  <c:v>15.132</c:v>
                </c:pt>
                <c:pt idx="15133" formatCode="General">
                  <c:v>15.132999999999999</c:v>
                </c:pt>
                <c:pt idx="15134" formatCode="General">
                  <c:v>15.134</c:v>
                </c:pt>
                <c:pt idx="15135" formatCode="General">
                  <c:v>15.135</c:v>
                </c:pt>
                <c:pt idx="15136" formatCode="General">
                  <c:v>15.135999999999999</c:v>
                </c:pt>
                <c:pt idx="15137" formatCode="General">
                  <c:v>15.137</c:v>
                </c:pt>
                <c:pt idx="15138" formatCode="General">
                  <c:v>15.138</c:v>
                </c:pt>
                <c:pt idx="15139" formatCode="General">
                  <c:v>15.138999999999999</c:v>
                </c:pt>
                <c:pt idx="15140" formatCode="General">
                  <c:v>15.14</c:v>
                </c:pt>
                <c:pt idx="15141" formatCode="General">
                  <c:v>15.141</c:v>
                </c:pt>
                <c:pt idx="15142" formatCode="General">
                  <c:v>15.141999999999999</c:v>
                </c:pt>
                <c:pt idx="15143" formatCode="General">
                  <c:v>15.143000000000001</c:v>
                </c:pt>
                <c:pt idx="15144" formatCode="General">
                  <c:v>15.144</c:v>
                </c:pt>
                <c:pt idx="15145" formatCode="General">
                  <c:v>15.145</c:v>
                </c:pt>
                <c:pt idx="15146" formatCode="General">
                  <c:v>15.146000000000001</c:v>
                </c:pt>
                <c:pt idx="15147" formatCode="General">
                  <c:v>15.147</c:v>
                </c:pt>
                <c:pt idx="15148" formatCode="General">
                  <c:v>15.148</c:v>
                </c:pt>
                <c:pt idx="15149" formatCode="General">
                  <c:v>15.148999999999999</c:v>
                </c:pt>
                <c:pt idx="15150" formatCode="General">
                  <c:v>15.15</c:v>
                </c:pt>
                <c:pt idx="15151" formatCode="General">
                  <c:v>15.151</c:v>
                </c:pt>
                <c:pt idx="15152" formatCode="General">
                  <c:v>15.151999999999999</c:v>
                </c:pt>
                <c:pt idx="15153" formatCode="General">
                  <c:v>15.153</c:v>
                </c:pt>
                <c:pt idx="15154" formatCode="General">
                  <c:v>15.154</c:v>
                </c:pt>
                <c:pt idx="15155" formatCode="General">
                  <c:v>15.154999999999999</c:v>
                </c:pt>
                <c:pt idx="15156" formatCode="General">
                  <c:v>15.156000000000001</c:v>
                </c:pt>
                <c:pt idx="15157" formatCode="General">
                  <c:v>15.157</c:v>
                </c:pt>
                <c:pt idx="15158" formatCode="General">
                  <c:v>15.157999999999999</c:v>
                </c:pt>
                <c:pt idx="15159" formatCode="General">
                  <c:v>15.159000000000001</c:v>
                </c:pt>
                <c:pt idx="15160" formatCode="General">
                  <c:v>15.16</c:v>
                </c:pt>
                <c:pt idx="15161" formatCode="General">
                  <c:v>15.161</c:v>
                </c:pt>
                <c:pt idx="15162" formatCode="General">
                  <c:v>15.162000000000001</c:v>
                </c:pt>
                <c:pt idx="15163" formatCode="General">
                  <c:v>15.163</c:v>
                </c:pt>
                <c:pt idx="15164" formatCode="General">
                  <c:v>15.164</c:v>
                </c:pt>
                <c:pt idx="15165" formatCode="General">
                  <c:v>15.164999999999999</c:v>
                </c:pt>
                <c:pt idx="15166" formatCode="General">
                  <c:v>15.166</c:v>
                </c:pt>
                <c:pt idx="15167" formatCode="General">
                  <c:v>15.167</c:v>
                </c:pt>
                <c:pt idx="15168" formatCode="General">
                  <c:v>15.167999999999999</c:v>
                </c:pt>
                <c:pt idx="15169" formatCode="General">
                  <c:v>15.169</c:v>
                </c:pt>
                <c:pt idx="15170" formatCode="General">
                  <c:v>15.17</c:v>
                </c:pt>
                <c:pt idx="15171" formatCode="General">
                  <c:v>15.170999999999999</c:v>
                </c:pt>
                <c:pt idx="15172" formatCode="General">
                  <c:v>15.172000000000001</c:v>
                </c:pt>
                <c:pt idx="15173" formatCode="General">
                  <c:v>15.173</c:v>
                </c:pt>
                <c:pt idx="15174" formatCode="General">
                  <c:v>15.173999999999999</c:v>
                </c:pt>
                <c:pt idx="15175" formatCode="General">
                  <c:v>15.175000000000001</c:v>
                </c:pt>
                <c:pt idx="15176" formatCode="General">
                  <c:v>15.176</c:v>
                </c:pt>
                <c:pt idx="15177" formatCode="General">
                  <c:v>15.177</c:v>
                </c:pt>
                <c:pt idx="15178" formatCode="General">
                  <c:v>15.178000000000001</c:v>
                </c:pt>
                <c:pt idx="15179" formatCode="General">
                  <c:v>15.179</c:v>
                </c:pt>
                <c:pt idx="15180" formatCode="General">
                  <c:v>15.18</c:v>
                </c:pt>
                <c:pt idx="15181" formatCode="General">
                  <c:v>15.180999999999999</c:v>
                </c:pt>
                <c:pt idx="15182" formatCode="General">
                  <c:v>15.182</c:v>
                </c:pt>
                <c:pt idx="15183" formatCode="General">
                  <c:v>15.183</c:v>
                </c:pt>
                <c:pt idx="15184" formatCode="General">
                  <c:v>15.183999999999999</c:v>
                </c:pt>
                <c:pt idx="15185" formatCode="General">
                  <c:v>15.185</c:v>
                </c:pt>
                <c:pt idx="15186" formatCode="General">
                  <c:v>15.186</c:v>
                </c:pt>
                <c:pt idx="15187" formatCode="General">
                  <c:v>15.186999999999999</c:v>
                </c:pt>
                <c:pt idx="15188" formatCode="General">
                  <c:v>15.188000000000001</c:v>
                </c:pt>
                <c:pt idx="15189" formatCode="General">
                  <c:v>15.189</c:v>
                </c:pt>
                <c:pt idx="15190" formatCode="General">
                  <c:v>15.19</c:v>
                </c:pt>
                <c:pt idx="15191" formatCode="General">
                  <c:v>15.191000000000001</c:v>
                </c:pt>
                <c:pt idx="15192" formatCode="General">
                  <c:v>15.192</c:v>
                </c:pt>
                <c:pt idx="15193" formatCode="General">
                  <c:v>15.193</c:v>
                </c:pt>
                <c:pt idx="15194" formatCode="General">
                  <c:v>15.194000000000001</c:v>
                </c:pt>
                <c:pt idx="15195" formatCode="General">
                  <c:v>15.195</c:v>
                </c:pt>
                <c:pt idx="15196" formatCode="General">
                  <c:v>15.196</c:v>
                </c:pt>
                <c:pt idx="15197" formatCode="General">
                  <c:v>15.196999999999999</c:v>
                </c:pt>
                <c:pt idx="15198" formatCode="General">
                  <c:v>15.198</c:v>
                </c:pt>
                <c:pt idx="15199" formatCode="General">
                  <c:v>15.199</c:v>
                </c:pt>
                <c:pt idx="15200" formatCode="General">
                  <c:v>15.2</c:v>
                </c:pt>
                <c:pt idx="15201" formatCode="General">
                  <c:v>15.201000000000001</c:v>
                </c:pt>
                <c:pt idx="15202" formatCode="General">
                  <c:v>15.202</c:v>
                </c:pt>
                <c:pt idx="15203" formatCode="General">
                  <c:v>15.202999999999999</c:v>
                </c:pt>
                <c:pt idx="15204" formatCode="General">
                  <c:v>15.204000000000001</c:v>
                </c:pt>
                <c:pt idx="15205" formatCode="General">
                  <c:v>15.205</c:v>
                </c:pt>
                <c:pt idx="15206" formatCode="General">
                  <c:v>15.206</c:v>
                </c:pt>
                <c:pt idx="15207" formatCode="General">
                  <c:v>15.207000000000001</c:v>
                </c:pt>
                <c:pt idx="15208" formatCode="General">
                  <c:v>15.208</c:v>
                </c:pt>
                <c:pt idx="15209" formatCode="General">
                  <c:v>15.209</c:v>
                </c:pt>
                <c:pt idx="15210" formatCode="General">
                  <c:v>15.21</c:v>
                </c:pt>
                <c:pt idx="15211" formatCode="General">
                  <c:v>15.211</c:v>
                </c:pt>
                <c:pt idx="15212" formatCode="General">
                  <c:v>15.212</c:v>
                </c:pt>
                <c:pt idx="15213" formatCode="General">
                  <c:v>15.212999999999999</c:v>
                </c:pt>
                <c:pt idx="15214" formatCode="General">
                  <c:v>15.214</c:v>
                </c:pt>
                <c:pt idx="15215" formatCode="General">
                  <c:v>15.215</c:v>
                </c:pt>
                <c:pt idx="15216" formatCode="General">
                  <c:v>15.215999999999999</c:v>
                </c:pt>
                <c:pt idx="15217" formatCode="General">
                  <c:v>15.217000000000001</c:v>
                </c:pt>
                <c:pt idx="15218" formatCode="General">
                  <c:v>15.218</c:v>
                </c:pt>
                <c:pt idx="15219" formatCode="General">
                  <c:v>15.218999999999999</c:v>
                </c:pt>
                <c:pt idx="15220" formatCode="General">
                  <c:v>15.22</c:v>
                </c:pt>
                <c:pt idx="15221" formatCode="General">
                  <c:v>15.221</c:v>
                </c:pt>
                <c:pt idx="15222" formatCode="General">
                  <c:v>15.222</c:v>
                </c:pt>
                <c:pt idx="15223" formatCode="General">
                  <c:v>15.223000000000001</c:v>
                </c:pt>
                <c:pt idx="15224" formatCode="General">
                  <c:v>15.224</c:v>
                </c:pt>
                <c:pt idx="15225" formatCode="General">
                  <c:v>15.225</c:v>
                </c:pt>
                <c:pt idx="15226" formatCode="General">
                  <c:v>15.226000000000001</c:v>
                </c:pt>
                <c:pt idx="15227" formatCode="General">
                  <c:v>15.227</c:v>
                </c:pt>
                <c:pt idx="15228" formatCode="General">
                  <c:v>15.228</c:v>
                </c:pt>
                <c:pt idx="15229" formatCode="General">
                  <c:v>15.228999999999999</c:v>
                </c:pt>
                <c:pt idx="15230" formatCode="General">
                  <c:v>15.23</c:v>
                </c:pt>
                <c:pt idx="15231" formatCode="General">
                  <c:v>15.231</c:v>
                </c:pt>
                <c:pt idx="15232" formatCode="General">
                  <c:v>15.231999999999999</c:v>
                </c:pt>
                <c:pt idx="15233" formatCode="General">
                  <c:v>15.233000000000001</c:v>
                </c:pt>
                <c:pt idx="15234" formatCode="General">
                  <c:v>15.234</c:v>
                </c:pt>
                <c:pt idx="15235" formatCode="General">
                  <c:v>15.234999999999999</c:v>
                </c:pt>
                <c:pt idx="15236" formatCode="General">
                  <c:v>15.236000000000001</c:v>
                </c:pt>
                <c:pt idx="15237" formatCode="General">
                  <c:v>15.237</c:v>
                </c:pt>
                <c:pt idx="15238" formatCode="General">
                  <c:v>15.238</c:v>
                </c:pt>
                <c:pt idx="15239" formatCode="General">
                  <c:v>15.239000000000001</c:v>
                </c:pt>
                <c:pt idx="15240" formatCode="General">
                  <c:v>15.24</c:v>
                </c:pt>
                <c:pt idx="15241" formatCode="General">
                  <c:v>15.241</c:v>
                </c:pt>
                <c:pt idx="15242" formatCode="General">
                  <c:v>15.242000000000001</c:v>
                </c:pt>
                <c:pt idx="15243" formatCode="General">
                  <c:v>15.243</c:v>
                </c:pt>
                <c:pt idx="15244" formatCode="General">
                  <c:v>15.244</c:v>
                </c:pt>
                <c:pt idx="15245" formatCode="General">
                  <c:v>15.244999999999999</c:v>
                </c:pt>
                <c:pt idx="15246" formatCode="General">
                  <c:v>15.246</c:v>
                </c:pt>
                <c:pt idx="15247" formatCode="General">
                  <c:v>15.247</c:v>
                </c:pt>
                <c:pt idx="15248" formatCode="General">
                  <c:v>15.247999999999999</c:v>
                </c:pt>
                <c:pt idx="15249" formatCode="General">
                  <c:v>15.249000000000001</c:v>
                </c:pt>
                <c:pt idx="15250" formatCode="General">
                  <c:v>15.25</c:v>
                </c:pt>
                <c:pt idx="15251" formatCode="General">
                  <c:v>15.250999999999999</c:v>
                </c:pt>
                <c:pt idx="15252" formatCode="General">
                  <c:v>15.252000000000001</c:v>
                </c:pt>
                <c:pt idx="15253" formatCode="General">
                  <c:v>15.253</c:v>
                </c:pt>
                <c:pt idx="15254" formatCode="General">
                  <c:v>15.254</c:v>
                </c:pt>
                <c:pt idx="15255" formatCode="General">
                  <c:v>15.255000000000001</c:v>
                </c:pt>
                <c:pt idx="15256" formatCode="General">
                  <c:v>15.256</c:v>
                </c:pt>
                <c:pt idx="15257" formatCode="General">
                  <c:v>15.257</c:v>
                </c:pt>
                <c:pt idx="15258" formatCode="General">
                  <c:v>15.257999999999999</c:v>
                </c:pt>
                <c:pt idx="15259" formatCode="General">
                  <c:v>15.259</c:v>
                </c:pt>
                <c:pt idx="15260" formatCode="General">
                  <c:v>15.26</c:v>
                </c:pt>
                <c:pt idx="15261" formatCode="General">
                  <c:v>15.260999999999999</c:v>
                </c:pt>
                <c:pt idx="15262" formatCode="General">
                  <c:v>15.262</c:v>
                </c:pt>
                <c:pt idx="15263" formatCode="General">
                  <c:v>15.263</c:v>
                </c:pt>
                <c:pt idx="15264" formatCode="General">
                  <c:v>15.263999999999999</c:v>
                </c:pt>
                <c:pt idx="15265" formatCode="General">
                  <c:v>15.265000000000001</c:v>
                </c:pt>
                <c:pt idx="15266" formatCode="General">
                  <c:v>15.266</c:v>
                </c:pt>
                <c:pt idx="15267" formatCode="General">
                  <c:v>15.266999999999999</c:v>
                </c:pt>
                <c:pt idx="15268" formatCode="General">
                  <c:v>15.268000000000001</c:v>
                </c:pt>
                <c:pt idx="15269" formatCode="General">
                  <c:v>15.269</c:v>
                </c:pt>
                <c:pt idx="15270" formatCode="General">
                  <c:v>15.27</c:v>
                </c:pt>
                <c:pt idx="15271" formatCode="General">
                  <c:v>15.271000000000001</c:v>
                </c:pt>
                <c:pt idx="15272" formatCode="General">
                  <c:v>15.272</c:v>
                </c:pt>
                <c:pt idx="15273" formatCode="General">
                  <c:v>15.273</c:v>
                </c:pt>
                <c:pt idx="15274" formatCode="General">
                  <c:v>15.273999999999999</c:v>
                </c:pt>
                <c:pt idx="15275" formatCode="General">
                  <c:v>15.275</c:v>
                </c:pt>
                <c:pt idx="15276" formatCode="General">
                  <c:v>15.276</c:v>
                </c:pt>
                <c:pt idx="15277" formatCode="General">
                  <c:v>15.276999999999999</c:v>
                </c:pt>
                <c:pt idx="15278" formatCode="General">
                  <c:v>15.278</c:v>
                </c:pt>
                <c:pt idx="15279" formatCode="General">
                  <c:v>15.279</c:v>
                </c:pt>
                <c:pt idx="15280" formatCode="General">
                  <c:v>15.28</c:v>
                </c:pt>
                <c:pt idx="15281" formatCode="General">
                  <c:v>15.281000000000001</c:v>
                </c:pt>
                <c:pt idx="15282" formatCode="General">
                  <c:v>15.282</c:v>
                </c:pt>
                <c:pt idx="15283" formatCode="General">
                  <c:v>15.282999999999999</c:v>
                </c:pt>
                <c:pt idx="15284" formatCode="General">
                  <c:v>15.284000000000001</c:v>
                </c:pt>
                <c:pt idx="15285" formatCode="General">
                  <c:v>15.285</c:v>
                </c:pt>
                <c:pt idx="15286" formatCode="General">
                  <c:v>15.286</c:v>
                </c:pt>
                <c:pt idx="15287" formatCode="General">
                  <c:v>15.287000000000001</c:v>
                </c:pt>
                <c:pt idx="15288" formatCode="General">
                  <c:v>15.288</c:v>
                </c:pt>
                <c:pt idx="15289" formatCode="General">
                  <c:v>15.289</c:v>
                </c:pt>
                <c:pt idx="15290" formatCode="General">
                  <c:v>15.29</c:v>
                </c:pt>
                <c:pt idx="15291" formatCode="General">
                  <c:v>15.291</c:v>
                </c:pt>
                <c:pt idx="15292" formatCode="General">
                  <c:v>15.292</c:v>
                </c:pt>
                <c:pt idx="15293" formatCode="General">
                  <c:v>15.292999999999999</c:v>
                </c:pt>
                <c:pt idx="15294" formatCode="General">
                  <c:v>15.294</c:v>
                </c:pt>
                <c:pt idx="15295" formatCode="General">
                  <c:v>15.295</c:v>
                </c:pt>
                <c:pt idx="15296" formatCode="General">
                  <c:v>15.295999999999999</c:v>
                </c:pt>
                <c:pt idx="15297" formatCode="General">
                  <c:v>15.297000000000001</c:v>
                </c:pt>
                <c:pt idx="15298" formatCode="General">
                  <c:v>15.298</c:v>
                </c:pt>
                <c:pt idx="15299" formatCode="General">
                  <c:v>15.298999999999999</c:v>
                </c:pt>
                <c:pt idx="15300" formatCode="General">
                  <c:v>15.3</c:v>
                </c:pt>
                <c:pt idx="15301" formatCode="General">
                  <c:v>15.301</c:v>
                </c:pt>
                <c:pt idx="15302" formatCode="General">
                  <c:v>15.302</c:v>
                </c:pt>
                <c:pt idx="15303" formatCode="General">
                  <c:v>15.303000000000001</c:v>
                </c:pt>
                <c:pt idx="15304" formatCode="General">
                  <c:v>15.304</c:v>
                </c:pt>
                <c:pt idx="15305" formatCode="General">
                  <c:v>15.305</c:v>
                </c:pt>
                <c:pt idx="15306" formatCode="General">
                  <c:v>15.305999999999999</c:v>
                </c:pt>
                <c:pt idx="15307" formatCode="General">
                  <c:v>15.307</c:v>
                </c:pt>
                <c:pt idx="15308" formatCode="General">
                  <c:v>15.308</c:v>
                </c:pt>
                <c:pt idx="15309" formatCode="General">
                  <c:v>15.308999999999999</c:v>
                </c:pt>
                <c:pt idx="15310" formatCode="General">
                  <c:v>15.31</c:v>
                </c:pt>
                <c:pt idx="15311" formatCode="General">
                  <c:v>15.311</c:v>
                </c:pt>
                <c:pt idx="15312" formatCode="General">
                  <c:v>15.311999999999999</c:v>
                </c:pt>
                <c:pt idx="15313" formatCode="General">
                  <c:v>15.313000000000001</c:v>
                </c:pt>
                <c:pt idx="15314" formatCode="General">
                  <c:v>15.314</c:v>
                </c:pt>
                <c:pt idx="15315" formatCode="General">
                  <c:v>15.315</c:v>
                </c:pt>
                <c:pt idx="15316" formatCode="General">
                  <c:v>15.316000000000001</c:v>
                </c:pt>
                <c:pt idx="15317" formatCode="General">
                  <c:v>15.317</c:v>
                </c:pt>
                <c:pt idx="15318" formatCode="General">
                  <c:v>15.318</c:v>
                </c:pt>
                <c:pt idx="15319" formatCode="General">
                  <c:v>15.319000000000001</c:v>
                </c:pt>
                <c:pt idx="15320" formatCode="General">
                  <c:v>15.32</c:v>
                </c:pt>
                <c:pt idx="15321" formatCode="General">
                  <c:v>15.321</c:v>
                </c:pt>
                <c:pt idx="15322" formatCode="General">
                  <c:v>15.321999999999999</c:v>
                </c:pt>
                <c:pt idx="15323" formatCode="General">
                  <c:v>15.323</c:v>
                </c:pt>
                <c:pt idx="15324" formatCode="General">
                  <c:v>15.324</c:v>
                </c:pt>
                <c:pt idx="15325" formatCode="General">
                  <c:v>15.324999999999999</c:v>
                </c:pt>
                <c:pt idx="15326" formatCode="General">
                  <c:v>15.326000000000001</c:v>
                </c:pt>
                <c:pt idx="15327" formatCode="General">
                  <c:v>15.327</c:v>
                </c:pt>
                <c:pt idx="15328" formatCode="General">
                  <c:v>15.327999999999999</c:v>
                </c:pt>
                <c:pt idx="15329" formatCode="General">
                  <c:v>15.329000000000001</c:v>
                </c:pt>
                <c:pt idx="15330" formatCode="General">
                  <c:v>15.33</c:v>
                </c:pt>
                <c:pt idx="15331" formatCode="General">
                  <c:v>15.331</c:v>
                </c:pt>
                <c:pt idx="15332" formatCode="General">
                  <c:v>15.332000000000001</c:v>
                </c:pt>
                <c:pt idx="15333" formatCode="General">
                  <c:v>15.333</c:v>
                </c:pt>
                <c:pt idx="15334" formatCode="General">
                  <c:v>15.334</c:v>
                </c:pt>
                <c:pt idx="15335" formatCode="General">
                  <c:v>15.335000000000001</c:v>
                </c:pt>
                <c:pt idx="15336" formatCode="General">
                  <c:v>15.336</c:v>
                </c:pt>
                <c:pt idx="15337" formatCode="General">
                  <c:v>15.337</c:v>
                </c:pt>
                <c:pt idx="15338" formatCode="General">
                  <c:v>15.337999999999999</c:v>
                </c:pt>
                <c:pt idx="15339" formatCode="General">
                  <c:v>15.339</c:v>
                </c:pt>
                <c:pt idx="15340" formatCode="General">
                  <c:v>15.34</c:v>
                </c:pt>
                <c:pt idx="15341" formatCode="General">
                  <c:v>15.340999999999999</c:v>
                </c:pt>
                <c:pt idx="15342" formatCode="General">
                  <c:v>15.342000000000001</c:v>
                </c:pt>
                <c:pt idx="15343" formatCode="General">
                  <c:v>15.343</c:v>
                </c:pt>
                <c:pt idx="15344" formatCode="General">
                  <c:v>15.343999999999999</c:v>
                </c:pt>
                <c:pt idx="15345" formatCode="General">
                  <c:v>15.345000000000001</c:v>
                </c:pt>
                <c:pt idx="15346" formatCode="General">
                  <c:v>15.346</c:v>
                </c:pt>
                <c:pt idx="15347" formatCode="General">
                  <c:v>15.347</c:v>
                </c:pt>
                <c:pt idx="15348" formatCode="General">
                  <c:v>15.348000000000001</c:v>
                </c:pt>
                <c:pt idx="15349" formatCode="General">
                  <c:v>15.349</c:v>
                </c:pt>
                <c:pt idx="15350" formatCode="General">
                  <c:v>15.35</c:v>
                </c:pt>
                <c:pt idx="15351" formatCode="General">
                  <c:v>15.351000000000001</c:v>
                </c:pt>
                <c:pt idx="15352" formatCode="General">
                  <c:v>15.352</c:v>
                </c:pt>
                <c:pt idx="15353" formatCode="General">
                  <c:v>15.353</c:v>
                </c:pt>
                <c:pt idx="15354" formatCode="General">
                  <c:v>15.353999999999999</c:v>
                </c:pt>
                <c:pt idx="15355" formatCode="General">
                  <c:v>15.355</c:v>
                </c:pt>
                <c:pt idx="15356" formatCode="General">
                  <c:v>15.356</c:v>
                </c:pt>
                <c:pt idx="15357" formatCode="General">
                  <c:v>15.356999999999999</c:v>
                </c:pt>
                <c:pt idx="15358" formatCode="General">
                  <c:v>15.358000000000001</c:v>
                </c:pt>
                <c:pt idx="15359" formatCode="General">
                  <c:v>15.359</c:v>
                </c:pt>
                <c:pt idx="15360" formatCode="General">
                  <c:v>15.36</c:v>
                </c:pt>
                <c:pt idx="15361" formatCode="General">
                  <c:v>15.361000000000001</c:v>
                </c:pt>
                <c:pt idx="15362" formatCode="General">
                  <c:v>15.362</c:v>
                </c:pt>
                <c:pt idx="15363" formatCode="General">
                  <c:v>15.363</c:v>
                </c:pt>
                <c:pt idx="15364" formatCode="General">
                  <c:v>15.364000000000001</c:v>
                </c:pt>
                <c:pt idx="15365" formatCode="General">
                  <c:v>15.365</c:v>
                </c:pt>
                <c:pt idx="15366" formatCode="General">
                  <c:v>15.366</c:v>
                </c:pt>
                <c:pt idx="15367" formatCode="General">
                  <c:v>15.367000000000001</c:v>
                </c:pt>
                <c:pt idx="15368" formatCode="General">
                  <c:v>15.368</c:v>
                </c:pt>
                <c:pt idx="15369" formatCode="General">
                  <c:v>15.369</c:v>
                </c:pt>
                <c:pt idx="15370" formatCode="General">
                  <c:v>15.37</c:v>
                </c:pt>
                <c:pt idx="15371" formatCode="General">
                  <c:v>15.371</c:v>
                </c:pt>
                <c:pt idx="15372" formatCode="General">
                  <c:v>15.372</c:v>
                </c:pt>
                <c:pt idx="15373" formatCode="General">
                  <c:v>15.372999999999999</c:v>
                </c:pt>
                <c:pt idx="15374" formatCode="General">
                  <c:v>15.374000000000001</c:v>
                </c:pt>
                <c:pt idx="15375" formatCode="General">
                  <c:v>15.375</c:v>
                </c:pt>
                <c:pt idx="15376" formatCode="General">
                  <c:v>15.375999999999999</c:v>
                </c:pt>
                <c:pt idx="15377" formatCode="General">
                  <c:v>15.377000000000001</c:v>
                </c:pt>
                <c:pt idx="15378" formatCode="General">
                  <c:v>15.378</c:v>
                </c:pt>
                <c:pt idx="15379" formatCode="General">
                  <c:v>15.379</c:v>
                </c:pt>
                <c:pt idx="15380" formatCode="General">
                  <c:v>15.38</c:v>
                </c:pt>
                <c:pt idx="15381" formatCode="General">
                  <c:v>15.381</c:v>
                </c:pt>
                <c:pt idx="15382" formatCode="General">
                  <c:v>15.382</c:v>
                </c:pt>
                <c:pt idx="15383" formatCode="General">
                  <c:v>15.382999999999999</c:v>
                </c:pt>
                <c:pt idx="15384" formatCode="General">
                  <c:v>15.384</c:v>
                </c:pt>
                <c:pt idx="15385" formatCode="General">
                  <c:v>15.385</c:v>
                </c:pt>
                <c:pt idx="15386" formatCode="General">
                  <c:v>15.385999999999999</c:v>
                </c:pt>
                <c:pt idx="15387" formatCode="General">
                  <c:v>15.387</c:v>
                </c:pt>
                <c:pt idx="15388" formatCode="General">
                  <c:v>15.388</c:v>
                </c:pt>
                <c:pt idx="15389" formatCode="General">
                  <c:v>15.388999999999999</c:v>
                </c:pt>
                <c:pt idx="15390" formatCode="General">
                  <c:v>15.39</c:v>
                </c:pt>
                <c:pt idx="15391" formatCode="General">
                  <c:v>15.391</c:v>
                </c:pt>
                <c:pt idx="15392" formatCode="General">
                  <c:v>15.391999999999999</c:v>
                </c:pt>
                <c:pt idx="15393" formatCode="General">
                  <c:v>15.393000000000001</c:v>
                </c:pt>
                <c:pt idx="15394" formatCode="General">
                  <c:v>15.394</c:v>
                </c:pt>
                <c:pt idx="15395" formatCode="General">
                  <c:v>15.395</c:v>
                </c:pt>
                <c:pt idx="15396" formatCode="General">
                  <c:v>15.396000000000001</c:v>
                </c:pt>
                <c:pt idx="15397" formatCode="General">
                  <c:v>15.397</c:v>
                </c:pt>
                <c:pt idx="15398" formatCode="General">
                  <c:v>15.398</c:v>
                </c:pt>
                <c:pt idx="15399" formatCode="General">
                  <c:v>15.398999999999999</c:v>
                </c:pt>
                <c:pt idx="15400" formatCode="General">
                  <c:v>15.4</c:v>
                </c:pt>
                <c:pt idx="15401" formatCode="General">
                  <c:v>15.401</c:v>
                </c:pt>
                <c:pt idx="15402" formatCode="General">
                  <c:v>15.401999999999999</c:v>
                </c:pt>
                <c:pt idx="15403" formatCode="General">
                  <c:v>15.403</c:v>
                </c:pt>
                <c:pt idx="15404" formatCode="General">
                  <c:v>15.404</c:v>
                </c:pt>
                <c:pt idx="15405" formatCode="General">
                  <c:v>15.404999999999999</c:v>
                </c:pt>
                <c:pt idx="15406" formatCode="General">
                  <c:v>15.406000000000001</c:v>
                </c:pt>
                <c:pt idx="15407" formatCode="General">
                  <c:v>15.407</c:v>
                </c:pt>
                <c:pt idx="15408" formatCode="General">
                  <c:v>15.407999999999999</c:v>
                </c:pt>
                <c:pt idx="15409" formatCode="General">
                  <c:v>15.409000000000001</c:v>
                </c:pt>
                <c:pt idx="15410" formatCode="General">
                  <c:v>15.41</c:v>
                </c:pt>
                <c:pt idx="15411" formatCode="General">
                  <c:v>15.411</c:v>
                </c:pt>
                <c:pt idx="15412" formatCode="General">
                  <c:v>15.412000000000001</c:v>
                </c:pt>
                <c:pt idx="15413" formatCode="General">
                  <c:v>15.413</c:v>
                </c:pt>
                <c:pt idx="15414" formatCode="General">
                  <c:v>15.414</c:v>
                </c:pt>
                <c:pt idx="15415" formatCode="General">
                  <c:v>15.414999999999999</c:v>
                </c:pt>
                <c:pt idx="15416" formatCode="General">
                  <c:v>15.416</c:v>
                </c:pt>
                <c:pt idx="15417" formatCode="General">
                  <c:v>15.417</c:v>
                </c:pt>
                <c:pt idx="15418" formatCode="General">
                  <c:v>15.417999999999999</c:v>
                </c:pt>
                <c:pt idx="15419" formatCode="General">
                  <c:v>15.419</c:v>
                </c:pt>
                <c:pt idx="15420" formatCode="General">
                  <c:v>15.42</c:v>
                </c:pt>
                <c:pt idx="15421" formatCode="General">
                  <c:v>15.420999999999999</c:v>
                </c:pt>
                <c:pt idx="15422" formatCode="General">
                  <c:v>15.422000000000001</c:v>
                </c:pt>
                <c:pt idx="15423" formatCode="General">
                  <c:v>15.423</c:v>
                </c:pt>
                <c:pt idx="15424" formatCode="General">
                  <c:v>15.423999999999999</c:v>
                </c:pt>
                <c:pt idx="15425" formatCode="General">
                  <c:v>15.425000000000001</c:v>
                </c:pt>
                <c:pt idx="15426" formatCode="General">
                  <c:v>15.426</c:v>
                </c:pt>
                <c:pt idx="15427" formatCode="General">
                  <c:v>15.427</c:v>
                </c:pt>
                <c:pt idx="15428" formatCode="General">
                  <c:v>15.428000000000001</c:v>
                </c:pt>
                <c:pt idx="15429" formatCode="General">
                  <c:v>15.429</c:v>
                </c:pt>
                <c:pt idx="15430" formatCode="General">
                  <c:v>15.43</c:v>
                </c:pt>
                <c:pt idx="15431" formatCode="General">
                  <c:v>15.430999999999999</c:v>
                </c:pt>
                <c:pt idx="15432" formatCode="General">
                  <c:v>15.432</c:v>
                </c:pt>
                <c:pt idx="15433" formatCode="General">
                  <c:v>15.433</c:v>
                </c:pt>
                <c:pt idx="15434" formatCode="General">
                  <c:v>15.433999999999999</c:v>
                </c:pt>
                <c:pt idx="15435" formatCode="General">
                  <c:v>15.435</c:v>
                </c:pt>
                <c:pt idx="15436" formatCode="General">
                  <c:v>15.436</c:v>
                </c:pt>
                <c:pt idx="15437" formatCode="General">
                  <c:v>15.436999999999999</c:v>
                </c:pt>
                <c:pt idx="15438" formatCode="General">
                  <c:v>15.438000000000001</c:v>
                </c:pt>
                <c:pt idx="15439" formatCode="General">
                  <c:v>15.439</c:v>
                </c:pt>
                <c:pt idx="15440" formatCode="General">
                  <c:v>15.44</c:v>
                </c:pt>
                <c:pt idx="15441" formatCode="General">
                  <c:v>15.441000000000001</c:v>
                </c:pt>
                <c:pt idx="15442" formatCode="General">
                  <c:v>15.442</c:v>
                </c:pt>
                <c:pt idx="15443" formatCode="General">
                  <c:v>15.443</c:v>
                </c:pt>
                <c:pt idx="15444" formatCode="General">
                  <c:v>15.444000000000001</c:v>
                </c:pt>
                <c:pt idx="15445" formatCode="General">
                  <c:v>15.445</c:v>
                </c:pt>
                <c:pt idx="15446" formatCode="General">
                  <c:v>15.446</c:v>
                </c:pt>
                <c:pt idx="15447" formatCode="General">
                  <c:v>15.446999999999999</c:v>
                </c:pt>
                <c:pt idx="15448" formatCode="General">
                  <c:v>15.448</c:v>
                </c:pt>
                <c:pt idx="15449" formatCode="General">
                  <c:v>15.449</c:v>
                </c:pt>
                <c:pt idx="15450" formatCode="General">
                  <c:v>15.45</c:v>
                </c:pt>
                <c:pt idx="15451" formatCode="General">
                  <c:v>15.451000000000001</c:v>
                </c:pt>
                <c:pt idx="15452" formatCode="General">
                  <c:v>15.452</c:v>
                </c:pt>
                <c:pt idx="15453" formatCode="General">
                  <c:v>15.452999999999999</c:v>
                </c:pt>
                <c:pt idx="15454" formatCode="General">
                  <c:v>15.454000000000001</c:v>
                </c:pt>
                <c:pt idx="15455" formatCode="General">
                  <c:v>15.455</c:v>
                </c:pt>
                <c:pt idx="15456" formatCode="General">
                  <c:v>15.456</c:v>
                </c:pt>
                <c:pt idx="15457" formatCode="General">
                  <c:v>15.457000000000001</c:v>
                </c:pt>
                <c:pt idx="15458" formatCode="General">
                  <c:v>15.458</c:v>
                </c:pt>
                <c:pt idx="15459" formatCode="General">
                  <c:v>15.459</c:v>
                </c:pt>
                <c:pt idx="15460" formatCode="General">
                  <c:v>15.46</c:v>
                </c:pt>
                <c:pt idx="15461" formatCode="General">
                  <c:v>15.461</c:v>
                </c:pt>
                <c:pt idx="15462" formatCode="General">
                  <c:v>15.462</c:v>
                </c:pt>
                <c:pt idx="15463" formatCode="General">
                  <c:v>15.462999999999999</c:v>
                </c:pt>
                <c:pt idx="15464" formatCode="General">
                  <c:v>15.464</c:v>
                </c:pt>
                <c:pt idx="15465" formatCode="General">
                  <c:v>15.465</c:v>
                </c:pt>
                <c:pt idx="15466" formatCode="General">
                  <c:v>15.465999999999999</c:v>
                </c:pt>
                <c:pt idx="15467" formatCode="General">
                  <c:v>15.467000000000001</c:v>
                </c:pt>
                <c:pt idx="15468" formatCode="General">
                  <c:v>15.468</c:v>
                </c:pt>
                <c:pt idx="15469" formatCode="General">
                  <c:v>15.468999999999999</c:v>
                </c:pt>
                <c:pt idx="15470" formatCode="General">
                  <c:v>15.47</c:v>
                </c:pt>
                <c:pt idx="15471" formatCode="General">
                  <c:v>15.471</c:v>
                </c:pt>
                <c:pt idx="15472" formatCode="General">
                  <c:v>15.472</c:v>
                </c:pt>
                <c:pt idx="15473" formatCode="General">
                  <c:v>15.473000000000001</c:v>
                </c:pt>
                <c:pt idx="15474" formatCode="General">
                  <c:v>15.474</c:v>
                </c:pt>
                <c:pt idx="15475" formatCode="General">
                  <c:v>15.475</c:v>
                </c:pt>
                <c:pt idx="15476" formatCode="General">
                  <c:v>15.476000000000001</c:v>
                </c:pt>
                <c:pt idx="15477" formatCode="General">
                  <c:v>15.477</c:v>
                </c:pt>
                <c:pt idx="15478" formatCode="General">
                  <c:v>15.478</c:v>
                </c:pt>
                <c:pt idx="15479" formatCode="General">
                  <c:v>15.478999999999999</c:v>
                </c:pt>
                <c:pt idx="15480" formatCode="General">
                  <c:v>15.48</c:v>
                </c:pt>
                <c:pt idx="15481" formatCode="General">
                  <c:v>15.481</c:v>
                </c:pt>
                <c:pt idx="15482" formatCode="General">
                  <c:v>15.481999999999999</c:v>
                </c:pt>
                <c:pt idx="15483" formatCode="General">
                  <c:v>15.483000000000001</c:v>
                </c:pt>
                <c:pt idx="15484" formatCode="General">
                  <c:v>15.484</c:v>
                </c:pt>
                <c:pt idx="15485" formatCode="General">
                  <c:v>15.484999999999999</c:v>
                </c:pt>
                <c:pt idx="15486" formatCode="General">
                  <c:v>15.486000000000001</c:v>
                </c:pt>
                <c:pt idx="15487" formatCode="General">
                  <c:v>15.487</c:v>
                </c:pt>
                <c:pt idx="15488" formatCode="General">
                  <c:v>15.488</c:v>
                </c:pt>
                <c:pt idx="15489" formatCode="General">
                  <c:v>15.489000000000001</c:v>
                </c:pt>
                <c:pt idx="15490" formatCode="General">
                  <c:v>15.49</c:v>
                </c:pt>
                <c:pt idx="15491" formatCode="General">
                  <c:v>15.491</c:v>
                </c:pt>
                <c:pt idx="15492" formatCode="General">
                  <c:v>15.492000000000001</c:v>
                </c:pt>
                <c:pt idx="15493" formatCode="General">
                  <c:v>15.493</c:v>
                </c:pt>
                <c:pt idx="15494" formatCode="General">
                  <c:v>15.494</c:v>
                </c:pt>
                <c:pt idx="15495" formatCode="General">
                  <c:v>15.494999999999999</c:v>
                </c:pt>
                <c:pt idx="15496" formatCode="General">
                  <c:v>15.496</c:v>
                </c:pt>
                <c:pt idx="15497" formatCode="General">
                  <c:v>15.497</c:v>
                </c:pt>
                <c:pt idx="15498" formatCode="General">
                  <c:v>15.497999999999999</c:v>
                </c:pt>
                <c:pt idx="15499" formatCode="General">
                  <c:v>15.499000000000001</c:v>
                </c:pt>
                <c:pt idx="15500" formatCode="General">
                  <c:v>15.5</c:v>
                </c:pt>
                <c:pt idx="15501" formatCode="General">
                  <c:v>15.500999999999999</c:v>
                </c:pt>
                <c:pt idx="15502" formatCode="General">
                  <c:v>15.502000000000001</c:v>
                </c:pt>
                <c:pt idx="15503" formatCode="General">
                  <c:v>15.503</c:v>
                </c:pt>
                <c:pt idx="15504" formatCode="General">
                  <c:v>15.504</c:v>
                </c:pt>
                <c:pt idx="15505" formatCode="General">
                  <c:v>15.505000000000001</c:v>
                </c:pt>
                <c:pt idx="15506" formatCode="General">
                  <c:v>15.506</c:v>
                </c:pt>
                <c:pt idx="15507" formatCode="General">
                  <c:v>15.507</c:v>
                </c:pt>
                <c:pt idx="15508" formatCode="General">
                  <c:v>15.507999999999999</c:v>
                </c:pt>
                <c:pt idx="15509" formatCode="General">
                  <c:v>15.509</c:v>
                </c:pt>
                <c:pt idx="15510" formatCode="General">
                  <c:v>15.51</c:v>
                </c:pt>
                <c:pt idx="15511" formatCode="General">
                  <c:v>15.510999999999999</c:v>
                </c:pt>
                <c:pt idx="15512" formatCode="General">
                  <c:v>15.512</c:v>
                </c:pt>
                <c:pt idx="15513" formatCode="General">
                  <c:v>15.513</c:v>
                </c:pt>
                <c:pt idx="15514" formatCode="General">
                  <c:v>15.513999999999999</c:v>
                </c:pt>
                <c:pt idx="15515" formatCode="General">
                  <c:v>15.515000000000001</c:v>
                </c:pt>
                <c:pt idx="15516" formatCode="General">
                  <c:v>15.516</c:v>
                </c:pt>
                <c:pt idx="15517" formatCode="General">
                  <c:v>15.516999999999999</c:v>
                </c:pt>
                <c:pt idx="15518" formatCode="General">
                  <c:v>15.518000000000001</c:v>
                </c:pt>
                <c:pt idx="15519" formatCode="General">
                  <c:v>15.519</c:v>
                </c:pt>
                <c:pt idx="15520" formatCode="General">
                  <c:v>15.52</c:v>
                </c:pt>
                <c:pt idx="15521" formatCode="General">
                  <c:v>15.521000000000001</c:v>
                </c:pt>
                <c:pt idx="15522" formatCode="General">
                  <c:v>15.522</c:v>
                </c:pt>
                <c:pt idx="15523" formatCode="General">
                  <c:v>15.523</c:v>
                </c:pt>
                <c:pt idx="15524" formatCode="General">
                  <c:v>15.523999999999999</c:v>
                </c:pt>
                <c:pt idx="15525" formatCode="General">
                  <c:v>15.525</c:v>
                </c:pt>
                <c:pt idx="15526" formatCode="General">
                  <c:v>15.526</c:v>
                </c:pt>
                <c:pt idx="15527" formatCode="General">
                  <c:v>15.526999999999999</c:v>
                </c:pt>
                <c:pt idx="15528" formatCode="General">
                  <c:v>15.528</c:v>
                </c:pt>
                <c:pt idx="15529" formatCode="General">
                  <c:v>15.529</c:v>
                </c:pt>
                <c:pt idx="15530" formatCode="General">
                  <c:v>15.53</c:v>
                </c:pt>
                <c:pt idx="15531" formatCode="General">
                  <c:v>15.531000000000001</c:v>
                </c:pt>
                <c:pt idx="15532" formatCode="General">
                  <c:v>15.532</c:v>
                </c:pt>
                <c:pt idx="15533" formatCode="General">
                  <c:v>15.532999999999999</c:v>
                </c:pt>
                <c:pt idx="15534" formatCode="General">
                  <c:v>15.534000000000001</c:v>
                </c:pt>
                <c:pt idx="15535" formatCode="General">
                  <c:v>15.535</c:v>
                </c:pt>
                <c:pt idx="15536" formatCode="General">
                  <c:v>15.536</c:v>
                </c:pt>
                <c:pt idx="15537" formatCode="General">
                  <c:v>15.537000000000001</c:v>
                </c:pt>
                <c:pt idx="15538" formatCode="General">
                  <c:v>15.538</c:v>
                </c:pt>
                <c:pt idx="15539" formatCode="General">
                  <c:v>15.539</c:v>
                </c:pt>
                <c:pt idx="15540" formatCode="General">
                  <c:v>15.54</c:v>
                </c:pt>
                <c:pt idx="15541" formatCode="General">
                  <c:v>15.541</c:v>
                </c:pt>
                <c:pt idx="15542" formatCode="General">
                  <c:v>15.542</c:v>
                </c:pt>
                <c:pt idx="15543" formatCode="General">
                  <c:v>15.542999999999999</c:v>
                </c:pt>
                <c:pt idx="15544" formatCode="General">
                  <c:v>15.544</c:v>
                </c:pt>
                <c:pt idx="15545" formatCode="General">
                  <c:v>15.545</c:v>
                </c:pt>
                <c:pt idx="15546" formatCode="General">
                  <c:v>15.545999999999999</c:v>
                </c:pt>
                <c:pt idx="15547" formatCode="General">
                  <c:v>15.547000000000001</c:v>
                </c:pt>
                <c:pt idx="15548" formatCode="General">
                  <c:v>15.548</c:v>
                </c:pt>
                <c:pt idx="15549" formatCode="General">
                  <c:v>15.548999999999999</c:v>
                </c:pt>
                <c:pt idx="15550" formatCode="General">
                  <c:v>15.55</c:v>
                </c:pt>
                <c:pt idx="15551" formatCode="General">
                  <c:v>15.551</c:v>
                </c:pt>
                <c:pt idx="15552" formatCode="General">
                  <c:v>15.552</c:v>
                </c:pt>
                <c:pt idx="15553" formatCode="General">
                  <c:v>15.553000000000001</c:v>
                </c:pt>
                <c:pt idx="15554" formatCode="General">
                  <c:v>15.554</c:v>
                </c:pt>
                <c:pt idx="15555" formatCode="General">
                  <c:v>15.555</c:v>
                </c:pt>
                <c:pt idx="15556" formatCode="General">
                  <c:v>15.555999999999999</c:v>
                </c:pt>
                <c:pt idx="15557" formatCode="General">
                  <c:v>15.557</c:v>
                </c:pt>
                <c:pt idx="15558" formatCode="General">
                  <c:v>15.558</c:v>
                </c:pt>
                <c:pt idx="15559" formatCode="General">
                  <c:v>15.558999999999999</c:v>
                </c:pt>
                <c:pt idx="15560" formatCode="General">
                  <c:v>15.56</c:v>
                </c:pt>
                <c:pt idx="15561" formatCode="General">
                  <c:v>15.561</c:v>
                </c:pt>
                <c:pt idx="15562" formatCode="General">
                  <c:v>15.561999999999999</c:v>
                </c:pt>
                <c:pt idx="15563" formatCode="General">
                  <c:v>15.563000000000001</c:v>
                </c:pt>
                <c:pt idx="15564" formatCode="General">
                  <c:v>15.564</c:v>
                </c:pt>
                <c:pt idx="15565" formatCode="General">
                  <c:v>15.565</c:v>
                </c:pt>
                <c:pt idx="15566" formatCode="General">
                  <c:v>15.566000000000001</c:v>
                </c:pt>
                <c:pt idx="15567" formatCode="General">
                  <c:v>15.567</c:v>
                </c:pt>
                <c:pt idx="15568" formatCode="General">
                  <c:v>15.568</c:v>
                </c:pt>
                <c:pt idx="15569" formatCode="General">
                  <c:v>15.569000000000001</c:v>
                </c:pt>
                <c:pt idx="15570" formatCode="General">
                  <c:v>15.57</c:v>
                </c:pt>
                <c:pt idx="15571" formatCode="General">
                  <c:v>15.571</c:v>
                </c:pt>
                <c:pt idx="15572" formatCode="General">
                  <c:v>15.571999999999999</c:v>
                </c:pt>
                <c:pt idx="15573" formatCode="General">
                  <c:v>15.573</c:v>
                </c:pt>
                <c:pt idx="15574" formatCode="General">
                  <c:v>15.574</c:v>
                </c:pt>
                <c:pt idx="15575" formatCode="General">
                  <c:v>15.574999999999999</c:v>
                </c:pt>
                <c:pt idx="15576" formatCode="General">
                  <c:v>15.576000000000001</c:v>
                </c:pt>
                <c:pt idx="15577" formatCode="General">
                  <c:v>15.577</c:v>
                </c:pt>
                <c:pt idx="15578" formatCode="General">
                  <c:v>15.577999999999999</c:v>
                </c:pt>
                <c:pt idx="15579" formatCode="General">
                  <c:v>15.579000000000001</c:v>
                </c:pt>
                <c:pt idx="15580" formatCode="General">
                  <c:v>15.58</c:v>
                </c:pt>
                <c:pt idx="15581" formatCode="General">
                  <c:v>15.581</c:v>
                </c:pt>
                <c:pt idx="15582" formatCode="General">
                  <c:v>15.582000000000001</c:v>
                </c:pt>
                <c:pt idx="15583" formatCode="General">
                  <c:v>15.583</c:v>
                </c:pt>
                <c:pt idx="15584" formatCode="General">
                  <c:v>15.584</c:v>
                </c:pt>
                <c:pt idx="15585" formatCode="General">
                  <c:v>15.585000000000001</c:v>
                </c:pt>
                <c:pt idx="15586" formatCode="General">
                  <c:v>15.586</c:v>
                </c:pt>
                <c:pt idx="15587" formatCode="General">
                  <c:v>15.587</c:v>
                </c:pt>
                <c:pt idx="15588" formatCode="General">
                  <c:v>15.587999999999999</c:v>
                </c:pt>
                <c:pt idx="15589" formatCode="General">
                  <c:v>15.589</c:v>
                </c:pt>
                <c:pt idx="15590" formatCode="General">
                  <c:v>15.59</c:v>
                </c:pt>
                <c:pt idx="15591" formatCode="General">
                  <c:v>15.590999999999999</c:v>
                </c:pt>
                <c:pt idx="15592" formatCode="General">
                  <c:v>15.592000000000001</c:v>
                </c:pt>
                <c:pt idx="15593" formatCode="General">
                  <c:v>15.593</c:v>
                </c:pt>
                <c:pt idx="15594" formatCode="General">
                  <c:v>15.593999999999999</c:v>
                </c:pt>
                <c:pt idx="15595" formatCode="General">
                  <c:v>15.595000000000001</c:v>
                </c:pt>
                <c:pt idx="15596" formatCode="General">
                  <c:v>15.596</c:v>
                </c:pt>
                <c:pt idx="15597" formatCode="General">
                  <c:v>15.597</c:v>
                </c:pt>
                <c:pt idx="15598" formatCode="General">
                  <c:v>15.598000000000001</c:v>
                </c:pt>
                <c:pt idx="15599" formatCode="General">
                  <c:v>15.599</c:v>
                </c:pt>
                <c:pt idx="15600" formatCode="General">
                  <c:v>15.6</c:v>
                </c:pt>
                <c:pt idx="15601" formatCode="General">
                  <c:v>15.601000000000001</c:v>
                </c:pt>
                <c:pt idx="15602" formatCode="General">
                  <c:v>15.602</c:v>
                </c:pt>
                <c:pt idx="15603" formatCode="General">
                  <c:v>15.603</c:v>
                </c:pt>
                <c:pt idx="15604" formatCode="General">
                  <c:v>15.603999999999999</c:v>
                </c:pt>
                <c:pt idx="15605" formatCode="General">
                  <c:v>15.605</c:v>
                </c:pt>
                <c:pt idx="15606" formatCode="General">
                  <c:v>15.606</c:v>
                </c:pt>
                <c:pt idx="15607" formatCode="General">
                  <c:v>15.606999999999999</c:v>
                </c:pt>
                <c:pt idx="15608" formatCode="General">
                  <c:v>15.608000000000001</c:v>
                </c:pt>
                <c:pt idx="15609" formatCode="General">
                  <c:v>15.609</c:v>
                </c:pt>
                <c:pt idx="15610" formatCode="General">
                  <c:v>15.61</c:v>
                </c:pt>
                <c:pt idx="15611" formatCode="General">
                  <c:v>15.611000000000001</c:v>
                </c:pt>
                <c:pt idx="15612" formatCode="General">
                  <c:v>15.612</c:v>
                </c:pt>
                <c:pt idx="15613" formatCode="General">
                  <c:v>15.613</c:v>
                </c:pt>
                <c:pt idx="15614" formatCode="General">
                  <c:v>15.614000000000001</c:v>
                </c:pt>
                <c:pt idx="15615" formatCode="General">
                  <c:v>15.615</c:v>
                </c:pt>
                <c:pt idx="15616" formatCode="General">
                  <c:v>15.616</c:v>
                </c:pt>
                <c:pt idx="15617" formatCode="General">
                  <c:v>15.617000000000001</c:v>
                </c:pt>
                <c:pt idx="15618" formatCode="General">
                  <c:v>15.618</c:v>
                </c:pt>
                <c:pt idx="15619" formatCode="General">
                  <c:v>15.619</c:v>
                </c:pt>
                <c:pt idx="15620" formatCode="General">
                  <c:v>15.62</c:v>
                </c:pt>
                <c:pt idx="15621" formatCode="General">
                  <c:v>15.621</c:v>
                </c:pt>
                <c:pt idx="15622" formatCode="General">
                  <c:v>15.622</c:v>
                </c:pt>
                <c:pt idx="15623" formatCode="General">
                  <c:v>15.622999999999999</c:v>
                </c:pt>
                <c:pt idx="15624" formatCode="General">
                  <c:v>15.624000000000001</c:v>
                </c:pt>
                <c:pt idx="15625" formatCode="General">
                  <c:v>15.625</c:v>
                </c:pt>
                <c:pt idx="15626" formatCode="General">
                  <c:v>15.625999999999999</c:v>
                </c:pt>
                <c:pt idx="15627" formatCode="General">
                  <c:v>15.627000000000001</c:v>
                </c:pt>
                <c:pt idx="15628" formatCode="General">
                  <c:v>15.628</c:v>
                </c:pt>
                <c:pt idx="15629" formatCode="General">
                  <c:v>15.629</c:v>
                </c:pt>
                <c:pt idx="15630" formatCode="General">
                  <c:v>15.63</c:v>
                </c:pt>
                <c:pt idx="15631" formatCode="General">
                  <c:v>15.631</c:v>
                </c:pt>
                <c:pt idx="15632" formatCode="General">
                  <c:v>15.632</c:v>
                </c:pt>
                <c:pt idx="15633" formatCode="General">
                  <c:v>15.632999999999999</c:v>
                </c:pt>
                <c:pt idx="15634" formatCode="General">
                  <c:v>15.634</c:v>
                </c:pt>
                <c:pt idx="15635" formatCode="General">
                  <c:v>15.635</c:v>
                </c:pt>
                <c:pt idx="15636" formatCode="General">
                  <c:v>15.635999999999999</c:v>
                </c:pt>
                <c:pt idx="15637" formatCode="General">
                  <c:v>15.637</c:v>
                </c:pt>
                <c:pt idx="15638" formatCode="General">
                  <c:v>15.638</c:v>
                </c:pt>
                <c:pt idx="15639" formatCode="General">
                  <c:v>15.638999999999999</c:v>
                </c:pt>
                <c:pt idx="15640" formatCode="General">
                  <c:v>15.64</c:v>
                </c:pt>
                <c:pt idx="15641" formatCode="General">
                  <c:v>15.641</c:v>
                </c:pt>
                <c:pt idx="15642" formatCode="General">
                  <c:v>15.641999999999999</c:v>
                </c:pt>
                <c:pt idx="15643" formatCode="General">
                  <c:v>15.643000000000001</c:v>
                </c:pt>
                <c:pt idx="15644" formatCode="General">
                  <c:v>15.644</c:v>
                </c:pt>
                <c:pt idx="15645" formatCode="General">
                  <c:v>15.645</c:v>
                </c:pt>
                <c:pt idx="15646" formatCode="General">
                  <c:v>15.646000000000001</c:v>
                </c:pt>
                <c:pt idx="15647" formatCode="General">
                  <c:v>15.647</c:v>
                </c:pt>
                <c:pt idx="15648" formatCode="General">
                  <c:v>15.648</c:v>
                </c:pt>
                <c:pt idx="15649" formatCode="General">
                  <c:v>15.648999999999999</c:v>
                </c:pt>
                <c:pt idx="15650" formatCode="General">
                  <c:v>15.65</c:v>
                </c:pt>
                <c:pt idx="15651" formatCode="General">
                  <c:v>15.651</c:v>
                </c:pt>
                <c:pt idx="15652" formatCode="General">
                  <c:v>15.651999999999999</c:v>
                </c:pt>
                <c:pt idx="15653" formatCode="General">
                  <c:v>15.653</c:v>
                </c:pt>
                <c:pt idx="15654" formatCode="General">
                  <c:v>15.654</c:v>
                </c:pt>
                <c:pt idx="15655" formatCode="General">
                  <c:v>15.654999999999999</c:v>
                </c:pt>
                <c:pt idx="15656" formatCode="General">
                  <c:v>15.656000000000001</c:v>
                </c:pt>
                <c:pt idx="15657" formatCode="General">
                  <c:v>15.657</c:v>
                </c:pt>
                <c:pt idx="15658" formatCode="General">
                  <c:v>15.657999999999999</c:v>
                </c:pt>
                <c:pt idx="15659" formatCode="General">
                  <c:v>15.659000000000001</c:v>
                </c:pt>
                <c:pt idx="15660" formatCode="General">
                  <c:v>15.66</c:v>
                </c:pt>
                <c:pt idx="15661" formatCode="General">
                  <c:v>15.661</c:v>
                </c:pt>
                <c:pt idx="15662" formatCode="General">
                  <c:v>15.662000000000001</c:v>
                </c:pt>
                <c:pt idx="15663" formatCode="General">
                  <c:v>15.663</c:v>
                </c:pt>
                <c:pt idx="15664" formatCode="General">
                  <c:v>15.664</c:v>
                </c:pt>
                <c:pt idx="15665" formatCode="General">
                  <c:v>15.664999999999999</c:v>
                </c:pt>
                <c:pt idx="15666" formatCode="General">
                  <c:v>15.666</c:v>
                </c:pt>
                <c:pt idx="15667" formatCode="General">
                  <c:v>15.667</c:v>
                </c:pt>
                <c:pt idx="15668" formatCode="General">
                  <c:v>15.667999999999999</c:v>
                </c:pt>
                <c:pt idx="15669" formatCode="General">
                  <c:v>15.669</c:v>
                </c:pt>
                <c:pt idx="15670" formatCode="General">
                  <c:v>15.67</c:v>
                </c:pt>
                <c:pt idx="15671" formatCode="General">
                  <c:v>15.670999999999999</c:v>
                </c:pt>
                <c:pt idx="15672" formatCode="General">
                  <c:v>15.672000000000001</c:v>
                </c:pt>
                <c:pt idx="15673" formatCode="General">
                  <c:v>15.673</c:v>
                </c:pt>
                <c:pt idx="15674" formatCode="General">
                  <c:v>15.673999999999999</c:v>
                </c:pt>
                <c:pt idx="15675" formatCode="General">
                  <c:v>15.675000000000001</c:v>
                </c:pt>
                <c:pt idx="15676" formatCode="General">
                  <c:v>15.676</c:v>
                </c:pt>
                <c:pt idx="15677" formatCode="General">
                  <c:v>15.677</c:v>
                </c:pt>
                <c:pt idx="15678" formatCode="General">
                  <c:v>15.678000000000001</c:v>
                </c:pt>
                <c:pt idx="15679" formatCode="General">
                  <c:v>15.679</c:v>
                </c:pt>
                <c:pt idx="15680" formatCode="General">
                  <c:v>15.68</c:v>
                </c:pt>
                <c:pt idx="15681" formatCode="General">
                  <c:v>15.680999999999999</c:v>
                </c:pt>
                <c:pt idx="15682" formatCode="General">
                  <c:v>15.682</c:v>
                </c:pt>
                <c:pt idx="15683" formatCode="General">
                  <c:v>15.683</c:v>
                </c:pt>
                <c:pt idx="15684" formatCode="General">
                  <c:v>15.683999999999999</c:v>
                </c:pt>
                <c:pt idx="15685" formatCode="General">
                  <c:v>15.685</c:v>
                </c:pt>
                <c:pt idx="15686" formatCode="General">
                  <c:v>15.686</c:v>
                </c:pt>
                <c:pt idx="15687" formatCode="General">
                  <c:v>15.686999999999999</c:v>
                </c:pt>
                <c:pt idx="15688" formatCode="General">
                  <c:v>15.688000000000001</c:v>
                </c:pt>
                <c:pt idx="15689" formatCode="General">
                  <c:v>15.689</c:v>
                </c:pt>
                <c:pt idx="15690" formatCode="General">
                  <c:v>15.69</c:v>
                </c:pt>
                <c:pt idx="15691" formatCode="General">
                  <c:v>15.691000000000001</c:v>
                </c:pt>
                <c:pt idx="15692" formatCode="General">
                  <c:v>15.692</c:v>
                </c:pt>
                <c:pt idx="15693" formatCode="General">
                  <c:v>15.693</c:v>
                </c:pt>
                <c:pt idx="15694" formatCode="General">
                  <c:v>15.694000000000001</c:v>
                </c:pt>
                <c:pt idx="15695" formatCode="General">
                  <c:v>15.695</c:v>
                </c:pt>
                <c:pt idx="15696" formatCode="General">
                  <c:v>15.696</c:v>
                </c:pt>
                <c:pt idx="15697" formatCode="General">
                  <c:v>15.696999999999999</c:v>
                </c:pt>
                <c:pt idx="15698" formatCode="General">
                  <c:v>15.698</c:v>
                </c:pt>
                <c:pt idx="15699" formatCode="General">
                  <c:v>15.699</c:v>
                </c:pt>
                <c:pt idx="15700" formatCode="General">
                  <c:v>15.7</c:v>
                </c:pt>
                <c:pt idx="15701" formatCode="General">
                  <c:v>15.701000000000001</c:v>
                </c:pt>
                <c:pt idx="15702" formatCode="General">
                  <c:v>15.702</c:v>
                </c:pt>
                <c:pt idx="15703" formatCode="General">
                  <c:v>15.702999999999999</c:v>
                </c:pt>
                <c:pt idx="15704" formatCode="General">
                  <c:v>15.704000000000001</c:v>
                </c:pt>
                <c:pt idx="15705" formatCode="General">
                  <c:v>15.705</c:v>
                </c:pt>
                <c:pt idx="15706" formatCode="General">
                  <c:v>15.706</c:v>
                </c:pt>
                <c:pt idx="15707" formatCode="General">
                  <c:v>15.707000000000001</c:v>
                </c:pt>
                <c:pt idx="15708" formatCode="General">
                  <c:v>15.708</c:v>
                </c:pt>
                <c:pt idx="15709" formatCode="General">
                  <c:v>15.709</c:v>
                </c:pt>
                <c:pt idx="15710" formatCode="General">
                  <c:v>15.71</c:v>
                </c:pt>
                <c:pt idx="15711" formatCode="General">
                  <c:v>15.711</c:v>
                </c:pt>
                <c:pt idx="15712" formatCode="General">
                  <c:v>15.712</c:v>
                </c:pt>
                <c:pt idx="15713" formatCode="General">
                  <c:v>15.712999999999999</c:v>
                </c:pt>
                <c:pt idx="15714" formatCode="General">
                  <c:v>15.714</c:v>
                </c:pt>
                <c:pt idx="15715" formatCode="General">
                  <c:v>15.715</c:v>
                </c:pt>
                <c:pt idx="15716" formatCode="General">
                  <c:v>15.715999999999999</c:v>
                </c:pt>
                <c:pt idx="15717" formatCode="General">
                  <c:v>15.717000000000001</c:v>
                </c:pt>
                <c:pt idx="15718" formatCode="General">
                  <c:v>15.718</c:v>
                </c:pt>
                <c:pt idx="15719" formatCode="General">
                  <c:v>15.718999999999999</c:v>
                </c:pt>
                <c:pt idx="15720" formatCode="General">
                  <c:v>15.72</c:v>
                </c:pt>
                <c:pt idx="15721" formatCode="General">
                  <c:v>15.721</c:v>
                </c:pt>
                <c:pt idx="15722" formatCode="General">
                  <c:v>15.722</c:v>
                </c:pt>
                <c:pt idx="15723" formatCode="General">
                  <c:v>15.723000000000001</c:v>
                </c:pt>
                <c:pt idx="15724" formatCode="General">
                  <c:v>15.724</c:v>
                </c:pt>
                <c:pt idx="15725" formatCode="General">
                  <c:v>15.725</c:v>
                </c:pt>
                <c:pt idx="15726" formatCode="General">
                  <c:v>15.726000000000001</c:v>
                </c:pt>
                <c:pt idx="15727" formatCode="General">
                  <c:v>15.727</c:v>
                </c:pt>
                <c:pt idx="15728" formatCode="General">
                  <c:v>15.728</c:v>
                </c:pt>
                <c:pt idx="15729" formatCode="General">
                  <c:v>15.728999999999999</c:v>
                </c:pt>
                <c:pt idx="15730" formatCode="General">
                  <c:v>15.73</c:v>
                </c:pt>
                <c:pt idx="15731" formatCode="General">
                  <c:v>15.731</c:v>
                </c:pt>
                <c:pt idx="15732" formatCode="General">
                  <c:v>15.731999999999999</c:v>
                </c:pt>
                <c:pt idx="15733" formatCode="General">
                  <c:v>15.733000000000001</c:v>
                </c:pt>
                <c:pt idx="15734" formatCode="General">
                  <c:v>15.734</c:v>
                </c:pt>
                <c:pt idx="15735" formatCode="General">
                  <c:v>15.734999999999999</c:v>
                </c:pt>
                <c:pt idx="15736" formatCode="General">
                  <c:v>15.736000000000001</c:v>
                </c:pt>
                <c:pt idx="15737" formatCode="General">
                  <c:v>15.737</c:v>
                </c:pt>
                <c:pt idx="15738" formatCode="General">
                  <c:v>15.738</c:v>
                </c:pt>
                <c:pt idx="15739" formatCode="General">
                  <c:v>15.739000000000001</c:v>
                </c:pt>
                <c:pt idx="15740" formatCode="General">
                  <c:v>15.74</c:v>
                </c:pt>
                <c:pt idx="15741" formatCode="General">
                  <c:v>15.741</c:v>
                </c:pt>
                <c:pt idx="15742" formatCode="General">
                  <c:v>15.742000000000001</c:v>
                </c:pt>
                <c:pt idx="15743" formatCode="General">
                  <c:v>15.743</c:v>
                </c:pt>
                <c:pt idx="15744" formatCode="General">
                  <c:v>15.744</c:v>
                </c:pt>
                <c:pt idx="15745" formatCode="General">
                  <c:v>15.744999999999999</c:v>
                </c:pt>
                <c:pt idx="15746" formatCode="General">
                  <c:v>15.746</c:v>
                </c:pt>
                <c:pt idx="15747" formatCode="General">
                  <c:v>15.747</c:v>
                </c:pt>
                <c:pt idx="15748" formatCode="General">
                  <c:v>15.747999999999999</c:v>
                </c:pt>
                <c:pt idx="15749" formatCode="General">
                  <c:v>15.749000000000001</c:v>
                </c:pt>
                <c:pt idx="15750" formatCode="General">
                  <c:v>15.75</c:v>
                </c:pt>
                <c:pt idx="15751" formatCode="General">
                  <c:v>15.750999999999999</c:v>
                </c:pt>
                <c:pt idx="15752" formatCode="General">
                  <c:v>15.752000000000001</c:v>
                </c:pt>
                <c:pt idx="15753" formatCode="General">
                  <c:v>15.753</c:v>
                </c:pt>
                <c:pt idx="15754" formatCode="General">
                  <c:v>15.754</c:v>
                </c:pt>
                <c:pt idx="15755" formatCode="General">
                  <c:v>15.755000000000001</c:v>
                </c:pt>
                <c:pt idx="15756" formatCode="General">
                  <c:v>15.756</c:v>
                </c:pt>
                <c:pt idx="15757" formatCode="General">
                  <c:v>15.757</c:v>
                </c:pt>
                <c:pt idx="15758" formatCode="General">
                  <c:v>15.757999999999999</c:v>
                </c:pt>
                <c:pt idx="15759" formatCode="General">
                  <c:v>15.759</c:v>
                </c:pt>
                <c:pt idx="15760" formatCode="General">
                  <c:v>15.76</c:v>
                </c:pt>
                <c:pt idx="15761" formatCode="General">
                  <c:v>15.760999999999999</c:v>
                </c:pt>
                <c:pt idx="15762" formatCode="General">
                  <c:v>15.762</c:v>
                </c:pt>
                <c:pt idx="15763" formatCode="General">
                  <c:v>15.763</c:v>
                </c:pt>
                <c:pt idx="15764" formatCode="General">
                  <c:v>15.763999999999999</c:v>
                </c:pt>
                <c:pt idx="15765" formatCode="General">
                  <c:v>15.765000000000001</c:v>
                </c:pt>
                <c:pt idx="15766" formatCode="General">
                  <c:v>15.766</c:v>
                </c:pt>
                <c:pt idx="15767" formatCode="General">
                  <c:v>15.766999999999999</c:v>
                </c:pt>
                <c:pt idx="15768" formatCode="General">
                  <c:v>15.768000000000001</c:v>
                </c:pt>
                <c:pt idx="15769" formatCode="General">
                  <c:v>15.769</c:v>
                </c:pt>
                <c:pt idx="15770" formatCode="General">
                  <c:v>15.77</c:v>
                </c:pt>
                <c:pt idx="15771" formatCode="General">
                  <c:v>15.771000000000001</c:v>
                </c:pt>
                <c:pt idx="15772" formatCode="General">
                  <c:v>15.772</c:v>
                </c:pt>
                <c:pt idx="15773" formatCode="General">
                  <c:v>15.773</c:v>
                </c:pt>
                <c:pt idx="15774" formatCode="General">
                  <c:v>15.773999999999999</c:v>
                </c:pt>
                <c:pt idx="15775" formatCode="General">
                  <c:v>15.775</c:v>
                </c:pt>
                <c:pt idx="15776" formatCode="General">
                  <c:v>15.776</c:v>
                </c:pt>
                <c:pt idx="15777" formatCode="General">
                  <c:v>15.776999999999999</c:v>
                </c:pt>
                <c:pt idx="15778" formatCode="General">
                  <c:v>15.778</c:v>
                </c:pt>
                <c:pt idx="15779" formatCode="General">
                  <c:v>15.779</c:v>
                </c:pt>
                <c:pt idx="15780" formatCode="General">
                  <c:v>15.78</c:v>
                </c:pt>
                <c:pt idx="15781" formatCode="General">
                  <c:v>15.781000000000001</c:v>
                </c:pt>
                <c:pt idx="15782" formatCode="General">
                  <c:v>15.782</c:v>
                </c:pt>
                <c:pt idx="15783" formatCode="General">
                  <c:v>15.782999999999999</c:v>
                </c:pt>
                <c:pt idx="15784" formatCode="General">
                  <c:v>15.784000000000001</c:v>
                </c:pt>
                <c:pt idx="15785" formatCode="General">
                  <c:v>15.785</c:v>
                </c:pt>
                <c:pt idx="15786" formatCode="General">
                  <c:v>15.786</c:v>
                </c:pt>
                <c:pt idx="15787" formatCode="General">
                  <c:v>15.787000000000001</c:v>
                </c:pt>
                <c:pt idx="15788" formatCode="General">
                  <c:v>15.788</c:v>
                </c:pt>
                <c:pt idx="15789" formatCode="General">
                  <c:v>15.789</c:v>
                </c:pt>
                <c:pt idx="15790" formatCode="General">
                  <c:v>15.79</c:v>
                </c:pt>
                <c:pt idx="15791" formatCode="General">
                  <c:v>15.791</c:v>
                </c:pt>
                <c:pt idx="15792" formatCode="General">
                  <c:v>15.792</c:v>
                </c:pt>
                <c:pt idx="15793" formatCode="General">
                  <c:v>15.792999999999999</c:v>
                </c:pt>
                <c:pt idx="15794" formatCode="General">
                  <c:v>15.794</c:v>
                </c:pt>
                <c:pt idx="15795" formatCode="General">
                  <c:v>15.795</c:v>
                </c:pt>
                <c:pt idx="15796" formatCode="General">
                  <c:v>15.795999999999999</c:v>
                </c:pt>
                <c:pt idx="15797" formatCode="General">
                  <c:v>15.797000000000001</c:v>
                </c:pt>
                <c:pt idx="15798" formatCode="General">
                  <c:v>15.798</c:v>
                </c:pt>
                <c:pt idx="15799" formatCode="General">
                  <c:v>15.798999999999999</c:v>
                </c:pt>
                <c:pt idx="15800" formatCode="General">
                  <c:v>15.8</c:v>
                </c:pt>
                <c:pt idx="15801" formatCode="General">
                  <c:v>15.801</c:v>
                </c:pt>
                <c:pt idx="15802" formatCode="General">
                  <c:v>15.802</c:v>
                </c:pt>
                <c:pt idx="15803" formatCode="General">
                  <c:v>15.803000000000001</c:v>
                </c:pt>
                <c:pt idx="15804" formatCode="General">
                  <c:v>15.804</c:v>
                </c:pt>
                <c:pt idx="15805" formatCode="General">
                  <c:v>15.805</c:v>
                </c:pt>
                <c:pt idx="15806" formatCode="General">
                  <c:v>15.805999999999999</c:v>
                </c:pt>
                <c:pt idx="15807" formatCode="General">
                  <c:v>15.807</c:v>
                </c:pt>
                <c:pt idx="15808" formatCode="General">
                  <c:v>15.808</c:v>
                </c:pt>
                <c:pt idx="15809" formatCode="General">
                  <c:v>15.808999999999999</c:v>
                </c:pt>
                <c:pt idx="15810" formatCode="General">
                  <c:v>15.81</c:v>
                </c:pt>
                <c:pt idx="15811" formatCode="General">
                  <c:v>15.811</c:v>
                </c:pt>
                <c:pt idx="15812" formatCode="General">
                  <c:v>15.811999999999999</c:v>
                </c:pt>
                <c:pt idx="15813" formatCode="General">
                  <c:v>15.813000000000001</c:v>
                </c:pt>
                <c:pt idx="15814" formatCode="General">
                  <c:v>15.814</c:v>
                </c:pt>
                <c:pt idx="15815" formatCode="General">
                  <c:v>15.815</c:v>
                </c:pt>
                <c:pt idx="15816" formatCode="General">
                  <c:v>15.816000000000001</c:v>
                </c:pt>
                <c:pt idx="15817" formatCode="General">
                  <c:v>15.817</c:v>
                </c:pt>
                <c:pt idx="15818" formatCode="General">
                  <c:v>15.818</c:v>
                </c:pt>
                <c:pt idx="15819" formatCode="General">
                  <c:v>15.819000000000001</c:v>
                </c:pt>
                <c:pt idx="15820" formatCode="General">
                  <c:v>15.82</c:v>
                </c:pt>
                <c:pt idx="15821" formatCode="General">
                  <c:v>15.821</c:v>
                </c:pt>
                <c:pt idx="15822" formatCode="General">
                  <c:v>15.821999999999999</c:v>
                </c:pt>
                <c:pt idx="15823" formatCode="General">
                  <c:v>15.823</c:v>
                </c:pt>
                <c:pt idx="15824" formatCode="General">
                  <c:v>15.824</c:v>
                </c:pt>
                <c:pt idx="15825" formatCode="General">
                  <c:v>15.824999999999999</c:v>
                </c:pt>
                <c:pt idx="15826" formatCode="General">
                  <c:v>15.826000000000001</c:v>
                </c:pt>
                <c:pt idx="15827" formatCode="General">
                  <c:v>15.827</c:v>
                </c:pt>
                <c:pt idx="15828" formatCode="General">
                  <c:v>15.827999999999999</c:v>
                </c:pt>
                <c:pt idx="15829" formatCode="General">
                  <c:v>15.829000000000001</c:v>
                </c:pt>
                <c:pt idx="15830" formatCode="General">
                  <c:v>15.83</c:v>
                </c:pt>
                <c:pt idx="15831" formatCode="General">
                  <c:v>15.831</c:v>
                </c:pt>
                <c:pt idx="15832" formatCode="General">
                  <c:v>15.832000000000001</c:v>
                </c:pt>
                <c:pt idx="15833" formatCode="General">
                  <c:v>15.833</c:v>
                </c:pt>
                <c:pt idx="15834" formatCode="General">
                  <c:v>15.834</c:v>
                </c:pt>
                <c:pt idx="15835" formatCode="General">
                  <c:v>15.835000000000001</c:v>
                </c:pt>
                <c:pt idx="15836" formatCode="General">
                  <c:v>15.836</c:v>
                </c:pt>
                <c:pt idx="15837" formatCode="General">
                  <c:v>15.837</c:v>
                </c:pt>
                <c:pt idx="15838" formatCode="General">
                  <c:v>15.837999999999999</c:v>
                </c:pt>
                <c:pt idx="15839" formatCode="General">
                  <c:v>15.839</c:v>
                </c:pt>
                <c:pt idx="15840" formatCode="General">
                  <c:v>15.84</c:v>
                </c:pt>
                <c:pt idx="15841" formatCode="General">
                  <c:v>15.840999999999999</c:v>
                </c:pt>
                <c:pt idx="15842" formatCode="General">
                  <c:v>15.842000000000001</c:v>
                </c:pt>
                <c:pt idx="15843" formatCode="General">
                  <c:v>15.843</c:v>
                </c:pt>
                <c:pt idx="15844" formatCode="General">
                  <c:v>15.843999999999999</c:v>
                </c:pt>
                <c:pt idx="15845" formatCode="General">
                  <c:v>15.845000000000001</c:v>
                </c:pt>
                <c:pt idx="15846" formatCode="General">
                  <c:v>15.846</c:v>
                </c:pt>
                <c:pt idx="15847" formatCode="General">
                  <c:v>15.847</c:v>
                </c:pt>
                <c:pt idx="15848" formatCode="General">
                  <c:v>15.848000000000001</c:v>
                </c:pt>
                <c:pt idx="15849" formatCode="General">
                  <c:v>15.849</c:v>
                </c:pt>
                <c:pt idx="15850" formatCode="General">
                  <c:v>15.85</c:v>
                </c:pt>
                <c:pt idx="15851" formatCode="General">
                  <c:v>15.851000000000001</c:v>
                </c:pt>
                <c:pt idx="15852" formatCode="General">
                  <c:v>15.852</c:v>
                </c:pt>
                <c:pt idx="15853" formatCode="General">
                  <c:v>15.853</c:v>
                </c:pt>
                <c:pt idx="15854" formatCode="General">
                  <c:v>15.853999999999999</c:v>
                </c:pt>
                <c:pt idx="15855" formatCode="General">
                  <c:v>15.855</c:v>
                </c:pt>
                <c:pt idx="15856" formatCode="General">
                  <c:v>15.856</c:v>
                </c:pt>
                <c:pt idx="15857" formatCode="General">
                  <c:v>15.856999999999999</c:v>
                </c:pt>
                <c:pt idx="15858" formatCode="General">
                  <c:v>15.858000000000001</c:v>
                </c:pt>
                <c:pt idx="15859" formatCode="General">
                  <c:v>15.859</c:v>
                </c:pt>
                <c:pt idx="15860" formatCode="General">
                  <c:v>15.86</c:v>
                </c:pt>
                <c:pt idx="15861" formatCode="General">
                  <c:v>15.861000000000001</c:v>
                </c:pt>
                <c:pt idx="15862" formatCode="General">
                  <c:v>15.862</c:v>
                </c:pt>
                <c:pt idx="15863" formatCode="General">
                  <c:v>15.863</c:v>
                </c:pt>
                <c:pt idx="15864" formatCode="General">
                  <c:v>15.864000000000001</c:v>
                </c:pt>
                <c:pt idx="15865" formatCode="General">
                  <c:v>15.865</c:v>
                </c:pt>
                <c:pt idx="15866" formatCode="General">
                  <c:v>15.866</c:v>
                </c:pt>
                <c:pt idx="15867" formatCode="General">
                  <c:v>15.867000000000001</c:v>
                </c:pt>
                <c:pt idx="15868" formatCode="General">
                  <c:v>15.868</c:v>
                </c:pt>
                <c:pt idx="15869" formatCode="General">
                  <c:v>15.869</c:v>
                </c:pt>
                <c:pt idx="15870" formatCode="General">
                  <c:v>15.87</c:v>
                </c:pt>
                <c:pt idx="15871" formatCode="General">
                  <c:v>15.871</c:v>
                </c:pt>
                <c:pt idx="15872" formatCode="General">
                  <c:v>15.872</c:v>
                </c:pt>
                <c:pt idx="15873" formatCode="General">
                  <c:v>15.872999999999999</c:v>
                </c:pt>
                <c:pt idx="15874" formatCode="General">
                  <c:v>15.874000000000001</c:v>
                </c:pt>
                <c:pt idx="15875" formatCode="General">
                  <c:v>15.875</c:v>
                </c:pt>
                <c:pt idx="15876" formatCode="General">
                  <c:v>15.875999999999999</c:v>
                </c:pt>
                <c:pt idx="15877" formatCode="General">
                  <c:v>15.877000000000001</c:v>
                </c:pt>
                <c:pt idx="15878" formatCode="General">
                  <c:v>15.878</c:v>
                </c:pt>
                <c:pt idx="15879" formatCode="General">
                  <c:v>15.879</c:v>
                </c:pt>
                <c:pt idx="15880" formatCode="General">
                  <c:v>15.88</c:v>
                </c:pt>
                <c:pt idx="15881" formatCode="General">
                  <c:v>15.881</c:v>
                </c:pt>
                <c:pt idx="15882" formatCode="General">
                  <c:v>15.882</c:v>
                </c:pt>
                <c:pt idx="15883" formatCode="General">
                  <c:v>15.882999999999999</c:v>
                </c:pt>
                <c:pt idx="15884" formatCode="General">
                  <c:v>15.884</c:v>
                </c:pt>
                <c:pt idx="15885" formatCode="General">
                  <c:v>15.885</c:v>
                </c:pt>
                <c:pt idx="15886" formatCode="General">
                  <c:v>15.885999999999999</c:v>
                </c:pt>
                <c:pt idx="15887" formatCode="General">
                  <c:v>15.887</c:v>
                </c:pt>
                <c:pt idx="15888" formatCode="General">
                  <c:v>15.888</c:v>
                </c:pt>
                <c:pt idx="15889" formatCode="General">
                  <c:v>15.888999999999999</c:v>
                </c:pt>
                <c:pt idx="15890" formatCode="General">
                  <c:v>15.89</c:v>
                </c:pt>
                <c:pt idx="15891" formatCode="General">
                  <c:v>15.891</c:v>
                </c:pt>
                <c:pt idx="15892" formatCode="General">
                  <c:v>15.891999999999999</c:v>
                </c:pt>
                <c:pt idx="15893" formatCode="General">
                  <c:v>15.893000000000001</c:v>
                </c:pt>
                <c:pt idx="15894" formatCode="General">
                  <c:v>15.894</c:v>
                </c:pt>
                <c:pt idx="15895" formatCode="General">
                  <c:v>15.895</c:v>
                </c:pt>
                <c:pt idx="15896" formatCode="General">
                  <c:v>15.896000000000001</c:v>
                </c:pt>
                <c:pt idx="15897" formatCode="General">
                  <c:v>15.897</c:v>
                </c:pt>
                <c:pt idx="15898" formatCode="General">
                  <c:v>15.898</c:v>
                </c:pt>
                <c:pt idx="15899" formatCode="General">
                  <c:v>15.898999999999999</c:v>
                </c:pt>
                <c:pt idx="15900" formatCode="General">
                  <c:v>15.9</c:v>
                </c:pt>
                <c:pt idx="15901" formatCode="General">
                  <c:v>15.901</c:v>
                </c:pt>
                <c:pt idx="15902" formatCode="General">
                  <c:v>15.901999999999999</c:v>
                </c:pt>
                <c:pt idx="15903" formatCode="General">
                  <c:v>15.903</c:v>
                </c:pt>
                <c:pt idx="15904" formatCode="General">
                  <c:v>15.904</c:v>
                </c:pt>
                <c:pt idx="15905" formatCode="General">
                  <c:v>15.904999999999999</c:v>
                </c:pt>
                <c:pt idx="15906" formatCode="General">
                  <c:v>15.906000000000001</c:v>
                </c:pt>
                <c:pt idx="15907" formatCode="General">
                  <c:v>15.907</c:v>
                </c:pt>
                <c:pt idx="15908" formatCode="General">
                  <c:v>15.907999999999999</c:v>
                </c:pt>
                <c:pt idx="15909" formatCode="General">
                  <c:v>15.909000000000001</c:v>
                </c:pt>
                <c:pt idx="15910" formatCode="General">
                  <c:v>15.91</c:v>
                </c:pt>
                <c:pt idx="15911" formatCode="General">
                  <c:v>15.911</c:v>
                </c:pt>
                <c:pt idx="15912" formatCode="General">
                  <c:v>15.912000000000001</c:v>
                </c:pt>
                <c:pt idx="15913" formatCode="General">
                  <c:v>15.913</c:v>
                </c:pt>
                <c:pt idx="15914" formatCode="General">
                  <c:v>15.914</c:v>
                </c:pt>
                <c:pt idx="15915" formatCode="General">
                  <c:v>15.914999999999999</c:v>
                </c:pt>
                <c:pt idx="15916" formatCode="General">
                  <c:v>15.916</c:v>
                </c:pt>
                <c:pt idx="15917" formatCode="General">
                  <c:v>15.917</c:v>
                </c:pt>
                <c:pt idx="15918" formatCode="General">
                  <c:v>15.917999999999999</c:v>
                </c:pt>
                <c:pt idx="15919" formatCode="General">
                  <c:v>15.919</c:v>
                </c:pt>
                <c:pt idx="15920" formatCode="General">
                  <c:v>15.92</c:v>
                </c:pt>
                <c:pt idx="15921" formatCode="General">
                  <c:v>15.920999999999999</c:v>
                </c:pt>
                <c:pt idx="15922" formatCode="General">
                  <c:v>15.922000000000001</c:v>
                </c:pt>
                <c:pt idx="15923" formatCode="General">
                  <c:v>15.923</c:v>
                </c:pt>
                <c:pt idx="15924" formatCode="General">
                  <c:v>15.923999999999999</c:v>
                </c:pt>
                <c:pt idx="15925" formatCode="General">
                  <c:v>15.925000000000001</c:v>
                </c:pt>
                <c:pt idx="15926" formatCode="General">
                  <c:v>15.926</c:v>
                </c:pt>
                <c:pt idx="15927" formatCode="General">
                  <c:v>15.927</c:v>
                </c:pt>
                <c:pt idx="15928" formatCode="General">
                  <c:v>15.928000000000001</c:v>
                </c:pt>
                <c:pt idx="15929" formatCode="General">
                  <c:v>15.929</c:v>
                </c:pt>
                <c:pt idx="15930" formatCode="General">
                  <c:v>15.93</c:v>
                </c:pt>
                <c:pt idx="15931" formatCode="General">
                  <c:v>15.930999999999999</c:v>
                </c:pt>
                <c:pt idx="15932" formatCode="General">
                  <c:v>15.932</c:v>
                </c:pt>
                <c:pt idx="15933" formatCode="General">
                  <c:v>15.933</c:v>
                </c:pt>
                <c:pt idx="15934" formatCode="General">
                  <c:v>15.933999999999999</c:v>
                </c:pt>
                <c:pt idx="15935" formatCode="General">
                  <c:v>15.935</c:v>
                </c:pt>
                <c:pt idx="15936" formatCode="General">
                  <c:v>15.936</c:v>
                </c:pt>
                <c:pt idx="15937" formatCode="General">
                  <c:v>15.936999999999999</c:v>
                </c:pt>
                <c:pt idx="15938" formatCode="General">
                  <c:v>15.938000000000001</c:v>
                </c:pt>
                <c:pt idx="15939" formatCode="General">
                  <c:v>15.939</c:v>
                </c:pt>
                <c:pt idx="15940" formatCode="General">
                  <c:v>15.94</c:v>
                </c:pt>
                <c:pt idx="15941" formatCode="General">
                  <c:v>15.941000000000001</c:v>
                </c:pt>
                <c:pt idx="15942" formatCode="General">
                  <c:v>15.942</c:v>
                </c:pt>
                <c:pt idx="15943" formatCode="General">
                  <c:v>15.943</c:v>
                </c:pt>
                <c:pt idx="15944" formatCode="General">
                  <c:v>15.944000000000001</c:v>
                </c:pt>
                <c:pt idx="15945" formatCode="General">
                  <c:v>15.945</c:v>
                </c:pt>
                <c:pt idx="15946" formatCode="General">
                  <c:v>15.946</c:v>
                </c:pt>
                <c:pt idx="15947" formatCode="General">
                  <c:v>15.946999999999999</c:v>
                </c:pt>
                <c:pt idx="15948" formatCode="General">
                  <c:v>15.948</c:v>
                </c:pt>
                <c:pt idx="15949" formatCode="General">
                  <c:v>15.949</c:v>
                </c:pt>
                <c:pt idx="15950" formatCode="General">
                  <c:v>15.95</c:v>
                </c:pt>
                <c:pt idx="15951" formatCode="General">
                  <c:v>15.951000000000001</c:v>
                </c:pt>
                <c:pt idx="15952" formatCode="General">
                  <c:v>15.952</c:v>
                </c:pt>
                <c:pt idx="15953" formatCode="General">
                  <c:v>15.952999999999999</c:v>
                </c:pt>
                <c:pt idx="15954" formatCode="General">
                  <c:v>15.954000000000001</c:v>
                </c:pt>
                <c:pt idx="15955" formatCode="General">
                  <c:v>15.955</c:v>
                </c:pt>
                <c:pt idx="15956" formatCode="General">
                  <c:v>15.956</c:v>
                </c:pt>
                <c:pt idx="15957" formatCode="General">
                  <c:v>15.957000000000001</c:v>
                </c:pt>
                <c:pt idx="15958" formatCode="General">
                  <c:v>15.958</c:v>
                </c:pt>
                <c:pt idx="15959" formatCode="General">
                  <c:v>15.959</c:v>
                </c:pt>
                <c:pt idx="15960" formatCode="General">
                  <c:v>15.96</c:v>
                </c:pt>
                <c:pt idx="15961" formatCode="General">
                  <c:v>15.961</c:v>
                </c:pt>
                <c:pt idx="15962" formatCode="General">
                  <c:v>15.962</c:v>
                </c:pt>
                <c:pt idx="15963" formatCode="General">
                  <c:v>15.962999999999999</c:v>
                </c:pt>
                <c:pt idx="15964" formatCode="General">
                  <c:v>15.964</c:v>
                </c:pt>
                <c:pt idx="15965" formatCode="General">
                  <c:v>15.965</c:v>
                </c:pt>
                <c:pt idx="15966" formatCode="General">
                  <c:v>15.965999999999999</c:v>
                </c:pt>
                <c:pt idx="15967" formatCode="General">
                  <c:v>15.967000000000001</c:v>
                </c:pt>
                <c:pt idx="15968" formatCode="General">
                  <c:v>15.968</c:v>
                </c:pt>
                <c:pt idx="15969" formatCode="General">
                  <c:v>15.968999999999999</c:v>
                </c:pt>
                <c:pt idx="15970" formatCode="General">
                  <c:v>15.97</c:v>
                </c:pt>
                <c:pt idx="15971" formatCode="General">
                  <c:v>15.971</c:v>
                </c:pt>
                <c:pt idx="15972" formatCode="General">
                  <c:v>15.972</c:v>
                </c:pt>
                <c:pt idx="15973" formatCode="General">
                  <c:v>15.973000000000001</c:v>
                </c:pt>
                <c:pt idx="15974" formatCode="General">
                  <c:v>15.974</c:v>
                </c:pt>
                <c:pt idx="15975" formatCode="General">
                  <c:v>15.975</c:v>
                </c:pt>
                <c:pt idx="15976" formatCode="General">
                  <c:v>15.976000000000001</c:v>
                </c:pt>
                <c:pt idx="15977" formatCode="General">
                  <c:v>15.977</c:v>
                </c:pt>
                <c:pt idx="15978" formatCode="General">
                  <c:v>15.978</c:v>
                </c:pt>
                <c:pt idx="15979" formatCode="General">
                  <c:v>15.978999999999999</c:v>
                </c:pt>
                <c:pt idx="15980" formatCode="General">
                  <c:v>15.98</c:v>
                </c:pt>
                <c:pt idx="15981" formatCode="General">
                  <c:v>15.981</c:v>
                </c:pt>
                <c:pt idx="15982" formatCode="General">
                  <c:v>15.981999999999999</c:v>
                </c:pt>
                <c:pt idx="15983" formatCode="General">
                  <c:v>15.983000000000001</c:v>
                </c:pt>
                <c:pt idx="15984" formatCode="General">
                  <c:v>15.984</c:v>
                </c:pt>
                <c:pt idx="15985" formatCode="General">
                  <c:v>15.984999999999999</c:v>
                </c:pt>
                <c:pt idx="15986" formatCode="General">
                  <c:v>15.986000000000001</c:v>
                </c:pt>
                <c:pt idx="15987" formatCode="General">
                  <c:v>15.987</c:v>
                </c:pt>
                <c:pt idx="15988" formatCode="General">
                  <c:v>15.988</c:v>
                </c:pt>
                <c:pt idx="15989" formatCode="General">
                  <c:v>15.989000000000001</c:v>
                </c:pt>
                <c:pt idx="15990" formatCode="General">
                  <c:v>15.99</c:v>
                </c:pt>
                <c:pt idx="15991" formatCode="General">
                  <c:v>15.991</c:v>
                </c:pt>
                <c:pt idx="15992" formatCode="General">
                  <c:v>15.992000000000001</c:v>
                </c:pt>
                <c:pt idx="15993" formatCode="General">
                  <c:v>15.993</c:v>
                </c:pt>
                <c:pt idx="15994" formatCode="General">
                  <c:v>15.994</c:v>
                </c:pt>
                <c:pt idx="15995" formatCode="General">
                  <c:v>15.994999999999999</c:v>
                </c:pt>
                <c:pt idx="15996" formatCode="General">
                  <c:v>15.996</c:v>
                </c:pt>
                <c:pt idx="15997" formatCode="General">
                  <c:v>15.997</c:v>
                </c:pt>
                <c:pt idx="15998" formatCode="General">
                  <c:v>15.997999999999999</c:v>
                </c:pt>
                <c:pt idx="15999" formatCode="General">
                  <c:v>15.999000000000001</c:v>
                </c:pt>
                <c:pt idx="16000" formatCode="General">
                  <c:v>16</c:v>
                </c:pt>
                <c:pt idx="16001" formatCode="General">
                  <c:v>16.001000000000001</c:v>
                </c:pt>
                <c:pt idx="16002" formatCode="General">
                  <c:v>16.001999999999999</c:v>
                </c:pt>
                <c:pt idx="16003" formatCode="General">
                  <c:v>16.003</c:v>
                </c:pt>
                <c:pt idx="16004" formatCode="General">
                  <c:v>16.004000000000001</c:v>
                </c:pt>
                <c:pt idx="16005" formatCode="General">
                  <c:v>16.004999999999999</c:v>
                </c:pt>
                <c:pt idx="16006" formatCode="General">
                  <c:v>16.006</c:v>
                </c:pt>
                <c:pt idx="16007" formatCode="General">
                  <c:v>16.007000000000001</c:v>
                </c:pt>
                <c:pt idx="16008" formatCode="General">
                  <c:v>16.007999999999999</c:v>
                </c:pt>
                <c:pt idx="16009" formatCode="General">
                  <c:v>16.009</c:v>
                </c:pt>
                <c:pt idx="16010" formatCode="General">
                  <c:v>16.010000000000002</c:v>
                </c:pt>
                <c:pt idx="16011" formatCode="General">
                  <c:v>16.010999999999999</c:v>
                </c:pt>
                <c:pt idx="16012" formatCode="General">
                  <c:v>16.012</c:v>
                </c:pt>
                <c:pt idx="16013" formatCode="General">
                  <c:v>16.013000000000002</c:v>
                </c:pt>
                <c:pt idx="16014" formatCode="General">
                  <c:v>16.013999999999999</c:v>
                </c:pt>
                <c:pt idx="16015" formatCode="General">
                  <c:v>16.015000000000001</c:v>
                </c:pt>
                <c:pt idx="16016" formatCode="General">
                  <c:v>16.015999999999998</c:v>
                </c:pt>
                <c:pt idx="16017" formatCode="General">
                  <c:v>16.016999999999999</c:v>
                </c:pt>
                <c:pt idx="16018" formatCode="General">
                  <c:v>16.018000000000001</c:v>
                </c:pt>
                <c:pt idx="16019" formatCode="General">
                  <c:v>16.018999999999998</c:v>
                </c:pt>
                <c:pt idx="16020" formatCode="General">
                  <c:v>16.02</c:v>
                </c:pt>
                <c:pt idx="16021" formatCode="General">
                  <c:v>16.021000000000001</c:v>
                </c:pt>
                <c:pt idx="16022" formatCode="General">
                  <c:v>16.021999999999998</c:v>
                </c:pt>
                <c:pt idx="16023" formatCode="General">
                  <c:v>16.023</c:v>
                </c:pt>
                <c:pt idx="16024" formatCode="General">
                  <c:v>16.024000000000001</c:v>
                </c:pt>
                <c:pt idx="16025" formatCode="General">
                  <c:v>16.024999999999999</c:v>
                </c:pt>
                <c:pt idx="16026" formatCode="General">
                  <c:v>16.026</c:v>
                </c:pt>
                <c:pt idx="16027" formatCode="General">
                  <c:v>16.027000000000001</c:v>
                </c:pt>
                <c:pt idx="16028" formatCode="General">
                  <c:v>16.027999999999999</c:v>
                </c:pt>
                <c:pt idx="16029" formatCode="General">
                  <c:v>16.029</c:v>
                </c:pt>
                <c:pt idx="16030" formatCode="General">
                  <c:v>16.03</c:v>
                </c:pt>
                <c:pt idx="16031" formatCode="General">
                  <c:v>16.030999999999999</c:v>
                </c:pt>
                <c:pt idx="16032" formatCode="General">
                  <c:v>16.032</c:v>
                </c:pt>
                <c:pt idx="16033" formatCode="General">
                  <c:v>16.033000000000001</c:v>
                </c:pt>
                <c:pt idx="16034" formatCode="General">
                  <c:v>16.033999999999999</c:v>
                </c:pt>
                <c:pt idx="16035" formatCode="General">
                  <c:v>16.035</c:v>
                </c:pt>
                <c:pt idx="16036" formatCode="General">
                  <c:v>16.036000000000001</c:v>
                </c:pt>
                <c:pt idx="16037" formatCode="General">
                  <c:v>16.036999999999999</c:v>
                </c:pt>
                <c:pt idx="16038" formatCode="General">
                  <c:v>16.038</c:v>
                </c:pt>
                <c:pt idx="16039" formatCode="General">
                  <c:v>16.039000000000001</c:v>
                </c:pt>
                <c:pt idx="16040" formatCode="General">
                  <c:v>16.04</c:v>
                </c:pt>
                <c:pt idx="16041" formatCode="General">
                  <c:v>16.041</c:v>
                </c:pt>
                <c:pt idx="16042" formatCode="General">
                  <c:v>16.042000000000002</c:v>
                </c:pt>
                <c:pt idx="16043" formatCode="General">
                  <c:v>16.042999999999999</c:v>
                </c:pt>
                <c:pt idx="16044" formatCode="General">
                  <c:v>16.044</c:v>
                </c:pt>
                <c:pt idx="16045" formatCode="General">
                  <c:v>16.045000000000002</c:v>
                </c:pt>
                <c:pt idx="16046" formatCode="General">
                  <c:v>16.045999999999999</c:v>
                </c:pt>
                <c:pt idx="16047" formatCode="General">
                  <c:v>16.047000000000001</c:v>
                </c:pt>
                <c:pt idx="16048" formatCode="General">
                  <c:v>16.047999999999998</c:v>
                </c:pt>
                <c:pt idx="16049" formatCode="General">
                  <c:v>16.048999999999999</c:v>
                </c:pt>
                <c:pt idx="16050" formatCode="General">
                  <c:v>16.05</c:v>
                </c:pt>
                <c:pt idx="16051" formatCode="General">
                  <c:v>16.050999999999998</c:v>
                </c:pt>
                <c:pt idx="16052" formatCode="General">
                  <c:v>16.052</c:v>
                </c:pt>
                <c:pt idx="16053" formatCode="General">
                  <c:v>16.053000000000001</c:v>
                </c:pt>
                <c:pt idx="16054" formatCode="General">
                  <c:v>16.053999999999998</c:v>
                </c:pt>
                <c:pt idx="16055" formatCode="General">
                  <c:v>16.055</c:v>
                </c:pt>
                <c:pt idx="16056" formatCode="General">
                  <c:v>16.056000000000001</c:v>
                </c:pt>
                <c:pt idx="16057" formatCode="General">
                  <c:v>16.056999999999999</c:v>
                </c:pt>
                <c:pt idx="16058" formatCode="General">
                  <c:v>16.058</c:v>
                </c:pt>
                <c:pt idx="16059" formatCode="General">
                  <c:v>16.059000000000001</c:v>
                </c:pt>
                <c:pt idx="16060" formatCode="General">
                  <c:v>16.059999999999999</c:v>
                </c:pt>
                <c:pt idx="16061" formatCode="General">
                  <c:v>16.061</c:v>
                </c:pt>
                <c:pt idx="16062" formatCode="General">
                  <c:v>16.062000000000001</c:v>
                </c:pt>
                <c:pt idx="16063" formatCode="General">
                  <c:v>16.062999999999999</c:v>
                </c:pt>
                <c:pt idx="16064" formatCode="General">
                  <c:v>16.064</c:v>
                </c:pt>
                <c:pt idx="16065" formatCode="General">
                  <c:v>16.065000000000001</c:v>
                </c:pt>
                <c:pt idx="16066" formatCode="General">
                  <c:v>16.065999999999999</c:v>
                </c:pt>
                <c:pt idx="16067" formatCode="General">
                  <c:v>16.067</c:v>
                </c:pt>
                <c:pt idx="16068" formatCode="General">
                  <c:v>16.068000000000001</c:v>
                </c:pt>
                <c:pt idx="16069" formatCode="General">
                  <c:v>16.068999999999999</c:v>
                </c:pt>
                <c:pt idx="16070" formatCode="General">
                  <c:v>16.07</c:v>
                </c:pt>
                <c:pt idx="16071" formatCode="General">
                  <c:v>16.071000000000002</c:v>
                </c:pt>
                <c:pt idx="16072" formatCode="General">
                  <c:v>16.071999999999999</c:v>
                </c:pt>
                <c:pt idx="16073" formatCode="General">
                  <c:v>16.073</c:v>
                </c:pt>
                <c:pt idx="16074" formatCode="General">
                  <c:v>16.074000000000002</c:v>
                </c:pt>
                <c:pt idx="16075" formatCode="General">
                  <c:v>16.074999999999999</c:v>
                </c:pt>
                <c:pt idx="16076" formatCode="General">
                  <c:v>16.076000000000001</c:v>
                </c:pt>
                <c:pt idx="16077" formatCode="General">
                  <c:v>16.077000000000002</c:v>
                </c:pt>
                <c:pt idx="16078" formatCode="General">
                  <c:v>16.077999999999999</c:v>
                </c:pt>
                <c:pt idx="16079" formatCode="General">
                  <c:v>16.079000000000001</c:v>
                </c:pt>
                <c:pt idx="16080" formatCode="General">
                  <c:v>16.079999999999998</c:v>
                </c:pt>
                <c:pt idx="16081" formatCode="General">
                  <c:v>16.081</c:v>
                </c:pt>
                <c:pt idx="16082" formatCode="General">
                  <c:v>16.082000000000001</c:v>
                </c:pt>
                <c:pt idx="16083" formatCode="General">
                  <c:v>16.082999999999998</c:v>
                </c:pt>
                <c:pt idx="16084" formatCode="General">
                  <c:v>16.084</c:v>
                </c:pt>
                <c:pt idx="16085" formatCode="General">
                  <c:v>16.085000000000001</c:v>
                </c:pt>
                <c:pt idx="16086" formatCode="General">
                  <c:v>16.085999999999999</c:v>
                </c:pt>
                <c:pt idx="16087" formatCode="General">
                  <c:v>16.087</c:v>
                </c:pt>
                <c:pt idx="16088" formatCode="General">
                  <c:v>16.088000000000001</c:v>
                </c:pt>
                <c:pt idx="16089" formatCode="General">
                  <c:v>16.088999999999999</c:v>
                </c:pt>
                <c:pt idx="16090" formatCode="General">
                  <c:v>16.09</c:v>
                </c:pt>
                <c:pt idx="16091" formatCode="General">
                  <c:v>16.091000000000001</c:v>
                </c:pt>
                <c:pt idx="16092" formatCode="General">
                  <c:v>16.091999999999999</c:v>
                </c:pt>
                <c:pt idx="16093" formatCode="General">
                  <c:v>16.093</c:v>
                </c:pt>
                <c:pt idx="16094" formatCode="General">
                  <c:v>16.094000000000001</c:v>
                </c:pt>
                <c:pt idx="16095" formatCode="General">
                  <c:v>16.094999999999999</c:v>
                </c:pt>
                <c:pt idx="16096" formatCode="General">
                  <c:v>16.096</c:v>
                </c:pt>
                <c:pt idx="16097" formatCode="General">
                  <c:v>16.097000000000001</c:v>
                </c:pt>
                <c:pt idx="16098" formatCode="General">
                  <c:v>16.097999999999999</c:v>
                </c:pt>
                <c:pt idx="16099" formatCode="General">
                  <c:v>16.099</c:v>
                </c:pt>
                <c:pt idx="16100" formatCode="General">
                  <c:v>16.100000000000001</c:v>
                </c:pt>
                <c:pt idx="16101" formatCode="General">
                  <c:v>16.100999999999999</c:v>
                </c:pt>
                <c:pt idx="16102" formatCode="General">
                  <c:v>16.102</c:v>
                </c:pt>
                <c:pt idx="16103" formatCode="General">
                  <c:v>16.103000000000002</c:v>
                </c:pt>
                <c:pt idx="16104" formatCode="General">
                  <c:v>16.103999999999999</c:v>
                </c:pt>
                <c:pt idx="16105" formatCode="General">
                  <c:v>16.105</c:v>
                </c:pt>
                <c:pt idx="16106" formatCode="General">
                  <c:v>16.106000000000002</c:v>
                </c:pt>
                <c:pt idx="16107" formatCode="General">
                  <c:v>16.106999999999999</c:v>
                </c:pt>
                <c:pt idx="16108" formatCode="General">
                  <c:v>16.108000000000001</c:v>
                </c:pt>
                <c:pt idx="16109" formatCode="General">
                  <c:v>16.109000000000002</c:v>
                </c:pt>
                <c:pt idx="16110" formatCode="General">
                  <c:v>16.11</c:v>
                </c:pt>
                <c:pt idx="16111" formatCode="General">
                  <c:v>16.111000000000001</c:v>
                </c:pt>
                <c:pt idx="16112" formatCode="General">
                  <c:v>16.111999999999998</c:v>
                </c:pt>
                <c:pt idx="16113" formatCode="General">
                  <c:v>16.113</c:v>
                </c:pt>
                <c:pt idx="16114" formatCode="General">
                  <c:v>16.114000000000001</c:v>
                </c:pt>
                <c:pt idx="16115" formatCode="General">
                  <c:v>16.114999999999998</c:v>
                </c:pt>
                <c:pt idx="16116" formatCode="General">
                  <c:v>16.116</c:v>
                </c:pt>
                <c:pt idx="16117" formatCode="General">
                  <c:v>16.117000000000001</c:v>
                </c:pt>
                <c:pt idx="16118" formatCode="General">
                  <c:v>16.117999999999999</c:v>
                </c:pt>
                <c:pt idx="16119" formatCode="General">
                  <c:v>16.119</c:v>
                </c:pt>
                <c:pt idx="16120" formatCode="General">
                  <c:v>16.12</c:v>
                </c:pt>
                <c:pt idx="16121" formatCode="General">
                  <c:v>16.120999999999999</c:v>
                </c:pt>
                <c:pt idx="16122" formatCode="General">
                  <c:v>16.122</c:v>
                </c:pt>
                <c:pt idx="16123" formatCode="General">
                  <c:v>16.123000000000001</c:v>
                </c:pt>
                <c:pt idx="16124" formatCode="General">
                  <c:v>16.123999999999999</c:v>
                </c:pt>
                <c:pt idx="16125" formatCode="General">
                  <c:v>16.125</c:v>
                </c:pt>
                <c:pt idx="16126" formatCode="General">
                  <c:v>16.126000000000001</c:v>
                </c:pt>
                <c:pt idx="16127" formatCode="General">
                  <c:v>16.126999999999999</c:v>
                </c:pt>
                <c:pt idx="16128" formatCode="General">
                  <c:v>16.128</c:v>
                </c:pt>
                <c:pt idx="16129" formatCode="General">
                  <c:v>16.129000000000001</c:v>
                </c:pt>
                <c:pt idx="16130" formatCode="General">
                  <c:v>16.13</c:v>
                </c:pt>
                <c:pt idx="16131" formatCode="General">
                  <c:v>16.131</c:v>
                </c:pt>
                <c:pt idx="16132" formatCode="General">
                  <c:v>16.132000000000001</c:v>
                </c:pt>
                <c:pt idx="16133" formatCode="General">
                  <c:v>16.132999999999999</c:v>
                </c:pt>
                <c:pt idx="16134" formatCode="General">
                  <c:v>16.134</c:v>
                </c:pt>
                <c:pt idx="16135" formatCode="General">
                  <c:v>16.135000000000002</c:v>
                </c:pt>
                <c:pt idx="16136" formatCode="General">
                  <c:v>16.135999999999999</c:v>
                </c:pt>
                <c:pt idx="16137" formatCode="General">
                  <c:v>16.137</c:v>
                </c:pt>
                <c:pt idx="16138" formatCode="General">
                  <c:v>16.138000000000002</c:v>
                </c:pt>
                <c:pt idx="16139" formatCode="General">
                  <c:v>16.138999999999999</c:v>
                </c:pt>
                <c:pt idx="16140" formatCode="General">
                  <c:v>16.14</c:v>
                </c:pt>
                <c:pt idx="16141" formatCode="General">
                  <c:v>16.140999999999998</c:v>
                </c:pt>
                <c:pt idx="16142" formatCode="General">
                  <c:v>16.141999999999999</c:v>
                </c:pt>
                <c:pt idx="16143" formatCode="General">
                  <c:v>16.143000000000001</c:v>
                </c:pt>
                <c:pt idx="16144" formatCode="General">
                  <c:v>16.143999999999998</c:v>
                </c:pt>
                <c:pt idx="16145" formatCode="General">
                  <c:v>16.145</c:v>
                </c:pt>
                <c:pt idx="16146" formatCode="General">
                  <c:v>16.146000000000001</c:v>
                </c:pt>
                <c:pt idx="16147" formatCode="General">
                  <c:v>16.146999999999998</c:v>
                </c:pt>
                <c:pt idx="16148" formatCode="General">
                  <c:v>16.148</c:v>
                </c:pt>
                <c:pt idx="16149" formatCode="General">
                  <c:v>16.149000000000001</c:v>
                </c:pt>
                <c:pt idx="16150" formatCode="General">
                  <c:v>16.149999999999999</c:v>
                </c:pt>
                <c:pt idx="16151" formatCode="General">
                  <c:v>16.151</c:v>
                </c:pt>
                <c:pt idx="16152" formatCode="General">
                  <c:v>16.152000000000001</c:v>
                </c:pt>
                <c:pt idx="16153" formatCode="General">
                  <c:v>16.152999999999999</c:v>
                </c:pt>
                <c:pt idx="16154" formatCode="General">
                  <c:v>16.154</c:v>
                </c:pt>
                <c:pt idx="16155" formatCode="General">
                  <c:v>16.155000000000001</c:v>
                </c:pt>
                <c:pt idx="16156" formatCode="General">
                  <c:v>16.155999999999999</c:v>
                </c:pt>
                <c:pt idx="16157" formatCode="General">
                  <c:v>16.157</c:v>
                </c:pt>
                <c:pt idx="16158" formatCode="General">
                  <c:v>16.158000000000001</c:v>
                </c:pt>
                <c:pt idx="16159" formatCode="General">
                  <c:v>16.158999999999999</c:v>
                </c:pt>
                <c:pt idx="16160" formatCode="General">
                  <c:v>16.16</c:v>
                </c:pt>
                <c:pt idx="16161" formatCode="General">
                  <c:v>16.161000000000001</c:v>
                </c:pt>
                <c:pt idx="16162" formatCode="General">
                  <c:v>16.161999999999999</c:v>
                </c:pt>
                <c:pt idx="16163" formatCode="General">
                  <c:v>16.163</c:v>
                </c:pt>
                <c:pt idx="16164" formatCode="General">
                  <c:v>16.164000000000001</c:v>
                </c:pt>
                <c:pt idx="16165" formatCode="General">
                  <c:v>16.164999999999999</c:v>
                </c:pt>
                <c:pt idx="16166" formatCode="General">
                  <c:v>16.166</c:v>
                </c:pt>
                <c:pt idx="16167" formatCode="General">
                  <c:v>16.167000000000002</c:v>
                </c:pt>
                <c:pt idx="16168" formatCode="General">
                  <c:v>16.167999999999999</c:v>
                </c:pt>
                <c:pt idx="16169" formatCode="General">
                  <c:v>16.169</c:v>
                </c:pt>
                <c:pt idx="16170" formatCode="General">
                  <c:v>16.170000000000002</c:v>
                </c:pt>
                <c:pt idx="16171" formatCode="General">
                  <c:v>16.170999999999999</c:v>
                </c:pt>
                <c:pt idx="16172" formatCode="General">
                  <c:v>16.172000000000001</c:v>
                </c:pt>
                <c:pt idx="16173" formatCode="General">
                  <c:v>16.172999999999998</c:v>
                </c:pt>
                <c:pt idx="16174" formatCode="General">
                  <c:v>16.173999999999999</c:v>
                </c:pt>
                <c:pt idx="16175" formatCode="General">
                  <c:v>16.175000000000001</c:v>
                </c:pt>
                <c:pt idx="16176" formatCode="General">
                  <c:v>16.175999999999998</c:v>
                </c:pt>
                <c:pt idx="16177" formatCode="General">
                  <c:v>16.177</c:v>
                </c:pt>
                <c:pt idx="16178" formatCode="General">
                  <c:v>16.178000000000001</c:v>
                </c:pt>
                <c:pt idx="16179" formatCode="General">
                  <c:v>16.178999999999998</c:v>
                </c:pt>
                <c:pt idx="16180" formatCode="General">
                  <c:v>16.18</c:v>
                </c:pt>
                <c:pt idx="16181" formatCode="General">
                  <c:v>16.181000000000001</c:v>
                </c:pt>
                <c:pt idx="16182" formatCode="General">
                  <c:v>16.181999999999999</c:v>
                </c:pt>
                <c:pt idx="16183" formatCode="General">
                  <c:v>16.183</c:v>
                </c:pt>
                <c:pt idx="16184" formatCode="General">
                  <c:v>16.184000000000001</c:v>
                </c:pt>
                <c:pt idx="16185" formatCode="General">
                  <c:v>16.184999999999999</c:v>
                </c:pt>
                <c:pt idx="16186" formatCode="General">
                  <c:v>16.186</c:v>
                </c:pt>
                <c:pt idx="16187" formatCode="General">
                  <c:v>16.187000000000001</c:v>
                </c:pt>
                <c:pt idx="16188" formatCode="General">
                  <c:v>16.187999999999999</c:v>
                </c:pt>
                <c:pt idx="16189" formatCode="General">
                  <c:v>16.189</c:v>
                </c:pt>
                <c:pt idx="16190" formatCode="General">
                  <c:v>16.190000000000001</c:v>
                </c:pt>
                <c:pt idx="16191" formatCode="General">
                  <c:v>16.190999999999999</c:v>
                </c:pt>
                <c:pt idx="16192" formatCode="General">
                  <c:v>16.192</c:v>
                </c:pt>
                <c:pt idx="16193" formatCode="General">
                  <c:v>16.193000000000001</c:v>
                </c:pt>
                <c:pt idx="16194" formatCode="General">
                  <c:v>16.193999999999999</c:v>
                </c:pt>
                <c:pt idx="16195" formatCode="General">
                  <c:v>16.195</c:v>
                </c:pt>
                <c:pt idx="16196" formatCode="General">
                  <c:v>16.196000000000002</c:v>
                </c:pt>
                <c:pt idx="16197" formatCode="General">
                  <c:v>16.196999999999999</c:v>
                </c:pt>
                <c:pt idx="16198" formatCode="General">
                  <c:v>16.198</c:v>
                </c:pt>
                <c:pt idx="16199" formatCode="General">
                  <c:v>16.199000000000002</c:v>
                </c:pt>
                <c:pt idx="16200" formatCode="General">
                  <c:v>16.2</c:v>
                </c:pt>
                <c:pt idx="16201" formatCode="General">
                  <c:v>16.201000000000001</c:v>
                </c:pt>
                <c:pt idx="16202" formatCode="General">
                  <c:v>16.202000000000002</c:v>
                </c:pt>
                <c:pt idx="16203" formatCode="General">
                  <c:v>16.202999999999999</c:v>
                </c:pt>
                <c:pt idx="16204" formatCode="General">
                  <c:v>16.204000000000001</c:v>
                </c:pt>
                <c:pt idx="16205" formatCode="General">
                  <c:v>16.204999999999998</c:v>
                </c:pt>
                <c:pt idx="16206" formatCode="General">
                  <c:v>16.206</c:v>
                </c:pt>
                <c:pt idx="16207" formatCode="General">
                  <c:v>16.207000000000001</c:v>
                </c:pt>
                <c:pt idx="16208" formatCode="General">
                  <c:v>16.207999999999998</c:v>
                </c:pt>
                <c:pt idx="16209" formatCode="General">
                  <c:v>16.209</c:v>
                </c:pt>
                <c:pt idx="16210" formatCode="General">
                  <c:v>16.21</c:v>
                </c:pt>
                <c:pt idx="16211" formatCode="General">
                  <c:v>16.210999999999999</c:v>
                </c:pt>
                <c:pt idx="16212" formatCode="General">
                  <c:v>16.212</c:v>
                </c:pt>
                <c:pt idx="16213" formatCode="General">
                  <c:v>16.213000000000001</c:v>
                </c:pt>
                <c:pt idx="16214" formatCode="General">
                  <c:v>16.213999999999999</c:v>
                </c:pt>
                <c:pt idx="16215" formatCode="General">
                  <c:v>16.215</c:v>
                </c:pt>
                <c:pt idx="16216" formatCode="General">
                  <c:v>16.216000000000001</c:v>
                </c:pt>
                <c:pt idx="16217" formatCode="General">
                  <c:v>16.216999999999999</c:v>
                </c:pt>
                <c:pt idx="16218" formatCode="General">
                  <c:v>16.218</c:v>
                </c:pt>
                <c:pt idx="16219" formatCode="General">
                  <c:v>16.219000000000001</c:v>
                </c:pt>
                <c:pt idx="16220" formatCode="General">
                  <c:v>16.22</c:v>
                </c:pt>
                <c:pt idx="16221" formatCode="General">
                  <c:v>16.221</c:v>
                </c:pt>
                <c:pt idx="16222" formatCode="General">
                  <c:v>16.222000000000001</c:v>
                </c:pt>
                <c:pt idx="16223" formatCode="General">
                  <c:v>16.222999999999999</c:v>
                </c:pt>
                <c:pt idx="16224" formatCode="General">
                  <c:v>16.224</c:v>
                </c:pt>
                <c:pt idx="16225" formatCode="General">
                  <c:v>16.225000000000001</c:v>
                </c:pt>
                <c:pt idx="16226" formatCode="General">
                  <c:v>16.225999999999999</c:v>
                </c:pt>
                <c:pt idx="16227" formatCode="General">
                  <c:v>16.227</c:v>
                </c:pt>
                <c:pt idx="16228" formatCode="General">
                  <c:v>16.228000000000002</c:v>
                </c:pt>
                <c:pt idx="16229" formatCode="General">
                  <c:v>16.228999999999999</c:v>
                </c:pt>
                <c:pt idx="16230" formatCode="General">
                  <c:v>16.23</c:v>
                </c:pt>
                <c:pt idx="16231" formatCode="General">
                  <c:v>16.231000000000002</c:v>
                </c:pt>
                <c:pt idx="16232" formatCode="General">
                  <c:v>16.231999999999999</c:v>
                </c:pt>
                <c:pt idx="16233" formatCode="General">
                  <c:v>16.233000000000001</c:v>
                </c:pt>
                <c:pt idx="16234" formatCode="General">
                  <c:v>16.234000000000002</c:v>
                </c:pt>
                <c:pt idx="16235" formatCode="General">
                  <c:v>16.234999999999999</c:v>
                </c:pt>
                <c:pt idx="16236" formatCode="General">
                  <c:v>16.236000000000001</c:v>
                </c:pt>
                <c:pt idx="16237" formatCode="General">
                  <c:v>16.236999999999998</c:v>
                </c:pt>
                <c:pt idx="16238" formatCode="General">
                  <c:v>16.238</c:v>
                </c:pt>
                <c:pt idx="16239" formatCode="General">
                  <c:v>16.239000000000001</c:v>
                </c:pt>
                <c:pt idx="16240" formatCode="General">
                  <c:v>16.239999999999998</c:v>
                </c:pt>
                <c:pt idx="16241" formatCode="General">
                  <c:v>16.241</c:v>
                </c:pt>
                <c:pt idx="16242" formatCode="General">
                  <c:v>16.242000000000001</c:v>
                </c:pt>
                <c:pt idx="16243" formatCode="General">
                  <c:v>16.242999999999999</c:v>
                </c:pt>
                <c:pt idx="16244" formatCode="General">
                  <c:v>16.244</c:v>
                </c:pt>
                <c:pt idx="16245" formatCode="General">
                  <c:v>16.245000000000001</c:v>
                </c:pt>
                <c:pt idx="16246" formatCode="General">
                  <c:v>16.245999999999999</c:v>
                </c:pt>
                <c:pt idx="16247" formatCode="General">
                  <c:v>16.247</c:v>
                </c:pt>
                <c:pt idx="16248" formatCode="General">
                  <c:v>16.248000000000001</c:v>
                </c:pt>
                <c:pt idx="16249" formatCode="General">
                  <c:v>16.248999999999999</c:v>
                </c:pt>
                <c:pt idx="16250" formatCode="General">
                  <c:v>16.25</c:v>
                </c:pt>
                <c:pt idx="16251" formatCode="General">
                  <c:v>16.251000000000001</c:v>
                </c:pt>
                <c:pt idx="16252" formatCode="General">
                  <c:v>16.251999999999999</c:v>
                </c:pt>
                <c:pt idx="16253" formatCode="General">
                  <c:v>16.253</c:v>
                </c:pt>
                <c:pt idx="16254" formatCode="General">
                  <c:v>16.254000000000001</c:v>
                </c:pt>
                <c:pt idx="16255" formatCode="General">
                  <c:v>16.254999999999999</c:v>
                </c:pt>
                <c:pt idx="16256" formatCode="General">
                  <c:v>16.256</c:v>
                </c:pt>
                <c:pt idx="16257" formatCode="General">
                  <c:v>16.257000000000001</c:v>
                </c:pt>
                <c:pt idx="16258" formatCode="General">
                  <c:v>16.257999999999999</c:v>
                </c:pt>
                <c:pt idx="16259" formatCode="General">
                  <c:v>16.259</c:v>
                </c:pt>
                <c:pt idx="16260" formatCode="General">
                  <c:v>16.260000000000002</c:v>
                </c:pt>
                <c:pt idx="16261" formatCode="General">
                  <c:v>16.260999999999999</c:v>
                </c:pt>
                <c:pt idx="16262" formatCode="General">
                  <c:v>16.262</c:v>
                </c:pt>
                <c:pt idx="16263" formatCode="General">
                  <c:v>16.263000000000002</c:v>
                </c:pt>
                <c:pt idx="16264" formatCode="General">
                  <c:v>16.263999999999999</c:v>
                </c:pt>
                <c:pt idx="16265" formatCode="General">
                  <c:v>16.265000000000001</c:v>
                </c:pt>
                <c:pt idx="16266" formatCode="General">
                  <c:v>16.265999999999998</c:v>
                </c:pt>
                <c:pt idx="16267" formatCode="General">
                  <c:v>16.266999999999999</c:v>
                </c:pt>
                <c:pt idx="16268" formatCode="General">
                  <c:v>16.268000000000001</c:v>
                </c:pt>
                <c:pt idx="16269" formatCode="General">
                  <c:v>16.268999999999998</c:v>
                </c:pt>
                <c:pt idx="16270" formatCode="General">
                  <c:v>16.27</c:v>
                </c:pt>
                <c:pt idx="16271" formatCode="General">
                  <c:v>16.271000000000001</c:v>
                </c:pt>
                <c:pt idx="16272" formatCode="General">
                  <c:v>16.271999999999998</c:v>
                </c:pt>
                <c:pt idx="16273" formatCode="General">
                  <c:v>16.273</c:v>
                </c:pt>
                <c:pt idx="16274" formatCode="General">
                  <c:v>16.274000000000001</c:v>
                </c:pt>
                <c:pt idx="16275" formatCode="General">
                  <c:v>16.274999999999999</c:v>
                </c:pt>
                <c:pt idx="16276" formatCode="General">
                  <c:v>16.276</c:v>
                </c:pt>
                <c:pt idx="16277" formatCode="General">
                  <c:v>16.277000000000001</c:v>
                </c:pt>
                <c:pt idx="16278" formatCode="General">
                  <c:v>16.277999999999999</c:v>
                </c:pt>
                <c:pt idx="16279" formatCode="General">
                  <c:v>16.279</c:v>
                </c:pt>
                <c:pt idx="16280" formatCode="General">
                  <c:v>16.28</c:v>
                </c:pt>
                <c:pt idx="16281" formatCode="General">
                  <c:v>16.280999999999999</c:v>
                </c:pt>
                <c:pt idx="16282" formatCode="General">
                  <c:v>16.282</c:v>
                </c:pt>
                <c:pt idx="16283" formatCode="General">
                  <c:v>16.283000000000001</c:v>
                </c:pt>
                <c:pt idx="16284" formatCode="General">
                  <c:v>16.283999999999999</c:v>
                </c:pt>
                <c:pt idx="16285" formatCode="General">
                  <c:v>16.285</c:v>
                </c:pt>
                <c:pt idx="16286" formatCode="General">
                  <c:v>16.286000000000001</c:v>
                </c:pt>
                <c:pt idx="16287" formatCode="General">
                  <c:v>16.286999999999999</c:v>
                </c:pt>
                <c:pt idx="16288" formatCode="General">
                  <c:v>16.288</c:v>
                </c:pt>
                <c:pt idx="16289" formatCode="General">
                  <c:v>16.289000000000001</c:v>
                </c:pt>
                <c:pt idx="16290" formatCode="General">
                  <c:v>16.29</c:v>
                </c:pt>
                <c:pt idx="16291" formatCode="General">
                  <c:v>16.291</c:v>
                </c:pt>
                <c:pt idx="16292" formatCode="General">
                  <c:v>16.292000000000002</c:v>
                </c:pt>
                <c:pt idx="16293" formatCode="General">
                  <c:v>16.292999999999999</c:v>
                </c:pt>
                <c:pt idx="16294" formatCode="General">
                  <c:v>16.294</c:v>
                </c:pt>
                <c:pt idx="16295" formatCode="General">
                  <c:v>16.295000000000002</c:v>
                </c:pt>
                <c:pt idx="16296" formatCode="General">
                  <c:v>16.295999999999999</c:v>
                </c:pt>
                <c:pt idx="16297" formatCode="General">
                  <c:v>16.297000000000001</c:v>
                </c:pt>
                <c:pt idx="16298" formatCode="General">
                  <c:v>16.297999999999998</c:v>
                </c:pt>
                <c:pt idx="16299" formatCode="General">
                  <c:v>16.298999999999999</c:v>
                </c:pt>
                <c:pt idx="16300" formatCode="General">
                  <c:v>16.3</c:v>
                </c:pt>
                <c:pt idx="16301" formatCode="General">
                  <c:v>16.300999999999998</c:v>
                </c:pt>
                <c:pt idx="16302" formatCode="General">
                  <c:v>16.302</c:v>
                </c:pt>
                <c:pt idx="16303" formatCode="General">
                  <c:v>16.303000000000001</c:v>
                </c:pt>
                <c:pt idx="16304" formatCode="General">
                  <c:v>16.303999999999998</c:v>
                </c:pt>
                <c:pt idx="16305" formatCode="General">
                  <c:v>16.305</c:v>
                </c:pt>
                <c:pt idx="16306" formatCode="General">
                  <c:v>16.306000000000001</c:v>
                </c:pt>
                <c:pt idx="16307" formatCode="General">
                  <c:v>16.306999999999999</c:v>
                </c:pt>
                <c:pt idx="16308" formatCode="General">
                  <c:v>16.308</c:v>
                </c:pt>
                <c:pt idx="16309" formatCode="General">
                  <c:v>16.309000000000001</c:v>
                </c:pt>
                <c:pt idx="16310" formatCode="General">
                  <c:v>16.309999999999999</c:v>
                </c:pt>
                <c:pt idx="16311" formatCode="General">
                  <c:v>16.311</c:v>
                </c:pt>
                <c:pt idx="16312" formatCode="General">
                  <c:v>16.312000000000001</c:v>
                </c:pt>
                <c:pt idx="16313" formatCode="General">
                  <c:v>16.312999999999999</c:v>
                </c:pt>
                <c:pt idx="16314" formatCode="General">
                  <c:v>16.314</c:v>
                </c:pt>
                <c:pt idx="16315" formatCode="General">
                  <c:v>16.315000000000001</c:v>
                </c:pt>
                <c:pt idx="16316" formatCode="General">
                  <c:v>16.315999999999999</c:v>
                </c:pt>
                <c:pt idx="16317" formatCode="General">
                  <c:v>16.317</c:v>
                </c:pt>
                <c:pt idx="16318" formatCode="General">
                  <c:v>16.318000000000001</c:v>
                </c:pt>
                <c:pt idx="16319" formatCode="General">
                  <c:v>16.318999999999999</c:v>
                </c:pt>
                <c:pt idx="16320" formatCode="General">
                  <c:v>16.32</c:v>
                </c:pt>
                <c:pt idx="16321" formatCode="General">
                  <c:v>16.321000000000002</c:v>
                </c:pt>
                <c:pt idx="16322" formatCode="General">
                  <c:v>16.321999999999999</c:v>
                </c:pt>
                <c:pt idx="16323" formatCode="General">
                  <c:v>16.323</c:v>
                </c:pt>
                <c:pt idx="16324" formatCode="General">
                  <c:v>16.324000000000002</c:v>
                </c:pt>
                <c:pt idx="16325" formatCode="General">
                  <c:v>16.324999999999999</c:v>
                </c:pt>
                <c:pt idx="16326" formatCode="General">
                  <c:v>16.326000000000001</c:v>
                </c:pt>
                <c:pt idx="16327" formatCode="General">
                  <c:v>16.327000000000002</c:v>
                </c:pt>
                <c:pt idx="16328" formatCode="General">
                  <c:v>16.327999999999999</c:v>
                </c:pt>
                <c:pt idx="16329" formatCode="General">
                  <c:v>16.329000000000001</c:v>
                </c:pt>
                <c:pt idx="16330" formatCode="General">
                  <c:v>16.329999999999998</c:v>
                </c:pt>
                <c:pt idx="16331" formatCode="General">
                  <c:v>16.331</c:v>
                </c:pt>
                <c:pt idx="16332" formatCode="General">
                  <c:v>16.332000000000001</c:v>
                </c:pt>
                <c:pt idx="16333" formatCode="General">
                  <c:v>16.332999999999998</c:v>
                </c:pt>
                <c:pt idx="16334" formatCode="General">
                  <c:v>16.334</c:v>
                </c:pt>
                <c:pt idx="16335" formatCode="General">
                  <c:v>16.335000000000001</c:v>
                </c:pt>
                <c:pt idx="16336" formatCode="General">
                  <c:v>16.335999999999999</c:v>
                </c:pt>
                <c:pt idx="16337" formatCode="General">
                  <c:v>16.337</c:v>
                </c:pt>
                <c:pt idx="16338" formatCode="General">
                  <c:v>16.338000000000001</c:v>
                </c:pt>
                <c:pt idx="16339" formatCode="General">
                  <c:v>16.338999999999999</c:v>
                </c:pt>
                <c:pt idx="16340" formatCode="General">
                  <c:v>16.34</c:v>
                </c:pt>
                <c:pt idx="16341" formatCode="General">
                  <c:v>16.341000000000001</c:v>
                </c:pt>
                <c:pt idx="16342" formatCode="General">
                  <c:v>16.341999999999999</c:v>
                </c:pt>
                <c:pt idx="16343" formatCode="General">
                  <c:v>16.343</c:v>
                </c:pt>
                <c:pt idx="16344" formatCode="General">
                  <c:v>16.344000000000001</c:v>
                </c:pt>
                <c:pt idx="16345" formatCode="General">
                  <c:v>16.344999999999999</c:v>
                </c:pt>
                <c:pt idx="16346" formatCode="General">
                  <c:v>16.346</c:v>
                </c:pt>
                <c:pt idx="16347" formatCode="General">
                  <c:v>16.347000000000001</c:v>
                </c:pt>
                <c:pt idx="16348" formatCode="General">
                  <c:v>16.347999999999999</c:v>
                </c:pt>
                <c:pt idx="16349" formatCode="General">
                  <c:v>16.349</c:v>
                </c:pt>
                <c:pt idx="16350" formatCode="General">
                  <c:v>16.350000000000001</c:v>
                </c:pt>
                <c:pt idx="16351" formatCode="General">
                  <c:v>16.350999999999999</c:v>
                </c:pt>
                <c:pt idx="16352" formatCode="General">
                  <c:v>16.352</c:v>
                </c:pt>
                <c:pt idx="16353" formatCode="General">
                  <c:v>16.353000000000002</c:v>
                </c:pt>
                <c:pt idx="16354" formatCode="General">
                  <c:v>16.353999999999999</c:v>
                </c:pt>
                <c:pt idx="16355" formatCode="General">
                  <c:v>16.355</c:v>
                </c:pt>
                <c:pt idx="16356" formatCode="General">
                  <c:v>16.356000000000002</c:v>
                </c:pt>
                <c:pt idx="16357" formatCode="General">
                  <c:v>16.356999999999999</c:v>
                </c:pt>
                <c:pt idx="16358" formatCode="General">
                  <c:v>16.358000000000001</c:v>
                </c:pt>
                <c:pt idx="16359" formatCode="General">
                  <c:v>16.359000000000002</c:v>
                </c:pt>
                <c:pt idx="16360" formatCode="General">
                  <c:v>16.36</c:v>
                </c:pt>
                <c:pt idx="16361" formatCode="General">
                  <c:v>16.361000000000001</c:v>
                </c:pt>
                <c:pt idx="16362" formatCode="General">
                  <c:v>16.361999999999998</c:v>
                </c:pt>
                <c:pt idx="16363" formatCode="General">
                  <c:v>16.363</c:v>
                </c:pt>
                <c:pt idx="16364" formatCode="General">
                  <c:v>16.364000000000001</c:v>
                </c:pt>
                <c:pt idx="16365" formatCode="General">
                  <c:v>16.364999999999998</c:v>
                </c:pt>
                <c:pt idx="16366" formatCode="General">
                  <c:v>16.366</c:v>
                </c:pt>
                <c:pt idx="16367" formatCode="General">
                  <c:v>16.367000000000001</c:v>
                </c:pt>
                <c:pt idx="16368" formatCode="General">
                  <c:v>16.367999999999999</c:v>
                </c:pt>
                <c:pt idx="16369" formatCode="General">
                  <c:v>16.369</c:v>
                </c:pt>
                <c:pt idx="16370" formatCode="General">
                  <c:v>16.37</c:v>
                </c:pt>
                <c:pt idx="16371" formatCode="General">
                  <c:v>16.370999999999999</c:v>
                </c:pt>
                <c:pt idx="16372" formatCode="General">
                  <c:v>16.372</c:v>
                </c:pt>
                <c:pt idx="16373" formatCode="General">
                  <c:v>16.373000000000001</c:v>
                </c:pt>
                <c:pt idx="16374" formatCode="General">
                  <c:v>16.373999999999999</c:v>
                </c:pt>
                <c:pt idx="16375" formatCode="General">
                  <c:v>16.375</c:v>
                </c:pt>
                <c:pt idx="16376" formatCode="General">
                  <c:v>16.376000000000001</c:v>
                </c:pt>
                <c:pt idx="16377" formatCode="General">
                  <c:v>16.376999999999999</c:v>
                </c:pt>
                <c:pt idx="16378" formatCode="General">
                  <c:v>16.378</c:v>
                </c:pt>
                <c:pt idx="16379" formatCode="General">
                  <c:v>16.379000000000001</c:v>
                </c:pt>
                <c:pt idx="16380" formatCode="General">
                  <c:v>16.38</c:v>
                </c:pt>
                <c:pt idx="16381" formatCode="General">
                  <c:v>16.381</c:v>
                </c:pt>
                <c:pt idx="16382" formatCode="General">
                  <c:v>16.382000000000001</c:v>
                </c:pt>
                <c:pt idx="16383" formatCode="General">
                  <c:v>16.382999999999999</c:v>
                </c:pt>
                <c:pt idx="16384" formatCode="General">
                  <c:v>16.384</c:v>
                </c:pt>
                <c:pt idx="16385" formatCode="General">
                  <c:v>16.385000000000002</c:v>
                </c:pt>
                <c:pt idx="16386" formatCode="General">
                  <c:v>16.385999999999999</c:v>
                </c:pt>
                <c:pt idx="16387" formatCode="General">
                  <c:v>16.387</c:v>
                </c:pt>
                <c:pt idx="16388" formatCode="General">
                  <c:v>16.388000000000002</c:v>
                </c:pt>
                <c:pt idx="16389" formatCode="General">
                  <c:v>16.388999999999999</c:v>
                </c:pt>
                <c:pt idx="16390" formatCode="General">
                  <c:v>16.39</c:v>
                </c:pt>
                <c:pt idx="16391" formatCode="General">
                  <c:v>16.390999999999998</c:v>
                </c:pt>
                <c:pt idx="16392" formatCode="General">
                  <c:v>16.391999999999999</c:v>
                </c:pt>
                <c:pt idx="16393" formatCode="General">
                  <c:v>16.393000000000001</c:v>
                </c:pt>
                <c:pt idx="16394" formatCode="General">
                  <c:v>16.393999999999998</c:v>
                </c:pt>
                <c:pt idx="16395" formatCode="General">
                  <c:v>16.395</c:v>
                </c:pt>
                <c:pt idx="16396" formatCode="General">
                  <c:v>16.396000000000001</c:v>
                </c:pt>
                <c:pt idx="16397" formatCode="General">
                  <c:v>16.396999999999998</c:v>
                </c:pt>
                <c:pt idx="16398" formatCode="General">
                  <c:v>16.398</c:v>
                </c:pt>
                <c:pt idx="16399" formatCode="General">
                  <c:v>16.399000000000001</c:v>
                </c:pt>
                <c:pt idx="16400" formatCode="General">
                  <c:v>16.399999999999999</c:v>
                </c:pt>
                <c:pt idx="16401" formatCode="General">
                  <c:v>16.401</c:v>
                </c:pt>
                <c:pt idx="16402" formatCode="General">
                  <c:v>16.402000000000001</c:v>
                </c:pt>
                <c:pt idx="16403" formatCode="General">
                  <c:v>16.402999999999999</c:v>
                </c:pt>
                <c:pt idx="16404" formatCode="General">
                  <c:v>16.404</c:v>
                </c:pt>
                <c:pt idx="16405" formatCode="General">
                  <c:v>16.405000000000001</c:v>
                </c:pt>
                <c:pt idx="16406" formatCode="General">
                  <c:v>16.405999999999999</c:v>
                </c:pt>
                <c:pt idx="16407" formatCode="General">
                  <c:v>16.407</c:v>
                </c:pt>
                <c:pt idx="16408" formatCode="General">
                  <c:v>16.408000000000001</c:v>
                </c:pt>
                <c:pt idx="16409" formatCode="General">
                  <c:v>16.408999999999999</c:v>
                </c:pt>
                <c:pt idx="16410" formatCode="General">
                  <c:v>16.41</c:v>
                </c:pt>
                <c:pt idx="16411" formatCode="General">
                  <c:v>16.411000000000001</c:v>
                </c:pt>
                <c:pt idx="16412" formatCode="General">
                  <c:v>16.411999999999999</c:v>
                </c:pt>
                <c:pt idx="16413" formatCode="General">
                  <c:v>16.413</c:v>
                </c:pt>
                <c:pt idx="16414" formatCode="General">
                  <c:v>16.414000000000001</c:v>
                </c:pt>
                <c:pt idx="16415" formatCode="General">
                  <c:v>16.414999999999999</c:v>
                </c:pt>
                <c:pt idx="16416" formatCode="General">
                  <c:v>16.416</c:v>
                </c:pt>
                <c:pt idx="16417" formatCode="General">
                  <c:v>16.417000000000002</c:v>
                </c:pt>
                <c:pt idx="16418" formatCode="General">
                  <c:v>16.417999999999999</c:v>
                </c:pt>
                <c:pt idx="16419" formatCode="General">
                  <c:v>16.419</c:v>
                </c:pt>
                <c:pt idx="16420" formatCode="General">
                  <c:v>16.420000000000002</c:v>
                </c:pt>
                <c:pt idx="16421" formatCode="General">
                  <c:v>16.420999999999999</c:v>
                </c:pt>
                <c:pt idx="16422" formatCode="General">
                  <c:v>16.422000000000001</c:v>
                </c:pt>
                <c:pt idx="16423" formatCode="General">
                  <c:v>16.422999999999998</c:v>
                </c:pt>
                <c:pt idx="16424" formatCode="General">
                  <c:v>16.423999999999999</c:v>
                </c:pt>
                <c:pt idx="16425" formatCode="General">
                  <c:v>16.425000000000001</c:v>
                </c:pt>
                <c:pt idx="16426" formatCode="General">
                  <c:v>16.425999999999998</c:v>
                </c:pt>
                <c:pt idx="16427" formatCode="General">
                  <c:v>16.427</c:v>
                </c:pt>
                <c:pt idx="16428" formatCode="General">
                  <c:v>16.428000000000001</c:v>
                </c:pt>
                <c:pt idx="16429" formatCode="General">
                  <c:v>16.428999999999998</c:v>
                </c:pt>
                <c:pt idx="16430" formatCode="General">
                  <c:v>16.43</c:v>
                </c:pt>
                <c:pt idx="16431" formatCode="General">
                  <c:v>16.431000000000001</c:v>
                </c:pt>
                <c:pt idx="16432" formatCode="General">
                  <c:v>16.431999999999999</c:v>
                </c:pt>
                <c:pt idx="16433" formatCode="General">
                  <c:v>16.433</c:v>
                </c:pt>
                <c:pt idx="16434" formatCode="General">
                  <c:v>16.434000000000001</c:v>
                </c:pt>
                <c:pt idx="16435" formatCode="General">
                  <c:v>16.434999999999999</c:v>
                </c:pt>
                <c:pt idx="16436" formatCode="General">
                  <c:v>16.436</c:v>
                </c:pt>
                <c:pt idx="16437" formatCode="General">
                  <c:v>16.437000000000001</c:v>
                </c:pt>
                <c:pt idx="16438" formatCode="General">
                  <c:v>16.437999999999999</c:v>
                </c:pt>
                <c:pt idx="16439" formatCode="General">
                  <c:v>16.439</c:v>
                </c:pt>
                <c:pt idx="16440" formatCode="General">
                  <c:v>16.440000000000001</c:v>
                </c:pt>
                <c:pt idx="16441" formatCode="General">
                  <c:v>16.440999999999999</c:v>
                </c:pt>
                <c:pt idx="16442" formatCode="General">
                  <c:v>16.442</c:v>
                </c:pt>
                <c:pt idx="16443" formatCode="General">
                  <c:v>16.443000000000001</c:v>
                </c:pt>
                <c:pt idx="16444" formatCode="General">
                  <c:v>16.443999999999999</c:v>
                </c:pt>
                <c:pt idx="16445" formatCode="General">
                  <c:v>16.445</c:v>
                </c:pt>
                <c:pt idx="16446" formatCode="General">
                  <c:v>16.446000000000002</c:v>
                </c:pt>
                <c:pt idx="16447" formatCode="General">
                  <c:v>16.446999999999999</c:v>
                </c:pt>
                <c:pt idx="16448" formatCode="General">
                  <c:v>16.448</c:v>
                </c:pt>
                <c:pt idx="16449" formatCode="General">
                  <c:v>16.449000000000002</c:v>
                </c:pt>
                <c:pt idx="16450" formatCode="General">
                  <c:v>16.45</c:v>
                </c:pt>
                <c:pt idx="16451" formatCode="General">
                  <c:v>16.451000000000001</c:v>
                </c:pt>
                <c:pt idx="16452" formatCode="General">
                  <c:v>16.452000000000002</c:v>
                </c:pt>
                <c:pt idx="16453" formatCode="General">
                  <c:v>16.452999999999999</c:v>
                </c:pt>
                <c:pt idx="16454" formatCode="General">
                  <c:v>16.454000000000001</c:v>
                </c:pt>
                <c:pt idx="16455" formatCode="General">
                  <c:v>16.454999999999998</c:v>
                </c:pt>
                <c:pt idx="16456" formatCode="General">
                  <c:v>16.456</c:v>
                </c:pt>
                <c:pt idx="16457" formatCode="General">
                  <c:v>16.457000000000001</c:v>
                </c:pt>
                <c:pt idx="16458" formatCode="General">
                  <c:v>16.457999999999998</c:v>
                </c:pt>
                <c:pt idx="16459" formatCode="General">
                  <c:v>16.459</c:v>
                </c:pt>
                <c:pt idx="16460" formatCode="General">
                  <c:v>16.46</c:v>
                </c:pt>
                <c:pt idx="16461" formatCode="General">
                  <c:v>16.460999999999999</c:v>
                </c:pt>
                <c:pt idx="16462" formatCode="General">
                  <c:v>16.462</c:v>
                </c:pt>
                <c:pt idx="16463" formatCode="General">
                  <c:v>16.463000000000001</c:v>
                </c:pt>
                <c:pt idx="16464" formatCode="General">
                  <c:v>16.463999999999999</c:v>
                </c:pt>
                <c:pt idx="16465" formatCode="General">
                  <c:v>16.465</c:v>
                </c:pt>
                <c:pt idx="16466" formatCode="General">
                  <c:v>16.466000000000001</c:v>
                </c:pt>
                <c:pt idx="16467" formatCode="General">
                  <c:v>16.466999999999999</c:v>
                </c:pt>
                <c:pt idx="16468" formatCode="General">
                  <c:v>16.468</c:v>
                </c:pt>
                <c:pt idx="16469" formatCode="General">
                  <c:v>16.469000000000001</c:v>
                </c:pt>
                <c:pt idx="16470" formatCode="General">
                  <c:v>16.47</c:v>
                </c:pt>
                <c:pt idx="16471" formatCode="General">
                  <c:v>16.471</c:v>
                </c:pt>
                <c:pt idx="16472" formatCode="General">
                  <c:v>16.472000000000001</c:v>
                </c:pt>
                <c:pt idx="16473" formatCode="General">
                  <c:v>16.472999999999999</c:v>
                </c:pt>
                <c:pt idx="16474" formatCode="General">
                  <c:v>16.474</c:v>
                </c:pt>
                <c:pt idx="16475" formatCode="General">
                  <c:v>16.475000000000001</c:v>
                </c:pt>
                <c:pt idx="16476" formatCode="General">
                  <c:v>16.475999999999999</c:v>
                </c:pt>
                <c:pt idx="16477" formatCode="General">
                  <c:v>16.477</c:v>
                </c:pt>
                <c:pt idx="16478" formatCode="General">
                  <c:v>16.478000000000002</c:v>
                </c:pt>
                <c:pt idx="16479" formatCode="General">
                  <c:v>16.478999999999999</c:v>
                </c:pt>
                <c:pt idx="16480" formatCode="General">
                  <c:v>16.48</c:v>
                </c:pt>
                <c:pt idx="16481" formatCode="General">
                  <c:v>16.481000000000002</c:v>
                </c:pt>
                <c:pt idx="16482" formatCode="General">
                  <c:v>16.481999999999999</c:v>
                </c:pt>
                <c:pt idx="16483" formatCode="General">
                  <c:v>16.483000000000001</c:v>
                </c:pt>
                <c:pt idx="16484" formatCode="General">
                  <c:v>16.484000000000002</c:v>
                </c:pt>
                <c:pt idx="16485" formatCode="General">
                  <c:v>16.484999999999999</c:v>
                </c:pt>
                <c:pt idx="16486" formatCode="General">
                  <c:v>16.486000000000001</c:v>
                </c:pt>
                <c:pt idx="16487" formatCode="General">
                  <c:v>16.486999999999998</c:v>
                </c:pt>
                <c:pt idx="16488" formatCode="General">
                  <c:v>16.488</c:v>
                </c:pt>
                <c:pt idx="16489" formatCode="General">
                  <c:v>16.489000000000001</c:v>
                </c:pt>
                <c:pt idx="16490" formatCode="General">
                  <c:v>16.489999999999998</c:v>
                </c:pt>
                <c:pt idx="16491" formatCode="General">
                  <c:v>16.491</c:v>
                </c:pt>
                <c:pt idx="16492" formatCode="General">
                  <c:v>16.492000000000001</c:v>
                </c:pt>
                <c:pt idx="16493" formatCode="General">
                  <c:v>16.492999999999999</c:v>
                </c:pt>
                <c:pt idx="16494" formatCode="General">
                  <c:v>16.494</c:v>
                </c:pt>
                <c:pt idx="16495" formatCode="General">
                  <c:v>16.495000000000001</c:v>
                </c:pt>
                <c:pt idx="16496" formatCode="General">
                  <c:v>16.495999999999999</c:v>
                </c:pt>
                <c:pt idx="16497" formatCode="General">
                  <c:v>16.497</c:v>
                </c:pt>
                <c:pt idx="16498" formatCode="General">
                  <c:v>16.498000000000001</c:v>
                </c:pt>
                <c:pt idx="16499" formatCode="General">
                  <c:v>16.498999999999999</c:v>
                </c:pt>
                <c:pt idx="16500" formatCode="General">
                  <c:v>16.5</c:v>
                </c:pt>
                <c:pt idx="16501" formatCode="General">
                  <c:v>16.501000000000001</c:v>
                </c:pt>
                <c:pt idx="16502" formatCode="General">
                  <c:v>16.501999999999999</c:v>
                </c:pt>
                <c:pt idx="16503" formatCode="General">
                  <c:v>16.503</c:v>
                </c:pt>
                <c:pt idx="16504" formatCode="General">
                  <c:v>16.504000000000001</c:v>
                </c:pt>
                <c:pt idx="16505" formatCode="General">
                  <c:v>16.504999999999999</c:v>
                </c:pt>
                <c:pt idx="16506" formatCode="General">
                  <c:v>16.506</c:v>
                </c:pt>
                <c:pt idx="16507" formatCode="General">
                  <c:v>16.507000000000001</c:v>
                </c:pt>
                <c:pt idx="16508" formatCode="General">
                  <c:v>16.507999999999999</c:v>
                </c:pt>
                <c:pt idx="16509" formatCode="General">
                  <c:v>16.509</c:v>
                </c:pt>
                <c:pt idx="16510" formatCode="General">
                  <c:v>16.510000000000002</c:v>
                </c:pt>
                <c:pt idx="16511" formatCode="General">
                  <c:v>16.510999999999999</c:v>
                </c:pt>
                <c:pt idx="16512" formatCode="General">
                  <c:v>16.512</c:v>
                </c:pt>
                <c:pt idx="16513" formatCode="General">
                  <c:v>16.513000000000002</c:v>
                </c:pt>
                <c:pt idx="16514" formatCode="General">
                  <c:v>16.513999999999999</c:v>
                </c:pt>
                <c:pt idx="16515" formatCode="General">
                  <c:v>16.515000000000001</c:v>
                </c:pt>
                <c:pt idx="16516" formatCode="General">
                  <c:v>16.515999999999998</c:v>
                </c:pt>
                <c:pt idx="16517" formatCode="General">
                  <c:v>16.516999999999999</c:v>
                </c:pt>
                <c:pt idx="16518" formatCode="General">
                  <c:v>16.518000000000001</c:v>
                </c:pt>
                <c:pt idx="16519" formatCode="General">
                  <c:v>16.518999999999998</c:v>
                </c:pt>
                <c:pt idx="16520" formatCode="General">
                  <c:v>16.52</c:v>
                </c:pt>
                <c:pt idx="16521" formatCode="General">
                  <c:v>16.521000000000001</c:v>
                </c:pt>
                <c:pt idx="16522" formatCode="General">
                  <c:v>16.521999999999998</c:v>
                </c:pt>
                <c:pt idx="16523" formatCode="General">
                  <c:v>16.523</c:v>
                </c:pt>
                <c:pt idx="16524" formatCode="General">
                  <c:v>16.524000000000001</c:v>
                </c:pt>
                <c:pt idx="16525" formatCode="General">
                  <c:v>16.524999999999999</c:v>
                </c:pt>
                <c:pt idx="16526" formatCode="General">
                  <c:v>16.526</c:v>
                </c:pt>
                <c:pt idx="16527" formatCode="General">
                  <c:v>16.527000000000001</c:v>
                </c:pt>
                <c:pt idx="16528" formatCode="General">
                  <c:v>16.527999999999999</c:v>
                </c:pt>
                <c:pt idx="16529" formatCode="General">
                  <c:v>16.529</c:v>
                </c:pt>
                <c:pt idx="16530" formatCode="General">
                  <c:v>16.53</c:v>
                </c:pt>
                <c:pt idx="16531" formatCode="General">
                  <c:v>16.530999999999999</c:v>
                </c:pt>
                <c:pt idx="16532" formatCode="General">
                  <c:v>16.532</c:v>
                </c:pt>
                <c:pt idx="16533" formatCode="General">
                  <c:v>16.533000000000001</c:v>
                </c:pt>
                <c:pt idx="16534" formatCode="General">
                  <c:v>16.533999999999999</c:v>
                </c:pt>
                <c:pt idx="16535" formatCode="General">
                  <c:v>16.535</c:v>
                </c:pt>
                <c:pt idx="16536" formatCode="General">
                  <c:v>16.536000000000001</c:v>
                </c:pt>
                <c:pt idx="16537" formatCode="General">
                  <c:v>16.536999999999999</c:v>
                </c:pt>
                <c:pt idx="16538" formatCode="General">
                  <c:v>16.538</c:v>
                </c:pt>
                <c:pt idx="16539" formatCode="General">
                  <c:v>16.539000000000001</c:v>
                </c:pt>
                <c:pt idx="16540" formatCode="General">
                  <c:v>16.54</c:v>
                </c:pt>
                <c:pt idx="16541" formatCode="General">
                  <c:v>16.541</c:v>
                </c:pt>
                <c:pt idx="16542" formatCode="General">
                  <c:v>16.542000000000002</c:v>
                </c:pt>
                <c:pt idx="16543" formatCode="General">
                  <c:v>16.542999999999999</c:v>
                </c:pt>
                <c:pt idx="16544" formatCode="General">
                  <c:v>16.544</c:v>
                </c:pt>
                <c:pt idx="16545" formatCode="General">
                  <c:v>16.545000000000002</c:v>
                </c:pt>
                <c:pt idx="16546" formatCode="General">
                  <c:v>16.545999999999999</c:v>
                </c:pt>
                <c:pt idx="16547" formatCode="General">
                  <c:v>16.547000000000001</c:v>
                </c:pt>
                <c:pt idx="16548" formatCode="General">
                  <c:v>16.547999999999998</c:v>
                </c:pt>
                <c:pt idx="16549" formatCode="General">
                  <c:v>16.548999999999999</c:v>
                </c:pt>
                <c:pt idx="16550" formatCode="General">
                  <c:v>16.55</c:v>
                </c:pt>
                <c:pt idx="16551" formatCode="General">
                  <c:v>16.550999999999998</c:v>
                </c:pt>
                <c:pt idx="16552" formatCode="General">
                  <c:v>16.552</c:v>
                </c:pt>
                <c:pt idx="16553" formatCode="General">
                  <c:v>16.553000000000001</c:v>
                </c:pt>
                <c:pt idx="16554" formatCode="General">
                  <c:v>16.553999999999998</c:v>
                </c:pt>
                <c:pt idx="16555" formatCode="General">
                  <c:v>16.555</c:v>
                </c:pt>
                <c:pt idx="16556" formatCode="General">
                  <c:v>16.556000000000001</c:v>
                </c:pt>
                <c:pt idx="16557" formatCode="General">
                  <c:v>16.556999999999999</c:v>
                </c:pt>
                <c:pt idx="16558" formatCode="General">
                  <c:v>16.558</c:v>
                </c:pt>
                <c:pt idx="16559" formatCode="General">
                  <c:v>16.559000000000001</c:v>
                </c:pt>
                <c:pt idx="16560" formatCode="General">
                  <c:v>16.559999999999999</c:v>
                </c:pt>
                <c:pt idx="16561" formatCode="General">
                  <c:v>16.561</c:v>
                </c:pt>
                <c:pt idx="16562" formatCode="General">
                  <c:v>16.562000000000001</c:v>
                </c:pt>
                <c:pt idx="16563" formatCode="General">
                  <c:v>16.562999999999999</c:v>
                </c:pt>
                <c:pt idx="16564" formatCode="General">
                  <c:v>16.564</c:v>
                </c:pt>
                <c:pt idx="16565" formatCode="General">
                  <c:v>16.565000000000001</c:v>
                </c:pt>
                <c:pt idx="16566" formatCode="General">
                  <c:v>16.565999999999999</c:v>
                </c:pt>
                <c:pt idx="16567" formatCode="General">
                  <c:v>16.567</c:v>
                </c:pt>
                <c:pt idx="16568" formatCode="General">
                  <c:v>16.568000000000001</c:v>
                </c:pt>
                <c:pt idx="16569" formatCode="General">
                  <c:v>16.568999999999999</c:v>
                </c:pt>
                <c:pt idx="16570" formatCode="General">
                  <c:v>16.57</c:v>
                </c:pt>
                <c:pt idx="16571" formatCode="General">
                  <c:v>16.571000000000002</c:v>
                </c:pt>
                <c:pt idx="16572" formatCode="General">
                  <c:v>16.571999999999999</c:v>
                </c:pt>
                <c:pt idx="16573" formatCode="General">
                  <c:v>16.573</c:v>
                </c:pt>
                <c:pt idx="16574" formatCode="General">
                  <c:v>16.574000000000002</c:v>
                </c:pt>
                <c:pt idx="16575" formatCode="General">
                  <c:v>16.574999999999999</c:v>
                </c:pt>
                <c:pt idx="16576" formatCode="General">
                  <c:v>16.576000000000001</c:v>
                </c:pt>
                <c:pt idx="16577" formatCode="General">
                  <c:v>16.577000000000002</c:v>
                </c:pt>
                <c:pt idx="16578" formatCode="General">
                  <c:v>16.577999999999999</c:v>
                </c:pt>
                <c:pt idx="16579" formatCode="General">
                  <c:v>16.579000000000001</c:v>
                </c:pt>
                <c:pt idx="16580" formatCode="General">
                  <c:v>16.579999999999998</c:v>
                </c:pt>
                <c:pt idx="16581" formatCode="General">
                  <c:v>16.581</c:v>
                </c:pt>
                <c:pt idx="16582" formatCode="General">
                  <c:v>16.582000000000001</c:v>
                </c:pt>
                <c:pt idx="16583" formatCode="General">
                  <c:v>16.582999999999998</c:v>
                </c:pt>
                <c:pt idx="16584" formatCode="General">
                  <c:v>16.584</c:v>
                </c:pt>
                <c:pt idx="16585" formatCode="General">
                  <c:v>16.585000000000001</c:v>
                </c:pt>
                <c:pt idx="16586" formatCode="General">
                  <c:v>16.585999999999999</c:v>
                </c:pt>
                <c:pt idx="16587" formatCode="General">
                  <c:v>16.587</c:v>
                </c:pt>
                <c:pt idx="16588" formatCode="General">
                  <c:v>16.588000000000001</c:v>
                </c:pt>
                <c:pt idx="16589" formatCode="General">
                  <c:v>16.588999999999999</c:v>
                </c:pt>
                <c:pt idx="16590" formatCode="General">
                  <c:v>16.59</c:v>
                </c:pt>
                <c:pt idx="16591" formatCode="General">
                  <c:v>16.591000000000001</c:v>
                </c:pt>
                <c:pt idx="16592" formatCode="General">
                  <c:v>16.591999999999999</c:v>
                </c:pt>
                <c:pt idx="16593" formatCode="General">
                  <c:v>16.593</c:v>
                </c:pt>
                <c:pt idx="16594" formatCode="General">
                  <c:v>16.594000000000001</c:v>
                </c:pt>
                <c:pt idx="16595" formatCode="General">
                  <c:v>16.594999999999999</c:v>
                </c:pt>
                <c:pt idx="16596" formatCode="General">
                  <c:v>16.596</c:v>
                </c:pt>
                <c:pt idx="16597" formatCode="General">
                  <c:v>16.597000000000001</c:v>
                </c:pt>
                <c:pt idx="16598" formatCode="General">
                  <c:v>16.597999999999999</c:v>
                </c:pt>
                <c:pt idx="16599" formatCode="General">
                  <c:v>16.599</c:v>
                </c:pt>
                <c:pt idx="16600" formatCode="General">
                  <c:v>16.600000000000001</c:v>
                </c:pt>
                <c:pt idx="16601" formatCode="General">
                  <c:v>16.600999999999999</c:v>
                </c:pt>
                <c:pt idx="16602" formatCode="General">
                  <c:v>16.602</c:v>
                </c:pt>
                <c:pt idx="16603" formatCode="General">
                  <c:v>16.603000000000002</c:v>
                </c:pt>
                <c:pt idx="16604" formatCode="General">
                  <c:v>16.603999999999999</c:v>
                </c:pt>
                <c:pt idx="16605" formatCode="General">
                  <c:v>16.605</c:v>
                </c:pt>
                <c:pt idx="16606" formatCode="General">
                  <c:v>16.606000000000002</c:v>
                </c:pt>
                <c:pt idx="16607" formatCode="General">
                  <c:v>16.606999999999999</c:v>
                </c:pt>
                <c:pt idx="16608" formatCode="General">
                  <c:v>16.608000000000001</c:v>
                </c:pt>
                <c:pt idx="16609" formatCode="General">
                  <c:v>16.609000000000002</c:v>
                </c:pt>
                <c:pt idx="16610" formatCode="General">
                  <c:v>16.61</c:v>
                </c:pt>
                <c:pt idx="16611" formatCode="General">
                  <c:v>16.611000000000001</c:v>
                </c:pt>
                <c:pt idx="16612" formatCode="General">
                  <c:v>16.611999999999998</c:v>
                </c:pt>
                <c:pt idx="16613" formatCode="General">
                  <c:v>16.613</c:v>
                </c:pt>
                <c:pt idx="16614" formatCode="General">
                  <c:v>16.614000000000001</c:v>
                </c:pt>
                <c:pt idx="16615" formatCode="General">
                  <c:v>16.614999999999998</c:v>
                </c:pt>
                <c:pt idx="16616" formatCode="General">
                  <c:v>16.616</c:v>
                </c:pt>
                <c:pt idx="16617" formatCode="General">
                  <c:v>16.617000000000001</c:v>
                </c:pt>
                <c:pt idx="16618" formatCode="General">
                  <c:v>16.617999999999999</c:v>
                </c:pt>
                <c:pt idx="16619" formatCode="General">
                  <c:v>16.619</c:v>
                </c:pt>
                <c:pt idx="16620" formatCode="General">
                  <c:v>16.62</c:v>
                </c:pt>
                <c:pt idx="16621" formatCode="General">
                  <c:v>16.620999999999999</c:v>
                </c:pt>
                <c:pt idx="16622" formatCode="General">
                  <c:v>16.622</c:v>
                </c:pt>
                <c:pt idx="16623" formatCode="General">
                  <c:v>16.623000000000001</c:v>
                </c:pt>
                <c:pt idx="16624" formatCode="General">
                  <c:v>16.623999999999999</c:v>
                </c:pt>
                <c:pt idx="16625" formatCode="General">
                  <c:v>16.625</c:v>
                </c:pt>
                <c:pt idx="16626" formatCode="General">
                  <c:v>16.626000000000001</c:v>
                </c:pt>
                <c:pt idx="16627" formatCode="General">
                  <c:v>16.626999999999999</c:v>
                </c:pt>
                <c:pt idx="16628" formatCode="General">
                  <c:v>16.628</c:v>
                </c:pt>
                <c:pt idx="16629" formatCode="General">
                  <c:v>16.629000000000001</c:v>
                </c:pt>
                <c:pt idx="16630" formatCode="General">
                  <c:v>16.63</c:v>
                </c:pt>
                <c:pt idx="16631" formatCode="General">
                  <c:v>16.631</c:v>
                </c:pt>
                <c:pt idx="16632" formatCode="General">
                  <c:v>16.632000000000001</c:v>
                </c:pt>
                <c:pt idx="16633" formatCode="General">
                  <c:v>16.632999999999999</c:v>
                </c:pt>
                <c:pt idx="16634" formatCode="General">
                  <c:v>16.634</c:v>
                </c:pt>
                <c:pt idx="16635" formatCode="General">
                  <c:v>16.635000000000002</c:v>
                </c:pt>
                <c:pt idx="16636" formatCode="General">
                  <c:v>16.635999999999999</c:v>
                </c:pt>
                <c:pt idx="16637" formatCode="General">
                  <c:v>16.637</c:v>
                </c:pt>
                <c:pt idx="16638" formatCode="General">
                  <c:v>16.638000000000002</c:v>
                </c:pt>
                <c:pt idx="16639" formatCode="General">
                  <c:v>16.638999999999999</c:v>
                </c:pt>
                <c:pt idx="16640" formatCode="General">
                  <c:v>16.64</c:v>
                </c:pt>
                <c:pt idx="16641" formatCode="General">
                  <c:v>16.640999999999998</c:v>
                </c:pt>
                <c:pt idx="16642" formatCode="General">
                  <c:v>16.641999999999999</c:v>
                </c:pt>
                <c:pt idx="16643" formatCode="General">
                  <c:v>16.643000000000001</c:v>
                </c:pt>
                <c:pt idx="16644" formatCode="General">
                  <c:v>16.643999999999998</c:v>
                </c:pt>
                <c:pt idx="16645" formatCode="General">
                  <c:v>16.645</c:v>
                </c:pt>
                <c:pt idx="16646" formatCode="General">
                  <c:v>16.646000000000001</c:v>
                </c:pt>
                <c:pt idx="16647" formatCode="General">
                  <c:v>16.646999999999998</c:v>
                </c:pt>
                <c:pt idx="16648" formatCode="General">
                  <c:v>16.648</c:v>
                </c:pt>
                <c:pt idx="16649" formatCode="General">
                  <c:v>16.649000000000001</c:v>
                </c:pt>
                <c:pt idx="16650" formatCode="General">
                  <c:v>16.649999999999999</c:v>
                </c:pt>
                <c:pt idx="16651" formatCode="General">
                  <c:v>16.651</c:v>
                </c:pt>
                <c:pt idx="16652" formatCode="General">
                  <c:v>16.652000000000001</c:v>
                </c:pt>
                <c:pt idx="16653" formatCode="General">
                  <c:v>16.652999999999999</c:v>
                </c:pt>
                <c:pt idx="16654" formatCode="General">
                  <c:v>16.654</c:v>
                </c:pt>
                <c:pt idx="16655" formatCode="General">
                  <c:v>16.655000000000001</c:v>
                </c:pt>
                <c:pt idx="16656" formatCode="General">
                  <c:v>16.655999999999999</c:v>
                </c:pt>
                <c:pt idx="16657" formatCode="General">
                  <c:v>16.657</c:v>
                </c:pt>
                <c:pt idx="16658" formatCode="General">
                  <c:v>16.658000000000001</c:v>
                </c:pt>
                <c:pt idx="16659" formatCode="General">
                  <c:v>16.658999999999999</c:v>
                </c:pt>
                <c:pt idx="16660" formatCode="General">
                  <c:v>16.66</c:v>
                </c:pt>
                <c:pt idx="16661" formatCode="General">
                  <c:v>16.661000000000001</c:v>
                </c:pt>
                <c:pt idx="16662" formatCode="General">
                  <c:v>16.661999999999999</c:v>
                </c:pt>
                <c:pt idx="16663" formatCode="General">
                  <c:v>16.663</c:v>
                </c:pt>
                <c:pt idx="16664" formatCode="General">
                  <c:v>16.664000000000001</c:v>
                </c:pt>
                <c:pt idx="16665" formatCode="General">
                  <c:v>16.664999999999999</c:v>
                </c:pt>
                <c:pt idx="16666" formatCode="General">
                  <c:v>16.666</c:v>
                </c:pt>
                <c:pt idx="16667" formatCode="General">
                  <c:v>16.667000000000002</c:v>
                </c:pt>
                <c:pt idx="16668" formatCode="General">
                  <c:v>16.667999999999999</c:v>
                </c:pt>
                <c:pt idx="16669" formatCode="General">
                  <c:v>16.669</c:v>
                </c:pt>
                <c:pt idx="16670" formatCode="General">
                  <c:v>16.670000000000002</c:v>
                </c:pt>
                <c:pt idx="16671" formatCode="General">
                  <c:v>16.670999999999999</c:v>
                </c:pt>
                <c:pt idx="16672" formatCode="General">
                  <c:v>16.672000000000001</c:v>
                </c:pt>
                <c:pt idx="16673" formatCode="General">
                  <c:v>16.672999999999998</c:v>
                </c:pt>
                <c:pt idx="16674" formatCode="General">
                  <c:v>16.673999999999999</c:v>
                </c:pt>
                <c:pt idx="16675" formatCode="General">
                  <c:v>16.675000000000001</c:v>
                </c:pt>
                <c:pt idx="16676" formatCode="General">
                  <c:v>16.675999999999998</c:v>
                </c:pt>
                <c:pt idx="16677" formatCode="General">
                  <c:v>16.677</c:v>
                </c:pt>
                <c:pt idx="16678" formatCode="General">
                  <c:v>16.678000000000001</c:v>
                </c:pt>
                <c:pt idx="16679" formatCode="General">
                  <c:v>16.678999999999998</c:v>
                </c:pt>
                <c:pt idx="16680" formatCode="General">
                  <c:v>16.68</c:v>
                </c:pt>
                <c:pt idx="16681" formatCode="General">
                  <c:v>16.681000000000001</c:v>
                </c:pt>
                <c:pt idx="16682" formatCode="General">
                  <c:v>16.681999999999999</c:v>
                </c:pt>
                <c:pt idx="16683" formatCode="General">
                  <c:v>16.683</c:v>
                </c:pt>
                <c:pt idx="16684" formatCode="General">
                  <c:v>16.684000000000001</c:v>
                </c:pt>
                <c:pt idx="16685" formatCode="General">
                  <c:v>16.684999999999999</c:v>
                </c:pt>
                <c:pt idx="16686" formatCode="General">
                  <c:v>16.686</c:v>
                </c:pt>
                <c:pt idx="16687" formatCode="General">
                  <c:v>16.687000000000001</c:v>
                </c:pt>
                <c:pt idx="16688" formatCode="General">
                  <c:v>16.687999999999999</c:v>
                </c:pt>
                <c:pt idx="16689" formatCode="General">
                  <c:v>16.689</c:v>
                </c:pt>
                <c:pt idx="16690" formatCode="General">
                  <c:v>16.690000000000001</c:v>
                </c:pt>
                <c:pt idx="16691" formatCode="General">
                  <c:v>16.690999999999999</c:v>
                </c:pt>
                <c:pt idx="16692" formatCode="General">
                  <c:v>16.692</c:v>
                </c:pt>
                <c:pt idx="16693" formatCode="General">
                  <c:v>16.693000000000001</c:v>
                </c:pt>
                <c:pt idx="16694" formatCode="General">
                  <c:v>16.693999999999999</c:v>
                </c:pt>
                <c:pt idx="16695" formatCode="General">
                  <c:v>16.695</c:v>
                </c:pt>
                <c:pt idx="16696" formatCode="General">
                  <c:v>16.696000000000002</c:v>
                </c:pt>
                <c:pt idx="16697" formatCode="General">
                  <c:v>16.696999999999999</c:v>
                </c:pt>
                <c:pt idx="16698" formatCode="General">
                  <c:v>16.698</c:v>
                </c:pt>
                <c:pt idx="16699" formatCode="General">
                  <c:v>16.699000000000002</c:v>
                </c:pt>
                <c:pt idx="16700" formatCode="General">
                  <c:v>16.7</c:v>
                </c:pt>
                <c:pt idx="16701" formatCode="General">
                  <c:v>16.701000000000001</c:v>
                </c:pt>
                <c:pt idx="16702" formatCode="General">
                  <c:v>16.702000000000002</c:v>
                </c:pt>
                <c:pt idx="16703" formatCode="General">
                  <c:v>16.702999999999999</c:v>
                </c:pt>
                <c:pt idx="16704" formatCode="General">
                  <c:v>16.704000000000001</c:v>
                </c:pt>
                <c:pt idx="16705" formatCode="General">
                  <c:v>16.704999999999998</c:v>
                </c:pt>
                <c:pt idx="16706" formatCode="General">
                  <c:v>16.706</c:v>
                </c:pt>
                <c:pt idx="16707" formatCode="General">
                  <c:v>16.707000000000001</c:v>
                </c:pt>
                <c:pt idx="16708" formatCode="General">
                  <c:v>16.707999999999998</c:v>
                </c:pt>
                <c:pt idx="16709" formatCode="General">
                  <c:v>16.709</c:v>
                </c:pt>
                <c:pt idx="16710" formatCode="General">
                  <c:v>16.71</c:v>
                </c:pt>
                <c:pt idx="16711" formatCode="General">
                  <c:v>16.710999999999999</c:v>
                </c:pt>
                <c:pt idx="16712" formatCode="General">
                  <c:v>16.712</c:v>
                </c:pt>
                <c:pt idx="16713" formatCode="General">
                  <c:v>16.713000000000001</c:v>
                </c:pt>
                <c:pt idx="16714" formatCode="General">
                  <c:v>16.713999999999999</c:v>
                </c:pt>
                <c:pt idx="16715" formatCode="General">
                  <c:v>16.715</c:v>
                </c:pt>
                <c:pt idx="16716" formatCode="General">
                  <c:v>16.716000000000001</c:v>
                </c:pt>
                <c:pt idx="16717" formatCode="General">
                  <c:v>16.716999999999999</c:v>
                </c:pt>
                <c:pt idx="16718" formatCode="General">
                  <c:v>16.718</c:v>
                </c:pt>
                <c:pt idx="16719" formatCode="General">
                  <c:v>16.719000000000001</c:v>
                </c:pt>
                <c:pt idx="16720" formatCode="General">
                  <c:v>16.72</c:v>
                </c:pt>
                <c:pt idx="16721" formatCode="General">
                  <c:v>16.721</c:v>
                </c:pt>
                <c:pt idx="16722" formatCode="General">
                  <c:v>16.722000000000001</c:v>
                </c:pt>
                <c:pt idx="16723" formatCode="General">
                  <c:v>16.722999999999999</c:v>
                </c:pt>
                <c:pt idx="16724" formatCode="General">
                  <c:v>16.724</c:v>
                </c:pt>
                <c:pt idx="16725" formatCode="General">
                  <c:v>16.725000000000001</c:v>
                </c:pt>
                <c:pt idx="16726" formatCode="General">
                  <c:v>16.725999999999999</c:v>
                </c:pt>
                <c:pt idx="16727" formatCode="General">
                  <c:v>16.727</c:v>
                </c:pt>
                <c:pt idx="16728" formatCode="General">
                  <c:v>16.728000000000002</c:v>
                </c:pt>
                <c:pt idx="16729" formatCode="General">
                  <c:v>16.728999999999999</c:v>
                </c:pt>
                <c:pt idx="16730" formatCode="General">
                  <c:v>16.73</c:v>
                </c:pt>
                <c:pt idx="16731" formatCode="General">
                  <c:v>16.731000000000002</c:v>
                </c:pt>
                <c:pt idx="16732" formatCode="General">
                  <c:v>16.731999999999999</c:v>
                </c:pt>
                <c:pt idx="16733" formatCode="General">
                  <c:v>16.733000000000001</c:v>
                </c:pt>
                <c:pt idx="16734" formatCode="General">
                  <c:v>16.734000000000002</c:v>
                </c:pt>
                <c:pt idx="16735" formatCode="General">
                  <c:v>16.734999999999999</c:v>
                </c:pt>
                <c:pt idx="16736" formatCode="General">
                  <c:v>16.736000000000001</c:v>
                </c:pt>
                <c:pt idx="16737" formatCode="General">
                  <c:v>16.736999999999998</c:v>
                </c:pt>
                <c:pt idx="16738" formatCode="General">
                  <c:v>16.738</c:v>
                </c:pt>
                <c:pt idx="16739" formatCode="General">
                  <c:v>16.739000000000001</c:v>
                </c:pt>
                <c:pt idx="16740" formatCode="General">
                  <c:v>16.739999999999998</c:v>
                </c:pt>
                <c:pt idx="16741" formatCode="General">
                  <c:v>16.741</c:v>
                </c:pt>
                <c:pt idx="16742" formatCode="General">
                  <c:v>16.742000000000001</c:v>
                </c:pt>
                <c:pt idx="16743" formatCode="General">
                  <c:v>16.742999999999999</c:v>
                </c:pt>
                <c:pt idx="16744" formatCode="General">
                  <c:v>16.744</c:v>
                </c:pt>
                <c:pt idx="16745" formatCode="General">
                  <c:v>16.745000000000001</c:v>
                </c:pt>
                <c:pt idx="16746" formatCode="General">
                  <c:v>16.745999999999999</c:v>
                </c:pt>
                <c:pt idx="16747" formatCode="General">
                  <c:v>16.747</c:v>
                </c:pt>
                <c:pt idx="16748" formatCode="General">
                  <c:v>16.748000000000001</c:v>
                </c:pt>
                <c:pt idx="16749" formatCode="General">
                  <c:v>16.748999999999999</c:v>
                </c:pt>
                <c:pt idx="16750" formatCode="General">
                  <c:v>16.75</c:v>
                </c:pt>
                <c:pt idx="16751" formatCode="General">
                  <c:v>16.751000000000001</c:v>
                </c:pt>
                <c:pt idx="16752" formatCode="General">
                  <c:v>16.751999999999999</c:v>
                </c:pt>
                <c:pt idx="16753" formatCode="General">
                  <c:v>16.753</c:v>
                </c:pt>
                <c:pt idx="16754" formatCode="General">
                  <c:v>16.754000000000001</c:v>
                </c:pt>
                <c:pt idx="16755" formatCode="General">
                  <c:v>16.754999999999999</c:v>
                </c:pt>
                <c:pt idx="16756" formatCode="General">
                  <c:v>16.756</c:v>
                </c:pt>
                <c:pt idx="16757" formatCode="General">
                  <c:v>16.757000000000001</c:v>
                </c:pt>
                <c:pt idx="16758" formatCode="General">
                  <c:v>16.757999999999999</c:v>
                </c:pt>
                <c:pt idx="16759" formatCode="General">
                  <c:v>16.759</c:v>
                </c:pt>
                <c:pt idx="16760" formatCode="General">
                  <c:v>16.760000000000002</c:v>
                </c:pt>
                <c:pt idx="16761" formatCode="General">
                  <c:v>16.760999999999999</c:v>
                </c:pt>
                <c:pt idx="16762" formatCode="General">
                  <c:v>16.762</c:v>
                </c:pt>
                <c:pt idx="16763" formatCode="General">
                  <c:v>16.763000000000002</c:v>
                </c:pt>
                <c:pt idx="16764" formatCode="General">
                  <c:v>16.763999999999999</c:v>
                </c:pt>
                <c:pt idx="16765" formatCode="General">
                  <c:v>16.765000000000001</c:v>
                </c:pt>
                <c:pt idx="16766" formatCode="General">
                  <c:v>16.765999999999998</c:v>
                </c:pt>
                <c:pt idx="16767" formatCode="General">
                  <c:v>16.766999999999999</c:v>
                </c:pt>
                <c:pt idx="16768" formatCode="General">
                  <c:v>16.768000000000001</c:v>
                </c:pt>
                <c:pt idx="16769" formatCode="General">
                  <c:v>16.768999999999998</c:v>
                </c:pt>
                <c:pt idx="16770" formatCode="General">
                  <c:v>16.77</c:v>
                </c:pt>
                <c:pt idx="16771" formatCode="General">
                  <c:v>16.771000000000001</c:v>
                </c:pt>
                <c:pt idx="16772" formatCode="General">
                  <c:v>16.771999999999998</c:v>
                </c:pt>
                <c:pt idx="16773" formatCode="General">
                  <c:v>16.773</c:v>
                </c:pt>
                <c:pt idx="16774" formatCode="General">
                  <c:v>16.774000000000001</c:v>
                </c:pt>
                <c:pt idx="16775" formatCode="General">
                  <c:v>16.774999999999999</c:v>
                </c:pt>
                <c:pt idx="16776" formatCode="General">
                  <c:v>16.776</c:v>
                </c:pt>
                <c:pt idx="16777" formatCode="General">
                  <c:v>16.777000000000001</c:v>
                </c:pt>
                <c:pt idx="16778" formatCode="General">
                  <c:v>16.777999999999999</c:v>
                </c:pt>
                <c:pt idx="16779" formatCode="General">
                  <c:v>16.779</c:v>
                </c:pt>
                <c:pt idx="16780" formatCode="General">
                  <c:v>16.78</c:v>
                </c:pt>
                <c:pt idx="16781" formatCode="General">
                  <c:v>16.780999999999999</c:v>
                </c:pt>
                <c:pt idx="16782" formatCode="General">
                  <c:v>16.782</c:v>
                </c:pt>
                <c:pt idx="16783" formatCode="General">
                  <c:v>16.783000000000001</c:v>
                </c:pt>
                <c:pt idx="16784" formatCode="General">
                  <c:v>16.783999999999999</c:v>
                </c:pt>
                <c:pt idx="16785" formatCode="General">
                  <c:v>16.785</c:v>
                </c:pt>
                <c:pt idx="16786" formatCode="General">
                  <c:v>16.786000000000001</c:v>
                </c:pt>
                <c:pt idx="16787" formatCode="General">
                  <c:v>16.786999999999999</c:v>
                </c:pt>
                <c:pt idx="16788" formatCode="General">
                  <c:v>16.788</c:v>
                </c:pt>
                <c:pt idx="16789" formatCode="General">
                  <c:v>16.789000000000001</c:v>
                </c:pt>
                <c:pt idx="16790" formatCode="General">
                  <c:v>16.79</c:v>
                </c:pt>
                <c:pt idx="16791" formatCode="General">
                  <c:v>16.791</c:v>
                </c:pt>
                <c:pt idx="16792" formatCode="General">
                  <c:v>16.792000000000002</c:v>
                </c:pt>
                <c:pt idx="16793" formatCode="General">
                  <c:v>16.792999999999999</c:v>
                </c:pt>
                <c:pt idx="16794" formatCode="General">
                  <c:v>16.794</c:v>
                </c:pt>
                <c:pt idx="16795" formatCode="General">
                  <c:v>16.795000000000002</c:v>
                </c:pt>
                <c:pt idx="16796" formatCode="General">
                  <c:v>16.795999999999999</c:v>
                </c:pt>
                <c:pt idx="16797" formatCode="General">
                  <c:v>16.797000000000001</c:v>
                </c:pt>
                <c:pt idx="16798" formatCode="General">
                  <c:v>16.797999999999998</c:v>
                </c:pt>
                <c:pt idx="16799" formatCode="General">
                  <c:v>16.798999999999999</c:v>
                </c:pt>
                <c:pt idx="16800" formatCode="General">
                  <c:v>16.8</c:v>
                </c:pt>
                <c:pt idx="16801" formatCode="General">
                  <c:v>16.800999999999998</c:v>
                </c:pt>
                <c:pt idx="16802" formatCode="General">
                  <c:v>16.802</c:v>
                </c:pt>
                <c:pt idx="16803" formatCode="General">
                  <c:v>16.803000000000001</c:v>
                </c:pt>
                <c:pt idx="16804" formatCode="General">
                  <c:v>16.803999999999998</c:v>
                </c:pt>
                <c:pt idx="16805" formatCode="General">
                  <c:v>16.805</c:v>
                </c:pt>
                <c:pt idx="16806" formatCode="General">
                  <c:v>16.806000000000001</c:v>
                </c:pt>
                <c:pt idx="16807" formatCode="General">
                  <c:v>16.806999999999999</c:v>
                </c:pt>
                <c:pt idx="16808" formatCode="General">
                  <c:v>16.808</c:v>
                </c:pt>
                <c:pt idx="16809" formatCode="General">
                  <c:v>16.809000000000001</c:v>
                </c:pt>
                <c:pt idx="16810" formatCode="General">
                  <c:v>16.809999999999999</c:v>
                </c:pt>
                <c:pt idx="16811" formatCode="General">
                  <c:v>16.811</c:v>
                </c:pt>
                <c:pt idx="16812" formatCode="General">
                  <c:v>16.812000000000001</c:v>
                </c:pt>
                <c:pt idx="16813" formatCode="General">
                  <c:v>16.812999999999999</c:v>
                </c:pt>
                <c:pt idx="16814" formatCode="General">
                  <c:v>16.814</c:v>
                </c:pt>
                <c:pt idx="16815" formatCode="General">
                  <c:v>16.815000000000001</c:v>
                </c:pt>
                <c:pt idx="16816" formatCode="General">
                  <c:v>16.815999999999999</c:v>
                </c:pt>
                <c:pt idx="16817" formatCode="General">
                  <c:v>16.817</c:v>
                </c:pt>
                <c:pt idx="16818" formatCode="General">
                  <c:v>16.818000000000001</c:v>
                </c:pt>
                <c:pt idx="16819" formatCode="General">
                  <c:v>16.818999999999999</c:v>
                </c:pt>
                <c:pt idx="16820" formatCode="General">
                  <c:v>16.82</c:v>
                </c:pt>
                <c:pt idx="16821" formatCode="General">
                  <c:v>16.821000000000002</c:v>
                </c:pt>
                <c:pt idx="16822" formatCode="General">
                  <c:v>16.821999999999999</c:v>
                </c:pt>
                <c:pt idx="16823" formatCode="General">
                  <c:v>16.823</c:v>
                </c:pt>
                <c:pt idx="16824" formatCode="General">
                  <c:v>16.824000000000002</c:v>
                </c:pt>
                <c:pt idx="16825" formatCode="General">
                  <c:v>16.824999999999999</c:v>
                </c:pt>
                <c:pt idx="16826" formatCode="General">
                  <c:v>16.826000000000001</c:v>
                </c:pt>
                <c:pt idx="16827" formatCode="General">
                  <c:v>16.827000000000002</c:v>
                </c:pt>
                <c:pt idx="16828" formatCode="General">
                  <c:v>16.827999999999999</c:v>
                </c:pt>
                <c:pt idx="16829" formatCode="General">
                  <c:v>16.829000000000001</c:v>
                </c:pt>
                <c:pt idx="16830" formatCode="General">
                  <c:v>16.829999999999998</c:v>
                </c:pt>
                <c:pt idx="16831" formatCode="General">
                  <c:v>16.831</c:v>
                </c:pt>
                <c:pt idx="16832" formatCode="General">
                  <c:v>16.832000000000001</c:v>
                </c:pt>
                <c:pt idx="16833" formatCode="General">
                  <c:v>16.832999999999998</c:v>
                </c:pt>
                <c:pt idx="16834" formatCode="General">
                  <c:v>16.834</c:v>
                </c:pt>
                <c:pt idx="16835" formatCode="General">
                  <c:v>16.835000000000001</c:v>
                </c:pt>
                <c:pt idx="16836" formatCode="General">
                  <c:v>16.835999999999999</c:v>
                </c:pt>
                <c:pt idx="16837" formatCode="General">
                  <c:v>16.837</c:v>
                </c:pt>
                <c:pt idx="16838" formatCode="General">
                  <c:v>16.838000000000001</c:v>
                </c:pt>
                <c:pt idx="16839" formatCode="General">
                  <c:v>16.838999999999999</c:v>
                </c:pt>
                <c:pt idx="16840" formatCode="General">
                  <c:v>16.84</c:v>
                </c:pt>
                <c:pt idx="16841" formatCode="General">
                  <c:v>16.841000000000001</c:v>
                </c:pt>
                <c:pt idx="16842" formatCode="General">
                  <c:v>16.841999999999999</c:v>
                </c:pt>
                <c:pt idx="16843" formatCode="General">
                  <c:v>16.843</c:v>
                </c:pt>
                <c:pt idx="16844" formatCode="General">
                  <c:v>16.844000000000001</c:v>
                </c:pt>
                <c:pt idx="16845" formatCode="General">
                  <c:v>16.844999999999999</c:v>
                </c:pt>
                <c:pt idx="16846" formatCode="General">
                  <c:v>16.846</c:v>
                </c:pt>
                <c:pt idx="16847" formatCode="General">
                  <c:v>16.847000000000001</c:v>
                </c:pt>
                <c:pt idx="16848" formatCode="General">
                  <c:v>16.847999999999999</c:v>
                </c:pt>
                <c:pt idx="16849" formatCode="General">
                  <c:v>16.849</c:v>
                </c:pt>
                <c:pt idx="16850" formatCode="General">
                  <c:v>16.850000000000001</c:v>
                </c:pt>
                <c:pt idx="16851" formatCode="General">
                  <c:v>16.850999999999999</c:v>
                </c:pt>
                <c:pt idx="16852" formatCode="General">
                  <c:v>16.852</c:v>
                </c:pt>
                <c:pt idx="16853" formatCode="General">
                  <c:v>16.853000000000002</c:v>
                </c:pt>
                <c:pt idx="16854" formatCode="General">
                  <c:v>16.853999999999999</c:v>
                </c:pt>
                <c:pt idx="16855" formatCode="General">
                  <c:v>16.855</c:v>
                </c:pt>
                <c:pt idx="16856" formatCode="General">
                  <c:v>16.856000000000002</c:v>
                </c:pt>
                <c:pt idx="16857" formatCode="General">
                  <c:v>16.856999999999999</c:v>
                </c:pt>
                <c:pt idx="16858" formatCode="General">
                  <c:v>16.858000000000001</c:v>
                </c:pt>
                <c:pt idx="16859" formatCode="General">
                  <c:v>16.859000000000002</c:v>
                </c:pt>
                <c:pt idx="16860" formatCode="General">
                  <c:v>16.86</c:v>
                </c:pt>
                <c:pt idx="16861" formatCode="General">
                  <c:v>16.861000000000001</c:v>
                </c:pt>
                <c:pt idx="16862" formatCode="General">
                  <c:v>16.861999999999998</c:v>
                </c:pt>
                <c:pt idx="16863" formatCode="General">
                  <c:v>16.863</c:v>
                </c:pt>
                <c:pt idx="16864" formatCode="General">
                  <c:v>16.864000000000001</c:v>
                </c:pt>
                <c:pt idx="16865" formatCode="General">
                  <c:v>16.864999999999998</c:v>
                </c:pt>
                <c:pt idx="16866" formatCode="General">
                  <c:v>16.866</c:v>
                </c:pt>
                <c:pt idx="16867" formatCode="General">
                  <c:v>16.867000000000001</c:v>
                </c:pt>
                <c:pt idx="16868" formatCode="General">
                  <c:v>16.867999999999999</c:v>
                </c:pt>
                <c:pt idx="16869" formatCode="General">
                  <c:v>16.869</c:v>
                </c:pt>
                <c:pt idx="16870" formatCode="General">
                  <c:v>16.87</c:v>
                </c:pt>
                <c:pt idx="16871" formatCode="General">
                  <c:v>16.870999999999999</c:v>
                </c:pt>
                <c:pt idx="16872" formatCode="General">
                  <c:v>16.872</c:v>
                </c:pt>
                <c:pt idx="16873" formatCode="General">
                  <c:v>16.873000000000001</c:v>
                </c:pt>
                <c:pt idx="16874" formatCode="General">
                  <c:v>16.873999999999999</c:v>
                </c:pt>
                <c:pt idx="16875" formatCode="General">
                  <c:v>16.875</c:v>
                </c:pt>
                <c:pt idx="16876" formatCode="General">
                  <c:v>16.876000000000001</c:v>
                </c:pt>
                <c:pt idx="16877" formatCode="General">
                  <c:v>16.876999999999999</c:v>
                </c:pt>
                <c:pt idx="16878" formatCode="General">
                  <c:v>16.878</c:v>
                </c:pt>
                <c:pt idx="16879" formatCode="General">
                  <c:v>16.879000000000001</c:v>
                </c:pt>
                <c:pt idx="16880" formatCode="General">
                  <c:v>16.88</c:v>
                </c:pt>
                <c:pt idx="16881" formatCode="General">
                  <c:v>16.881</c:v>
                </c:pt>
                <c:pt idx="16882" formatCode="General">
                  <c:v>16.882000000000001</c:v>
                </c:pt>
                <c:pt idx="16883" formatCode="General">
                  <c:v>16.882999999999999</c:v>
                </c:pt>
                <c:pt idx="16884" formatCode="General">
                  <c:v>16.884</c:v>
                </c:pt>
                <c:pt idx="16885" formatCode="General">
                  <c:v>16.885000000000002</c:v>
                </c:pt>
                <c:pt idx="16886" formatCode="General">
                  <c:v>16.885999999999999</c:v>
                </c:pt>
                <c:pt idx="16887" formatCode="General">
                  <c:v>16.887</c:v>
                </c:pt>
                <c:pt idx="16888" formatCode="General">
                  <c:v>16.888000000000002</c:v>
                </c:pt>
                <c:pt idx="16889" formatCode="General">
                  <c:v>16.888999999999999</c:v>
                </c:pt>
                <c:pt idx="16890" formatCode="General">
                  <c:v>16.89</c:v>
                </c:pt>
                <c:pt idx="16891" formatCode="General">
                  <c:v>16.890999999999998</c:v>
                </c:pt>
                <c:pt idx="16892" formatCode="General">
                  <c:v>16.891999999999999</c:v>
                </c:pt>
                <c:pt idx="16893" formatCode="General">
                  <c:v>16.893000000000001</c:v>
                </c:pt>
                <c:pt idx="16894" formatCode="General">
                  <c:v>16.893999999999998</c:v>
                </c:pt>
                <c:pt idx="16895" formatCode="General">
                  <c:v>16.895</c:v>
                </c:pt>
                <c:pt idx="16896" formatCode="General">
                  <c:v>16.896000000000001</c:v>
                </c:pt>
                <c:pt idx="16897" formatCode="General">
                  <c:v>16.896999999999998</c:v>
                </c:pt>
                <c:pt idx="16898" formatCode="General">
                  <c:v>16.898</c:v>
                </c:pt>
                <c:pt idx="16899" formatCode="General">
                  <c:v>16.899000000000001</c:v>
                </c:pt>
                <c:pt idx="16900" formatCode="General">
                  <c:v>16.899999999999999</c:v>
                </c:pt>
                <c:pt idx="16901" formatCode="General">
                  <c:v>16.901</c:v>
                </c:pt>
                <c:pt idx="16902" formatCode="General">
                  <c:v>16.902000000000001</c:v>
                </c:pt>
                <c:pt idx="16903" formatCode="General">
                  <c:v>16.902999999999999</c:v>
                </c:pt>
                <c:pt idx="16904" formatCode="General">
                  <c:v>16.904</c:v>
                </c:pt>
                <c:pt idx="16905" formatCode="General">
                  <c:v>16.905000000000001</c:v>
                </c:pt>
                <c:pt idx="16906" formatCode="General">
                  <c:v>16.905999999999999</c:v>
                </c:pt>
                <c:pt idx="16907" formatCode="General">
                  <c:v>16.907</c:v>
                </c:pt>
                <c:pt idx="16908" formatCode="General">
                  <c:v>16.908000000000001</c:v>
                </c:pt>
                <c:pt idx="16909" formatCode="General">
                  <c:v>16.908999999999999</c:v>
                </c:pt>
                <c:pt idx="16910" formatCode="General">
                  <c:v>16.91</c:v>
                </c:pt>
                <c:pt idx="16911" formatCode="General">
                  <c:v>16.911000000000001</c:v>
                </c:pt>
                <c:pt idx="16912" formatCode="General">
                  <c:v>16.911999999999999</c:v>
                </c:pt>
                <c:pt idx="16913" formatCode="General">
                  <c:v>16.913</c:v>
                </c:pt>
                <c:pt idx="16914" formatCode="General">
                  <c:v>16.914000000000001</c:v>
                </c:pt>
                <c:pt idx="16915" formatCode="General">
                  <c:v>16.914999999999999</c:v>
                </c:pt>
                <c:pt idx="16916" formatCode="General">
                  <c:v>16.916</c:v>
                </c:pt>
                <c:pt idx="16917" formatCode="General">
                  <c:v>16.917000000000002</c:v>
                </c:pt>
                <c:pt idx="16918" formatCode="General">
                  <c:v>16.917999999999999</c:v>
                </c:pt>
                <c:pt idx="16919" formatCode="General">
                  <c:v>16.919</c:v>
                </c:pt>
                <c:pt idx="16920" formatCode="General">
                  <c:v>16.920000000000002</c:v>
                </c:pt>
                <c:pt idx="16921" formatCode="General">
                  <c:v>16.920999999999999</c:v>
                </c:pt>
                <c:pt idx="16922" formatCode="General">
                  <c:v>16.922000000000001</c:v>
                </c:pt>
                <c:pt idx="16923" formatCode="General">
                  <c:v>16.922999999999998</c:v>
                </c:pt>
                <c:pt idx="16924" formatCode="General">
                  <c:v>16.923999999999999</c:v>
                </c:pt>
                <c:pt idx="16925" formatCode="General">
                  <c:v>16.925000000000001</c:v>
                </c:pt>
                <c:pt idx="16926" formatCode="General">
                  <c:v>16.925999999999998</c:v>
                </c:pt>
                <c:pt idx="16927" formatCode="General">
                  <c:v>16.927</c:v>
                </c:pt>
                <c:pt idx="16928" formatCode="General">
                  <c:v>16.928000000000001</c:v>
                </c:pt>
                <c:pt idx="16929" formatCode="General">
                  <c:v>16.928999999999998</c:v>
                </c:pt>
                <c:pt idx="16930" formatCode="General">
                  <c:v>16.93</c:v>
                </c:pt>
                <c:pt idx="16931" formatCode="General">
                  <c:v>16.931000000000001</c:v>
                </c:pt>
                <c:pt idx="16932" formatCode="General">
                  <c:v>16.931999999999999</c:v>
                </c:pt>
                <c:pt idx="16933" formatCode="General">
                  <c:v>16.933</c:v>
                </c:pt>
                <c:pt idx="16934" formatCode="General">
                  <c:v>16.934000000000001</c:v>
                </c:pt>
                <c:pt idx="16935" formatCode="General">
                  <c:v>16.934999999999999</c:v>
                </c:pt>
                <c:pt idx="16936" formatCode="General">
                  <c:v>16.936</c:v>
                </c:pt>
                <c:pt idx="16937" formatCode="General">
                  <c:v>16.937000000000001</c:v>
                </c:pt>
                <c:pt idx="16938" formatCode="General">
                  <c:v>16.937999999999999</c:v>
                </c:pt>
                <c:pt idx="16939" formatCode="General">
                  <c:v>16.939</c:v>
                </c:pt>
                <c:pt idx="16940" formatCode="General">
                  <c:v>16.940000000000001</c:v>
                </c:pt>
                <c:pt idx="16941" formatCode="General">
                  <c:v>16.940999999999999</c:v>
                </c:pt>
                <c:pt idx="16942" formatCode="General">
                  <c:v>16.942</c:v>
                </c:pt>
                <c:pt idx="16943" formatCode="General">
                  <c:v>16.943000000000001</c:v>
                </c:pt>
                <c:pt idx="16944" formatCode="General">
                  <c:v>16.943999999999999</c:v>
                </c:pt>
                <c:pt idx="16945" formatCode="General">
                  <c:v>16.945</c:v>
                </c:pt>
                <c:pt idx="16946" formatCode="General">
                  <c:v>16.946000000000002</c:v>
                </c:pt>
                <c:pt idx="16947" formatCode="General">
                  <c:v>16.946999999999999</c:v>
                </c:pt>
                <c:pt idx="16948" formatCode="General">
                  <c:v>16.948</c:v>
                </c:pt>
                <c:pt idx="16949" formatCode="General">
                  <c:v>16.949000000000002</c:v>
                </c:pt>
                <c:pt idx="16950" formatCode="General">
                  <c:v>16.95</c:v>
                </c:pt>
                <c:pt idx="16951" formatCode="General">
                  <c:v>16.951000000000001</c:v>
                </c:pt>
                <c:pt idx="16952" formatCode="General">
                  <c:v>16.952000000000002</c:v>
                </c:pt>
                <c:pt idx="16953" formatCode="General">
                  <c:v>16.952999999999999</c:v>
                </c:pt>
                <c:pt idx="16954" formatCode="General">
                  <c:v>16.954000000000001</c:v>
                </c:pt>
                <c:pt idx="16955" formatCode="General">
                  <c:v>16.954999999999998</c:v>
                </c:pt>
                <c:pt idx="16956" formatCode="General">
                  <c:v>16.956</c:v>
                </c:pt>
                <c:pt idx="16957" formatCode="General">
                  <c:v>16.957000000000001</c:v>
                </c:pt>
                <c:pt idx="16958" formatCode="General">
                  <c:v>16.957999999999998</c:v>
                </c:pt>
                <c:pt idx="16959" formatCode="General">
                  <c:v>16.959</c:v>
                </c:pt>
                <c:pt idx="16960" formatCode="General">
                  <c:v>16.96</c:v>
                </c:pt>
                <c:pt idx="16961" formatCode="General">
                  <c:v>16.960999999999999</c:v>
                </c:pt>
                <c:pt idx="16962" formatCode="General">
                  <c:v>16.962</c:v>
                </c:pt>
                <c:pt idx="16963" formatCode="General">
                  <c:v>16.963000000000001</c:v>
                </c:pt>
                <c:pt idx="16964" formatCode="General">
                  <c:v>16.963999999999999</c:v>
                </c:pt>
                <c:pt idx="16965" formatCode="General">
                  <c:v>16.965</c:v>
                </c:pt>
                <c:pt idx="16966" formatCode="General">
                  <c:v>16.966000000000001</c:v>
                </c:pt>
                <c:pt idx="16967" formatCode="General">
                  <c:v>16.966999999999999</c:v>
                </c:pt>
                <c:pt idx="16968" formatCode="General">
                  <c:v>16.968</c:v>
                </c:pt>
                <c:pt idx="16969" formatCode="General">
                  <c:v>16.969000000000001</c:v>
                </c:pt>
                <c:pt idx="16970" formatCode="General">
                  <c:v>16.97</c:v>
                </c:pt>
                <c:pt idx="16971" formatCode="General">
                  <c:v>16.971</c:v>
                </c:pt>
                <c:pt idx="16972" formatCode="General">
                  <c:v>16.972000000000001</c:v>
                </c:pt>
                <c:pt idx="16973" formatCode="General">
                  <c:v>16.972999999999999</c:v>
                </c:pt>
                <c:pt idx="16974" formatCode="General">
                  <c:v>16.974</c:v>
                </c:pt>
                <c:pt idx="16975" formatCode="General">
                  <c:v>16.975000000000001</c:v>
                </c:pt>
                <c:pt idx="16976" formatCode="General">
                  <c:v>16.975999999999999</c:v>
                </c:pt>
                <c:pt idx="16977" formatCode="General">
                  <c:v>16.977</c:v>
                </c:pt>
                <c:pt idx="16978" formatCode="General">
                  <c:v>16.978000000000002</c:v>
                </c:pt>
                <c:pt idx="16979" formatCode="General">
                  <c:v>16.978999999999999</c:v>
                </c:pt>
                <c:pt idx="16980" formatCode="General">
                  <c:v>16.98</c:v>
                </c:pt>
                <c:pt idx="16981" formatCode="General">
                  <c:v>16.981000000000002</c:v>
                </c:pt>
                <c:pt idx="16982" formatCode="General">
                  <c:v>16.981999999999999</c:v>
                </c:pt>
                <c:pt idx="16983" formatCode="General">
                  <c:v>16.983000000000001</c:v>
                </c:pt>
                <c:pt idx="16984" formatCode="General">
                  <c:v>16.984000000000002</c:v>
                </c:pt>
                <c:pt idx="16985" formatCode="General">
                  <c:v>16.984999999999999</c:v>
                </c:pt>
                <c:pt idx="16986" formatCode="General">
                  <c:v>16.986000000000001</c:v>
                </c:pt>
                <c:pt idx="16987" formatCode="General">
                  <c:v>16.986999999999998</c:v>
                </c:pt>
                <c:pt idx="16988" formatCode="General">
                  <c:v>16.988</c:v>
                </c:pt>
                <c:pt idx="16989" formatCode="General">
                  <c:v>16.989000000000001</c:v>
                </c:pt>
                <c:pt idx="16990" formatCode="General">
                  <c:v>16.989999999999998</c:v>
                </c:pt>
                <c:pt idx="16991" formatCode="General">
                  <c:v>16.991</c:v>
                </c:pt>
                <c:pt idx="16992" formatCode="General">
                  <c:v>16.992000000000001</c:v>
                </c:pt>
                <c:pt idx="16993" formatCode="General">
                  <c:v>16.992999999999999</c:v>
                </c:pt>
                <c:pt idx="16994" formatCode="General">
                  <c:v>16.994</c:v>
                </c:pt>
                <c:pt idx="16995" formatCode="General">
                  <c:v>16.995000000000001</c:v>
                </c:pt>
                <c:pt idx="16996" formatCode="General">
                  <c:v>16.995999999999999</c:v>
                </c:pt>
                <c:pt idx="16997" formatCode="General">
                  <c:v>16.997</c:v>
                </c:pt>
                <c:pt idx="16998" formatCode="General">
                  <c:v>16.998000000000001</c:v>
                </c:pt>
                <c:pt idx="16999" formatCode="General">
                  <c:v>16.998999999999999</c:v>
                </c:pt>
                <c:pt idx="17000" formatCode="General">
                  <c:v>17</c:v>
                </c:pt>
                <c:pt idx="17001" formatCode="General">
                  <c:v>17.001000000000001</c:v>
                </c:pt>
                <c:pt idx="17002" formatCode="General">
                  <c:v>17.001999999999999</c:v>
                </c:pt>
                <c:pt idx="17003" formatCode="General">
                  <c:v>17.003</c:v>
                </c:pt>
                <c:pt idx="17004" formatCode="General">
                  <c:v>17.004000000000001</c:v>
                </c:pt>
                <c:pt idx="17005" formatCode="General">
                  <c:v>17.004999999999999</c:v>
                </c:pt>
                <c:pt idx="17006" formatCode="General">
                  <c:v>17.006</c:v>
                </c:pt>
                <c:pt idx="17007" formatCode="General">
                  <c:v>17.007000000000001</c:v>
                </c:pt>
                <c:pt idx="17008" formatCode="General">
                  <c:v>17.007999999999999</c:v>
                </c:pt>
                <c:pt idx="17009" formatCode="General">
                  <c:v>17.009</c:v>
                </c:pt>
                <c:pt idx="17010" formatCode="General">
                  <c:v>17.010000000000002</c:v>
                </c:pt>
                <c:pt idx="17011" formatCode="General">
                  <c:v>17.010999999999999</c:v>
                </c:pt>
                <c:pt idx="17012" formatCode="General">
                  <c:v>17.012</c:v>
                </c:pt>
                <c:pt idx="17013" formatCode="General">
                  <c:v>17.013000000000002</c:v>
                </c:pt>
                <c:pt idx="17014" formatCode="General">
                  <c:v>17.013999999999999</c:v>
                </c:pt>
                <c:pt idx="17015" formatCode="General">
                  <c:v>17.015000000000001</c:v>
                </c:pt>
                <c:pt idx="17016" formatCode="General">
                  <c:v>17.015999999999998</c:v>
                </c:pt>
                <c:pt idx="17017" formatCode="General">
                  <c:v>17.016999999999999</c:v>
                </c:pt>
                <c:pt idx="17018" formatCode="General">
                  <c:v>17.018000000000001</c:v>
                </c:pt>
                <c:pt idx="17019" formatCode="General">
                  <c:v>17.018999999999998</c:v>
                </c:pt>
                <c:pt idx="17020" formatCode="General">
                  <c:v>17.02</c:v>
                </c:pt>
                <c:pt idx="17021" formatCode="General">
                  <c:v>17.021000000000001</c:v>
                </c:pt>
                <c:pt idx="17022" formatCode="General">
                  <c:v>17.021999999999998</c:v>
                </c:pt>
                <c:pt idx="17023" formatCode="General">
                  <c:v>17.023</c:v>
                </c:pt>
                <c:pt idx="17024" formatCode="General">
                  <c:v>17.024000000000001</c:v>
                </c:pt>
                <c:pt idx="17025" formatCode="General">
                  <c:v>17.024999999999999</c:v>
                </c:pt>
                <c:pt idx="17026" formatCode="General">
                  <c:v>17.026</c:v>
                </c:pt>
                <c:pt idx="17027" formatCode="General">
                  <c:v>17.027000000000001</c:v>
                </c:pt>
                <c:pt idx="17028" formatCode="General">
                  <c:v>17.027999999999999</c:v>
                </c:pt>
                <c:pt idx="17029" formatCode="General">
                  <c:v>17.029</c:v>
                </c:pt>
                <c:pt idx="17030" formatCode="General">
                  <c:v>17.03</c:v>
                </c:pt>
                <c:pt idx="17031" formatCode="General">
                  <c:v>17.030999999999999</c:v>
                </c:pt>
                <c:pt idx="17032" formatCode="General">
                  <c:v>17.032</c:v>
                </c:pt>
                <c:pt idx="17033" formatCode="General">
                  <c:v>17.033000000000001</c:v>
                </c:pt>
                <c:pt idx="17034" formatCode="General">
                  <c:v>17.033999999999999</c:v>
                </c:pt>
                <c:pt idx="17035" formatCode="General">
                  <c:v>17.035</c:v>
                </c:pt>
                <c:pt idx="17036" formatCode="General">
                  <c:v>17.036000000000001</c:v>
                </c:pt>
                <c:pt idx="17037" formatCode="General">
                  <c:v>17.036999999999999</c:v>
                </c:pt>
                <c:pt idx="17038" formatCode="General">
                  <c:v>17.038</c:v>
                </c:pt>
                <c:pt idx="17039" formatCode="General">
                  <c:v>17.039000000000001</c:v>
                </c:pt>
                <c:pt idx="17040" formatCode="General">
                  <c:v>17.04</c:v>
                </c:pt>
                <c:pt idx="17041" formatCode="General">
                  <c:v>17.041</c:v>
                </c:pt>
                <c:pt idx="17042" formatCode="General">
                  <c:v>17.042000000000002</c:v>
                </c:pt>
                <c:pt idx="17043" formatCode="General">
                  <c:v>17.042999999999999</c:v>
                </c:pt>
                <c:pt idx="17044" formatCode="General">
                  <c:v>17.044</c:v>
                </c:pt>
                <c:pt idx="17045" formatCode="General">
                  <c:v>17.045000000000002</c:v>
                </c:pt>
                <c:pt idx="17046" formatCode="General">
                  <c:v>17.045999999999999</c:v>
                </c:pt>
                <c:pt idx="17047" formatCode="General">
                  <c:v>17.047000000000001</c:v>
                </c:pt>
                <c:pt idx="17048" formatCode="General">
                  <c:v>17.047999999999998</c:v>
                </c:pt>
                <c:pt idx="17049" formatCode="General">
                  <c:v>17.048999999999999</c:v>
                </c:pt>
                <c:pt idx="17050" formatCode="General">
                  <c:v>17.05</c:v>
                </c:pt>
                <c:pt idx="17051" formatCode="General">
                  <c:v>17.050999999999998</c:v>
                </c:pt>
                <c:pt idx="17052" formatCode="General">
                  <c:v>17.052</c:v>
                </c:pt>
                <c:pt idx="17053" formatCode="General">
                  <c:v>17.053000000000001</c:v>
                </c:pt>
                <c:pt idx="17054" formatCode="General">
                  <c:v>17.053999999999998</c:v>
                </c:pt>
                <c:pt idx="17055" formatCode="General">
                  <c:v>17.055</c:v>
                </c:pt>
                <c:pt idx="17056" formatCode="General">
                  <c:v>17.056000000000001</c:v>
                </c:pt>
                <c:pt idx="17057" formatCode="General">
                  <c:v>17.056999999999999</c:v>
                </c:pt>
                <c:pt idx="17058" formatCode="General">
                  <c:v>17.058</c:v>
                </c:pt>
                <c:pt idx="17059" formatCode="General">
                  <c:v>17.059000000000001</c:v>
                </c:pt>
                <c:pt idx="17060" formatCode="General">
                  <c:v>17.059999999999999</c:v>
                </c:pt>
                <c:pt idx="17061" formatCode="General">
                  <c:v>17.061</c:v>
                </c:pt>
                <c:pt idx="17062" formatCode="General">
                  <c:v>17.062000000000001</c:v>
                </c:pt>
                <c:pt idx="17063" formatCode="General">
                  <c:v>17.062999999999999</c:v>
                </c:pt>
                <c:pt idx="17064" formatCode="General">
                  <c:v>17.064</c:v>
                </c:pt>
                <c:pt idx="17065" formatCode="General">
                  <c:v>17.065000000000001</c:v>
                </c:pt>
                <c:pt idx="17066" formatCode="General">
                  <c:v>17.065999999999999</c:v>
                </c:pt>
                <c:pt idx="17067" formatCode="General">
                  <c:v>17.067</c:v>
                </c:pt>
                <c:pt idx="17068" formatCode="General">
                  <c:v>17.068000000000001</c:v>
                </c:pt>
                <c:pt idx="17069" formatCode="General">
                  <c:v>17.068999999999999</c:v>
                </c:pt>
                <c:pt idx="17070" formatCode="General">
                  <c:v>17.07</c:v>
                </c:pt>
                <c:pt idx="17071" formatCode="General">
                  <c:v>17.071000000000002</c:v>
                </c:pt>
                <c:pt idx="17072" formatCode="General">
                  <c:v>17.071999999999999</c:v>
                </c:pt>
                <c:pt idx="17073" formatCode="General">
                  <c:v>17.073</c:v>
                </c:pt>
                <c:pt idx="17074" formatCode="General">
                  <c:v>17.074000000000002</c:v>
                </c:pt>
                <c:pt idx="17075" formatCode="General">
                  <c:v>17.074999999999999</c:v>
                </c:pt>
                <c:pt idx="17076" formatCode="General">
                  <c:v>17.076000000000001</c:v>
                </c:pt>
                <c:pt idx="17077" formatCode="General">
                  <c:v>17.077000000000002</c:v>
                </c:pt>
                <c:pt idx="17078" formatCode="General">
                  <c:v>17.077999999999999</c:v>
                </c:pt>
                <c:pt idx="17079" formatCode="General">
                  <c:v>17.079000000000001</c:v>
                </c:pt>
                <c:pt idx="17080" formatCode="General">
                  <c:v>17.079999999999998</c:v>
                </c:pt>
                <c:pt idx="17081" formatCode="General">
                  <c:v>17.081</c:v>
                </c:pt>
                <c:pt idx="17082" formatCode="General">
                  <c:v>17.082000000000001</c:v>
                </c:pt>
                <c:pt idx="17083" formatCode="General">
                  <c:v>17.082999999999998</c:v>
                </c:pt>
                <c:pt idx="17084" formatCode="General">
                  <c:v>17.084</c:v>
                </c:pt>
                <c:pt idx="17085" formatCode="General">
                  <c:v>17.085000000000001</c:v>
                </c:pt>
                <c:pt idx="17086" formatCode="General">
                  <c:v>17.085999999999999</c:v>
                </c:pt>
                <c:pt idx="17087" formatCode="General">
                  <c:v>17.087</c:v>
                </c:pt>
                <c:pt idx="17088" formatCode="General">
                  <c:v>17.088000000000001</c:v>
                </c:pt>
                <c:pt idx="17089" formatCode="General">
                  <c:v>17.088999999999999</c:v>
                </c:pt>
                <c:pt idx="17090" formatCode="General">
                  <c:v>17.09</c:v>
                </c:pt>
                <c:pt idx="17091" formatCode="General">
                  <c:v>17.091000000000001</c:v>
                </c:pt>
                <c:pt idx="17092" formatCode="General">
                  <c:v>17.091999999999999</c:v>
                </c:pt>
                <c:pt idx="17093" formatCode="General">
                  <c:v>17.093</c:v>
                </c:pt>
                <c:pt idx="17094" formatCode="General">
                  <c:v>17.094000000000001</c:v>
                </c:pt>
                <c:pt idx="17095" formatCode="General">
                  <c:v>17.094999999999999</c:v>
                </c:pt>
                <c:pt idx="17096" formatCode="General">
                  <c:v>17.096</c:v>
                </c:pt>
                <c:pt idx="17097" formatCode="General">
                  <c:v>17.097000000000001</c:v>
                </c:pt>
                <c:pt idx="17098" formatCode="General">
                  <c:v>17.097999999999999</c:v>
                </c:pt>
                <c:pt idx="17099" formatCode="General">
                  <c:v>17.099</c:v>
                </c:pt>
                <c:pt idx="17100" formatCode="General">
                  <c:v>17.100000000000001</c:v>
                </c:pt>
                <c:pt idx="17101" formatCode="General">
                  <c:v>17.100999999999999</c:v>
                </c:pt>
                <c:pt idx="17102" formatCode="General">
                  <c:v>17.102</c:v>
                </c:pt>
                <c:pt idx="17103" formatCode="General">
                  <c:v>17.103000000000002</c:v>
                </c:pt>
                <c:pt idx="17104" formatCode="General">
                  <c:v>17.103999999999999</c:v>
                </c:pt>
                <c:pt idx="17105" formatCode="General">
                  <c:v>17.105</c:v>
                </c:pt>
                <c:pt idx="17106" formatCode="General">
                  <c:v>17.106000000000002</c:v>
                </c:pt>
                <c:pt idx="17107" formatCode="General">
                  <c:v>17.106999999999999</c:v>
                </c:pt>
                <c:pt idx="17108" formatCode="General">
                  <c:v>17.108000000000001</c:v>
                </c:pt>
                <c:pt idx="17109" formatCode="General">
                  <c:v>17.109000000000002</c:v>
                </c:pt>
                <c:pt idx="17110" formatCode="General">
                  <c:v>17.11</c:v>
                </c:pt>
                <c:pt idx="17111" formatCode="General">
                  <c:v>17.111000000000001</c:v>
                </c:pt>
                <c:pt idx="17112" formatCode="General">
                  <c:v>17.111999999999998</c:v>
                </c:pt>
                <c:pt idx="17113" formatCode="General">
                  <c:v>17.113</c:v>
                </c:pt>
                <c:pt idx="17114" formatCode="General">
                  <c:v>17.114000000000001</c:v>
                </c:pt>
                <c:pt idx="17115" formatCode="General">
                  <c:v>17.114999999999998</c:v>
                </c:pt>
                <c:pt idx="17116" formatCode="General">
                  <c:v>17.116</c:v>
                </c:pt>
                <c:pt idx="17117" formatCode="General">
                  <c:v>17.117000000000001</c:v>
                </c:pt>
                <c:pt idx="17118" formatCode="General">
                  <c:v>17.117999999999999</c:v>
                </c:pt>
                <c:pt idx="17119" formatCode="General">
                  <c:v>17.119</c:v>
                </c:pt>
                <c:pt idx="17120" formatCode="General">
                  <c:v>17.12</c:v>
                </c:pt>
                <c:pt idx="17121" formatCode="General">
                  <c:v>17.120999999999999</c:v>
                </c:pt>
                <c:pt idx="17122" formatCode="General">
                  <c:v>17.122</c:v>
                </c:pt>
                <c:pt idx="17123" formatCode="General">
                  <c:v>17.123000000000001</c:v>
                </c:pt>
                <c:pt idx="17124" formatCode="General">
                  <c:v>17.123999999999999</c:v>
                </c:pt>
                <c:pt idx="17125" formatCode="General">
                  <c:v>17.125</c:v>
                </c:pt>
                <c:pt idx="17126" formatCode="General">
                  <c:v>17.126000000000001</c:v>
                </c:pt>
                <c:pt idx="17127" formatCode="General">
                  <c:v>17.126999999999999</c:v>
                </c:pt>
                <c:pt idx="17128" formatCode="General">
                  <c:v>17.128</c:v>
                </c:pt>
                <c:pt idx="17129" formatCode="General">
                  <c:v>17.129000000000001</c:v>
                </c:pt>
                <c:pt idx="17130" formatCode="General">
                  <c:v>17.13</c:v>
                </c:pt>
                <c:pt idx="17131" formatCode="General">
                  <c:v>17.131</c:v>
                </c:pt>
                <c:pt idx="17132" formatCode="General">
                  <c:v>17.132000000000001</c:v>
                </c:pt>
                <c:pt idx="17133" formatCode="General">
                  <c:v>17.132999999999999</c:v>
                </c:pt>
                <c:pt idx="17134" formatCode="General">
                  <c:v>17.134</c:v>
                </c:pt>
                <c:pt idx="17135" formatCode="General">
                  <c:v>17.135000000000002</c:v>
                </c:pt>
                <c:pt idx="17136" formatCode="General">
                  <c:v>17.135999999999999</c:v>
                </c:pt>
                <c:pt idx="17137" formatCode="General">
                  <c:v>17.137</c:v>
                </c:pt>
                <c:pt idx="17138" formatCode="General">
                  <c:v>17.138000000000002</c:v>
                </c:pt>
                <c:pt idx="17139" formatCode="General">
                  <c:v>17.138999999999999</c:v>
                </c:pt>
                <c:pt idx="17140" formatCode="General">
                  <c:v>17.14</c:v>
                </c:pt>
                <c:pt idx="17141" formatCode="General">
                  <c:v>17.140999999999998</c:v>
                </c:pt>
                <c:pt idx="17142" formatCode="General">
                  <c:v>17.141999999999999</c:v>
                </c:pt>
                <c:pt idx="17143" formatCode="General">
                  <c:v>17.143000000000001</c:v>
                </c:pt>
                <c:pt idx="17144" formatCode="General">
                  <c:v>17.143999999999998</c:v>
                </c:pt>
                <c:pt idx="17145" formatCode="General">
                  <c:v>17.145</c:v>
                </c:pt>
                <c:pt idx="17146" formatCode="General">
                  <c:v>17.146000000000001</c:v>
                </c:pt>
                <c:pt idx="17147" formatCode="General">
                  <c:v>17.146999999999998</c:v>
                </c:pt>
                <c:pt idx="17148" formatCode="General">
                  <c:v>17.148</c:v>
                </c:pt>
                <c:pt idx="17149" formatCode="General">
                  <c:v>17.149000000000001</c:v>
                </c:pt>
                <c:pt idx="17150" formatCode="General">
                  <c:v>17.149999999999999</c:v>
                </c:pt>
                <c:pt idx="17151" formatCode="General">
                  <c:v>17.151</c:v>
                </c:pt>
                <c:pt idx="17152" formatCode="General">
                  <c:v>17.152000000000001</c:v>
                </c:pt>
                <c:pt idx="17153" formatCode="General">
                  <c:v>17.152999999999999</c:v>
                </c:pt>
                <c:pt idx="17154" formatCode="General">
                  <c:v>17.154</c:v>
                </c:pt>
                <c:pt idx="17155" formatCode="General">
                  <c:v>17.155000000000001</c:v>
                </c:pt>
                <c:pt idx="17156" formatCode="General">
                  <c:v>17.155999999999999</c:v>
                </c:pt>
                <c:pt idx="17157" formatCode="General">
                  <c:v>17.157</c:v>
                </c:pt>
                <c:pt idx="17158" formatCode="General">
                  <c:v>17.158000000000001</c:v>
                </c:pt>
                <c:pt idx="17159" formatCode="General">
                  <c:v>17.158999999999999</c:v>
                </c:pt>
                <c:pt idx="17160" formatCode="General">
                  <c:v>17.16</c:v>
                </c:pt>
                <c:pt idx="17161" formatCode="General">
                  <c:v>17.161000000000001</c:v>
                </c:pt>
                <c:pt idx="17162" formatCode="General">
                  <c:v>17.161999999999999</c:v>
                </c:pt>
                <c:pt idx="17163" formatCode="General">
                  <c:v>17.163</c:v>
                </c:pt>
                <c:pt idx="17164" formatCode="General">
                  <c:v>17.164000000000001</c:v>
                </c:pt>
                <c:pt idx="17165" formatCode="General">
                  <c:v>17.164999999999999</c:v>
                </c:pt>
                <c:pt idx="17166" formatCode="General">
                  <c:v>17.166</c:v>
                </c:pt>
                <c:pt idx="17167" formatCode="General">
                  <c:v>17.167000000000002</c:v>
                </c:pt>
                <c:pt idx="17168" formatCode="General">
                  <c:v>17.167999999999999</c:v>
                </c:pt>
                <c:pt idx="17169" formatCode="General">
                  <c:v>17.169</c:v>
                </c:pt>
                <c:pt idx="17170" formatCode="General">
                  <c:v>17.170000000000002</c:v>
                </c:pt>
                <c:pt idx="17171" formatCode="General">
                  <c:v>17.170999999999999</c:v>
                </c:pt>
                <c:pt idx="17172" formatCode="General">
                  <c:v>17.172000000000001</c:v>
                </c:pt>
                <c:pt idx="17173" formatCode="General">
                  <c:v>17.172999999999998</c:v>
                </c:pt>
                <c:pt idx="17174" formatCode="General">
                  <c:v>17.173999999999999</c:v>
                </c:pt>
                <c:pt idx="17175" formatCode="General">
                  <c:v>17.175000000000001</c:v>
                </c:pt>
                <c:pt idx="17176" formatCode="General">
                  <c:v>17.175999999999998</c:v>
                </c:pt>
                <c:pt idx="17177" formatCode="General">
                  <c:v>17.177</c:v>
                </c:pt>
                <c:pt idx="17178" formatCode="General">
                  <c:v>17.178000000000001</c:v>
                </c:pt>
                <c:pt idx="17179" formatCode="General">
                  <c:v>17.178999999999998</c:v>
                </c:pt>
                <c:pt idx="17180" formatCode="General">
                  <c:v>17.18</c:v>
                </c:pt>
                <c:pt idx="17181" formatCode="General">
                  <c:v>17.181000000000001</c:v>
                </c:pt>
                <c:pt idx="17182" formatCode="General">
                  <c:v>17.181999999999999</c:v>
                </c:pt>
                <c:pt idx="17183" formatCode="General">
                  <c:v>17.183</c:v>
                </c:pt>
                <c:pt idx="17184" formatCode="General">
                  <c:v>17.184000000000001</c:v>
                </c:pt>
                <c:pt idx="17185" formatCode="General">
                  <c:v>17.184999999999999</c:v>
                </c:pt>
                <c:pt idx="17186" formatCode="General">
                  <c:v>17.186</c:v>
                </c:pt>
                <c:pt idx="17187" formatCode="General">
                  <c:v>17.187000000000001</c:v>
                </c:pt>
                <c:pt idx="17188" formatCode="General">
                  <c:v>17.187999999999999</c:v>
                </c:pt>
                <c:pt idx="17189" formatCode="General">
                  <c:v>17.189</c:v>
                </c:pt>
                <c:pt idx="17190" formatCode="General">
                  <c:v>17.190000000000001</c:v>
                </c:pt>
                <c:pt idx="17191" formatCode="General">
                  <c:v>17.190999999999999</c:v>
                </c:pt>
                <c:pt idx="17192" formatCode="General">
                  <c:v>17.192</c:v>
                </c:pt>
                <c:pt idx="17193" formatCode="General">
                  <c:v>17.193000000000001</c:v>
                </c:pt>
                <c:pt idx="17194" formatCode="General">
                  <c:v>17.193999999999999</c:v>
                </c:pt>
                <c:pt idx="17195" formatCode="General">
                  <c:v>17.195</c:v>
                </c:pt>
                <c:pt idx="17196" formatCode="General">
                  <c:v>17.196000000000002</c:v>
                </c:pt>
                <c:pt idx="17197" formatCode="General">
                  <c:v>17.196999999999999</c:v>
                </c:pt>
                <c:pt idx="17198" formatCode="General">
                  <c:v>17.198</c:v>
                </c:pt>
                <c:pt idx="17199" formatCode="General">
                  <c:v>17.199000000000002</c:v>
                </c:pt>
                <c:pt idx="17200" formatCode="General">
                  <c:v>17.2</c:v>
                </c:pt>
                <c:pt idx="17201" formatCode="General">
                  <c:v>17.201000000000001</c:v>
                </c:pt>
                <c:pt idx="17202" formatCode="General">
                  <c:v>17.202000000000002</c:v>
                </c:pt>
                <c:pt idx="17203" formatCode="General">
                  <c:v>17.202999999999999</c:v>
                </c:pt>
                <c:pt idx="17204" formatCode="General">
                  <c:v>17.204000000000001</c:v>
                </c:pt>
                <c:pt idx="17205" formatCode="General">
                  <c:v>17.204999999999998</c:v>
                </c:pt>
                <c:pt idx="17206" formatCode="General">
                  <c:v>17.206</c:v>
                </c:pt>
                <c:pt idx="17207" formatCode="General">
                  <c:v>17.207000000000001</c:v>
                </c:pt>
                <c:pt idx="17208" formatCode="General">
                  <c:v>17.207999999999998</c:v>
                </c:pt>
                <c:pt idx="17209" formatCode="General">
                  <c:v>17.209</c:v>
                </c:pt>
                <c:pt idx="17210" formatCode="General">
                  <c:v>17.21</c:v>
                </c:pt>
                <c:pt idx="17211" formatCode="General">
                  <c:v>17.210999999999999</c:v>
                </c:pt>
                <c:pt idx="17212" formatCode="General">
                  <c:v>17.212</c:v>
                </c:pt>
                <c:pt idx="17213" formatCode="General">
                  <c:v>17.213000000000001</c:v>
                </c:pt>
                <c:pt idx="17214" formatCode="General">
                  <c:v>17.213999999999999</c:v>
                </c:pt>
                <c:pt idx="17215" formatCode="General">
                  <c:v>17.215</c:v>
                </c:pt>
                <c:pt idx="17216" formatCode="General">
                  <c:v>17.216000000000001</c:v>
                </c:pt>
                <c:pt idx="17217" formatCode="General">
                  <c:v>17.216999999999999</c:v>
                </c:pt>
                <c:pt idx="17218" formatCode="General">
                  <c:v>17.218</c:v>
                </c:pt>
                <c:pt idx="17219" formatCode="General">
                  <c:v>17.219000000000001</c:v>
                </c:pt>
                <c:pt idx="17220" formatCode="General">
                  <c:v>17.22</c:v>
                </c:pt>
                <c:pt idx="17221" formatCode="General">
                  <c:v>17.221</c:v>
                </c:pt>
                <c:pt idx="17222" formatCode="General">
                  <c:v>17.222000000000001</c:v>
                </c:pt>
                <c:pt idx="17223" formatCode="General">
                  <c:v>17.222999999999999</c:v>
                </c:pt>
                <c:pt idx="17224" formatCode="General">
                  <c:v>17.224</c:v>
                </c:pt>
                <c:pt idx="17225" formatCode="General">
                  <c:v>17.225000000000001</c:v>
                </c:pt>
                <c:pt idx="17226" formatCode="General">
                  <c:v>17.225999999999999</c:v>
                </c:pt>
                <c:pt idx="17227" formatCode="General">
                  <c:v>17.227</c:v>
                </c:pt>
                <c:pt idx="17228" formatCode="General">
                  <c:v>17.228000000000002</c:v>
                </c:pt>
                <c:pt idx="17229" formatCode="General">
                  <c:v>17.228999999999999</c:v>
                </c:pt>
                <c:pt idx="17230" formatCode="General">
                  <c:v>17.23</c:v>
                </c:pt>
                <c:pt idx="17231" formatCode="General">
                  <c:v>17.231000000000002</c:v>
                </c:pt>
                <c:pt idx="17232" formatCode="General">
                  <c:v>17.231999999999999</c:v>
                </c:pt>
                <c:pt idx="17233" formatCode="General">
                  <c:v>17.233000000000001</c:v>
                </c:pt>
                <c:pt idx="17234" formatCode="General">
                  <c:v>17.234000000000002</c:v>
                </c:pt>
                <c:pt idx="17235" formatCode="General">
                  <c:v>17.234999999999999</c:v>
                </c:pt>
                <c:pt idx="17236" formatCode="General">
                  <c:v>17.236000000000001</c:v>
                </c:pt>
                <c:pt idx="17237" formatCode="General">
                  <c:v>17.236999999999998</c:v>
                </c:pt>
                <c:pt idx="17238" formatCode="General">
                  <c:v>17.238</c:v>
                </c:pt>
                <c:pt idx="17239" formatCode="General">
                  <c:v>17.239000000000001</c:v>
                </c:pt>
                <c:pt idx="17240" formatCode="General">
                  <c:v>17.239999999999998</c:v>
                </c:pt>
                <c:pt idx="17241" formatCode="General">
                  <c:v>17.241</c:v>
                </c:pt>
                <c:pt idx="17242" formatCode="General">
                  <c:v>17.242000000000001</c:v>
                </c:pt>
                <c:pt idx="17243" formatCode="General">
                  <c:v>17.242999999999999</c:v>
                </c:pt>
                <c:pt idx="17244" formatCode="General">
                  <c:v>17.244</c:v>
                </c:pt>
                <c:pt idx="17245" formatCode="General">
                  <c:v>17.245000000000001</c:v>
                </c:pt>
                <c:pt idx="17246" formatCode="General">
                  <c:v>17.245999999999999</c:v>
                </c:pt>
                <c:pt idx="17247" formatCode="General">
                  <c:v>17.247</c:v>
                </c:pt>
                <c:pt idx="17248" formatCode="General">
                  <c:v>17.248000000000001</c:v>
                </c:pt>
                <c:pt idx="17249" formatCode="General">
                  <c:v>17.248999999999999</c:v>
                </c:pt>
                <c:pt idx="17250" formatCode="General">
                  <c:v>17.25</c:v>
                </c:pt>
                <c:pt idx="17251" formatCode="General">
                  <c:v>17.251000000000001</c:v>
                </c:pt>
                <c:pt idx="17252" formatCode="General">
                  <c:v>17.251999999999999</c:v>
                </c:pt>
                <c:pt idx="17253" formatCode="General">
                  <c:v>17.253</c:v>
                </c:pt>
                <c:pt idx="17254" formatCode="General">
                  <c:v>17.254000000000001</c:v>
                </c:pt>
                <c:pt idx="17255" formatCode="General">
                  <c:v>17.254999999999999</c:v>
                </c:pt>
                <c:pt idx="17256" formatCode="General">
                  <c:v>17.256</c:v>
                </c:pt>
                <c:pt idx="17257" formatCode="General">
                  <c:v>17.257000000000001</c:v>
                </c:pt>
                <c:pt idx="17258" formatCode="General">
                  <c:v>17.257999999999999</c:v>
                </c:pt>
                <c:pt idx="17259" formatCode="General">
                  <c:v>17.259</c:v>
                </c:pt>
                <c:pt idx="17260" formatCode="General">
                  <c:v>17.260000000000002</c:v>
                </c:pt>
                <c:pt idx="17261" formatCode="General">
                  <c:v>17.260999999999999</c:v>
                </c:pt>
                <c:pt idx="17262" formatCode="General">
                  <c:v>17.262</c:v>
                </c:pt>
                <c:pt idx="17263" formatCode="General">
                  <c:v>17.263000000000002</c:v>
                </c:pt>
                <c:pt idx="17264" formatCode="General">
                  <c:v>17.263999999999999</c:v>
                </c:pt>
                <c:pt idx="17265" formatCode="General">
                  <c:v>17.265000000000001</c:v>
                </c:pt>
                <c:pt idx="17266" formatCode="General">
                  <c:v>17.265999999999998</c:v>
                </c:pt>
                <c:pt idx="17267" formatCode="General">
                  <c:v>17.266999999999999</c:v>
                </c:pt>
                <c:pt idx="17268" formatCode="General">
                  <c:v>17.268000000000001</c:v>
                </c:pt>
                <c:pt idx="17269" formatCode="General">
                  <c:v>17.268999999999998</c:v>
                </c:pt>
                <c:pt idx="17270" formatCode="General">
                  <c:v>17.27</c:v>
                </c:pt>
                <c:pt idx="17271" formatCode="General">
                  <c:v>17.271000000000001</c:v>
                </c:pt>
                <c:pt idx="17272" formatCode="General">
                  <c:v>17.271999999999998</c:v>
                </c:pt>
                <c:pt idx="17273" formatCode="General">
                  <c:v>17.273</c:v>
                </c:pt>
                <c:pt idx="17274" formatCode="General">
                  <c:v>17.274000000000001</c:v>
                </c:pt>
                <c:pt idx="17275" formatCode="General">
                  <c:v>17.274999999999999</c:v>
                </c:pt>
                <c:pt idx="17276" formatCode="General">
                  <c:v>17.276</c:v>
                </c:pt>
                <c:pt idx="17277" formatCode="General">
                  <c:v>17.277000000000001</c:v>
                </c:pt>
                <c:pt idx="17278" formatCode="General">
                  <c:v>17.277999999999999</c:v>
                </c:pt>
                <c:pt idx="17279" formatCode="General">
                  <c:v>17.279</c:v>
                </c:pt>
                <c:pt idx="17280" formatCode="General">
                  <c:v>17.28</c:v>
                </c:pt>
                <c:pt idx="17281" formatCode="General">
                  <c:v>17.280999999999999</c:v>
                </c:pt>
                <c:pt idx="17282" formatCode="General">
                  <c:v>17.282</c:v>
                </c:pt>
                <c:pt idx="17283" formatCode="General">
                  <c:v>17.283000000000001</c:v>
                </c:pt>
                <c:pt idx="17284" formatCode="General">
                  <c:v>17.283999999999999</c:v>
                </c:pt>
                <c:pt idx="17285" formatCode="General">
                  <c:v>17.285</c:v>
                </c:pt>
                <c:pt idx="17286" formatCode="General">
                  <c:v>17.286000000000001</c:v>
                </c:pt>
                <c:pt idx="17287" formatCode="General">
                  <c:v>17.286999999999999</c:v>
                </c:pt>
                <c:pt idx="17288" formatCode="General">
                  <c:v>17.288</c:v>
                </c:pt>
                <c:pt idx="17289" formatCode="General">
                  <c:v>17.289000000000001</c:v>
                </c:pt>
                <c:pt idx="17290" formatCode="General">
                  <c:v>17.29</c:v>
                </c:pt>
                <c:pt idx="17291" formatCode="General">
                  <c:v>17.291</c:v>
                </c:pt>
                <c:pt idx="17292" formatCode="General">
                  <c:v>17.292000000000002</c:v>
                </c:pt>
                <c:pt idx="17293" formatCode="General">
                  <c:v>17.292999999999999</c:v>
                </c:pt>
                <c:pt idx="17294" formatCode="General">
                  <c:v>17.294</c:v>
                </c:pt>
                <c:pt idx="17295" formatCode="General">
                  <c:v>17.295000000000002</c:v>
                </c:pt>
                <c:pt idx="17296" formatCode="General">
                  <c:v>17.295999999999999</c:v>
                </c:pt>
                <c:pt idx="17297" formatCode="General">
                  <c:v>17.297000000000001</c:v>
                </c:pt>
                <c:pt idx="17298" formatCode="General">
                  <c:v>17.297999999999998</c:v>
                </c:pt>
                <c:pt idx="17299" formatCode="General">
                  <c:v>17.298999999999999</c:v>
                </c:pt>
                <c:pt idx="17300" formatCode="General">
                  <c:v>17.3</c:v>
                </c:pt>
                <c:pt idx="17301" formatCode="General">
                  <c:v>17.300999999999998</c:v>
                </c:pt>
                <c:pt idx="17302" formatCode="General">
                  <c:v>17.302</c:v>
                </c:pt>
                <c:pt idx="17303" formatCode="General">
                  <c:v>17.303000000000001</c:v>
                </c:pt>
                <c:pt idx="17304" formatCode="General">
                  <c:v>17.303999999999998</c:v>
                </c:pt>
                <c:pt idx="17305" formatCode="General">
                  <c:v>17.305</c:v>
                </c:pt>
                <c:pt idx="17306" formatCode="General">
                  <c:v>17.306000000000001</c:v>
                </c:pt>
                <c:pt idx="17307" formatCode="General">
                  <c:v>17.306999999999999</c:v>
                </c:pt>
                <c:pt idx="17308" formatCode="General">
                  <c:v>17.308</c:v>
                </c:pt>
                <c:pt idx="17309" formatCode="General">
                  <c:v>17.309000000000001</c:v>
                </c:pt>
                <c:pt idx="17310" formatCode="General">
                  <c:v>17.309999999999999</c:v>
                </c:pt>
                <c:pt idx="17311" formatCode="General">
                  <c:v>17.311</c:v>
                </c:pt>
                <c:pt idx="17312" formatCode="General">
                  <c:v>17.312000000000001</c:v>
                </c:pt>
                <c:pt idx="17313" formatCode="General">
                  <c:v>17.312999999999999</c:v>
                </c:pt>
                <c:pt idx="17314" formatCode="General">
                  <c:v>17.314</c:v>
                </c:pt>
                <c:pt idx="17315" formatCode="General">
                  <c:v>17.315000000000001</c:v>
                </c:pt>
                <c:pt idx="17316" formatCode="General">
                  <c:v>17.315999999999999</c:v>
                </c:pt>
                <c:pt idx="17317" formatCode="General">
                  <c:v>17.317</c:v>
                </c:pt>
                <c:pt idx="17318" formatCode="General">
                  <c:v>17.318000000000001</c:v>
                </c:pt>
                <c:pt idx="17319" formatCode="General">
                  <c:v>17.318999999999999</c:v>
                </c:pt>
                <c:pt idx="17320" formatCode="General">
                  <c:v>17.32</c:v>
                </c:pt>
                <c:pt idx="17321" formatCode="General">
                  <c:v>17.321000000000002</c:v>
                </c:pt>
                <c:pt idx="17322" formatCode="General">
                  <c:v>17.321999999999999</c:v>
                </c:pt>
                <c:pt idx="17323" formatCode="General">
                  <c:v>17.323</c:v>
                </c:pt>
                <c:pt idx="17324" formatCode="General">
                  <c:v>17.324000000000002</c:v>
                </c:pt>
                <c:pt idx="17325" formatCode="General">
                  <c:v>17.324999999999999</c:v>
                </c:pt>
                <c:pt idx="17326" formatCode="General">
                  <c:v>17.326000000000001</c:v>
                </c:pt>
                <c:pt idx="17327" formatCode="General">
                  <c:v>17.327000000000002</c:v>
                </c:pt>
                <c:pt idx="17328" formatCode="General">
                  <c:v>17.327999999999999</c:v>
                </c:pt>
                <c:pt idx="17329" formatCode="General">
                  <c:v>17.329000000000001</c:v>
                </c:pt>
                <c:pt idx="17330" formatCode="General">
                  <c:v>17.329999999999998</c:v>
                </c:pt>
                <c:pt idx="17331" formatCode="General">
                  <c:v>17.331</c:v>
                </c:pt>
                <c:pt idx="17332" formatCode="General">
                  <c:v>17.332000000000001</c:v>
                </c:pt>
                <c:pt idx="17333" formatCode="General">
                  <c:v>17.332999999999998</c:v>
                </c:pt>
                <c:pt idx="17334" formatCode="General">
                  <c:v>17.334</c:v>
                </c:pt>
                <c:pt idx="17335" formatCode="General">
                  <c:v>17.335000000000001</c:v>
                </c:pt>
                <c:pt idx="17336" formatCode="General">
                  <c:v>17.335999999999999</c:v>
                </c:pt>
                <c:pt idx="17337" formatCode="General">
                  <c:v>17.337</c:v>
                </c:pt>
                <c:pt idx="17338" formatCode="General">
                  <c:v>17.338000000000001</c:v>
                </c:pt>
                <c:pt idx="17339" formatCode="General">
                  <c:v>17.338999999999999</c:v>
                </c:pt>
                <c:pt idx="17340" formatCode="General">
                  <c:v>17.34</c:v>
                </c:pt>
                <c:pt idx="17341" formatCode="General">
                  <c:v>17.341000000000001</c:v>
                </c:pt>
                <c:pt idx="17342" formatCode="General">
                  <c:v>17.341999999999999</c:v>
                </c:pt>
                <c:pt idx="17343" formatCode="General">
                  <c:v>17.343</c:v>
                </c:pt>
                <c:pt idx="17344" formatCode="General">
                  <c:v>17.344000000000001</c:v>
                </c:pt>
                <c:pt idx="17345" formatCode="General">
                  <c:v>17.344999999999999</c:v>
                </c:pt>
                <c:pt idx="17346" formatCode="General">
                  <c:v>17.346</c:v>
                </c:pt>
                <c:pt idx="17347" formatCode="General">
                  <c:v>17.347000000000001</c:v>
                </c:pt>
                <c:pt idx="17348" formatCode="General">
                  <c:v>17.347999999999999</c:v>
                </c:pt>
                <c:pt idx="17349" formatCode="General">
                  <c:v>17.349</c:v>
                </c:pt>
                <c:pt idx="17350" formatCode="General">
                  <c:v>17.350000000000001</c:v>
                </c:pt>
                <c:pt idx="17351" formatCode="General">
                  <c:v>17.350999999999999</c:v>
                </c:pt>
                <c:pt idx="17352" formatCode="General">
                  <c:v>17.352</c:v>
                </c:pt>
                <c:pt idx="17353" formatCode="General">
                  <c:v>17.353000000000002</c:v>
                </c:pt>
                <c:pt idx="17354" formatCode="General">
                  <c:v>17.353999999999999</c:v>
                </c:pt>
                <c:pt idx="17355" formatCode="General">
                  <c:v>17.355</c:v>
                </c:pt>
                <c:pt idx="17356" formatCode="General">
                  <c:v>17.356000000000002</c:v>
                </c:pt>
                <c:pt idx="17357" formatCode="General">
                  <c:v>17.356999999999999</c:v>
                </c:pt>
                <c:pt idx="17358" formatCode="General">
                  <c:v>17.358000000000001</c:v>
                </c:pt>
                <c:pt idx="17359" formatCode="General">
                  <c:v>17.359000000000002</c:v>
                </c:pt>
                <c:pt idx="17360" formatCode="General">
                  <c:v>17.36</c:v>
                </c:pt>
                <c:pt idx="17361" formatCode="General">
                  <c:v>17.361000000000001</c:v>
                </c:pt>
                <c:pt idx="17362" formatCode="General">
                  <c:v>17.361999999999998</c:v>
                </c:pt>
                <c:pt idx="17363" formatCode="General">
                  <c:v>17.363</c:v>
                </c:pt>
                <c:pt idx="17364" formatCode="General">
                  <c:v>17.364000000000001</c:v>
                </c:pt>
                <c:pt idx="17365" formatCode="General">
                  <c:v>17.364999999999998</c:v>
                </c:pt>
                <c:pt idx="17366" formatCode="General">
                  <c:v>17.366</c:v>
                </c:pt>
                <c:pt idx="17367" formatCode="General">
                  <c:v>17.367000000000001</c:v>
                </c:pt>
                <c:pt idx="17368" formatCode="General">
                  <c:v>17.367999999999999</c:v>
                </c:pt>
                <c:pt idx="17369" formatCode="General">
                  <c:v>17.369</c:v>
                </c:pt>
                <c:pt idx="17370" formatCode="General">
                  <c:v>17.37</c:v>
                </c:pt>
                <c:pt idx="17371" formatCode="General">
                  <c:v>17.370999999999999</c:v>
                </c:pt>
                <c:pt idx="17372" formatCode="General">
                  <c:v>17.372</c:v>
                </c:pt>
                <c:pt idx="17373" formatCode="General">
                  <c:v>17.373000000000001</c:v>
                </c:pt>
                <c:pt idx="17374" formatCode="General">
                  <c:v>17.373999999999999</c:v>
                </c:pt>
                <c:pt idx="17375" formatCode="General">
                  <c:v>17.375</c:v>
                </c:pt>
                <c:pt idx="17376" formatCode="General">
                  <c:v>17.376000000000001</c:v>
                </c:pt>
                <c:pt idx="17377" formatCode="General">
                  <c:v>17.376999999999999</c:v>
                </c:pt>
                <c:pt idx="17378" formatCode="General">
                  <c:v>17.378</c:v>
                </c:pt>
                <c:pt idx="17379" formatCode="General">
                  <c:v>17.379000000000001</c:v>
                </c:pt>
                <c:pt idx="17380" formatCode="General">
                  <c:v>17.38</c:v>
                </c:pt>
                <c:pt idx="17381" formatCode="General">
                  <c:v>17.381</c:v>
                </c:pt>
                <c:pt idx="17382" formatCode="General">
                  <c:v>17.382000000000001</c:v>
                </c:pt>
                <c:pt idx="17383" formatCode="General">
                  <c:v>17.382999999999999</c:v>
                </c:pt>
                <c:pt idx="17384" formatCode="General">
                  <c:v>17.384</c:v>
                </c:pt>
                <c:pt idx="17385" formatCode="General">
                  <c:v>17.385000000000002</c:v>
                </c:pt>
                <c:pt idx="17386" formatCode="General">
                  <c:v>17.385999999999999</c:v>
                </c:pt>
                <c:pt idx="17387" formatCode="General">
                  <c:v>17.387</c:v>
                </c:pt>
                <c:pt idx="17388" formatCode="General">
                  <c:v>17.388000000000002</c:v>
                </c:pt>
                <c:pt idx="17389" formatCode="General">
                  <c:v>17.388999999999999</c:v>
                </c:pt>
                <c:pt idx="17390" formatCode="General">
                  <c:v>17.39</c:v>
                </c:pt>
                <c:pt idx="17391" formatCode="General">
                  <c:v>17.390999999999998</c:v>
                </c:pt>
                <c:pt idx="17392" formatCode="General">
                  <c:v>17.391999999999999</c:v>
                </c:pt>
                <c:pt idx="17393" formatCode="General">
                  <c:v>17.393000000000001</c:v>
                </c:pt>
                <c:pt idx="17394" formatCode="General">
                  <c:v>17.393999999999998</c:v>
                </c:pt>
                <c:pt idx="17395" formatCode="General">
                  <c:v>17.395</c:v>
                </c:pt>
                <c:pt idx="17396" formatCode="General">
                  <c:v>17.396000000000001</c:v>
                </c:pt>
                <c:pt idx="17397" formatCode="General">
                  <c:v>17.396999999999998</c:v>
                </c:pt>
                <c:pt idx="17398" formatCode="General">
                  <c:v>17.398</c:v>
                </c:pt>
                <c:pt idx="17399" formatCode="General">
                  <c:v>17.399000000000001</c:v>
                </c:pt>
                <c:pt idx="17400" formatCode="General">
                  <c:v>17.399999999999999</c:v>
                </c:pt>
                <c:pt idx="17401" formatCode="General">
                  <c:v>17.401</c:v>
                </c:pt>
                <c:pt idx="17402" formatCode="General">
                  <c:v>17.402000000000001</c:v>
                </c:pt>
                <c:pt idx="17403" formatCode="General">
                  <c:v>17.402999999999999</c:v>
                </c:pt>
                <c:pt idx="17404" formatCode="General">
                  <c:v>17.404</c:v>
                </c:pt>
                <c:pt idx="17405" formatCode="General">
                  <c:v>17.405000000000001</c:v>
                </c:pt>
                <c:pt idx="17406" formatCode="General">
                  <c:v>17.405999999999999</c:v>
                </c:pt>
                <c:pt idx="17407" formatCode="General">
                  <c:v>17.407</c:v>
                </c:pt>
                <c:pt idx="17408" formatCode="General">
                  <c:v>17.408000000000001</c:v>
                </c:pt>
                <c:pt idx="17409" formatCode="General">
                  <c:v>17.408999999999999</c:v>
                </c:pt>
                <c:pt idx="17410" formatCode="General">
                  <c:v>17.41</c:v>
                </c:pt>
                <c:pt idx="17411" formatCode="General">
                  <c:v>17.411000000000001</c:v>
                </c:pt>
                <c:pt idx="17412" formatCode="General">
                  <c:v>17.411999999999999</c:v>
                </c:pt>
                <c:pt idx="17413" formatCode="General">
                  <c:v>17.413</c:v>
                </c:pt>
                <c:pt idx="17414" formatCode="General">
                  <c:v>17.414000000000001</c:v>
                </c:pt>
                <c:pt idx="17415" formatCode="General">
                  <c:v>17.414999999999999</c:v>
                </c:pt>
                <c:pt idx="17416" formatCode="General">
                  <c:v>17.416</c:v>
                </c:pt>
                <c:pt idx="17417" formatCode="General">
                  <c:v>17.417000000000002</c:v>
                </c:pt>
                <c:pt idx="17418" formatCode="General">
                  <c:v>17.417999999999999</c:v>
                </c:pt>
                <c:pt idx="17419" formatCode="General">
                  <c:v>17.419</c:v>
                </c:pt>
                <c:pt idx="17420" formatCode="General">
                  <c:v>17.420000000000002</c:v>
                </c:pt>
                <c:pt idx="17421" formatCode="General">
                  <c:v>17.420999999999999</c:v>
                </c:pt>
                <c:pt idx="17422" formatCode="General">
                  <c:v>17.422000000000001</c:v>
                </c:pt>
                <c:pt idx="17423" formatCode="General">
                  <c:v>17.422999999999998</c:v>
                </c:pt>
                <c:pt idx="17424" formatCode="General">
                  <c:v>17.423999999999999</c:v>
                </c:pt>
                <c:pt idx="17425" formatCode="General">
                  <c:v>17.425000000000001</c:v>
                </c:pt>
                <c:pt idx="17426" formatCode="General">
                  <c:v>17.425999999999998</c:v>
                </c:pt>
                <c:pt idx="17427" formatCode="General">
                  <c:v>17.427</c:v>
                </c:pt>
                <c:pt idx="17428" formatCode="General">
                  <c:v>17.428000000000001</c:v>
                </c:pt>
                <c:pt idx="17429" formatCode="General">
                  <c:v>17.428999999999998</c:v>
                </c:pt>
                <c:pt idx="17430" formatCode="General">
                  <c:v>17.43</c:v>
                </c:pt>
                <c:pt idx="17431" formatCode="General">
                  <c:v>17.431000000000001</c:v>
                </c:pt>
                <c:pt idx="17432" formatCode="General">
                  <c:v>17.431999999999999</c:v>
                </c:pt>
                <c:pt idx="17433" formatCode="General">
                  <c:v>17.433</c:v>
                </c:pt>
                <c:pt idx="17434" formatCode="General">
                  <c:v>17.434000000000001</c:v>
                </c:pt>
                <c:pt idx="17435" formatCode="General">
                  <c:v>17.434999999999999</c:v>
                </c:pt>
                <c:pt idx="17436" formatCode="General">
                  <c:v>17.436</c:v>
                </c:pt>
                <c:pt idx="17437" formatCode="General">
                  <c:v>17.437000000000001</c:v>
                </c:pt>
                <c:pt idx="17438" formatCode="General">
                  <c:v>17.437999999999999</c:v>
                </c:pt>
                <c:pt idx="17439" formatCode="General">
                  <c:v>17.439</c:v>
                </c:pt>
                <c:pt idx="17440" formatCode="General">
                  <c:v>17.440000000000001</c:v>
                </c:pt>
                <c:pt idx="17441" formatCode="General">
                  <c:v>17.440999999999999</c:v>
                </c:pt>
                <c:pt idx="17442" formatCode="General">
                  <c:v>17.442</c:v>
                </c:pt>
                <c:pt idx="17443" formatCode="General">
                  <c:v>17.443000000000001</c:v>
                </c:pt>
                <c:pt idx="17444" formatCode="General">
                  <c:v>17.443999999999999</c:v>
                </c:pt>
                <c:pt idx="17445" formatCode="General">
                  <c:v>17.445</c:v>
                </c:pt>
                <c:pt idx="17446" formatCode="General">
                  <c:v>17.446000000000002</c:v>
                </c:pt>
                <c:pt idx="17447" formatCode="General">
                  <c:v>17.446999999999999</c:v>
                </c:pt>
                <c:pt idx="17448" formatCode="General">
                  <c:v>17.448</c:v>
                </c:pt>
                <c:pt idx="17449" formatCode="General">
                  <c:v>17.449000000000002</c:v>
                </c:pt>
                <c:pt idx="17450" formatCode="General">
                  <c:v>17.45</c:v>
                </c:pt>
                <c:pt idx="17451" formatCode="General">
                  <c:v>17.451000000000001</c:v>
                </c:pt>
                <c:pt idx="17452" formatCode="General">
                  <c:v>17.452000000000002</c:v>
                </c:pt>
                <c:pt idx="17453" formatCode="General">
                  <c:v>17.452999999999999</c:v>
                </c:pt>
                <c:pt idx="17454" formatCode="General">
                  <c:v>17.454000000000001</c:v>
                </c:pt>
                <c:pt idx="17455" formatCode="General">
                  <c:v>17.454999999999998</c:v>
                </c:pt>
                <c:pt idx="17456" formatCode="General">
                  <c:v>17.456</c:v>
                </c:pt>
                <c:pt idx="17457" formatCode="General">
                  <c:v>17.457000000000001</c:v>
                </c:pt>
                <c:pt idx="17458" formatCode="General">
                  <c:v>17.457999999999998</c:v>
                </c:pt>
                <c:pt idx="17459" formatCode="General">
                  <c:v>17.459</c:v>
                </c:pt>
                <c:pt idx="17460" formatCode="General">
                  <c:v>17.46</c:v>
                </c:pt>
                <c:pt idx="17461" formatCode="General">
                  <c:v>17.460999999999999</c:v>
                </c:pt>
                <c:pt idx="17462" formatCode="General">
                  <c:v>17.462</c:v>
                </c:pt>
                <c:pt idx="17463" formatCode="General">
                  <c:v>17.463000000000001</c:v>
                </c:pt>
                <c:pt idx="17464" formatCode="General">
                  <c:v>17.463999999999999</c:v>
                </c:pt>
                <c:pt idx="17465" formatCode="General">
                  <c:v>17.465</c:v>
                </c:pt>
                <c:pt idx="17466" formatCode="General">
                  <c:v>17.466000000000001</c:v>
                </c:pt>
                <c:pt idx="17467" formatCode="General">
                  <c:v>17.466999999999999</c:v>
                </c:pt>
                <c:pt idx="17468" formatCode="General">
                  <c:v>17.468</c:v>
                </c:pt>
                <c:pt idx="17469" formatCode="General">
                  <c:v>17.469000000000001</c:v>
                </c:pt>
                <c:pt idx="17470" formatCode="General">
                  <c:v>17.47</c:v>
                </c:pt>
                <c:pt idx="17471" formatCode="General">
                  <c:v>17.471</c:v>
                </c:pt>
                <c:pt idx="17472" formatCode="General">
                  <c:v>17.472000000000001</c:v>
                </c:pt>
                <c:pt idx="17473" formatCode="General">
                  <c:v>17.472999999999999</c:v>
                </c:pt>
                <c:pt idx="17474" formatCode="General">
                  <c:v>17.474</c:v>
                </c:pt>
                <c:pt idx="17475" formatCode="General">
                  <c:v>17.475000000000001</c:v>
                </c:pt>
                <c:pt idx="17476" formatCode="General">
                  <c:v>17.475999999999999</c:v>
                </c:pt>
                <c:pt idx="17477" formatCode="General">
                  <c:v>17.477</c:v>
                </c:pt>
                <c:pt idx="17478" formatCode="General">
                  <c:v>17.478000000000002</c:v>
                </c:pt>
                <c:pt idx="17479" formatCode="General">
                  <c:v>17.478999999999999</c:v>
                </c:pt>
                <c:pt idx="17480" formatCode="General">
                  <c:v>17.48</c:v>
                </c:pt>
                <c:pt idx="17481" formatCode="General">
                  <c:v>17.481000000000002</c:v>
                </c:pt>
                <c:pt idx="17482" formatCode="General">
                  <c:v>17.481999999999999</c:v>
                </c:pt>
                <c:pt idx="17483" formatCode="General">
                  <c:v>17.483000000000001</c:v>
                </c:pt>
                <c:pt idx="17484" formatCode="General">
                  <c:v>17.484000000000002</c:v>
                </c:pt>
                <c:pt idx="17485" formatCode="General">
                  <c:v>17.484999999999999</c:v>
                </c:pt>
                <c:pt idx="17486" formatCode="General">
                  <c:v>17.486000000000001</c:v>
                </c:pt>
                <c:pt idx="17487" formatCode="General">
                  <c:v>17.486999999999998</c:v>
                </c:pt>
                <c:pt idx="17488" formatCode="General">
                  <c:v>17.488</c:v>
                </c:pt>
                <c:pt idx="17489" formatCode="General">
                  <c:v>17.489000000000001</c:v>
                </c:pt>
                <c:pt idx="17490" formatCode="General">
                  <c:v>17.489999999999998</c:v>
                </c:pt>
                <c:pt idx="17491" formatCode="General">
                  <c:v>17.491</c:v>
                </c:pt>
                <c:pt idx="17492" formatCode="General">
                  <c:v>17.492000000000001</c:v>
                </c:pt>
                <c:pt idx="17493" formatCode="General">
                  <c:v>17.492999999999999</c:v>
                </c:pt>
                <c:pt idx="17494" formatCode="General">
                  <c:v>17.494</c:v>
                </c:pt>
                <c:pt idx="17495" formatCode="General">
                  <c:v>17.495000000000001</c:v>
                </c:pt>
                <c:pt idx="17496" formatCode="General">
                  <c:v>17.495999999999999</c:v>
                </c:pt>
                <c:pt idx="17497" formatCode="General">
                  <c:v>17.497</c:v>
                </c:pt>
                <c:pt idx="17498" formatCode="General">
                  <c:v>17.498000000000001</c:v>
                </c:pt>
                <c:pt idx="17499" formatCode="General">
                  <c:v>17.498999999999999</c:v>
                </c:pt>
                <c:pt idx="17500" formatCode="General">
                  <c:v>17.5</c:v>
                </c:pt>
                <c:pt idx="17501" formatCode="General">
                  <c:v>17.501000000000001</c:v>
                </c:pt>
                <c:pt idx="17502" formatCode="General">
                  <c:v>17.501999999999999</c:v>
                </c:pt>
                <c:pt idx="17503" formatCode="General">
                  <c:v>17.503</c:v>
                </c:pt>
                <c:pt idx="17504" formatCode="General">
                  <c:v>17.504000000000001</c:v>
                </c:pt>
                <c:pt idx="17505" formatCode="General">
                  <c:v>17.504999999999999</c:v>
                </c:pt>
                <c:pt idx="17506" formatCode="General">
                  <c:v>17.506</c:v>
                </c:pt>
                <c:pt idx="17507" formatCode="General">
                  <c:v>17.507000000000001</c:v>
                </c:pt>
                <c:pt idx="17508" formatCode="General">
                  <c:v>17.507999999999999</c:v>
                </c:pt>
                <c:pt idx="17509" formatCode="General">
                  <c:v>17.509</c:v>
                </c:pt>
                <c:pt idx="17510" formatCode="General">
                  <c:v>17.510000000000002</c:v>
                </c:pt>
                <c:pt idx="17511" formatCode="General">
                  <c:v>17.510999999999999</c:v>
                </c:pt>
                <c:pt idx="17512" formatCode="General">
                  <c:v>17.512</c:v>
                </c:pt>
                <c:pt idx="17513" formatCode="General">
                  <c:v>17.513000000000002</c:v>
                </c:pt>
                <c:pt idx="17514" formatCode="General">
                  <c:v>17.513999999999999</c:v>
                </c:pt>
                <c:pt idx="17515" formatCode="General">
                  <c:v>17.515000000000001</c:v>
                </c:pt>
                <c:pt idx="17516" formatCode="General">
                  <c:v>17.515999999999998</c:v>
                </c:pt>
                <c:pt idx="17517" formatCode="General">
                  <c:v>17.516999999999999</c:v>
                </c:pt>
                <c:pt idx="17518" formatCode="General">
                  <c:v>17.518000000000001</c:v>
                </c:pt>
                <c:pt idx="17519" formatCode="General">
                  <c:v>17.518999999999998</c:v>
                </c:pt>
                <c:pt idx="17520" formatCode="General">
                  <c:v>17.52</c:v>
                </c:pt>
                <c:pt idx="17521" formatCode="General">
                  <c:v>17.521000000000001</c:v>
                </c:pt>
                <c:pt idx="17522" formatCode="General">
                  <c:v>17.521999999999998</c:v>
                </c:pt>
                <c:pt idx="17523" formatCode="General">
                  <c:v>17.523</c:v>
                </c:pt>
                <c:pt idx="17524" formatCode="General">
                  <c:v>17.524000000000001</c:v>
                </c:pt>
                <c:pt idx="17525" formatCode="General">
                  <c:v>17.524999999999999</c:v>
                </c:pt>
                <c:pt idx="17526" formatCode="General">
                  <c:v>17.526</c:v>
                </c:pt>
                <c:pt idx="17527" formatCode="General">
                  <c:v>17.527000000000001</c:v>
                </c:pt>
                <c:pt idx="17528" formatCode="General">
                  <c:v>17.527999999999999</c:v>
                </c:pt>
                <c:pt idx="17529" formatCode="General">
                  <c:v>17.529</c:v>
                </c:pt>
                <c:pt idx="17530" formatCode="General">
                  <c:v>17.53</c:v>
                </c:pt>
                <c:pt idx="17531" formatCode="General">
                  <c:v>17.530999999999999</c:v>
                </c:pt>
                <c:pt idx="17532" formatCode="General">
                  <c:v>17.532</c:v>
                </c:pt>
                <c:pt idx="17533" formatCode="General">
                  <c:v>17.533000000000001</c:v>
                </c:pt>
                <c:pt idx="17534" formatCode="General">
                  <c:v>17.533999999999999</c:v>
                </c:pt>
                <c:pt idx="17535" formatCode="General">
                  <c:v>17.535</c:v>
                </c:pt>
                <c:pt idx="17536" formatCode="General">
                  <c:v>17.536000000000001</c:v>
                </c:pt>
                <c:pt idx="17537" formatCode="General">
                  <c:v>17.536999999999999</c:v>
                </c:pt>
                <c:pt idx="17538" formatCode="General">
                  <c:v>17.538</c:v>
                </c:pt>
                <c:pt idx="17539" formatCode="General">
                  <c:v>17.539000000000001</c:v>
                </c:pt>
                <c:pt idx="17540" formatCode="General">
                  <c:v>17.54</c:v>
                </c:pt>
                <c:pt idx="17541" formatCode="General">
                  <c:v>17.541</c:v>
                </c:pt>
                <c:pt idx="17542" formatCode="General">
                  <c:v>17.542000000000002</c:v>
                </c:pt>
                <c:pt idx="17543" formatCode="General">
                  <c:v>17.542999999999999</c:v>
                </c:pt>
                <c:pt idx="17544" formatCode="General">
                  <c:v>17.544</c:v>
                </c:pt>
                <c:pt idx="17545" formatCode="General">
                  <c:v>17.545000000000002</c:v>
                </c:pt>
                <c:pt idx="17546" formatCode="General">
                  <c:v>17.545999999999999</c:v>
                </c:pt>
                <c:pt idx="17547" formatCode="General">
                  <c:v>17.547000000000001</c:v>
                </c:pt>
                <c:pt idx="17548" formatCode="General">
                  <c:v>17.547999999999998</c:v>
                </c:pt>
                <c:pt idx="17549" formatCode="General">
                  <c:v>17.548999999999999</c:v>
                </c:pt>
                <c:pt idx="17550" formatCode="General">
                  <c:v>17.55</c:v>
                </c:pt>
                <c:pt idx="17551" formatCode="General">
                  <c:v>17.550999999999998</c:v>
                </c:pt>
                <c:pt idx="17552" formatCode="General">
                  <c:v>17.552</c:v>
                </c:pt>
                <c:pt idx="17553" formatCode="General">
                  <c:v>17.553000000000001</c:v>
                </c:pt>
                <c:pt idx="17554" formatCode="General">
                  <c:v>17.553999999999998</c:v>
                </c:pt>
                <c:pt idx="17555" formatCode="General">
                  <c:v>17.555</c:v>
                </c:pt>
                <c:pt idx="17556" formatCode="General">
                  <c:v>17.556000000000001</c:v>
                </c:pt>
                <c:pt idx="17557" formatCode="General">
                  <c:v>17.556999999999999</c:v>
                </c:pt>
                <c:pt idx="17558" formatCode="General">
                  <c:v>17.558</c:v>
                </c:pt>
                <c:pt idx="17559" formatCode="General">
                  <c:v>17.559000000000001</c:v>
                </c:pt>
                <c:pt idx="17560" formatCode="General">
                  <c:v>17.559999999999999</c:v>
                </c:pt>
                <c:pt idx="17561" formatCode="General">
                  <c:v>17.561</c:v>
                </c:pt>
                <c:pt idx="17562" formatCode="General">
                  <c:v>17.562000000000001</c:v>
                </c:pt>
                <c:pt idx="17563" formatCode="General">
                  <c:v>17.562999999999999</c:v>
                </c:pt>
                <c:pt idx="17564" formatCode="General">
                  <c:v>17.564</c:v>
                </c:pt>
                <c:pt idx="17565" formatCode="General">
                  <c:v>17.565000000000001</c:v>
                </c:pt>
                <c:pt idx="17566" formatCode="General">
                  <c:v>17.565999999999999</c:v>
                </c:pt>
                <c:pt idx="17567" formatCode="General">
                  <c:v>17.567</c:v>
                </c:pt>
                <c:pt idx="17568" formatCode="General">
                  <c:v>17.568000000000001</c:v>
                </c:pt>
                <c:pt idx="17569" formatCode="General">
                  <c:v>17.568999999999999</c:v>
                </c:pt>
                <c:pt idx="17570" formatCode="General">
                  <c:v>17.57</c:v>
                </c:pt>
                <c:pt idx="17571" formatCode="General">
                  <c:v>17.571000000000002</c:v>
                </c:pt>
                <c:pt idx="17572" formatCode="General">
                  <c:v>17.571999999999999</c:v>
                </c:pt>
                <c:pt idx="17573" formatCode="General">
                  <c:v>17.573</c:v>
                </c:pt>
                <c:pt idx="17574" formatCode="General">
                  <c:v>17.574000000000002</c:v>
                </c:pt>
                <c:pt idx="17575" formatCode="General">
                  <c:v>17.574999999999999</c:v>
                </c:pt>
                <c:pt idx="17576" formatCode="General">
                  <c:v>17.576000000000001</c:v>
                </c:pt>
                <c:pt idx="17577" formatCode="General">
                  <c:v>17.577000000000002</c:v>
                </c:pt>
                <c:pt idx="17578" formatCode="General">
                  <c:v>17.577999999999999</c:v>
                </c:pt>
                <c:pt idx="17579" formatCode="General">
                  <c:v>17.579000000000001</c:v>
                </c:pt>
                <c:pt idx="17580" formatCode="General">
                  <c:v>17.579999999999998</c:v>
                </c:pt>
                <c:pt idx="17581" formatCode="General">
                  <c:v>17.581</c:v>
                </c:pt>
                <c:pt idx="17582" formatCode="General">
                  <c:v>17.582000000000001</c:v>
                </c:pt>
                <c:pt idx="17583" formatCode="General">
                  <c:v>17.582999999999998</c:v>
                </c:pt>
                <c:pt idx="17584" formatCode="General">
                  <c:v>17.584</c:v>
                </c:pt>
                <c:pt idx="17585" formatCode="General">
                  <c:v>17.585000000000001</c:v>
                </c:pt>
                <c:pt idx="17586" formatCode="General">
                  <c:v>17.585999999999999</c:v>
                </c:pt>
                <c:pt idx="17587" formatCode="General">
                  <c:v>17.587</c:v>
                </c:pt>
                <c:pt idx="17588" formatCode="General">
                  <c:v>17.588000000000001</c:v>
                </c:pt>
                <c:pt idx="17589" formatCode="General">
                  <c:v>17.588999999999999</c:v>
                </c:pt>
                <c:pt idx="17590" formatCode="General">
                  <c:v>17.59</c:v>
                </c:pt>
                <c:pt idx="17591" formatCode="General">
                  <c:v>17.591000000000001</c:v>
                </c:pt>
                <c:pt idx="17592" formatCode="General">
                  <c:v>17.591999999999999</c:v>
                </c:pt>
                <c:pt idx="17593" formatCode="General">
                  <c:v>17.593</c:v>
                </c:pt>
                <c:pt idx="17594" formatCode="General">
                  <c:v>17.594000000000001</c:v>
                </c:pt>
                <c:pt idx="17595" formatCode="General">
                  <c:v>17.594999999999999</c:v>
                </c:pt>
                <c:pt idx="17596" formatCode="General">
                  <c:v>17.596</c:v>
                </c:pt>
                <c:pt idx="17597" formatCode="General">
                  <c:v>17.597000000000001</c:v>
                </c:pt>
                <c:pt idx="17598" formatCode="General">
                  <c:v>17.597999999999999</c:v>
                </c:pt>
                <c:pt idx="17599" formatCode="General">
                  <c:v>17.599</c:v>
                </c:pt>
                <c:pt idx="17600" formatCode="General">
                  <c:v>17.600000000000001</c:v>
                </c:pt>
                <c:pt idx="17601" formatCode="General">
                  <c:v>17.600999999999999</c:v>
                </c:pt>
                <c:pt idx="17602" formatCode="General">
                  <c:v>17.602</c:v>
                </c:pt>
                <c:pt idx="17603" formatCode="General">
                  <c:v>17.603000000000002</c:v>
                </c:pt>
                <c:pt idx="17604" formatCode="General">
                  <c:v>17.603999999999999</c:v>
                </c:pt>
                <c:pt idx="17605" formatCode="General">
                  <c:v>17.605</c:v>
                </c:pt>
                <c:pt idx="17606" formatCode="General">
                  <c:v>17.606000000000002</c:v>
                </c:pt>
                <c:pt idx="17607" formatCode="General">
                  <c:v>17.606999999999999</c:v>
                </c:pt>
                <c:pt idx="17608" formatCode="General">
                  <c:v>17.608000000000001</c:v>
                </c:pt>
                <c:pt idx="17609" formatCode="General">
                  <c:v>17.609000000000002</c:v>
                </c:pt>
                <c:pt idx="17610" formatCode="General">
                  <c:v>17.61</c:v>
                </c:pt>
                <c:pt idx="17611" formatCode="General">
                  <c:v>17.611000000000001</c:v>
                </c:pt>
                <c:pt idx="17612" formatCode="General">
                  <c:v>17.611999999999998</c:v>
                </c:pt>
                <c:pt idx="17613" formatCode="General">
                  <c:v>17.613</c:v>
                </c:pt>
                <c:pt idx="17614" formatCode="General">
                  <c:v>17.614000000000001</c:v>
                </c:pt>
                <c:pt idx="17615" formatCode="General">
                  <c:v>17.614999999999998</c:v>
                </c:pt>
                <c:pt idx="17616" formatCode="General">
                  <c:v>17.616</c:v>
                </c:pt>
                <c:pt idx="17617" formatCode="General">
                  <c:v>17.617000000000001</c:v>
                </c:pt>
                <c:pt idx="17618" formatCode="General">
                  <c:v>17.617999999999999</c:v>
                </c:pt>
                <c:pt idx="17619" formatCode="General">
                  <c:v>17.619</c:v>
                </c:pt>
                <c:pt idx="17620" formatCode="General">
                  <c:v>17.62</c:v>
                </c:pt>
                <c:pt idx="17621" formatCode="General">
                  <c:v>17.620999999999999</c:v>
                </c:pt>
                <c:pt idx="17622" formatCode="General">
                  <c:v>17.622</c:v>
                </c:pt>
                <c:pt idx="17623" formatCode="General">
                  <c:v>17.623000000000001</c:v>
                </c:pt>
                <c:pt idx="17624" formatCode="General">
                  <c:v>17.623999999999999</c:v>
                </c:pt>
                <c:pt idx="17625" formatCode="General">
                  <c:v>17.625</c:v>
                </c:pt>
                <c:pt idx="17626" formatCode="General">
                  <c:v>17.626000000000001</c:v>
                </c:pt>
                <c:pt idx="17627" formatCode="General">
                  <c:v>17.626999999999999</c:v>
                </c:pt>
                <c:pt idx="17628" formatCode="General">
                  <c:v>17.628</c:v>
                </c:pt>
                <c:pt idx="17629" formatCode="General">
                  <c:v>17.629000000000001</c:v>
                </c:pt>
                <c:pt idx="17630" formatCode="General">
                  <c:v>17.63</c:v>
                </c:pt>
                <c:pt idx="17631" formatCode="General">
                  <c:v>17.631</c:v>
                </c:pt>
                <c:pt idx="17632" formatCode="General">
                  <c:v>17.632000000000001</c:v>
                </c:pt>
                <c:pt idx="17633" formatCode="General">
                  <c:v>17.632999999999999</c:v>
                </c:pt>
                <c:pt idx="17634" formatCode="General">
                  <c:v>17.634</c:v>
                </c:pt>
                <c:pt idx="17635" formatCode="General">
                  <c:v>17.635000000000002</c:v>
                </c:pt>
                <c:pt idx="17636" formatCode="General">
                  <c:v>17.635999999999999</c:v>
                </c:pt>
                <c:pt idx="17637" formatCode="General">
                  <c:v>17.637</c:v>
                </c:pt>
                <c:pt idx="17638" formatCode="General">
                  <c:v>17.638000000000002</c:v>
                </c:pt>
                <c:pt idx="17639" formatCode="General">
                  <c:v>17.638999999999999</c:v>
                </c:pt>
                <c:pt idx="17640" formatCode="General">
                  <c:v>17.64</c:v>
                </c:pt>
                <c:pt idx="17641" formatCode="General">
                  <c:v>17.640999999999998</c:v>
                </c:pt>
                <c:pt idx="17642" formatCode="General">
                  <c:v>17.641999999999999</c:v>
                </c:pt>
                <c:pt idx="17643" formatCode="General">
                  <c:v>17.643000000000001</c:v>
                </c:pt>
                <c:pt idx="17644" formatCode="General">
                  <c:v>17.643999999999998</c:v>
                </c:pt>
                <c:pt idx="17645" formatCode="General">
                  <c:v>17.645</c:v>
                </c:pt>
                <c:pt idx="17646" formatCode="General">
                  <c:v>17.646000000000001</c:v>
                </c:pt>
                <c:pt idx="17647" formatCode="General">
                  <c:v>17.646999999999998</c:v>
                </c:pt>
                <c:pt idx="17648" formatCode="General">
                  <c:v>17.648</c:v>
                </c:pt>
                <c:pt idx="17649" formatCode="General">
                  <c:v>17.649000000000001</c:v>
                </c:pt>
                <c:pt idx="17650" formatCode="General">
                  <c:v>17.649999999999999</c:v>
                </c:pt>
                <c:pt idx="17651" formatCode="General">
                  <c:v>17.651</c:v>
                </c:pt>
                <c:pt idx="17652" formatCode="General">
                  <c:v>17.652000000000001</c:v>
                </c:pt>
                <c:pt idx="17653" formatCode="General">
                  <c:v>17.652999999999999</c:v>
                </c:pt>
                <c:pt idx="17654" formatCode="General">
                  <c:v>17.654</c:v>
                </c:pt>
                <c:pt idx="17655" formatCode="General">
                  <c:v>17.655000000000001</c:v>
                </c:pt>
                <c:pt idx="17656" formatCode="General">
                  <c:v>17.655999999999999</c:v>
                </c:pt>
                <c:pt idx="17657" formatCode="General">
                  <c:v>17.657</c:v>
                </c:pt>
                <c:pt idx="17658" formatCode="General">
                  <c:v>17.658000000000001</c:v>
                </c:pt>
                <c:pt idx="17659" formatCode="General">
                  <c:v>17.658999999999999</c:v>
                </c:pt>
                <c:pt idx="17660" formatCode="General">
                  <c:v>17.66</c:v>
                </c:pt>
                <c:pt idx="17661" formatCode="General">
                  <c:v>17.661000000000001</c:v>
                </c:pt>
                <c:pt idx="17662" formatCode="General">
                  <c:v>17.661999999999999</c:v>
                </c:pt>
                <c:pt idx="17663" formatCode="General">
                  <c:v>17.663</c:v>
                </c:pt>
                <c:pt idx="17664" formatCode="General">
                  <c:v>17.664000000000001</c:v>
                </c:pt>
                <c:pt idx="17665" formatCode="General">
                  <c:v>17.664999999999999</c:v>
                </c:pt>
                <c:pt idx="17666" formatCode="General">
                  <c:v>17.666</c:v>
                </c:pt>
                <c:pt idx="17667" formatCode="General">
                  <c:v>17.667000000000002</c:v>
                </c:pt>
                <c:pt idx="17668" formatCode="General">
                  <c:v>17.667999999999999</c:v>
                </c:pt>
                <c:pt idx="17669" formatCode="General">
                  <c:v>17.669</c:v>
                </c:pt>
                <c:pt idx="17670" formatCode="General">
                  <c:v>17.670000000000002</c:v>
                </c:pt>
                <c:pt idx="17671" formatCode="General">
                  <c:v>17.670999999999999</c:v>
                </c:pt>
                <c:pt idx="17672" formatCode="General">
                  <c:v>17.672000000000001</c:v>
                </c:pt>
                <c:pt idx="17673" formatCode="General">
                  <c:v>17.672999999999998</c:v>
                </c:pt>
                <c:pt idx="17674" formatCode="General">
                  <c:v>17.673999999999999</c:v>
                </c:pt>
                <c:pt idx="17675" formatCode="General">
                  <c:v>17.675000000000001</c:v>
                </c:pt>
                <c:pt idx="17676" formatCode="General">
                  <c:v>17.675999999999998</c:v>
                </c:pt>
                <c:pt idx="17677" formatCode="General">
                  <c:v>17.677</c:v>
                </c:pt>
                <c:pt idx="17678" formatCode="General">
                  <c:v>17.678000000000001</c:v>
                </c:pt>
                <c:pt idx="17679" formatCode="General">
                  <c:v>17.678999999999998</c:v>
                </c:pt>
                <c:pt idx="17680" formatCode="General">
                  <c:v>17.68</c:v>
                </c:pt>
                <c:pt idx="17681" formatCode="General">
                  <c:v>17.681000000000001</c:v>
                </c:pt>
                <c:pt idx="17682" formatCode="General">
                  <c:v>17.681999999999999</c:v>
                </c:pt>
                <c:pt idx="17683" formatCode="General">
                  <c:v>17.683</c:v>
                </c:pt>
                <c:pt idx="17684" formatCode="General">
                  <c:v>17.684000000000001</c:v>
                </c:pt>
                <c:pt idx="17685" formatCode="General">
                  <c:v>17.684999999999999</c:v>
                </c:pt>
                <c:pt idx="17686" formatCode="General">
                  <c:v>17.686</c:v>
                </c:pt>
                <c:pt idx="17687" formatCode="General">
                  <c:v>17.687000000000001</c:v>
                </c:pt>
                <c:pt idx="17688" formatCode="General">
                  <c:v>17.687999999999999</c:v>
                </c:pt>
                <c:pt idx="17689" formatCode="General">
                  <c:v>17.689</c:v>
                </c:pt>
                <c:pt idx="17690" formatCode="General">
                  <c:v>17.690000000000001</c:v>
                </c:pt>
                <c:pt idx="17691" formatCode="General">
                  <c:v>17.690999999999999</c:v>
                </c:pt>
                <c:pt idx="17692" formatCode="General">
                  <c:v>17.692</c:v>
                </c:pt>
                <c:pt idx="17693" formatCode="General">
                  <c:v>17.693000000000001</c:v>
                </c:pt>
                <c:pt idx="17694" formatCode="General">
                  <c:v>17.693999999999999</c:v>
                </c:pt>
                <c:pt idx="17695" formatCode="General">
                  <c:v>17.695</c:v>
                </c:pt>
                <c:pt idx="17696" formatCode="General">
                  <c:v>17.696000000000002</c:v>
                </c:pt>
                <c:pt idx="17697" formatCode="General">
                  <c:v>17.696999999999999</c:v>
                </c:pt>
                <c:pt idx="17698" formatCode="General">
                  <c:v>17.698</c:v>
                </c:pt>
                <c:pt idx="17699" formatCode="General">
                  <c:v>17.699000000000002</c:v>
                </c:pt>
                <c:pt idx="17700" formatCode="General">
                  <c:v>17.7</c:v>
                </c:pt>
                <c:pt idx="17701" formatCode="General">
                  <c:v>17.701000000000001</c:v>
                </c:pt>
                <c:pt idx="17702" formatCode="General">
                  <c:v>17.702000000000002</c:v>
                </c:pt>
                <c:pt idx="17703" formatCode="General">
                  <c:v>17.702999999999999</c:v>
                </c:pt>
                <c:pt idx="17704" formatCode="General">
                  <c:v>17.704000000000001</c:v>
                </c:pt>
                <c:pt idx="17705" formatCode="General">
                  <c:v>17.704999999999998</c:v>
                </c:pt>
                <c:pt idx="17706" formatCode="General">
                  <c:v>17.706</c:v>
                </c:pt>
                <c:pt idx="17707" formatCode="General">
                  <c:v>17.707000000000001</c:v>
                </c:pt>
                <c:pt idx="17708" formatCode="General">
                  <c:v>17.707999999999998</c:v>
                </c:pt>
                <c:pt idx="17709" formatCode="General">
                  <c:v>17.709</c:v>
                </c:pt>
                <c:pt idx="17710" formatCode="General">
                  <c:v>17.71</c:v>
                </c:pt>
                <c:pt idx="17711" formatCode="General">
                  <c:v>17.710999999999999</c:v>
                </c:pt>
                <c:pt idx="17712" formatCode="General">
                  <c:v>17.712</c:v>
                </c:pt>
                <c:pt idx="17713" formatCode="General">
                  <c:v>17.713000000000001</c:v>
                </c:pt>
                <c:pt idx="17714" formatCode="General">
                  <c:v>17.713999999999999</c:v>
                </c:pt>
                <c:pt idx="17715" formatCode="General">
                  <c:v>17.715</c:v>
                </c:pt>
                <c:pt idx="17716" formatCode="General">
                  <c:v>17.716000000000001</c:v>
                </c:pt>
                <c:pt idx="17717" formatCode="General">
                  <c:v>17.716999999999999</c:v>
                </c:pt>
                <c:pt idx="17718" formatCode="General">
                  <c:v>17.718</c:v>
                </c:pt>
                <c:pt idx="17719" formatCode="General">
                  <c:v>17.719000000000001</c:v>
                </c:pt>
                <c:pt idx="17720" formatCode="General">
                  <c:v>17.72</c:v>
                </c:pt>
                <c:pt idx="17721" formatCode="General">
                  <c:v>17.721</c:v>
                </c:pt>
                <c:pt idx="17722" formatCode="General">
                  <c:v>17.722000000000001</c:v>
                </c:pt>
                <c:pt idx="17723" formatCode="General">
                  <c:v>17.722999999999999</c:v>
                </c:pt>
                <c:pt idx="17724" formatCode="General">
                  <c:v>17.724</c:v>
                </c:pt>
                <c:pt idx="17725" formatCode="General">
                  <c:v>17.725000000000001</c:v>
                </c:pt>
                <c:pt idx="17726" formatCode="General">
                  <c:v>17.725999999999999</c:v>
                </c:pt>
                <c:pt idx="17727" formatCode="General">
                  <c:v>17.727</c:v>
                </c:pt>
                <c:pt idx="17728" formatCode="General">
                  <c:v>17.728000000000002</c:v>
                </c:pt>
                <c:pt idx="17729" formatCode="General">
                  <c:v>17.728999999999999</c:v>
                </c:pt>
                <c:pt idx="17730" formatCode="General">
                  <c:v>17.73</c:v>
                </c:pt>
                <c:pt idx="17731" formatCode="General">
                  <c:v>17.731000000000002</c:v>
                </c:pt>
                <c:pt idx="17732" formatCode="General">
                  <c:v>17.731999999999999</c:v>
                </c:pt>
                <c:pt idx="17733" formatCode="General">
                  <c:v>17.733000000000001</c:v>
                </c:pt>
                <c:pt idx="17734" formatCode="General">
                  <c:v>17.734000000000002</c:v>
                </c:pt>
                <c:pt idx="17735" formatCode="General">
                  <c:v>17.734999999999999</c:v>
                </c:pt>
                <c:pt idx="17736" formatCode="General">
                  <c:v>17.736000000000001</c:v>
                </c:pt>
                <c:pt idx="17737" formatCode="General">
                  <c:v>17.736999999999998</c:v>
                </c:pt>
                <c:pt idx="17738" formatCode="General">
                  <c:v>17.738</c:v>
                </c:pt>
                <c:pt idx="17739" formatCode="General">
                  <c:v>17.739000000000001</c:v>
                </c:pt>
                <c:pt idx="17740" formatCode="General">
                  <c:v>17.739999999999998</c:v>
                </c:pt>
                <c:pt idx="17741" formatCode="General">
                  <c:v>17.741</c:v>
                </c:pt>
                <c:pt idx="17742" formatCode="General">
                  <c:v>17.742000000000001</c:v>
                </c:pt>
                <c:pt idx="17743" formatCode="General">
                  <c:v>17.742999999999999</c:v>
                </c:pt>
                <c:pt idx="17744" formatCode="General">
                  <c:v>17.744</c:v>
                </c:pt>
                <c:pt idx="17745" formatCode="General">
                  <c:v>17.745000000000001</c:v>
                </c:pt>
                <c:pt idx="17746" formatCode="General">
                  <c:v>17.745999999999999</c:v>
                </c:pt>
                <c:pt idx="17747" formatCode="General">
                  <c:v>17.747</c:v>
                </c:pt>
                <c:pt idx="17748" formatCode="General">
                  <c:v>17.748000000000001</c:v>
                </c:pt>
                <c:pt idx="17749" formatCode="General">
                  <c:v>17.748999999999999</c:v>
                </c:pt>
                <c:pt idx="17750" formatCode="General">
                  <c:v>17.75</c:v>
                </c:pt>
                <c:pt idx="17751" formatCode="General">
                  <c:v>17.751000000000001</c:v>
                </c:pt>
                <c:pt idx="17752" formatCode="General">
                  <c:v>17.751999999999999</c:v>
                </c:pt>
                <c:pt idx="17753" formatCode="General">
                  <c:v>17.753</c:v>
                </c:pt>
                <c:pt idx="17754" formatCode="General">
                  <c:v>17.754000000000001</c:v>
                </c:pt>
                <c:pt idx="17755" formatCode="General">
                  <c:v>17.754999999999999</c:v>
                </c:pt>
                <c:pt idx="17756" formatCode="General">
                  <c:v>17.756</c:v>
                </c:pt>
                <c:pt idx="17757" formatCode="General">
                  <c:v>17.757000000000001</c:v>
                </c:pt>
                <c:pt idx="17758" formatCode="General">
                  <c:v>17.757999999999999</c:v>
                </c:pt>
                <c:pt idx="17759" formatCode="General">
                  <c:v>17.759</c:v>
                </c:pt>
                <c:pt idx="17760" formatCode="General">
                  <c:v>17.760000000000002</c:v>
                </c:pt>
                <c:pt idx="17761" formatCode="General">
                  <c:v>17.760999999999999</c:v>
                </c:pt>
                <c:pt idx="17762" formatCode="General">
                  <c:v>17.762</c:v>
                </c:pt>
                <c:pt idx="17763" formatCode="General">
                  <c:v>17.763000000000002</c:v>
                </c:pt>
                <c:pt idx="17764" formatCode="General">
                  <c:v>17.763999999999999</c:v>
                </c:pt>
                <c:pt idx="17765" formatCode="General">
                  <c:v>17.765000000000001</c:v>
                </c:pt>
                <c:pt idx="17766" formatCode="General">
                  <c:v>17.765999999999998</c:v>
                </c:pt>
                <c:pt idx="17767" formatCode="General">
                  <c:v>17.766999999999999</c:v>
                </c:pt>
                <c:pt idx="17768" formatCode="General">
                  <c:v>17.768000000000001</c:v>
                </c:pt>
                <c:pt idx="17769" formatCode="General">
                  <c:v>17.768999999999998</c:v>
                </c:pt>
                <c:pt idx="17770" formatCode="General">
                  <c:v>17.77</c:v>
                </c:pt>
                <c:pt idx="17771" formatCode="General">
                  <c:v>17.771000000000001</c:v>
                </c:pt>
                <c:pt idx="17772" formatCode="General">
                  <c:v>17.771999999999998</c:v>
                </c:pt>
                <c:pt idx="17773" formatCode="General">
                  <c:v>17.773</c:v>
                </c:pt>
                <c:pt idx="17774" formatCode="General">
                  <c:v>17.774000000000001</c:v>
                </c:pt>
                <c:pt idx="17775" formatCode="General">
                  <c:v>17.774999999999999</c:v>
                </c:pt>
                <c:pt idx="17776" formatCode="General">
                  <c:v>17.776</c:v>
                </c:pt>
                <c:pt idx="17777" formatCode="General">
                  <c:v>17.777000000000001</c:v>
                </c:pt>
                <c:pt idx="17778" formatCode="General">
                  <c:v>17.777999999999999</c:v>
                </c:pt>
                <c:pt idx="17779" formatCode="General">
                  <c:v>17.779</c:v>
                </c:pt>
                <c:pt idx="17780" formatCode="General">
                  <c:v>17.78</c:v>
                </c:pt>
                <c:pt idx="17781" formatCode="General">
                  <c:v>17.780999999999999</c:v>
                </c:pt>
                <c:pt idx="17782" formatCode="General">
                  <c:v>17.782</c:v>
                </c:pt>
                <c:pt idx="17783" formatCode="General">
                  <c:v>17.783000000000001</c:v>
                </c:pt>
                <c:pt idx="17784" formatCode="General">
                  <c:v>17.783999999999999</c:v>
                </c:pt>
                <c:pt idx="17785" formatCode="General">
                  <c:v>17.785</c:v>
                </c:pt>
                <c:pt idx="17786" formatCode="General">
                  <c:v>17.786000000000001</c:v>
                </c:pt>
                <c:pt idx="17787" formatCode="General">
                  <c:v>17.786999999999999</c:v>
                </c:pt>
                <c:pt idx="17788" formatCode="General">
                  <c:v>17.788</c:v>
                </c:pt>
                <c:pt idx="17789" formatCode="General">
                  <c:v>17.789000000000001</c:v>
                </c:pt>
                <c:pt idx="17790" formatCode="General">
                  <c:v>17.79</c:v>
                </c:pt>
                <c:pt idx="17791" formatCode="General">
                  <c:v>17.791</c:v>
                </c:pt>
                <c:pt idx="17792" formatCode="General">
                  <c:v>17.792000000000002</c:v>
                </c:pt>
                <c:pt idx="17793" formatCode="General">
                  <c:v>17.792999999999999</c:v>
                </c:pt>
                <c:pt idx="17794" formatCode="General">
                  <c:v>17.794</c:v>
                </c:pt>
                <c:pt idx="17795" formatCode="General">
                  <c:v>17.795000000000002</c:v>
                </c:pt>
                <c:pt idx="17796" formatCode="General">
                  <c:v>17.795999999999999</c:v>
                </c:pt>
                <c:pt idx="17797" formatCode="General">
                  <c:v>17.797000000000001</c:v>
                </c:pt>
                <c:pt idx="17798" formatCode="General">
                  <c:v>17.797999999999998</c:v>
                </c:pt>
                <c:pt idx="17799" formatCode="General">
                  <c:v>17.798999999999999</c:v>
                </c:pt>
                <c:pt idx="17800" formatCode="General">
                  <c:v>17.8</c:v>
                </c:pt>
                <c:pt idx="17801" formatCode="General">
                  <c:v>17.800999999999998</c:v>
                </c:pt>
                <c:pt idx="17802" formatCode="General">
                  <c:v>17.802</c:v>
                </c:pt>
                <c:pt idx="17803" formatCode="General">
                  <c:v>17.803000000000001</c:v>
                </c:pt>
                <c:pt idx="17804" formatCode="General">
                  <c:v>17.803999999999998</c:v>
                </c:pt>
                <c:pt idx="17805" formatCode="General">
                  <c:v>17.805</c:v>
                </c:pt>
                <c:pt idx="17806" formatCode="General">
                  <c:v>17.806000000000001</c:v>
                </c:pt>
                <c:pt idx="17807" formatCode="General">
                  <c:v>17.806999999999999</c:v>
                </c:pt>
                <c:pt idx="17808" formatCode="General">
                  <c:v>17.808</c:v>
                </c:pt>
                <c:pt idx="17809" formatCode="General">
                  <c:v>17.809000000000001</c:v>
                </c:pt>
                <c:pt idx="17810" formatCode="General">
                  <c:v>17.809999999999999</c:v>
                </c:pt>
                <c:pt idx="17811" formatCode="General">
                  <c:v>17.811</c:v>
                </c:pt>
                <c:pt idx="17812" formatCode="General">
                  <c:v>17.812000000000001</c:v>
                </c:pt>
                <c:pt idx="17813" formatCode="General">
                  <c:v>17.812999999999999</c:v>
                </c:pt>
                <c:pt idx="17814" formatCode="General">
                  <c:v>17.814</c:v>
                </c:pt>
                <c:pt idx="17815" formatCode="General">
                  <c:v>17.815000000000001</c:v>
                </c:pt>
                <c:pt idx="17816" formatCode="General">
                  <c:v>17.815999999999999</c:v>
                </c:pt>
                <c:pt idx="17817" formatCode="General">
                  <c:v>17.817</c:v>
                </c:pt>
                <c:pt idx="17818" formatCode="General">
                  <c:v>17.818000000000001</c:v>
                </c:pt>
                <c:pt idx="17819" formatCode="General">
                  <c:v>17.818999999999999</c:v>
                </c:pt>
                <c:pt idx="17820" formatCode="General">
                  <c:v>17.82</c:v>
                </c:pt>
                <c:pt idx="17821" formatCode="General">
                  <c:v>17.821000000000002</c:v>
                </c:pt>
                <c:pt idx="17822" formatCode="General">
                  <c:v>17.821999999999999</c:v>
                </c:pt>
                <c:pt idx="17823" formatCode="General">
                  <c:v>17.823</c:v>
                </c:pt>
                <c:pt idx="17824" formatCode="General">
                  <c:v>17.824000000000002</c:v>
                </c:pt>
                <c:pt idx="17825" formatCode="General">
                  <c:v>17.824999999999999</c:v>
                </c:pt>
                <c:pt idx="17826" formatCode="General">
                  <c:v>17.826000000000001</c:v>
                </c:pt>
                <c:pt idx="17827" formatCode="General">
                  <c:v>17.827000000000002</c:v>
                </c:pt>
                <c:pt idx="17828" formatCode="General">
                  <c:v>17.827999999999999</c:v>
                </c:pt>
                <c:pt idx="17829" formatCode="General">
                  <c:v>17.829000000000001</c:v>
                </c:pt>
                <c:pt idx="17830" formatCode="General">
                  <c:v>17.829999999999998</c:v>
                </c:pt>
                <c:pt idx="17831" formatCode="General">
                  <c:v>17.831</c:v>
                </c:pt>
                <c:pt idx="17832" formatCode="General">
                  <c:v>17.832000000000001</c:v>
                </c:pt>
                <c:pt idx="17833" formatCode="General">
                  <c:v>17.832999999999998</c:v>
                </c:pt>
                <c:pt idx="17834" formatCode="General">
                  <c:v>17.834</c:v>
                </c:pt>
                <c:pt idx="17835" formatCode="General">
                  <c:v>17.835000000000001</c:v>
                </c:pt>
                <c:pt idx="17836" formatCode="General">
                  <c:v>17.835999999999999</c:v>
                </c:pt>
                <c:pt idx="17837" formatCode="General">
                  <c:v>17.837</c:v>
                </c:pt>
                <c:pt idx="17838" formatCode="General">
                  <c:v>17.838000000000001</c:v>
                </c:pt>
                <c:pt idx="17839" formatCode="General">
                  <c:v>17.838999999999999</c:v>
                </c:pt>
                <c:pt idx="17840" formatCode="General">
                  <c:v>17.84</c:v>
                </c:pt>
                <c:pt idx="17841" formatCode="General">
                  <c:v>17.841000000000001</c:v>
                </c:pt>
                <c:pt idx="17842" formatCode="General">
                  <c:v>17.841999999999999</c:v>
                </c:pt>
                <c:pt idx="17843" formatCode="General">
                  <c:v>17.843</c:v>
                </c:pt>
                <c:pt idx="17844" formatCode="General">
                  <c:v>17.844000000000001</c:v>
                </c:pt>
                <c:pt idx="17845" formatCode="General">
                  <c:v>17.844999999999999</c:v>
                </c:pt>
                <c:pt idx="17846" formatCode="General">
                  <c:v>17.846</c:v>
                </c:pt>
                <c:pt idx="17847" formatCode="General">
                  <c:v>17.847000000000001</c:v>
                </c:pt>
                <c:pt idx="17848" formatCode="General">
                  <c:v>17.847999999999999</c:v>
                </c:pt>
                <c:pt idx="17849" formatCode="General">
                  <c:v>17.849</c:v>
                </c:pt>
                <c:pt idx="17850" formatCode="General">
                  <c:v>17.850000000000001</c:v>
                </c:pt>
                <c:pt idx="17851" formatCode="General">
                  <c:v>17.850999999999999</c:v>
                </c:pt>
                <c:pt idx="17852" formatCode="General">
                  <c:v>17.852</c:v>
                </c:pt>
                <c:pt idx="17853" formatCode="General">
                  <c:v>17.853000000000002</c:v>
                </c:pt>
                <c:pt idx="17854" formatCode="General">
                  <c:v>17.853999999999999</c:v>
                </c:pt>
                <c:pt idx="17855" formatCode="General">
                  <c:v>17.855</c:v>
                </c:pt>
                <c:pt idx="17856" formatCode="General">
                  <c:v>17.856000000000002</c:v>
                </c:pt>
                <c:pt idx="17857" formatCode="General">
                  <c:v>17.856999999999999</c:v>
                </c:pt>
                <c:pt idx="17858" formatCode="General">
                  <c:v>17.858000000000001</c:v>
                </c:pt>
                <c:pt idx="17859" formatCode="General">
                  <c:v>17.859000000000002</c:v>
                </c:pt>
                <c:pt idx="17860" formatCode="General">
                  <c:v>17.86</c:v>
                </c:pt>
                <c:pt idx="17861" formatCode="General">
                  <c:v>17.861000000000001</c:v>
                </c:pt>
                <c:pt idx="17862" formatCode="General">
                  <c:v>17.861999999999998</c:v>
                </c:pt>
                <c:pt idx="17863" formatCode="General">
                  <c:v>17.863</c:v>
                </c:pt>
                <c:pt idx="17864" formatCode="General">
                  <c:v>17.864000000000001</c:v>
                </c:pt>
                <c:pt idx="17865" formatCode="General">
                  <c:v>17.864999999999998</c:v>
                </c:pt>
                <c:pt idx="17866" formatCode="General">
                  <c:v>17.866</c:v>
                </c:pt>
                <c:pt idx="17867" formatCode="General">
                  <c:v>17.867000000000001</c:v>
                </c:pt>
                <c:pt idx="17868" formatCode="General">
                  <c:v>17.867999999999999</c:v>
                </c:pt>
                <c:pt idx="17869" formatCode="General">
                  <c:v>17.869</c:v>
                </c:pt>
                <c:pt idx="17870" formatCode="General">
                  <c:v>17.87</c:v>
                </c:pt>
                <c:pt idx="17871" formatCode="General">
                  <c:v>17.870999999999999</c:v>
                </c:pt>
                <c:pt idx="17872" formatCode="General">
                  <c:v>17.872</c:v>
                </c:pt>
                <c:pt idx="17873" formatCode="General">
                  <c:v>17.873000000000001</c:v>
                </c:pt>
                <c:pt idx="17874" formatCode="General">
                  <c:v>17.873999999999999</c:v>
                </c:pt>
                <c:pt idx="17875" formatCode="General">
                  <c:v>17.875</c:v>
                </c:pt>
                <c:pt idx="17876" formatCode="General">
                  <c:v>17.876000000000001</c:v>
                </c:pt>
                <c:pt idx="17877" formatCode="General">
                  <c:v>17.876999999999999</c:v>
                </c:pt>
                <c:pt idx="17878" formatCode="General">
                  <c:v>17.878</c:v>
                </c:pt>
                <c:pt idx="17879" formatCode="General">
                  <c:v>17.879000000000001</c:v>
                </c:pt>
                <c:pt idx="17880" formatCode="General">
                  <c:v>17.88</c:v>
                </c:pt>
                <c:pt idx="17881" formatCode="General">
                  <c:v>17.881</c:v>
                </c:pt>
                <c:pt idx="17882" formatCode="General">
                  <c:v>17.882000000000001</c:v>
                </c:pt>
                <c:pt idx="17883" formatCode="General">
                  <c:v>17.882999999999999</c:v>
                </c:pt>
                <c:pt idx="17884" formatCode="General">
                  <c:v>17.884</c:v>
                </c:pt>
                <c:pt idx="17885" formatCode="General">
                  <c:v>17.885000000000002</c:v>
                </c:pt>
                <c:pt idx="17886" formatCode="General">
                  <c:v>17.885999999999999</c:v>
                </c:pt>
                <c:pt idx="17887" formatCode="General">
                  <c:v>17.887</c:v>
                </c:pt>
                <c:pt idx="17888" formatCode="General">
                  <c:v>17.888000000000002</c:v>
                </c:pt>
                <c:pt idx="17889" formatCode="General">
                  <c:v>17.888999999999999</c:v>
                </c:pt>
                <c:pt idx="17890" formatCode="General">
                  <c:v>17.89</c:v>
                </c:pt>
                <c:pt idx="17891" formatCode="General">
                  <c:v>17.890999999999998</c:v>
                </c:pt>
                <c:pt idx="17892" formatCode="General">
                  <c:v>17.891999999999999</c:v>
                </c:pt>
                <c:pt idx="17893" formatCode="General">
                  <c:v>17.893000000000001</c:v>
                </c:pt>
                <c:pt idx="17894" formatCode="General">
                  <c:v>17.893999999999998</c:v>
                </c:pt>
                <c:pt idx="17895" formatCode="General">
                  <c:v>17.895</c:v>
                </c:pt>
                <c:pt idx="17896" formatCode="General">
                  <c:v>17.896000000000001</c:v>
                </c:pt>
                <c:pt idx="17897" formatCode="General">
                  <c:v>17.896999999999998</c:v>
                </c:pt>
                <c:pt idx="17898" formatCode="General">
                  <c:v>17.898</c:v>
                </c:pt>
                <c:pt idx="17899" formatCode="General">
                  <c:v>17.899000000000001</c:v>
                </c:pt>
                <c:pt idx="17900" formatCode="General">
                  <c:v>17.899999999999999</c:v>
                </c:pt>
                <c:pt idx="17901" formatCode="General">
                  <c:v>17.901</c:v>
                </c:pt>
                <c:pt idx="17902" formatCode="General">
                  <c:v>17.902000000000001</c:v>
                </c:pt>
                <c:pt idx="17903" formatCode="General">
                  <c:v>17.902999999999999</c:v>
                </c:pt>
                <c:pt idx="17904" formatCode="General">
                  <c:v>17.904</c:v>
                </c:pt>
                <c:pt idx="17905" formatCode="General">
                  <c:v>17.905000000000001</c:v>
                </c:pt>
                <c:pt idx="17906" formatCode="General">
                  <c:v>17.905999999999999</c:v>
                </c:pt>
                <c:pt idx="17907" formatCode="General">
                  <c:v>17.907</c:v>
                </c:pt>
                <c:pt idx="17908" formatCode="General">
                  <c:v>17.908000000000001</c:v>
                </c:pt>
                <c:pt idx="17909" formatCode="General">
                  <c:v>17.908999999999999</c:v>
                </c:pt>
                <c:pt idx="17910" formatCode="General">
                  <c:v>17.91</c:v>
                </c:pt>
                <c:pt idx="17911" formatCode="General">
                  <c:v>17.911000000000001</c:v>
                </c:pt>
                <c:pt idx="17912" formatCode="General">
                  <c:v>17.911999999999999</c:v>
                </c:pt>
                <c:pt idx="17913" formatCode="General">
                  <c:v>17.913</c:v>
                </c:pt>
                <c:pt idx="17914" formatCode="General">
                  <c:v>17.914000000000001</c:v>
                </c:pt>
                <c:pt idx="17915" formatCode="General">
                  <c:v>17.914999999999999</c:v>
                </c:pt>
                <c:pt idx="17916" formatCode="General">
                  <c:v>17.916</c:v>
                </c:pt>
                <c:pt idx="17917" formatCode="General">
                  <c:v>17.917000000000002</c:v>
                </c:pt>
                <c:pt idx="17918" formatCode="General">
                  <c:v>17.917999999999999</c:v>
                </c:pt>
                <c:pt idx="17919" formatCode="General">
                  <c:v>17.919</c:v>
                </c:pt>
                <c:pt idx="17920" formatCode="General">
                  <c:v>17.920000000000002</c:v>
                </c:pt>
                <c:pt idx="17921" formatCode="General">
                  <c:v>17.920999999999999</c:v>
                </c:pt>
                <c:pt idx="17922" formatCode="General">
                  <c:v>17.922000000000001</c:v>
                </c:pt>
                <c:pt idx="17923" formatCode="General">
                  <c:v>17.922999999999998</c:v>
                </c:pt>
                <c:pt idx="17924" formatCode="General">
                  <c:v>17.923999999999999</c:v>
                </c:pt>
                <c:pt idx="17925" formatCode="General">
                  <c:v>17.925000000000001</c:v>
                </c:pt>
                <c:pt idx="17926" formatCode="General">
                  <c:v>17.925999999999998</c:v>
                </c:pt>
                <c:pt idx="17927" formatCode="General">
                  <c:v>17.927</c:v>
                </c:pt>
                <c:pt idx="17928" formatCode="General">
                  <c:v>17.928000000000001</c:v>
                </c:pt>
                <c:pt idx="17929" formatCode="General">
                  <c:v>17.928999999999998</c:v>
                </c:pt>
                <c:pt idx="17930" formatCode="General">
                  <c:v>17.93</c:v>
                </c:pt>
                <c:pt idx="17931" formatCode="General">
                  <c:v>17.931000000000001</c:v>
                </c:pt>
                <c:pt idx="17932" formatCode="General">
                  <c:v>17.931999999999999</c:v>
                </c:pt>
                <c:pt idx="17933" formatCode="General">
                  <c:v>17.933</c:v>
                </c:pt>
                <c:pt idx="17934" formatCode="General">
                  <c:v>17.934000000000001</c:v>
                </c:pt>
                <c:pt idx="17935" formatCode="General">
                  <c:v>17.934999999999999</c:v>
                </c:pt>
                <c:pt idx="17936" formatCode="General">
                  <c:v>17.936</c:v>
                </c:pt>
                <c:pt idx="17937" formatCode="General">
                  <c:v>17.937000000000001</c:v>
                </c:pt>
                <c:pt idx="17938" formatCode="General">
                  <c:v>17.937999999999999</c:v>
                </c:pt>
                <c:pt idx="17939" formatCode="General">
                  <c:v>17.939</c:v>
                </c:pt>
                <c:pt idx="17940" formatCode="General">
                  <c:v>17.940000000000001</c:v>
                </c:pt>
                <c:pt idx="17941" formatCode="General">
                  <c:v>17.940999999999999</c:v>
                </c:pt>
                <c:pt idx="17942" formatCode="General">
                  <c:v>17.942</c:v>
                </c:pt>
                <c:pt idx="17943" formatCode="General">
                  <c:v>17.943000000000001</c:v>
                </c:pt>
                <c:pt idx="17944" formatCode="General">
                  <c:v>17.943999999999999</c:v>
                </c:pt>
                <c:pt idx="17945" formatCode="General">
                  <c:v>17.945</c:v>
                </c:pt>
                <c:pt idx="17946" formatCode="General">
                  <c:v>17.946000000000002</c:v>
                </c:pt>
                <c:pt idx="17947" formatCode="General">
                  <c:v>17.946999999999999</c:v>
                </c:pt>
                <c:pt idx="17948" formatCode="General">
                  <c:v>17.948</c:v>
                </c:pt>
                <c:pt idx="17949" formatCode="General">
                  <c:v>17.949000000000002</c:v>
                </c:pt>
                <c:pt idx="17950" formatCode="General">
                  <c:v>17.95</c:v>
                </c:pt>
                <c:pt idx="17951" formatCode="General">
                  <c:v>17.951000000000001</c:v>
                </c:pt>
                <c:pt idx="17952" formatCode="General">
                  <c:v>17.952000000000002</c:v>
                </c:pt>
                <c:pt idx="17953" formatCode="General">
                  <c:v>17.952999999999999</c:v>
                </c:pt>
                <c:pt idx="17954" formatCode="General">
                  <c:v>17.954000000000001</c:v>
                </c:pt>
                <c:pt idx="17955" formatCode="General">
                  <c:v>17.954999999999998</c:v>
                </c:pt>
                <c:pt idx="17956" formatCode="General">
                  <c:v>17.956</c:v>
                </c:pt>
                <c:pt idx="17957" formatCode="General">
                  <c:v>17.957000000000001</c:v>
                </c:pt>
                <c:pt idx="17958" formatCode="General">
                  <c:v>17.957999999999998</c:v>
                </c:pt>
                <c:pt idx="17959" formatCode="General">
                  <c:v>17.959</c:v>
                </c:pt>
                <c:pt idx="17960" formatCode="General">
                  <c:v>17.96</c:v>
                </c:pt>
                <c:pt idx="17961" formatCode="General">
                  <c:v>17.960999999999999</c:v>
                </c:pt>
                <c:pt idx="17962" formatCode="General">
                  <c:v>17.962</c:v>
                </c:pt>
                <c:pt idx="17963" formatCode="General">
                  <c:v>17.963000000000001</c:v>
                </c:pt>
                <c:pt idx="17964" formatCode="General">
                  <c:v>17.963999999999999</c:v>
                </c:pt>
                <c:pt idx="17965" formatCode="General">
                  <c:v>17.965</c:v>
                </c:pt>
                <c:pt idx="17966" formatCode="General">
                  <c:v>17.966000000000001</c:v>
                </c:pt>
                <c:pt idx="17967" formatCode="General">
                  <c:v>17.966999999999999</c:v>
                </c:pt>
                <c:pt idx="17968" formatCode="General">
                  <c:v>17.968</c:v>
                </c:pt>
                <c:pt idx="17969" formatCode="General">
                  <c:v>17.969000000000001</c:v>
                </c:pt>
                <c:pt idx="17970" formatCode="General">
                  <c:v>17.97</c:v>
                </c:pt>
                <c:pt idx="17971" formatCode="General">
                  <c:v>17.971</c:v>
                </c:pt>
                <c:pt idx="17972" formatCode="General">
                  <c:v>17.972000000000001</c:v>
                </c:pt>
                <c:pt idx="17973" formatCode="General">
                  <c:v>17.972999999999999</c:v>
                </c:pt>
                <c:pt idx="17974" formatCode="General">
                  <c:v>17.974</c:v>
                </c:pt>
                <c:pt idx="17975" formatCode="General">
                  <c:v>17.975000000000001</c:v>
                </c:pt>
                <c:pt idx="17976" formatCode="General">
                  <c:v>17.975999999999999</c:v>
                </c:pt>
                <c:pt idx="17977" formatCode="General">
                  <c:v>17.977</c:v>
                </c:pt>
                <c:pt idx="17978" formatCode="General">
                  <c:v>17.978000000000002</c:v>
                </c:pt>
                <c:pt idx="17979" formatCode="General">
                  <c:v>17.978999999999999</c:v>
                </c:pt>
                <c:pt idx="17980" formatCode="General">
                  <c:v>17.98</c:v>
                </c:pt>
                <c:pt idx="17981" formatCode="General">
                  <c:v>17.981000000000002</c:v>
                </c:pt>
                <c:pt idx="17982" formatCode="General">
                  <c:v>17.981999999999999</c:v>
                </c:pt>
                <c:pt idx="17983" formatCode="General">
                  <c:v>17.983000000000001</c:v>
                </c:pt>
                <c:pt idx="17984" formatCode="General">
                  <c:v>17.984000000000002</c:v>
                </c:pt>
                <c:pt idx="17985" formatCode="General">
                  <c:v>17.984999999999999</c:v>
                </c:pt>
                <c:pt idx="17986" formatCode="General">
                  <c:v>17.986000000000001</c:v>
                </c:pt>
                <c:pt idx="17987" formatCode="General">
                  <c:v>17.986999999999998</c:v>
                </c:pt>
                <c:pt idx="17988" formatCode="General">
                  <c:v>17.988</c:v>
                </c:pt>
                <c:pt idx="17989" formatCode="General">
                  <c:v>17.989000000000001</c:v>
                </c:pt>
                <c:pt idx="17990" formatCode="General">
                  <c:v>17.989999999999998</c:v>
                </c:pt>
                <c:pt idx="17991" formatCode="General">
                  <c:v>17.991</c:v>
                </c:pt>
                <c:pt idx="17992" formatCode="General">
                  <c:v>17.992000000000001</c:v>
                </c:pt>
                <c:pt idx="17993" formatCode="General">
                  <c:v>17.992999999999999</c:v>
                </c:pt>
                <c:pt idx="17994" formatCode="General">
                  <c:v>17.994</c:v>
                </c:pt>
                <c:pt idx="17995" formatCode="General">
                  <c:v>17.995000000000001</c:v>
                </c:pt>
                <c:pt idx="17996" formatCode="General">
                  <c:v>17.995999999999999</c:v>
                </c:pt>
                <c:pt idx="17997" formatCode="General">
                  <c:v>17.997</c:v>
                </c:pt>
                <c:pt idx="17998" formatCode="General">
                  <c:v>17.998000000000001</c:v>
                </c:pt>
                <c:pt idx="17999" formatCode="General">
                  <c:v>17.998999999999999</c:v>
                </c:pt>
                <c:pt idx="18000" formatCode="General">
                  <c:v>18</c:v>
                </c:pt>
                <c:pt idx="18001" formatCode="General">
                  <c:v>18.001000000000001</c:v>
                </c:pt>
                <c:pt idx="18002" formatCode="General">
                  <c:v>18.001999999999999</c:v>
                </c:pt>
                <c:pt idx="18003" formatCode="General">
                  <c:v>18.003</c:v>
                </c:pt>
                <c:pt idx="18004" formatCode="General">
                  <c:v>18.004000000000001</c:v>
                </c:pt>
                <c:pt idx="18005" formatCode="General">
                  <c:v>18.004999999999999</c:v>
                </c:pt>
                <c:pt idx="18006" formatCode="General">
                  <c:v>18.006</c:v>
                </c:pt>
                <c:pt idx="18007" formatCode="General">
                  <c:v>18.007000000000001</c:v>
                </c:pt>
                <c:pt idx="18008" formatCode="General">
                  <c:v>18.007999999999999</c:v>
                </c:pt>
                <c:pt idx="18009" formatCode="General">
                  <c:v>18.009</c:v>
                </c:pt>
                <c:pt idx="18010" formatCode="General">
                  <c:v>18.010000000000002</c:v>
                </c:pt>
                <c:pt idx="18011" formatCode="General">
                  <c:v>18.010999999999999</c:v>
                </c:pt>
                <c:pt idx="18012" formatCode="General">
                  <c:v>18.012</c:v>
                </c:pt>
                <c:pt idx="18013" formatCode="General">
                  <c:v>18.013000000000002</c:v>
                </c:pt>
                <c:pt idx="18014" formatCode="General">
                  <c:v>18.013999999999999</c:v>
                </c:pt>
                <c:pt idx="18015" formatCode="General">
                  <c:v>18.015000000000001</c:v>
                </c:pt>
                <c:pt idx="18016" formatCode="General">
                  <c:v>18.015999999999998</c:v>
                </c:pt>
                <c:pt idx="18017" formatCode="General">
                  <c:v>18.016999999999999</c:v>
                </c:pt>
                <c:pt idx="18018" formatCode="General">
                  <c:v>18.018000000000001</c:v>
                </c:pt>
                <c:pt idx="18019" formatCode="General">
                  <c:v>18.018999999999998</c:v>
                </c:pt>
                <c:pt idx="18020" formatCode="General">
                  <c:v>18.02</c:v>
                </c:pt>
                <c:pt idx="18021" formatCode="General">
                  <c:v>18.021000000000001</c:v>
                </c:pt>
                <c:pt idx="18022" formatCode="General">
                  <c:v>18.021999999999998</c:v>
                </c:pt>
                <c:pt idx="18023" formatCode="General">
                  <c:v>18.023</c:v>
                </c:pt>
                <c:pt idx="18024" formatCode="General">
                  <c:v>18.024000000000001</c:v>
                </c:pt>
                <c:pt idx="18025" formatCode="General">
                  <c:v>18.024999999999999</c:v>
                </c:pt>
                <c:pt idx="18026" formatCode="General">
                  <c:v>18.026</c:v>
                </c:pt>
                <c:pt idx="18027" formatCode="General">
                  <c:v>18.027000000000001</c:v>
                </c:pt>
                <c:pt idx="18028" formatCode="General">
                  <c:v>18.027999999999999</c:v>
                </c:pt>
                <c:pt idx="18029" formatCode="General">
                  <c:v>18.029</c:v>
                </c:pt>
                <c:pt idx="18030" formatCode="General">
                  <c:v>18.03</c:v>
                </c:pt>
                <c:pt idx="18031" formatCode="General">
                  <c:v>18.030999999999999</c:v>
                </c:pt>
                <c:pt idx="18032" formatCode="General">
                  <c:v>18.032</c:v>
                </c:pt>
                <c:pt idx="18033" formatCode="General">
                  <c:v>18.033000000000001</c:v>
                </c:pt>
                <c:pt idx="18034" formatCode="General">
                  <c:v>18.033999999999999</c:v>
                </c:pt>
                <c:pt idx="18035" formatCode="General">
                  <c:v>18.035</c:v>
                </c:pt>
                <c:pt idx="18036" formatCode="General">
                  <c:v>18.036000000000001</c:v>
                </c:pt>
                <c:pt idx="18037" formatCode="General">
                  <c:v>18.036999999999999</c:v>
                </c:pt>
                <c:pt idx="18038" formatCode="General">
                  <c:v>18.038</c:v>
                </c:pt>
                <c:pt idx="18039" formatCode="General">
                  <c:v>18.039000000000001</c:v>
                </c:pt>
                <c:pt idx="18040" formatCode="General">
                  <c:v>18.04</c:v>
                </c:pt>
                <c:pt idx="18041" formatCode="General">
                  <c:v>18.041</c:v>
                </c:pt>
                <c:pt idx="18042" formatCode="General">
                  <c:v>18.042000000000002</c:v>
                </c:pt>
                <c:pt idx="18043" formatCode="General">
                  <c:v>18.042999999999999</c:v>
                </c:pt>
                <c:pt idx="18044" formatCode="General">
                  <c:v>18.044</c:v>
                </c:pt>
                <c:pt idx="18045" formatCode="General">
                  <c:v>18.045000000000002</c:v>
                </c:pt>
                <c:pt idx="18046" formatCode="General">
                  <c:v>18.045999999999999</c:v>
                </c:pt>
                <c:pt idx="18047" formatCode="General">
                  <c:v>18.047000000000001</c:v>
                </c:pt>
                <c:pt idx="18048" formatCode="General">
                  <c:v>18.047999999999998</c:v>
                </c:pt>
                <c:pt idx="18049" formatCode="General">
                  <c:v>18.048999999999999</c:v>
                </c:pt>
                <c:pt idx="18050" formatCode="General">
                  <c:v>18.05</c:v>
                </c:pt>
                <c:pt idx="18051" formatCode="General">
                  <c:v>18.050999999999998</c:v>
                </c:pt>
                <c:pt idx="18052" formatCode="General">
                  <c:v>18.052</c:v>
                </c:pt>
                <c:pt idx="18053" formatCode="General">
                  <c:v>18.053000000000001</c:v>
                </c:pt>
                <c:pt idx="18054" formatCode="General">
                  <c:v>18.053999999999998</c:v>
                </c:pt>
                <c:pt idx="18055" formatCode="General">
                  <c:v>18.055</c:v>
                </c:pt>
                <c:pt idx="18056" formatCode="General">
                  <c:v>18.056000000000001</c:v>
                </c:pt>
                <c:pt idx="18057" formatCode="General">
                  <c:v>18.056999999999999</c:v>
                </c:pt>
                <c:pt idx="18058" formatCode="General">
                  <c:v>18.058</c:v>
                </c:pt>
                <c:pt idx="18059" formatCode="General">
                  <c:v>18.059000000000001</c:v>
                </c:pt>
                <c:pt idx="18060" formatCode="General">
                  <c:v>18.059999999999999</c:v>
                </c:pt>
                <c:pt idx="18061" formatCode="General">
                  <c:v>18.061</c:v>
                </c:pt>
                <c:pt idx="18062" formatCode="General">
                  <c:v>18.062000000000001</c:v>
                </c:pt>
                <c:pt idx="18063" formatCode="General">
                  <c:v>18.062999999999999</c:v>
                </c:pt>
                <c:pt idx="18064" formatCode="General">
                  <c:v>18.064</c:v>
                </c:pt>
                <c:pt idx="18065" formatCode="General">
                  <c:v>18.065000000000001</c:v>
                </c:pt>
                <c:pt idx="18066" formatCode="General">
                  <c:v>18.065999999999999</c:v>
                </c:pt>
                <c:pt idx="18067" formatCode="General">
                  <c:v>18.067</c:v>
                </c:pt>
                <c:pt idx="18068" formatCode="General">
                  <c:v>18.068000000000001</c:v>
                </c:pt>
                <c:pt idx="18069" formatCode="General">
                  <c:v>18.068999999999999</c:v>
                </c:pt>
                <c:pt idx="18070" formatCode="General">
                  <c:v>18.07</c:v>
                </c:pt>
                <c:pt idx="18071" formatCode="General">
                  <c:v>18.071000000000002</c:v>
                </c:pt>
                <c:pt idx="18072" formatCode="General">
                  <c:v>18.071999999999999</c:v>
                </c:pt>
                <c:pt idx="18073" formatCode="General">
                  <c:v>18.073</c:v>
                </c:pt>
                <c:pt idx="18074" formatCode="General">
                  <c:v>18.074000000000002</c:v>
                </c:pt>
                <c:pt idx="18075" formatCode="General">
                  <c:v>18.074999999999999</c:v>
                </c:pt>
                <c:pt idx="18076" formatCode="General">
                  <c:v>18.076000000000001</c:v>
                </c:pt>
                <c:pt idx="18077" formatCode="General">
                  <c:v>18.077000000000002</c:v>
                </c:pt>
                <c:pt idx="18078" formatCode="General">
                  <c:v>18.077999999999999</c:v>
                </c:pt>
                <c:pt idx="18079" formatCode="General">
                  <c:v>18.079000000000001</c:v>
                </c:pt>
                <c:pt idx="18080" formatCode="General">
                  <c:v>18.079999999999998</c:v>
                </c:pt>
                <c:pt idx="18081" formatCode="General">
                  <c:v>18.081</c:v>
                </c:pt>
                <c:pt idx="18082" formatCode="General">
                  <c:v>18.082000000000001</c:v>
                </c:pt>
                <c:pt idx="18083" formatCode="General">
                  <c:v>18.082999999999998</c:v>
                </c:pt>
                <c:pt idx="18084" formatCode="General">
                  <c:v>18.084</c:v>
                </c:pt>
                <c:pt idx="18085" formatCode="General">
                  <c:v>18.085000000000001</c:v>
                </c:pt>
                <c:pt idx="18086" formatCode="General">
                  <c:v>18.085999999999999</c:v>
                </c:pt>
                <c:pt idx="18087" formatCode="General">
                  <c:v>18.087</c:v>
                </c:pt>
                <c:pt idx="18088" formatCode="General">
                  <c:v>18.088000000000001</c:v>
                </c:pt>
                <c:pt idx="18089" formatCode="General">
                  <c:v>18.088999999999999</c:v>
                </c:pt>
                <c:pt idx="18090" formatCode="General">
                  <c:v>18.09</c:v>
                </c:pt>
                <c:pt idx="18091" formatCode="General">
                  <c:v>18.091000000000001</c:v>
                </c:pt>
                <c:pt idx="18092" formatCode="General">
                  <c:v>18.091999999999999</c:v>
                </c:pt>
                <c:pt idx="18093" formatCode="General">
                  <c:v>18.093</c:v>
                </c:pt>
                <c:pt idx="18094" formatCode="General">
                  <c:v>18.094000000000001</c:v>
                </c:pt>
                <c:pt idx="18095" formatCode="General">
                  <c:v>18.094999999999999</c:v>
                </c:pt>
                <c:pt idx="18096" formatCode="General">
                  <c:v>18.096</c:v>
                </c:pt>
                <c:pt idx="18097" formatCode="General">
                  <c:v>18.097000000000001</c:v>
                </c:pt>
                <c:pt idx="18098" formatCode="General">
                  <c:v>18.097999999999999</c:v>
                </c:pt>
                <c:pt idx="18099" formatCode="General">
                  <c:v>18.099</c:v>
                </c:pt>
                <c:pt idx="18100" formatCode="General">
                  <c:v>18.100000000000001</c:v>
                </c:pt>
                <c:pt idx="18101" formatCode="General">
                  <c:v>18.100999999999999</c:v>
                </c:pt>
                <c:pt idx="18102" formatCode="General">
                  <c:v>18.102</c:v>
                </c:pt>
                <c:pt idx="18103" formatCode="General">
                  <c:v>18.103000000000002</c:v>
                </c:pt>
                <c:pt idx="18104" formatCode="General">
                  <c:v>18.103999999999999</c:v>
                </c:pt>
                <c:pt idx="18105" formatCode="General">
                  <c:v>18.105</c:v>
                </c:pt>
                <c:pt idx="18106" formatCode="General">
                  <c:v>18.106000000000002</c:v>
                </c:pt>
                <c:pt idx="18107" formatCode="General">
                  <c:v>18.106999999999999</c:v>
                </c:pt>
                <c:pt idx="18108" formatCode="General">
                  <c:v>18.108000000000001</c:v>
                </c:pt>
                <c:pt idx="18109" formatCode="General">
                  <c:v>18.109000000000002</c:v>
                </c:pt>
                <c:pt idx="18110" formatCode="General">
                  <c:v>18.11</c:v>
                </c:pt>
                <c:pt idx="18111" formatCode="General">
                  <c:v>18.111000000000001</c:v>
                </c:pt>
                <c:pt idx="18112" formatCode="General">
                  <c:v>18.111999999999998</c:v>
                </c:pt>
                <c:pt idx="18113" formatCode="General">
                  <c:v>18.113</c:v>
                </c:pt>
                <c:pt idx="18114" formatCode="General">
                  <c:v>18.114000000000001</c:v>
                </c:pt>
                <c:pt idx="18115" formatCode="General">
                  <c:v>18.114999999999998</c:v>
                </c:pt>
                <c:pt idx="18116" formatCode="General">
                  <c:v>18.116</c:v>
                </c:pt>
                <c:pt idx="18117" formatCode="General">
                  <c:v>18.117000000000001</c:v>
                </c:pt>
                <c:pt idx="18118" formatCode="General">
                  <c:v>18.117999999999999</c:v>
                </c:pt>
                <c:pt idx="18119" formatCode="General">
                  <c:v>18.119</c:v>
                </c:pt>
                <c:pt idx="18120" formatCode="General">
                  <c:v>18.12</c:v>
                </c:pt>
                <c:pt idx="18121" formatCode="General">
                  <c:v>18.120999999999999</c:v>
                </c:pt>
                <c:pt idx="18122" formatCode="General">
                  <c:v>18.122</c:v>
                </c:pt>
                <c:pt idx="18123" formatCode="General">
                  <c:v>18.123000000000001</c:v>
                </c:pt>
                <c:pt idx="18124" formatCode="General">
                  <c:v>18.123999999999999</c:v>
                </c:pt>
                <c:pt idx="18125" formatCode="General">
                  <c:v>18.125</c:v>
                </c:pt>
                <c:pt idx="18126" formatCode="General">
                  <c:v>18.126000000000001</c:v>
                </c:pt>
                <c:pt idx="18127" formatCode="General">
                  <c:v>18.126999999999999</c:v>
                </c:pt>
                <c:pt idx="18128" formatCode="General">
                  <c:v>18.128</c:v>
                </c:pt>
                <c:pt idx="18129" formatCode="General">
                  <c:v>18.129000000000001</c:v>
                </c:pt>
                <c:pt idx="18130" formatCode="General">
                  <c:v>18.13</c:v>
                </c:pt>
                <c:pt idx="18131" formatCode="General">
                  <c:v>18.131</c:v>
                </c:pt>
                <c:pt idx="18132" formatCode="General">
                  <c:v>18.132000000000001</c:v>
                </c:pt>
                <c:pt idx="18133" formatCode="General">
                  <c:v>18.132999999999999</c:v>
                </c:pt>
                <c:pt idx="18134" formatCode="General">
                  <c:v>18.134</c:v>
                </c:pt>
                <c:pt idx="18135" formatCode="General">
                  <c:v>18.135000000000002</c:v>
                </c:pt>
                <c:pt idx="18136" formatCode="General">
                  <c:v>18.135999999999999</c:v>
                </c:pt>
                <c:pt idx="18137" formatCode="General">
                  <c:v>18.137</c:v>
                </c:pt>
                <c:pt idx="18138" formatCode="General">
                  <c:v>18.138000000000002</c:v>
                </c:pt>
                <c:pt idx="18139" formatCode="General">
                  <c:v>18.138999999999999</c:v>
                </c:pt>
                <c:pt idx="18140" formatCode="General">
                  <c:v>18.14</c:v>
                </c:pt>
                <c:pt idx="18141" formatCode="General">
                  <c:v>18.140999999999998</c:v>
                </c:pt>
                <c:pt idx="18142" formatCode="General">
                  <c:v>18.141999999999999</c:v>
                </c:pt>
                <c:pt idx="18143" formatCode="General">
                  <c:v>18.143000000000001</c:v>
                </c:pt>
                <c:pt idx="18144" formatCode="General">
                  <c:v>18.143999999999998</c:v>
                </c:pt>
                <c:pt idx="18145" formatCode="General">
                  <c:v>18.145</c:v>
                </c:pt>
                <c:pt idx="18146" formatCode="General">
                  <c:v>18.146000000000001</c:v>
                </c:pt>
                <c:pt idx="18147" formatCode="General">
                  <c:v>18.146999999999998</c:v>
                </c:pt>
                <c:pt idx="18148" formatCode="General">
                  <c:v>18.148</c:v>
                </c:pt>
                <c:pt idx="18149" formatCode="General">
                  <c:v>18.149000000000001</c:v>
                </c:pt>
                <c:pt idx="18150" formatCode="General">
                  <c:v>18.149999999999999</c:v>
                </c:pt>
                <c:pt idx="18151" formatCode="General">
                  <c:v>18.151</c:v>
                </c:pt>
                <c:pt idx="18152" formatCode="General">
                  <c:v>18.152000000000001</c:v>
                </c:pt>
                <c:pt idx="18153" formatCode="General">
                  <c:v>18.152999999999999</c:v>
                </c:pt>
                <c:pt idx="18154" formatCode="General">
                  <c:v>18.154</c:v>
                </c:pt>
                <c:pt idx="18155" formatCode="General">
                  <c:v>18.155000000000001</c:v>
                </c:pt>
                <c:pt idx="18156" formatCode="General">
                  <c:v>18.155999999999999</c:v>
                </c:pt>
                <c:pt idx="18157" formatCode="General">
                  <c:v>18.157</c:v>
                </c:pt>
                <c:pt idx="18158" formatCode="General">
                  <c:v>18.158000000000001</c:v>
                </c:pt>
                <c:pt idx="18159" formatCode="General">
                  <c:v>18.158999999999999</c:v>
                </c:pt>
                <c:pt idx="18160" formatCode="General">
                  <c:v>18.16</c:v>
                </c:pt>
                <c:pt idx="18161" formatCode="General">
                  <c:v>18.161000000000001</c:v>
                </c:pt>
                <c:pt idx="18162" formatCode="General">
                  <c:v>18.161999999999999</c:v>
                </c:pt>
                <c:pt idx="18163" formatCode="General">
                  <c:v>18.163</c:v>
                </c:pt>
                <c:pt idx="18164" formatCode="General">
                  <c:v>18.164000000000001</c:v>
                </c:pt>
                <c:pt idx="18165" formatCode="General">
                  <c:v>18.164999999999999</c:v>
                </c:pt>
                <c:pt idx="18166" formatCode="General">
                  <c:v>18.166</c:v>
                </c:pt>
                <c:pt idx="18167" formatCode="General">
                  <c:v>18.167000000000002</c:v>
                </c:pt>
                <c:pt idx="18168" formatCode="General">
                  <c:v>18.167999999999999</c:v>
                </c:pt>
                <c:pt idx="18169" formatCode="General">
                  <c:v>18.169</c:v>
                </c:pt>
                <c:pt idx="18170" formatCode="General">
                  <c:v>18.170000000000002</c:v>
                </c:pt>
                <c:pt idx="18171" formatCode="General">
                  <c:v>18.170999999999999</c:v>
                </c:pt>
                <c:pt idx="18172" formatCode="General">
                  <c:v>18.172000000000001</c:v>
                </c:pt>
                <c:pt idx="18173" formatCode="General">
                  <c:v>18.172999999999998</c:v>
                </c:pt>
                <c:pt idx="18174" formatCode="General">
                  <c:v>18.173999999999999</c:v>
                </c:pt>
                <c:pt idx="18175" formatCode="General">
                  <c:v>18.175000000000001</c:v>
                </c:pt>
                <c:pt idx="18176" formatCode="General">
                  <c:v>18.175999999999998</c:v>
                </c:pt>
                <c:pt idx="18177" formatCode="General">
                  <c:v>18.177</c:v>
                </c:pt>
                <c:pt idx="18178" formatCode="General">
                  <c:v>18.178000000000001</c:v>
                </c:pt>
                <c:pt idx="18179" formatCode="General">
                  <c:v>18.178999999999998</c:v>
                </c:pt>
                <c:pt idx="18180" formatCode="General">
                  <c:v>18.18</c:v>
                </c:pt>
                <c:pt idx="18181" formatCode="General">
                  <c:v>18.181000000000001</c:v>
                </c:pt>
                <c:pt idx="18182" formatCode="General">
                  <c:v>18.181999999999999</c:v>
                </c:pt>
                <c:pt idx="18183" formatCode="General">
                  <c:v>18.183</c:v>
                </c:pt>
                <c:pt idx="18184" formatCode="General">
                  <c:v>18.184000000000001</c:v>
                </c:pt>
                <c:pt idx="18185" formatCode="General">
                  <c:v>18.184999999999999</c:v>
                </c:pt>
                <c:pt idx="18186" formatCode="General">
                  <c:v>18.186</c:v>
                </c:pt>
                <c:pt idx="18187" formatCode="General">
                  <c:v>18.187000000000001</c:v>
                </c:pt>
                <c:pt idx="18188" formatCode="General">
                  <c:v>18.187999999999999</c:v>
                </c:pt>
                <c:pt idx="18189" formatCode="General">
                  <c:v>18.189</c:v>
                </c:pt>
                <c:pt idx="18190" formatCode="General">
                  <c:v>18.190000000000001</c:v>
                </c:pt>
                <c:pt idx="18191" formatCode="General">
                  <c:v>18.190999999999999</c:v>
                </c:pt>
                <c:pt idx="18192" formatCode="General">
                  <c:v>18.192</c:v>
                </c:pt>
                <c:pt idx="18193" formatCode="General">
                  <c:v>18.193000000000001</c:v>
                </c:pt>
                <c:pt idx="18194" formatCode="General">
                  <c:v>18.193999999999999</c:v>
                </c:pt>
                <c:pt idx="18195" formatCode="General">
                  <c:v>18.195</c:v>
                </c:pt>
                <c:pt idx="18196" formatCode="General">
                  <c:v>18.196000000000002</c:v>
                </c:pt>
                <c:pt idx="18197" formatCode="General">
                  <c:v>18.196999999999999</c:v>
                </c:pt>
                <c:pt idx="18198" formatCode="General">
                  <c:v>18.198</c:v>
                </c:pt>
                <c:pt idx="18199" formatCode="General">
                  <c:v>18.199000000000002</c:v>
                </c:pt>
                <c:pt idx="18200" formatCode="General">
                  <c:v>18.2</c:v>
                </c:pt>
                <c:pt idx="18201" formatCode="General">
                  <c:v>18.201000000000001</c:v>
                </c:pt>
                <c:pt idx="18202" formatCode="General">
                  <c:v>18.202000000000002</c:v>
                </c:pt>
                <c:pt idx="18203" formatCode="General">
                  <c:v>18.202999999999999</c:v>
                </c:pt>
                <c:pt idx="18204" formatCode="General">
                  <c:v>18.204000000000001</c:v>
                </c:pt>
                <c:pt idx="18205" formatCode="General">
                  <c:v>18.204999999999998</c:v>
                </c:pt>
                <c:pt idx="18206" formatCode="General">
                  <c:v>18.206</c:v>
                </c:pt>
                <c:pt idx="18207" formatCode="General">
                  <c:v>18.207000000000001</c:v>
                </c:pt>
                <c:pt idx="18208" formatCode="General">
                  <c:v>18.207999999999998</c:v>
                </c:pt>
                <c:pt idx="18209" formatCode="General">
                  <c:v>18.209</c:v>
                </c:pt>
                <c:pt idx="18210" formatCode="General">
                  <c:v>18.21</c:v>
                </c:pt>
                <c:pt idx="18211" formatCode="General">
                  <c:v>18.210999999999999</c:v>
                </c:pt>
                <c:pt idx="18212" formatCode="General">
                  <c:v>18.212</c:v>
                </c:pt>
                <c:pt idx="18213" formatCode="General">
                  <c:v>18.213000000000001</c:v>
                </c:pt>
                <c:pt idx="18214" formatCode="General">
                  <c:v>18.213999999999999</c:v>
                </c:pt>
                <c:pt idx="18215" formatCode="General">
                  <c:v>18.215</c:v>
                </c:pt>
                <c:pt idx="18216" formatCode="General">
                  <c:v>18.216000000000001</c:v>
                </c:pt>
                <c:pt idx="18217" formatCode="General">
                  <c:v>18.216999999999999</c:v>
                </c:pt>
                <c:pt idx="18218" formatCode="General">
                  <c:v>18.218</c:v>
                </c:pt>
                <c:pt idx="18219" formatCode="General">
                  <c:v>18.219000000000001</c:v>
                </c:pt>
                <c:pt idx="18220" formatCode="General">
                  <c:v>18.22</c:v>
                </c:pt>
                <c:pt idx="18221" formatCode="General">
                  <c:v>18.221</c:v>
                </c:pt>
                <c:pt idx="18222" formatCode="General">
                  <c:v>18.222000000000001</c:v>
                </c:pt>
                <c:pt idx="18223" formatCode="General">
                  <c:v>18.222999999999999</c:v>
                </c:pt>
                <c:pt idx="18224" formatCode="General">
                  <c:v>18.224</c:v>
                </c:pt>
                <c:pt idx="18225" formatCode="General">
                  <c:v>18.225000000000001</c:v>
                </c:pt>
                <c:pt idx="18226" formatCode="General">
                  <c:v>18.225999999999999</c:v>
                </c:pt>
                <c:pt idx="18227" formatCode="General">
                  <c:v>18.227</c:v>
                </c:pt>
                <c:pt idx="18228" formatCode="General">
                  <c:v>18.228000000000002</c:v>
                </c:pt>
                <c:pt idx="18229" formatCode="General">
                  <c:v>18.228999999999999</c:v>
                </c:pt>
                <c:pt idx="18230" formatCode="General">
                  <c:v>18.23</c:v>
                </c:pt>
                <c:pt idx="18231" formatCode="General">
                  <c:v>18.231000000000002</c:v>
                </c:pt>
                <c:pt idx="18232" formatCode="General">
                  <c:v>18.231999999999999</c:v>
                </c:pt>
                <c:pt idx="18233" formatCode="General">
                  <c:v>18.233000000000001</c:v>
                </c:pt>
                <c:pt idx="18234" formatCode="General">
                  <c:v>18.234000000000002</c:v>
                </c:pt>
                <c:pt idx="18235" formatCode="General">
                  <c:v>18.234999999999999</c:v>
                </c:pt>
                <c:pt idx="18236" formatCode="General">
                  <c:v>18.236000000000001</c:v>
                </c:pt>
                <c:pt idx="18237" formatCode="General">
                  <c:v>18.236999999999998</c:v>
                </c:pt>
                <c:pt idx="18238" formatCode="General">
                  <c:v>18.238</c:v>
                </c:pt>
                <c:pt idx="18239" formatCode="General">
                  <c:v>18.239000000000001</c:v>
                </c:pt>
                <c:pt idx="18240" formatCode="General">
                  <c:v>18.239999999999998</c:v>
                </c:pt>
                <c:pt idx="18241" formatCode="General">
                  <c:v>18.241</c:v>
                </c:pt>
                <c:pt idx="18242" formatCode="General">
                  <c:v>18.242000000000001</c:v>
                </c:pt>
                <c:pt idx="18243" formatCode="General">
                  <c:v>18.242999999999999</c:v>
                </c:pt>
                <c:pt idx="18244" formatCode="General">
                  <c:v>18.244</c:v>
                </c:pt>
                <c:pt idx="18245" formatCode="General">
                  <c:v>18.245000000000001</c:v>
                </c:pt>
                <c:pt idx="18246" formatCode="General">
                  <c:v>18.245999999999999</c:v>
                </c:pt>
                <c:pt idx="18247" formatCode="General">
                  <c:v>18.247</c:v>
                </c:pt>
                <c:pt idx="18248" formatCode="General">
                  <c:v>18.248000000000001</c:v>
                </c:pt>
                <c:pt idx="18249" formatCode="General">
                  <c:v>18.248999999999999</c:v>
                </c:pt>
                <c:pt idx="18250" formatCode="General">
                  <c:v>18.25</c:v>
                </c:pt>
                <c:pt idx="18251" formatCode="General">
                  <c:v>18.251000000000001</c:v>
                </c:pt>
                <c:pt idx="18252" formatCode="General">
                  <c:v>18.251999999999999</c:v>
                </c:pt>
                <c:pt idx="18253" formatCode="General">
                  <c:v>18.253</c:v>
                </c:pt>
                <c:pt idx="18254" formatCode="General">
                  <c:v>18.254000000000001</c:v>
                </c:pt>
                <c:pt idx="18255" formatCode="General">
                  <c:v>18.254999999999999</c:v>
                </c:pt>
                <c:pt idx="18256" formatCode="General">
                  <c:v>18.256</c:v>
                </c:pt>
                <c:pt idx="18257" formatCode="General">
                  <c:v>18.257000000000001</c:v>
                </c:pt>
                <c:pt idx="18258" formatCode="General">
                  <c:v>18.257999999999999</c:v>
                </c:pt>
                <c:pt idx="18259" formatCode="General">
                  <c:v>18.259</c:v>
                </c:pt>
                <c:pt idx="18260" formatCode="General">
                  <c:v>18.260000000000002</c:v>
                </c:pt>
                <c:pt idx="18261" formatCode="General">
                  <c:v>18.260999999999999</c:v>
                </c:pt>
                <c:pt idx="18262" formatCode="General">
                  <c:v>18.262</c:v>
                </c:pt>
                <c:pt idx="18263" formatCode="General">
                  <c:v>18.263000000000002</c:v>
                </c:pt>
                <c:pt idx="18264" formatCode="General">
                  <c:v>18.263999999999999</c:v>
                </c:pt>
                <c:pt idx="18265" formatCode="General">
                  <c:v>18.265000000000001</c:v>
                </c:pt>
                <c:pt idx="18266" formatCode="General">
                  <c:v>18.265999999999998</c:v>
                </c:pt>
                <c:pt idx="18267" formatCode="General">
                  <c:v>18.266999999999999</c:v>
                </c:pt>
                <c:pt idx="18268" formatCode="General">
                  <c:v>18.268000000000001</c:v>
                </c:pt>
                <c:pt idx="18269" formatCode="General">
                  <c:v>18.268999999999998</c:v>
                </c:pt>
                <c:pt idx="18270" formatCode="General">
                  <c:v>18.27</c:v>
                </c:pt>
                <c:pt idx="18271" formatCode="General">
                  <c:v>18.271000000000001</c:v>
                </c:pt>
                <c:pt idx="18272" formatCode="General">
                  <c:v>18.271999999999998</c:v>
                </c:pt>
                <c:pt idx="18273" formatCode="General">
                  <c:v>18.273</c:v>
                </c:pt>
                <c:pt idx="18274" formatCode="General">
                  <c:v>18.274000000000001</c:v>
                </c:pt>
                <c:pt idx="18275" formatCode="General">
                  <c:v>18.274999999999999</c:v>
                </c:pt>
                <c:pt idx="18276" formatCode="General">
                  <c:v>18.276</c:v>
                </c:pt>
                <c:pt idx="18277" formatCode="General">
                  <c:v>18.277000000000001</c:v>
                </c:pt>
                <c:pt idx="18278" formatCode="General">
                  <c:v>18.277999999999999</c:v>
                </c:pt>
                <c:pt idx="18279" formatCode="General">
                  <c:v>18.279</c:v>
                </c:pt>
                <c:pt idx="18280" formatCode="General">
                  <c:v>18.28</c:v>
                </c:pt>
                <c:pt idx="18281" formatCode="General">
                  <c:v>18.280999999999999</c:v>
                </c:pt>
                <c:pt idx="18282" formatCode="General">
                  <c:v>18.282</c:v>
                </c:pt>
                <c:pt idx="18283" formatCode="General">
                  <c:v>18.283000000000001</c:v>
                </c:pt>
                <c:pt idx="18284" formatCode="General">
                  <c:v>18.283999999999999</c:v>
                </c:pt>
                <c:pt idx="18285" formatCode="General">
                  <c:v>18.285</c:v>
                </c:pt>
                <c:pt idx="18286" formatCode="General">
                  <c:v>18.286000000000001</c:v>
                </c:pt>
                <c:pt idx="18287" formatCode="General">
                  <c:v>18.286999999999999</c:v>
                </c:pt>
                <c:pt idx="18288" formatCode="General">
                  <c:v>18.288</c:v>
                </c:pt>
                <c:pt idx="18289" formatCode="General">
                  <c:v>18.289000000000001</c:v>
                </c:pt>
                <c:pt idx="18290" formatCode="General">
                  <c:v>18.29</c:v>
                </c:pt>
                <c:pt idx="18291" formatCode="General">
                  <c:v>18.291</c:v>
                </c:pt>
                <c:pt idx="18292" formatCode="General">
                  <c:v>18.292000000000002</c:v>
                </c:pt>
                <c:pt idx="18293" formatCode="General">
                  <c:v>18.292999999999999</c:v>
                </c:pt>
                <c:pt idx="18294" formatCode="General">
                  <c:v>18.294</c:v>
                </c:pt>
                <c:pt idx="18295" formatCode="General">
                  <c:v>18.295000000000002</c:v>
                </c:pt>
                <c:pt idx="18296" formatCode="General">
                  <c:v>18.295999999999999</c:v>
                </c:pt>
                <c:pt idx="18297" formatCode="General">
                  <c:v>18.297000000000001</c:v>
                </c:pt>
                <c:pt idx="18298" formatCode="General">
                  <c:v>18.297999999999998</c:v>
                </c:pt>
                <c:pt idx="18299" formatCode="General">
                  <c:v>18.298999999999999</c:v>
                </c:pt>
                <c:pt idx="18300" formatCode="General">
                  <c:v>18.3</c:v>
                </c:pt>
                <c:pt idx="18301" formatCode="General">
                  <c:v>18.300999999999998</c:v>
                </c:pt>
                <c:pt idx="18302" formatCode="General">
                  <c:v>18.302</c:v>
                </c:pt>
                <c:pt idx="18303" formatCode="General">
                  <c:v>18.303000000000001</c:v>
                </c:pt>
                <c:pt idx="18304" formatCode="General">
                  <c:v>18.303999999999998</c:v>
                </c:pt>
                <c:pt idx="18305" formatCode="General">
                  <c:v>18.305</c:v>
                </c:pt>
                <c:pt idx="18306" formatCode="General">
                  <c:v>18.306000000000001</c:v>
                </c:pt>
                <c:pt idx="18307" formatCode="General">
                  <c:v>18.306999999999999</c:v>
                </c:pt>
                <c:pt idx="18308" formatCode="General">
                  <c:v>18.308</c:v>
                </c:pt>
                <c:pt idx="18309" formatCode="General">
                  <c:v>18.309000000000001</c:v>
                </c:pt>
                <c:pt idx="18310" formatCode="General">
                  <c:v>18.309999999999999</c:v>
                </c:pt>
                <c:pt idx="18311" formatCode="General">
                  <c:v>18.311</c:v>
                </c:pt>
                <c:pt idx="18312" formatCode="General">
                  <c:v>18.312000000000001</c:v>
                </c:pt>
                <c:pt idx="18313" formatCode="General">
                  <c:v>18.312999999999999</c:v>
                </c:pt>
                <c:pt idx="18314" formatCode="General">
                  <c:v>18.314</c:v>
                </c:pt>
                <c:pt idx="18315" formatCode="General">
                  <c:v>18.315000000000001</c:v>
                </c:pt>
                <c:pt idx="18316" formatCode="General">
                  <c:v>18.315999999999999</c:v>
                </c:pt>
                <c:pt idx="18317" formatCode="General">
                  <c:v>18.317</c:v>
                </c:pt>
                <c:pt idx="18318" formatCode="General">
                  <c:v>18.318000000000001</c:v>
                </c:pt>
                <c:pt idx="18319" formatCode="General">
                  <c:v>18.318999999999999</c:v>
                </c:pt>
                <c:pt idx="18320" formatCode="General">
                  <c:v>18.32</c:v>
                </c:pt>
                <c:pt idx="18321" formatCode="General">
                  <c:v>18.321000000000002</c:v>
                </c:pt>
                <c:pt idx="18322" formatCode="General">
                  <c:v>18.321999999999999</c:v>
                </c:pt>
                <c:pt idx="18323" formatCode="General">
                  <c:v>18.323</c:v>
                </c:pt>
                <c:pt idx="18324" formatCode="General">
                  <c:v>18.324000000000002</c:v>
                </c:pt>
                <c:pt idx="18325" formatCode="General">
                  <c:v>18.324999999999999</c:v>
                </c:pt>
                <c:pt idx="18326" formatCode="General">
                  <c:v>18.326000000000001</c:v>
                </c:pt>
                <c:pt idx="18327" formatCode="General">
                  <c:v>18.327000000000002</c:v>
                </c:pt>
                <c:pt idx="18328" formatCode="General">
                  <c:v>18.327999999999999</c:v>
                </c:pt>
                <c:pt idx="18329" formatCode="General">
                  <c:v>18.329000000000001</c:v>
                </c:pt>
                <c:pt idx="18330" formatCode="General">
                  <c:v>18.329999999999998</c:v>
                </c:pt>
                <c:pt idx="18331" formatCode="General">
                  <c:v>18.331</c:v>
                </c:pt>
                <c:pt idx="18332" formatCode="General">
                  <c:v>18.332000000000001</c:v>
                </c:pt>
                <c:pt idx="18333" formatCode="General">
                  <c:v>18.332999999999998</c:v>
                </c:pt>
                <c:pt idx="18334" formatCode="General">
                  <c:v>18.334</c:v>
                </c:pt>
                <c:pt idx="18335" formatCode="General">
                  <c:v>18.335000000000001</c:v>
                </c:pt>
                <c:pt idx="18336" formatCode="General">
                  <c:v>18.335999999999999</c:v>
                </c:pt>
                <c:pt idx="18337" formatCode="General">
                  <c:v>18.337</c:v>
                </c:pt>
                <c:pt idx="18338" formatCode="General">
                  <c:v>18.338000000000001</c:v>
                </c:pt>
                <c:pt idx="18339" formatCode="General">
                  <c:v>18.338999999999999</c:v>
                </c:pt>
                <c:pt idx="18340" formatCode="General">
                  <c:v>18.34</c:v>
                </c:pt>
                <c:pt idx="18341" formatCode="General">
                  <c:v>18.341000000000001</c:v>
                </c:pt>
                <c:pt idx="18342" formatCode="General">
                  <c:v>18.341999999999999</c:v>
                </c:pt>
                <c:pt idx="18343" formatCode="General">
                  <c:v>18.343</c:v>
                </c:pt>
                <c:pt idx="18344" formatCode="General">
                  <c:v>18.344000000000001</c:v>
                </c:pt>
                <c:pt idx="18345" formatCode="General">
                  <c:v>18.344999999999999</c:v>
                </c:pt>
                <c:pt idx="18346" formatCode="General">
                  <c:v>18.346</c:v>
                </c:pt>
                <c:pt idx="18347" formatCode="General">
                  <c:v>18.347000000000001</c:v>
                </c:pt>
                <c:pt idx="18348" formatCode="General">
                  <c:v>18.347999999999999</c:v>
                </c:pt>
                <c:pt idx="18349" formatCode="General">
                  <c:v>18.349</c:v>
                </c:pt>
                <c:pt idx="18350" formatCode="General">
                  <c:v>18.350000000000001</c:v>
                </c:pt>
                <c:pt idx="18351" formatCode="General">
                  <c:v>18.350999999999999</c:v>
                </c:pt>
                <c:pt idx="18352" formatCode="General">
                  <c:v>18.352</c:v>
                </c:pt>
                <c:pt idx="18353" formatCode="General">
                  <c:v>18.353000000000002</c:v>
                </c:pt>
                <c:pt idx="18354" formatCode="General">
                  <c:v>18.353999999999999</c:v>
                </c:pt>
                <c:pt idx="18355" formatCode="General">
                  <c:v>18.355</c:v>
                </c:pt>
                <c:pt idx="18356" formatCode="General">
                  <c:v>18.356000000000002</c:v>
                </c:pt>
                <c:pt idx="18357" formatCode="General">
                  <c:v>18.356999999999999</c:v>
                </c:pt>
                <c:pt idx="18358" formatCode="General">
                  <c:v>18.358000000000001</c:v>
                </c:pt>
                <c:pt idx="18359" formatCode="General">
                  <c:v>18.359000000000002</c:v>
                </c:pt>
                <c:pt idx="18360" formatCode="General">
                  <c:v>18.36</c:v>
                </c:pt>
                <c:pt idx="18361" formatCode="General">
                  <c:v>18.361000000000001</c:v>
                </c:pt>
                <c:pt idx="18362" formatCode="General">
                  <c:v>18.361999999999998</c:v>
                </c:pt>
                <c:pt idx="18363" formatCode="General">
                  <c:v>18.363</c:v>
                </c:pt>
                <c:pt idx="18364" formatCode="General">
                  <c:v>18.364000000000001</c:v>
                </c:pt>
                <c:pt idx="18365" formatCode="General">
                  <c:v>18.364999999999998</c:v>
                </c:pt>
                <c:pt idx="18366" formatCode="General">
                  <c:v>18.366</c:v>
                </c:pt>
                <c:pt idx="18367" formatCode="General">
                  <c:v>18.367000000000001</c:v>
                </c:pt>
                <c:pt idx="18368" formatCode="General">
                  <c:v>18.367999999999999</c:v>
                </c:pt>
                <c:pt idx="18369" formatCode="General">
                  <c:v>18.369</c:v>
                </c:pt>
                <c:pt idx="18370" formatCode="General">
                  <c:v>18.37</c:v>
                </c:pt>
                <c:pt idx="18371" formatCode="General">
                  <c:v>18.370999999999999</c:v>
                </c:pt>
                <c:pt idx="18372" formatCode="General">
                  <c:v>18.372</c:v>
                </c:pt>
                <c:pt idx="18373" formatCode="General">
                  <c:v>18.373000000000001</c:v>
                </c:pt>
                <c:pt idx="18374" formatCode="General">
                  <c:v>18.373999999999999</c:v>
                </c:pt>
                <c:pt idx="18375" formatCode="General">
                  <c:v>18.375</c:v>
                </c:pt>
                <c:pt idx="18376" formatCode="General">
                  <c:v>18.376000000000001</c:v>
                </c:pt>
                <c:pt idx="18377" formatCode="General">
                  <c:v>18.376999999999999</c:v>
                </c:pt>
                <c:pt idx="18378" formatCode="General">
                  <c:v>18.378</c:v>
                </c:pt>
                <c:pt idx="18379" formatCode="General">
                  <c:v>18.379000000000001</c:v>
                </c:pt>
                <c:pt idx="18380" formatCode="General">
                  <c:v>18.38</c:v>
                </c:pt>
                <c:pt idx="18381" formatCode="General">
                  <c:v>18.381</c:v>
                </c:pt>
                <c:pt idx="18382" formatCode="General">
                  <c:v>18.382000000000001</c:v>
                </c:pt>
                <c:pt idx="18383" formatCode="General">
                  <c:v>18.382999999999999</c:v>
                </c:pt>
                <c:pt idx="18384" formatCode="General">
                  <c:v>18.384</c:v>
                </c:pt>
                <c:pt idx="18385" formatCode="General">
                  <c:v>18.385000000000002</c:v>
                </c:pt>
                <c:pt idx="18386" formatCode="General">
                  <c:v>18.385999999999999</c:v>
                </c:pt>
                <c:pt idx="18387" formatCode="General">
                  <c:v>18.387</c:v>
                </c:pt>
                <c:pt idx="18388" formatCode="General">
                  <c:v>18.388000000000002</c:v>
                </c:pt>
                <c:pt idx="18389" formatCode="General">
                  <c:v>18.388999999999999</c:v>
                </c:pt>
                <c:pt idx="18390" formatCode="General">
                  <c:v>18.39</c:v>
                </c:pt>
                <c:pt idx="18391" formatCode="General">
                  <c:v>18.390999999999998</c:v>
                </c:pt>
                <c:pt idx="18392" formatCode="General">
                  <c:v>18.391999999999999</c:v>
                </c:pt>
                <c:pt idx="18393" formatCode="General">
                  <c:v>18.393000000000001</c:v>
                </c:pt>
                <c:pt idx="18394" formatCode="General">
                  <c:v>18.393999999999998</c:v>
                </c:pt>
                <c:pt idx="18395" formatCode="General">
                  <c:v>18.395</c:v>
                </c:pt>
                <c:pt idx="18396" formatCode="General">
                  <c:v>18.396000000000001</c:v>
                </c:pt>
                <c:pt idx="18397" formatCode="General">
                  <c:v>18.396999999999998</c:v>
                </c:pt>
                <c:pt idx="18398" formatCode="General">
                  <c:v>18.398</c:v>
                </c:pt>
                <c:pt idx="18399" formatCode="General">
                  <c:v>18.399000000000001</c:v>
                </c:pt>
                <c:pt idx="18400" formatCode="General">
                  <c:v>18.399999999999999</c:v>
                </c:pt>
                <c:pt idx="18401" formatCode="General">
                  <c:v>18.401</c:v>
                </c:pt>
                <c:pt idx="18402" formatCode="General">
                  <c:v>18.402000000000001</c:v>
                </c:pt>
                <c:pt idx="18403" formatCode="General">
                  <c:v>18.402999999999999</c:v>
                </c:pt>
                <c:pt idx="18404" formatCode="General">
                  <c:v>18.404</c:v>
                </c:pt>
                <c:pt idx="18405" formatCode="General">
                  <c:v>18.405000000000001</c:v>
                </c:pt>
                <c:pt idx="18406" formatCode="General">
                  <c:v>18.405999999999999</c:v>
                </c:pt>
                <c:pt idx="18407" formatCode="General">
                  <c:v>18.407</c:v>
                </c:pt>
                <c:pt idx="18408" formatCode="General">
                  <c:v>18.408000000000001</c:v>
                </c:pt>
                <c:pt idx="18409" formatCode="General">
                  <c:v>18.408999999999999</c:v>
                </c:pt>
                <c:pt idx="18410" formatCode="General">
                  <c:v>18.41</c:v>
                </c:pt>
                <c:pt idx="18411" formatCode="General">
                  <c:v>18.411000000000001</c:v>
                </c:pt>
                <c:pt idx="18412" formatCode="General">
                  <c:v>18.411999999999999</c:v>
                </c:pt>
                <c:pt idx="18413" formatCode="General">
                  <c:v>18.413</c:v>
                </c:pt>
                <c:pt idx="18414" formatCode="General">
                  <c:v>18.414000000000001</c:v>
                </c:pt>
                <c:pt idx="18415" formatCode="General">
                  <c:v>18.414999999999999</c:v>
                </c:pt>
                <c:pt idx="18416" formatCode="General">
                  <c:v>18.416</c:v>
                </c:pt>
                <c:pt idx="18417" formatCode="General">
                  <c:v>18.417000000000002</c:v>
                </c:pt>
                <c:pt idx="18418" formatCode="General">
                  <c:v>18.417999999999999</c:v>
                </c:pt>
                <c:pt idx="18419" formatCode="General">
                  <c:v>18.419</c:v>
                </c:pt>
                <c:pt idx="18420" formatCode="General">
                  <c:v>18.420000000000002</c:v>
                </c:pt>
                <c:pt idx="18421" formatCode="General">
                  <c:v>18.420999999999999</c:v>
                </c:pt>
                <c:pt idx="18422" formatCode="General">
                  <c:v>18.422000000000001</c:v>
                </c:pt>
                <c:pt idx="18423" formatCode="General">
                  <c:v>18.422999999999998</c:v>
                </c:pt>
                <c:pt idx="18424" formatCode="General">
                  <c:v>18.423999999999999</c:v>
                </c:pt>
                <c:pt idx="18425" formatCode="General">
                  <c:v>18.425000000000001</c:v>
                </c:pt>
                <c:pt idx="18426" formatCode="General">
                  <c:v>18.425999999999998</c:v>
                </c:pt>
                <c:pt idx="18427" formatCode="General">
                  <c:v>18.427</c:v>
                </c:pt>
                <c:pt idx="18428" formatCode="General">
                  <c:v>18.428000000000001</c:v>
                </c:pt>
                <c:pt idx="18429" formatCode="General">
                  <c:v>18.428999999999998</c:v>
                </c:pt>
                <c:pt idx="18430" formatCode="General">
                  <c:v>18.43</c:v>
                </c:pt>
                <c:pt idx="18431" formatCode="General">
                  <c:v>18.431000000000001</c:v>
                </c:pt>
                <c:pt idx="18432" formatCode="General">
                  <c:v>18.431999999999999</c:v>
                </c:pt>
                <c:pt idx="18433" formatCode="General">
                  <c:v>18.433</c:v>
                </c:pt>
                <c:pt idx="18434" formatCode="General">
                  <c:v>18.434000000000001</c:v>
                </c:pt>
                <c:pt idx="18435" formatCode="General">
                  <c:v>18.434999999999999</c:v>
                </c:pt>
                <c:pt idx="18436" formatCode="General">
                  <c:v>18.436</c:v>
                </c:pt>
                <c:pt idx="18437" formatCode="General">
                  <c:v>18.437000000000001</c:v>
                </c:pt>
                <c:pt idx="18438" formatCode="General">
                  <c:v>18.437999999999999</c:v>
                </c:pt>
                <c:pt idx="18439" formatCode="General">
                  <c:v>18.439</c:v>
                </c:pt>
                <c:pt idx="18440" formatCode="General">
                  <c:v>18.440000000000001</c:v>
                </c:pt>
                <c:pt idx="18441" formatCode="General">
                  <c:v>18.440999999999999</c:v>
                </c:pt>
                <c:pt idx="18442" formatCode="General">
                  <c:v>18.442</c:v>
                </c:pt>
                <c:pt idx="18443" formatCode="General">
                  <c:v>18.443000000000001</c:v>
                </c:pt>
                <c:pt idx="18444" formatCode="General">
                  <c:v>18.443999999999999</c:v>
                </c:pt>
                <c:pt idx="18445" formatCode="General">
                  <c:v>18.445</c:v>
                </c:pt>
                <c:pt idx="18446" formatCode="General">
                  <c:v>18.446000000000002</c:v>
                </c:pt>
                <c:pt idx="18447" formatCode="General">
                  <c:v>18.446999999999999</c:v>
                </c:pt>
                <c:pt idx="18448" formatCode="General">
                  <c:v>18.448</c:v>
                </c:pt>
                <c:pt idx="18449" formatCode="General">
                  <c:v>18.449000000000002</c:v>
                </c:pt>
                <c:pt idx="18450" formatCode="General">
                  <c:v>18.45</c:v>
                </c:pt>
                <c:pt idx="18451" formatCode="General">
                  <c:v>18.451000000000001</c:v>
                </c:pt>
                <c:pt idx="18452" formatCode="General">
                  <c:v>18.452000000000002</c:v>
                </c:pt>
                <c:pt idx="18453" formatCode="General">
                  <c:v>18.452999999999999</c:v>
                </c:pt>
                <c:pt idx="18454" formatCode="General">
                  <c:v>18.454000000000001</c:v>
                </c:pt>
                <c:pt idx="18455" formatCode="General">
                  <c:v>18.454999999999998</c:v>
                </c:pt>
                <c:pt idx="18456" formatCode="General">
                  <c:v>18.456</c:v>
                </c:pt>
                <c:pt idx="18457" formatCode="General">
                  <c:v>18.457000000000001</c:v>
                </c:pt>
                <c:pt idx="18458" formatCode="General">
                  <c:v>18.457999999999998</c:v>
                </c:pt>
                <c:pt idx="18459" formatCode="General">
                  <c:v>18.459</c:v>
                </c:pt>
                <c:pt idx="18460" formatCode="General">
                  <c:v>18.46</c:v>
                </c:pt>
                <c:pt idx="18461" formatCode="General">
                  <c:v>18.460999999999999</c:v>
                </c:pt>
                <c:pt idx="18462" formatCode="General">
                  <c:v>18.462</c:v>
                </c:pt>
                <c:pt idx="18463" formatCode="General">
                  <c:v>18.463000000000001</c:v>
                </c:pt>
                <c:pt idx="18464" formatCode="General">
                  <c:v>18.463999999999999</c:v>
                </c:pt>
                <c:pt idx="18465" formatCode="General">
                  <c:v>18.465</c:v>
                </c:pt>
                <c:pt idx="18466" formatCode="General">
                  <c:v>18.466000000000001</c:v>
                </c:pt>
                <c:pt idx="18467" formatCode="General">
                  <c:v>18.466999999999999</c:v>
                </c:pt>
                <c:pt idx="18468" formatCode="General">
                  <c:v>18.468</c:v>
                </c:pt>
                <c:pt idx="18469" formatCode="General">
                  <c:v>18.469000000000001</c:v>
                </c:pt>
                <c:pt idx="18470" formatCode="General">
                  <c:v>18.47</c:v>
                </c:pt>
                <c:pt idx="18471" formatCode="General">
                  <c:v>18.471</c:v>
                </c:pt>
                <c:pt idx="18472" formatCode="General">
                  <c:v>18.472000000000001</c:v>
                </c:pt>
                <c:pt idx="18473" formatCode="General">
                  <c:v>18.472999999999999</c:v>
                </c:pt>
                <c:pt idx="18474" formatCode="General">
                  <c:v>18.474</c:v>
                </c:pt>
                <c:pt idx="18475" formatCode="General">
                  <c:v>18.475000000000001</c:v>
                </c:pt>
                <c:pt idx="18476" formatCode="General">
                  <c:v>18.475999999999999</c:v>
                </c:pt>
                <c:pt idx="18477" formatCode="General">
                  <c:v>18.477</c:v>
                </c:pt>
                <c:pt idx="18478" formatCode="General">
                  <c:v>18.478000000000002</c:v>
                </c:pt>
                <c:pt idx="18479" formatCode="General">
                  <c:v>18.478999999999999</c:v>
                </c:pt>
                <c:pt idx="18480" formatCode="General">
                  <c:v>18.48</c:v>
                </c:pt>
                <c:pt idx="18481" formatCode="General">
                  <c:v>18.481000000000002</c:v>
                </c:pt>
                <c:pt idx="18482" formatCode="General">
                  <c:v>18.481999999999999</c:v>
                </c:pt>
                <c:pt idx="18483" formatCode="General">
                  <c:v>18.483000000000001</c:v>
                </c:pt>
                <c:pt idx="18484" formatCode="General">
                  <c:v>18.484000000000002</c:v>
                </c:pt>
                <c:pt idx="18485" formatCode="General">
                  <c:v>18.484999999999999</c:v>
                </c:pt>
                <c:pt idx="18486" formatCode="General">
                  <c:v>18.486000000000001</c:v>
                </c:pt>
                <c:pt idx="18487" formatCode="General">
                  <c:v>18.486999999999998</c:v>
                </c:pt>
                <c:pt idx="18488" formatCode="General">
                  <c:v>18.488</c:v>
                </c:pt>
                <c:pt idx="18489" formatCode="General">
                  <c:v>18.489000000000001</c:v>
                </c:pt>
                <c:pt idx="18490" formatCode="General">
                  <c:v>18.489999999999998</c:v>
                </c:pt>
                <c:pt idx="18491" formatCode="General">
                  <c:v>18.491</c:v>
                </c:pt>
                <c:pt idx="18492" formatCode="General">
                  <c:v>18.492000000000001</c:v>
                </c:pt>
                <c:pt idx="18493" formatCode="General">
                  <c:v>18.492999999999999</c:v>
                </c:pt>
                <c:pt idx="18494" formatCode="General">
                  <c:v>18.494</c:v>
                </c:pt>
                <c:pt idx="18495" formatCode="General">
                  <c:v>18.495000000000001</c:v>
                </c:pt>
                <c:pt idx="18496" formatCode="General">
                  <c:v>18.495999999999999</c:v>
                </c:pt>
                <c:pt idx="18497" formatCode="General">
                  <c:v>18.497</c:v>
                </c:pt>
                <c:pt idx="18498" formatCode="General">
                  <c:v>18.498000000000001</c:v>
                </c:pt>
                <c:pt idx="18499" formatCode="General">
                  <c:v>18.498999999999999</c:v>
                </c:pt>
                <c:pt idx="18500" formatCode="General">
                  <c:v>18.5</c:v>
                </c:pt>
                <c:pt idx="18501" formatCode="General">
                  <c:v>18.501000000000001</c:v>
                </c:pt>
                <c:pt idx="18502" formatCode="General">
                  <c:v>18.501999999999999</c:v>
                </c:pt>
                <c:pt idx="18503" formatCode="General">
                  <c:v>18.503</c:v>
                </c:pt>
                <c:pt idx="18504" formatCode="General">
                  <c:v>18.504000000000001</c:v>
                </c:pt>
                <c:pt idx="18505" formatCode="General">
                  <c:v>18.504999999999999</c:v>
                </c:pt>
                <c:pt idx="18506" formatCode="General">
                  <c:v>18.506</c:v>
                </c:pt>
                <c:pt idx="18507" formatCode="General">
                  <c:v>18.507000000000001</c:v>
                </c:pt>
                <c:pt idx="18508" formatCode="General">
                  <c:v>18.507999999999999</c:v>
                </c:pt>
                <c:pt idx="18509" formatCode="General">
                  <c:v>18.509</c:v>
                </c:pt>
                <c:pt idx="18510" formatCode="General">
                  <c:v>18.510000000000002</c:v>
                </c:pt>
                <c:pt idx="18511" formatCode="General">
                  <c:v>18.510999999999999</c:v>
                </c:pt>
                <c:pt idx="18512" formatCode="General">
                  <c:v>18.512</c:v>
                </c:pt>
                <c:pt idx="18513" formatCode="General">
                  <c:v>18.513000000000002</c:v>
                </c:pt>
                <c:pt idx="18514" formatCode="General">
                  <c:v>18.513999999999999</c:v>
                </c:pt>
                <c:pt idx="18515" formatCode="General">
                  <c:v>18.515000000000001</c:v>
                </c:pt>
                <c:pt idx="18516" formatCode="General">
                  <c:v>18.515999999999998</c:v>
                </c:pt>
                <c:pt idx="18517" formatCode="General">
                  <c:v>18.516999999999999</c:v>
                </c:pt>
                <c:pt idx="18518" formatCode="General">
                  <c:v>18.518000000000001</c:v>
                </c:pt>
                <c:pt idx="18519" formatCode="General">
                  <c:v>18.518999999999998</c:v>
                </c:pt>
                <c:pt idx="18520" formatCode="General">
                  <c:v>18.52</c:v>
                </c:pt>
                <c:pt idx="18521" formatCode="General">
                  <c:v>18.521000000000001</c:v>
                </c:pt>
                <c:pt idx="18522" formatCode="General">
                  <c:v>18.521999999999998</c:v>
                </c:pt>
                <c:pt idx="18523" formatCode="General">
                  <c:v>18.523</c:v>
                </c:pt>
                <c:pt idx="18524" formatCode="General">
                  <c:v>18.524000000000001</c:v>
                </c:pt>
                <c:pt idx="18525" formatCode="General">
                  <c:v>18.524999999999999</c:v>
                </c:pt>
                <c:pt idx="18526" formatCode="General">
                  <c:v>18.526</c:v>
                </c:pt>
                <c:pt idx="18527" formatCode="General">
                  <c:v>18.527000000000001</c:v>
                </c:pt>
                <c:pt idx="18528" formatCode="General">
                  <c:v>18.527999999999999</c:v>
                </c:pt>
                <c:pt idx="18529" formatCode="General">
                  <c:v>18.529</c:v>
                </c:pt>
                <c:pt idx="18530" formatCode="General">
                  <c:v>18.53</c:v>
                </c:pt>
                <c:pt idx="18531" formatCode="General">
                  <c:v>18.530999999999999</c:v>
                </c:pt>
                <c:pt idx="18532" formatCode="General">
                  <c:v>18.532</c:v>
                </c:pt>
                <c:pt idx="18533" formatCode="General">
                  <c:v>18.533000000000001</c:v>
                </c:pt>
                <c:pt idx="18534" formatCode="General">
                  <c:v>18.533999999999999</c:v>
                </c:pt>
                <c:pt idx="18535" formatCode="General">
                  <c:v>18.535</c:v>
                </c:pt>
                <c:pt idx="18536" formatCode="General">
                  <c:v>18.536000000000001</c:v>
                </c:pt>
                <c:pt idx="18537" formatCode="General">
                  <c:v>18.536999999999999</c:v>
                </c:pt>
                <c:pt idx="18538" formatCode="General">
                  <c:v>18.538</c:v>
                </c:pt>
                <c:pt idx="18539" formatCode="General">
                  <c:v>18.539000000000001</c:v>
                </c:pt>
                <c:pt idx="18540" formatCode="General">
                  <c:v>18.54</c:v>
                </c:pt>
                <c:pt idx="18541" formatCode="General">
                  <c:v>18.541</c:v>
                </c:pt>
                <c:pt idx="18542" formatCode="General">
                  <c:v>18.542000000000002</c:v>
                </c:pt>
                <c:pt idx="18543" formatCode="General">
                  <c:v>18.542999999999999</c:v>
                </c:pt>
                <c:pt idx="18544" formatCode="General">
                  <c:v>18.544</c:v>
                </c:pt>
                <c:pt idx="18545" formatCode="General">
                  <c:v>18.545000000000002</c:v>
                </c:pt>
                <c:pt idx="18546" formatCode="General">
                  <c:v>18.545999999999999</c:v>
                </c:pt>
                <c:pt idx="18547" formatCode="General">
                  <c:v>18.547000000000001</c:v>
                </c:pt>
                <c:pt idx="18548" formatCode="General">
                  <c:v>18.547999999999998</c:v>
                </c:pt>
                <c:pt idx="18549" formatCode="General">
                  <c:v>18.548999999999999</c:v>
                </c:pt>
                <c:pt idx="18550" formatCode="General">
                  <c:v>18.55</c:v>
                </c:pt>
                <c:pt idx="18551" formatCode="General">
                  <c:v>18.550999999999998</c:v>
                </c:pt>
                <c:pt idx="18552" formatCode="General">
                  <c:v>18.552</c:v>
                </c:pt>
                <c:pt idx="18553" formatCode="General">
                  <c:v>18.553000000000001</c:v>
                </c:pt>
                <c:pt idx="18554" formatCode="General">
                  <c:v>18.553999999999998</c:v>
                </c:pt>
                <c:pt idx="18555" formatCode="General">
                  <c:v>18.555</c:v>
                </c:pt>
                <c:pt idx="18556" formatCode="General">
                  <c:v>18.556000000000001</c:v>
                </c:pt>
                <c:pt idx="18557" formatCode="General">
                  <c:v>18.556999999999999</c:v>
                </c:pt>
                <c:pt idx="18558" formatCode="General">
                  <c:v>18.558</c:v>
                </c:pt>
                <c:pt idx="18559" formatCode="General">
                  <c:v>18.559000000000001</c:v>
                </c:pt>
                <c:pt idx="18560" formatCode="General">
                  <c:v>18.559999999999999</c:v>
                </c:pt>
                <c:pt idx="18561" formatCode="General">
                  <c:v>18.561</c:v>
                </c:pt>
                <c:pt idx="18562" formatCode="General">
                  <c:v>18.562000000000001</c:v>
                </c:pt>
                <c:pt idx="18563" formatCode="General">
                  <c:v>18.562999999999999</c:v>
                </c:pt>
                <c:pt idx="18564" formatCode="General">
                  <c:v>18.564</c:v>
                </c:pt>
                <c:pt idx="18565" formatCode="General">
                  <c:v>18.565000000000001</c:v>
                </c:pt>
                <c:pt idx="18566" formatCode="General">
                  <c:v>18.565999999999999</c:v>
                </c:pt>
                <c:pt idx="18567" formatCode="General">
                  <c:v>18.567</c:v>
                </c:pt>
                <c:pt idx="18568" formatCode="General">
                  <c:v>18.568000000000001</c:v>
                </c:pt>
                <c:pt idx="18569" formatCode="General">
                  <c:v>18.568999999999999</c:v>
                </c:pt>
                <c:pt idx="18570" formatCode="General">
                  <c:v>18.57</c:v>
                </c:pt>
                <c:pt idx="18571" formatCode="General">
                  <c:v>18.571000000000002</c:v>
                </c:pt>
                <c:pt idx="18572" formatCode="General">
                  <c:v>18.571999999999999</c:v>
                </c:pt>
                <c:pt idx="18573" formatCode="General">
                  <c:v>18.573</c:v>
                </c:pt>
                <c:pt idx="18574" formatCode="General">
                  <c:v>18.574000000000002</c:v>
                </c:pt>
                <c:pt idx="18575" formatCode="General">
                  <c:v>18.574999999999999</c:v>
                </c:pt>
                <c:pt idx="18576" formatCode="General">
                  <c:v>18.576000000000001</c:v>
                </c:pt>
                <c:pt idx="18577" formatCode="General">
                  <c:v>18.577000000000002</c:v>
                </c:pt>
                <c:pt idx="18578" formatCode="General">
                  <c:v>18.577999999999999</c:v>
                </c:pt>
                <c:pt idx="18579" formatCode="General">
                  <c:v>18.579000000000001</c:v>
                </c:pt>
                <c:pt idx="18580" formatCode="General">
                  <c:v>18.579999999999998</c:v>
                </c:pt>
                <c:pt idx="18581" formatCode="General">
                  <c:v>18.581</c:v>
                </c:pt>
                <c:pt idx="18582" formatCode="General">
                  <c:v>18.582000000000001</c:v>
                </c:pt>
                <c:pt idx="18583" formatCode="General">
                  <c:v>18.582999999999998</c:v>
                </c:pt>
                <c:pt idx="18584" formatCode="General">
                  <c:v>18.584</c:v>
                </c:pt>
                <c:pt idx="18585" formatCode="General">
                  <c:v>18.585000000000001</c:v>
                </c:pt>
                <c:pt idx="18586" formatCode="General">
                  <c:v>18.585999999999999</c:v>
                </c:pt>
                <c:pt idx="18587" formatCode="General">
                  <c:v>18.587</c:v>
                </c:pt>
                <c:pt idx="18588" formatCode="General">
                  <c:v>18.588000000000001</c:v>
                </c:pt>
                <c:pt idx="18589" formatCode="General">
                  <c:v>18.588999999999999</c:v>
                </c:pt>
                <c:pt idx="18590" formatCode="General">
                  <c:v>18.59</c:v>
                </c:pt>
                <c:pt idx="18591" formatCode="General">
                  <c:v>18.591000000000001</c:v>
                </c:pt>
                <c:pt idx="18592" formatCode="General">
                  <c:v>18.591999999999999</c:v>
                </c:pt>
                <c:pt idx="18593" formatCode="General">
                  <c:v>18.593</c:v>
                </c:pt>
                <c:pt idx="18594" formatCode="General">
                  <c:v>18.594000000000001</c:v>
                </c:pt>
                <c:pt idx="18595" formatCode="General">
                  <c:v>18.594999999999999</c:v>
                </c:pt>
                <c:pt idx="18596" formatCode="General">
                  <c:v>18.596</c:v>
                </c:pt>
                <c:pt idx="18597" formatCode="General">
                  <c:v>18.597000000000001</c:v>
                </c:pt>
                <c:pt idx="18598" formatCode="General">
                  <c:v>18.597999999999999</c:v>
                </c:pt>
                <c:pt idx="18599" formatCode="General">
                  <c:v>18.599</c:v>
                </c:pt>
                <c:pt idx="18600" formatCode="General">
                  <c:v>18.600000000000001</c:v>
                </c:pt>
                <c:pt idx="18601" formatCode="General">
                  <c:v>18.600999999999999</c:v>
                </c:pt>
                <c:pt idx="18602" formatCode="General">
                  <c:v>18.602</c:v>
                </c:pt>
                <c:pt idx="18603" formatCode="General">
                  <c:v>18.603000000000002</c:v>
                </c:pt>
                <c:pt idx="18604" formatCode="General">
                  <c:v>18.603999999999999</c:v>
                </c:pt>
                <c:pt idx="18605" formatCode="General">
                  <c:v>18.605</c:v>
                </c:pt>
                <c:pt idx="18606" formatCode="General">
                  <c:v>18.606000000000002</c:v>
                </c:pt>
                <c:pt idx="18607" formatCode="General">
                  <c:v>18.606999999999999</c:v>
                </c:pt>
                <c:pt idx="18608" formatCode="General">
                  <c:v>18.608000000000001</c:v>
                </c:pt>
                <c:pt idx="18609" formatCode="General">
                  <c:v>18.609000000000002</c:v>
                </c:pt>
                <c:pt idx="18610" formatCode="General">
                  <c:v>18.61</c:v>
                </c:pt>
                <c:pt idx="18611" formatCode="General">
                  <c:v>18.611000000000001</c:v>
                </c:pt>
                <c:pt idx="18612" formatCode="General">
                  <c:v>18.611999999999998</c:v>
                </c:pt>
                <c:pt idx="18613" formatCode="General">
                  <c:v>18.613</c:v>
                </c:pt>
                <c:pt idx="18614" formatCode="General">
                  <c:v>18.614000000000001</c:v>
                </c:pt>
                <c:pt idx="18615" formatCode="General">
                  <c:v>18.614999999999998</c:v>
                </c:pt>
                <c:pt idx="18616" formatCode="General">
                  <c:v>18.616</c:v>
                </c:pt>
                <c:pt idx="18617" formatCode="General">
                  <c:v>18.617000000000001</c:v>
                </c:pt>
                <c:pt idx="18618" formatCode="General">
                  <c:v>18.617999999999999</c:v>
                </c:pt>
                <c:pt idx="18619" formatCode="General">
                  <c:v>18.619</c:v>
                </c:pt>
                <c:pt idx="18620" formatCode="General">
                  <c:v>18.62</c:v>
                </c:pt>
                <c:pt idx="18621" formatCode="General">
                  <c:v>18.620999999999999</c:v>
                </c:pt>
                <c:pt idx="18622" formatCode="General">
                  <c:v>18.622</c:v>
                </c:pt>
                <c:pt idx="18623" formatCode="General">
                  <c:v>18.623000000000001</c:v>
                </c:pt>
                <c:pt idx="18624" formatCode="General">
                  <c:v>18.623999999999999</c:v>
                </c:pt>
                <c:pt idx="18625" formatCode="General">
                  <c:v>18.625</c:v>
                </c:pt>
                <c:pt idx="18626" formatCode="General">
                  <c:v>18.626000000000001</c:v>
                </c:pt>
                <c:pt idx="18627" formatCode="General">
                  <c:v>18.626999999999999</c:v>
                </c:pt>
                <c:pt idx="18628" formatCode="General">
                  <c:v>18.628</c:v>
                </c:pt>
                <c:pt idx="18629" formatCode="General">
                  <c:v>18.629000000000001</c:v>
                </c:pt>
                <c:pt idx="18630" formatCode="General">
                  <c:v>18.63</c:v>
                </c:pt>
                <c:pt idx="18631" formatCode="General">
                  <c:v>18.631</c:v>
                </c:pt>
                <c:pt idx="18632" formatCode="General">
                  <c:v>18.632000000000001</c:v>
                </c:pt>
                <c:pt idx="18633" formatCode="General">
                  <c:v>18.632999999999999</c:v>
                </c:pt>
                <c:pt idx="18634" formatCode="General">
                  <c:v>18.634</c:v>
                </c:pt>
                <c:pt idx="18635" formatCode="General">
                  <c:v>18.635000000000002</c:v>
                </c:pt>
                <c:pt idx="18636" formatCode="General">
                  <c:v>18.635999999999999</c:v>
                </c:pt>
                <c:pt idx="18637" formatCode="General">
                  <c:v>18.637</c:v>
                </c:pt>
                <c:pt idx="18638" formatCode="General">
                  <c:v>18.638000000000002</c:v>
                </c:pt>
                <c:pt idx="18639" formatCode="General">
                  <c:v>18.638999999999999</c:v>
                </c:pt>
                <c:pt idx="18640" formatCode="General">
                  <c:v>18.64</c:v>
                </c:pt>
                <c:pt idx="18641" formatCode="General">
                  <c:v>18.640999999999998</c:v>
                </c:pt>
                <c:pt idx="18642" formatCode="General">
                  <c:v>18.641999999999999</c:v>
                </c:pt>
                <c:pt idx="18643" formatCode="General">
                  <c:v>18.643000000000001</c:v>
                </c:pt>
                <c:pt idx="18644" formatCode="General">
                  <c:v>18.643999999999998</c:v>
                </c:pt>
                <c:pt idx="18645" formatCode="General">
                  <c:v>18.645</c:v>
                </c:pt>
                <c:pt idx="18646" formatCode="General">
                  <c:v>18.646000000000001</c:v>
                </c:pt>
                <c:pt idx="18647" formatCode="General">
                  <c:v>18.646999999999998</c:v>
                </c:pt>
                <c:pt idx="18648" formatCode="General">
                  <c:v>18.648</c:v>
                </c:pt>
                <c:pt idx="18649" formatCode="General">
                  <c:v>18.649000000000001</c:v>
                </c:pt>
                <c:pt idx="18650" formatCode="General">
                  <c:v>18.649999999999999</c:v>
                </c:pt>
                <c:pt idx="18651" formatCode="General">
                  <c:v>18.651</c:v>
                </c:pt>
                <c:pt idx="18652" formatCode="General">
                  <c:v>18.652000000000001</c:v>
                </c:pt>
                <c:pt idx="18653" formatCode="General">
                  <c:v>18.652999999999999</c:v>
                </c:pt>
                <c:pt idx="18654" formatCode="General">
                  <c:v>18.654</c:v>
                </c:pt>
                <c:pt idx="18655" formatCode="General">
                  <c:v>18.655000000000001</c:v>
                </c:pt>
                <c:pt idx="18656" formatCode="General">
                  <c:v>18.655999999999999</c:v>
                </c:pt>
                <c:pt idx="18657" formatCode="General">
                  <c:v>18.657</c:v>
                </c:pt>
                <c:pt idx="18658" formatCode="General">
                  <c:v>18.658000000000001</c:v>
                </c:pt>
                <c:pt idx="18659" formatCode="General">
                  <c:v>18.658999999999999</c:v>
                </c:pt>
                <c:pt idx="18660" formatCode="General">
                  <c:v>18.66</c:v>
                </c:pt>
                <c:pt idx="18661" formatCode="General">
                  <c:v>18.661000000000001</c:v>
                </c:pt>
                <c:pt idx="18662" formatCode="General">
                  <c:v>18.661999999999999</c:v>
                </c:pt>
                <c:pt idx="18663" formatCode="General">
                  <c:v>18.663</c:v>
                </c:pt>
                <c:pt idx="18664" formatCode="General">
                  <c:v>18.664000000000001</c:v>
                </c:pt>
                <c:pt idx="18665" formatCode="General">
                  <c:v>18.664999999999999</c:v>
                </c:pt>
                <c:pt idx="18666" formatCode="General">
                  <c:v>18.666</c:v>
                </c:pt>
                <c:pt idx="18667" formatCode="General">
                  <c:v>18.667000000000002</c:v>
                </c:pt>
                <c:pt idx="18668" formatCode="General">
                  <c:v>18.667999999999999</c:v>
                </c:pt>
                <c:pt idx="18669" formatCode="General">
                  <c:v>18.669</c:v>
                </c:pt>
                <c:pt idx="18670" formatCode="General">
                  <c:v>18.670000000000002</c:v>
                </c:pt>
                <c:pt idx="18671" formatCode="General">
                  <c:v>18.670999999999999</c:v>
                </c:pt>
                <c:pt idx="18672" formatCode="General">
                  <c:v>18.672000000000001</c:v>
                </c:pt>
                <c:pt idx="18673" formatCode="General">
                  <c:v>18.672999999999998</c:v>
                </c:pt>
                <c:pt idx="18674" formatCode="General">
                  <c:v>18.673999999999999</c:v>
                </c:pt>
                <c:pt idx="18675" formatCode="General">
                  <c:v>18.675000000000001</c:v>
                </c:pt>
                <c:pt idx="18676" formatCode="General">
                  <c:v>18.675999999999998</c:v>
                </c:pt>
                <c:pt idx="18677" formatCode="General">
                  <c:v>18.677</c:v>
                </c:pt>
                <c:pt idx="18678" formatCode="General">
                  <c:v>18.678000000000001</c:v>
                </c:pt>
                <c:pt idx="18679" formatCode="General">
                  <c:v>18.678999999999998</c:v>
                </c:pt>
                <c:pt idx="18680" formatCode="General">
                  <c:v>18.68</c:v>
                </c:pt>
                <c:pt idx="18681" formatCode="General">
                  <c:v>18.681000000000001</c:v>
                </c:pt>
                <c:pt idx="18682" formatCode="General">
                  <c:v>18.681999999999999</c:v>
                </c:pt>
                <c:pt idx="18683" formatCode="General">
                  <c:v>18.683</c:v>
                </c:pt>
                <c:pt idx="18684" formatCode="General">
                  <c:v>18.684000000000001</c:v>
                </c:pt>
                <c:pt idx="18685" formatCode="General">
                  <c:v>18.684999999999999</c:v>
                </c:pt>
                <c:pt idx="18686" formatCode="General">
                  <c:v>18.686</c:v>
                </c:pt>
                <c:pt idx="18687" formatCode="General">
                  <c:v>18.687000000000001</c:v>
                </c:pt>
                <c:pt idx="18688" formatCode="General">
                  <c:v>18.687999999999999</c:v>
                </c:pt>
                <c:pt idx="18689" formatCode="General">
                  <c:v>18.689</c:v>
                </c:pt>
                <c:pt idx="18690" formatCode="General">
                  <c:v>18.690000000000001</c:v>
                </c:pt>
                <c:pt idx="18691" formatCode="General">
                  <c:v>18.690999999999999</c:v>
                </c:pt>
                <c:pt idx="18692" formatCode="General">
                  <c:v>18.692</c:v>
                </c:pt>
                <c:pt idx="18693" formatCode="General">
                  <c:v>18.693000000000001</c:v>
                </c:pt>
                <c:pt idx="18694" formatCode="General">
                  <c:v>18.693999999999999</c:v>
                </c:pt>
                <c:pt idx="18695" formatCode="General">
                  <c:v>18.695</c:v>
                </c:pt>
                <c:pt idx="18696" formatCode="General">
                  <c:v>18.696000000000002</c:v>
                </c:pt>
                <c:pt idx="18697" formatCode="General">
                  <c:v>18.696999999999999</c:v>
                </c:pt>
                <c:pt idx="18698" formatCode="General">
                  <c:v>18.698</c:v>
                </c:pt>
                <c:pt idx="18699" formatCode="General">
                  <c:v>18.699000000000002</c:v>
                </c:pt>
                <c:pt idx="18700" formatCode="General">
                  <c:v>18.7</c:v>
                </c:pt>
                <c:pt idx="18701" formatCode="General">
                  <c:v>18.701000000000001</c:v>
                </c:pt>
                <c:pt idx="18702" formatCode="General">
                  <c:v>18.702000000000002</c:v>
                </c:pt>
                <c:pt idx="18703" formatCode="General">
                  <c:v>18.702999999999999</c:v>
                </c:pt>
                <c:pt idx="18704" formatCode="General">
                  <c:v>18.704000000000001</c:v>
                </c:pt>
                <c:pt idx="18705" formatCode="General">
                  <c:v>18.704999999999998</c:v>
                </c:pt>
                <c:pt idx="18706" formatCode="General">
                  <c:v>18.706</c:v>
                </c:pt>
                <c:pt idx="18707" formatCode="General">
                  <c:v>18.707000000000001</c:v>
                </c:pt>
                <c:pt idx="18708" formatCode="General">
                  <c:v>18.707999999999998</c:v>
                </c:pt>
                <c:pt idx="18709" formatCode="General">
                  <c:v>18.709</c:v>
                </c:pt>
                <c:pt idx="18710" formatCode="General">
                  <c:v>18.71</c:v>
                </c:pt>
                <c:pt idx="18711" formatCode="General">
                  <c:v>18.710999999999999</c:v>
                </c:pt>
                <c:pt idx="18712" formatCode="General">
                  <c:v>18.712</c:v>
                </c:pt>
                <c:pt idx="18713" formatCode="General">
                  <c:v>18.713000000000001</c:v>
                </c:pt>
                <c:pt idx="18714" formatCode="General">
                  <c:v>18.713999999999999</c:v>
                </c:pt>
                <c:pt idx="18715" formatCode="General">
                  <c:v>18.715</c:v>
                </c:pt>
                <c:pt idx="18716" formatCode="General">
                  <c:v>18.716000000000001</c:v>
                </c:pt>
                <c:pt idx="18717" formatCode="General">
                  <c:v>18.716999999999999</c:v>
                </c:pt>
                <c:pt idx="18718" formatCode="General">
                  <c:v>18.718</c:v>
                </c:pt>
                <c:pt idx="18719" formatCode="General">
                  <c:v>18.719000000000001</c:v>
                </c:pt>
                <c:pt idx="18720" formatCode="General">
                  <c:v>18.72</c:v>
                </c:pt>
                <c:pt idx="18721" formatCode="General">
                  <c:v>18.721</c:v>
                </c:pt>
                <c:pt idx="18722" formatCode="General">
                  <c:v>18.722000000000001</c:v>
                </c:pt>
                <c:pt idx="18723" formatCode="General">
                  <c:v>18.722999999999999</c:v>
                </c:pt>
                <c:pt idx="18724" formatCode="General">
                  <c:v>18.724</c:v>
                </c:pt>
                <c:pt idx="18725" formatCode="General">
                  <c:v>18.725000000000001</c:v>
                </c:pt>
                <c:pt idx="18726" formatCode="General">
                  <c:v>18.725999999999999</c:v>
                </c:pt>
                <c:pt idx="18727" formatCode="General">
                  <c:v>18.727</c:v>
                </c:pt>
                <c:pt idx="18728" formatCode="General">
                  <c:v>18.728000000000002</c:v>
                </c:pt>
                <c:pt idx="18729" formatCode="General">
                  <c:v>18.728999999999999</c:v>
                </c:pt>
                <c:pt idx="18730" formatCode="General">
                  <c:v>18.73</c:v>
                </c:pt>
                <c:pt idx="18731" formatCode="General">
                  <c:v>18.731000000000002</c:v>
                </c:pt>
                <c:pt idx="18732" formatCode="General">
                  <c:v>18.731999999999999</c:v>
                </c:pt>
                <c:pt idx="18733" formatCode="General">
                  <c:v>18.733000000000001</c:v>
                </c:pt>
                <c:pt idx="18734" formatCode="General">
                  <c:v>18.734000000000002</c:v>
                </c:pt>
                <c:pt idx="18735" formatCode="General">
                  <c:v>18.734999999999999</c:v>
                </c:pt>
                <c:pt idx="18736" formatCode="General">
                  <c:v>18.736000000000001</c:v>
                </c:pt>
                <c:pt idx="18737" formatCode="General">
                  <c:v>18.736999999999998</c:v>
                </c:pt>
                <c:pt idx="18738" formatCode="General">
                  <c:v>18.738</c:v>
                </c:pt>
                <c:pt idx="18739" formatCode="General">
                  <c:v>18.739000000000001</c:v>
                </c:pt>
                <c:pt idx="18740" formatCode="General">
                  <c:v>18.739999999999998</c:v>
                </c:pt>
                <c:pt idx="18741" formatCode="General">
                  <c:v>18.741</c:v>
                </c:pt>
                <c:pt idx="18742" formatCode="General">
                  <c:v>18.742000000000001</c:v>
                </c:pt>
                <c:pt idx="18743" formatCode="General">
                  <c:v>18.742999999999999</c:v>
                </c:pt>
                <c:pt idx="18744" formatCode="General">
                  <c:v>18.744</c:v>
                </c:pt>
                <c:pt idx="18745" formatCode="General">
                  <c:v>18.745000000000001</c:v>
                </c:pt>
                <c:pt idx="18746" formatCode="General">
                  <c:v>18.745999999999999</c:v>
                </c:pt>
                <c:pt idx="18747" formatCode="General">
                  <c:v>18.747</c:v>
                </c:pt>
                <c:pt idx="18748" formatCode="General">
                  <c:v>18.748000000000001</c:v>
                </c:pt>
                <c:pt idx="18749" formatCode="General">
                  <c:v>18.748999999999999</c:v>
                </c:pt>
                <c:pt idx="18750" formatCode="General">
                  <c:v>18.75</c:v>
                </c:pt>
                <c:pt idx="18751" formatCode="General">
                  <c:v>18.751000000000001</c:v>
                </c:pt>
                <c:pt idx="18752" formatCode="General">
                  <c:v>18.751999999999999</c:v>
                </c:pt>
                <c:pt idx="18753" formatCode="General">
                  <c:v>18.753</c:v>
                </c:pt>
                <c:pt idx="18754" formatCode="General">
                  <c:v>18.754000000000001</c:v>
                </c:pt>
                <c:pt idx="18755" formatCode="General">
                  <c:v>18.754999999999999</c:v>
                </c:pt>
                <c:pt idx="18756" formatCode="General">
                  <c:v>18.756</c:v>
                </c:pt>
                <c:pt idx="18757" formatCode="General">
                  <c:v>18.757000000000001</c:v>
                </c:pt>
                <c:pt idx="18758" formatCode="General">
                  <c:v>18.757999999999999</c:v>
                </c:pt>
                <c:pt idx="18759" formatCode="General">
                  <c:v>18.759</c:v>
                </c:pt>
                <c:pt idx="18760" formatCode="General">
                  <c:v>18.760000000000002</c:v>
                </c:pt>
                <c:pt idx="18761" formatCode="General">
                  <c:v>18.760999999999999</c:v>
                </c:pt>
                <c:pt idx="18762" formatCode="General">
                  <c:v>18.762</c:v>
                </c:pt>
                <c:pt idx="18763" formatCode="General">
                  <c:v>18.763000000000002</c:v>
                </c:pt>
                <c:pt idx="18764" formatCode="General">
                  <c:v>18.763999999999999</c:v>
                </c:pt>
                <c:pt idx="18765" formatCode="General">
                  <c:v>18.765000000000001</c:v>
                </c:pt>
                <c:pt idx="18766" formatCode="General">
                  <c:v>18.765999999999998</c:v>
                </c:pt>
                <c:pt idx="18767" formatCode="General">
                  <c:v>18.766999999999999</c:v>
                </c:pt>
                <c:pt idx="18768" formatCode="General">
                  <c:v>18.768000000000001</c:v>
                </c:pt>
                <c:pt idx="18769" formatCode="General">
                  <c:v>18.768999999999998</c:v>
                </c:pt>
                <c:pt idx="18770" formatCode="General">
                  <c:v>18.77</c:v>
                </c:pt>
                <c:pt idx="18771" formatCode="General">
                  <c:v>18.771000000000001</c:v>
                </c:pt>
                <c:pt idx="18772" formatCode="General">
                  <c:v>18.771999999999998</c:v>
                </c:pt>
                <c:pt idx="18773" formatCode="General">
                  <c:v>18.773</c:v>
                </c:pt>
                <c:pt idx="18774" formatCode="General">
                  <c:v>18.774000000000001</c:v>
                </c:pt>
                <c:pt idx="18775" formatCode="General">
                  <c:v>18.774999999999999</c:v>
                </c:pt>
                <c:pt idx="18776" formatCode="General">
                  <c:v>18.776</c:v>
                </c:pt>
                <c:pt idx="18777" formatCode="General">
                  <c:v>18.777000000000001</c:v>
                </c:pt>
                <c:pt idx="18778" formatCode="General">
                  <c:v>18.777999999999999</c:v>
                </c:pt>
                <c:pt idx="18779" formatCode="General">
                  <c:v>18.779</c:v>
                </c:pt>
                <c:pt idx="18780" formatCode="General">
                  <c:v>18.78</c:v>
                </c:pt>
                <c:pt idx="18781" formatCode="General">
                  <c:v>18.780999999999999</c:v>
                </c:pt>
                <c:pt idx="18782" formatCode="General">
                  <c:v>18.782</c:v>
                </c:pt>
                <c:pt idx="18783" formatCode="General">
                  <c:v>18.783000000000001</c:v>
                </c:pt>
                <c:pt idx="18784" formatCode="General">
                  <c:v>18.783999999999999</c:v>
                </c:pt>
                <c:pt idx="18785" formatCode="General">
                  <c:v>18.785</c:v>
                </c:pt>
                <c:pt idx="18786" formatCode="General">
                  <c:v>18.786000000000001</c:v>
                </c:pt>
                <c:pt idx="18787" formatCode="General">
                  <c:v>18.786999999999999</c:v>
                </c:pt>
                <c:pt idx="18788" formatCode="General">
                  <c:v>18.788</c:v>
                </c:pt>
                <c:pt idx="18789" formatCode="General">
                  <c:v>18.789000000000001</c:v>
                </c:pt>
                <c:pt idx="18790" formatCode="General">
                  <c:v>18.79</c:v>
                </c:pt>
                <c:pt idx="18791" formatCode="General">
                  <c:v>18.791</c:v>
                </c:pt>
                <c:pt idx="18792" formatCode="General">
                  <c:v>18.792000000000002</c:v>
                </c:pt>
                <c:pt idx="18793" formatCode="General">
                  <c:v>18.792999999999999</c:v>
                </c:pt>
                <c:pt idx="18794" formatCode="General">
                  <c:v>18.794</c:v>
                </c:pt>
                <c:pt idx="18795" formatCode="General">
                  <c:v>18.795000000000002</c:v>
                </c:pt>
                <c:pt idx="18796" formatCode="General">
                  <c:v>18.795999999999999</c:v>
                </c:pt>
                <c:pt idx="18797" formatCode="General">
                  <c:v>18.797000000000001</c:v>
                </c:pt>
                <c:pt idx="18798" formatCode="General">
                  <c:v>18.797999999999998</c:v>
                </c:pt>
                <c:pt idx="18799" formatCode="General">
                  <c:v>18.798999999999999</c:v>
                </c:pt>
                <c:pt idx="18800" formatCode="General">
                  <c:v>18.8</c:v>
                </c:pt>
                <c:pt idx="18801" formatCode="General">
                  <c:v>18.800999999999998</c:v>
                </c:pt>
                <c:pt idx="18802" formatCode="General">
                  <c:v>18.802</c:v>
                </c:pt>
                <c:pt idx="18803" formatCode="General">
                  <c:v>18.803000000000001</c:v>
                </c:pt>
                <c:pt idx="18804" formatCode="General">
                  <c:v>18.803999999999998</c:v>
                </c:pt>
                <c:pt idx="18805" formatCode="General">
                  <c:v>18.805</c:v>
                </c:pt>
                <c:pt idx="18806" formatCode="General">
                  <c:v>18.806000000000001</c:v>
                </c:pt>
                <c:pt idx="18807" formatCode="General">
                  <c:v>18.806999999999999</c:v>
                </c:pt>
                <c:pt idx="18808" formatCode="General">
                  <c:v>18.808</c:v>
                </c:pt>
                <c:pt idx="18809" formatCode="General">
                  <c:v>18.809000000000001</c:v>
                </c:pt>
                <c:pt idx="18810" formatCode="General">
                  <c:v>18.809999999999999</c:v>
                </c:pt>
                <c:pt idx="18811" formatCode="General">
                  <c:v>18.811</c:v>
                </c:pt>
                <c:pt idx="18812" formatCode="General">
                  <c:v>18.812000000000001</c:v>
                </c:pt>
                <c:pt idx="18813" formatCode="General">
                  <c:v>18.812999999999999</c:v>
                </c:pt>
                <c:pt idx="18814" formatCode="General">
                  <c:v>18.814</c:v>
                </c:pt>
                <c:pt idx="18815" formatCode="General">
                  <c:v>18.815000000000001</c:v>
                </c:pt>
                <c:pt idx="18816" formatCode="General">
                  <c:v>18.815999999999999</c:v>
                </c:pt>
                <c:pt idx="18817" formatCode="General">
                  <c:v>18.817</c:v>
                </c:pt>
                <c:pt idx="18818" formatCode="General">
                  <c:v>18.818000000000001</c:v>
                </c:pt>
                <c:pt idx="18819" formatCode="General">
                  <c:v>18.818999999999999</c:v>
                </c:pt>
                <c:pt idx="18820" formatCode="General">
                  <c:v>18.82</c:v>
                </c:pt>
                <c:pt idx="18821" formatCode="General">
                  <c:v>18.821000000000002</c:v>
                </c:pt>
                <c:pt idx="18822" formatCode="General">
                  <c:v>18.821999999999999</c:v>
                </c:pt>
                <c:pt idx="18823" formatCode="General">
                  <c:v>18.823</c:v>
                </c:pt>
                <c:pt idx="18824" formatCode="General">
                  <c:v>18.824000000000002</c:v>
                </c:pt>
                <c:pt idx="18825" formatCode="General">
                  <c:v>18.824999999999999</c:v>
                </c:pt>
                <c:pt idx="18826" formatCode="General">
                  <c:v>18.826000000000001</c:v>
                </c:pt>
                <c:pt idx="18827" formatCode="General">
                  <c:v>18.827000000000002</c:v>
                </c:pt>
                <c:pt idx="18828" formatCode="General">
                  <c:v>18.827999999999999</c:v>
                </c:pt>
                <c:pt idx="18829" formatCode="General">
                  <c:v>18.829000000000001</c:v>
                </c:pt>
                <c:pt idx="18830" formatCode="General">
                  <c:v>18.829999999999998</c:v>
                </c:pt>
                <c:pt idx="18831" formatCode="General">
                  <c:v>18.831</c:v>
                </c:pt>
                <c:pt idx="18832" formatCode="General">
                  <c:v>18.832000000000001</c:v>
                </c:pt>
                <c:pt idx="18833" formatCode="General">
                  <c:v>18.832999999999998</c:v>
                </c:pt>
                <c:pt idx="18834" formatCode="General">
                  <c:v>18.834</c:v>
                </c:pt>
                <c:pt idx="18835" formatCode="General">
                  <c:v>18.835000000000001</c:v>
                </c:pt>
                <c:pt idx="18836" formatCode="General">
                  <c:v>18.835999999999999</c:v>
                </c:pt>
                <c:pt idx="18837" formatCode="General">
                  <c:v>18.837</c:v>
                </c:pt>
                <c:pt idx="18838" formatCode="General">
                  <c:v>18.838000000000001</c:v>
                </c:pt>
                <c:pt idx="18839" formatCode="General">
                  <c:v>18.838999999999999</c:v>
                </c:pt>
                <c:pt idx="18840" formatCode="General">
                  <c:v>18.84</c:v>
                </c:pt>
                <c:pt idx="18841" formatCode="General">
                  <c:v>18.841000000000001</c:v>
                </c:pt>
                <c:pt idx="18842" formatCode="General">
                  <c:v>18.841999999999999</c:v>
                </c:pt>
                <c:pt idx="18843" formatCode="General">
                  <c:v>18.843</c:v>
                </c:pt>
                <c:pt idx="18844" formatCode="General">
                  <c:v>18.844000000000001</c:v>
                </c:pt>
                <c:pt idx="18845" formatCode="General">
                  <c:v>18.844999999999999</c:v>
                </c:pt>
                <c:pt idx="18846" formatCode="General">
                  <c:v>18.846</c:v>
                </c:pt>
                <c:pt idx="18847" formatCode="General">
                  <c:v>18.847000000000001</c:v>
                </c:pt>
                <c:pt idx="18848" formatCode="General">
                  <c:v>18.847999999999999</c:v>
                </c:pt>
                <c:pt idx="18849" formatCode="General">
                  <c:v>18.849</c:v>
                </c:pt>
                <c:pt idx="18850" formatCode="General">
                  <c:v>18.850000000000001</c:v>
                </c:pt>
                <c:pt idx="18851" formatCode="General">
                  <c:v>18.850999999999999</c:v>
                </c:pt>
                <c:pt idx="18852" formatCode="General">
                  <c:v>18.852</c:v>
                </c:pt>
                <c:pt idx="18853" formatCode="General">
                  <c:v>18.853000000000002</c:v>
                </c:pt>
                <c:pt idx="18854" formatCode="General">
                  <c:v>18.853999999999999</c:v>
                </c:pt>
                <c:pt idx="18855" formatCode="General">
                  <c:v>18.855</c:v>
                </c:pt>
                <c:pt idx="18856" formatCode="General">
                  <c:v>18.856000000000002</c:v>
                </c:pt>
                <c:pt idx="18857" formatCode="General">
                  <c:v>18.856999999999999</c:v>
                </c:pt>
                <c:pt idx="18858" formatCode="General">
                  <c:v>18.858000000000001</c:v>
                </c:pt>
                <c:pt idx="18859" formatCode="General">
                  <c:v>18.859000000000002</c:v>
                </c:pt>
                <c:pt idx="18860" formatCode="General">
                  <c:v>18.86</c:v>
                </c:pt>
                <c:pt idx="18861" formatCode="General">
                  <c:v>18.861000000000001</c:v>
                </c:pt>
                <c:pt idx="18862" formatCode="General">
                  <c:v>18.861999999999998</c:v>
                </c:pt>
                <c:pt idx="18863" formatCode="General">
                  <c:v>18.863</c:v>
                </c:pt>
                <c:pt idx="18864" formatCode="General">
                  <c:v>18.864000000000001</c:v>
                </c:pt>
                <c:pt idx="18865" formatCode="General">
                  <c:v>18.864999999999998</c:v>
                </c:pt>
                <c:pt idx="18866" formatCode="General">
                  <c:v>18.866</c:v>
                </c:pt>
                <c:pt idx="18867" formatCode="General">
                  <c:v>18.867000000000001</c:v>
                </c:pt>
                <c:pt idx="18868" formatCode="General">
                  <c:v>18.867999999999999</c:v>
                </c:pt>
                <c:pt idx="18869" formatCode="General">
                  <c:v>18.869</c:v>
                </c:pt>
                <c:pt idx="18870" formatCode="General">
                  <c:v>18.87</c:v>
                </c:pt>
                <c:pt idx="18871" formatCode="General">
                  <c:v>18.870999999999999</c:v>
                </c:pt>
                <c:pt idx="18872" formatCode="General">
                  <c:v>18.872</c:v>
                </c:pt>
                <c:pt idx="18873" formatCode="General">
                  <c:v>18.873000000000001</c:v>
                </c:pt>
                <c:pt idx="18874" formatCode="General">
                  <c:v>18.873999999999999</c:v>
                </c:pt>
                <c:pt idx="18875" formatCode="General">
                  <c:v>18.875</c:v>
                </c:pt>
                <c:pt idx="18876" formatCode="General">
                  <c:v>18.876000000000001</c:v>
                </c:pt>
                <c:pt idx="18877" formatCode="General">
                  <c:v>18.876999999999999</c:v>
                </c:pt>
                <c:pt idx="18878" formatCode="General">
                  <c:v>18.878</c:v>
                </c:pt>
                <c:pt idx="18879" formatCode="General">
                  <c:v>18.879000000000001</c:v>
                </c:pt>
                <c:pt idx="18880" formatCode="General">
                  <c:v>18.88</c:v>
                </c:pt>
                <c:pt idx="18881" formatCode="General">
                  <c:v>18.881</c:v>
                </c:pt>
                <c:pt idx="18882" formatCode="General">
                  <c:v>18.882000000000001</c:v>
                </c:pt>
                <c:pt idx="18883" formatCode="General">
                  <c:v>18.882999999999999</c:v>
                </c:pt>
                <c:pt idx="18884" formatCode="General">
                  <c:v>18.884</c:v>
                </c:pt>
                <c:pt idx="18885" formatCode="General">
                  <c:v>18.885000000000002</c:v>
                </c:pt>
                <c:pt idx="18886" formatCode="General">
                  <c:v>18.885999999999999</c:v>
                </c:pt>
                <c:pt idx="18887" formatCode="General">
                  <c:v>18.887</c:v>
                </c:pt>
                <c:pt idx="18888" formatCode="General">
                  <c:v>18.888000000000002</c:v>
                </c:pt>
                <c:pt idx="18889" formatCode="General">
                  <c:v>18.888999999999999</c:v>
                </c:pt>
                <c:pt idx="18890" formatCode="General">
                  <c:v>18.89</c:v>
                </c:pt>
                <c:pt idx="18891" formatCode="General">
                  <c:v>18.890999999999998</c:v>
                </c:pt>
                <c:pt idx="18892" formatCode="General">
                  <c:v>18.891999999999999</c:v>
                </c:pt>
                <c:pt idx="18893" formatCode="General">
                  <c:v>18.893000000000001</c:v>
                </c:pt>
                <c:pt idx="18894" formatCode="General">
                  <c:v>18.893999999999998</c:v>
                </c:pt>
                <c:pt idx="18895" formatCode="General">
                  <c:v>18.895</c:v>
                </c:pt>
                <c:pt idx="18896" formatCode="General">
                  <c:v>18.896000000000001</c:v>
                </c:pt>
                <c:pt idx="18897" formatCode="General">
                  <c:v>18.896999999999998</c:v>
                </c:pt>
                <c:pt idx="18898" formatCode="General">
                  <c:v>18.898</c:v>
                </c:pt>
                <c:pt idx="18899" formatCode="General">
                  <c:v>18.899000000000001</c:v>
                </c:pt>
                <c:pt idx="18900" formatCode="General">
                  <c:v>18.899999999999999</c:v>
                </c:pt>
                <c:pt idx="18901" formatCode="General">
                  <c:v>18.901</c:v>
                </c:pt>
                <c:pt idx="18902" formatCode="General">
                  <c:v>18.902000000000001</c:v>
                </c:pt>
                <c:pt idx="18903" formatCode="General">
                  <c:v>18.902999999999999</c:v>
                </c:pt>
                <c:pt idx="18904" formatCode="General">
                  <c:v>18.904</c:v>
                </c:pt>
                <c:pt idx="18905" formatCode="General">
                  <c:v>18.905000000000001</c:v>
                </c:pt>
                <c:pt idx="18906" formatCode="General">
                  <c:v>18.905999999999999</c:v>
                </c:pt>
                <c:pt idx="18907" formatCode="General">
                  <c:v>18.907</c:v>
                </c:pt>
                <c:pt idx="18908" formatCode="General">
                  <c:v>18.908000000000001</c:v>
                </c:pt>
                <c:pt idx="18909" formatCode="General">
                  <c:v>18.908999999999999</c:v>
                </c:pt>
                <c:pt idx="18910" formatCode="General">
                  <c:v>18.91</c:v>
                </c:pt>
                <c:pt idx="18911" formatCode="General">
                  <c:v>18.911000000000001</c:v>
                </c:pt>
                <c:pt idx="18912" formatCode="General">
                  <c:v>18.911999999999999</c:v>
                </c:pt>
                <c:pt idx="18913" formatCode="General">
                  <c:v>18.913</c:v>
                </c:pt>
                <c:pt idx="18914" formatCode="General">
                  <c:v>18.914000000000001</c:v>
                </c:pt>
                <c:pt idx="18915" formatCode="General">
                  <c:v>18.914999999999999</c:v>
                </c:pt>
                <c:pt idx="18916" formatCode="General">
                  <c:v>18.916</c:v>
                </c:pt>
                <c:pt idx="18917" formatCode="General">
                  <c:v>18.917000000000002</c:v>
                </c:pt>
                <c:pt idx="18918" formatCode="General">
                  <c:v>18.917999999999999</c:v>
                </c:pt>
                <c:pt idx="18919" formatCode="General">
                  <c:v>18.919</c:v>
                </c:pt>
                <c:pt idx="18920" formatCode="General">
                  <c:v>18.920000000000002</c:v>
                </c:pt>
                <c:pt idx="18921" formatCode="General">
                  <c:v>18.920999999999999</c:v>
                </c:pt>
                <c:pt idx="18922" formatCode="General">
                  <c:v>18.922000000000001</c:v>
                </c:pt>
                <c:pt idx="18923" formatCode="General">
                  <c:v>18.922999999999998</c:v>
                </c:pt>
                <c:pt idx="18924" formatCode="General">
                  <c:v>18.923999999999999</c:v>
                </c:pt>
                <c:pt idx="18925" formatCode="General">
                  <c:v>18.925000000000001</c:v>
                </c:pt>
                <c:pt idx="18926" formatCode="General">
                  <c:v>18.925999999999998</c:v>
                </c:pt>
                <c:pt idx="18927" formatCode="General">
                  <c:v>18.927</c:v>
                </c:pt>
                <c:pt idx="18928" formatCode="General">
                  <c:v>18.928000000000001</c:v>
                </c:pt>
                <c:pt idx="18929" formatCode="General">
                  <c:v>18.928999999999998</c:v>
                </c:pt>
                <c:pt idx="18930" formatCode="General">
                  <c:v>18.93</c:v>
                </c:pt>
                <c:pt idx="18931" formatCode="General">
                  <c:v>18.931000000000001</c:v>
                </c:pt>
                <c:pt idx="18932" formatCode="General">
                  <c:v>18.931999999999999</c:v>
                </c:pt>
                <c:pt idx="18933" formatCode="General">
                  <c:v>18.933</c:v>
                </c:pt>
                <c:pt idx="18934" formatCode="General">
                  <c:v>18.934000000000001</c:v>
                </c:pt>
                <c:pt idx="18935" formatCode="General">
                  <c:v>18.934999999999999</c:v>
                </c:pt>
                <c:pt idx="18936" formatCode="General">
                  <c:v>18.936</c:v>
                </c:pt>
                <c:pt idx="18937" formatCode="General">
                  <c:v>18.937000000000001</c:v>
                </c:pt>
                <c:pt idx="18938" formatCode="General">
                  <c:v>18.937999999999999</c:v>
                </c:pt>
                <c:pt idx="18939" formatCode="General">
                  <c:v>18.939</c:v>
                </c:pt>
                <c:pt idx="18940" formatCode="General">
                  <c:v>18.940000000000001</c:v>
                </c:pt>
                <c:pt idx="18941" formatCode="General">
                  <c:v>18.940999999999999</c:v>
                </c:pt>
                <c:pt idx="18942" formatCode="General">
                  <c:v>18.942</c:v>
                </c:pt>
                <c:pt idx="18943" formatCode="General">
                  <c:v>18.943000000000001</c:v>
                </c:pt>
                <c:pt idx="18944" formatCode="General">
                  <c:v>18.943999999999999</c:v>
                </c:pt>
                <c:pt idx="18945" formatCode="General">
                  <c:v>18.945</c:v>
                </c:pt>
                <c:pt idx="18946" formatCode="General">
                  <c:v>18.946000000000002</c:v>
                </c:pt>
                <c:pt idx="18947" formatCode="General">
                  <c:v>18.946999999999999</c:v>
                </c:pt>
                <c:pt idx="18948" formatCode="General">
                  <c:v>18.948</c:v>
                </c:pt>
                <c:pt idx="18949" formatCode="General">
                  <c:v>18.949000000000002</c:v>
                </c:pt>
                <c:pt idx="18950" formatCode="General">
                  <c:v>18.95</c:v>
                </c:pt>
                <c:pt idx="18951" formatCode="General">
                  <c:v>18.951000000000001</c:v>
                </c:pt>
                <c:pt idx="18952" formatCode="General">
                  <c:v>18.952000000000002</c:v>
                </c:pt>
                <c:pt idx="18953" formatCode="General">
                  <c:v>18.952999999999999</c:v>
                </c:pt>
                <c:pt idx="18954" formatCode="General">
                  <c:v>18.954000000000001</c:v>
                </c:pt>
                <c:pt idx="18955" formatCode="General">
                  <c:v>18.954999999999998</c:v>
                </c:pt>
                <c:pt idx="18956" formatCode="General">
                  <c:v>18.956</c:v>
                </c:pt>
                <c:pt idx="18957" formatCode="General">
                  <c:v>18.957000000000001</c:v>
                </c:pt>
                <c:pt idx="18958" formatCode="General">
                  <c:v>18.957999999999998</c:v>
                </c:pt>
                <c:pt idx="18959" formatCode="General">
                  <c:v>18.959</c:v>
                </c:pt>
                <c:pt idx="18960" formatCode="General">
                  <c:v>18.96</c:v>
                </c:pt>
                <c:pt idx="18961" formatCode="General">
                  <c:v>18.960999999999999</c:v>
                </c:pt>
                <c:pt idx="18962" formatCode="General">
                  <c:v>18.962</c:v>
                </c:pt>
                <c:pt idx="18963" formatCode="General">
                  <c:v>18.963000000000001</c:v>
                </c:pt>
                <c:pt idx="18964" formatCode="General">
                  <c:v>18.963999999999999</c:v>
                </c:pt>
                <c:pt idx="18965" formatCode="General">
                  <c:v>18.965</c:v>
                </c:pt>
                <c:pt idx="18966" formatCode="General">
                  <c:v>18.966000000000001</c:v>
                </c:pt>
                <c:pt idx="18967" formatCode="General">
                  <c:v>18.966999999999999</c:v>
                </c:pt>
                <c:pt idx="18968" formatCode="General">
                  <c:v>18.968</c:v>
                </c:pt>
                <c:pt idx="18969" formatCode="General">
                  <c:v>18.969000000000001</c:v>
                </c:pt>
                <c:pt idx="18970" formatCode="General">
                  <c:v>18.97</c:v>
                </c:pt>
                <c:pt idx="18971" formatCode="General">
                  <c:v>18.971</c:v>
                </c:pt>
                <c:pt idx="18972" formatCode="General">
                  <c:v>18.972000000000001</c:v>
                </c:pt>
                <c:pt idx="18973" formatCode="General">
                  <c:v>18.972999999999999</c:v>
                </c:pt>
                <c:pt idx="18974" formatCode="General">
                  <c:v>18.974</c:v>
                </c:pt>
                <c:pt idx="18975" formatCode="General">
                  <c:v>18.975000000000001</c:v>
                </c:pt>
                <c:pt idx="18976" formatCode="General">
                  <c:v>18.975999999999999</c:v>
                </c:pt>
                <c:pt idx="18977" formatCode="General">
                  <c:v>18.977</c:v>
                </c:pt>
                <c:pt idx="18978" formatCode="General">
                  <c:v>18.978000000000002</c:v>
                </c:pt>
                <c:pt idx="18979" formatCode="General">
                  <c:v>18.978999999999999</c:v>
                </c:pt>
                <c:pt idx="18980" formatCode="General">
                  <c:v>18.98</c:v>
                </c:pt>
                <c:pt idx="18981" formatCode="General">
                  <c:v>18.981000000000002</c:v>
                </c:pt>
                <c:pt idx="18982" formatCode="General">
                  <c:v>18.981999999999999</c:v>
                </c:pt>
                <c:pt idx="18983" formatCode="General">
                  <c:v>18.983000000000001</c:v>
                </c:pt>
                <c:pt idx="18984" formatCode="General">
                  <c:v>18.984000000000002</c:v>
                </c:pt>
                <c:pt idx="18985" formatCode="General">
                  <c:v>18.984999999999999</c:v>
                </c:pt>
                <c:pt idx="18986" formatCode="General">
                  <c:v>18.986000000000001</c:v>
                </c:pt>
                <c:pt idx="18987" formatCode="General">
                  <c:v>18.986999999999998</c:v>
                </c:pt>
                <c:pt idx="18988" formatCode="General">
                  <c:v>18.988</c:v>
                </c:pt>
                <c:pt idx="18989" formatCode="General">
                  <c:v>18.989000000000001</c:v>
                </c:pt>
                <c:pt idx="18990" formatCode="General">
                  <c:v>18.989999999999998</c:v>
                </c:pt>
                <c:pt idx="18991" formatCode="General">
                  <c:v>18.991</c:v>
                </c:pt>
                <c:pt idx="18992" formatCode="General">
                  <c:v>18.992000000000001</c:v>
                </c:pt>
                <c:pt idx="18993" formatCode="General">
                  <c:v>18.992999999999999</c:v>
                </c:pt>
                <c:pt idx="18994" formatCode="General">
                  <c:v>18.994</c:v>
                </c:pt>
                <c:pt idx="18995" formatCode="General">
                  <c:v>18.995000000000001</c:v>
                </c:pt>
                <c:pt idx="18996" formatCode="General">
                  <c:v>18.995999999999999</c:v>
                </c:pt>
                <c:pt idx="18997" formatCode="General">
                  <c:v>18.997</c:v>
                </c:pt>
                <c:pt idx="18998" formatCode="General">
                  <c:v>18.998000000000001</c:v>
                </c:pt>
                <c:pt idx="18999" formatCode="General">
                  <c:v>18.998999999999999</c:v>
                </c:pt>
                <c:pt idx="19000" formatCode="General">
                  <c:v>19</c:v>
                </c:pt>
                <c:pt idx="19001" formatCode="General">
                  <c:v>19.001000000000001</c:v>
                </c:pt>
                <c:pt idx="19002" formatCode="General">
                  <c:v>19.001999999999999</c:v>
                </c:pt>
                <c:pt idx="19003" formatCode="General">
                  <c:v>19.003</c:v>
                </c:pt>
                <c:pt idx="19004" formatCode="General">
                  <c:v>19.004000000000001</c:v>
                </c:pt>
                <c:pt idx="19005" formatCode="General">
                  <c:v>19.004999999999999</c:v>
                </c:pt>
                <c:pt idx="19006" formatCode="General">
                  <c:v>19.006</c:v>
                </c:pt>
                <c:pt idx="19007" formatCode="General">
                  <c:v>19.007000000000001</c:v>
                </c:pt>
                <c:pt idx="19008" formatCode="General">
                  <c:v>19.007999999999999</c:v>
                </c:pt>
                <c:pt idx="19009" formatCode="General">
                  <c:v>19.009</c:v>
                </c:pt>
                <c:pt idx="19010" formatCode="General">
                  <c:v>19.010000000000002</c:v>
                </c:pt>
                <c:pt idx="19011" formatCode="General">
                  <c:v>19.010999999999999</c:v>
                </c:pt>
                <c:pt idx="19012" formatCode="General">
                  <c:v>19.012</c:v>
                </c:pt>
                <c:pt idx="19013" formatCode="General">
                  <c:v>19.013000000000002</c:v>
                </c:pt>
                <c:pt idx="19014" formatCode="General">
                  <c:v>19.013999999999999</c:v>
                </c:pt>
                <c:pt idx="19015" formatCode="General">
                  <c:v>19.015000000000001</c:v>
                </c:pt>
                <c:pt idx="19016" formatCode="General">
                  <c:v>19.015999999999998</c:v>
                </c:pt>
                <c:pt idx="19017" formatCode="General">
                  <c:v>19.016999999999999</c:v>
                </c:pt>
                <c:pt idx="19018" formatCode="General">
                  <c:v>19.018000000000001</c:v>
                </c:pt>
                <c:pt idx="19019" formatCode="General">
                  <c:v>19.018999999999998</c:v>
                </c:pt>
                <c:pt idx="19020" formatCode="General">
                  <c:v>19.02</c:v>
                </c:pt>
                <c:pt idx="19021" formatCode="General">
                  <c:v>19.021000000000001</c:v>
                </c:pt>
                <c:pt idx="19022" formatCode="General">
                  <c:v>19.021999999999998</c:v>
                </c:pt>
                <c:pt idx="19023" formatCode="General">
                  <c:v>19.023</c:v>
                </c:pt>
                <c:pt idx="19024" formatCode="General">
                  <c:v>19.024000000000001</c:v>
                </c:pt>
                <c:pt idx="19025" formatCode="General">
                  <c:v>19.024999999999999</c:v>
                </c:pt>
                <c:pt idx="19026" formatCode="General">
                  <c:v>19.026</c:v>
                </c:pt>
                <c:pt idx="19027" formatCode="General">
                  <c:v>19.027000000000001</c:v>
                </c:pt>
                <c:pt idx="19028" formatCode="General">
                  <c:v>19.027999999999999</c:v>
                </c:pt>
                <c:pt idx="19029" formatCode="General">
                  <c:v>19.029</c:v>
                </c:pt>
                <c:pt idx="19030" formatCode="General">
                  <c:v>19.03</c:v>
                </c:pt>
                <c:pt idx="19031" formatCode="General">
                  <c:v>19.030999999999999</c:v>
                </c:pt>
                <c:pt idx="19032" formatCode="General">
                  <c:v>19.032</c:v>
                </c:pt>
                <c:pt idx="19033" formatCode="General">
                  <c:v>19.033000000000001</c:v>
                </c:pt>
                <c:pt idx="19034" formatCode="General">
                  <c:v>19.033999999999999</c:v>
                </c:pt>
                <c:pt idx="19035" formatCode="General">
                  <c:v>19.035</c:v>
                </c:pt>
                <c:pt idx="19036" formatCode="General">
                  <c:v>19.036000000000001</c:v>
                </c:pt>
                <c:pt idx="19037" formatCode="General">
                  <c:v>19.036999999999999</c:v>
                </c:pt>
                <c:pt idx="19038" formatCode="General">
                  <c:v>19.038</c:v>
                </c:pt>
                <c:pt idx="19039" formatCode="General">
                  <c:v>19.039000000000001</c:v>
                </c:pt>
                <c:pt idx="19040" formatCode="General">
                  <c:v>19.04</c:v>
                </c:pt>
                <c:pt idx="19041" formatCode="General">
                  <c:v>19.041</c:v>
                </c:pt>
                <c:pt idx="19042" formatCode="General">
                  <c:v>19.042000000000002</c:v>
                </c:pt>
                <c:pt idx="19043" formatCode="General">
                  <c:v>19.042999999999999</c:v>
                </c:pt>
                <c:pt idx="19044" formatCode="General">
                  <c:v>19.044</c:v>
                </c:pt>
                <c:pt idx="19045" formatCode="General">
                  <c:v>19.045000000000002</c:v>
                </c:pt>
                <c:pt idx="19046" formatCode="General">
                  <c:v>19.045999999999999</c:v>
                </c:pt>
                <c:pt idx="19047" formatCode="General">
                  <c:v>19.047000000000001</c:v>
                </c:pt>
                <c:pt idx="19048" formatCode="General">
                  <c:v>19.047999999999998</c:v>
                </c:pt>
                <c:pt idx="19049" formatCode="General">
                  <c:v>19.048999999999999</c:v>
                </c:pt>
                <c:pt idx="19050" formatCode="General">
                  <c:v>19.05</c:v>
                </c:pt>
                <c:pt idx="19051" formatCode="General">
                  <c:v>19.050999999999998</c:v>
                </c:pt>
                <c:pt idx="19052" formatCode="General">
                  <c:v>19.052</c:v>
                </c:pt>
                <c:pt idx="19053" formatCode="General">
                  <c:v>19.053000000000001</c:v>
                </c:pt>
                <c:pt idx="19054" formatCode="General">
                  <c:v>19.053999999999998</c:v>
                </c:pt>
                <c:pt idx="19055" formatCode="General">
                  <c:v>19.055</c:v>
                </c:pt>
                <c:pt idx="19056" formatCode="General">
                  <c:v>19.056000000000001</c:v>
                </c:pt>
                <c:pt idx="19057" formatCode="General">
                  <c:v>19.056999999999999</c:v>
                </c:pt>
                <c:pt idx="19058" formatCode="General">
                  <c:v>19.058</c:v>
                </c:pt>
                <c:pt idx="19059" formatCode="General">
                  <c:v>19.059000000000001</c:v>
                </c:pt>
                <c:pt idx="19060" formatCode="General">
                  <c:v>19.059999999999999</c:v>
                </c:pt>
                <c:pt idx="19061" formatCode="General">
                  <c:v>19.061</c:v>
                </c:pt>
                <c:pt idx="19062" formatCode="General">
                  <c:v>19.062000000000001</c:v>
                </c:pt>
                <c:pt idx="19063" formatCode="General">
                  <c:v>19.062999999999999</c:v>
                </c:pt>
                <c:pt idx="19064" formatCode="General">
                  <c:v>19.064</c:v>
                </c:pt>
                <c:pt idx="19065" formatCode="General">
                  <c:v>19.065000000000001</c:v>
                </c:pt>
                <c:pt idx="19066" formatCode="General">
                  <c:v>19.065999999999999</c:v>
                </c:pt>
                <c:pt idx="19067" formatCode="General">
                  <c:v>19.067</c:v>
                </c:pt>
                <c:pt idx="19068" formatCode="General">
                  <c:v>19.068000000000001</c:v>
                </c:pt>
                <c:pt idx="19069" formatCode="General">
                  <c:v>19.068999999999999</c:v>
                </c:pt>
                <c:pt idx="19070" formatCode="General">
                  <c:v>19.07</c:v>
                </c:pt>
                <c:pt idx="19071" formatCode="General">
                  <c:v>19.071000000000002</c:v>
                </c:pt>
                <c:pt idx="19072" formatCode="General">
                  <c:v>19.071999999999999</c:v>
                </c:pt>
                <c:pt idx="19073" formatCode="General">
                  <c:v>19.073</c:v>
                </c:pt>
                <c:pt idx="19074" formatCode="General">
                  <c:v>19.074000000000002</c:v>
                </c:pt>
                <c:pt idx="19075" formatCode="General">
                  <c:v>19.074999999999999</c:v>
                </c:pt>
                <c:pt idx="19076" formatCode="General">
                  <c:v>19.076000000000001</c:v>
                </c:pt>
                <c:pt idx="19077" formatCode="General">
                  <c:v>19.077000000000002</c:v>
                </c:pt>
                <c:pt idx="19078" formatCode="General">
                  <c:v>19.077999999999999</c:v>
                </c:pt>
                <c:pt idx="19079" formatCode="General">
                  <c:v>19.079000000000001</c:v>
                </c:pt>
                <c:pt idx="19080" formatCode="General">
                  <c:v>19.079999999999998</c:v>
                </c:pt>
                <c:pt idx="19081" formatCode="General">
                  <c:v>19.081</c:v>
                </c:pt>
                <c:pt idx="19082" formatCode="General">
                  <c:v>19.082000000000001</c:v>
                </c:pt>
                <c:pt idx="19083" formatCode="General">
                  <c:v>19.082999999999998</c:v>
                </c:pt>
                <c:pt idx="19084" formatCode="General">
                  <c:v>19.084</c:v>
                </c:pt>
                <c:pt idx="19085" formatCode="General">
                  <c:v>19.085000000000001</c:v>
                </c:pt>
                <c:pt idx="19086" formatCode="General">
                  <c:v>19.085999999999999</c:v>
                </c:pt>
                <c:pt idx="19087" formatCode="General">
                  <c:v>19.087</c:v>
                </c:pt>
                <c:pt idx="19088" formatCode="General">
                  <c:v>19.088000000000001</c:v>
                </c:pt>
                <c:pt idx="19089" formatCode="General">
                  <c:v>19.088999999999999</c:v>
                </c:pt>
                <c:pt idx="19090" formatCode="General">
                  <c:v>19.09</c:v>
                </c:pt>
                <c:pt idx="19091" formatCode="General">
                  <c:v>19.091000000000001</c:v>
                </c:pt>
                <c:pt idx="19092" formatCode="General">
                  <c:v>19.091999999999999</c:v>
                </c:pt>
                <c:pt idx="19093" formatCode="General">
                  <c:v>19.093</c:v>
                </c:pt>
                <c:pt idx="19094" formatCode="General">
                  <c:v>19.094000000000001</c:v>
                </c:pt>
                <c:pt idx="19095" formatCode="General">
                  <c:v>19.094999999999999</c:v>
                </c:pt>
                <c:pt idx="19096" formatCode="General">
                  <c:v>19.096</c:v>
                </c:pt>
                <c:pt idx="19097" formatCode="General">
                  <c:v>19.097000000000001</c:v>
                </c:pt>
                <c:pt idx="19098" formatCode="General">
                  <c:v>19.097999999999999</c:v>
                </c:pt>
                <c:pt idx="19099" formatCode="General">
                  <c:v>19.099</c:v>
                </c:pt>
                <c:pt idx="19100" formatCode="General">
                  <c:v>19.100000000000001</c:v>
                </c:pt>
                <c:pt idx="19101" formatCode="General">
                  <c:v>19.100999999999999</c:v>
                </c:pt>
                <c:pt idx="19102" formatCode="General">
                  <c:v>19.102</c:v>
                </c:pt>
                <c:pt idx="19103" formatCode="General">
                  <c:v>19.103000000000002</c:v>
                </c:pt>
                <c:pt idx="19104" formatCode="General">
                  <c:v>19.103999999999999</c:v>
                </c:pt>
                <c:pt idx="19105" formatCode="General">
                  <c:v>19.105</c:v>
                </c:pt>
                <c:pt idx="19106" formatCode="General">
                  <c:v>19.106000000000002</c:v>
                </c:pt>
                <c:pt idx="19107" formatCode="General">
                  <c:v>19.106999999999999</c:v>
                </c:pt>
                <c:pt idx="19108" formatCode="General">
                  <c:v>19.108000000000001</c:v>
                </c:pt>
                <c:pt idx="19109" formatCode="General">
                  <c:v>19.109000000000002</c:v>
                </c:pt>
                <c:pt idx="19110" formatCode="General">
                  <c:v>19.11</c:v>
                </c:pt>
                <c:pt idx="19111" formatCode="General">
                  <c:v>19.111000000000001</c:v>
                </c:pt>
                <c:pt idx="19112" formatCode="General">
                  <c:v>19.111999999999998</c:v>
                </c:pt>
                <c:pt idx="19113" formatCode="General">
                  <c:v>19.113</c:v>
                </c:pt>
                <c:pt idx="19114" formatCode="General">
                  <c:v>19.114000000000001</c:v>
                </c:pt>
                <c:pt idx="19115" formatCode="General">
                  <c:v>19.114999999999998</c:v>
                </c:pt>
                <c:pt idx="19116" formatCode="General">
                  <c:v>19.116</c:v>
                </c:pt>
                <c:pt idx="19117" formatCode="General">
                  <c:v>19.117000000000001</c:v>
                </c:pt>
                <c:pt idx="19118" formatCode="General">
                  <c:v>19.117999999999999</c:v>
                </c:pt>
                <c:pt idx="19119" formatCode="General">
                  <c:v>19.119</c:v>
                </c:pt>
                <c:pt idx="19120" formatCode="General">
                  <c:v>19.12</c:v>
                </c:pt>
                <c:pt idx="19121" formatCode="General">
                  <c:v>19.120999999999999</c:v>
                </c:pt>
                <c:pt idx="19122" formatCode="General">
                  <c:v>19.122</c:v>
                </c:pt>
                <c:pt idx="19123" formatCode="General">
                  <c:v>19.123000000000001</c:v>
                </c:pt>
                <c:pt idx="19124" formatCode="General">
                  <c:v>19.123999999999999</c:v>
                </c:pt>
                <c:pt idx="19125" formatCode="General">
                  <c:v>19.125</c:v>
                </c:pt>
                <c:pt idx="19126" formatCode="General">
                  <c:v>19.126000000000001</c:v>
                </c:pt>
                <c:pt idx="19127" formatCode="General">
                  <c:v>19.126999999999999</c:v>
                </c:pt>
                <c:pt idx="19128" formatCode="General">
                  <c:v>19.128</c:v>
                </c:pt>
                <c:pt idx="19129" formatCode="General">
                  <c:v>19.129000000000001</c:v>
                </c:pt>
                <c:pt idx="19130" formatCode="General">
                  <c:v>19.13</c:v>
                </c:pt>
                <c:pt idx="19131" formatCode="General">
                  <c:v>19.131</c:v>
                </c:pt>
                <c:pt idx="19132" formatCode="General">
                  <c:v>19.132000000000001</c:v>
                </c:pt>
                <c:pt idx="19133" formatCode="General">
                  <c:v>19.132999999999999</c:v>
                </c:pt>
                <c:pt idx="19134" formatCode="General">
                  <c:v>19.134</c:v>
                </c:pt>
                <c:pt idx="19135" formatCode="General">
                  <c:v>19.135000000000002</c:v>
                </c:pt>
                <c:pt idx="19136" formatCode="General">
                  <c:v>19.135999999999999</c:v>
                </c:pt>
                <c:pt idx="19137" formatCode="General">
                  <c:v>19.137</c:v>
                </c:pt>
                <c:pt idx="19138" formatCode="General">
                  <c:v>19.138000000000002</c:v>
                </c:pt>
                <c:pt idx="19139" formatCode="General">
                  <c:v>19.138999999999999</c:v>
                </c:pt>
                <c:pt idx="19140" formatCode="General">
                  <c:v>19.14</c:v>
                </c:pt>
                <c:pt idx="19141" formatCode="General">
                  <c:v>19.140999999999998</c:v>
                </c:pt>
                <c:pt idx="19142" formatCode="General">
                  <c:v>19.141999999999999</c:v>
                </c:pt>
                <c:pt idx="19143" formatCode="General">
                  <c:v>19.143000000000001</c:v>
                </c:pt>
                <c:pt idx="19144" formatCode="General">
                  <c:v>19.143999999999998</c:v>
                </c:pt>
                <c:pt idx="19145" formatCode="General">
                  <c:v>19.145</c:v>
                </c:pt>
                <c:pt idx="19146" formatCode="General">
                  <c:v>19.146000000000001</c:v>
                </c:pt>
                <c:pt idx="19147" formatCode="General">
                  <c:v>19.146999999999998</c:v>
                </c:pt>
                <c:pt idx="19148" formatCode="General">
                  <c:v>19.148</c:v>
                </c:pt>
                <c:pt idx="19149" formatCode="General">
                  <c:v>19.149000000000001</c:v>
                </c:pt>
                <c:pt idx="19150" formatCode="General">
                  <c:v>19.149999999999999</c:v>
                </c:pt>
                <c:pt idx="19151" formatCode="General">
                  <c:v>19.151</c:v>
                </c:pt>
                <c:pt idx="19152" formatCode="General">
                  <c:v>19.152000000000001</c:v>
                </c:pt>
                <c:pt idx="19153" formatCode="General">
                  <c:v>19.152999999999999</c:v>
                </c:pt>
                <c:pt idx="19154" formatCode="General">
                  <c:v>19.154</c:v>
                </c:pt>
                <c:pt idx="19155" formatCode="General">
                  <c:v>19.155000000000001</c:v>
                </c:pt>
                <c:pt idx="19156" formatCode="General">
                  <c:v>19.155999999999999</c:v>
                </c:pt>
                <c:pt idx="19157" formatCode="General">
                  <c:v>19.157</c:v>
                </c:pt>
                <c:pt idx="19158" formatCode="General">
                  <c:v>19.158000000000001</c:v>
                </c:pt>
                <c:pt idx="19159" formatCode="General">
                  <c:v>19.158999999999999</c:v>
                </c:pt>
                <c:pt idx="19160" formatCode="General">
                  <c:v>19.16</c:v>
                </c:pt>
                <c:pt idx="19161" formatCode="General">
                  <c:v>19.161000000000001</c:v>
                </c:pt>
                <c:pt idx="19162" formatCode="General">
                  <c:v>19.161999999999999</c:v>
                </c:pt>
                <c:pt idx="19163" formatCode="General">
                  <c:v>19.163</c:v>
                </c:pt>
                <c:pt idx="19164" formatCode="General">
                  <c:v>19.164000000000001</c:v>
                </c:pt>
                <c:pt idx="19165" formatCode="General">
                  <c:v>19.164999999999999</c:v>
                </c:pt>
                <c:pt idx="19166" formatCode="General">
                  <c:v>19.166</c:v>
                </c:pt>
                <c:pt idx="19167" formatCode="General">
                  <c:v>19.167000000000002</c:v>
                </c:pt>
                <c:pt idx="19168" formatCode="General">
                  <c:v>19.167999999999999</c:v>
                </c:pt>
                <c:pt idx="19169" formatCode="General">
                  <c:v>19.169</c:v>
                </c:pt>
                <c:pt idx="19170" formatCode="General">
                  <c:v>19.170000000000002</c:v>
                </c:pt>
                <c:pt idx="19171" formatCode="General">
                  <c:v>19.170999999999999</c:v>
                </c:pt>
                <c:pt idx="19172" formatCode="General">
                  <c:v>19.172000000000001</c:v>
                </c:pt>
                <c:pt idx="19173" formatCode="General">
                  <c:v>19.172999999999998</c:v>
                </c:pt>
                <c:pt idx="19174" formatCode="General">
                  <c:v>19.173999999999999</c:v>
                </c:pt>
                <c:pt idx="19175" formatCode="General">
                  <c:v>19.175000000000001</c:v>
                </c:pt>
                <c:pt idx="19176" formatCode="General">
                  <c:v>19.175999999999998</c:v>
                </c:pt>
                <c:pt idx="19177" formatCode="General">
                  <c:v>19.177</c:v>
                </c:pt>
                <c:pt idx="19178" formatCode="General">
                  <c:v>19.178000000000001</c:v>
                </c:pt>
                <c:pt idx="19179" formatCode="General">
                  <c:v>19.178999999999998</c:v>
                </c:pt>
                <c:pt idx="19180" formatCode="General">
                  <c:v>19.18</c:v>
                </c:pt>
                <c:pt idx="19181" formatCode="General">
                  <c:v>19.181000000000001</c:v>
                </c:pt>
                <c:pt idx="19182" formatCode="General">
                  <c:v>19.181999999999999</c:v>
                </c:pt>
                <c:pt idx="19183" formatCode="General">
                  <c:v>19.183</c:v>
                </c:pt>
                <c:pt idx="19184" formatCode="General">
                  <c:v>19.184000000000001</c:v>
                </c:pt>
                <c:pt idx="19185" formatCode="General">
                  <c:v>19.184999999999999</c:v>
                </c:pt>
                <c:pt idx="19186" formatCode="General">
                  <c:v>19.186</c:v>
                </c:pt>
                <c:pt idx="19187" formatCode="General">
                  <c:v>19.187000000000001</c:v>
                </c:pt>
                <c:pt idx="19188" formatCode="General">
                  <c:v>19.187999999999999</c:v>
                </c:pt>
                <c:pt idx="19189" formatCode="General">
                  <c:v>19.189</c:v>
                </c:pt>
                <c:pt idx="19190" formatCode="General">
                  <c:v>19.190000000000001</c:v>
                </c:pt>
                <c:pt idx="19191" formatCode="General">
                  <c:v>19.190999999999999</c:v>
                </c:pt>
                <c:pt idx="19192" formatCode="General">
                  <c:v>19.192</c:v>
                </c:pt>
                <c:pt idx="19193" formatCode="General">
                  <c:v>19.193000000000001</c:v>
                </c:pt>
                <c:pt idx="19194" formatCode="General">
                  <c:v>19.193999999999999</c:v>
                </c:pt>
                <c:pt idx="19195" formatCode="General">
                  <c:v>19.195</c:v>
                </c:pt>
                <c:pt idx="19196" formatCode="General">
                  <c:v>19.196000000000002</c:v>
                </c:pt>
                <c:pt idx="19197" formatCode="General">
                  <c:v>19.196999999999999</c:v>
                </c:pt>
                <c:pt idx="19198" formatCode="General">
                  <c:v>19.198</c:v>
                </c:pt>
                <c:pt idx="19199" formatCode="General">
                  <c:v>19.199000000000002</c:v>
                </c:pt>
                <c:pt idx="19200" formatCode="General">
                  <c:v>19.2</c:v>
                </c:pt>
                <c:pt idx="19201" formatCode="General">
                  <c:v>19.201000000000001</c:v>
                </c:pt>
                <c:pt idx="19202" formatCode="General">
                  <c:v>19.202000000000002</c:v>
                </c:pt>
                <c:pt idx="19203" formatCode="General">
                  <c:v>19.202999999999999</c:v>
                </c:pt>
                <c:pt idx="19204" formatCode="General">
                  <c:v>19.204000000000001</c:v>
                </c:pt>
                <c:pt idx="19205" formatCode="General">
                  <c:v>19.204999999999998</c:v>
                </c:pt>
                <c:pt idx="19206" formatCode="General">
                  <c:v>19.206</c:v>
                </c:pt>
                <c:pt idx="19207" formatCode="General">
                  <c:v>19.207000000000001</c:v>
                </c:pt>
                <c:pt idx="19208" formatCode="General">
                  <c:v>19.207999999999998</c:v>
                </c:pt>
                <c:pt idx="19209" formatCode="General">
                  <c:v>19.209</c:v>
                </c:pt>
                <c:pt idx="19210" formatCode="General">
                  <c:v>19.21</c:v>
                </c:pt>
                <c:pt idx="19211" formatCode="General">
                  <c:v>19.210999999999999</c:v>
                </c:pt>
                <c:pt idx="19212" formatCode="General">
                  <c:v>19.212</c:v>
                </c:pt>
                <c:pt idx="19213" formatCode="General">
                  <c:v>19.213000000000001</c:v>
                </c:pt>
                <c:pt idx="19214" formatCode="General">
                  <c:v>19.213999999999999</c:v>
                </c:pt>
                <c:pt idx="19215" formatCode="General">
                  <c:v>19.215</c:v>
                </c:pt>
                <c:pt idx="19216" formatCode="General">
                  <c:v>19.216000000000001</c:v>
                </c:pt>
                <c:pt idx="19217" formatCode="General">
                  <c:v>19.216999999999999</c:v>
                </c:pt>
                <c:pt idx="19218" formatCode="General">
                  <c:v>19.218</c:v>
                </c:pt>
                <c:pt idx="19219" formatCode="General">
                  <c:v>19.219000000000001</c:v>
                </c:pt>
                <c:pt idx="19220" formatCode="General">
                  <c:v>19.22</c:v>
                </c:pt>
                <c:pt idx="19221" formatCode="General">
                  <c:v>19.221</c:v>
                </c:pt>
                <c:pt idx="19222" formatCode="General">
                  <c:v>19.222000000000001</c:v>
                </c:pt>
                <c:pt idx="19223" formatCode="General">
                  <c:v>19.222999999999999</c:v>
                </c:pt>
                <c:pt idx="19224" formatCode="General">
                  <c:v>19.224</c:v>
                </c:pt>
                <c:pt idx="19225" formatCode="General">
                  <c:v>19.225000000000001</c:v>
                </c:pt>
                <c:pt idx="19226" formatCode="General">
                  <c:v>19.225999999999999</c:v>
                </c:pt>
                <c:pt idx="19227" formatCode="General">
                  <c:v>19.227</c:v>
                </c:pt>
                <c:pt idx="19228" formatCode="General">
                  <c:v>19.228000000000002</c:v>
                </c:pt>
                <c:pt idx="19229" formatCode="General">
                  <c:v>19.228999999999999</c:v>
                </c:pt>
                <c:pt idx="19230" formatCode="General">
                  <c:v>19.23</c:v>
                </c:pt>
                <c:pt idx="19231" formatCode="General">
                  <c:v>19.231000000000002</c:v>
                </c:pt>
                <c:pt idx="19232" formatCode="General">
                  <c:v>19.231999999999999</c:v>
                </c:pt>
                <c:pt idx="19233" formatCode="General">
                  <c:v>19.233000000000001</c:v>
                </c:pt>
                <c:pt idx="19234" formatCode="General">
                  <c:v>19.234000000000002</c:v>
                </c:pt>
                <c:pt idx="19235" formatCode="General">
                  <c:v>19.234999999999999</c:v>
                </c:pt>
                <c:pt idx="19236" formatCode="General">
                  <c:v>19.236000000000001</c:v>
                </c:pt>
                <c:pt idx="19237" formatCode="General">
                  <c:v>19.236999999999998</c:v>
                </c:pt>
                <c:pt idx="19238" formatCode="General">
                  <c:v>19.238</c:v>
                </c:pt>
                <c:pt idx="19239" formatCode="General">
                  <c:v>19.239000000000001</c:v>
                </c:pt>
                <c:pt idx="19240" formatCode="General">
                  <c:v>19.239999999999998</c:v>
                </c:pt>
                <c:pt idx="19241" formatCode="General">
                  <c:v>19.241</c:v>
                </c:pt>
                <c:pt idx="19242" formatCode="General">
                  <c:v>19.242000000000001</c:v>
                </c:pt>
                <c:pt idx="19243" formatCode="General">
                  <c:v>19.242999999999999</c:v>
                </c:pt>
                <c:pt idx="19244" formatCode="General">
                  <c:v>19.244</c:v>
                </c:pt>
                <c:pt idx="19245" formatCode="General">
                  <c:v>19.245000000000001</c:v>
                </c:pt>
                <c:pt idx="19246" formatCode="General">
                  <c:v>19.245999999999999</c:v>
                </c:pt>
                <c:pt idx="19247" formatCode="General">
                  <c:v>19.247</c:v>
                </c:pt>
                <c:pt idx="19248" formatCode="General">
                  <c:v>19.248000000000001</c:v>
                </c:pt>
                <c:pt idx="19249" formatCode="General">
                  <c:v>19.248999999999999</c:v>
                </c:pt>
                <c:pt idx="19250" formatCode="General">
                  <c:v>19.25</c:v>
                </c:pt>
                <c:pt idx="19251" formatCode="General">
                  <c:v>19.251000000000001</c:v>
                </c:pt>
                <c:pt idx="19252" formatCode="General">
                  <c:v>19.251999999999999</c:v>
                </c:pt>
                <c:pt idx="19253" formatCode="General">
                  <c:v>19.253</c:v>
                </c:pt>
                <c:pt idx="19254" formatCode="General">
                  <c:v>19.254000000000001</c:v>
                </c:pt>
                <c:pt idx="19255" formatCode="General">
                  <c:v>19.254999999999999</c:v>
                </c:pt>
                <c:pt idx="19256" formatCode="General">
                  <c:v>19.256</c:v>
                </c:pt>
                <c:pt idx="19257" formatCode="General">
                  <c:v>19.257000000000001</c:v>
                </c:pt>
                <c:pt idx="19258" formatCode="General">
                  <c:v>19.257999999999999</c:v>
                </c:pt>
                <c:pt idx="19259" formatCode="General">
                  <c:v>19.259</c:v>
                </c:pt>
                <c:pt idx="19260" formatCode="General">
                  <c:v>19.260000000000002</c:v>
                </c:pt>
                <c:pt idx="19261" formatCode="General">
                  <c:v>19.260999999999999</c:v>
                </c:pt>
                <c:pt idx="19262" formatCode="General">
                  <c:v>19.262</c:v>
                </c:pt>
                <c:pt idx="19263" formatCode="General">
                  <c:v>19.263000000000002</c:v>
                </c:pt>
                <c:pt idx="19264" formatCode="General">
                  <c:v>19.263999999999999</c:v>
                </c:pt>
                <c:pt idx="19265" formatCode="General">
                  <c:v>19.265000000000001</c:v>
                </c:pt>
                <c:pt idx="19266" formatCode="General">
                  <c:v>19.265999999999998</c:v>
                </c:pt>
                <c:pt idx="19267" formatCode="General">
                  <c:v>19.266999999999999</c:v>
                </c:pt>
                <c:pt idx="19268" formatCode="General">
                  <c:v>19.268000000000001</c:v>
                </c:pt>
                <c:pt idx="19269" formatCode="General">
                  <c:v>19.268999999999998</c:v>
                </c:pt>
                <c:pt idx="19270" formatCode="General">
                  <c:v>19.27</c:v>
                </c:pt>
                <c:pt idx="19271" formatCode="General">
                  <c:v>19.271000000000001</c:v>
                </c:pt>
                <c:pt idx="19272" formatCode="General">
                  <c:v>19.271999999999998</c:v>
                </c:pt>
                <c:pt idx="19273" formatCode="General">
                  <c:v>19.273</c:v>
                </c:pt>
                <c:pt idx="19274" formatCode="General">
                  <c:v>19.274000000000001</c:v>
                </c:pt>
                <c:pt idx="19275" formatCode="General">
                  <c:v>19.274999999999999</c:v>
                </c:pt>
                <c:pt idx="19276" formatCode="General">
                  <c:v>19.276</c:v>
                </c:pt>
                <c:pt idx="19277" formatCode="General">
                  <c:v>19.277000000000001</c:v>
                </c:pt>
                <c:pt idx="19278" formatCode="General">
                  <c:v>19.277999999999999</c:v>
                </c:pt>
                <c:pt idx="19279" formatCode="General">
                  <c:v>19.279</c:v>
                </c:pt>
                <c:pt idx="19280" formatCode="General">
                  <c:v>19.28</c:v>
                </c:pt>
                <c:pt idx="19281" formatCode="General">
                  <c:v>19.280999999999999</c:v>
                </c:pt>
                <c:pt idx="19282" formatCode="General">
                  <c:v>19.282</c:v>
                </c:pt>
                <c:pt idx="19283" formatCode="General">
                  <c:v>19.283000000000001</c:v>
                </c:pt>
                <c:pt idx="19284" formatCode="General">
                  <c:v>19.283999999999999</c:v>
                </c:pt>
                <c:pt idx="19285" formatCode="General">
                  <c:v>19.285</c:v>
                </c:pt>
                <c:pt idx="19286" formatCode="General">
                  <c:v>19.286000000000001</c:v>
                </c:pt>
                <c:pt idx="19287" formatCode="General">
                  <c:v>19.286999999999999</c:v>
                </c:pt>
                <c:pt idx="19288" formatCode="General">
                  <c:v>19.288</c:v>
                </c:pt>
                <c:pt idx="19289" formatCode="General">
                  <c:v>19.289000000000001</c:v>
                </c:pt>
                <c:pt idx="19290" formatCode="General">
                  <c:v>19.29</c:v>
                </c:pt>
                <c:pt idx="19291" formatCode="General">
                  <c:v>19.291</c:v>
                </c:pt>
                <c:pt idx="19292" formatCode="General">
                  <c:v>19.292000000000002</c:v>
                </c:pt>
                <c:pt idx="19293" formatCode="General">
                  <c:v>19.292999999999999</c:v>
                </c:pt>
                <c:pt idx="19294" formatCode="General">
                  <c:v>19.294</c:v>
                </c:pt>
                <c:pt idx="19295" formatCode="General">
                  <c:v>19.295000000000002</c:v>
                </c:pt>
                <c:pt idx="19296" formatCode="General">
                  <c:v>19.295999999999999</c:v>
                </c:pt>
                <c:pt idx="19297" formatCode="General">
                  <c:v>19.297000000000001</c:v>
                </c:pt>
                <c:pt idx="19298" formatCode="General">
                  <c:v>19.297999999999998</c:v>
                </c:pt>
                <c:pt idx="19299" formatCode="General">
                  <c:v>19.298999999999999</c:v>
                </c:pt>
                <c:pt idx="19300" formatCode="General">
                  <c:v>19.3</c:v>
                </c:pt>
                <c:pt idx="19301" formatCode="General">
                  <c:v>19.300999999999998</c:v>
                </c:pt>
                <c:pt idx="19302" formatCode="General">
                  <c:v>19.302</c:v>
                </c:pt>
                <c:pt idx="19303" formatCode="General">
                  <c:v>19.303000000000001</c:v>
                </c:pt>
                <c:pt idx="19304" formatCode="General">
                  <c:v>19.303999999999998</c:v>
                </c:pt>
                <c:pt idx="19305" formatCode="General">
                  <c:v>19.305</c:v>
                </c:pt>
                <c:pt idx="19306" formatCode="General">
                  <c:v>19.306000000000001</c:v>
                </c:pt>
                <c:pt idx="19307" formatCode="General">
                  <c:v>19.306999999999999</c:v>
                </c:pt>
                <c:pt idx="19308" formatCode="General">
                  <c:v>19.308</c:v>
                </c:pt>
                <c:pt idx="19309" formatCode="General">
                  <c:v>19.309000000000001</c:v>
                </c:pt>
                <c:pt idx="19310" formatCode="General">
                  <c:v>19.309999999999999</c:v>
                </c:pt>
                <c:pt idx="19311" formatCode="General">
                  <c:v>19.311</c:v>
                </c:pt>
                <c:pt idx="19312" formatCode="General">
                  <c:v>19.312000000000001</c:v>
                </c:pt>
                <c:pt idx="19313" formatCode="General">
                  <c:v>19.312999999999999</c:v>
                </c:pt>
                <c:pt idx="19314" formatCode="General">
                  <c:v>19.314</c:v>
                </c:pt>
                <c:pt idx="19315" formatCode="General">
                  <c:v>19.315000000000001</c:v>
                </c:pt>
                <c:pt idx="19316" formatCode="General">
                  <c:v>19.315999999999999</c:v>
                </c:pt>
                <c:pt idx="19317" formatCode="General">
                  <c:v>19.317</c:v>
                </c:pt>
                <c:pt idx="19318" formatCode="General">
                  <c:v>19.318000000000001</c:v>
                </c:pt>
                <c:pt idx="19319" formatCode="General">
                  <c:v>19.318999999999999</c:v>
                </c:pt>
                <c:pt idx="19320" formatCode="General">
                  <c:v>19.32</c:v>
                </c:pt>
                <c:pt idx="19321" formatCode="General">
                  <c:v>19.321000000000002</c:v>
                </c:pt>
                <c:pt idx="19322" formatCode="General">
                  <c:v>19.321999999999999</c:v>
                </c:pt>
                <c:pt idx="19323" formatCode="General">
                  <c:v>19.323</c:v>
                </c:pt>
                <c:pt idx="19324" formatCode="General">
                  <c:v>19.324000000000002</c:v>
                </c:pt>
                <c:pt idx="19325" formatCode="General">
                  <c:v>19.324999999999999</c:v>
                </c:pt>
                <c:pt idx="19326" formatCode="General">
                  <c:v>19.326000000000001</c:v>
                </c:pt>
                <c:pt idx="19327" formatCode="General">
                  <c:v>19.327000000000002</c:v>
                </c:pt>
                <c:pt idx="19328" formatCode="General">
                  <c:v>19.327999999999999</c:v>
                </c:pt>
                <c:pt idx="19329" formatCode="General">
                  <c:v>19.329000000000001</c:v>
                </c:pt>
                <c:pt idx="19330" formatCode="General">
                  <c:v>19.329999999999998</c:v>
                </c:pt>
                <c:pt idx="19331" formatCode="General">
                  <c:v>19.331</c:v>
                </c:pt>
                <c:pt idx="19332" formatCode="General">
                  <c:v>19.332000000000001</c:v>
                </c:pt>
                <c:pt idx="19333" formatCode="General">
                  <c:v>19.332999999999998</c:v>
                </c:pt>
                <c:pt idx="19334" formatCode="General">
                  <c:v>19.334</c:v>
                </c:pt>
                <c:pt idx="19335" formatCode="General">
                  <c:v>19.335000000000001</c:v>
                </c:pt>
                <c:pt idx="19336" formatCode="General">
                  <c:v>19.335999999999999</c:v>
                </c:pt>
                <c:pt idx="19337" formatCode="General">
                  <c:v>19.337</c:v>
                </c:pt>
                <c:pt idx="19338" formatCode="General">
                  <c:v>19.338000000000001</c:v>
                </c:pt>
                <c:pt idx="19339" formatCode="General">
                  <c:v>19.338999999999999</c:v>
                </c:pt>
                <c:pt idx="19340" formatCode="General">
                  <c:v>19.34</c:v>
                </c:pt>
                <c:pt idx="19341" formatCode="General">
                  <c:v>19.341000000000001</c:v>
                </c:pt>
                <c:pt idx="19342" formatCode="General">
                  <c:v>19.341999999999999</c:v>
                </c:pt>
                <c:pt idx="19343" formatCode="General">
                  <c:v>19.343</c:v>
                </c:pt>
                <c:pt idx="19344" formatCode="General">
                  <c:v>19.344000000000001</c:v>
                </c:pt>
                <c:pt idx="19345" formatCode="General">
                  <c:v>19.344999999999999</c:v>
                </c:pt>
                <c:pt idx="19346" formatCode="General">
                  <c:v>19.346</c:v>
                </c:pt>
                <c:pt idx="19347" formatCode="General">
                  <c:v>19.347000000000001</c:v>
                </c:pt>
                <c:pt idx="19348" formatCode="General">
                  <c:v>19.347999999999999</c:v>
                </c:pt>
                <c:pt idx="19349" formatCode="General">
                  <c:v>19.349</c:v>
                </c:pt>
                <c:pt idx="19350" formatCode="General">
                  <c:v>19.350000000000001</c:v>
                </c:pt>
                <c:pt idx="19351" formatCode="General">
                  <c:v>19.350999999999999</c:v>
                </c:pt>
                <c:pt idx="19352" formatCode="General">
                  <c:v>19.352</c:v>
                </c:pt>
                <c:pt idx="19353" formatCode="General">
                  <c:v>19.353000000000002</c:v>
                </c:pt>
                <c:pt idx="19354" formatCode="General">
                  <c:v>19.353999999999999</c:v>
                </c:pt>
                <c:pt idx="19355" formatCode="General">
                  <c:v>19.355</c:v>
                </c:pt>
                <c:pt idx="19356" formatCode="General">
                  <c:v>19.356000000000002</c:v>
                </c:pt>
                <c:pt idx="19357" formatCode="General">
                  <c:v>19.356999999999999</c:v>
                </c:pt>
                <c:pt idx="19358" formatCode="General">
                  <c:v>19.358000000000001</c:v>
                </c:pt>
                <c:pt idx="19359" formatCode="General">
                  <c:v>19.359000000000002</c:v>
                </c:pt>
                <c:pt idx="19360" formatCode="General">
                  <c:v>19.36</c:v>
                </c:pt>
                <c:pt idx="19361" formatCode="General">
                  <c:v>19.361000000000001</c:v>
                </c:pt>
                <c:pt idx="19362" formatCode="General">
                  <c:v>19.361999999999998</c:v>
                </c:pt>
                <c:pt idx="19363" formatCode="General">
                  <c:v>19.363</c:v>
                </c:pt>
                <c:pt idx="19364" formatCode="General">
                  <c:v>19.364000000000001</c:v>
                </c:pt>
                <c:pt idx="19365" formatCode="General">
                  <c:v>19.364999999999998</c:v>
                </c:pt>
                <c:pt idx="19366" formatCode="General">
                  <c:v>19.366</c:v>
                </c:pt>
                <c:pt idx="19367" formatCode="General">
                  <c:v>19.367000000000001</c:v>
                </c:pt>
                <c:pt idx="19368" formatCode="General">
                  <c:v>19.367999999999999</c:v>
                </c:pt>
                <c:pt idx="19369" formatCode="General">
                  <c:v>19.369</c:v>
                </c:pt>
                <c:pt idx="19370" formatCode="General">
                  <c:v>19.37</c:v>
                </c:pt>
                <c:pt idx="19371" formatCode="General">
                  <c:v>19.370999999999999</c:v>
                </c:pt>
                <c:pt idx="19372" formatCode="General">
                  <c:v>19.372</c:v>
                </c:pt>
                <c:pt idx="19373" formatCode="General">
                  <c:v>19.373000000000001</c:v>
                </c:pt>
                <c:pt idx="19374" formatCode="General">
                  <c:v>19.373999999999999</c:v>
                </c:pt>
                <c:pt idx="19375" formatCode="General">
                  <c:v>19.375</c:v>
                </c:pt>
                <c:pt idx="19376" formatCode="General">
                  <c:v>19.376000000000001</c:v>
                </c:pt>
                <c:pt idx="19377" formatCode="General">
                  <c:v>19.376999999999999</c:v>
                </c:pt>
                <c:pt idx="19378" formatCode="General">
                  <c:v>19.378</c:v>
                </c:pt>
                <c:pt idx="19379" formatCode="General">
                  <c:v>19.379000000000001</c:v>
                </c:pt>
                <c:pt idx="19380" formatCode="General">
                  <c:v>19.38</c:v>
                </c:pt>
                <c:pt idx="19381" formatCode="General">
                  <c:v>19.381</c:v>
                </c:pt>
                <c:pt idx="19382" formatCode="General">
                  <c:v>19.382000000000001</c:v>
                </c:pt>
                <c:pt idx="19383" formatCode="General">
                  <c:v>19.382999999999999</c:v>
                </c:pt>
                <c:pt idx="19384" formatCode="General">
                  <c:v>19.384</c:v>
                </c:pt>
                <c:pt idx="19385" formatCode="General">
                  <c:v>19.385000000000002</c:v>
                </c:pt>
                <c:pt idx="19386" formatCode="General">
                  <c:v>19.385999999999999</c:v>
                </c:pt>
                <c:pt idx="19387" formatCode="General">
                  <c:v>19.387</c:v>
                </c:pt>
                <c:pt idx="19388" formatCode="General">
                  <c:v>19.388000000000002</c:v>
                </c:pt>
                <c:pt idx="19389" formatCode="General">
                  <c:v>19.388999999999999</c:v>
                </c:pt>
                <c:pt idx="19390" formatCode="General">
                  <c:v>19.39</c:v>
                </c:pt>
                <c:pt idx="19391" formatCode="General">
                  <c:v>19.390999999999998</c:v>
                </c:pt>
                <c:pt idx="19392" formatCode="General">
                  <c:v>19.391999999999999</c:v>
                </c:pt>
                <c:pt idx="19393" formatCode="General">
                  <c:v>19.393000000000001</c:v>
                </c:pt>
                <c:pt idx="19394" formatCode="General">
                  <c:v>19.393999999999998</c:v>
                </c:pt>
                <c:pt idx="19395" formatCode="General">
                  <c:v>19.395</c:v>
                </c:pt>
                <c:pt idx="19396" formatCode="General">
                  <c:v>19.396000000000001</c:v>
                </c:pt>
                <c:pt idx="19397" formatCode="General">
                  <c:v>19.396999999999998</c:v>
                </c:pt>
                <c:pt idx="19398" formatCode="General">
                  <c:v>19.398</c:v>
                </c:pt>
                <c:pt idx="19399" formatCode="General">
                  <c:v>19.399000000000001</c:v>
                </c:pt>
                <c:pt idx="19400" formatCode="General">
                  <c:v>19.399999999999999</c:v>
                </c:pt>
                <c:pt idx="19401" formatCode="General">
                  <c:v>19.401</c:v>
                </c:pt>
                <c:pt idx="19402" formatCode="General">
                  <c:v>19.402000000000001</c:v>
                </c:pt>
                <c:pt idx="19403" formatCode="General">
                  <c:v>19.402999999999999</c:v>
                </c:pt>
                <c:pt idx="19404" formatCode="General">
                  <c:v>19.404</c:v>
                </c:pt>
                <c:pt idx="19405" formatCode="General">
                  <c:v>19.405000000000001</c:v>
                </c:pt>
                <c:pt idx="19406" formatCode="General">
                  <c:v>19.405999999999999</c:v>
                </c:pt>
                <c:pt idx="19407" formatCode="General">
                  <c:v>19.407</c:v>
                </c:pt>
                <c:pt idx="19408" formatCode="General">
                  <c:v>19.408000000000001</c:v>
                </c:pt>
                <c:pt idx="19409" formatCode="General">
                  <c:v>19.408999999999999</c:v>
                </c:pt>
                <c:pt idx="19410" formatCode="General">
                  <c:v>19.41</c:v>
                </c:pt>
                <c:pt idx="19411" formatCode="General">
                  <c:v>19.411000000000001</c:v>
                </c:pt>
                <c:pt idx="19412" formatCode="General">
                  <c:v>19.411999999999999</c:v>
                </c:pt>
                <c:pt idx="19413" formatCode="General">
                  <c:v>19.413</c:v>
                </c:pt>
                <c:pt idx="19414" formatCode="General">
                  <c:v>19.414000000000001</c:v>
                </c:pt>
                <c:pt idx="19415" formatCode="General">
                  <c:v>19.414999999999999</c:v>
                </c:pt>
                <c:pt idx="19416" formatCode="General">
                  <c:v>19.416</c:v>
                </c:pt>
                <c:pt idx="19417" formatCode="General">
                  <c:v>19.417000000000002</c:v>
                </c:pt>
                <c:pt idx="19418" formatCode="General">
                  <c:v>19.417999999999999</c:v>
                </c:pt>
                <c:pt idx="19419" formatCode="General">
                  <c:v>19.419</c:v>
                </c:pt>
                <c:pt idx="19420" formatCode="General">
                  <c:v>19.420000000000002</c:v>
                </c:pt>
                <c:pt idx="19421" formatCode="General">
                  <c:v>19.420999999999999</c:v>
                </c:pt>
                <c:pt idx="19422" formatCode="General">
                  <c:v>19.422000000000001</c:v>
                </c:pt>
                <c:pt idx="19423" formatCode="General">
                  <c:v>19.422999999999998</c:v>
                </c:pt>
                <c:pt idx="19424" formatCode="General">
                  <c:v>19.423999999999999</c:v>
                </c:pt>
                <c:pt idx="19425" formatCode="General">
                  <c:v>19.425000000000001</c:v>
                </c:pt>
                <c:pt idx="19426" formatCode="General">
                  <c:v>19.425999999999998</c:v>
                </c:pt>
                <c:pt idx="19427" formatCode="General">
                  <c:v>19.427</c:v>
                </c:pt>
                <c:pt idx="19428" formatCode="General">
                  <c:v>19.428000000000001</c:v>
                </c:pt>
                <c:pt idx="19429" formatCode="General">
                  <c:v>19.428999999999998</c:v>
                </c:pt>
                <c:pt idx="19430" formatCode="General">
                  <c:v>19.43</c:v>
                </c:pt>
                <c:pt idx="19431" formatCode="General">
                  <c:v>19.431000000000001</c:v>
                </c:pt>
                <c:pt idx="19432" formatCode="General">
                  <c:v>19.431999999999999</c:v>
                </c:pt>
                <c:pt idx="19433" formatCode="General">
                  <c:v>19.433</c:v>
                </c:pt>
                <c:pt idx="19434" formatCode="General">
                  <c:v>19.434000000000001</c:v>
                </c:pt>
                <c:pt idx="19435" formatCode="General">
                  <c:v>19.434999999999999</c:v>
                </c:pt>
                <c:pt idx="19436" formatCode="General">
                  <c:v>19.436</c:v>
                </c:pt>
                <c:pt idx="19437" formatCode="General">
                  <c:v>19.437000000000001</c:v>
                </c:pt>
                <c:pt idx="19438" formatCode="General">
                  <c:v>19.437999999999999</c:v>
                </c:pt>
                <c:pt idx="19439" formatCode="General">
                  <c:v>19.439</c:v>
                </c:pt>
                <c:pt idx="19440" formatCode="General">
                  <c:v>19.440000000000001</c:v>
                </c:pt>
                <c:pt idx="19441" formatCode="General">
                  <c:v>19.440999999999999</c:v>
                </c:pt>
                <c:pt idx="19442" formatCode="General">
                  <c:v>19.442</c:v>
                </c:pt>
                <c:pt idx="19443" formatCode="General">
                  <c:v>19.443000000000001</c:v>
                </c:pt>
                <c:pt idx="19444" formatCode="General">
                  <c:v>19.443999999999999</c:v>
                </c:pt>
                <c:pt idx="19445" formatCode="General">
                  <c:v>19.445</c:v>
                </c:pt>
                <c:pt idx="19446" formatCode="General">
                  <c:v>19.446000000000002</c:v>
                </c:pt>
                <c:pt idx="19447" formatCode="General">
                  <c:v>19.446999999999999</c:v>
                </c:pt>
                <c:pt idx="19448" formatCode="General">
                  <c:v>19.448</c:v>
                </c:pt>
                <c:pt idx="19449" formatCode="General">
                  <c:v>19.449000000000002</c:v>
                </c:pt>
                <c:pt idx="19450" formatCode="General">
                  <c:v>19.45</c:v>
                </c:pt>
                <c:pt idx="19451" formatCode="General">
                  <c:v>19.451000000000001</c:v>
                </c:pt>
                <c:pt idx="19452" formatCode="General">
                  <c:v>19.452000000000002</c:v>
                </c:pt>
                <c:pt idx="19453" formatCode="General">
                  <c:v>19.452999999999999</c:v>
                </c:pt>
                <c:pt idx="19454" formatCode="General">
                  <c:v>19.454000000000001</c:v>
                </c:pt>
                <c:pt idx="19455" formatCode="General">
                  <c:v>19.454999999999998</c:v>
                </c:pt>
                <c:pt idx="19456" formatCode="General">
                  <c:v>19.456</c:v>
                </c:pt>
                <c:pt idx="19457" formatCode="General">
                  <c:v>19.457000000000001</c:v>
                </c:pt>
                <c:pt idx="19458" formatCode="General">
                  <c:v>19.457999999999998</c:v>
                </c:pt>
                <c:pt idx="19459" formatCode="General">
                  <c:v>19.459</c:v>
                </c:pt>
                <c:pt idx="19460" formatCode="General">
                  <c:v>19.46</c:v>
                </c:pt>
                <c:pt idx="19461" formatCode="General">
                  <c:v>19.460999999999999</c:v>
                </c:pt>
                <c:pt idx="19462" formatCode="General">
                  <c:v>19.462</c:v>
                </c:pt>
                <c:pt idx="19463" formatCode="General">
                  <c:v>19.463000000000001</c:v>
                </c:pt>
                <c:pt idx="19464" formatCode="General">
                  <c:v>19.463999999999999</c:v>
                </c:pt>
                <c:pt idx="19465" formatCode="General">
                  <c:v>19.465</c:v>
                </c:pt>
                <c:pt idx="19466" formatCode="General">
                  <c:v>19.466000000000001</c:v>
                </c:pt>
                <c:pt idx="19467" formatCode="General">
                  <c:v>19.466999999999999</c:v>
                </c:pt>
                <c:pt idx="19468" formatCode="General">
                  <c:v>19.468</c:v>
                </c:pt>
                <c:pt idx="19469" formatCode="General">
                  <c:v>19.469000000000001</c:v>
                </c:pt>
                <c:pt idx="19470" formatCode="General">
                  <c:v>19.47</c:v>
                </c:pt>
                <c:pt idx="19471" formatCode="General">
                  <c:v>19.471</c:v>
                </c:pt>
                <c:pt idx="19472" formatCode="General">
                  <c:v>19.472000000000001</c:v>
                </c:pt>
                <c:pt idx="19473" formatCode="General">
                  <c:v>19.472999999999999</c:v>
                </c:pt>
                <c:pt idx="19474" formatCode="General">
                  <c:v>19.474</c:v>
                </c:pt>
                <c:pt idx="19475" formatCode="General">
                  <c:v>19.475000000000001</c:v>
                </c:pt>
                <c:pt idx="19476" formatCode="General">
                  <c:v>19.475999999999999</c:v>
                </c:pt>
                <c:pt idx="19477" formatCode="General">
                  <c:v>19.477</c:v>
                </c:pt>
                <c:pt idx="19478" formatCode="General">
                  <c:v>19.478000000000002</c:v>
                </c:pt>
                <c:pt idx="19479" formatCode="General">
                  <c:v>19.478999999999999</c:v>
                </c:pt>
                <c:pt idx="19480" formatCode="General">
                  <c:v>19.48</c:v>
                </c:pt>
                <c:pt idx="19481" formatCode="General">
                  <c:v>19.481000000000002</c:v>
                </c:pt>
                <c:pt idx="19482" formatCode="General">
                  <c:v>19.481999999999999</c:v>
                </c:pt>
                <c:pt idx="19483" formatCode="General">
                  <c:v>19.483000000000001</c:v>
                </c:pt>
                <c:pt idx="19484" formatCode="General">
                  <c:v>19.484000000000002</c:v>
                </c:pt>
                <c:pt idx="19485" formatCode="General">
                  <c:v>19.484999999999999</c:v>
                </c:pt>
                <c:pt idx="19486" formatCode="General">
                  <c:v>19.486000000000001</c:v>
                </c:pt>
                <c:pt idx="19487" formatCode="General">
                  <c:v>19.486999999999998</c:v>
                </c:pt>
                <c:pt idx="19488" formatCode="General">
                  <c:v>19.488</c:v>
                </c:pt>
                <c:pt idx="19489" formatCode="General">
                  <c:v>19.489000000000001</c:v>
                </c:pt>
                <c:pt idx="19490" formatCode="General">
                  <c:v>19.489999999999998</c:v>
                </c:pt>
                <c:pt idx="19491" formatCode="General">
                  <c:v>19.491</c:v>
                </c:pt>
                <c:pt idx="19492" formatCode="General">
                  <c:v>19.492000000000001</c:v>
                </c:pt>
                <c:pt idx="19493" formatCode="General">
                  <c:v>19.492999999999999</c:v>
                </c:pt>
                <c:pt idx="19494" formatCode="General">
                  <c:v>19.494</c:v>
                </c:pt>
                <c:pt idx="19495" formatCode="General">
                  <c:v>19.495000000000001</c:v>
                </c:pt>
                <c:pt idx="19496" formatCode="General">
                  <c:v>19.495999999999999</c:v>
                </c:pt>
                <c:pt idx="19497" formatCode="General">
                  <c:v>19.497</c:v>
                </c:pt>
                <c:pt idx="19498" formatCode="General">
                  <c:v>19.498000000000001</c:v>
                </c:pt>
                <c:pt idx="19499" formatCode="General">
                  <c:v>19.498999999999999</c:v>
                </c:pt>
                <c:pt idx="19500" formatCode="General">
                  <c:v>19.5</c:v>
                </c:pt>
                <c:pt idx="19501" formatCode="General">
                  <c:v>19.501000000000001</c:v>
                </c:pt>
                <c:pt idx="19502" formatCode="General">
                  <c:v>19.501999999999999</c:v>
                </c:pt>
                <c:pt idx="19503" formatCode="General">
                  <c:v>19.503</c:v>
                </c:pt>
                <c:pt idx="19504" formatCode="General">
                  <c:v>19.504000000000001</c:v>
                </c:pt>
                <c:pt idx="19505" formatCode="General">
                  <c:v>19.504999999999999</c:v>
                </c:pt>
                <c:pt idx="19506" formatCode="General">
                  <c:v>19.506</c:v>
                </c:pt>
                <c:pt idx="19507" formatCode="General">
                  <c:v>19.507000000000001</c:v>
                </c:pt>
                <c:pt idx="19508" formatCode="General">
                  <c:v>19.507999999999999</c:v>
                </c:pt>
                <c:pt idx="19509" formatCode="General">
                  <c:v>19.509</c:v>
                </c:pt>
                <c:pt idx="19510" formatCode="General">
                  <c:v>19.510000000000002</c:v>
                </c:pt>
                <c:pt idx="19511" formatCode="General">
                  <c:v>19.510999999999999</c:v>
                </c:pt>
                <c:pt idx="19512" formatCode="General">
                  <c:v>19.512</c:v>
                </c:pt>
                <c:pt idx="19513" formatCode="General">
                  <c:v>19.513000000000002</c:v>
                </c:pt>
                <c:pt idx="19514" formatCode="General">
                  <c:v>19.513999999999999</c:v>
                </c:pt>
                <c:pt idx="19515" formatCode="General">
                  <c:v>19.515000000000001</c:v>
                </c:pt>
                <c:pt idx="19516" formatCode="General">
                  <c:v>19.515999999999998</c:v>
                </c:pt>
                <c:pt idx="19517" formatCode="General">
                  <c:v>19.516999999999999</c:v>
                </c:pt>
                <c:pt idx="19518" formatCode="General">
                  <c:v>19.518000000000001</c:v>
                </c:pt>
                <c:pt idx="19519" formatCode="General">
                  <c:v>19.518999999999998</c:v>
                </c:pt>
                <c:pt idx="19520" formatCode="General">
                  <c:v>19.52</c:v>
                </c:pt>
                <c:pt idx="19521" formatCode="General">
                  <c:v>19.521000000000001</c:v>
                </c:pt>
                <c:pt idx="19522" formatCode="General">
                  <c:v>19.521999999999998</c:v>
                </c:pt>
                <c:pt idx="19523" formatCode="General">
                  <c:v>19.523</c:v>
                </c:pt>
                <c:pt idx="19524" formatCode="General">
                  <c:v>19.524000000000001</c:v>
                </c:pt>
                <c:pt idx="19525" formatCode="General">
                  <c:v>19.524999999999999</c:v>
                </c:pt>
                <c:pt idx="19526" formatCode="General">
                  <c:v>19.526</c:v>
                </c:pt>
                <c:pt idx="19527" formatCode="General">
                  <c:v>19.527000000000001</c:v>
                </c:pt>
                <c:pt idx="19528" formatCode="General">
                  <c:v>19.527999999999999</c:v>
                </c:pt>
                <c:pt idx="19529" formatCode="General">
                  <c:v>19.529</c:v>
                </c:pt>
                <c:pt idx="19530" formatCode="General">
                  <c:v>19.53</c:v>
                </c:pt>
                <c:pt idx="19531" formatCode="General">
                  <c:v>19.530999999999999</c:v>
                </c:pt>
                <c:pt idx="19532" formatCode="General">
                  <c:v>19.532</c:v>
                </c:pt>
                <c:pt idx="19533" formatCode="General">
                  <c:v>19.533000000000001</c:v>
                </c:pt>
                <c:pt idx="19534" formatCode="General">
                  <c:v>19.533999999999999</c:v>
                </c:pt>
                <c:pt idx="19535" formatCode="General">
                  <c:v>19.535</c:v>
                </c:pt>
                <c:pt idx="19536" formatCode="General">
                  <c:v>19.536000000000001</c:v>
                </c:pt>
                <c:pt idx="19537" formatCode="General">
                  <c:v>19.536999999999999</c:v>
                </c:pt>
                <c:pt idx="19538" formatCode="General">
                  <c:v>19.538</c:v>
                </c:pt>
                <c:pt idx="19539" formatCode="General">
                  <c:v>19.539000000000001</c:v>
                </c:pt>
                <c:pt idx="19540" formatCode="General">
                  <c:v>19.54</c:v>
                </c:pt>
                <c:pt idx="19541" formatCode="General">
                  <c:v>19.541</c:v>
                </c:pt>
                <c:pt idx="19542" formatCode="General">
                  <c:v>19.542000000000002</c:v>
                </c:pt>
                <c:pt idx="19543" formatCode="General">
                  <c:v>19.542999999999999</c:v>
                </c:pt>
                <c:pt idx="19544" formatCode="General">
                  <c:v>19.544</c:v>
                </c:pt>
                <c:pt idx="19545" formatCode="General">
                  <c:v>19.545000000000002</c:v>
                </c:pt>
                <c:pt idx="19546" formatCode="General">
                  <c:v>19.545999999999999</c:v>
                </c:pt>
                <c:pt idx="19547" formatCode="General">
                  <c:v>19.547000000000001</c:v>
                </c:pt>
                <c:pt idx="19548" formatCode="General">
                  <c:v>19.547999999999998</c:v>
                </c:pt>
                <c:pt idx="19549" formatCode="General">
                  <c:v>19.548999999999999</c:v>
                </c:pt>
                <c:pt idx="19550" formatCode="General">
                  <c:v>19.55</c:v>
                </c:pt>
                <c:pt idx="19551" formatCode="General">
                  <c:v>19.550999999999998</c:v>
                </c:pt>
                <c:pt idx="19552" formatCode="General">
                  <c:v>19.552</c:v>
                </c:pt>
                <c:pt idx="19553" formatCode="General">
                  <c:v>19.553000000000001</c:v>
                </c:pt>
                <c:pt idx="19554" formatCode="General">
                  <c:v>19.553999999999998</c:v>
                </c:pt>
                <c:pt idx="19555" formatCode="General">
                  <c:v>19.555</c:v>
                </c:pt>
                <c:pt idx="19556" formatCode="General">
                  <c:v>19.556000000000001</c:v>
                </c:pt>
                <c:pt idx="19557" formatCode="General">
                  <c:v>19.556999999999999</c:v>
                </c:pt>
                <c:pt idx="19558" formatCode="General">
                  <c:v>19.558</c:v>
                </c:pt>
                <c:pt idx="19559" formatCode="General">
                  <c:v>19.559000000000001</c:v>
                </c:pt>
                <c:pt idx="19560" formatCode="General">
                  <c:v>19.559999999999999</c:v>
                </c:pt>
                <c:pt idx="19561" formatCode="General">
                  <c:v>19.561</c:v>
                </c:pt>
                <c:pt idx="19562" formatCode="General">
                  <c:v>19.562000000000001</c:v>
                </c:pt>
                <c:pt idx="19563" formatCode="General">
                  <c:v>19.562999999999999</c:v>
                </c:pt>
                <c:pt idx="19564" formatCode="General">
                  <c:v>19.564</c:v>
                </c:pt>
                <c:pt idx="19565" formatCode="General">
                  <c:v>19.565000000000001</c:v>
                </c:pt>
                <c:pt idx="19566" formatCode="General">
                  <c:v>19.565999999999999</c:v>
                </c:pt>
                <c:pt idx="19567" formatCode="General">
                  <c:v>19.567</c:v>
                </c:pt>
                <c:pt idx="19568" formatCode="General">
                  <c:v>19.568000000000001</c:v>
                </c:pt>
                <c:pt idx="19569" formatCode="General">
                  <c:v>19.568999999999999</c:v>
                </c:pt>
                <c:pt idx="19570" formatCode="General">
                  <c:v>19.57</c:v>
                </c:pt>
                <c:pt idx="19571" formatCode="General">
                  <c:v>19.571000000000002</c:v>
                </c:pt>
                <c:pt idx="19572" formatCode="General">
                  <c:v>19.571999999999999</c:v>
                </c:pt>
                <c:pt idx="19573" formatCode="General">
                  <c:v>19.573</c:v>
                </c:pt>
                <c:pt idx="19574" formatCode="General">
                  <c:v>19.574000000000002</c:v>
                </c:pt>
                <c:pt idx="19575" formatCode="General">
                  <c:v>19.574999999999999</c:v>
                </c:pt>
                <c:pt idx="19576" formatCode="General">
                  <c:v>19.576000000000001</c:v>
                </c:pt>
                <c:pt idx="19577" formatCode="General">
                  <c:v>19.577000000000002</c:v>
                </c:pt>
                <c:pt idx="19578" formatCode="General">
                  <c:v>19.577999999999999</c:v>
                </c:pt>
                <c:pt idx="19579" formatCode="General">
                  <c:v>19.579000000000001</c:v>
                </c:pt>
                <c:pt idx="19580" formatCode="General">
                  <c:v>19.579999999999998</c:v>
                </c:pt>
                <c:pt idx="19581" formatCode="General">
                  <c:v>19.581</c:v>
                </c:pt>
                <c:pt idx="19582" formatCode="General">
                  <c:v>19.582000000000001</c:v>
                </c:pt>
                <c:pt idx="19583" formatCode="General">
                  <c:v>19.582999999999998</c:v>
                </c:pt>
                <c:pt idx="19584" formatCode="General">
                  <c:v>19.584</c:v>
                </c:pt>
                <c:pt idx="19585" formatCode="General">
                  <c:v>19.585000000000001</c:v>
                </c:pt>
                <c:pt idx="19586" formatCode="General">
                  <c:v>19.585999999999999</c:v>
                </c:pt>
                <c:pt idx="19587" formatCode="General">
                  <c:v>19.587</c:v>
                </c:pt>
                <c:pt idx="19588" formatCode="General">
                  <c:v>19.588000000000001</c:v>
                </c:pt>
                <c:pt idx="19589" formatCode="General">
                  <c:v>19.588999999999999</c:v>
                </c:pt>
                <c:pt idx="19590" formatCode="General">
                  <c:v>19.59</c:v>
                </c:pt>
                <c:pt idx="19591" formatCode="General">
                  <c:v>19.591000000000001</c:v>
                </c:pt>
                <c:pt idx="19592" formatCode="General">
                  <c:v>19.591999999999999</c:v>
                </c:pt>
                <c:pt idx="19593" formatCode="General">
                  <c:v>19.593</c:v>
                </c:pt>
                <c:pt idx="19594" formatCode="General">
                  <c:v>19.594000000000001</c:v>
                </c:pt>
                <c:pt idx="19595" formatCode="General">
                  <c:v>19.594999999999999</c:v>
                </c:pt>
                <c:pt idx="19596" formatCode="General">
                  <c:v>19.596</c:v>
                </c:pt>
                <c:pt idx="19597" formatCode="General">
                  <c:v>19.597000000000001</c:v>
                </c:pt>
                <c:pt idx="19598" formatCode="General">
                  <c:v>19.597999999999999</c:v>
                </c:pt>
                <c:pt idx="19599" formatCode="General">
                  <c:v>19.599</c:v>
                </c:pt>
                <c:pt idx="19600" formatCode="General">
                  <c:v>19.600000000000001</c:v>
                </c:pt>
                <c:pt idx="19601" formatCode="General">
                  <c:v>19.600999999999999</c:v>
                </c:pt>
                <c:pt idx="19602" formatCode="General">
                  <c:v>19.602</c:v>
                </c:pt>
                <c:pt idx="19603" formatCode="General">
                  <c:v>19.603000000000002</c:v>
                </c:pt>
                <c:pt idx="19604" formatCode="General">
                  <c:v>19.603999999999999</c:v>
                </c:pt>
                <c:pt idx="19605" formatCode="General">
                  <c:v>19.605</c:v>
                </c:pt>
                <c:pt idx="19606" formatCode="General">
                  <c:v>19.606000000000002</c:v>
                </c:pt>
                <c:pt idx="19607" formatCode="General">
                  <c:v>19.606999999999999</c:v>
                </c:pt>
                <c:pt idx="19608" formatCode="General">
                  <c:v>19.608000000000001</c:v>
                </c:pt>
                <c:pt idx="19609" formatCode="General">
                  <c:v>19.609000000000002</c:v>
                </c:pt>
                <c:pt idx="19610" formatCode="General">
                  <c:v>19.61</c:v>
                </c:pt>
                <c:pt idx="19611" formatCode="General">
                  <c:v>19.611000000000001</c:v>
                </c:pt>
                <c:pt idx="19612" formatCode="General">
                  <c:v>19.611999999999998</c:v>
                </c:pt>
                <c:pt idx="19613" formatCode="General">
                  <c:v>19.613</c:v>
                </c:pt>
                <c:pt idx="19614" formatCode="General">
                  <c:v>19.614000000000001</c:v>
                </c:pt>
                <c:pt idx="19615" formatCode="General">
                  <c:v>19.614999999999998</c:v>
                </c:pt>
                <c:pt idx="19616" formatCode="General">
                  <c:v>19.616</c:v>
                </c:pt>
                <c:pt idx="19617" formatCode="General">
                  <c:v>19.617000000000001</c:v>
                </c:pt>
                <c:pt idx="19618" formatCode="General">
                  <c:v>19.617999999999999</c:v>
                </c:pt>
                <c:pt idx="19619" formatCode="General">
                  <c:v>19.619</c:v>
                </c:pt>
                <c:pt idx="19620" formatCode="General">
                  <c:v>19.62</c:v>
                </c:pt>
                <c:pt idx="19621" formatCode="General">
                  <c:v>19.620999999999999</c:v>
                </c:pt>
                <c:pt idx="19622" formatCode="General">
                  <c:v>19.622</c:v>
                </c:pt>
                <c:pt idx="19623" formatCode="General">
                  <c:v>19.623000000000001</c:v>
                </c:pt>
                <c:pt idx="19624" formatCode="General">
                  <c:v>19.623999999999999</c:v>
                </c:pt>
                <c:pt idx="19625" formatCode="General">
                  <c:v>19.625</c:v>
                </c:pt>
                <c:pt idx="19626" formatCode="General">
                  <c:v>19.626000000000001</c:v>
                </c:pt>
                <c:pt idx="19627" formatCode="General">
                  <c:v>19.626999999999999</c:v>
                </c:pt>
                <c:pt idx="19628" formatCode="General">
                  <c:v>19.628</c:v>
                </c:pt>
                <c:pt idx="19629" formatCode="General">
                  <c:v>19.629000000000001</c:v>
                </c:pt>
                <c:pt idx="19630" formatCode="General">
                  <c:v>19.63</c:v>
                </c:pt>
                <c:pt idx="19631" formatCode="General">
                  <c:v>19.631</c:v>
                </c:pt>
                <c:pt idx="19632" formatCode="General">
                  <c:v>19.632000000000001</c:v>
                </c:pt>
                <c:pt idx="19633" formatCode="General">
                  <c:v>19.632999999999999</c:v>
                </c:pt>
                <c:pt idx="19634" formatCode="General">
                  <c:v>19.634</c:v>
                </c:pt>
                <c:pt idx="19635" formatCode="General">
                  <c:v>19.635000000000002</c:v>
                </c:pt>
                <c:pt idx="19636" formatCode="General">
                  <c:v>19.635999999999999</c:v>
                </c:pt>
                <c:pt idx="19637" formatCode="General">
                  <c:v>19.637</c:v>
                </c:pt>
                <c:pt idx="19638" formatCode="General">
                  <c:v>19.638000000000002</c:v>
                </c:pt>
                <c:pt idx="19639" formatCode="General">
                  <c:v>19.638999999999999</c:v>
                </c:pt>
                <c:pt idx="19640" formatCode="General">
                  <c:v>19.64</c:v>
                </c:pt>
                <c:pt idx="19641" formatCode="General">
                  <c:v>19.640999999999998</c:v>
                </c:pt>
                <c:pt idx="19642" formatCode="General">
                  <c:v>19.641999999999999</c:v>
                </c:pt>
                <c:pt idx="19643" formatCode="General">
                  <c:v>19.643000000000001</c:v>
                </c:pt>
                <c:pt idx="19644" formatCode="General">
                  <c:v>19.643999999999998</c:v>
                </c:pt>
                <c:pt idx="19645" formatCode="General">
                  <c:v>19.645</c:v>
                </c:pt>
                <c:pt idx="19646" formatCode="General">
                  <c:v>19.646000000000001</c:v>
                </c:pt>
                <c:pt idx="19647" formatCode="General">
                  <c:v>19.646999999999998</c:v>
                </c:pt>
                <c:pt idx="19648" formatCode="General">
                  <c:v>19.648</c:v>
                </c:pt>
                <c:pt idx="19649" formatCode="General">
                  <c:v>19.649000000000001</c:v>
                </c:pt>
                <c:pt idx="19650" formatCode="General">
                  <c:v>19.649999999999999</c:v>
                </c:pt>
                <c:pt idx="19651" formatCode="General">
                  <c:v>19.651</c:v>
                </c:pt>
                <c:pt idx="19652" formatCode="General">
                  <c:v>19.652000000000001</c:v>
                </c:pt>
                <c:pt idx="19653" formatCode="General">
                  <c:v>19.652999999999999</c:v>
                </c:pt>
                <c:pt idx="19654" formatCode="General">
                  <c:v>19.654</c:v>
                </c:pt>
                <c:pt idx="19655" formatCode="General">
                  <c:v>19.655000000000001</c:v>
                </c:pt>
                <c:pt idx="19656" formatCode="General">
                  <c:v>19.655999999999999</c:v>
                </c:pt>
                <c:pt idx="19657" formatCode="General">
                  <c:v>19.657</c:v>
                </c:pt>
                <c:pt idx="19658" formatCode="General">
                  <c:v>19.658000000000001</c:v>
                </c:pt>
                <c:pt idx="19659" formatCode="General">
                  <c:v>19.658999999999999</c:v>
                </c:pt>
                <c:pt idx="19660" formatCode="General">
                  <c:v>19.66</c:v>
                </c:pt>
                <c:pt idx="19661" formatCode="General">
                  <c:v>19.661000000000001</c:v>
                </c:pt>
                <c:pt idx="19662" formatCode="General">
                  <c:v>19.661999999999999</c:v>
                </c:pt>
                <c:pt idx="19663" formatCode="General">
                  <c:v>19.663</c:v>
                </c:pt>
                <c:pt idx="19664" formatCode="General">
                  <c:v>19.664000000000001</c:v>
                </c:pt>
                <c:pt idx="19665" formatCode="General">
                  <c:v>19.664999999999999</c:v>
                </c:pt>
                <c:pt idx="19666" formatCode="General">
                  <c:v>19.666</c:v>
                </c:pt>
                <c:pt idx="19667" formatCode="General">
                  <c:v>19.667000000000002</c:v>
                </c:pt>
                <c:pt idx="19668" formatCode="General">
                  <c:v>19.667999999999999</c:v>
                </c:pt>
                <c:pt idx="19669" formatCode="General">
                  <c:v>19.669</c:v>
                </c:pt>
                <c:pt idx="19670" formatCode="General">
                  <c:v>19.670000000000002</c:v>
                </c:pt>
                <c:pt idx="19671" formatCode="General">
                  <c:v>19.670999999999999</c:v>
                </c:pt>
                <c:pt idx="19672" formatCode="General">
                  <c:v>19.672000000000001</c:v>
                </c:pt>
                <c:pt idx="19673" formatCode="General">
                  <c:v>19.672999999999998</c:v>
                </c:pt>
                <c:pt idx="19674" formatCode="General">
                  <c:v>19.673999999999999</c:v>
                </c:pt>
                <c:pt idx="19675" formatCode="General">
                  <c:v>19.675000000000001</c:v>
                </c:pt>
                <c:pt idx="19676" formatCode="General">
                  <c:v>19.675999999999998</c:v>
                </c:pt>
                <c:pt idx="19677" formatCode="General">
                  <c:v>19.677</c:v>
                </c:pt>
                <c:pt idx="19678" formatCode="General">
                  <c:v>19.678000000000001</c:v>
                </c:pt>
                <c:pt idx="19679" formatCode="General">
                  <c:v>19.678999999999998</c:v>
                </c:pt>
                <c:pt idx="19680" formatCode="General">
                  <c:v>19.68</c:v>
                </c:pt>
                <c:pt idx="19681" formatCode="General">
                  <c:v>19.681000000000001</c:v>
                </c:pt>
                <c:pt idx="19682" formatCode="General">
                  <c:v>19.681999999999999</c:v>
                </c:pt>
                <c:pt idx="19683" formatCode="General">
                  <c:v>19.683</c:v>
                </c:pt>
                <c:pt idx="19684" formatCode="General">
                  <c:v>19.684000000000001</c:v>
                </c:pt>
                <c:pt idx="19685" formatCode="General">
                  <c:v>19.684999999999999</c:v>
                </c:pt>
                <c:pt idx="19686" formatCode="General">
                  <c:v>19.686</c:v>
                </c:pt>
                <c:pt idx="19687" formatCode="General">
                  <c:v>19.687000000000001</c:v>
                </c:pt>
                <c:pt idx="19688" formatCode="General">
                  <c:v>19.687999999999999</c:v>
                </c:pt>
                <c:pt idx="19689" formatCode="General">
                  <c:v>19.689</c:v>
                </c:pt>
                <c:pt idx="19690" formatCode="General">
                  <c:v>19.690000000000001</c:v>
                </c:pt>
                <c:pt idx="19691" formatCode="General">
                  <c:v>19.690999999999999</c:v>
                </c:pt>
                <c:pt idx="19692" formatCode="General">
                  <c:v>19.692</c:v>
                </c:pt>
                <c:pt idx="19693" formatCode="General">
                  <c:v>19.693000000000001</c:v>
                </c:pt>
                <c:pt idx="19694" formatCode="General">
                  <c:v>19.693999999999999</c:v>
                </c:pt>
                <c:pt idx="19695" formatCode="General">
                  <c:v>19.695</c:v>
                </c:pt>
                <c:pt idx="19696" formatCode="General">
                  <c:v>19.696000000000002</c:v>
                </c:pt>
                <c:pt idx="19697" formatCode="General">
                  <c:v>19.696999999999999</c:v>
                </c:pt>
                <c:pt idx="19698" formatCode="General">
                  <c:v>19.698</c:v>
                </c:pt>
                <c:pt idx="19699" formatCode="General">
                  <c:v>19.699000000000002</c:v>
                </c:pt>
                <c:pt idx="19700" formatCode="General">
                  <c:v>19.7</c:v>
                </c:pt>
                <c:pt idx="19701" formatCode="General">
                  <c:v>19.701000000000001</c:v>
                </c:pt>
                <c:pt idx="19702" formatCode="General">
                  <c:v>19.702000000000002</c:v>
                </c:pt>
                <c:pt idx="19703" formatCode="General">
                  <c:v>19.702999999999999</c:v>
                </c:pt>
                <c:pt idx="19704" formatCode="General">
                  <c:v>19.704000000000001</c:v>
                </c:pt>
                <c:pt idx="19705" formatCode="General">
                  <c:v>19.704999999999998</c:v>
                </c:pt>
                <c:pt idx="19706" formatCode="General">
                  <c:v>19.706</c:v>
                </c:pt>
                <c:pt idx="19707" formatCode="General">
                  <c:v>19.707000000000001</c:v>
                </c:pt>
                <c:pt idx="19708" formatCode="General">
                  <c:v>19.707999999999998</c:v>
                </c:pt>
                <c:pt idx="19709" formatCode="General">
                  <c:v>19.709</c:v>
                </c:pt>
                <c:pt idx="19710" formatCode="General">
                  <c:v>19.71</c:v>
                </c:pt>
                <c:pt idx="19711" formatCode="General">
                  <c:v>19.710999999999999</c:v>
                </c:pt>
                <c:pt idx="19712" formatCode="General">
                  <c:v>19.712</c:v>
                </c:pt>
                <c:pt idx="19713" formatCode="General">
                  <c:v>19.713000000000001</c:v>
                </c:pt>
                <c:pt idx="19714" formatCode="General">
                  <c:v>19.713999999999999</c:v>
                </c:pt>
                <c:pt idx="19715" formatCode="General">
                  <c:v>19.715</c:v>
                </c:pt>
                <c:pt idx="19716" formatCode="General">
                  <c:v>19.716000000000001</c:v>
                </c:pt>
                <c:pt idx="19717" formatCode="General">
                  <c:v>19.716999999999999</c:v>
                </c:pt>
                <c:pt idx="19718" formatCode="General">
                  <c:v>19.718</c:v>
                </c:pt>
                <c:pt idx="19719" formatCode="General">
                  <c:v>19.719000000000001</c:v>
                </c:pt>
                <c:pt idx="19720" formatCode="General">
                  <c:v>19.72</c:v>
                </c:pt>
                <c:pt idx="19721" formatCode="General">
                  <c:v>19.721</c:v>
                </c:pt>
                <c:pt idx="19722" formatCode="General">
                  <c:v>19.722000000000001</c:v>
                </c:pt>
                <c:pt idx="19723" formatCode="General">
                  <c:v>19.722999999999999</c:v>
                </c:pt>
                <c:pt idx="19724" formatCode="General">
                  <c:v>19.724</c:v>
                </c:pt>
                <c:pt idx="19725" formatCode="General">
                  <c:v>19.725000000000001</c:v>
                </c:pt>
                <c:pt idx="19726" formatCode="General">
                  <c:v>19.725999999999999</c:v>
                </c:pt>
                <c:pt idx="19727" formatCode="General">
                  <c:v>19.727</c:v>
                </c:pt>
                <c:pt idx="19728" formatCode="General">
                  <c:v>19.728000000000002</c:v>
                </c:pt>
                <c:pt idx="19729" formatCode="General">
                  <c:v>19.728999999999999</c:v>
                </c:pt>
                <c:pt idx="19730" formatCode="General">
                  <c:v>19.73</c:v>
                </c:pt>
                <c:pt idx="19731" formatCode="General">
                  <c:v>19.731000000000002</c:v>
                </c:pt>
                <c:pt idx="19732" formatCode="General">
                  <c:v>19.731999999999999</c:v>
                </c:pt>
                <c:pt idx="19733" formatCode="General">
                  <c:v>19.733000000000001</c:v>
                </c:pt>
                <c:pt idx="19734" formatCode="General">
                  <c:v>19.734000000000002</c:v>
                </c:pt>
                <c:pt idx="19735" formatCode="General">
                  <c:v>19.734999999999999</c:v>
                </c:pt>
                <c:pt idx="19736" formatCode="General">
                  <c:v>19.736000000000001</c:v>
                </c:pt>
                <c:pt idx="19737" formatCode="General">
                  <c:v>19.736999999999998</c:v>
                </c:pt>
                <c:pt idx="19738" formatCode="General">
                  <c:v>19.738</c:v>
                </c:pt>
                <c:pt idx="19739" formatCode="General">
                  <c:v>19.739000000000001</c:v>
                </c:pt>
                <c:pt idx="19740" formatCode="General">
                  <c:v>19.739999999999998</c:v>
                </c:pt>
                <c:pt idx="19741" formatCode="General">
                  <c:v>19.741</c:v>
                </c:pt>
                <c:pt idx="19742" formatCode="General">
                  <c:v>19.742000000000001</c:v>
                </c:pt>
                <c:pt idx="19743" formatCode="General">
                  <c:v>19.742999999999999</c:v>
                </c:pt>
                <c:pt idx="19744" formatCode="General">
                  <c:v>19.744</c:v>
                </c:pt>
                <c:pt idx="19745" formatCode="General">
                  <c:v>19.745000000000001</c:v>
                </c:pt>
                <c:pt idx="19746" formatCode="General">
                  <c:v>19.745999999999999</c:v>
                </c:pt>
                <c:pt idx="19747" formatCode="General">
                  <c:v>19.747</c:v>
                </c:pt>
                <c:pt idx="19748" formatCode="General">
                  <c:v>19.748000000000001</c:v>
                </c:pt>
                <c:pt idx="19749" formatCode="General">
                  <c:v>19.748999999999999</c:v>
                </c:pt>
                <c:pt idx="19750" formatCode="General">
                  <c:v>19.75</c:v>
                </c:pt>
                <c:pt idx="19751" formatCode="General">
                  <c:v>19.751000000000001</c:v>
                </c:pt>
                <c:pt idx="19752" formatCode="General">
                  <c:v>19.751999999999999</c:v>
                </c:pt>
                <c:pt idx="19753" formatCode="General">
                  <c:v>19.753</c:v>
                </c:pt>
                <c:pt idx="19754" formatCode="General">
                  <c:v>19.754000000000001</c:v>
                </c:pt>
                <c:pt idx="19755" formatCode="General">
                  <c:v>19.754999999999999</c:v>
                </c:pt>
                <c:pt idx="19756" formatCode="General">
                  <c:v>19.756</c:v>
                </c:pt>
                <c:pt idx="19757" formatCode="General">
                  <c:v>19.757000000000001</c:v>
                </c:pt>
                <c:pt idx="19758" formatCode="General">
                  <c:v>19.757999999999999</c:v>
                </c:pt>
                <c:pt idx="19759" formatCode="General">
                  <c:v>19.759</c:v>
                </c:pt>
                <c:pt idx="19760" formatCode="General">
                  <c:v>19.760000000000002</c:v>
                </c:pt>
                <c:pt idx="19761" formatCode="General">
                  <c:v>19.760999999999999</c:v>
                </c:pt>
                <c:pt idx="19762" formatCode="General">
                  <c:v>19.762</c:v>
                </c:pt>
                <c:pt idx="19763" formatCode="General">
                  <c:v>19.763000000000002</c:v>
                </c:pt>
                <c:pt idx="19764" formatCode="General">
                  <c:v>19.763999999999999</c:v>
                </c:pt>
                <c:pt idx="19765" formatCode="General">
                  <c:v>19.765000000000001</c:v>
                </c:pt>
                <c:pt idx="19766" formatCode="General">
                  <c:v>19.765999999999998</c:v>
                </c:pt>
                <c:pt idx="19767" formatCode="General">
                  <c:v>19.766999999999999</c:v>
                </c:pt>
                <c:pt idx="19768" formatCode="General">
                  <c:v>19.768000000000001</c:v>
                </c:pt>
                <c:pt idx="19769" formatCode="General">
                  <c:v>19.768999999999998</c:v>
                </c:pt>
                <c:pt idx="19770" formatCode="General">
                  <c:v>19.77</c:v>
                </c:pt>
                <c:pt idx="19771" formatCode="General">
                  <c:v>19.771000000000001</c:v>
                </c:pt>
                <c:pt idx="19772" formatCode="General">
                  <c:v>19.771999999999998</c:v>
                </c:pt>
                <c:pt idx="19773" formatCode="General">
                  <c:v>19.773</c:v>
                </c:pt>
                <c:pt idx="19774" formatCode="General">
                  <c:v>19.774000000000001</c:v>
                </c:pt>
                <c:pt idx="19775" formatCode="General">
                  <c:v>19.774999999999999</c:v>
                </c:pt>
                <c:pt idx="19776" formatCode="General">
                  <c:v>19.776</c:v>
                </c:pt>
                <c:pt idx="19777" formatCode="General">
                  <c:v>19.777000000000001</c:v>
                </c:pt>
                <c:pt idx="19778" formatCode="General">
                  <c:v>19.777999999999999</c:v>
                </c:pt>
                <c:pt idx="19779" formatCode="General">
                  <c:v>19.779</c:v>
                </c:pt>
                <c:pt idx="19780" formatCode="General">
                  <c:v>19.78</c:v>
                </c:pt>
                <c:pt idx="19781" formatCode="General">
                  <c:v>19.780999999999999</c:v>
                </c:pt>
                <c:pt idx="19782" formatCode="General">
                  <c:v>19.782</c:v>
                </c:pt>
                <c:pt idx="19783" formatCode="General">
                  <c:v>19.783000000000001</c:v>
                </c:pt>
                <c:pt idx="19784" formatCode="General">
                  <c:v>19.783999999999999</c:v>
                </c:pt>
                <c:pt idx="19785" formatCode="General">
                  <c:v>19.785</c:v>
                </c:pt>
                <c:pt idx="19786" formatCode="General">
                  <c:v>19.786000000000001</c:v>
                </c:pt>
                <c:pt idx="19787" formatCode="General">
                  <c:v>19.786999999999999</c:v>
                </c:pt>
                <c:pt idx="19788" formatCode="General">
                  <c:v>19.788</c:v>
                </c:pt>
                <c:pt idx="19789" formatCode="General">
                  <c:v>19.789000000000001</c:v>
                </c:pt>
                <c:pt idx="19790" formatCode="General">
                  <c:v>19.79</c:v>
                </c:pt>
                <c:pt idx="19791" formatCode="General">
                  <c:v>19.791</c:v>
                </c:pt>
                <c:pt idx="19792" formatCode="General">
                  <c:v>19.792000000000002</c:v>
                </c:pt>
                <c:pt idx="19793" formatCode="General">
                  <c:v>19.792999999999999</c:v>
                </c:pt>
                <c:pt idx="19794" formatCode="General">
                  <c:v>19.794</c:v>
                </c:pt>
                <c:pt idx="19795" formatCode="General">
                  <c:v>19.795000000000002</c:v>
                </c:pt>
                <c:pt idx="19796" formatCode="General">
                  <c:v>19.795999999999999</c:v>
                </c:pt>
                <c:pt idx="19797" formatCode="General">
                  <c:v>19.797000000000001</c:v>
                </c:pt>
                <c:pt idx="19798" formatCode="General">
                  <c:v>19.797999999999998</c:v>
                </c:pt>
                <c:pt idx="19799" formatCode="General">
                  <c:v>19.798999999999999</c:v>
                </c:pt>
                <c:pt idx="19800" formatCode="General">
                  <c:v>19.8</c:v>
                </c:pt>
                <c:pt idx="19801" formatCode="General">
                  <c:v>19.800999999999998</c:v>
                </c:pt>
                <c:pt idx="19802" formatCode="General">
                  <c:v>19.802</c:v>
                </c:pt>
                <c:pt idx="19803" formatCode="General">
                  <c:v>19.803000000000001</c:v>
                </c:pt>
                <c:pt idx="19804" formatCode="General">
                  <c:v>19.803999999999998</c:v>
                </c:pt>
                <c:pt idx="19805" formatCode="General">
                  <c:v>19.805</c:v>
                </c:pt>
                <c:pt idx="19806" formatCode="General">
                  <c:v>19.806000000000001</c:v>
                </c:pt>
                <c:pt idx="19807" formatCode="General">
                  <c:v>19.806999999999999</c:v>
                </c:pt>
                <c:pt idx="19808" formatCode="General">
                  <c:v>19.808</c:v>
                </c:pt>
                <c:pt idx="19809" formatCode="General">
                  <c:v>19.809000000000001</c:v>
                </c:pt>
                <c:pt idx="19810" formatCode="General">
                  <c:v>19.809999999999999</c:v>
                </c:pt>
                <c:pt idx="19811" formatCode="General">
                  <c:v>19.811</c:v>
                </c:pt>
                <c:pt idx="19812" formatCode="General">
                  <c:v>19.812000000000001</c:v>
                </c:pt>
                <c:pt idx="19813" formatCode="General">
                  <c:v>19.812999999999999</c:v>
                </c:pt>
                <c:pt idx="19814" formatCode="General">
                  <c:v>19.814</c:v>
                </c:pt>
                <c:pt idx="19815" formatCode="General">
                  <c:v>19.815000000000001</c:v>
                </c:pt>
                <c:pt idx="19816" formatCode="General">
                  <c:v>19.815999999999999</c:v>
                </c:pt>
                <c:pt idx="19817" formatCode="General">
                  <c:v>19.817</c:v>
                </c:pt>
                <c:pt idx="19818" formatCode="General">
                  <c:v>19.818000000000001</c:v>
                </c:pt>
                <c:pt idx="19819" formatCode="General">
                  <c:v>19.818999999999999</c:v>
                </c:pt>
                <c:pt idx="19820" formatCode="General">
                  <c:v>19.82</c:v>
                </c:pt>
                <c:pt idx="19821" formatCode="General">
                  <c:v>19.821000000000002</c:v>
                </c:pt>
                <c:pt idx="19822" formatCode="General">
                  <c:v>19.821999999999999</c:v>
                </c:pt>
                <c:pt idx="19823" formatCode="General">
                  <c:v>19.823</c:v>
                </c:pt>
                <c:pt idx="19824" formatCode="General">
                  <c:v>19.824000000000002</c:v>
                </c:pt>
                <c:pt idx="19825" formatCode="General">
                  <c:v>19.824999999999999</c:v>
                </c:pt>
                <c:pt idx="19826" formatCode="General">
                  <c:v>19.826000000000001</c:v>
                </c:pt>
                <c:pt idx="19827" formatCode="General">
                  <c:v>19.827000000000002</c:v>
                </c:pt>
                <c:pt idx="19828" formatCode="General">
                  <c:v>19.827999999999999</c:v>
                </c:pt>
                <c:pt idx="19829" formatCode="General">
                  <c:v>19.829000000000001</c:v>
                </c:pt>
                <c:pt idx="19830" formatCode="General">
                  <c:v>19.829999999999998</c:v>
                </c:pt>
                <c:pt idx="19831" formatCode="General">
                  <c:v>19.831</c:v>
                </c:pt>
                <c:pt idx="19832" formatCode="General">
                  <c:v>19.832000000000001</c:v>
                </c:pt>
                <c:pt idx="19833" formatCode="General">
                  <c:v>19.832999999999998</c:v>
                </c:pt>
                <c:pt idx="19834" formatCode="General">
                  <c:v>19.834</c:v>
                </c:pt>
                <c:pt idx="19835" formatCode="General">
                  <c:v>19.835000000000001</c:v>
                </c:pt>
                <c:pt idx="19836" formatCode="General">
                  <c:v>19.835999999999999</c:v>
                </c:pt>
                <c:pt idx="19837" formatCode="General">
                  <c:v>19.837</c:v>
                </c:pt>
                <c:pt idx="19838" formatCode="General">
                  <c:v>19.838000000000001</c:v>
                </c:pt>
                <c:pt idx="19839" formatCode="General">
                  <c:v>19.838999999999999</c:v>
                </c:pt>
                <c:pt idx="19840" formatCode="General">
                  <c:v>19.84</c:v>
                </c:pt>
                <c:pt idx="19841" formatCode="General">
                  <c:v>19.841000000000001</c:v>
                </c:pt>
                <c:pt idx="19842" formatCode="General">
                  <c:v>19.841999999999999</c:v>
                </c:pt>
                <c:pt idx="19843" formatCode="General">
                  <c:v>19.843</c:v>
                </c:pt>
                <c:pt idx="19844" formatCode="General">
                  <c:v>19.844000000000001</c:v>
                </c:pt>
                <c:pt idx="19845" formatCode="General">
                  <c:v>19.844999999999999</c:v>
                </c:pt>
                <c:pt idx="19846" formatCode="General">
                  <c:v>19.846</c:v>
                </c:pt>
                <c:pt idx="19847" formatCode="General">
                  <c:v>19.847000000000001</c:v>
                </c:pt>
                <c:pt idx="19848" formatCode="General">
                  <c:v>19.847999999999999</c:v>
                </c:pt>
                <c:pt idx="19849" formatCode="General">
                  <c:v>19.849</c:v>
                </c:pt>
                <c:pt idx="19850" formatCode="General">
                  <c:v>19.850000000000001</c:v>
                </c:pt>
                <c:pt idx="19851" formatCode="General">
                  <c:v>19.850999999999999</c:v>
                </c:pt>
                <c:pt idx="19852" formatCode="General">
                  <c:v>19.852</c:v>
                </c:pt>
                <c:pt idx="19853" formatCode="General">
                  <c:v>19.853000000000002</c:v>
                </c:pt>
                <c:pt idx="19854" formatCode="General">
                  <c:v>19.853999999999999</c:v>
                </c:pt>
                <c:pt idx="19855" formatCode="General">
                  <c:v>19.855</c:v>
                </c:pt>
                <c:pt idx="19856" formatCode="General">
                  <c:v>19.856000000000002</c:v>
                </c:pt>
                <c:pt idx="19857" formatCode="General">
                  <c:v>19.856999999999999</c:v>
                </c:pt>
                <c:pt idx="19858" formatCode="General">
                  <c:v>19.858000000000001</c:v>
                </c:pt>
                <c:pt idx="19859" formatCode="General">
                  <c:v>19.859000000000002</c:v>
                </c:pt>
                <c:pt idx="19860" formatCode="General">
                  <c:v>19.86</c:v>
                </c:pt>
                <c:pt idx="19861" formatCode="General">
                  <c:v>19.861000000000001</c:v>
                </c:pt>
                <c:pt idx="19862" formatCode="General">
                  <c:v>19.861999999999998</c:v>
                </c:pt>
                <c:pt idx="19863" formatCode="General">
                  <c:v>19.863</c:v>
                </c:pt>
                <c:pt idx="19864" formatCode="General">
                  <c:v>19.864000000000001</c:v>
                </c:pt>
                <c:pt idx="19865" formatCode="General">
                  <c:v>19.864999999999998</c:v>
                </c:pt>
                <c:pt idx="19866" formatCode="General">
                  <c:v>19.866</c:v>
                </c:pt>
                <c:pt idx="19867" formatCode="General">
                  <c:v>19.867000000000001</c:v>
                </c:pt>
                <c:pt idx="19868" formatCode="General">
                  <c:v>19.867999999999999</c:v>
                </c:pt>
                <c:pt idx="19869" formatCode="General">
                  <c:v>19.869</c:v>
                </c:pt>
                <c:pt idx="19870" formatCode="General">
                  <c:v>19.87</c:v>
                </c:pt>
                <c:pt idx="19871" formatCode="General">
                  <c:v>19.870999999999999</c:v>
                </c:pt>
                <c:pt idx="19872" formatCode="General">
                  <c:v>19.872</c:v>
                </c:pt>
                <c:pt idx="19873" formatCode="General">
                  <c:v>19.873000000000001</c:v>
                </c:pt>
                <c:pt idx="19874" formatCode="General">
                  <c:v>19.873999999999999</c:v>
                </c:pt>
                <c:pt idx="19875" formatCode="General">
                  <c:v>19.875</c:v>
                </c:pt>
                <c:pt idx="19876" formatCode="General">
                  <c:v>19.876000000000001</c:v>
                </c:pt>
                <c:pt idx="19877" formatCode="General">
                  <c:v>19.876999999999999</c:v>
                </c:pt>
                <c:pt idx="19878" formatCode="General">
                  <c:v>19.878</c:v>
                </c:pt>
                <c:pt idx="19879" formatCode="General">
                  <c:v>19.879000000000001</c:v>
                </c:pt>
                <c:pt idx="19880" formatCode="General">
                  <c:v>19.88</c:v>
                </c:pt>
                <c:pt idx="19881" formatCode="General">
                  <c:v>19.881</c:v>
                </c:pt>
                <c:pt idx="19882" formatCode="General">
                  <c:v>19.882000000000001</c:v>
                </c:pt>
                <c:pt idx="19883" formatCode="General">
                  <c:v>19.882999999999999</c:v>
                </c:pt>
                <c:pt idx="19884" formatCode="General">
                  <c:v>19.884</c:v>
                </c:pt>
                <c:pt idx="19885" formatCode="General">
                  <c:v>19.885000000000002</c:v>
                </c:pt>
                <c:pt idx="19886" formatCode="General">
                  <c:v>19.885999999999999</c:v>
                </c:pt>
                <c:pt idx="19887" formatCode="General">
                  <c:v>19.887</c:v>
                </c:pt>
                <c:pt idx="19888" formatCode="General">
                  <c:v>19.888000000000002</c:v>
                </c:pt>
                <c:pt idx="19889" formatCode="General">
                  <c:v>19.888999999999999</c:v>
                </c:pt>
                <c:pt idx="19890" formatCode="General">
                  <c:v>19.89</c:v>
                </c:pt>
                <c:pt idx="19891" formatCode="General">
                  <c:v>19.890999999999998</c:v>
                </c:pt>
                <c:pt idx="19892" formatCode="General">
                  <c:v>19.891999999999999</c:v>
                </c:pt>
                <c:pt idx="19893" formatCode="General">
                  <c:v>19.893000000000001</c:v>
                </c:pt>
                <c:pt idx="19894" formatCode="General">
                  <c:v>19.893999999999998</c:v>
                </c:pt>
                <c:pt idx="19895" formatCode="General">
                  <c:v>19.895</c:v>
                </c:pt>
                <c:pt idx="19896" formatCode="General">
                  <c:v>19.896000000000001</c:v>
                </c:pt>
                <c:pt idx="19897" formatCode="General">
                  <c:v>19.896999999999998</c:v>
                </c:pt>
                <c:pt idx="19898" formatCode="General">
                  <c:v>19.898</c:v>
                </c:pt>
                <c:pt idx="19899" formatCode="General">
                  <c:v>19.899000000000001</c:v>
                </c:pt>
                <c:pt idx="19900" formatCode="General">
                  <c:v>19.899999999999999</c:v>
                </c:pt>
                <c:pt idx="19901" formatCode="General">
                  <c:v>19.901</c:v>
                </c:pt>
                <c:pt idx="19902" formatCode="General">
                  <c:v>19.902000000000001</c:v>
                </c:pt>
                <c:pt idx="19903" formatCode="General">
                  <c:v>19.902999999999999</c:v>
                </c:pt>
                <c:pt idx="19904" formatCode="General">
                  <c:v>19.904</c:v>
                </c:pt>
                <c:pt idx="19905" formatCode="General">
                  <c:v>19.905000000000001</c:v>
                </c:pt>
                <c:pt idx="19906" formatCode="General">
                  <c:v>19.905999999999999</c:v>
                </c:pt>
                <c:pt idx="19907" formatCode="General">
                  <c:v>19.907</c:v>
                </c:pt>
                <c:pt idx="19908" formatCode="General">
                  <c:v>19.908000000000001</c:v>
                </c:pt>
                <c:pt idx="19909" formatCode="General">
                  <c:v>19.908999999999999</c:v>
                </c:pt>
                <c:pt idx="19910" formatCode="General">
                  <c:v>19.91</c:v>
                </c:pt>
                <c:pt idx="19911" formatCode="General">
                  <c:v>19.911000000000001</c:v>
                </c:pt>
                <c:pt idx="19912" formatCode="General">
                  <c:v>19.911999999999999</c:v>
                </c:pt>
                <c:pt idx="19913" formatCode="General">
                  <c:v>19.913</c:v>
                </c:pt>
                <c:pt idx="19914" formatCode="General">
                  <c:v>19.914000000000001</c:v>
                </c:pt>
                <c:pt idx="19915" formatCode="General">
                  <c:v>19.914999999999999</c:v>
                </c:pt>
                <c:pt idx="19916" formatCode="General">
                  <c:v>19.916</c:v>
                </c:pt>
                <c:pt idx="19917" formatCode="General">
                  <c:v>19.917000000000002</c:v>
                </c:pt>
                <c:pt idx="19918" formatCode="General">
                  <c:v>19.917999999999999</c:v>
                </c:pt>
                <c:pt idx="19919" formatCode="General">
                  <c:v>19.919</c:v>
                </c:pt>
                <c:pt idx="19920" formatCode="General">
                  <c:v>19.920000000000002</c:v>
                </c:pt>
                <c:pt idx="19921" formatCode="General">
                  <c:v>19.920999999999999</c:v>
                </c:pt>
                <c:pt idx="19922" formatCode="General">
                  <c:v>19.922000000000001</c:v>
                </c:pt>
                <c:pt idx="19923" formatCode="General">
                  <c:v>19.922999999999998</c:v>
                </c:pt>
                <c:pt idx="19924" formatCode="General">
                  <c:v>19.923999999999999</c:v>
                </c:pt>
                <c:pt idx="19925" formatCode="General">
                  <c:v>19.925000000000001</c:v>
                </c:pt>
                <c:pt idx="19926" formatCode="General">
                  <c:v>19.925999999999998</c:v>
                </c:pt>
                <c:pt idx="19927" formatCode="General">
                  <c:v>19.927</c:v>
                </c:pt>
                <c:pt idx="19928" formatCode="General">
                  <c:v>19.928000000000001</c:v>
                </c:pt>
                <c:pt idx="19929" formatCode="General">
                  <c:v>19.928999999999998</c:v>
                </c:pt>
                <c:pt idx="19930" formatCode="General">
                  <c:v>19.93</c:v>
                </c:pt>
                <c:pt idx="19931" formatCode="General">
                  <c:v>19.931000000000001</c:v>
                </c:pt>
                <c:pt idx="19932" formatCode="General">
                  <c:v>19.931999999999999</c:v>
                </c:pt>
                <c:pt idx="19933" formatCode="General">
                  <c:v>19.933</c:v>
                </c:pt>
                <c:pt idx="19934" formatCode="General">
                  <c:v>19.934000000000001</c:v>
                </c:pt>
                <c:pt idx="19935" formatCode="General">
                  <c:v>19.934999999999999</c:v>
                </c:pt>
                <c:pt idx="19936" formatCode="General">
                  <c:v>19.936</c:v>
                </c:pt>
                <c:pt idx="19937" formatCode="General">
                  <c:v>19.937000000000001</c:v>
                </c:pt>
                <c:pt idx="19938" formatCode="General">
                  <c:v>19.937999999999999</c:v>
                </c:pt>
                <c:pt idx="19939" formatCode="General">
                  <c:v>19.939</c:v>
                </c:pt>
                <c:pt idx="19940" formatCode="General">
                  <c:v>19.940000000000001</c:v>
                </c:pt>
                <c:pt idx="19941" formatCode="General">
                  <c:v>19.940999999999999</c:v>
                </c:pt>
                <c:pt idx="19942" formatCode="General">
                  <c:v>19.942</c:v>
                </c:pt>
                <c:pt idx="19943" formatCode="General">
                  <c:v>19.943000000000001</c:v>
                </c:pt>
                <c:pt idx="19944" formatCode="General">
                  <c:v>19.943999999999999</c:v>
                </c:pt>
                <c:pt idx="19945" formatCode="General">
                  <c:v>19.945</c:v>
                </c:pt>
                <c:pt idx="19946" formatCode="General">
                  <c:v>19.946000000000002</c:v>
                </c:pt>
                <c:pt idx="19947" formatCode="General">
                  <c:v>19.946999999999999</c:v>
                </c:pt>
                <c:pt idx="19948" formatCode="General">
                  <c:v>19.948</c:v>
                </c:pt>
                <c:pt idx="19949" formatCode="General">
                  <c:v>19.949000000000002</c:v>
                </c:pt>
                <c:pt idx="19950" formatCode="General">
                  <c:v>19.95</c:v>
                </c:pt>
                <c:pt idx="19951" formatCode="General">
                  <c:v>19.951000000000001</c:v>
                </c:pt>
                <c:pt idx="19952" formatCode="General">
                  <c:v>19.952000000000002</c:v>
                </c:pt>
                <c:pt idx="19953" formatCode="General">
                  <c:v>19.952999999999999</c:v>
                </c:pt>
                <c:pt idx="19954" formatCode="General">
                  <c:v>19.954000000000001</c:v>
                </c:pt>
                <c:pt idx="19955" formatCode="General">
                  <c:v>19.954999999999998</c:v>
                </c:pt>
                <c:pt idx="19956" formatCode="General">
                  <c:v>19.956</c:v>
                </c:pt>
                <c:pt idx="19957" formatCode="General">
                  <c:v>19.957000000000001</c:v>
                </c:pt>
                <c:pt idx="19958" formatCode="General">
                  <c:v>19.957999999999998</c:v>
                </c:pt>
                <c:pt idx="19959" formatCode="General">
                  <c:v>19.959</c:v>
                </c:pt>
                <c:pt idx="19960" formatCode="General">
                  <c:v>19.96</c:v>
                </c:pt>
                <c:pt idx="19961" formatCode="General">
                  <c:v>19.960999999999999</c:v>
                </c:pt>
                <c:pt idx="19962" formatCode="General">
                  <c:v>19.962</c:v>
                </c:pt>
                <c:pt idx="19963" formatCode="General">
                  <c:v>19.963000000000001</c:v>
                </c:pt>
                <c:pt idx="19964" formatCode="General">
                  <c:v>19.963999999999999</c:v>
                </c:pt>
                <c:pt idx="19965" formatCode="General">
                  <c:v>19.965</c:v>
                </c:pt>
                <c:pt idx="19966" formatCode="General">
                  <c:v>19.966000000000001</c:v>
                </c:pt>
                <c:pt idx="19967" formatCode="General">
                  <c:v>19.966999999999999</c:v>
                </c:pt>
                <c:pt idx="19968" formatCode="General">
                  <c:v>19.968</c:v>
                </c:pt>
                <c:pt idx="19969" formatCode="General">
                  <c:v>19.969000000000001</c:v>
                </c:pt>
                <c:pt idx="19970" formatCode="General">
                  <c:v>19.97</c:v>
                </c:pt>
                <c:pt idx="19971" formatCode="General">
                  <c:v>19.971</c:v>
                </c:pt>
                <c:pt idx="19972" formatCode="General">
                  <c:v>19.972000000000001</c:v>
                </c:pt>
                <c:pt idx="19973" formatCode="General">
                  <c:v>19.972999999999999</c:v>
                </c:pt>
                <c:pt idx="19974" formatCode="General">
                  <c:v>19.974</c:v>
                </c:pt>
                <c:pt idx="19975" formatCode="General">
                  <c:v>19.975000000000001</c:v>
                </c:pt>
                <c:pt idx="19976" formatCode="General">
                  <c:v>19.975999999999999</c:v>
                </c:pt>
                <c:pt idx="19977" formatCode="General">
                  <c:v>19.977</c:v>
                </c:pt>
                <c:pt idx="19978" formatCode="General">
                  <c:v>19.978000000000002</c:v>
                </c:pt>
                <c:pt idx="19979" formatCode="General">
                  <c:v>19.978999999999999</c:v>
                </c:pt>
                <c:pt idx="19980" formatCode="General">
                  <c:v>19.98</c:v>
                </c:pt>
                <c:pt idx="19981" formatCode="General">
                  <c:v>19.981000000000002</c:v>
                </c:pt>
                <c:pt idx="19982" formatCode="General">
                  <c:v>19.981999999999999</c:v>
                </c:pt>
                <c:pt idx="19983" formatCode="General">
                  <c:v>19.983000000000001</c:v>
                </c:pt>
                <c:pt idx="19984" formatCode="General">
                  <c:v>19.984000000000002</c:v>
                </c:pt>
                <c:pt idx="19985" formatCode="General">
                  <c:v>19.984999999999999</c:v>
                </c:pt>
                <c:pt idx="19986" formatCode="General">
                  <c:v>19.986000000000001</c:v>
                </c:pt>
                <c:pt idx="19987" formatCode="General">
                  <c:v>19.986999999999998</c:v>
                </c:pt>
                <c:pt idx="19988" formatCode="General">
                  <c:v>19.988</c:v>
                </c:pt>
                <c:pt idx="19989" formatCode="General">
                  <c:v>19.989000000000001</c:v>
                </c:pt>
                <c:pt idx="19990" formatCode="General">
                  <c:v>19.989999999999998</c:v>
                </c:pt>
                <c:pt idx="19991" formatCode="General">
                  <c:v>19.991</c:v>
                </c:pt>
                <c:pt idx="19992" formatCode="General">
                  <c:v>19.992000000000001</c:v>
                </c:pt>
                <c:pt idx="19993" formatCode="General">
                  <c:v>19.992999999999999</c:v>
                </c:pt>
                <c:pt idx="19994" formatCode="General">
                  <c:v>19.994</c:v>
                </c:pt>
                <c:pt idx="19995" formatCode="General">
                  <c:v>19.995000000000001</c:v>
                </c:pt>
                <c:pt idx="19996" formatCode="General">
                  <c:v>19.995999999999999</c:v>
                </c:pt>
                <c:pt idx="19997" formatCode="General">
                  <c:v>19.997</c:v>
                </c:pt>
                <c:pt idx="19998" formatCode="General">
                  <c:v>19.998000000000001</c:v>
                </c:pt>
                <c:pt idx="19999" formatCode="General">
                  <c:v>19.998999999999999</c:v>
                </c:pt>
                <c:pt idx="20000" formatCode="General">
                  <c:v>20</c:v>
                </c:pt>
                <c:pt idx="20001" formatCode="General">
                  <c:v>20.001000000000001</c:v>
                </c:pt>
                <c:pt idx="20002" formatCode="General">
                  <c:v>20.001999999999999</c:v>
                </c:pt>
                <c:pt idx="20003" formatCode="General">
                  <c:v>20.003</c:v>
                </c:pt>
                <c:pt idx="20004" formatCode="General">
                  <c:v>20.004000000000001</c:v>
                </c:pt>
                <c:pt idx="20005" formatCode="General">
                  <c:v>20.004999999999999</c:v>
                </c:pt>
                <c:pt idx="20006" formatCode="General">
                  <c:v>20.006</c:v>
                </c:pt>
                <c:pt idx="20007" formatCode="General">
                  <c:v>20.007000000000001</c:v>
                </c:pt>
                <c:pt idx="20008" formatCode="General">
                  <c:v>20.007999999999999</c:v>
                </c:pt>
                <c:pt idx="20009" formatCode="General">
                  <c:v>20.009</c:v>
                </c:pt>
                <c:pt idx="20010" formatCode="General">
                  <c:v>20.010000000000002</c:v>
                </c:pt>
                <c:pt idx="20011" formatCode="General">
                  <c:v>20.010999999999999</c:v>
                </c:pt>
                <c:pt idx="20012" formatCode="General">
                  <c:v>20.012</c:v>
                </c:pt>
                <c:pt idx="20013" formatCode="General">
                  <c:v>20.013000000000002</c:v>
                </c:pt>
                <c:pt idx="20014" formatCode="General">
                  <c:v>20.013999999999999</c:v>
                </c:pt>
                <c:pt idx="20015" formatCode="General">
                  <c:v>20.015000000000001</c:v>
                </c:pt>
                <c:pt idx="20016" formatCode="General">
                  <c:v>20.015999999999998</c:v>
                </c:pt>
                <c:pt idx="20017" formatCode="General">
                  <c:v>20.016999999999999</c:v>
                </c:pt>
                <c:pt idx="20018" formatCode="General">
                  <c:v>20.018000000000001</c:v>
                </c:pt>
                <c:pt idx="20019" formatCode="General">
                  <c:v>20.018999999999998</c:v>
                </c:pt>
                <c:pt idx="20020" formatCode="General">
                  <c:v>20.02</c:v>
                </c:pt>
                <c:pt idx="20021" formatCode="General">
                  <c:v>20.021000000000001</c:v>
                </c:pt>
                <c:pt idx="20022" formatCode="General">
                  <c:v>20.021999999999998</c:v>
                </c:pt>
                <c:pt idx="20023" formatCode="General">
                  <c:v>20.023</c:v>
                </c:pt>
                <c:pt idx="20024" formatCode="General">
                  <c:v>20.024000000000001</c:v>
                </c:pt>
                <c:pt idx="20025" formatCode="General">
                  <c:v>20.024999999999999</c:v>
                </c:pt>
                <c:pt idx="20026" formatCode="General">
                  <c:v>20.026</c:v>
                </c:pt>
                <c:pt idx="20027" formatCode="General">
                  <c:v>20.027000000000001</c:v>
                </c:pt>
                <c:pt idx="20028" formatCode="General">
                  <c:v>20.027999999999999</c:v>
                </c:pt>
                <c:pt idx="20029" formatCode="General">
                  <c:v>20.029</c:v>
                </c:pt>
                <c:pt idx="20030" formatCode="General">
                  <c:v>20.03</c:v>
                </c:pt>
                <c:pt idx="20031" formatCode="General">
                  <c:v>20.030999999999999</c:v>
                </c:pt>
                <c:pt idx="20032" formatCode="General">
                  <c:v>20.032</c:v>
                </c:pt>
                <c:pt idx="20033" formatCode="General">
                  <c:v>20.033000000000001</c:v>
                </c:pt>
                <c:pt idx="20034" formatCode="General">
                  <c:v>20.033999999999999</c:v>
                </c:pt>
                <c:pt idx="20035" formatCode="General">
                  <c:v>20.035</c:v>
                </c:pt>
                <c:pt idx="20036" formatCode="General">
                  <c:v>20.036000000000001</c:v>
                </c:pt>
                <c:pt idx="20037" formatCode="General">
                  <c:v>20.036999999999999</c:v>
                </c:pt>
                <c:pt idx="20038" formatCode="General">
                  <c:v>20.038</c:v>
                </c:pt>
                <c:pt idx="20039" formatCode="General">
                  <c:v>20.039000000000001</c:v>
                </c:pt>
                <c:pt idx="20040" formatCode="General">
                  <c:v>20.04</c:v>
                </c:pt>
                <c:pt idx="20041" formatCode="General">
                  <c:v>20.041</c:v>
                </c:pt>
                <c:pt idx="20042" formatCode="General">
                  <c:v>20.042000000000002</c:v>
                </c:pt>
                <c:pt idx="20043" formatCode="General">
                  <c:v>20.042999999999999</c:v>
                </c:pt>
                <c:pt idx="20044" formatCode="General">
                  <c:v>20.044</c:v>
                </c:pt>
                <c:pt idx="20045" formatCode="General">
                  <c:v>20.045000000000002</c:v>
                </c:pt>
                <c:pt idx="20046" formatCode="General">
                  <c:v>20.045999999999999</c:v>
                </c:pt>
                <c:pt idx="20047" formatCode="General">
                  <c:v>20.047000000000001</c:v>
                </c:pt>
                <c:pt idx="20048" formatCode="General">
                  <c:v>20.047999999999998</c:v>
                </c:pt>
                <c:pt idx="20049" formatCode="General">
                  <c:v>20.048999999999999</c:v>
                </c:pt>
                <c:pt idx="20050" formatCode="General">
                  <c:v>20.05</c:v>
                </c:pt>
                <c:pt idx="20051" formatCode="General">
                  <c:v>20.050999999999998</c:v>
                </c:pt>
                <c:pt idx="20052" formatCode="General">
                  <c:v>20.052</c:v>
                </c:pt>
                <c:pt idx="20053" formatCode="General">
                  <c:v>20.053000000000001</c:v>
                </c:pt>
                <c:pt idx="20054" formatCode="General">
                  <c:v>20.053999999999998</c:v>
                </c:pt>
                <c:pt idx="20055" formatCode="General">
                  <c:v>20.055</c:v>
                </c:pt>
                <c:pt idx="20056" formatCode="General">
                  <c:v>20.056000000000001</c:v>
                </c:pt>
                <c:pt idx="20057" formatCode="General">
                  <c:v>20.056999999999999</c:v>
                </c:pt>
                <c:pt idx="20058" formatCode="General">
                  <c:v>20.058</c:v>
                </c:pt>
                <c:pt idx="20059" formatCode="General">
                  <c:v>20.059000000000001</c:v>
                </c:pt>
                <c:pt idx="20060" formatCode="General">
                  <c:v>20.059999999999999</c:v>
                </c:pt>
                <c:pt idx="20061" formatCode="General">
                  <c:v>20.061</c:v>
                </c:pt>
                <c:pt idx="20062" formatCode="General">
                  <c:v>20.062000000000001</c:v>
                </c:pt>
                <c:pt idx="20063" formatCode="General">
                  <c:v>20.062999999999999</c:v>
                </c:pt>
                <c:pt idx="20064" formatCode="General">
                  <c:v>20.064</c:v>
                </c:pt>
                <c:pt idx="20065" formatCode="General">
                  <c:v>20.065000000000001</c:v>
                </c:pt>
                <c:pt idx="20066" formatCode="General">
                  <c:v>20.065999999999999</c:v>
                </c:pt>
                <c:pt idx="20067" formatCode="General">
                  <c:v>20.067</c:v>
                </c:pt>
                <c:pt idx="20068" formatCode="General">
                  <c:v>20.068000000000001</c:v>
                </c:pt>
                <c:pt idx="20069" formatCode="General">
                  <c:v>20.068999999999999</c:v>
                </c:pt>
                <c:pt idx="20070" formatCode="General">
                  <c:v>20.07</c:v>
                </c:pt>
                <c:pt idx="20071" formatCode="General">
                  <c:v>20.071000000000002</c:v>
                </c:pt>
                <c:pt idx="20072" formatCode="General">
                  <c:v>20.071999999999999</c:v>
                </c:pt>
                <c:pt idx="20073" formatCode="General">
                  <c:v>20.073</c:v>
                </c:pt>
                <c:pt idx="20074" formatCode="General">
                  <c:v>20.074000000000002</c:v>
                </c:pt>
                <c:pt idx="20075" formatCode="General">
                  <c:v>20.074999999999999</c:v>
                </c:pt>
                <c:pt idx="20076" formatCode="General">
                  <c:v>20.076000000000001</c:v>
                </c:pt>
                <c:pt idx="20077" formatCode="General">
                  <c:v>20.077000000000002</c:v>
                </c:pt>
                <c:pt idx="20078" formatCode="General">
                  <c:v>20.077999999999999</c:v>
                </c:pt>
                <c:pt idx="20079" formatCode="General">
                  <c:v>20.079000000000001</c:v>
                </c:pt>
                <c:pt idx="20080" formatCode="General">
                  <c:v>20.079999999999998</c:v>
                </c:pt>
                <c:pt idx="20081" formatCode="General">
                  <c:v>20.081</c:v>
                </c:pt>
                <c:pt idx="20082" formatCode="General">
                  <c:v>20.082000000000001</c:v>
                </c:pt>
                <c:pt idx="20083" formatCode="General">
                  <c:v>20.082999999999998</c:v>
                </c:pt>
                <c:pt idx="20084" formatCode="General">
                  <c:v>20.084</c:v>
                </c:pt>
                <c:pt idx="20085" formatCode="General">
                  <c:v>20.085000000000001</c:v>
                </c:pt>
                <c:pt idx="20086" formatCode="General">
                  <c:v>20.085999999999999</c:v>
                </c:pt>
                <c:pt idx="20087" formatCode="General">
                  <c:v>20.087</c:v>
                </c:pt>
                <c:pt idx="20088" formatCode="General">
                  <c:v>20.088000000000001</c:v>
                </c:pt>
                <c:pt idx="20089" formatCode="General">
                  <c:v>20.088999999999999</c:v>
                </c:pt>
                <c:pt idx="20090" formatCode="General">
                  <c:v>20.09</c:v>
                </c:pt>
                <c:pt idx="20091" formatCode="General">
                  <c:v>20.091000000000001</c:v>
                </c:pt>
                <c:pt idx="20092" formatCode="General">
                  <c:v>20.091999999999999</c:v>
                </c:pt>
                <c:pt idx="20093" formatCode="General">
                  <c:v>20.093</c:v>
                </c:pt>
                <c:pt idx="20094" formatCode="General">
                  <c:v>20.094000000000001</c:v>
                </c:pt>
                <c:pt idx="20095" formatCode="General">
                  <c:v>20.094999999999999</c:v>
                </c:pt>
                <c:pt idx="20096" formatCode="General">
                  <c:v>20.096</c:v>
                </c:pt>
                <c:pt idx="20097" formatCode="General">
                  <c:v>20.097000000000001</c:v>
                </c:pt>
                <c:pt idx="20098" formatCode="General">
                  <c:v>20.097999999999999</c:v>
                </c:pt>
                <c:pt idx="20099" formatCode="General">
                  <c:v>20.099</c:v>
                </c:pt>
                <c:pt idx="20100" formatCode="General">
                  <c:v>20.100000000000001</c:v>
                </c:pt>
                <c:pt idx="20101" formatCode="General">
                  <c:v>20.100999999999999</c:v>
                </c:pt>
                <c:pt idx="20102" formatCode="General">
                  <c:v>20.102</c:v>
                </c:pt>
                <c:pt idx="20103" formatCode="General">
                  <c:v>20.103000000000002</c:v>
                </c:pt>
                <c:pt idx="20104" formatCode="General">
                  <c:v>20.103999999999999</c:v>
                </c:pt>
                <c:pt idx="20105" formatCode="General">
                  <c:v>20.105</c:v>
                </c:pt>
                <c:pt idx="20106" formatCode="General">
                  <c:v>20.106000000000002</c:v>
                </c:pt>
                <c:pt idx="20107" formatCode="General">
                  <c:v>20.106999999999999</c:v>
                </c:pt>
                <c:pt idx="20108" formatCode="General">
                  <c:v>20.108000000000001</c:v>
                </c:pt>
                <c:pt idx="20109" formatCode="General">
                  <c:v>20.109000000000002</c:v>
                </c:pt>
                <c:pt idx="20110" formatCode="General">
                  <c:v>20.11</c:v>
                </c:pt>
                <c:pt idx="20111" formatCode="General">
                  <c:v>20.111000000000001</c:v>
                </c:pt>
                <c:pt idx="20112" formatCode="General">
                  <c:v>20.111999999999998</c:v>
                </c:pt>
                <c:pt idx="20113" formatCode="General">
                  <c:v>20.113</c:v>
                </c:pt>
                <c:pt idx="20114" formatCode="General">
                  <c:v>20.114000000000001</c:v>
                </c:pt>
                <c:pt idx="20115" formatCode="General">
                  <c:v>20.114999999999998</c:v>
                </c:pt>
                <c:pt idx="20116" formatCode="General">
                  <c:v>20.116</c:v>
                </c:pt>
                <c:pt idx="20117" formatCode="General">
                  <c:v>20.117000000000001</c:v>
                </c:pt>
                <c:pt idx="20118" formatCode="General">
                  <c:v>20.117999999999999</c:v>
                </c:pt>
                <c:pt idx="20119" formatCode="General">
                  <c:v>20.119</c:v>
                </c:pt>
                <c:pt idx="20120" formatCode="General">
                  <c:v>20.12</c:v>
                </c:pt>
                <c:pt idx="20121" formatCode="General">
                  <c:v>20.120999999999999</c:v>
                </c:pt>
                <c:pt idx="20122" formatCode="General">
                  <c:v>20.122</c:v>
                </c:pt>
                <c:pt idx="20123" formatCode="General">
                  <c:v>20.123000000000001</c:v>
                </c:pt>
                <c:pt idx="20124" formatCode="General">
                  <c:v>20.123999999999999</c:v>
                </c:pt>
                <c:pt idx="20125" formatCode="General">
                  <c:v>20.125</c:v>
                </c:pt>
                <c:pt idx="20126" formatCode="General">
                  <c:v>20.126000000000001</c:v>
                </c:pt>
                <c:pt idx="20127" formatCode="General">
                  <c:v>20.126999999999999</c:v>
                </c:pt>
                <c:pt idx="20128" formatCode="General">
                  <c:v>20.128</c:v>
                </c:pt>
                <c:pt idx="20129" formatCode="General">
                  <c:v>20.129000000000001</c:v>
                </c:pt>
                <c:pt idx="20130" formatCode="General">
                  <c:v>20.13</c:v>
                </c:pt>
                <c:pt idx="20131" formatCode="General">
                  <c:v>20.131</c:v>
                </c:pt>
                <c:pt idx="20132" formatCode="General">
                  <c:v>20.132000000000001</c:v>
                </c:pt>
                <c:pt idx="20133" formatCode="General">
                  <c:v>20.132999999999999</c:v>
                </c:pt>
                <c:pt idx="20134" formatCode="General">
                  <c:v>20.134</c:v>
                </c:pt>
                <c:pt idx="20135" formatCode="General">
                  <c:v>20.135000000000002</c:v>
                </c:pt>
                <c:pt idx="20136" formatCode="General">
                  <c:v>20.135999999999999</c:v>
                </c:pt>
                <c:pt idx="20137" formatCode="General">
                  <c:v>20.137</c:v>
                </c:pt>
                <c:pt idx="20138" formatCode="General">
                  <c:v>20.138000000000002</c:v>
                </c:pt>
                <c:pt idx="20139" formatCode="General">
                  <c:v>20.138999999999999</c:v>
                </c:pt>
                <c:pt idx="20140" formatCode="General">
                  <c:v>20.14</c:v>
                </c:pt>
                <c:pt idx="20141" formatCode="General">
                  <c:v>20.140999999999998</c:v>
                </c:pt>
                <c:pt idx="20142" formatCode="General">
                  <c:v>20.141999999999999</c:v>
                </c:pt>
                <c:pt idx="20143" formatCode="General">
                  <c:v>20.143000000000001</c:v>
                </c:pt>
                <c:pt idx="20144" formatCode="General">
                  <c:v>20.143999999999998</c:v>
                </c:pt>
                <c:pt idx="20145" formatCode="General">
                  <c:v>20.145</c:v>
                </c:pt>
                <c:pt idx="20146" formatCode="General">
                  <c:v>20.146000000000001</c:v>
                </c:pt>
                <c:pt idx="20147" formatCode="General">
                  <c:v>20.146999999999998</c:v>
                </c:pt>
                <c:pt idx="20148" formatCode="General">
                  <c:v>20.148</c:v>
                </c:pt>
                <c:pt idx="20149" formatCode="General">
                  <c:v>20.149000000000001</c:v>
                </c:pt>
                <c:pt idx="20150" formatCode="General">
                  <c:v>20.149999999999999</c:v>
                </c:pt>
                <c:pt idx="20151" formatCode="General">
                  <c:v>20.151</c:v>
                </c:pt>
                <c:pt idx="20152" formatCode="General">
                  <c:v>20.152000000000001</c:v>
                </c:pt>
                <c:pt idx="20153" formatCode="General">
                  <c:v>20.152999999999999</c:v>
                </c:pt>
                <c:pt idx="20154" formatCode="General">
                  <c:v>20.154</c:v>
                </c:pt>
                <c:pt idx="20155" formatCode="General">
                  <c:v>20.155000000000001</c:v>
                </c:pt>
                <c:pt idx="20156" formatCode="General">
                  <c:v>20.155999999999999</c:v>
                </c:pt>
                <c:pt idx="20157" formatCode="General">
                  <c:v>20.157</c:v>
                </c:pt>
                <c:pt idx="20158" formatCode="General">
                  <c:v>20.158000000000001</c:v>
                </c:pt>
                <c:pt idx="20159" formatCode="General">
                  <c:v>20.158999999999999</c:v>
                </c:pt>
                <c:pt idx="20160" formatCode="General">
                  <c:v>20.16</c:v>
                </c:pt>
                <c:pt idx="20161" formatCode="General">
                  <c:v>20.161000000000001</c:v>
                </c:pt>
                <c:pt idx="20162" formatCode="General">
                  <c:v>20.161999999999999</c:v>
                </c:pt>
                <c:pt idx="20163" formatCode="General">
                  <c:v>20.163</c:v>
                </c:pt>
                <c:pt idx="20164" formatCode="General">
                  <c:v>20.164000000000001</c:v>
                </c:pt>
                <c:pt idx="20165" formatCode="General">
                  <c:v>20.164999999999999</c:v>
                </c:pt>
                <c:pt idx="20166" formatCode="General">
                  <c:v>20.166</c:v>
                </c:pt>
                <c:pt idx="20167" formatCode="General">
                  <c:v>20.167000000000002</c:v>
                </c:pt>
                <c:pt idx="20168" formatCode="General">
                  <c:v>20.167999999999999</c:v>
                </c:pt>
                <c:pt idx="20169" formatCode="General">
                  <c:v>20.169</c:v>
                </c:pt>
                <c:pt idx="20170" formatCode="General">
                  <c:v>20.170000000000002</c:v>
                </c:pt>
                <c:pt idx="20171" formatCode="General">
                  <c:v>20.170999999999999</c:v>
                </c:pt>
                <c:pt idx="20172" formatCode="General">
                  <c:v>20.172000000000001</c:v>
                </c:pt>
                <c:pt idx="20173" formatCode="General">
                  <c:v>20.172999999999998</c:v>
                </c:pt>
                <c:pt idx="20174" formatCode="General">
                  <c:v>20.173999999999999</c:v>
                </c:pt>
                <c:pt idx="20175" formatCode="General">
                  <c:v>20.175000000000001</c:v>
                </c:pt>
                <c:pt idx="20176" formatCode="General">
                  <c:v>20.175999999999998</c:v>
                </c:pt>
                <c:pt idx="20177" formatCode="General">
                  <c:v>20.177</c:v>
                </c:pt>
                <c:pt idx="20178" formatCode="General">
                  <c:v>20.178000000000001</c:v>
                </c:pt>
                <c:pt idx="20179" formatCode="General">
                  <c:v>20.178999999999998</c:v>
                </c:pt>
                <c:pt idx="20180" formatCode="General">
                  <c:v>20.18</c:v>
                </c:pt>
                <c:pt idx="20181" formatCode="General">
                  <c:v>20.181000000000001</c:v>
                </c:pt>
                <c:pt idx="20182" formatCode="General">
                  <c:v>20.181999999999999</c:v>
                </c:pt>
                <c:pt idx="20183" formatCode="General">
                  <c:v>20.183</c:v>
                </c:pt>
                <c:pt idx="20184" formatCode="General">
                  <c:v>20.184000000000001</c:v>
                </c:pt>
                <c:pt idx="20185" formatCode="General">
                  <c:v>20.184999999999999</c:v>
                </c:pt>
                <c:pt idx="20186" formatCode="General">
                  <c:v>20.186</c:v>
                </c:pt>
                <c:pt idx="20187" formatCode="General">
                  <c:v>20.187000000000001</c:v>
                </c:pt>
                <c:pt idx="20188" formatCode="General">
                  <c:v>20.187999999999999</c:v>
                </c:pt>
                <c:pt idx="20189" formatCode="General">
                  <c:v>20.189</c:v>
                </c:pt>
                <c:pt idx="20190" formatCode="General">
                  <c:v>20.190000000000001</c:v>
                </c:pt>
                <c:pt idx="20191" formatCode="General">
                  <c:v>20.190999999999999</c:v>
                </c:pt>
                <c:pt idx="20192" formatCode="General">
                  <c:v>20.192</c:v>
                </c:pt>
                <c:pt idx="20193" formatCode="General">
                  <c:v>20.193000000000001</c:v>
                </c:pt>
                <c:pt idx="20194" formatCode="General">
                  <c:v>20.193999999999999</c:v>
                </c:pt>
                <c:pt idx="20195" formatCode="General">
                  <c:v>20.195</c:v>
                </c:pt>
                <c:pt idx="20196" formatCode="General">
                  <c:v>20.196000000000002</c:v>
                </c:pt>
                <c:pt idx="20197" formatCode="General">
                  <c:v>20.196999999999999</c:v>
                </c:pt>
                <c:pt idx="20198" formatCode="General">
                  <c:v>20.198</c:v>
                </c:pt>
                <c:pt idx="20199" formatCode="General">
                  <c:v>20.199000000000002</c:v>
                </c:pt>
                <c:pt idx="20200" formatCode="General">
                  <c:v>20.2</c:v>
                </c:pt>
                <c:pt idx="20201" formatCode="General">
                  <c:v>20.201000000000001</c:v>
                </c:pt>
                <c:pt idx="20202" formatCode="General">
                  <c:v>20.202000000000002</c:v>
                </c:pt>
                <c:pt idx="20203" formatCode="General">
                  <c:v>20.202999999999999</c:v>
                </c:pt>
                <c:pt idx="20204" formatCode="General">
                  <c:v>20.204000000000001</c:v>
                </c:pt>
                <c:pt idx="20205" formatCode="General">
                  <c:v>20.204999999999998</c:v>
                </c:pt>
                <c:pt idx="20206" formatCode="General">
                  <c:v>20.206</c:v>
                </c:pt>
                <c:pt idx="20207" formatCode="General">
                  <c:v>20.207000000000001</c:v>
                </c:pt>
                <c:pt idx="20208" formatCode="General">
                  <c:v>20.207999999999998</c:v>
                </c:pt>
                <c:pt idx="20209" formatCode="General">
                  <c:v>20.209</c:v>
                </c:pt>
                <c:pt idx="20210" formatCode="General">
                  <c:v>20.21</c:v>
                </c:pt>
                <c:pt idx="20211" formatCode="General">
                  <c:v>20.210999999999999</c:v>
                </c:pt>
                <c:pt idx="20212" formatCode="General">
                  <c:v>20.212</c:v>
                </c:pt>
                <c:pt idx="20213" formatCode="General">
                  <c:v>20.213000000000001</c:v>
                </c:pt>
                <c:pt idx="20214" formatCode="General">
                  <c:v>20.213999999999999</c:v>
                </c:pt>
                <c:pt idx="20215" formatCode="General">
                  <c:v>20.215</c:v>
                </c:pt>
                <c:pt idx="20216" formatCode="General">
                  <c:v>20.216000000000001</c:v>
                </c:pt>
                <c:pt idx="20217" formatCode="General">
                  <c:v>20.216999999999999</c:v>
                </c:pt>
                <c:pt idx="20218" formatCode="General">
                  <c:v>20.218</c:v>
                </c:pt>
                <c:pt idx="20219" formatCode="General">
                  <c:v>20.219000000000001</c:v>
                </c:pt>
                <c:pt idx="20220" formatCode="General">
                  <c:v>20.22</c:v>
                </c:pt>
                <c:pt idx="20221" formatCode="General">
                  <c:v>20.221</c:v>
                </c:pt>
                <c:pt idx="20222" formatCode="General">
                  <c:v>20.222000000000001</c:v>
                </c:pt>
                <c:pt idx="20223" formatCode="General">
                  <c:v>20.222999999999999</c:v>
                </c:pt>
                <c:pt idx="20224" formatCode="General">
                  <c:v>20.224</c:v>
                </c:pt>
                <c:pt idx="20225" formatCode="General">
                  <c:v>20.225000000000001</c:v>
                </c:pt>
                <c:pt idx="20226" formatCode="General">
                  <c:v>20.225999999999999</c:v>
                </c:pt>
                <c:pt idx="20227" formatCode="General">
                  <c:v>20.227</c:v>
                </c:pt>
                <c:pt idx="20228" formatCode="General">
                  <c:v>20.228000000000002</c:v>
                </c:pt>
                <c:pt idx="20229" formatCode="General">
                  <c:v>20.228999999999999</c:v>
                </c:pt>
                <c:pt idx="20230" formatCode="General">
                  <c:v>20.23</c:v>
                </c:pt>
                <c:pt idx="20231" formatCode="General">
                  <c:v>20.231000000000002</c:v>
                </c:pt>
                <c:pt idx="20232" formatCode="General">
                  <c:v>20.231999999999999</c:v>
                </c:pt>
                <c:pt idx="20233" formatCode="General">
                  <c:v>20.233000000000001</c:v>
                </c:pt>
                <c:pt idx="20234" formatCode="General">
                  <c:v>20.234000000000002</c:v>
                </c:pt>
                <c:pt idx="20235" formatCode="General">
                  <c:v>20.234999999999999</c:v>
                </c:pt>
                <c:pt idx="20236" formatCode="General">
                  <c:v>20.236000000000001</c:v>
                </c:pt>
                <c:pt idx="20237" formatCode="General">
                  <c:v>20.236999999999998</c:v>
                </c:pt>
                <c:pt idx="20238" formatCode="General">
                  <c:v>20.238</c:v>
                </c:pt>
                <c:pt idx="20239" formatCode="General">
                  <c:v>20.239000000000001</c:v>
                </c:pt>
                <c:pt idx="20240" formatCode="General">
                  <c:v>20.239999999999998</c:v>
                </c:pt>
                <c:pt idx="20241" formatCode="General">
                  <c:v>20.241</c:v>
                </c:pt>
                <c:pt idx="20242" formatCode="General">
                  <c:v>20.242000000000001</c:v>
                </c:pt>
                <c:pt idx="20243" formatCode="General">
                  <c:v>20.242999999999999</c:v>
                </c:pt>
                <c:pt idx="20244" formatCode="General">
                  <c:v>20.244</c:v>
                </c:pt>
                <c:pt idx="20245" formatCode="General">
                  <c:v>20.245000000000001</c:v>
                </c:pt>
                <c:pt idx="20246" formatCode="General">
                  <c:v>20.245999999999999</c:v>
                </c:pt>
                <c:pt idx="20247" formatCode="General">
                  <c:v>20.247</c:v>
                </c:pt>
                <c:pt idx="20248" formatCode="General">
                  <c:v>20.248000000000001</c:v>
                </c:pt>
                <c:pt idx="20249" formatCode="General">
                  <c:v>20.248999999999999</c:v>
                </c:pt>
                <c:pt idx="20250" formatCode="General">
                  <c:v>20.25</c:v>
                </c:pt>
                <c:pt idx="20251" formatCode="General">
                  <c:v>20.251000000000001</c:v>
                </c:pt>
                <c:pt idx="20252" formatCode="General">
                  <c:v>20.251999999999999</c:v>
                </c:pt>
                <c:pt idx="20253" formatCode="General">
                  <c:v>20.253</c:v>
                </c:pt>
                <c:pt idx="20254" formatCode="General">
                  <c:v>20.254000000000001</c:v>
                </c:pt>
                <c:pt idx="20255" formatCode="General">
                  <c:v>20.254999999999999</c:v>
                </c:pt>
                <c:pt idx="20256" formatCode="General">
                  <c:v>20.256</c:v>
                </c:pt>
                <c:pt idx="20257" formatCode="General">
                  <c:v>20.257000000000001</c:v>
                </c:pt>
                <c:pt idx="20258" formatCode="General">
                  <c:v>20.257999999999999</c:v>
                </c:pt>
                <c:pt idx="20259" formatCode="General">
                  <c:v>20.259</c:v>
                </c:pt>
                <c:pt idx="20260" formatCode="General">
                  <c:v>20.260000000000002</c:v>
                </c:pt>
                <c:pt idx="20261" formatCode="General">
                  <c:v>20.260999999999999</c:v>
                </c:pt>
                <c:pt idx="20262" formatCode="General">
                  <c:v>20.262</c:v>
                </c:pt>
                <c:pt idx="20263" formatCode="General">
                  <c:v>20.263000000000002</c:v>
                </c:pt>
                <c:pt idx="20264" formatCode="General">
                  <c:v>20.263999999999999</c:v>
                </c:pt>
                <c:pt idx="20265" formatCode="General">
                  <c:v>20.265000000000001</c:v>
                </c:pt>
                <c:pt idx="20266" formatCode="General">
                  <c:v>20.265999999999998</c:v>
                </c:pt>
                <c:pt idx="20267" formatCode="General">
                  <c:v>20.266999999999999</c:v>
                </c:pt>
                <c:pt idx="20268" formatCode="General">
                  <c:v>20.268000000000001</c:v>
                </c:pt>
                <c:pt idx="20269" formatCode="General">
                  <c:v>20.268999999999998</c:v>
                </c:pt>
                <c:pt idx="20270" formatCode="General">
                  <c:v>20.27</c:v>
                </c:pt>
                <c:pt idx="20271" formatCode="General">
                  <c:v>20.271000000000001</c:v>
                </c:pt>
                <c:pt idx="20272" formatCode="General">
                  <c:v>20.271999999999998</c:v>
                </c:pt>
                <c:pt idx="20273" formatCode="General">
                  <c:v>20.273</c:v>
                </c:pt>
                <c:pt idx="20274" formatCode="General">
                  <c:v>20.274000000000001</c:v>
                </c:pt>
                <c:pt idx="20275" formatCode="General">
                  <c:v>20.274999999999999</c:v>
                </c:pt>
                <c:pt idx="20276" formatCode="General">
                  <c:v>20.276</c:v>
                </c:pt>
                <c:pt idx="20277" formatCode="General">
                  <c:v>20.277000000000001</c:v>
                </c:pt>
                <c:pt idx="20278" formatCode="General">
                  <c:v>20.277999999999999</c:v>
                </c:pt>
                <c:pt idx="20279" formatCode="General">
                  <c:v>20.279</c:v>
                </c:pt>
                <c:pt idx="20280" formatCode="General">
                  <c:v>20.28</c:v>
                </c:pt>
                <c:pt idx="20281" formatCode="General">
                  <c:v>20.280999999999999</c:v>
                </c:pt>
                <c:pt idx="20282" formatCode="General">
                  <c:v>20.282</c:v>
                </c:pt>
                <c:pt idx="20283" formatCode="General">
                  <c:v>20.283000000000001</c:v>
                </c:pt>
                <c:pt idx="20284" formatCode="General">
                  <c:v>20.283999999999999</c:v>
                </c:pt>
                <c:pt idx="20285" formatCode="General">
                  <c:v>20.285</c:v>
                </c:pt>
                <c:pt idx="20286" formatCode="General">
                  <c:v>20.286000000000001</c:v>
                </c:pt>
                <c:pt idx="20287" formatCode="General">
                  <c:v>20.286999999999999</c:v>
                </c:pt>
                <c:pt idx="20288" formatCode="General">
                  <c:v>20.288</c:v>
                </c:pt>
                <c:pt idx="20289" formatCode="General">
                  <c:v>20.289000000000001</c:v>
                </c:pt>
                <c:pt idx="20290" formatCode="General">
                  <c:v>20.29</c:v>
                </c:pt>
                <c:pt idx="20291" formatCode="General">
                  <c:v>20.291</c:v>
                </c:pt>
                <c:pt idx="20292" formatCode="General">
                  <c:v>20.292000000000002</c:v>
                </c:pt>
                <c:pt idx="20293" formatCode="General">
                  <c:v>20.292999999999999</c:v>
                </c:pt>
                <c:pt idx="20294" formatCode="General">
                  <c:v>20.294</c:v>
                </c:pt>
                <c:pt idx="20295" formatCode="General">
                  <c:v>20.295000000000002</c:v>
                </c:pt>
                <c:pt idx="20296" formatCode="General">
                  <c:v>20.295999999999999</c:v>
                </c:pt>
                <c:pt idx="20297" formatCode="General">
                  <c:v>20.297000000000001</c:v>
                </c:pt>
                <c:pt idx="20298" formatCode="General">
                  <c:v>20.297999999999998</c:v>
                </c:pt>
                <c:pt idx="20299" formatCode="General">
                  <c:v>20.298999999999999</c:v>
                </c:pt>
                <c:pt idx="20300" formatCode="General">
                  <c:v>20.3</c:v>
                </c:pt>
                <c:pt idx="20301" formatCode="General">
                  <c:v>20.300999999999998</c:v>
                </c:pt>
                <c:pt idx="20302" formatCode="General">
                  <c:v>20.302</c:v>
                </c:pt>
                <c:pt idx="20303" formatCode="General">
                  <c:v>20.303000000000001</c:v>
                </c:pt>
                <c:pt idx="20304" formatCode="General">
                  <c:v>20.303999999999998</c:v>
                </c:pt>
                <c:pt idx="20305" formatCode="General">
                  <c:v>20.305</c:v>
                </c:pt>
                <c:pt idx="20306" formatCode="General">
                  <c:v>20.306000000000001</c:v>
                </c:pt>
                <c:pt idx="20307" formatCode="General">
                  <c:v>20.306999999999999</c:v>
                </c:pt>
                <c:pt idx="20308" formatCode="General">
                  <c:v>20.308</c:v>
                </c:pt>
                <c:pt idx="20309" formatCode="General">
                  <c:v>20.309000000000001</c:v>
                </c:pt>
                <c:pt idx="20310" formatCode="General">
                  <c:v>20.309999999999999</c:v>
                </c:pt>
                <c:pt idx="20311" formatCode="General">
                  <c:v>20.311</c:v>
                </c:pt>
                <c:pt idx="20312" formatCode="General">
                  <c:v>20.312000000000001</c:v>
                </c:pt>
                <c:pt idx="20313" formatCode="General">
                  <c:v>20.312999999999999</c:v>
                </c:pt>
                <c:pt idx="20314" formatCode="General">
                  <c:v>20.314</c:v>
                </c:pt>
                <c:pt idx="20315" formatCode="General">
                  <c:v>20.315000000000001</c:v>
                </c:pt>
                <c:pt idx="20316" formatCode="General">
                  <c:v>20.315999999999999</c:v>
                </c:pt>
                <c:pt idx="20317" formatCode="General">
                  <c:v>20.317</c:v>
                </c:pt>
                <c:pt idx="20318" formatCode="General">
                  <c:v>20.318000000000001</c:v>
                </c:pt>
                <c:pt idx="20319" formatCode="General">
                  <c:v>20.318999999999999</c:v>
                </c:pt>
                <c:pt idx="20320" formatCode="General">
                  <c:v>20.32</c:v>
                </c:pt>
                <c:pt idx="20321" formatCode="General">
                  <c:v>20.321000000000002</c:v>
                </c:pt>
                <c:pt idx="20322" formatCode="General">
                  <c:v>20.321999999999999</c:v>
                </c:pt>
                <c:pt idx="20323" formatCode="General">
                  <c:v>20.323</c:v>
                </c:pt>
                <c:pt idx="20324" formatCode="General">
                  <c:v>20.324000000000002</c:v>
                </c:pt>
                <c:pt idx="20325" formatCode="General">
                  <c:v>20.324999999999999</c:v>
                </c:pt>
                <c:pt idx="20326" formatCode="General">
                  <c:v>20.326000000000001</c:v>
                </c:pt>
                <c:pt idx="20327" formatCode="General">
                  <c:v>20.327000000000002</c:v>
                </c:pt>
                <c:pt idx="20328" formatCode="General">
                  <c:v>20.327999999999999</c:v>
                </c:pt>
                <c:pt idx="20329" formatCode="General">
                  <c:v>20.329000000000001</c:v>
                </c:pt>
                <c:pt idx="20330" formatCode="General">
                  <c:v>20.329999999999998</c:v>
                </c:pt>
                <c:pt idx="20331" formatCode="General">
                  <c:v>20.331</c:v>
                </c:pt>
                <c:pt idx="20332" formatCode="General">
                  <c:v>20.332000000000001</c:v>
                </c:pt>
                <c:pt idx="20333" formatCode="General">
                  <c:v>20.332999999999998</c:v>
                </c:pt>
                <c:pt idx="20334" formatCode="General">
                  <c:v>20.334</c:v>
                </c:pt>
                <c:pt idx="20335" formatCode="General">
                  <c:v>20.335000000000001</c:v>
                </c:pt>
                <c:pt idx="20336" formatCode="General">
                  <c:v>20.335999999999999</c:v>
                </c:pt>
                <c:pt idx="20337" formatCode="General">
                  <c:v>20.337</c:v>
                </c:pt>
                <c:pt idx="20338" formatCode="General">
                  <c:v>20.338000000000001</c:v>
                </c:pt>
                <c:pt idx="20339" formatCode="General">
                  <c:v>20.338999999999999</c:v>
                </c:pt>
                <c:pt idx="20340" formatCode="General">
                  <c:v>20.34</c:v>
                </c:pt>
                <c:pt idx="20341" formatCode="General">
                  <c:v>20.341000000000001</c:v>
                </c:pt>
                <c:pt idx="20342" formatCode="General">
                  <c:v>20.341999999999999</c:v>
                </c:pt>
                <c:pt idx="20343" formatCode="General">
                  <c:v>20.343</c:v>
                </c:pt>
                <c:pt idx="20344" formatCode="General">
                  <c:v>20.344000000000001</c:v>
                </c:pt>
                <c:pt idx="20345" formatCode="General">
                  <c:v>20.344999999999999</c:v>
                </c:pt>
                <c:pt idx="20346" formatCode="General">
                  <c:v>20.346</c:v>
                </c:pt>
                <c:pt idx="20347" formatCode="General">
                  <c:v>20.347000000000001</c:v>
                </c:pt>
                <c:pt idx="20348" formatCode="General">
                  <c:v>20.347999999999999</c:v>
                </c:pt>
                <c:pt idx="20349" formatCode="General">
                  <c:v>20.349</c:v>
                </c:pt>
                <c:pt idx="20350" formatCode="General">
                  <c:v>20.350000000000001</c:v>
                </c:pt>
                <c:pt idx="20351" formatCode="General">
                  <c:v>20.350999999999999</c:v>
                </c:pt>
                <c:pt idx="20352" formatCode="General">
                  <c:v>20.352</c:v>
                </c:pt>
                <c:pt idx="20353" formatCode="General">
                  <c:v>20.353000000000002</c:v>
                </c:pt>
                <c:pt idx="20354" formatCode="General">
                  <c:v>20.353999999999999</c:v>
                </c:pt>
                <c:pt idx="20355" formatCode="General">
                  <c:v>20.355</c:v>
                </c:pt>
                <c:pt idx="20356" formatCode="General">
                  <c:v>20.356000000000002</c:v>
                </c:pt>
                <c:pt idx="20357" formatCode="General">
                  <c:v>20.356999999999999</c:v>
                </c:pt>
                <c:pt idx="20358" formatCode="General">
                  <c:v>20.358000000000001</c:v>
                </c:pt>
                <c:pt idx="20359" formatCode="General">
                  <c:v>20.359000000000002</c:v>
                </c:pt>
                <c:pt idx="20360" formatCode="General">
                  <c:v>20.36</c:v>
                </c:pt>
                <c:pt idx="20361" formatCode="General">
                  <c:v>20.361000000000001</c:v>
                </c:pt>
                <c:pt idx="20362" formatCode="General">
                  <c:v>20.361999999999998</c:v>
                </c:pt>
                <c:pt idx="20363" formatCode="General">
                  <c:v>20.363</c:v>
                </c:pt>
                <c:pt idx="20364" formatCode="General">
                  <c:v>20.364000000000001</c:v>
                </c:pt>
                <c:pt idx="20365" formatCode="General">
                  <c:v>20.364999999999998</c:v>
                </c:pt>
                <c:pt idx="20366" formatCode="General">
                  <c:v>20.366</c:v>
                </c:pt>
                <c:pt idx="20367" formatCode="General">
                  <c:v>20.367000000000001</c:v>
                </c:pt>
                <c:pt idx="20368" formatCode="General">
                  <c:v>20.367999999999999</c:v>
                </c:pt>
                <c:pt idx="20369" formatCode="General">
                  <c:v>20.369</c:v>
                </c:pt>
                <c:pt idx="20370" formatCode="General">
                  <c:v>20.37</c:v>
                </c:pt>
                <c:pt idx="20371" formatCode="General">
                  <c:v>20.370999999999999</c:v>
                </c:pt>
                <c:pt idx="20372" formatCode="General">
                  <c:v>20.372</c:v>
                </c:pt>
                <c:pt idx="20373" formatCode="General">
                  <c:v>20.373000000000001</c:v>
                </c:pt>
                <c:pt idx="20374" formatCode="General">
                  <c:v>20.373999999999999</c:v>
                </c:pt>
                <c:pt idx="20375" formatCode="General">
                  <c:v>20.375</c:v>
                </c:pt>
                <c:pt idx="20376" formatCode="General">
                  <c:v>20.376000000000001</c:v>
                </c:pt>
                <c:pt idx="20377" formatCode="General">
                  <c:v>20.376999999999999</c:v>
                </c:pt>
                <c:pt idx="20378" formatCode="General">
                  <c:v>20.378</c:v>
                </c:pt>
                <c:pt idx="20379" formatCode="General">
                  <c:v>20.379000000000001</c:v>
                </c:pt>
                <c:pt idx="20380" formatCode="General">
                  <c:v>20.38</c:v>
                </c:pt>
                <c:pt idx="20381" formatCode="General">
                  <c:v>20.381</c:v>
                </c:pt>
                <c:pt idx="20382" formatCode="General">
                  <c:v>20.382000000000001</c:v>
                </c:pt>
                <c:pt idx="20383" formatCode="General">
                  <c:v>20.382999999999999</c:v>
                </c:pt>
                <c:pt idx="20384" formatCode="General">
                  <c:v>20.384</c:v>
                </c:pt>
                <c:pt idx="20385" formatCode="General">
                  <c:v>20.385000000000002</c:v>
                </c:pt>
                <c:pt idx="20386" formatCode="General">
                  <c:v>20.385999999999999</c:v>
                </c:pt>
                <c:pt idx="20387" formatCode="General">
                  <c:v>20.387</c:v>
                </c:pt>
                <c:pt idx="20388" formatCode="General">
                  <c:v>20.388000000000002</c:v>
                </c:pt>
                <c:pt idx="20389" formatCode="General">
                  <c:v>20.388999999999999</c:v>
                </c:pt>
                <c:pt idx="20390" formatCode="General">
                  <c:v>20.39</c:v>
                </c:pt>
                <c:pt idx="20391" formatCode="General">
                  <c:v>20.390999999999998</c:v>
                </c:pt>
                <c:pt idx="20392" formatCode="General">
                  <c:v>20.391999999999999</c:v>
                </c:pt>
                <c:pt idx="20393" formatCode="General">
                  <c:v>20.393000000000001</c:v>
                </c:pt>
                <c:pt idx="20394" formatCode="General">
                  <c:v>20.393999999999998</c:v>
                </c:pt>
                <c:pt idx="20395" formatCode="General">
                  <c:v>20.395</c:v>
                </c:pt>
                <c:pt idx="20396" formatCode="General">
                  <c:v>20.396000000000001</c:v>
                </c:pt>
                <c:pt idx="20397" formatCode="General">
                  <c:v>20.396999999999998</c:v>
                </c:pt>
                <c:pt idx="20398" formatCode="General">
                  <c:v>20.398</c:v>
                </c:pt>
                <c:pt idx="20399" formatCode="General">
                  <c:v>20.399000000000001</c:v>
                </c:pt>
                <c:pt idx="20400" formatCode="General">
                  <c:v>20.399999999999999</c:v>
                </c:pt>
                <c:pt idx="20401" formatCode="General">
                  <c:v>20.401</c:v>
                </c:pt>
                <c:pt idx="20402" formatCode="General">
                  <c:v>20.402000000000001</c:v>
                </c:pt>
                <c:pt idx="20403" formatCode="General">
                  <c:v>20.402999999999999</c:v>
                </c:pt>
                <c:pt idx="20404" formatCode="General">
                  <c:v>20.404</c:v>
                </c:pt>
                <c:pt idx="20405" formatCode="General">
                  <c:v>20.405000000000001</c:v>
                </c:pt>
                <c:pt idx="20406" formatCode="General">
                  <c:v>20.405999999999999</c:v>
                </c:pt>
                <c:pt idx="20407" formatCode="General">
                  <c:v>20.407</c:v>
                </c:pt>
                <c:pt idx="20408" formatCode="General">
                  <c:v>20.408000000000001</c:v>
                </c:pt>
                <c:pt idx="20409" formatCode="General">
                  <c:v>20.408999999999999</c:v>
                </c:pt>
                <c:pt idx="20410" formatCode="General">
                  <c:v>20.41</c:v>
                </c:pt>
                <c:pt idx="20411" formatCode="General">
                  <c:v>20.411000000000001</c:v>
                </c:pt>
                <c:pt idx="20412" formatCode="General">
                  <c:v>20.411999999999999</c:v>
                </c:pt>
                <c:pt idx="20413" formatCode="General">
                  <c:v>20.413</c:v>
                </c:pt>
                <c:pt idx="20414" formatCode="General">
                  <c:v>20.414000000000001</c:v>
                </c:pt>
                <c:pt idx="20415" formatCode="General">
                  <c:v>20.414999999999999</c:v>
                </c:pt>
                <c:pt idx="20416" formatCode="General">
                  <c:v>20.416</c:v>
                </c:pt>
                <c:pt idx="20417" formatCode="General">
                  <c:v>20.417000000000002</c:v>
                </c:pt>
                <c:pt idx="20418" formatCode="General">
                  <c:v>20.417999999999999</c:v>
                </c:pt>
                <c:pt idx="20419" formatCode="General">
                  <c:v>20.419</c:v>
                </c:pt>
                <c:pt idx="20420" formatCode="General">
                  <c:v>20.420000000000002</c:v>
                </c:pt>
                <c:pt idx="20421" formatCode="General">
                  <c:v>20.420999999999999</c:v>
                </c:pt>
                <c:pt idx="20422" formatCode="General">
                  <c:v>20.422000000000001</c:v>
                </c:pt>
                <c:pt idx="20423" formatCode="General">
                  <c:v>20.422999999999998</c:v>
                </c:pt>
                <c:pt idx="20424" formatCode="General">
                  <c:v>20.423999999999999</c:v>
                </c:pt>
                <c:pt idx="20425" formatCode="General">
                  <c:v>20.425000000000001</c:v>
                </c:pt>
                <c:pt idx="20426" formatCode="General">
                  <c:v>20.425999999999998</c:v>
                </c:pt>
                <c:pt idx="20427" formatCode="General">
                  <c:v>20.427</c:v>
                </c:pt>
                <c:pt idx="20428" formatCode="General">
                  <c:v>20.428000000000001</c:v>
                </c:pt>
                <c:pt idx="20429" formatCode="General">
                  <c:v>20.428999999999998</c:v>
                </c:pt>
                <c:pt idx="20430" formatCode="General">
                  <c:v>20.43</c:v>
                </c:pt>
                <c:pt idx="20431" formatCode="General">
                  <c:v>20.431000000000001</c:v>
                </c:pt>
                <c:pt idx="20432" formatCode="General">
                  <c:v>20.431999999999999</c:v>
                </c:pt>
                <c:pt idx="20433" formatCode="General">
                  <c:v>20.433</c:v>
                </c:pt>
                <c:pt idx="20434" formatCode="General">
                  <c:v>20.434000000000001</c:v>
                </c:pt>
                <c:pt idx="20435" formatCode="General">
                  <c:v>20.434999999999999</c:v>
                </c:pt>
                <c:pt idx="20436" formatCode="General">
                  <c:v>20.436</c:v>
                </c:pt>
                <c:pt idx="20437" formatCode="General">
                  <c:v>20.437000000000001</c:v>
                </c:pt>
                <c:pt idx="20438" formatCode="General">
                  <c:v>20.437999999999999</c:v>
                </c:pt>
                <c:pt idx="20439" formatCode="General">
                  <c:v>20.439</c:v>
                </c:pt>
                <c:pt idx="20440" formatCode="General">
                  <c:v>20.440000000000001</c:v>
                </c:pt>
                <c:pt idx="20441" formatCode="General">
                  <c:v>20.440999999999999</c:v>
                </c:pt>
                <c:pt idx="20442" formatCode="General">
                  <c:v>20.442</c:v>
                </c:pt>
                <c:pt idx="20443" formatCode="General">
                  <c:v>20.443000000000001</c:v>
                </c:pt>
                <c:pt idx="20444" formatCode="General">
                  <c:v>20.443999999999999</c:v>
                </c:pt>
                <c:pt idx="20445" formatCode="General">
                  <c:v>20.445</c:v>
                </c:pt>
                <c:pt idx="20446" formatCode="General">
                  <c:v>20.446000000000002</c:v>
                </c:pt>
                <c:pt idx="20447" formatCode="General">
                  <c:v>20.446999999999999</c:v>
                </c:pt>
                <c:pt idx="20448" formatCode="General">
                  <c:v>20.448</c:v>
                </c:pt>
                <c:pt idx="20449" formatCode="General">
                  <c:v>20.449000000000002</c:v>
                </c:pt>
                <c:pt idx="20450" formatCode="General">
                  <c:v>20.45</c:v>
                </c:pt>
                <c:pt idx="20451" formatCode="General">
                  <c:v>20.451000000000001</c:v>
                </c:pt>
                <c:pt idx="20452" formatCode="General">
                  <c:v>20.452000000000002</c:v>
                </c:pt>
                <c:pt idx="20453" formatCode="General">
                  <c:v>20.452999999999999</c:v>
                </c:pt>
                <c:pt idx="20454" formatCode="General">
                  <c:v>20.454000000000001</c:v>
                </c:pt>
                <c:pt idx="20455" formatCode="General">
                  <c:v>20.454999999999998</c:v>
                </c:pt>
                <c:pt idx="20456" formatCode="General">
                  <c:v>20.456</c:v>
                </c:pt>
                <c:pt idx="20457" formatCode="General">
                  <c:v>20.457000000000001</c:v>
                </c:pt>
                <c:pt idx="20458" formatCode="General">
                  <c:v>20.457999999999998</c:v>
                </c:pt>
                <c:pt idx="20459" formatCode="General">
                  <c:v>20.459</c:v>
                </c:pt>
                <c:pt idx="20460" formatCode="General">
                  <c:v>20.46</c:v>
                </c:pt>
                <c:pt idx="20461" formatCode="General">
                  <c:v>20.460999999999999</c:v>
                </c:pt>
                <c:pt idx="20462" formatCode="General">
                  <c:v>20.462</c:v>
                </c:pt>
                <c:pt idx="20463" formatCode="General">
                  <c:v>20.463000000000001</c:v>
                </c:pt>
                <c:pt idx="20464" formatCode="General">
                  <c:v>20.463999999999999</c:v>
                </c:pt>
                <c:pt idx="20465" formatCode="General">
                  <c:v>20.465</c:v>
                </c:pt>
                <c:pt idx="20466" formatCode="General">
                  <c:v>20.466000000000001</c:v>
                </c:pt>
                <c:pt idx="20467" formatCode="General">
                  <c:v>20.466999999999999</c:v>
                </c:pt>
                <c:pt idx="20468" formatCode="General">
                  <c:v>20.468</c:v>
                </c:pt>
                <c:pt idx="20469" formatCode="General">
                  <c:v>20.469000000000001</c:v>
                </c:pt>
                <c:pt idx="20470" formatCode="General">
                  <c:v>20.47</c:v>
                </c:pt>
                <c:pt idx="20471" formatCode="General">
                  <c:v>20.471</c:v>
                </c:pt>
                <c:pt idx="20472" formatCode="General">
                  <c:v>20.472000000000001</c:v>
                </c:pt>
                <c:pt idx="20473" formatCode="General">
                  <c:v>20.472999999999999</c:v>
                </c:pt>
                <c:pt idx="20474" formatCode="General">
                  <c:v>20.474</c:v>
                </c:pt>
                <c:pt idx="20475" formatCode="General">
                  <c:v>20.475000000000001</c:v>
                </c:pt>
                <c:pt idx="20476" formatCode="General">
                  <c:v>20.475999999999999</c:v>
                </c:pt>
                <c:pt idx="20477" formatCode="General">
                  <c:v>20.477</c:v>
                </c:pt>
                <c:pt idx="20478" formatCode="General">
                  <c:v>20.478000000000002</c:v>
                </c:pt>
                <c:pt idx="20479" formatCode="General">
                  <c:v>20.478999999999999</c:v>
                </c:pt>
                <c:pt idx="20480" formatCode="General">
                  <c:v>20.48</c:v>
                </c:pt>
                <c:pt idx="20481" formatCode="General">
                  <c:v>20.481000000000002</c:v>
                </c:pt>
                <c:pt idx="20482" formatCode="General">
                  <c:v>20.481999999999999</c:v>
                </c:pt>
                <c:pt idx="20483" formatCode="General">
                  <c:v>20.483000000000001</c:v>
                </c:pt>
                <c:pt idx="20484" formatCode="General">
                  <c:v>20.484000000000002</c:v>
                </c:pt>
                <c:pt idx="20485" formatCode="General">
                  <c:v>20.484999999999999</c:v>
                </c:pt>
                <c:pt idx="20486" formatCode="General">
                  <c:v>20.486000000000001</c:v>
                </c:pt>
                <c:pt idx="20487" formatCode="General">
                  <c:v>20.486999999999998</c:v>
                </c:pt>
                <c:pt idx="20488" formatCode="General">
                  <c:v>20.488</c:v>
                </c:pt>
                <c:pt idx="20489" formatCode="General">
                  <c:v>20.489000000000001</c:v>
                </c:pt>
                <c:pt idx="20490" formatCode="General">
                  <c:v>20.49</c:v>
                </c:pt>
                <c:pt idx="20491" formatCode="General">
                  <c:v>20.491</c:v>
                </c:pt>
                <c:pt idx="20492" formatCode="General">
                  <c:v>20.492000000000001</c:v>
                </c:pt>
                <c:pt idx="20493" formatCode="General">
                  <c:v>20.492999999999999</c:v>
                </c:pt>
                <c:pt idx="20494" formatCode="General">
                  <c:v>20.494</c:v>
                </c:pt>
                <c:pt idx="20495" formatCode="General">
                  <c:v>20.495000000000001</c:v>
                </c:pt>
                <c:pt idx="20496" formatCode="General">
                  <c:v>20.495999999999999</c:v>
                </c:pt>
                <c:pt idx="20497" formatCode="General">
                  <c:v>20.497</c:v>
                </c:pt>
                <c:pt idx="20498" formatCode="General">
                  <c:v>20.498000000000001</c:v>
                </c:pt>
                <c:pt idx="20499" formatCode="General">
                  <c:v>20.498999999999999</c:v>
                </c:pt>
                <c:pt idx="20500" formatCode="General">
                  <c:v>20.5</c:v>
                </c:pt>
                <c:pt idx="20501" formatCode="General">
                  <c:v>20.501000000000001</c:v>
                </c:pt>
                <c:pt idx="20502" formatCode="General">
                  <c:v>20.501999999999999</c:v>
                </c:pt>
                <c:pt idx="20503" formatCode="General">
                  <c:v>20.503</c:v>
                </c:pt>
                <c:pt idx="20504" formatCode="General">
                  <c:v>20.504000000000001</c:v>
                </c:pt>
                <c:pt idx="20505" formatCode="General">
                  <c:v>20.504999999999999</c:v>
                </c:pt>
                <c:pt idx="20506" formatCode="General">
                  <c:v>20.506</c:v>
                </c:pt>
                <c:pt idx="20507" formatCode="General">
                  <c:v>20.507000000000001</c:v>
                </c:pt>
                <c:pt idx="20508" formatCode="General">
                  <c:v>20.507999999999999</c:v>
                </c:pt>
                <c:pt idx="20509" formatCode="General">
                  <c:v>20.509</c:v>
                </c:pt>
                <c:pt idx="20510" formatCode="General">
                  <c:v>20.51</c:v>
                </c:pt>
                <c:pt idx="20511" formatCode="General">
                  <c:v>20.510999999999999</c:v>
                </c:pt>
                <c:pt idx="20512" formatCode="General">
                  <c:v>20.512</c:v>
                </c:pt>
                <c:pt idx="20513" formatCode="General">
                  <c:v>20.513000000000002</c:v>
                </c:pt>
                <c:pt idx="20514" formatCode="General">
                  <c:v>20.513999999999999</c:v>
                </c:pt>
                <c:pt idx="20515" formatCode="General">
                  <c:v>20.515000000000001</c:v>
                </c:pt>
                <c:pt idx="20516" formatCode="General">
                  <c:v>20.515999999999998</c:v>
                </c:pt>
                <c:pt idx="20517" formatCode="General">
                  <c:v>20.516999999999999</c:v>
                </c:pt>
                <c:pt idx="20518" formatCode="General">
                  <c:v>20.518000000000001</c:v>
                </c:pt>
                <c:pt idx="20519" formatCode="General">
                  <c:v>20.518999999999998</c:v>
                </c:pt>
                <c:pt idx="20520" formatCode="General">
                  <c:v>20.52</c:v>
                </c:pt>
                <c:pt idx="20521" formatCode="General">
                  <c:v>20.521000000000001</c:v>
                </c:pt>
                <c:pt idx="20522" formatCode="General">
                  <c:v>20.521999999999998</c:v>
                </c:pt>
                <c:pt idx="20523" formatCode="General">
                  <c:v>20.523</c:v>
                </c:pt>
                <c:pt idx="20524" formatCode="General">
                  <c:v>20.524000000000001</c:v>
                </c:pt>
                <c:pt idx="20525" formatCode="General">
                  <c:v>20.524999999999999</c:v>
                </c:pt>
                <c:pt idx="20526" formatCode="General">
                  <c:v>20.526</c:v>
                </c:pt>
                <c:pt idx="20527" formatCode="General">
                  <c:v>20.527000000000001</c:v>
                </c:pt>
                <c:pt idx="20528" formatCode="General">
                  <c:v>20.527999999999999</c:v>
                </c:pt>
                <c:pt idx="20529" formatCode="General">
                  <c:v>20.529</c:v>
                </c:pt>
                <c:pt idx="20530" formatCode="General">
                  <c:v>20.53</c:v>
                </c:pt>
                <c:pt idx="20531" formatCode="General">
                  <c:v>20.530999999999999</c:v>
                </c:pt>
                <c:pt idx="20532" formatCode="General">
                  <c:v>20.532</c:v>
                </c:pt>
                <c:pt idx="20533" formatCode="General">
                  <c:v>20.533000000000001</c:v>
                </c:pt>
                <c:pt idx="20534" formatCode="General">
                  <c:v>20.533999999999999</c:v>
                </c:pt>
                <c:pt idx="20535" formatCode="General">
                  <c:v>20.535</c:v>
                </c:pt>
                <c:pt idx="20536" formatCode="General">
                  <c:v>20.536000000000001</c:v>
                </c:pt>
                <c:pt idx="20537" formatCode="General">
                  <c:v>20.536999999999999</c:v>
                </c:pt>
                <c:pt idx="20538" formatCode="General">
                  <c:v>20.538</c:v>
                </c:pt>
                <c:pt idx="20539" formatCode="General">
                  <c:v>20.539000000000001</c:v>
                </c:pt>
                <c:pt idx="20540" formatCode="General">
                  <c:v>20.54</c:v>
                </c:pt>
                <c:pt idx="20541" formatCode="General">
                  <c:v>20.541</c:v>
                </c:pt>
                <c:pt idx="20542" formatCode="General">
                  <c:v>20.542000000000002</c:v>
                </c:pt>
                <c:pt idx="20543" formatCode="General">
                  <c:v>20.542999999999999</c:v>
                </c:pt>
                <c:pt idx="20544" formatCode="General">
                  <c:v>20.544</c:v>
                </c:pt>
                <c:pt idx="20545" formatCode="General">
                  <c:v>20.545000000000002</c:v>
                </c:pt>
                <c:pt idx="20546" formatCode="General">
                  <c:v>20.545999999999999</c:v>
                </c:pt>
                <c:pt idx="20547" formatCode="General">
                  <c:v>20.547000000000001</c:v>
                </c:pt>
                <c:pt idx="20548" formatCode="General">
                  <c:v>20.547999999999998</c:v>
                </c:pt>
                <c:pt idx="20549" formatCode="General">
                  <c:v>20.548999999999999</c:v>
                </c:pt>
                <c:pt idx="20550" formatCode="General">
                  <c:v>20.55</c:v>
                </c:pt>
                <c:pt idx="20551" formatCode="General">
                  <c:v>20.550999999999998</c:v>
                </c:pt>
                <c:pt idx="20552" formatCode="General">
                  <c:v>20.552</c:v>
                </c:pt>
                <c:pt idx="20553" formatCode="General">
                  <c:v>20.553000000000001</c:v>
                </c:pt>
                <c:pt idx="20554" formatCode="General">
                  <c:v>20.553999999999998</c:v>
                </c:pt>
                <c:pt idx="20555" formatCode="General">
                  <c:v>20.555</c:v>
                </c:pt>
                <c:pt idx="20556" formatCode="General">
                  <c:v>20.556000000000001</c:v>
                </c:pt>
                <c:pt idx="20557" formatCode="General">
                  <c:v>20.556999999999999</c:v>
                </c:pt>
                <c:pt idx="20558" formatCode="General">
                  <c:v>20.558</c:v>
                </c:pt>
                <c:pt idx="20559" formatCode="General">
                  <c:v>20.559000000000001</c:v>
                </c:pt>
                <c:pt idx="20560" formatCode="General">
                  <c:v>20.56</c:v>
                </c:pt>
                <c:pt idx="20561" formatCode="General">
                  <c:v>20.561</c:v>
                </c:pt>
                <c:pt idx="20562" formatCode="General">
                  <c:v>20.562000000000001</c:v>
                </c:pt>
                <c:pt idx="20563" formatCode="General">
                  <c:v>20.562999999999999</c:v>
                </c:pt>
                <c:pt idx="20564" formatCode="General">
                  <c:v>20.564</c:v>
                </c:pt>
                <c:pt idx="20565" formatCode="General">
                  <c:v>20.565000000000001</c:v>
                </c:pt>
                <c:pt idx="20566" formatCode="General">
                  <c:v>20.565999999999999</c:v>
                </c:pt>
                <c:pt idx="20567" formatCode="General">
                  <c:v>20.567</c:v>
                </c:pt>
                <c:pt idx="20568" formatCode="General">
                  <c:v>20.568000000000001</c:v>
                </c:pt>
                <c:pt idx="20569" formatCode="General">
                  <c:v>20.568999999999999</c:v>
                </c:pt>
                <c:pt idx="20570" formatCode="General">
                  <c:v>20.57</c:v>
                </c:pt>
                <c:pt idx="20571" formatCode="General">
                  <c:v>20.571000000000002</c:v>
                </c:pt>
                <c:pt idx="20572" formatCode="General">
                  <c:v>20.571999999999999</c:v>
                </c:pt>
                <c:pt idx="20573" formatCode="General">
                  <c:v>20.573</c:v>
                </c:pt>
                <c:pt idx="20574" formatCode="General">
                  <c:v>20.574000000000002</c:v>
                </c:pt>
                <c:pt idx="20575" formatCode="General">
                  <c:v>20.574999999999999</c:v>
                </c:pt>
                <c:pt idx="20576" formatCode="General">
                  <c:v>20.576000000000001</c:v>
                </c:pt>
                <c:pt idx="20577" formatCode="General">
                  <c:v>20.577000000000002</c:v>
                </c:pt>
                <c:pt idx="20578" formatCode="General">
                  <c:v>20.577999999999999</c:v>
                </c:pt>
                <c:pt idx="20579" formatCode="General">
                  <c:v>20.579000000000001</c:v>
                </c:pt>
                <c:pt idx="20580" formatCode="General">
                  <c:v>20.58</c:v>
                </c:pt>
                <c:pt idx="20581" formatCode="General">
                  <c:v>20.581</c:v>
                </c:pt>
                <c:pt idx="20582" formatCode="General">
                  <c:v>20.582000000000001</c:v>
                </c:pt>
                <c:pt idx="20583" formatCode="General">
                  <c:v>20.582999999999998</c:v>
                </c:pt>
                <c:pt idx="20584" formatCode="General">
                  <c:v>20.584</c:v>
                </c:pt>
                <c:pt idx="20585" formatCode="General">
                  <c:v>20.585000000000001</c:v>
                </c:pt>
                <c:pt idx="20586" formatCode="General">
                  <c:v>20.585999999999999</c:v>
                </c:pt>
                <c:pt idx="20587" formatCode="General">
                  <c:v>20.587</c:v>
                </c:pt>
                <c:pt idx="20588" formatCode="General">
                  <c:v>20.588000000000001</c:v>
                </c:pt>
                <c:pt idx="20589" formatCode="General">
                  <c:v>20.588999999999999</c:v>
                </c:pt>
                <c:pt idx="20590" formatCode="General">
                  <c:v>20.59</c:v>
                </c:pt>
                <c:pt idx="20591" formatCode="General">
                  <c:v>20.591000000000001</c:v>
                </c:pt>
                <c:pt idx="20592" formatCode="General">
                  <c:v>20.591999999999999</c:v>
                </c:pt>
                <c:pt idx="20593" formatCode="General">
                  <c:v>20.593</c:v>
                </c:pt>
                <c:pt idx="20594" formatCode="General">
                  <c:v>20.594000000000001</c:v>
                </c:pt>
                <c:pt idx="20595" formatCode="General">
                  <c:v>20.594999999999999</c:v>
                </c:pt>
                <c:pt idx="20596" formatCode="General">
                  <c:v>20.596</c:v>
                </c:pt>
                <c:pt idx="20597" formatCode="General">
                  <c:v>20.597000000000001</c:v>
                </c:pt>
                <c:pt idx="20598" formatCode="General">
                  <c:v>20.597999999999999</c:v>
                </c:pt>
                <c:pt idx="20599" formatCode="General">
                  <c:v>20.599</c:v>
                </c:pt>
                <c:pt idx="20600" formatCode="General">
                  <c:v>20.6</c:v>
                </c:pt>
                <c:pt idx="20601" formatCode="General">
                  <c:v>20.600999999999999</c:v>
                </c:pt>
                <c:pt idx="20602" formatCode="General">
                  <c:v>20.602</c:v>
                </c:pt>
                <c:pt idx="20603" formatCode="General">
                  <c:v>20.603000000000002</c:v>
                </c:pt>
                <c:pt idx="20604" formatCode="General">
                  <c:v>20.603999999999999</c:v>
                </c:pt>
                <c:pt idx="20605" formatCode="General">
                  <c:v>20.605</c:v>
                </c:pt>
                <c:pt idx="20606" formatCode="General">
                  <c:v>20.606000000000002</c:v>
                </c:pt>
                <c:pt idx="20607" formatCode="General">
                  <c:v>20.606999999999999</c:v>
                </c:pt>
                <c:pt idx="20608" formatCode="General">
                  <c:v>20.608000000000001</c:v>
                </c:pt>
                <c:pt idx="20609" formatCode="General">
                  <c:v>20.609000000000002</c:v>
                </c:pt>
                <c:pt idx="20610" formatCode="General">
                  <c:v>20.61</c:v>
                </c:pt>
                <c:pt idx="20611" formatCode="General">
                  <c:v>20.611000000000001</c:v>
                </c:pt>
                <c:pt idx="20612" formatCode="General">
                  <c:v>20.611999999999998</c:v>
                </c:pt>
                <c:pt idx="20613" formatCode="General">
                  <c:v>20.613</c:v>
                </c:pt>
                <c:pt idx="20614" formatCode="General">
                  <c:v>20.614000000000001</c:v>
                </c:pt>
                <c:pt idx="20615" formatCode="General">
                  <c:v>20.614999999999998</c:v>
                </c:pt>
                <c:pt idx="20616" formatCode="General">
                  <c:v>20.616</c:v>
                </c:pt>
                <c:pt idx="20617" formatCode="General">
                  <c:v>20.617000000000001</c:v>
                </c:pt>
                <c:pt idx="20618" formatCode="General">
                  <c:v>20.617999999999999</c:v>
                </c:pt>
                <c:pt idx="20619" formatCode="General">
                  <c:v>20.619</c:v>
                </c:pt>
                <c:pt idx="20620" formatCode="General">
                  <c:v>20.62</c:v>
                </c:pt>
                <c:pt idx="20621" formatCode="General">
                  <c:v>20.620999999999999</c:v>
                </c:pt>
                <c:pt idx="20622" formatCode="General">
                  <c:v>20.622</c:v>
                </c:pt>
                <c:pt idx="20623" formatCode="General">
                  <c:v>20.623000000000001</c:v>
                </c:pt>
                <c:pt idx="20624" formatCode="General">
                  <c:v>20.623999999999999</c:v>
                </c:pt>
                <c:pt idx="20625" formatCode="General">
                  <c:v>20.625</c:v>
                </c:pt>
                <c:pt idx="20626" formatCode="General">
                  <c:v>20.626000000000001</c:v>
                </c:pt>
                <c:pt idx="20627" formatCode="General">
                  <c:v>20.626999999999999</c:v>
                </c:pt>
                <c:pt idx="20628" formatCode="General">
                  <c:v>20.628</c:v>
                </c:pt>
                <c:pt idx="20629" formatCode="General">
                  <c:v>20.629000000000001</c:v>
                </c:pt>
                <c:pt idx="20630" formatCode="General">
                  <c:v>20.63</c:v>
                </c:pt>
                <c:pt idx="20631" formatCode="General">
                  <c:v>20.631</c:v>
                </c:pt>
                <c:pt idx="20632" formatCode="General">
                  <c:v>20.632000000000001</c:v>
                </c:pt>
                <c:pt idx="20633" formatCode="General">
                  <c:v>20.632999999999999</c:v>
                </c:pt>
                <c:pt idx="20634" formatCode="General">
                  <c:v>20.634</c:v>
                </c:pt>
                <c:pt idx="20635" formatCode="General">
                  <c:v>20.635000000000002</c:v>
                </c:pt>
                <c:pt idx="20636" formatCode="General">
                  <c:v>20.635999999999999</c:v>
                </c:pt>
                <c:pt idx="20637" formatCode="General">
                  <c:v>20.637</c:v>
                </c:pt>
                <c:pt idx="20638" formatCode="General">
                  <c:v>20.638000000000002</c:v>
                </c:pt>
                <c:pt idx="20639" formatCode="General">
                  <c:v>20.638999999999999</c:v>
                </c:pt>
                <c:pt idx="20640" formatCode="General">
                  <c:v>20.64</c:v>
                </c:pt>
                <c:pt idx="20641" formatCode="General">
                  <c:v>20.640999999999998</c:v>
                </c:pt>
                <c:pt idx="20642" formatCode="General">
                  <c:v>20.641999999999999</c:v>
                </c:pt>
                <c:pt idx="20643" formatCode="General">
                  <c:v>20.643000000000001</c:v>
                </c:pt>
                <c:pt idx="20644" formatCode="General">
                  <c:v>20.643999999999998</c:v>
                </c:pt>
                <c:pt idx="20645" formatCode="General">
                  <c:v>20.645</c:v>
                </c:pt>
                <c:pt idx="20646" formatCode="General">
                  <c:v>20.646000000000001</c:v>
                </c:pt>
                <c:pt idx="20647" formatCode="General">
                  <c:v>20.646999999999998</c:v>
                </c:pt>
                <c:pt idx="20648" formatCode="General">
                  <c:v>20.648</c:v>
                </c:pt>
                <c:pt idx="20649" formatCode="General">
                  <c:v>20.649000000000001</c:v>
                </c:pt>
                <c:pt idx="20650" formatCode="General">
                  <c:v>20.65</c:v>
                </c:pt>
                <c:pt idx="20651" formatCode="General">
                  <c:v>20.651</c:v>
                </c:pt>
                <c:pt idx="20652" formatCode="General">
                  <c:v>20.652000000000001</c:v>
                </c:pt>
                <c:pt idx="20653" formatCode="General">
                  <c:v>20.652999999999999</c:v>
                </c:pt>
                <c:pt idx="20654" formatCode="General">
                  <c:v>20.654</c:v>
                </c:pt>
                <c:pt idx="20655" formatCode="General">
                  <c:v>20.655000000000001</c:v>
                </c:pt>
                <c:pt idx="20656" formatCode="General">
                  <c:v>20.655999999999999</c:v>
                </c:pt>
                <c:pt idx="20657" formatCode="General">
                  <c:v>20.657</c:v>
                </c:pt>
                <c:pt idx="20658" formatCode="General">
                  <c:v>20.658000000000001</c:v>
                </c:pt>
                <c:pt idx="20659" formatCode="General">
                  <c:v>20.658999999999999</c:v>
                </c:pt>
                <c:pt idx="20660" formatCode="General">
                  <c:v>20.66</c:v>
                </c:pt>
                <c:pt idx="20661" formatCode="General">
                  <c:v>20.661000000000001</c:v>
                </c:pt>
                <c:pt idx="20662" formatCode="General">
                  <c:v>20.661999999999999</c:v>
                </c:pt>
                <c:pt idx="20663" formatCode="General">
                  <c:v>20.663</c:v>
                </c:pt>
                <c:pt idx="20664" formatCode="General">
                  <c:v>20.664000000000001</c:v>
                </c:pt>
                <c:pt idx="20665" formatCode="General">
                  <c:v>20.664999999999999</c:v>
                </c:pt>
                <c:pt idx="20666" formatCode="General">
                  <c:v>20.666</c:v>
                </c:pt>
                <c:pt idx="20667" formatCode="General">
                  <c:v>20.667000000000002</c:v>
                </c:pt>
                <c:pt idx="20668" formatCode="General">
                  <c:v>20.667999999999999</c:v>
                </c:pt>
                <c:pt idx="20669" formatCode="General">
                  <c:v>20.669</c:v>
                </c:pt>
                <c:pt idx="20670" formatCode="General">
                  <c:v>20.67</c:v>
                </c:pt>
                <c:pt idx="20671" formatCode="General">
                  <c:v>20.670999999999999</c:v>
                </c:pt>
                <c:pt idx="20672" formatCode="General">
                  <c:v>20.672000000000001</c:v>
                </c:pt>
                <c:pt idx="20673" formatCode="General">
                  <c:v>20.672999999999998</c:v>
                </c:pt>
                <c:pt idx="20674" formatCode="General">
                  <c:v>20.673999999999999</c:v>
                </c:pt>
                <c:pt idx="20675" formatCode="General">
                  <c:v>20.675000000000001</c:v>
                </c:pt>
                <c:pt idx="20676" formatCode="General">
                  <c:v>20.675999999999998</c:v>
                </c:pt>
                <c:pt idx="20677" formatCode="General">
                  <c:v>20.677</c:v>
                </c:pt>
                <c:pt idx="20678" formatCode="General">
                  <c:v>20.678000000000001</c:v>
                </c:pt>
                <c:pt idx="20679" formatCode="General">
                  <c:v>20.678999999999998</c:v>
                </c:pt>
                <c:pt idx="20680" formatCode="General">
                  <c:v>20.68</c:v>
                </c:pt>
                <c:pt idx="20681" formatCode="General">
                  <c:v>20.681000000000001</c:v>
                </c:pt>
                <c:pt idx="20682" formatCode="General">
                  <c:v>20.681999999999999</c:v>
                </c:pt>
                <c:pt idx="20683" formatCode="General">
                  <c:v>20.683</c:v>
                </c:pt>
                <c:pt idx="20684" formatCode="General">
                  <c:v>20.684000000000001</c:v>
                </c:pt>
                <c:pt idx="20685" formatCode="General">
                  <c:v>20.684999999999999</c:v>
                </c:pt>
                <c:pt idx="20686" formatCode="General">
                  <c:v>20.686</c:v>
                </c:pt>
                <c:pt idx="20687" formatCode="General">
                  <c:v>20.687000000000001</c:v>
                </c:pt>
                <c:pt idx="20688" formatCode="General">
                  <c:v>20.687999999999999</c:v>
                </c:pt>
                <c:pt idx="20689" formatCode="General">
                  <c:v>20.689</c:v>
                </c:pt>
                <c:pt idx="20690" formatCode="General">
                  <c:v>20.69</c:v>
                </c:pt>
                <c:pt idx="20691" formatCode="General">
                  <c:v>20.690999999999999</c:v>
                </c:pt>
                <c:pt idx="20692" formatCode="General">
                  <c:v>20.692</c:v>
                </c:pt>
                <c:pt idx="20693" formatCode="General">
                  <c:v>20.693000000000001</c:v>
                </c:pt>
                <c:pt idx="20694" formatCode="General">
                  <c:v>20.693999999999999</c:v>
                </c:pt>
                <c:pt idx="20695" formatCode="General">
                  <c:v>20.695</c:v>
                </c:pt>
                <c:pt idx="20696" formatCode="General">
                  <c:v>20.696000000000002</c:v>
                </c:pt>
                <c:pt idx="20697" formatCode="General">
                  <c:v>20.696999999999999</c:v>
                </c:pt>
                <c:pt idx="20698" formatCode="General">
                  <c:v>20.698</c:v>
                </c:pt>
                <c:pt idx="20699" formatCode="General">
                  <c:v>20.699000000000002</c:v>
                </c:pt>
                <c:pt idx="20700" formatCode="General">
                  <c:v>20.7</c:v>
                </c:pt>
                <c:pt idx="20701" formatCode="General">
                  <c:v>20.701000000000001</c:v>
                </c:pt>
                <c:pt idx="20702" formatCode="General">
                  <c:v>20.702000000000002</c:v>
                </c:pt>
                <c:pt idx="20703" formatCode="General">
                  <c:v>20.702999999999999</c:v>
                </c:pt>
                <c:pt idx="20704" formatCode="General">
                  <c:v>20.704000000000001</c:v>
                </c:pt>
                <c:pt idx="20705" formatCode="General">
                  <c:v>20.704999999999998</c:v>
                </c:pt>
                <c:pt idx="20706" formatCode="General">
                  <c:v>20.706</c:v>
                </c:pt>
                <c:pt idx="20707" formatCode="General">
                  <c:v>20.707000000000001</c:v>
                </c:pt>
                <c:pt idx="20708" formatCode="General">
                  <c:v>20.707999999999998</c:v>
                </c:pt>
                <c:pt idx="20709" formatCode="General">
                  <c:v>20.709</c:v>
                </c:pt>
                <c:pt idx="20710" formatCode="General">
                  <c:v>20.71</c:v>
                </c:pt>
                <c:pt idx="20711" formatCode="General">
                  <c:v>20.710999999999999</c:v>
                </c:pt>
                <c:pt idx="20712" formatCode="General">
                  <c:v>20.712</c:v>
                </c:pt>
                <c:pt idx="20713" formatCode="General">
                  <c:v>20.713000000000001</c:v>
                </c:pt>
                <c:pt idx="20714" formatCode="General">
                  <c:v>20.713999999999999</c:v>
                </c:pt>
                <c:pt idx="20715" formatCode="General">
                  <c:v>20.715</c:v>
                </c:pt>
                <c:pt idx="20716" formatCode="General">
                  <c:v>20.716000000000001</c:v>
                </c:pt>
                <c:pt idx="20717" formatCode="General">
                  <c:v>20.716999999999999</c:v>
                </c:pt>
                <c:pt idx="20718" formatCode="General">
                  <c:v>20.718</c:v>
                </c:pt>
                <c:pt idx="20719" formatCode="General">
                  <c:v>20.719000000000001</c:v>
                </c:pt>
                <c:pt idx="20720" formatCode="General">
                  <c:v>20.72</c:v>
                </c:pt>
                <c:pt idx="20721" formatCode="General">
                  <c:v>20.721</c:v>
                </c:pt>
                <c:pt idx="20722" formatCode="General">
                  <c:v>20.722000000000001</c:v>
                </c:pt>
                <c:pt idx="20723" formatCode="General">
                  <c:v>20.722999999999999</c:v>
                </c:pt>
                <c:pt idx="20724" formatCode="General">
                  <c:v>20.724</c:v>
                </c:pt>
                <c:pt idx="20725" formatCode="General">
                  <c:v>20.725000000000001</c:v>
                </c:pt>
                <c:pt idx="20726" formatCode="General">
                  <c:v>20.725999999999999</c:v>
                </c:pt>
                <c:pt idx="20727" formatCode="General">
                  <c:v>20.727</c:v>
                </c:pt>
                <c:pt idx="20728" formatCode="General">
                  <c:v>20.728000000000002</c:v>
                </c:pt>
                <c:pt idx="20729" formatCode="General">
                  <c:v>20.728999999999999</c:v>
                </c:pt>
                <c:pt idx="20730" formatCode="General">
                  <c:v>20.73</c:v>
                </c:pt>
                <c:pt idx="20731" formatCode="General">
                  <c:v>20.731000000000002</c:v>
                </c:pt>
                <c:pt idx="20732" formatCode="General">
                  <c:v>20.731999999999999</c:v>
                </c:pt>
                <c:pt idx="20733" formatCode="General">
                  <c:v>20.733000000000001</c:v>
                </c:pt>
                <c:pt idx="20734" formatCode="General">
                  <c:v>20.734000000000002</c:v>
                </c:pt>
                <c:pt idx="20735" formatCode="General">
                  <c:v>20.734999999999999</c:v>
                </c:pt>
                <c:pt idx="20736" formatCode="General">
                  <c:v>20.736000000000001</c:v>
                </c:pt>
                <c:pt idx="20737" formatCode="General">
                  <c:v>20.736999999999998</c:v>
                </c:pt>
                <c:pt idx="20738" formatCode="General">
                  <c:v>20.738</c:v>
                </c:pt>
                <c:pt idx="20739" formatCode="General">
                  <c:v>20.739000000000001</c:v>
                </c:pt>
                <c:pt idx="20740" formatCode="General">
                  <c:v>20.74</c:v>
                </c:pt>
                <c:pt idx="20741" formatCode="General">
                  <c:v>20.741</c:v>
                </c:pt>
                <c:pt idx="20742" formatCode="General">
                  <c:v>20.742000000000001</c:v>
                </c:pt>
                <c:pt idx="20743" formatCode="General">
                  <c:v>20.742999999999999</c:v>
                </c:pt>
                <c:pt idx="20744" formatCode="General">
                  <c:v>20.744</c:v>
                </c:pt>
                <c:pt idx="20745" formatCode="General">
                  <c:v>20.745000000000001</c:v>
                </c:pt>
                <c:pt idx="20746" formatCode="General">
                  <c:v>20.745999999999999</c:v>
                </c:pt>
                <c:pt idx="20747" formatCode="General">
                  <c:v>20.747</c:v>
                </c:pt>
                <c:pt idx="20748" formatCode="General">
                  <c:v>20.748000000000001</c:v>
                </c:pt>
                <c:pt idx="20749" formatCode="General">
                  <c:v>20.748999999999999</c:v>
                </c:pt>
                <c:pt idx="20750" formatCode="General">
                  <c:v>20.75</c:v>
                </c:pt>
                <c:pt idx="20751" formatCode="General">
                  <c:v>20.751000000000001</c:v>
                </c:pt>
                <c:pt idx="20752" formatCode="General">
                  <c:v>20.751999999999999</c:v>
                </c:pt>
                <c:pt idx="20753" formatCode="General">
                  <c:v>20.753</c:v>
                </c:pt>
                <c:pt idx="20754" formatCode="General">
                  <c:v>20.754000000000001</c:v>
                </c:pt>
                <c:pt idx="20755" formatCode="General">
                  <c:v>20.754999999999999</c:v>
                </c:pt>
                <c:pt idx="20756" formatCode="General">
                  <c:v>20.756</c:v>
                </c:pt>
                <c:pt idx="20757" formatCode="General">
                  <c:v>20.757000000000001</c:v>
                </c:pt>
                <c:pt idx="20758" formatCode="General">
                  <c:v>20.757999999999999</c:v>
                </c:pt>
                <c:pt idx="20759" formatCode="General">
                  <c:v>20.759</c:v>
                </c:pt>
                <c:pt idx="20760" formatCode="General">
                  <c:v>20.76</c:v>
                </c:pt>
                <c:pt idx="20761" formatCode="General">
                  <c:v>20.760999999999999</c:v>
                </c:pt>
                <c:pt idx="20762" formatCode="General">
                  <c:v>20.762</c:v>
                </c:pt>
                <c:pt idx="20763" formatCode="General">
                  <c:v>20.763000000000002</c:v>
                </c:pt>
                <c:pt idx="20764" formatCode="General">
                  <c:v>20.763999999999999</c:v>
                </c:pt>
                <c:pt idx="20765" formatCode="General">
                  <c:v>20.765000000000001</c:v>
                </c:pt>
                <c:pt idx="20766" formatCode="General">
                  <c:v>20.765999999999998</c:v>
                </c:pt>
                <c:pt idx="20767" formatCode="General">
                  <c:v>20.766999999999999</c:v>
                </c:pt>
                <c:pt idx="20768" formatCode="General">
                  <c:v>20.768000000000001</c:v>
                </c:pt>
                <c:pt idx="20769" formatCode="General">
                  <c:v>20.768999999999998</c:v>
                </c:pt>
                <c:pt idx="20770" formatCode="General">
                  <c:v>20.77</c:v>
                </c:pt>
                <c:pt idx="20771" formatCode="General">
                  <c:v>20.771000000000001</c:v>
                </c:pt>
                <c:pt idx="20772" formatCode="General">
                  <c:v>20.771999999999998</c:v>
                </c:pt>
                <c:pt idx="20773" formatCode="General">
                  <c:v>20.773</c:v>
                </c:pt>
                <c:pt idx="20774" formatCode="General">
                  <c:v>20.774000000000001</c:v>
                </c:pt>
                <c:pt idx="20775" formatCode="General">
                  <c:v>20.774999999999999</c:v>
                </c:pt>
                <c:pt idx="20776" formatCode="General">
                  <c:v>20.776</c:v>
                </c:pt>
                <c:pt idx="20777" formatCode="General">
                  <c:v>20.777000000000001</c:v>
                </c:pt>
                <c:pt idx="20778" formatCode="General">
                  <c:v>20.777999999999999</c:v>
                </c:pt>
                <c:pt idx="20779" formatCode="General">
                  <c:v>20.779</c:v>
                </c:pt>
                <c:pt idx="20780" formatCode="General">
                  <c:v>20.78</c:v>
                </c:pt>
                <c:pt idx="20781" formatCode="General">
                  <c:v>20.780999999999999</c:v>
                </c:pt>
                <c:pt idx="20782" formatCode="General">
                  <c:v>20.782</c:v>
                </c:pt>
                <c:pt idx="20783" formatCode="General">
                  <c:v>20.783000000000001</c:v>
                </c:pt>
                <c:pt idx="20784" formatCode="General">
                  <c:v>20.783999999999999</c:v>
                </c:pt>
                <c:pt idx="20785" formatCode="General">
                  <c:v>20.785</c:v>
                </c:pt>
                <c:pt idx="20786" formatCode="General">
                  <c:v>20.786000000000001</c:v>
                </c:pt>
                <c:pt idx="20787" formatCode="General">
                  <c:v>20.786999999999999</c:v>
                </c:pt>
                <c:pt idx="20788" formatCode="General">
                  <c:v>20.788</c:v>
                </c:pt>
                <c:pt idx="20789" formatCode="General">
                  <c:v>20.789000000000001</c:v>
                </c:pt>
                <c:pt idx="20790" formatCode="General">
                  <c:v>20.79</c:v>
                </c:pt>
                <c:pt idx="20791" formatCode="General">
                  <c:v>20.791</c:v>
                </c:pt>
                <c:pt idx="20792" formatCode="General">
                  <c:v>20.792000000000002</c:v>
                </c:pt>
                <c:pt idx="20793" formatCode="General">
                  <c:v>20.792999999999999</c:v>
                </c:pt>
                <c:pt idx="20794" formatCode="General">
                  <c:v>20.794</c:v>
                </c:pt>
                <c:pt idx="20795" formatCode="General">
                  <c:v>20.795000000000002</c:v>
                </c:pt>
                <c:pt idx="20796" formatCode="General">
                  <c:v>20.795999999999999</c:v>
                </c:pt>
                <c:pt idx="20797" formatCode="General">
                  <c:v>20.797000000000001</c:v>
                </c:pt>
                <c:pt idx="20798" formatCode="General">
                  <c:v>20.797999999999998</c:v>
                </c:pt>
                <c:pt idx="20799" formatCode="General">
                  <c:v>20.798999999999999</c:v>
                </c:pt>
                <c:pt idx="20800" formatCode="General">
                  <c:v>20.8</c:v>
                </c:pt>
                <c:pt idx="20801" formatCode="General">
                  <c:v>20.800999999999998</c:v>
                </c:pt>
                <c:pt idx="20802" formatCode="General">
                  <c:v>20.802</c:v>
                </c:pt>
                <c:pt idx="20803" formatCode="General">
                  <c:v>20.803000000000001</c:v>
                </c:pt>
                <c:pt idx="20804" formatCode="General">
                  <c:v>20.803999999999998</c:v>
                </c:pt>
                <c:pt idx="20805" formatCode="General">
                  <c:v>20.805</c:v>
                </c:pt>
                <c:pt idx="20806" formatCode="General">
                  <c:v>20.806000000000001</c:v>
                </c:pt>
                <c:pt idx="20807" formatCode="General">
                  <c:v>20.806999999999999</c:v>
                </c:pt>
                <c:pt idx="20808" formatCode="General">
                  <c:v>20.808</c:v>
                </c:pt>
                <c:pt idx="20809" formatCode="General">
                  <c:v>20.809000000000001</c:v>
                </c:pt>
                <c:pt idx="20810" formatCode="General">
                  <c:v>20.81</c:v>
                </c:pt>
                <c:pt idx="20811" formatCode="General">
                  <c:v>20.811</c:v>
                </c:pt>
                <c:pt idx="20812" formatCode="General">
                  <c:v>20.812000000000001</c:v>
                </c:pt>
                <c:pt idx="20813" formatCode="General">
                  <c:v>20.812999999999999</c:v>
                </c:pt>
                <c:pt idx="20814" formatCode="General">
                  <c:v>20.814</c:v>
                </c:pt>
                <c:pt idx="20815" formatCode="General">
                  <c:v>20.815000000000001</c:v>
                </c:pt>
                <c:pt idx="20816" formatCode="General">
                  <c:v>20.815999999999999</c:v>
                </c:pt>
                <c:pt idx="20817" formatCode="General">
                  <c:v>20.817</c:v>
                </c:pt>
                <c:pt idx="20818" formatCode="General">
                  <c:v>20.818000000000001</c:v>
                </c:pt>
                <c:pt idx="20819" formatCode="General">
                  <c:v>20.818999999999999</c:v>
                </c:pt>
                <c:pt idx="20820" formatCode="General">
                  <c:v>20.82</c:v>
                </c:pt>
                <c:pt idx="20821" formatCode="General">
                  <c:v>20.821000000000002</c:v>
                </c:pt>
                <c:pt idx="20822" formatCode="General">
                  <c:v>20.821999999999999</c:v>
                </c:pt>
                <c:pt idx="20823" formatCode="General">
                  <c:v>20.823</c:v>
                </c:pt>
                <c:pt idx="20824" formatCode="General">
                  <c:v>20.824000000000002</c:v>
                </c:pt>
                <c:pt idx="20825" formatCode="General">
                  <c:v>20.824999999999999</c:v>
                </c:pt>
                <c:pt idx="20826" formatCode="General">
                  <c:v>20.826000000000001</c:v>
                </c:pt>
                <c:pt idx="20827" formatCode="General">
                  <c:v>20.827000000000002</c:v>
                </c:pt>
                <c:pt idx="20828" formatCode="General">
                  <c:v>20.827999999999999</c:v>
                </c:pt>
                <c:pt idx="20829" formatCode="General">
                  <c:v>20.829000000000001</c:v>
                </c:pt>
                <c:pt idx="20830" formatCode="General">
                  <c:v>20.83</c:v>
                </c:pt>
                <c:pt idx="20831" formatCode="General">
                  <c:v>20.831</c:v>
                </c:pt>
                <c:pt idx="20832" formatCode="General">
                  <c:v>20.832000000000001</c:v>
                </c:pt>
                <c:pt idx="20833" formatCode="General">
                  <c:v>20.832999999999998</c:v>
                </c:pt>
                <c:pt idx="20834" formatCode="General">
                  <c:v>20.834</c:v>
                </c:pt>
                <c:pt idx="20835" formatCode="General">
                  <c:v>20.835000000000001</c:v>
                </c:pt>
                <c:pt idx="20836" formatCode="General">
                  <c:v>20.835999999999999</c:v>
                </c:pt>
                <c:pt idx="20837" formatCode="General">
                  <c:v>20.837</c:v>
                </c:pt>
                <c:pt idx="20838" formatCode="General">
                  <c:v>20.838000000000001</c:v>
                </c:pt>
                <c:pt idx="20839" formatCode="General">
                  <c:v>20.838999999999999</c:v>
                </c:pt>
                <c:pt idx="20840" formatCode="General">
                  <c:v>20.84</c:v>
                </c:pt>
                <c:pt idx="20841" formatCode="General">
                  <c:v>20.841000000000001</c:v>
                </c:pt>
                <c:pt idx="20842" formatCode="General">
                  <c:v>20.841999999999999</c:v>
                </c:pt>
                <c:pt idx="20843" formatCode="General">
                  <c:v>20.843</c:v>
                </c:pt>
                <c:pt idx="20844" formatCode="General">
                  <c:v>20.844000000000001</c:v>
                </c:pt>
                <c:pt idx="20845" formatCode="General">
                  <c:v>20.844999999999999</c:v>
                </c:pt>
                <c:pt idx="20846" formatCode="General">
                  <c:v>20.846</c:v>
                </c:pt>
                <c:pt idx="20847" formatCode="General">
                  <c:v>20.847000000000001</c:v>
                </c:pt>
                <c:pt idx="20848" formatCode="General">
                  <c:v>20.847999999999999</c:v>
                </c:pt>
                <c:pt idx="20849" formatCode="General">
                  <c:v>20.849</c:v>
                </c:pt>
                <c:pt idx="20850" formatCode="General">
                  <c:v>20.85</c:v>
                </c:pt>
                <c:pt idx="20851" formatCode="General">
                  <c:v>20.850999999999999</c:v>
                </c:pt>
                <c:pt idx="20852" formatCode="General">
                  <c:v>20.852</c:v>
                </c:pt>
                <c:pt idx="20853" formatCode="General">
                  <c:v>20.853000000000002</c:v>
                </c:pt>
                <c:pt idx="20854" formatCode="General">
                  <c:v>20.853999999999999</c:v>
                </c:pt>
                <c:pt idx="20855" formatCode="General">
                  <c:v>20.855</c:v>
                </c:pt>
                <c:pt idx="20856" formatCode="General">
                  <c:v>20.856000000000002</c:v>
                </c:pt>
                <c:pt idx="20857" formatCode="General">
                  <c:v>20.856999999999999</c:v>
                </c:pt>
                <c:pt idx="20858" formatCode="General">
                  <c:v>20.858000000000001</c:v>
                </c:pt>
                <c:pt idx="20859" formatCode="General">
                  <c:v>20.859000000000002</c:v>
                </c:pt>
                <c:pt idx="20860" formatCode="General">
                  <c:v>20.86</c:v>
                </c:pt>
                <c:pt idx="20861" formatCode="General">
                  <c:v>20.861000000000001</c:v>
                </c:pt>
                <c:pt idx="20862" formatCode="General">
                  <c:v>20.861999999999998</c:v>
                </c:pt>
                <c:pt idx="20863" formatCode="General">
                  <c:v>20.863</c:v>
                </c:pt>
                <c:pt idx="20864" formatCode="General">
                  <c:v>20.864000000000001</c:v>
                </c:pt>
                <c:pt idx="20865" formatCode="General">
                  <c:v>20.864999999999998</c:v>
                </c:pt>
                <c:pt idx="20866" formatCode="General">
                  <c:v>20.866</c:v>
                </c:pt>
                <c:pt idx="20867" formatCode="General">
                  <c:v>20.867000000000001</c:v>
                </c:pt>
                <c:pt idx="20868" formatCode="General">
                  <c:v>20.867999999999999</c:v>
                </c:pt>
                <c:pt idx="20869" formatCode="General">
                  <c:v>20.869</c:v>
                </c:pt>
                <c:pt idx="20870" formatCode="General">
                  <c:v>20.87</c:v>
                </c:pt>
                <c:pt idx="20871" formatCode="General">
                  <c:v>20.870999999999999</c:v>
                </c:pt>
                <c:pt idx="20872" formatCode="General">
                  <c:v>20.872</c:v>
                </c:pt>
                <c:pt idx="20873" formatCode="General">
                  <c:v>20.873000000000001</c:v>
                </c:pt>
                <c:pt idx="20874" formatCode="General">
                  <c:v>20.873999999999999</c:v>
                </c:pt>
                <c:pt idx="20875" formatCode="General">
                  <c:v>20.875</c:v>
                </c:pt>
                <c:pt idx="20876" formatCode="General">
                  <c:v>20.876000000000001</c:v>
                </c:pt>
                <c:pt idx="20877" formatCode="General">
                  <c:v>20.876999999999999</c:v>
                </c:pt>
                <c:pt idx="20878" formatCode="General">
                  <c:v>20.878</c:v>
                </c:pt>
                <c:pt idx="20879" formatCode="General">
                  <c:v>20.879000000000001</c:v>
                </c:pt>
                <c:pt idx="20880" formatCode="General">
                  <c:v>20.88</c:v>
                </c:pt>
                <c:pt idx="20881" formatCode="General">
                  <c:v>20.881</c:v>
                </c:pt>
                <c:pt idx="20882" formatCode="General">
                  <c:v>20.882000000000001</c:v>
                </c:pt>
                <c:pt idx="20883" formatCode="General">
                  <c:v>20.882999999999999</c:v>
                </c:pt>
                <c:pt idx="20884" formatCode="General">
                  <c:v>20.884</c:v>
                </c:pt>
                <c:pt idx="20885" formatCode="General">
                  <c:v>20.885000000000002</c:v>
                </c:pt>
                <c:pt idx="20886" formatCode="General">
                  <c:v>20.885999999999999</c:v>
                </c:pt>
                <c:pt idx="20887" formatCode="General">
                  <c:v>20.887</c:v>
                </c:pt>
                <c:pt idx="20888" formatCode="General">
                  <c:v>20.888000000000002</c:v>
                </c:pt>
                <c:pt idx="20889" formatCode="General">
                  <c:v>20.888999999999999</c:v>
                </c:pt>
                <c:pt idx="20890" formatCode="General">
                  <c:v>20.89</c:v>
                </c:pt>
                <c:pt idx="20891" formatCode="General">
                  <c:v>20.890999999999998</c:v>
                </c:pt>
                <c:pt idx="20892" formatCode="General">
                  <c:v>20.891999999999999</c:v>
                </c:pt>
                <c:pt idx="20893" formatCode="General">
                  <c:v>20.893000000000001</c:v>
                </c:pt>
                <c:pt idx="20894" formatCode="General">
                  <c:v>20.893999999999998</c:v>
                </c:pt>
                <c:pt idx="20895" formatCode="General">
                  <c:v>20.895</c:v>
                </c:pt>
                <c:pt idx="20896" formatCode="General">
                  <c:v>20.896000000000001</c:v>
                </c:pt>
                <c:pt idx="20897" formatCode="General">
                  <c:v>20.896999999999998</c:v>
                </c:pt>
                <c:pt idx="20898" formatCode="General">
                  <c:v>20.898</c:v>
                </c:pt>
                <c:pt idx="20899" formatCode="General">
                  <c:v>20.899000000000001</c:v>
                </c:pt>
                <c:pt idx="20900" formatCode="General">
                  <c:v>20.9</c:v>
                </c:pt>
                <c:pt idx="20901" formatCode="General">
                  <c:v>20.901</c:v>
                </c:pt>
                <c:pt idx="20902" formatCode="General">
                  <c:v>20.902000000000001</c:v>
                </c:pt>
                <c:pt idx="20903" formatCode="General">
                  <c:v>20.902999999999999</c:v>
                </c:pt>
                <c:pt idx="20904" formatCode="General">
                  <c:v>20.904</c:v>
                </c:pt>
                <c:pt idx="20905" formatCode="General">
                  <c:v>20.905000000000001</c:v>
                </c:pt>
                <c:pt idx="20906" formatCode="General">
                  <c:v>20.905999999999999</c:v>
                </c:pt>
                <c:pt idx="20907" formatCode="General">
                  <c:v>20.907</c:v>
                </c:pt>
                <c:pt idx="20908" formatCode="General">
                  <c:v>20.908000000000001</c:v>
                </c:pt>
                <c:pt idx="20909" formatCode="General">
                  <c:v>20.908999999999999</c:v>
                </c:pt>
                <c:pt idx="20910" formatCode="General">
                  <c:v>20.91</c:v>
                </c:pt>
                <c:pt idx="20911" formatCode="General">
                  <c:v>20.911000000000001</c:v>
                </c:pt>
                <c:pt idx="20912" formatCode="General">
                  <c:v>20.911999999999999</c:v>
                </c:pt>
                <c:pt idx="20913" formatCode="General">
                  <c:v>20.913</c:v>
                </c:pt>
                <c:pt idx="20914" formatCode="General">
                  <c:v>20.914000000000001</c:v>
                </c:pt>
                <c:pt idx="20915" formatCode="General">
                  <c:v>20.914999999999999</c:v>
                </c:pt>
                <c:pt idx="20916" formatCode="General">
                  <c:v>20.916</c:v>
                </c:pt>
                <c:pt idx="20917" formatCode="General">
                  <c:v>20.917000000000002</c:v>
                </c:pt>
                <c:pt idx="20918" formatCode="General">
                  <c:v>20.917999999999999</c:v>
                </c:pt>
                <c:pt idx="20919" formatCode="General">
                  <c:v>20.919</c:v>
                </c:pt>
                <c:pt idx="20920" formatCode="General">
                  <c:v>20.92</c:v>
                </c:pt>
                <c:pt idx="20921" formatCode="General">
                  <c:v>20.920999999999999</c:v>
                </c:pt>
                <c:pt idx="20922" formatCode="General">
                  <c:v>20.922000000000001</c:v>
                </c:pt>
                <c:pt idx="20923" formatCode="General">
                  <c:v>20.922999999999998</c:v>
                </c:pt>
                <c:pt idx="20924" formatCode="General">
                  <c:v>20.923999999999999</c:v>
                </c:pt>
                <c:pt idx="20925" formatCode="General">
                  <c:v>20.925000000000001</c:v>
                </c:pt>
                <c:pt idx="20926" formatCode="General">
                  <c:v>20.925999999999998</c:v>
                </c:pt>
                <c:pt idx="20927" formatCode="General">
                  <c:v>20.927</c:v>
                </c:pt>
                <c:pt idx="20928" formatCode="General">
                  <c:v>20.928000000000001</c:v>
                </c:pt>
                <c:pt idx="20929" formatCode="General">
                  <c:v>20.928999999999998</c:v>
                </c:pt>
                <c:pt idx="20930" formatCode="General">
                  <c:v>20.93</c:v>
                </c:pt>
                <c:pt idx="20931" formatCode="General">
                  <c:v>20.931000000000001</c:v>
                </c:pt>
                <c:pt idx="20932" formatCode="General">
                  <c:v>20.931999999999999</c:v>
                </c:pt>
                <c:pt idx="20933" formatCode="General">
                  <c:v>20.933</c:v>
                </c:pt>
                <c:pt idx="20934" formatCode="General">
                  <c:v>20.934000000000001</c:v>
                </c:pt>
                <c:pt idx="20935" formatCode="General">
                  <c:v>20.934999999999999</c:v>
                </c:pt>
                <c:pt idx="20936" formatCode="General">
                  <c:v>20.936</c:v>
                </c:pt>
                <c:pt idx="20937" formatCode="General">
                  <c:v>20.937000000000001</c:v>
                </c:pt>
                <c:pt idx="20938" formatCode="General">
                  <c:v>20.937999999999999</c:v>
                </c:pt>
                <c:pt idx="20939" formatCode="General">
                  <c:v>20.939</c:v>
                </c:pt>
                <c:pt idx="20940" formatCode="General">
                  <c:v>20.94</c:v>
                </c:pt>
                <c:pt idx="20941" formatCode="General">
                  <c:v>20.940999999999999</c:v>
                </c:pt>
                <c:pt idx="20942" formatCode="General">
                  <c:v>20.942</c:v>
                </c:pt>
                <c:pt idx="20943" formatCode="General">
                  <c:v>20.943000000000001</c:v>
                </c:pt>
                <c:pt idx="20944" formatCode="General">
                  <c:v>20.943999999999999</c:v>
                </c:pt>
                <c:pt idx="20945" formatCode="General">
                  <c:v>20.945</c:v>
                </c:pt>
                <c:pt idx="20946" formatCode="General">
                  <c:v>20.946000000000002</c:v>
                </c:pt>
                <c:pt idx="20947" formatCode="General">
                  <c:v>20.946999999999999</c:v>
                </c:pt>
                <c:pt idx="20948" formatCode="General">
                  <c:v>20.948</c:v>
                </c:pt>
                <c:pt idx="20949" formatCode="General">
                  <c:v>20.949000000000002</c:v>
                </c:pt>
                <c:pt idx="20950" formatCode="General">
                  <c:v>20.95</c:v>
                </c:pt>
                <c:pt idx="20951" formatCode="General">
                  <c:v>20.951000000000001</c:v>
                </c:pt>
                <c:pt idx="20952" formatCode="General">
                  <c:v>20.952000000000002</c:v>
                </c:pt>
                <c:pt idx="20953" formatCode="General">
                  <c:v>20.952999999999999</c:v>
                </c:pt>
                <c:pt idx="20954" formatCode="General">
                  <c:v>20.954000000000001</c:v>
                </c:pt>
                <c:pt idx="20955" formatCode="General">
                  <c:v>20.954999999999998</c:v>
                </c:pt>
                <c:pt idx="20956" formatCode="General">
                  <c:v>20.956</c:v>
                </c:pt>
                <c:pt idx="20957" formatCode="General">
                  <c:v>20.957000000000001</c:v>
                </c:pt>
                <c:pt idx="20958" formatCode="General">
                  <c:v>20.957999999999998</c:v>
                </c:pt>
                <c:pt idx="20959" formatCode="General">
                  <c:v>20.959</c:v>
                </c:pt>
                <c:pt idx="20960" formatCode="General">
                  <c:v>20.96</c:v>
                </c:pt>
                <c:pt idx="20961" formatCode="General">
                  <c:v>20.960999999999999</c:v>
                </c:pt>
                <c:pt idx="20962" formatCode="General">
                  <c:v>20.962</c:v>
                </c:pt>
                <c:pt idx="20963" formatCode="General">
                  <c:v>20.963000000000001</c:v>
                </c:pt>
                <c:pt idx="20964" formatCode="General">
                  <c:v>20.963999999999999</c:v>
                </c:pt>
                <c:pt idx="20965" formatCode="General">
                  <c:v>20.965</c:v>
                </c:pt>
                <c:pt idx="20966" formatCode="General">
                  <c:v>20.966000000000001</c:v>
                </c:pt>
                <c:pt idx="20967" formatCode="General">
                  <c:v>20.966999999999999</c:v>
                </c:pt>
                <c:pt idx="20968" formatCode="General">
                  <c:v>20.968</c:v>
                </c:pt>
                <c:pt idx="20969" formatCode="General">
                  <c:v>20.969000000000001</c:v>
                </c:pt>
                <c:pt idx="20970" formatCode="General">
                  <c:v>20.97</c:v>
                </c:pt>
                <c:pt idx="20971" formatCode="General">
                  <c:v>20.971</c:v>
                </c:pt>
                <c:pt idx="20972" formatCode="General">
                  <c:v>20.972000000000001</c:v>
                </c:pt>
                <c:pt idx="20973" formatCode="General">
                  <c:v>20.972999999999999</c:v>
                </c:pt>
                <c:pt idx="20974" formatCode="General">
                  <c:v>20.974</c:v>
                </c:pt>
                <c:pt idx="20975" formatCode="General">
                  <c:v>20.975000000000001</c:v>
                </c:pt>
                <c:pt idx="20976" formatCode="General">
                  <c:v>20.975999999999999</c:v>
                </c:pt>
                <c:pt idx="20977" formatCode="General">
                  <c:v>20.977</c:v>
                </c:pt>
                <c:pt idx="20978" formatCode="General">
                  <c:v>20.978000000000002</c:v>
                </c:pt>
                <c:pt idx="20979" formatCode="General">
                  <c:v>20.978999999999999</c:v>
                </c:pt>
                <c:pt idx="20980" formatCode="General">
                  <c:v>20.98</c:v>
                </c:pt>
                <c:pt idx="20981" formatCode="General">
                  <c:v>20.981000000000002</c:v>
                </c:pt>
                <c:pt idx="20982" formatCode="General">
                  <c:v>20.981999999999999</c:v>
                </c:pt>
                <c:pt idx="20983" formatCode="General">
                  <c:v>20.983000000000001</c:v>
                </c:pt>
                <c:pt idx="20984" formatCode="General">
                  <c:v>20.984000000000002</c:v>
                </c:pt>
                <c:pt idx="20985" formatCode="General">
                  <c:v>20.984999999999999</c:v>
                </c:pt>
                <c:pt idx="20986" formatCode="General">
                  <c:v>20.986000000000001</c:v>
                </c:pt>
                <c:pt idx="20987" formatCode="General">
                  <c:v>20.986999999999998</c:v>
                </c:pt>
                <c:pt idx="20988" formatCode="General">
                  <c:v>20.988</c:v>
                </c:pt>
                <c:pt idx="20989" formatCode="General">
                  <c:v>20.989000000000001</c:v>
                </c:pt>
                <c:pt idx="20990" formatCode="General">
                  <c:v>20.99</c:v>
                </c:pt>
                <c:pt idx="20991" formatCode="General">
                  <c:v>20.991</c:v>
                </c:pt>
                <c:pt idx="20992" formatCode="General">
                  <c:v>20.992000000000001</c:v>
                </c:pt>
                <c:pt idx="20993" formatCode="General">
                  <c:v>20.992999999999999</c:v>
                </c:pt>
                <c:pt idx="20994" formatCode="General">
                  <c:v>20.994</c:v>
                </c:pt>
                <c:pt idx="20995" formatCode="General">
                  <c:v>20.995000000000001</c:v>
                </c:pt>
                <c:pt idx="20996" formatCode="General">
                  <c:v>20.995999999999999</c:v>
                </c:pt>
                <c:pt idx="20997" formatCode="General">
                  <c:v>20.997</c:v>
                </c:pt>
                <c:pt idx="20998" formatCode="General">
                  <c:v>20.998000000000001</c:v>
                </c:pt>
                <c:pt idx="20999" formatCode="General">
                  <c:v>20.998999999999999</c:v>
                </c:pt>
                <c:pt idx="21000" formatCode="General">
                  <c:v>21</c:v>
                </c:pt>
                <c:pt idx="21001" formatCode="General">
                  <c:v>21.001000000000001</c:v>
                </c:pt>
                <c:pt idx="21002" formatCode="General">
                  <c:v>21.001999999999999</c:v>
                </c:pt>
                <c:pt idx="21003" formatCode="General">
                  <c:v>21.003</c:v>
                </c:pt>
                <c:pt idx="21004" formatCode="General">
                  <c:v>21.004000000000001</c:v>
                </c:pt>
                <c:pt idx="21005" formatCode="General">
                  <c:v>21.004999999999999</c:v>
                </c:pt>
                <c:pt idx="21006" formatCode="General">
                  <c:v>21.006</c:v>
                </c:pt>
                <c:pt idx="21007" formatCode="General">
                  <c:v>21.007000000000001</c:v>
                </c:pt>
                <c:pt idx="21008" formatCode="General">
                  <c:v>21.007999999999999</c:v>
                </c:pt>
                <c:pt idx="21009" formatCode="General">
                  <c:v>21.009</c:v>
                </c:pt>
                <c:pt idx="21010" formatCode="General">
                  <c:v>21.01</c:v>
                </c:pt>
                <c:pt idx="21011" formatCode="General">
                  <c:v>21.010999999999999</c:v>
                </c:pt>
                <c:pt idx="21012" formatCode="General">
                  <c:v>21.012</c:v>
                </c:pt>
                <c:pt idx="21013" formatCode="General">
                  <c:v>21.013000000000002</c:v>
                </c:pt>
                <c:pt idx="21014" formatCode="General">
                  <c:v>21.013999999999999</c:v>
                </c:pt>
                <c:pt idx="21015" formatCode="General">
                  <c:v>21.015000000000001</c:v>
                </c:pt>
                <c:pt idx="21016" formatCode="General">
                  <c:v>21.015999999999998</c:v>
                </c:pt>
                <c:pt idx="21017" formatCode="General">
                  <c:v>21.016999999999999</c:v>
                </c:pt>
                <c:pt idx="21018" formatCode="General">
                  <c:v>21.018000000000001</c:v>
                </c:pt>
                <c:pt idx="21019" formatCode="General">
                  <c:v>21.018999999999998</c:v>
                </c:pt>
                <c:pt idx="21020" formatCode="General">
                  <c:v>21.02</c:v>
                </c:pt>
                <c:pt idx="21021" formatCode="General">
                  <c:v>21.021000000000001</c:v>
                </c:pt>
                <c:pt idx="21022" formatCode="General">
                  <c:v>21.021999999999998</c:v>
                </c:pt>
                <c:pt idx="21023" formatCode="General">
                  <c:v>21.023</c:v>
                </c:pt>
                <c:pt idx="21024" formatCode="General">
                  <c:v>21.024000000000001</c:v>
                </c:pt>
                <c:pt idx="21025" formatCode="General">
                  <c:v>21.024999999999999</c:v>
                </c:pt>
                <c:pt idx="21026" formatCode="General">
                  <c:v>21.026</c:v>
                </c:pt>
                <c:pt idx="21027" formatCode="General">
                  <c:v>21.027000000000001</c:v>
                </c:pt>
                <c:pt idx="21028" formatCode="General">
                  <c:v>21.027999999999999</c:v>
                </c:pt>
                <c:pt idx="21029" formatCode="General">
                  <c:v>21.029</c:v>
                </c:pt>
                <c:pt idx="21030" formatCode="General">
                  <c:v>21.03</c:v>
                </c:pt>
                <c:pt idx="21031" formatCode="General">
                  <c:v>21.030999999999999</c:v>
                </c:pt>
                <c:pt idx="21032" formatCode="General">
                  <c:v>21.032</c:v>
                </c:pt>
                <c:pt idx="21033" formatCode="General">
                  <c:v>21.033000000000001</c:v>
                </c:pt>
                <c:pt idx="21034" formatCode="General">
                  <c:v>21.033999999999999</c:v>
                </c:pt>
                <c:pt idx="21035" formatCode="General">
                  <c:v>21.035</c:v>
                </c:pt>
                <c:pt idx="21036" formatCode="General">
                  <c:v>21.036000000000001</c:v>
                </c:pt>
                <c:pt idx="21037" formatCode="General">
                  <c:v>21.036999999999999</c:v>
                </c:pt>
                <c:pt idx="21038" formatCode="General">
                  <c:v>21.038</c:v>
                </c:pt>
                <c:pt idx="21039" formatCode="General">
                  <c:v>21.039000000000001</c:v>
                </c:pt>
                <c:pt idx="21040" formatCode="General">
                  <c:v>21.04</c:v>
                </c:pt>
                <c:pt idx="21041" formatCode="General">
                  <c:v>21.041</c:v>
                </c:pt>
                <c:pt idx="21042" formatCode="General">
                  <c:v>21.042000000000002</c:v>
                </c:pt>
                <c:pt idx="21043" formatCode="General">
                  <c:v>21.042999999999999</c:v>
                </c:pt>
                <c:pt idx="21044" formatCode="General">
                  <c:v>21.044</c:v>
                </c:pt>
                <c:pt idx="21045" formatCode="General">
                  <c:v>21.045000000000002</c:v>
                </c:pt>
                <c:pt idx="21046" formatCode="General">
                  <c:v>21.045999999999999</c:v>
                </c:pt>
                <c:pt idx="21047" formatCode="General">
                  <c:v>21.047000000000001</c:v>
                </c:pt>
                <c:pt idx="21048" formatCode="General">
                  <c:v>21.047999999999998</c:v>
                </c:pt>
                <c:pt idx="21049" formatCode="General">
                  <c:v>21.048999999999999</c:v>
                </c:pt>
                <c:pt idx="21050" formatCode="General">
                  <c:v>21.05</c:v>
                </c:pt>
                <c:pt idx="21051" formatCode="General">
                  <c:v>21.050999999999998</c:v>
                </c:pt>
                <c:pt idx="21052" formatCode="General">
                  <c:v>21.052</c:v>
                </c:pt>
                <c:pt idx="21053" formatCode="General">
                  <c:v>21.053000000000001</c:v>
                </c:pt>
                <c:pt idx="21054" formatCode="General">
                  <c:v>21.053999999999998</c:v>
                </c:pt>
                <c:pt idx="21055" formatCode="General">
                  <c:v>21.055</c:v>
                </c:pt>
                <c:pt idx="21056" formatCode="General">
                  <c:v>21.056000000000001</c:v>
                </c:pt>
                <c:pt idx="21057" formatCode="General">
                  <c:v>21.056999999999999</c:v>
                </c:pt>
                <c:pt idx="21058" formatCode="General">
                  <c:v>21.058</c:v>
                </c:pt>
                <c:pt idx="21059" formatCode="General">
                  <c:v>21.059000000000001</c:v>
                </c:pt>
                <c:pt idx="21060" formatCode="General">
                  <c:v>21.06</c:v>
                </c:pt>
                <c:pt idx="21061" formatCode="General">
                  <c:v>21.061</c:v>
                </c:pt>
                <c:pt idx="21062" formatCode="General">
                  <c:v>21.062000000000001</c:v>
                </c:pt>
                <c:pt idx="21063" formatCode="General">
                  <c:v>21.062999999999999</c:v>
                </c:pt>
                <c:pt idx="21064" formatCode="General">
                  <c:v>21.064</c:v>
                </c:pt>
                <c:pt idx="21065" formatCode="General">
                  <c:v>21.065000000000001</c:v>
                </c:pt>
                <c:pt idx="21066" formatCode="General">
                  <c:v>21.065999999999999</c:v>
                </c:pt>
                <c:pt idx="21067" formatCode="General">
                  <c:v>21.067</c:v>
                </c:pt>
                <c:pt idx="21068" formatCode="General">
                  <c:v>21.068000000000001</c:v>
                </c:pt>
                <c:pt idx="21069" formatCode="General">
                  <c:v>21.068999999999999</c:v>
                </c:pt>
                <c:pt idx="21070" formatCode="General">
                  <c:v>21.07</c:v>
                </c:pt>
                <c:pt idx="21071" formatCode="General">
                  <c:v>21.071000000000002</c:v>
                </c:pt>
                <c:pt idx="21072" formatCode="General">
                  <c:v>21.071999999999999</c:v>
                </c:pt>
                <c:pt idx="21073" formatCode="General">
                  <c:v>21.073</c:v>
                </c:pt>
                <c:pt idx="21074" formatCode="General">
                  <c:v>21.074000000000002</c:v>
                </c:pt>
                <c:pt idx="21075" formatCode="General">
                  <c:v>21.074999999999999</c:v>
                </c:pt>
                <c:pt idx="21076" formatCode="General">
                  <c:v>21.076000000000001</c:v>
                </c:pt>
                <c:pt idx="21077" formatCode="General">
                  <c:v>21.077000000000002</c:v>
                </c:pt>
                <c:pt idx="21078" formatCode="General">
                  <c:v>21.077999999999999</c:v>
                </c:pt>
                <c:pt idx="21079" formatCode="General">
                  <c:v>21.079000000000001</c:v>
                </c:pt>
                <c:pt idx="21080" formatCode="General">
                  <c:v>21.08</c:v>
                </c:pt>
                <c:pt idx="21081" formatCode="General">
                  <c:v>21.081</c:v>
                </c:pt>
                <c:pt idx="21082" formatCode="General">
                  <c:v>21.082000000000001</c:v>
                </c:pt>
                <c:pt idx="21083" formatCode="General">
                  <c:v>21.082999999999998</c:v>
                </c:pt>
                <c:pt idx="21084" formatCode="General">
                  <c:v>21.084</c:v>
                </c:pt>
                <c:pt idx="21085" formatCode="General">
                  <c:v>21.085000000000001</c:v>
                </c:pt>
                <c:pt idx="21086" formatCode="General">
                  <c:v>21.085999999999999</c:v>
                </c:pt>
                <c:pt idx="21087" formatCode="General">
                  <c:v>21.087</c:v>
                </c:pt>
                <c:pt idx="21088" formatCode="General">
                  <c:v>21.088000000000001</c:v>
                </c:pt>
                <c:pt idx="21089" formatCode="General">
                  <c:v>21.088999999999999</c:v>
                </c:pt>
                <c:pt idx="21090" formatCode="General">
                  <c:v>21.09</c:v>
                </c:pt>
                <c:pt idx="21091" formatCode="General">
                  <c:v>21.091000000000001</c:v>
                </c:pt>
                <c:pt idx="21092" formatCode="General">
                  <c:v>21.091999999999999</c:v>
                </c:pt>
                <c:pt idx="21093" formatCode="General">
                  <c:v>21.093</c:v>
                </c:pt>
                <c:pt idx="21094" formatCode="General">
                  <c:v>21.094000000000001</c:v>
                </c:pt>
                <c:pt idx="21095" formatCode="General">
                  <c:v>21.094999999999999</c:v>
                </c:pt>
                <c:pt idx="21096" formatCode="General">
                  <c:v>21.096</c:v>
                </c:pt>
                <c:pt idx="21097" formatCode="General">
                  <c:v>21.097000000000001</c:v>
                </c:pt>
                <c:pt idx="21098" formatCode="General">
                  <c:v>21.097999999999999</c:v>
                </c:pt>
                <c:pt idx="21099" formatCode="General">
                  <c:v>21.099</c:v>
                </c:pt>
                <c:pt idx="21100" formatCode="General">
                  <c:v>21.1</c:v>
                </c:pt>
                <c:pt idx="21101" formatCode="General">
                  <c:v>21.100999999999999</c:v>
                </c:pt>
                <c:pt idx="21102" formatCode="General">
                  <c:v>21.102</c:v>
                </c:pt>
                <c:pt idx="21103" formatCode="General">
                  <c:v>21.103000000000002</c:v>
                </c:pt>
                <c:pt idx="21104" formatCode="General">
                  <c:v>21.103999999999999</c:v>
                </c:pt>
                <c:pt idx="21105" formatCode="General">
                  <c:v>21.105</c:v>
                </c:pt>
                <c:pt idx="21106" formatCode="General">
                  <c:v>21.106000000000002</c:v>
                </c:pt>
                <c:pt idx="21107" formatCode="General">
                  <c:v>21.106999999999999</c:v>
                </c:pt>
                <c:pt idx="21108" formatCode="General">
                  <c:v>21.108000000000001</c:v>
                </c:pt>
                <c:pt idx="21109" formatCode="General">
                  <c:v>21.109000000000002</c:v>
                </c:pt>
                <c:pt idx="21110" formatCode="General">
                  <c:v>21.11</c:v>
                </c:pt>
                <c:pt idx="21111" formatCode="General">
                  <c:v>21.111000000000001</c:v>
                </c:pt>
                <c:pt idx="21112" formatCode="General">
                  <c:v>21.111999999999998</c:v>
                </c:pt>
                <c:pt idx="21113" formatCode="General">
                  <c:v>21.113</c:v>
                </c:pt>
                <c:pt idx="21114" formatCode="General">
                  <c:v>21.114000000000001</c:v>
                </c:pt>
                <c:pt idx="21115" formatCode="General">
                  <c:v>21.114999999999998</c:v>
                </c:pt>
                <c:pt idx="21116" formatCode="General">
                  <c:v>21.116</c:v>
                </c:pt>
                <c:pt idx="21117" formatCode="General">
                  <c:v>21.117000000000001</c:v>
                </c:pt>
                <c:pt idx="21118" formatCode="General">
                  <c:v>21.117999999999999</c:v>
                </c:pt>
                <c:pt idx="21119" formatCode="General">
                  <c:v>21.119</c:v>
                </c:pt>
                <c:pt idx="21120" formatCode="General">
                  <c:v>21.12</c:v>
                </c:pt>
                <c:pt idx="21121" formatCode="General">
                  <c:v>21.120999999999999</c:v>
                </c:pt>
                <c:pt idx="21122" formatCode="General">
                  <c:v>21.122</c:v>
                </c:pt>
                <c:pt idx="21123" formatCode="General">
                  <c:v>21.123000000000001</c:v>
                </c:pt>
                <c:pt idx="21124" formatCode="General">
                  <c:v>21.123999999999999</c:v>
                </c:pt>
                <c:pt idx="21125" formatCode="General">
                  <c:v>21.125</c:v>
                </c:pt>
                <c:pt idx="21126" formatCode="General">
                  <c:v>21.126000000000001</c:v>
                </c:pt>
                <c:pt idx="21127" formatCode="General">
                  <c:v>21.126999999999999</c:v>
                </c:pt>
                <c:pt idx="21128" formatCode="General">
                  <c:v>21.128</c:v>
                </c:pt>
                <c:pt idx="21129" formatCode="General">
                  <c:v>21.129000000000001</c:v>
                </c:pt>
                <c:pt idx="21130" formatCode="General">
                  <c:v>21.13</c:v>
                </c:pt>
                <c:pt idx="21131" formatCode="General">
                  <c:v>21.131</c:v>
                </c:pt>
                <c:pt idx="21132" formatCode="General">
                  <c:v>21.132000000000001</c:v>
                </c:pt>
                <c:pt idx="21133" formatCode="General">
                  <c:v>21.132999999999999</c:v>
                </c:pt>
                <c:pt idx="21134" formatCode="General">
                  <c:v>21.134</c:v>
                </c:pt>
                <c:pt idx="21135" formatCode="General">
                  <c:v>21.135000000000002</c:v>
                </c:pt>
                <c:pt idx="21136" formatCode="General">
                  <c:v>21.135999999999999</c:v>
                </c:pt>
                <c:pt idx="21137" formatCode="General">
                  <c:v>21.137</c:v>
                </c:pt>
                <c:pt idx="21138" formatCode="General">
                  <c:v>21.138000000000002</c:v>
                </c:pt>
                <c:pt idx="21139" formatCode="General">
                  <c:v>21.138999999999999</c:v>
                </c:pt>
                <c:pt idx="21140" formatCode="General">
                  <c:v>21.14</c:v>
                </c:pt>
                <c:pt idx="21141" formatCode="General">
                  <c:v>21.140999999999998</c:v>
                </c:pt>
                <c:pt idx="21142" formatCode="General">
                  <c:v>21.141999999999999</c:v>
                </c:pt>
                <c:pt idx="21143" formatCode="General">
                  <c:v>21.143000000000001</c:v>
                </c:pt>
                <c:pt idx="21144" formatCode="General">
                  <c:v>21.143999999999998</c:v>
                </c:pt>
                <c:pt idx="21145" formatCode="General">
                  <c:v>21.145</c:v>
                </c:pt>
                <c:pt idx="21146" formatCode="General">
                  <c:v>21.146000000000001</c:v>
                </c:pt>
                <c:pt idx="21147" formatCode="General">
                  <c:v>21.146999999999998</c:v>
                </c:pt>
                <c:pt idx="21148" formatCode="General">
                  <c:v>21.148</c:v>
                </c:pt>
                <c:pt idx="21149" formatCode="General">
                  <c:v>21.149000000000001</c:v>
                </c:pt>
                <c:pt idx="21150" formatCode="General">
                  <c:v>21.15</c:v>
                </c:pt>
                <c:pt idx="21151" formatCode="General">
                  <c:v>21.151</c:v>
                </c:pt>
                <c:pt idx="21152" formatCode="General">
                  <c:v>21.152000000000001</c:v>
                </c:pt>
                <c:pt idx="21153" formatCode="General">
                  <c:v>21.152999999999999</c:v>
                </c:pt>
                <c:pt idx="21154" formatCode="General">
                  <c:v>21.154</c:v>
                </c:pt>
                <c:pt idx="21155" formatCode="General">
                  <c:v>21.155000000000001</c:v>
                </c:pt>
                <c:pt idx="21156" formatCode="General">
                  <c:v>21.155999999999999</c:v>
                </c:pt>
                <c:pt idx="21157" formatCode="General">
                  <c:v>21.157</c:v>
                </c:pt>
                <c:pt idx="21158" formatCode="General">
                  <c:v>21.158000000000001</c:v>
                </c:pt>
                <c:pt idx="21159" formatCode="General">
                  <c:v>21.158999999999999</c:v>
                </c:pt>
                <c:pt idx="21160" formatCode="General">
                  <c:v>21.16</c:v>
                </c:pt>
                <c:pt idx="21161" formatCode="General">
                  <c:v>21.161000000000001</c:v>
                </c:pt>
                <c:pt idx="21162" formatCode="General">
                  <c:v>21.161999999999999</c:v>
                </c:pt>
                <c:pt idx="21163" formatCode="General">
                  <c:v>21.163</c:v>
                </c:pt>
                <c:pt idx="21164" formatCode="General">
                  <c:v>21.164000000000001</c:v>
                </c:pt>
                <c:pt idx="21165" formatCode="General">
                  <c:v>21.164999999999999</c:v>
                </c:pt>
                <c:pt idx="21166" formatCode="General">
                  <c:v>21.166</c:v>
                </c:pt>
                <c:pt idx="21167" formatCode="General">
                  <c:v>21.167000000000002</c:v>
                </c:pt>
                <c:pt idx="21168" formatCode="General">
                  <c:v>21.167999999999999</c:v>
                </c:pt>
                <c:pt idx="21169" formatCode="General">
                  <c:v>21.169</c:v>
                </c:pt>
                <c:pt idx="21170" formatCode="General">
                  <c:v>21.17</c:v>
                </c:pt>
                <c:pt idx="21171" formatCode="General">
                  <c:v>21.170999999999999</c:v>
                </c:pt>
                <c:pt idx="21172" formatCode="General">
                  <c:v>21.172000000000001</c:v>
                </c:pt>
                <c:pt idx="21173" formatCode="General">
                  <c:v>21.172999999999998</c:v>
                </c:pt>
                <c:pt idx="21174" formatCode="General">
                  <c:v>21.173999999999999</c:v>
                </c:pt>
                <c:pt idx="21175" formatCode="General">
                  <c:v>21.175000000000001</c:v>
                </c:pt>
                <c:pt idx="21176" formatCode="General">
                  <c:v>21.175999999999998</c:v>
                </c:pt>
                <c:pt idx="21177" formatCode="General">
                  <c:v>21.177</c:v>
                </c:pt>
                <c:pt idx="21178" formatCode="General">
                  <c:v>21.178000000000001</c:v>
                </c:pt>
                <c:pt idx="21179" formatCode="General">
                  <c:v>21.178999999999998</c:v>
                </c:pt>
                <c:pt idx="21180" formatCode="General">
                  <c:v>21.18</c:v>
                </c:pt>
                <c:pt idx="21181" formatCode="General">
                  <c:v>21.181000000000001</c:v>
                </c:pt>
                <c:pt idx="21182" formatCode="General">
                  <c:v>21.181999999999999</c:v>
                </c:pt>
                <c:pt idx="21183" formatCode="General">
                  <c:v>21.183</c:v>
                </c:pt>
                <c:pt idx="21184" formatCode="General">
                  <c:v>21.184000000000001</c:v>
                </c:pt>
                <c:pt idx="21185" formatCode="General">
                  <c:v>21.184999999999999</c:v>
                </c:pt>
                <c:pt idx="21186" formatCode="General">
                  <c:v>21.186</c:v>
                </c:pt>
                <c:pt idx="21187" formatCode="General">
                  <c:v>21.187000000000001</c:v>
                </c:pt>
                <c:pt idx="21188" formatCode="General">
                  <c:v>21.187999999999999</c:v>
                </c:pt>
                <c:pt idx="21189" formatCode="General">
                  <c:v>21.189</c:v>
                </c:pt>
                <c:pt idx="21190" formatCode="General">
                  <c:v>21.19</c:v>
                </c:pt>
                <c:pt idx="21191" formatCode="General">
                  <c:v>21.190999999999999</c:v>
                </c:pt>
                <c:pt idx="21192" formatCode="General">
                  <c:v>21.192</c:v>
                </c:pt>
                <c:pt idx="21193" formatCode="General">
                  <c:v>21.193000000000001</c:v>
                </c:pt>
                <c:pt idx="21194" formatCode="General">
                  <c:v>21.193999999999999</c:v>
                </c:pt>
                <c:pt idx="21195" formatCode="General">
                  <c:v>21.195</c:v>
                </c:pt>
                <c:pt idx="21196" formatCode="General">
                  <c:v>21.196000000000002</c:v>
                </c:pt>
                <c:pt idx="21197" formatCode="General">
                  <c:v>21.196999999999999</c:v>
                </c:pt>
                <c:pt idx="21198" formatCode="General">
                  <c:v>21.198</c:v>
                </c:pt>
                <c:pt idx="21199" formatCode="General">
                  <c:v>21.199000000000002</c:v>
                </c:pt>
                <c:pt idx="21200" formatCode="General">
                  <c:v>21.2</c:v>
                </c:pt>
                <c:pt idx="21201" formatCode="General">
                  <c:v>21.201000000000001</c:v>
                </c:pt>
                <c:pt idx="21202" formatCode="General">
                  <c:v>21.202000000000002</c:v>
                </c:pt>
                <c:pt idx="21203" formatCode="General">
                  <c:v>21.202999999999999</c:v>
                </c:pt>
                <c:pt idx="21204" formatCode="General">
                  <c:v>21.204000000000001</c:v>
                </c:pt>
                <c:pt idx="21205" formatCode="General">
                  <c:v>21.204999999999998</c:v>
                </c:pt>
                <c:pt idx="21206" formatCode="General">
                  <c:v>21.206</c:v>
                </c:pt>
                <c:pt idx="21207" formatCode="General">
                  <c:v>21.207000000000001</c:v>
                </c:pt>
                <c:pt idx="21208" formatCode="General">
                  <c:v>21.207999999999998</c:v>
                </c:pt>
                <c:pt idx="21209" formatCode="General">
                  <c:v>21.209</c:v>
                </c:pt>
                <c:pt idx="21210" formatCode="General">
                  <c:v>21.21</c:v>
                </c:pt>
                <c:pt idx="21211" formatCode="General">
                  <c:v>21.210999999999999</c:v>
                </c:pt>
                <c:pt idx="21212" formatCode="General">
                  <c:v>21.212</c:v>
                </c:pt>
                <c:pt idx="21213" formatCode="General">
                  <c:v>21.213000000000001</c:v>
                </c:pt>
                <c:pt idx="21214" formatCode="General">
                  <c:v>21.213999999999999</c:v>
                </c:pt>
                <c:pt idx="21215" formatCode="General">
                  <c:v>21.215</c:v>
                </c:pt>
                <c:pt idx="21216" formatCode="General">
                  <c:v>21.216000000000001</c:v>
                </c:pt>
                <c:pt idx="21217" formatCode="General">
                  <c:v>21.216999999999999</c:v>
                </c:pt>
                <c:pt idx="21218" formatCode="General">
                  <c:v>21.218</c:v>
                </c:pt>
                <c:pt idx="21219" formatCode="General">
                  <c:v>21.219000000000001</c:v>
                </c:pt>
                <c:pt idx="21220" formatCode="General">
                  <c:v>21.22</c:v>
                </c:pt>
                <c:pt idx="21221" formatCode="General">
                  <c:v>21.221</c:v>
                </c:pt>
                <c:pt idx="21222" formatCode="General">
                  <c:v>21.222000000000001</c:v>
                </c:pt>
                <c:pt idx="21223" formatCode="General">
                  <c:v>21.222999999999999</c:v>
                </c:pt>
                <c:pt idx="21224" formatCode="General">
                  <c:v>21.224</c:v>
                </c:pt>
                <c:pt idx="21225" formatCode="General">
                  <c:v>21.225000000000001</c:v>
                </c:pt>
                <c:pt idx="21226" formatCode="General">
                  <c:v>21.225999999999999</c:v>
                </c:pt>
                <c:pt idx="21227" formatCode="General">
                  <c:v>21.227</c:v>
                </c:pt>
                <c:pt idx="21228" formatCode="General">
                  <c:v>21.228000000000002</c:v>
                </c:pt>
                <c:pt idx="21229" formatCode="General">
                  <c:v>21.228999999999999</c:v>
                </c:pt>
                <c:pt idx="21230" formatCode="General">
                  <c:v>21.23</c:v>
                </c:pt>
                <c:pt idx="21231" formatCode="General">
                  <c:v>21.231000000000002</c:v>
                </c:pt>
                <c:pt idx="21232" formatCode="General">
                  <c:v>21.231999999999999</c:v>
                </c:pt>
                <c:pt idx="21233" formatCode="General">
                  <c:v>21.233000000000001</c:v>
                </c:pt>
                <c:pt idx="21234" formatCode="General">
                  <c:v>21.234000000000002</c:v>
                </c:pt>
                <c:pt idx="21235" formatCode="General">
                  <c:v>21.234999999999999</c:v>
                </c:pt>
                <c:pt idx="21236" formatCode="General">
                  <c:v>21.236000000000001</c:v>
                </c:pt>
                <c:pt idx="21237" formatCode="General">
                  <c:v>21.236999999999998</c:v>
                </c:pt>
                <c:pt idx="21238" formatCode="General">
                  <c:v>21.238</c:v>
                </c:pt>
                <c:pt idx="21239" formatCode="General">
                  <c:v>21.239000000000001</c:v>
                </c:pt>
                <c:pt idx="21240" formatCode="General">
                  <c:v>21.24</c:v>
                </c:pt>
                <c:pt idx="21241" formatCode="General">
                  <c:v>21.241</c:v>
                </c:pt>
                <c:pt idx="21242" formatCode="General">
                  <c:v>21.242000000000001</c:v>
                </c:pt>
                <c:pt idx="21243" formatCode="General">
                  <c:v>21.242999999999999</c:v>
                </c:pt>
                <c:pt idx="21244" formatCode="General">
                  <c:v>21.244</c:v>
                </c:pt>
                <c:pt idx="21245" formatCode="General">
                  <c:v>21.245000000000001</c:v>
                </c:pt>
                <c:pt idx="21246" formatCode="General">
                  <c:v>21.245999999999999</c:v>
                </c:pt>
                <c:pt idx="21247" formatCode="General">
                  <c:v>21.247</c:v>
                </c:pt>
                <c:pt idx="21248" formatCode="General">
                  <c:v>21.248000000000001</c:v>
                </c:pt>
                <c:pt idx="21249" formatCode="General">
                  <c:v>21.248999999999999</c:v>
                </c:pt>
                <c:pt idx="21250" formatCode="General">
                  <c:v>21.25</c:v>
                </c:pt>
                <c:pt idx="21251" formatCode="General">
                  <c:v>21.251000000000001</c:v>
                </c:pt>
                <c:pt idx="21252" formatCode="General">
                  <c:v>21.251999999999999</c:v>
                </c:pt>
                <c:pt idx="21253" formatCode="General">
                  <c:v>21.253</c:v>
                </c:pt>
                <c:pt idx="21254" formatCode="General">
                  <c:v>21.254000000000001</c:v>
                </c:pt>
                <c:pt idx="21255" formatCode="General">
                  <c:v>21.254999999999999</c:v>
                </c:pt>
                <c:pt idx="21256" formatCode="General">
                  <c:v>21.256</c:v>
                </c:pt>
                <c:pt idx="21257" formatCode="General">
                  <c:v>21.257000000000001</c:v>
                </c:pt>
                <c:pt idx="21258" formatCode="General">
                  <c:v>21.257999999999999</c:v>
                </c:pt>
                <c:pt idx="21259" formatCode="General">
                  <c:v>21.259</c:v>
                </c:pt>
                <c:pt idx="21260" formatCode="General">
                  <c:v>21.26</c:v>
                </c:pt>
                <c:pt idx="21261" formatCode="General">
                  <c:v>21.260999999999999</c:v>
                </c:pt>
                <c:pt idx="21262" formatCode="General">
                  <c:v>21.262</c:v>
                </c:pt>
                <c:pt idx="21263" formatCode="General">
                  <c:v>21.263000000000002</c:v>
                </c:pt>
                <c:pt idx="21264" formatCode="General">
                  <c:v>21.263999999999999</c:v>
                </c:pt>
                <c:pt idx="21265" formatCode="General">
                  <c:v>21.265000000000001</c:v>
                </c:pt>
                <c:pt idx="21266" formatCode="General">
                  <c:v>21.265999999999998</c:v>
                </c:pt>
                <c:pt idx="21267" formatCode="General">
                  <c:v>21.266999999999999</c:v>
                </c:pt>
                <c:pt idx="21268" formatCode="General">
                  <c:v>21.268000000000001</c:v>
                </c:pt>
                <c:pt idx="21269" formatCode="General">
                  <c:v>21.268999999999998</c:v>
                </c:pt>
                <c:pt idx="21270" formatCode="General">
                  <c:v>21.27</c:v>
                </c:pt>
                <c:pt idx="21271" formatCode="General">
                  <c:v>21.271000000000001</c:v>
                </c:pt>
                <c:pt idx="21272" formatCode="General">
                  <c:v>21.271999999999998</c:v>
                </c:pt>
                <c:pt idx="21273" formatCode="General">
                  <c:v>21.273</c:v>
                </c:pt>
                <c:pt idx="21274" formatCode="General">
                  <c:v>21.274000000000001</c:v>
                </c:pt>
                <c:pt idx="21275" formatCode="General">
                  <c:v>21.274999999999999</c:v>
                </c:pt>
                <c:pt idx="21276" formatCode="General">
                  <c:v>21.276</c:v>
                </c:pt>
                <c:pt idx="21277" formatCode="General">
                  <c:v>21.277000000000001</c:v>
                </c:pt>
                <c:pt idx="21278" formatCode="General">
                  <c:v>21.277999999999999</c:v>
                </c:pt>
                <c:pt idx="21279" formatCode="General">
                  <c:v>21.279</c:v>
                </c:pt>
                <c:pt idx="21280" formatCode="General">
                  <c:v>21.28</c:v>
                </c:pt>
                <c:pt idx="21281" formatCode="General">
                  <c:v>21.280999999999999</c:v>
                </c:pt>
                <c:pt idx="21282" formatCode="General">
                  <c:v>21.282</c:v>
                </c:pt>
                <c:pt idx="21283" formatCode="General">
                  <c:v>21.283000000000001</c:v>
                </c:pt>
                <c:pt idx="21284" formatCode="General">
                  <c:v>21.283999999999999</c:v>
                </c:pt>
                <c:pt idx="21285" formatCode="General">
                  <c:v>21.285</c:v>
                </c:pt>
                <c:pt idx="21286" formatCode="General">
                  <c:v>21.286000000000001</c:v>
                </c:pt>
                <c:pt idx="21287" formatCode="General">
                  <c:v>21.286999999999999</c:v>
                </c:pt>
                <c:pt idx="21288" formatCode="General">
                  <c:v>21.288</c:v>
                </c:pt>
                <c:pt idx="21289" formatCode="General">
                  <c:v>21.289000000000001</c:v>
                </c:pt>
                <c:pt idx="21290" formatCode="General">
                  <c:v>21.29</c:v>
                </c:pt>
                <c:pt idx="21291" formatCode="General">
                  <c:v>21.291</c:v>
                </c:pt>
                <c:pt idx="21292" formatCode="General">
                  <c:v>21.292000000000002</c:v>
                </c:pt>
                <c:pt idx="21293" formatCode="General">
                  <c:v>21.292999999999999</c:v>
                </c:pt>
                <c:pt idx="21294" formatCode="General">
                  <c:v>21.294</c:v>
                </c:pt>
                <c:pt idx="21295" formatCode="General">
                  <c:v>21.295000000000002</c:v>
                </c:pt>
                <c:pt idx="21296" formatCode="General">
                  <c:v>21.295999999999999</c:v>
                </c:pt>
                <c:pt idx="21297" formatCode="General">
                  <c:v>21.297000000000001</c:v>
                </c:pt>
                <c:pt idx="21298" formatCode="General">
                  <c:v>21.297999999999998</c:v>
                </c:pt>
                <c:pt idx="21299" formatCode="General">
                  <c:v>21.298999999999999</c:v>
                </c:pt>
                <c:pt idx="21300" formatCode="General">
                  <c:v>21.3</c:v>
                </c:pt>
                <c:pt idx="21301" formatCode="General">
                  <c:v>21.300999999999998</c:v>
                </c:pt>
                <c:pt idx="21302" formatCode="General">
                  <c:v>21.302</c:v>
                </c:pt>
                <c:pt idx="21303" formatCode="General">
                  <c:v>21.303000000000001</c:v>
                </c:pt>
                <c:pt idx="21304" formatCode="General">
                  <c:v>21.303999999999998</c:v>
                </c:pt>
                <c:pt idx="21305" formatCode="General">
                  <c:v>21.305</c:v>
                </c:pt>
                <c:pt idx="21306" formatCode="General">
                  <c:v>21.306000000000001</c:v>
                </c:pt>
                <c:pt idx="21307" formatCode="General">
                  <c:v>21.306999999999999</c:v>
                </c:pt>
                <c:pt idx="21308" formatCode="General">
                  <c:v>21.308</c:v>
                </c:pt>
                <c:pt idx="21309" formatCode="General">
                  <c:v>21.309000000000001</c:v>
                </c:pt>
                <c:pt idx="21310" formatCode="General">
                  <c:v>21.31</c:v>
                </c:pt>
                <c:pt idx="21311" formatCode="General">
                  <c:v>21.311</c:v>
                </c:pt>
                <c:pt idx="21312" formatCode="General">
                  <c:v>21.312000000000001</c:v>
                </c:pt>
                <c:pt idx="21313" formatCode="General">
                  <c:v>21.312999999999999</c:v>
                </c:pt>
                <c:pt idx="21314" formatCode="General">
                  <c:v>21.314</c:v>
                </c:pt>
                <c:pt idx="21315" formatCode="General">
                  <c:v>21.315000000000001</c:v>
                </c:pt>
                <c:pt idx="21316" formatCode="General">
                  <c:v>21.315999999999999</c:v>
                </c:pt>
                <c:pt idx="21317" formatCode="General">
                  <c:v>21.317</c:v>
                </c:pt>
                <c:pt idx="21318" formatCode="General">
                  <c:v>21.318000000000001</c:v>
                </c:pt>
                <c:pt idx="21319" formatCode="General">
                  <c:v>21.318999999999999</c:v>
                </c:pt>
                <c:pt idx="21320" formatCode="General">
                  <c:v>21.32</c:v>
                </c:pt>
                <c:pt idx="21321" formatCode="General">
                  <c:v>21.321000000000002</c:v>
                </c:pt>
                <c:pt idx="21322" formatCode="General">
                  <c:v>21.321999999999999</c:v>
                </c:pt>
                <c:pt idx="21323" formatCode="General">
                  <c:v>21.323</c:v>
                </c:pt>
                <c:pt idx="21324" formatCode="General">
                  <c:v>21.324000000000002</c:v>
                </c:pt>
                <c:pt idx="21325" formatCode="General">
                  <c:v>21.324999999999999</c:v>
                </c:pt>
                <c:pt idx="21326" formatCode="General">
                  <c:v>21.326000000000001</c:v>
                </c:pt>
                <c:pt idx="21327" formatCode="General">
                  <c:v>21.327000000000002</c:v>
                </c:pt>
                <c:pt idx="21328" formatCode="General">
                  <c:v>21.327999999999999</c:v>
                </c:pt>
                <c:pt idx="21329" formatCode="General">
                  <c:v>21.329000000000001</c:v>
                </c:pt>
                <c:pt idx="21330" formatCode="General">
                  <c:v>21.33</c:v>
                </c:pt>
                <c:pt idx="21331" formatCode="General">
                  <c:v>21.331</c:v>
                </c:pt>
                <c:pt idx="21332" formatCode="General">
                  <c:v>21.332000000000001</c:v>
                </c:pt>
                <c:pt idx="21333" formatCode="General">
                  <c:v>21.332999999999998</c:v>
                </c:pt>
                <c:pt idx="21334" formatCode="General">
                  <c:v>21.334</c:v>
                </c:pt>
                <c:pt idx="21335" formatCode="General">
                  <c:v>21.335000000000001</c:v>
                </c:pt>
                <c:pt idx="21336" formatCode="General">
                  <c:v>21.335999999999999</c:v>
                </c:pt>
                <c:pt idx="21337" formatCode="General">
                  <c:v>21.337</c:v>
                </c:pt>
                <c:pt idx="21338" formatCode="General">
                  <c:v>21.338000000000001</c:v>
                </c:pt>
                <c:pt idx="21339" formatCode="General">
                  <c:v>21.338999999999999</c:v>
                </c:pt>
                <c:pt idx="21340" formatCode="General">
                  <c:v>21.34</c:v>
                </c:pt>
                <c:pt idx="21341" formatCode="General">
                  <c:v>21.341000000000001</c:v>
                </c:pt>
                <c:pt idx="21342" formatCode="General">
                  <c:v>21.341999999999999</c:v>
                </c:pt>
                <c:pt idx="21343" formatCode="General">
                  <c:v>21.343</c:v>
                </c:pt>
                <c:pt idx="21344" formatCode="General">
                  <c:v>21.344000000000001</c:v>
                </c:pt>
                <c:pt idx="21345" formatCode="General">
                  <c:v>21.344999999999999</c:v>
                </c:pt>
                <c:pt idx="21346" formatCode="General">
                  <c:v>21.346</c:v>
                </c:pt>
                <c:pt idx="21347" formatCode="General">
                  <c:v>21.347000000000001</c:v>
                </c:pt>
                <c:pt idx="21348" formatCode="General">
                  <c:v>21.347999999999999</c:v>
                </c:pt>
                <c:pt idx="21349" formatCode="General">
                  <c:v>21.349</c:v>
                </c:pt>
                <c:pt idx="21350" formatCode="General">
                  <c:v>21.35</c:v>
                </c:pt>
                <c:pt idx="21351" formatCode="General">
                  <c:v>21.350999999999999</c:v>
                </c:pt>
                <c:pt idx="21352" formatCode="General">
                  <c:v>21.352</c:v>
                </c:pt>
                <c:pt idx="21353" formatCode="General">
                  <c:v>21.353000000000002</c:v>
                </c:pt>
                <c:pt idx="21354" formatCode="General">
                  <c:v>21.353999999999999</c:v>
                </c:pt>
                <c:pt idx="21355" formatCode="General">
                  <c:v>21.355</c:v>
                </c:pt>
                <c:pt idx="21356" formatCode="General">
                  <c:v>21.356000000000002</c:v>
                </c:pt>
                <c:pt idx="21357" formatCode="General">
                  <c:v>21.356999999999999</c:v>
                </c:pt>
                <c:pt idx="21358" formatCode="General">
                  <c:v>21.358000000000001</c:v>
                </c:pt>
                <c:pt idx="21359" formatCode="General">
                  <c:v>21.359000000000002</c:v>
                </c:pt>
                <c:pt idx="21360" formatCode="General">
                  <c:v>21.36</c:v>
                </c:pt>
                <c:pt idx="21361" formatCode="General">
                  <c:v>21.361000000000001</c:v>
                </c:pt>
                <c:pt idx="21362" formatCode="General">
                  <c:v>21.361999999999998</c:v>
                </c:pt>
                <c:pt idx="21363" formatCode="General">
                  <c:v>21.363</c:v>
                </c:pt>
                <c:pt idx="21364" formatCode="General">
                  <c:v>21.364000000000001</c:v>
                </c:pt>
                <c:pt idx="21365" formatCode="General">
                  <c:v>21.364999999999998</c:v>
                </c:pt>
                <c:pt idx="21366" formatCode="General">
                  <c:v>21.366</c:v>
                </c:pt>
                <c:pt idx="21367" formatCode="General">
                  <c:v>21.367000000000001</c:v>
                </c:pt>
                <c:pt idx="21368" formatCode="General">
                  <c:v>21.367999999999999</c:v>
                </c:pt>
                <c:pt idx="21369" formatCode="General">
                  <c:v>21.369</c:v>
                </c:pt>
                <c:pt idx="21370" formatCode="General">
                  <c:v>21.37</c:v>
                </c:pt>
                <c:pt idx="21371" formatCode="General">
                  <c:v>21.370999999999999</c:v>
                </c:pt>
                <c:pt idx="21372" formatCode="General">
                  <c:v>21.372</c:v>
                </c:pt>
                <c:pt idx="21373" formatCode="General">
                  <c:v>21.373000000000001</c:v>
                </c:pt>
                <c:pt idx="21374" formatCode="General">
                  <c:v>21.373999999999999</c:v>
                </c:pt>
                <c:pt idx="21375" formatCode="General">
                  <c:v>21.375</c:v>
                </c:pt>
                <c:pt idx="21376" formatCode="General">
                  <c:v>21.376000000000001</c:v>
                </c:pt>
                <c:pt idx="21377" formatCode="General">
                  <c:v>21.376999999999999</c:v>
                </c:pt>
                <c:pt idx="21378" formatCode="General">
                  <c:v>21.378</c:v>
                </c:pt>
                <c:pt idx="21379" formatCode="General">
                  <c:v>21.379000000000001</c:v>
                </c:pt>
                <c:pt idx="21380" formatCode="General">
                  <c:v>21.38</c:v>
                </c:pt>
                <c:pt idx="21381" formatCode="General">
                  <c:v>21.381</c:v>
                </c:pt>
                <c:pt idx="21382" formatCode="General">
                  <c:v>21.382000000000001</c:v>
                </c:pt>
                <c:pt idx="21383" formatCode="General">
                  <c:v>21.382999999999999</c:v>
                </c:pt>
                <c:pt idx="21384" formatCode="General">
                  <c:v>21.384</c:v>
                </c:pt>
                <c:pt idx="21385" formatCode="General">
                  <c:v>21.385000000000002</c:v>
                </c:pt>
                <c:pt idx="21386" formatCode="General">
                  <c:v>21.385999999999999</c:v>
                </c:pt>
                <c:pt idx="21387" formatCode="General">
                  <c:v>21.387</c:v>
                </c:pt>
                <c:pt idx="21388" formatCode="General">
                  <c:v>21.388000000000002</c:v>
                </c:pt>
                <c:pt idx="21389" formatCode="General">
                  <c:v>21.388999999999999</c:v>
                </c:pt>
                <c:pt idx="21390" formatCode="General">
                  <c:v>21.39</c:v>
                </c:pt>
                <c:pt idx="21391" formatCode="General">
                  <c:v>21.390999999999998</c:v>
                </c:pt>
                <c:pt idx="21392" formatCode="General">
                  <c:v>21.391999999999999</c:v>
                </c:pt>
                <c:pt idx="21393" formatCode="General">
                  <c:v>21.393000000000001</c:v>
                </c:pt>
                <c:pt idx="21394" formatCode="General">
                  <c:v>21.393999999999998</c:v>
                </c:pt>
                <c:pt idx="21395" formatCode="General">
                  <c:v>21.395</c:v>
                </c:pt>
                <c:pt idx="21396" formatCode="General">
                  <c:v>21.396000000000001</c:v>
                </c:pt>
                <c:pt idx="21397" formatCode="General">
                  <c:v>21.396999999999998</c:v>
                </c:pt>
                <c:pt idx="21398" formatCode="General">
                  <c:v>21.398</c:v>
                </c:pt>
                <c:pt idx="21399" formatCode="General">
                  <c:v>21.399000000000001</c:v>
                </c:pt>
                <c:pt idx="21400" formatCode="General">
                  <c:v>21.4</c:v>
                </c:pt>
                <c:pt idx="21401" formatCode="General">
                  <c:v>21.401</c:v>
                </c:pt>
                <c:pt idx="21402" formatCode="General">
                  <c:v>21.402000000000001</c:v>
                </c:pt>
                <c:pt idx="21403" formatCode="General">
                  <c:v>21.402999999999999</c:v>
                </c:pt>
                <c:pt idx="21404" formatCode="General">
                  <c:v>21.404</c:v>
                </c:pt>
                <c:pt idx="21405" formatCode="General">
                  <c:v>21.405000000000001</c:v>
                </c:pt>
                <c:pt idx="21406" formatCode="General">
                  <c:v>21.405999999999999</c:v>
                </c:pt>
                <c:pt idx="21407" formatCode="General">
                  <c:v>21.407</c:v>
                </c:pt>
                <c:pt idx="21408" formatCode="General">
                  <c:v>21.408000000000001</c:v>
                </c:pt>
                <c:pt idx="21409" formatCode="General">
                  <c:v>21.408999999999999</c:v>
                </c:pt>
                <c:pt idx="21410" formatCode="General">
                  <c:v>21.41</c:v>
                </c:pt>
                <c:pt idx="21411" formatCode="General">
                  <c:v>21.411000000000001</c:v>
                </c:pt>
                <c:pt idx="21412" formatCode="General">
                  <c:v>21.411999999999999</c:v>
                </c:pt>
                <c:pt idx="21413" formatCode="General">
                  <c:v>21.413</c:v>
                </c:pt>
                <c:pt idx="21414" formatCode="General">
                  <c:v>21.414000000000001</c:v>
                </c:pt>
                <c:pt idx="21415" formatCode="General">
                  <c:v>21.414999999999999</c:v>
                </c:pt>
                <c:pt idx="21416" formatCode="General">
                  <c:v>21.416</c:v>
                </c:pt>
                <c:pt idx="21417" formatCode="General">
                  <c:v>21.417000000000002</c:v>
                </c:pt>
                <c:pt idx="21418" formatCode="General">
                  <c:v>21.417999999999999</c:v>
                </c:pt>
                <c:pt idx="21419" formatCode="General">
                  <c:v>21.419</c:v>
                </c:pt>
                <c:pt idx="21420" formatCode="General">
                  <c:v>21.42</c:v>
                </c:pt>
                <c:pt idx="21421" formatCode="General">
                  <c:v>21.420999999999999</c:v>
                </c:pt>
                <c:pt idx="21422" formatCode="General">
                  <c:v>21.422000000000001</c:v>
                </c:pt>
                <c:pt idx="21423" formatCode="General">
                  <c:v>21.422999999999998</c:v>
                </c:pt>
                <c:pt idx="21424" formatCode="General">
                  <c:v>21.423999999999999</c:v>
                </c:pt>
                <c:pt idx="21425" formatCode="General">
                  <c:v>21.425000000000001</c:v>
                </c:pt>
                <c:pt idx="21426" formatCode="General">
                  <c:v>21.425999999999998</c:v>
                </c:pt>
                <c:pt idx="21427" formatCode="General">
                  <c:v>21.427</c:v>
                </c:pt>
                <c:pt idx="21428" formatCode="General">
                  <c:v>21.428000000000001</c:v>
                </c:pt>
                <c:pt idx="21429" formatCode="General">
                  <c:v>21.428999999999998</c:v>
                </c:pt>
                <c:pt idx="21430" formatCode="General">
                  <c:v>21.43</c:v>
                </c:pt>
                <c:pt idx="21431" formatCode="General">
                  <c:v>21.431000000000001</c:v>
                </c:pt>
                <c:pt idx="21432" formatCode="General">
                  <c:v>21.431999999999999</c:v>
                </c:pt>
                <c:pt idx="21433" formatCode="General">
                  <c:v>21.433</c:v>
                </c:pt>
                <c:pt idx="21434" formatCode="General">
                  <c:v>21.434000000000001</c:v>
                </c:pt>
                <c:pt idx="21435" formatCode="General">
                  <c:v>21.434999999999999</c:v>
                </c:pt>
                <c:pt idx="21436" formatCode="General">
                  <c:v>21.436</c:v>
                </c:pt>
                <c:pt idx="21437" formatCode="General">
                  <c:v>21.437000000000001</c:v>
                </c:pt>
                <c:pt idx="21438" formatCode="General">
                  <c:v>21.437999999999999</c:v>
                </c:pt>
                <c:pt idx="21439" formatCode="General">
                  <c:v>21.439</c:v>
                </c:pt>
                <c:pt idx="21440" formatCode="General">
                  <c:v>21.44</c:v>
                </c:pt>
                <c:pt idx="21441" formatCode="General">
                  <c:v>21.440999999999999</c:v>
                </c:pt>
                <c:pt idx="21442" formatCode="General">
                  <c:v>21.442</c:v>
                </c:pt>
                <c:pt idx="21443" formatCode="General">
                  <c:v>21.443000000000001</c:v>
                </c:pt>
                <c:pt idx="21444" formatCode="General">
                  <c:v>21.443999999999999</c:v>
                </c:pt>
                <c:pt idx="21445" formatCode="General">
                  <c:v>21.445</c:v>
                </c:pt>
                <c:pt idx="21446" formatCode="General">
                  <c:v>21.446000000000002</c:v>
                </c:pt>
                <c:pt idx="21447" formatCode="General">
                  <c:v>21.446999999999999</c:v>
                </c:pt>
                <c:pt idx="21448" formatCode="General">
                  <c:v>21.448</c:v>
                </c:pt>
                <c:pt idx="21449" formatCode="General">
                  <c:v>21.449000000000002</c:v>
                </c:pt>
                <c:pt idx="21450" formatCode="General">
                  <c:v>21.45</c:v>
                </c:pt>
                <c:pt idx="21451" formatCode="General">
                  <c:v>21.451000000000001</c:v>
                </c:pt>
                <c:pt idx="21452" formatCode="General">
                  <c:v>21.452000000000002</c:v>
                </c:pt>
                <c:pt idx="21453" formatCode="General">
                  <c:v>21.452999999999999</c:v>
                </c:pt>
                <c:pt idx="21454" formatCode="General">
                  <c:v>21.454000000000001</c:v>
                </c:pt>
                <c:pt idx="21455" formatCode="General">
                  <c:v>21.454999999999998</c:v>
                </c:pt>
                <c:pt idx="21456" formatCode="General">
                  <c:v>21.456</c:v>
                </c:pt>
                <c:pt idx="21457" formatCode="General">
                  <c:v>21.457000000000001</c:v>
                </c:pt>
                <c:pt idx="21458" formatCode="General">
                  <c:v>21.457999999999998</c:v>
                </c:pt>
                <c:pt idx="21459" formatCode="General">
                  <c:v>21.459</c:v>
                </c:pt>
                <c:pt idx="21460" formatCode="General">
                  <c:v>21.46</c:v>
                </c:pt>
                <c:pt idx="21461" formatCode="General">
                  <c:v>21.460999999999999</c:v>
                </c:pt>
                <c:pt idx="21462" formatCode="General">
                  <c:v>21.462</c:v>
                </c:pt>
                <c:pt idx="21463" formatCode="General">
                  <c:v>21.463000000000001</c:v>
                </c:pt>
                <c:pt idx="21464" formatCode="General">
                  <c:v>21.463999999999999</c:v>
                </c:pt>
                <c:pt idx="21465" formatCode="General">
                  <c:v>21.465</c:v>
                </c:pt>
                <c:pt idx="21466" formatCode="General">
                  <c:v>21.466000000000001</c:v>
                </c:pt>
                <c:pt idx="21467" formatCode="General">
                  <c:v>21.466999999999999</c:v>
                </c:pt>
                <c:pt idx="21468" formatCode="General">
                  <c:v>21.468</c:v>
                </c:pt>
                <c:pt idx="21469" formatCode="General">
                  <c:v>21.469000000000001</c:v>
                </c:pt>
                <c:pt idx="21470" formatCode="General">
                  <c:v>21.47</c:v>
                </c:pt>
                <c:pt idx="21471" formatCode="General">
                  <c:v>21.471</c:v>
                </c:pt>
                <c:pt idx="21472" formatCode="General">
                  <c:v>21.472000000000001</c:v>
                </c:pt>
                <c:pt idx="21473" formatCode="General">
                  <c:v>21.472999999999999</c:v>
                </c:pt>
                <c:pt idx="21474" formatCode="General">
                  <c:v>21.474</c:v>
                </c:pt>
                <c:pt idx="21475" formatCode="General">
                  <c:v>21.475000000000001</c:v>
                </c:pt>
                <c:pt idx="21476" formatCode="General">
                  <c:v>21.475999999999999</c:v>
                </c:pt>
                <c:pt idx="21477" formatCode="General">
                  <c:v>21.477</c:v>
                </c:pt>
                <c:pt idx="21478" formatCode="General">
                  <c:v>21.478000000000002</c:v>
                </c:pt>
                <c:pt idx="21479" formatCode="General">
                  <c:v>21.478999999999999</c:v>
                </c:pt>
                <c:pt idx="21480" formatCode="General">
                  <c:v>21.48</c:v>
                </c:pt>
                <c:pt idx="21481" formatCode="General">
                  <c:v>21.481000000000002</c:v>
                </c:pt>
                <c:pt idx="21482" formatCode="General">
                  <c:v>21.481999999999999</c:v>
                </c:pt>
                <c:pt idx="21483" formatCode="General">
                  <c:v>21.483000000000001</c:v>
                </c:pt>
                <c:pt idx="21484" formatCode="General">
                  <c:v>21.484000000000002</c:v>
                </c:pt>
                <c:pt idx="21485" formatCode="General">
                  <c:v>21.484999999999999</c:v>
                </c:pt>
                <c:pt idx="21486" formatCode="General">
                  <c:v>21.486000000000001</c:v>
                </c:pt>
                <c:pt idx="21487" formatCode="General">
                  <c:v>21.486999999999998</c:v>
                </c:pt>
                <c:pt idx="21488" formatCode="General">
                  <c:v>21.488</c:v>
                </c:pt>
                <c:pt idx="21489" formatCode="General">
                  <c:v>21.489000000000001</c:v>
                </c:pt>
                <c:pt idx="21490" formatCode="General">
                  <c:v>21.49</c:v>
                </c:pt>
                <c:pt idx="21491" formatCode="General">
                  <c:v>21.491</c:v>
                </c:pt>
                <c:pt idx="21492" formatCode="General">
                  <c:v>21.492000000000001</c:v>
                </c:pt>
                <c:pt idx="21493" formatCode="General">
                  <c:v>21.492999999999999</c:v>
                </c:pt>
                <c:pt idx="21494" formatCode="General">
                  <c:v>21.494</c:v>
                </c:pt>
                <c:pt idx="21495" formatCode="General">
                  <c:v>21.495000000000001</c:v>
                </c:pt>
                <c:pt idx="21496" formatCode="General">
                  <c:v>21.495999999999999</c:v>
                </c:pt>
                <c:pt idx="21497" formatCode="General">
                  <c:v>21.497</c:v>
                </c:pt>
                <c:pt idx="21498" formatCode="General">
                  <c:v>21.498000000000001</c:v>
                </c:pt>
                <c:pt idx="21499" formatCode="General">
                  <c:v>21.498999999999999</c:v>
                </c:pt>
                <c:pt idx="21500" formatCode="General">
                  <c:v>21.5</c:v>
                </c:pt>
                <c:pt idx="21501" formatCode="General">
                  <c:v>21.501000000000001</c:v>
                </c:pt>
                <c:pt idx="21502" formatCode="General">
                  <c:v>21.501999999999999</c:v>
                </c:pt>
                <c:pt idx="21503" formatCode="General">
                  <c:v>21.503</c:v>
                </c:pt>
                <c:pt idx="21504" formatCode="General">
                  <c:v>21.504000000000001</c:v>
                </c:pt>
                <c:pt idx="21505" formatCode="General">
                  <c:v>21.504999999999999</c:v>
                </c:pt>
                <c:pt idx="21506" formatCode="General">
                  <c:v>21.506</c:v>
                </c:pt>
                <c:pt idx="21507" formatCode="General">
                  <c:v>21.507000000000001</c:v>
                </c:pt>
                <c:pt idx="21508" formatCode="General">
                  <c:v>21.507999999999999</c:v>
                </c:pt>
                <c:pt idx="21509" formatCode="General">
                  <c:v>21.509</c:v>
                </c:pt>
                <c:pt idx="21510" formatCode="General">
                  <c:v>21.51</c:v>
                </c:pt>
                <c:pt idx="21511" formatCode="General">
                  <c:v>21.510999999999999</c:v>
                </c:pt>
                <c:pt idx="21512" formatCode="General">
                  <c:v>21.512</c:v>
                </c:pt>
                <c:pt idx="21513" formatCode="General">
                  <c:v>21.513000000000002</c:v>
                </c:pt>
                <c:pt idx="21514" formatCode="General">
                  <c:v>21.513999999999999</c:v>
                </c:pt>
                <c:pt idx="21515" formatCode="General">
                  <c:v>21.515000000000001</c:v>
                </c:pt>
                <c:pt idx="21516" formatCode="General">
                  <c:v>21.515999999999998</c:v>
                </c:pt>
                <c:pt idx="21517" formatCode="General">
                  <c:v>21.516999999999999</c:v>
                </c:pt>
                <c:pt idx="21518" formatCode="General">
                  <c:v>21.518000000000001</c:v>
                </c:pt>
                <c:pt idx="21519" formatCode="General">
                  <c:v>21.518999999999998</c:v>
                </c:pt>
                <c:pt idx="21520" formatCode="General">
                  <c:v>21.52</c:v>
                </c:pt>
                <c:pt idx="21521" formatCode="General">
                  <c:v>21.521000000000001</c:v>
                </c:pt>
                <c:pt idx="21522" formatCode="General">
                  <c:v>21.521999999999998</c:v>
                </c:pt>
                <c:pt idx="21523" formatCode="General">
                  <c:v>21.523</c:v>
                </c:pt>
                <c:pt idx="21524" formatCode="General">
                  <c:v>21.524000000000001</c:v>
                </c:pt>
                <c:pt idx="21525" formatCode="General">
                  <c:v>21.524999999999999</c:v>
                </c:pt>
                <c:pt idx="21526" formatCode="General">
                  <c:v>21.526</c:v>
                </c:pt>
                <c:pt idx="21527" formatCode="General">
                  <c:v>21.527000000000001</c:v>
                </c:pt>
                <c:pt idx="21528" formatCode="General">
                  <c:v>21.527999999999999</c:v>
                </c:pt>
                <c:pt idx="21529" formatCode="General">
                  <c:v>21.529</c:v>
                </c:pt>
                <c:pt idx="21530" formatCode="General">
                  <c:v>21.53</c:v>
                </c:pt>
                <c:pt idx="21531" formatCode="General">
                  <c:v>21.530999999999999</c:v>
                </c:pt>
                <c:pt idx="21532" formatCode="General">
                  <c:v>21.532</c:v>
                </c:pt>
                <c:pt idx="21533" formatCode="General">
                  <c:v>21.533000000000001</c:v>
                </c:pt>
                <c:pt idx="21534" formatCode="General">
                  <c:v>21.533999999999999</c:v>
                </c:pt>
                <c:pt idx="21535" formatCode="General">
                  <c:v>21.535</c:v>
                </c:pt>
                <c:pt idx="21536" formatCode="General">
                  <c:v>21.536000000000001</c:v>
                </c:pt>
                <c:pt idx="21537" formatCode="General">
                  <c:v>21.536999999999999</c:v>
                </c:pt>
                <c:pt idx="21538" formatCode="General">
                  <c:v>21.538</c:v>
                </c:pt>
                <c:pt idx="21539" formatCode="General">
                  <c:v>21.539000000000001</c:v>
                </c:pt>
                <c:pt idx="21540" formatCode="General">
                  <c:v>21.54</c:v>
                </c:pt>
                <c:pt idx="21541" formatCode="General">
                  <c:v>21.541</c:v>
                </c:pt>
                <c:pt idx="21542" formatCode="General">
                  <c:v>21.542000000000002</c:v>
                </c:pt>
                <c:pt idx="21543" formatCode="General">
                  <c:v>21.542999999999999</c:v>
                </c:pt>
                <c:pt idx="21544" formatCode="General">
                  <c:v>21.544</c:v>
                </c:pt>
                <c:pt idx="21545" formatCode="General">
                  <c:v>21.545000000000002</c:v>
                </c:pt>
                <c:pt idx="21546" formatCode="General">
                  <c:v>21.545999999999999</c:v>
                </c:pt>
                <c:pt idx="21547" formatCode="General">
                  <c:v>21.547000000000001</c:v>
                </c:pt>
                <c:pt idx="21548" formatCode="General">
                  <c:v>21.547999999999998</c:v>
                </c:pt>
                <c:pt idx="21549" formatCode="General">
                  <c:v>21.548999999999999</c:v>
                </c:pt>
                <c:pt idx="21550" formatCode="General">
                  <c:v>21.55</c:v>
                </c:pt>
                <c:pt idx="21551" formatCode="General">
                  <c:v>21.550999999999998</c:v>
                </c:pt>
                <c:pt idx="21552" formatCode="General">
                  <c:v>21.552</c:v>
                </c:pt>
                <c:pt idx="21553" formatCode="General">
                  <c:v>21.553000000000001</c:v>
                </c:pt>
                <c:pt idx="21554" formatCode="General">
                  <c:v>21.553999999999998</c:v>
                </c:pt>
                <c:pt idx="21555" formatCode="General">
                  <c:v>21.555</c:v>
                </c:pt>
                <c:pt idx="21556" formatCode="General">
                  <c:v>21.556000000000001</c:v>
                </c:pt>
                <c:pt idx="21557" formatCode="General">
                  <c:v>21.556999999999999</c:v>
                </c:pt>
                <c:pt idx="21558" formatCode="General">
                  <c:v>21.558</c:v>
                </c:pt>
                <c:pt idx="21559" formatCode="General">
                  <c:v>21.559000000000001</c:v>
                </c:pt>
                <c:pt idx="21560" formatCode="General">
                  <c:v>21.56</c:v>
                </c:pt>
                <c:pt idx="21561" formatCode="General">
                  <c:v>21.561</c:v>
                </c:pt>
                <c:pt idx="21562" formatCode="General">
                  <c:v>21.562000000000001</c:v>
                </c:pt>
                <c:pt idx="21563" formatCode="General">
                  <c:v>21.562999999999999</c:v>
                </c:pt>
                <c:pt idx="21564" formatCode="General">
                  <c:v>21.564</c:v>
                </c:pt>
                <c:pt idx="21565" formatCode="General">
                  <c:v>21.565000000000001</c:v>
                </c:pt>
                <c:pt idx="21566" formatCode="General">
                  <c:v>21.565999999999999</c:v>
                </c:pt>
                <c:pt idx="21567" formatCode="General">
                  <c:v>21.567</c:v>
                </c:pt>
                <c:pt idx="21568" formatCode="General">
                  <c:v>21.568000000000001</c:v>
                </c:pt>
                <c:pt idx="21569" formatCode="General">
                  <c:v>21.568999999999999</c:v>
                </c:pt>
                <c:pt idx="21570" formatCode="General">
                  <c:v>21.57</c:v>
                </c:pt>
                <c:pt idx="21571" formatCode="General">
                  <c:v>21.571000000000002</c:v>
                </c:pt>
                <c:pt idx="21572" formatCode="General">
                  <c:v>21.571999999999999</c:v>
                </c:pt>
                <c:pt idx="21573" formatCode="General">
                  <c:v>21.573</c:v>
                </c:pt>
                <c:pt idx="21574" formatCode="General">
                  <c:v>21.574000000000002</c:v>
                </c:pt>
                <c:pt idx="21575" formatCode="General">
                  <c:v>21.574999999999999</c:v>
                </c:pt>
                <c:pt idx="21576" formatCode="General">
                  <c:v>21.576000000000001</c:v>
                </c:pt>
                <c:pt idx="21577" formatCode="General">
                  <c:v>21.577000000000002</c:v>
                </c:pt>
                <c:pt idx="21578" formatCode="General">
                  <c:v>21.577999999999999</c:v>
                </c:pt>
                <c:pt idx="21579" formatCode="General">
                  <c:v>21.579000000000001</c:v>
                </c:pt>
                <c:pt idx="21580" formatCode="General">
                  <c:v>21.58</c:v>
                </c:pt>
                <c:pt idx="21581" formatCode="General">
                  <c:v>21.581</c:v>
                </c:pt>
                <c:pt idx="21582" formatCode="General">
                  <c:v>21.582000000000001</c:v>
                </c:pt>
                <c:pt idx="21583" formatCode="General">
                  <c:v>21.582999999999998</c:v>
                </c:pt>
                <c:pt idx="21584" formatCode="General">
                  <c:v>21.584</c:v>
                </c:pt>
                <c:pt idx="21585" formatCode="General">
                  <c:v>21.585000000000001</c:v>
                </c:pt>
                <c:pt idx="21586" formatCode="General">
                  <c:v>21.585999999999999</c:v>
                </c:pt>
                <c:pt idx="21587" formatCode="General">
                  <c:v>21.587</c:v>
                </c:pt>
                <c:pt idx="21588" formatCode="General">
                  <c:v>21.588000000000001</c:v>
                </c:pt>
                <c:pt idx="21589" formatCode="General">
                  <c:v>21.588999999999999</c:v>
                </c:pt>
                <c:pt idx="21590" formatCode="General">
                  <c:v>21.59</c:v>
                </c:pt>
                <c:pt idx="21591" formatCode="General">
                  <c:v>21.591000000000001</c:v>
                </c:pt>
                <c:pt idx="21592" formatCode="General">
                  <c:v>21.591999999999999</c:v>
                </c:pt>
                <c:pt idx="21593" formatCode="General">
                  <c:v>21.593</c:v>
                </c:pt>
                <c:pt idx="21594" formatCode="General">
                  <c:v>21.594000000000001</c:v>
                </c:pt>
                <c:pt idx="21595" formatCode="General">
                  <c:v>21.594999999999999</c:v>
                </c:pt>
                <c:pt idx="21596" formatCode="General">
                  <c:v>21.596</c:v>
                </c:pt>
                <c:pt idx="21597" formatCode="General">
                  <c:v>21.597000000000001</c:v>
                </c:pt>
                <c:pt idx="21598" formatCode="General">
                  <c:v>21.597999999999999</c:v>
                </c:pt>
                <c:pt idx="21599" formatCode="General">
                  <c:v>21.599</c:v>
                </c:pt>
                <c:pt idx="21600" formatCode="General">
                  <c:v>21.6</c:v>
                </c:pt>
                <c:pt idx="21601" formatCode="General">
                  <c:v>21.600999999999999</c:v>
                </c:pt>
                <c:pt idx="21602" formatCode="General">
                  <c:v>21.602</c:v>
                </c:pt>
                <c:pt idx="21603" formatCode="General">
                  <c:v>21.603000000000002</c:v>
                </c:pt>
                <c:pt idx="21604" formatCode="General">
                  <c:v>21.603999999999999</c:v>
                </c:pt>
                <c:pt idx="21605" formatCode="General">
                  <c:v>21.605</c:v>
                </c:pt>
                <c:pt idx="21606" formatCode="General">
                  <c:v>21.606000000000002</c:v>
                </c:pt>
                <c:pt idx="21607" formatCode="General">
                  <c:v>21.606999999999999</c:v>
                </c:pt>
                <c:pt idx="21608" formatCode="General">
                  <c:v>21.608000000000001</c:v>
                </c:pt>
                <c:pt idx="21609" formatCode="General">
                  <c:v>21.609000000000002</c:v>
                </c:pt>
                <c:pt idx="21610" formatCode="General">
                  <c:v>21.61</c:v>
                </c:pt>
                <c:pt idx="21611" formatCode="General">
                  <c:v>21.611000000000001</c:v>
                </c:pt>
                <c:pt idx="21612" formatCode="General">
                  <c:v>21.611999999999998</c:v>
                </c:pt>
                <c:pt idx="21613" formatCode="General">
                  <c:v>21.613</c:v>
                </c:pt>
                <c:pt idx="21614" formatCode="General">
                  <c:v>21.614000000000001</c:v>
                </c:pt>
                <c:pt idx="21615" formatCode="General">
                  <c:v>21.614999999999998</c:v>
                </c:pt>
                <c:pt idx="21616" formatCode="General">
                  <c:v>21.616</c:v>
                </c:pt>
                <c:pt idx="21617" formatCode="General">
                  <c:v>21.617000000000001</c:v>
                </c:pt>
                <c:pt idx="21618" formatCode="General">
                  <c:v>21.617999999999999</c:v>
                </c:pt>
                <c:pt idx="21619" formatCode="General">
                  <c:v>21.619</c:v>
                </c:pt>
                <c:pt idx="21620" formatCode="General">
                  <c:v>21.62</c:v>
                </c:pt>
                <c:pt idx="21621" formatCode="General">
                  <c:v>21.620999999999999</c:v>
                </c:pt>
                <c:pt idx="21622" formatCode="General">
                  <c:v>21.622</c:v>
                </c:pt>
                <c:pt idx="21623" formatCode="General">
                  <c:v>21.623000000000001</c:v>
                </c:pt>
                <c:pt idx="21624" formatCode="General">
                  <c:v>21.623999999999999</c:v>
                </c:pt>
                <c:pt idx="21625" formatCode="General">
                  <c:v>21.625</c:v>
                </c:pt>
                <c:pt idx="21626" formatCode="General">
                  <c:v>21.626000000000001</c:v>
                </c:pt>
                <c:pt idx="21627" formatCode="General">
                  <c:v>21.626999999999999</c:v>
                </c:pt>
                <c:pt idx="21628" formatCode="General">
                  <c:v>21.628</c:v>
                </c:pt>
                <c:pt idx="21629" formatCode="General">
                  <c:v>21.629000000000001</c:v>
                </c:pt>
                <c:pt idx="21630" formatCode="General">
                  <c:v>21.63</c:v>
                </c:pt>
                <c:pt idx="21631" formatCode="General">
                  <c:v>21.631</c:v>
                </c:pt>
                <c:pt idx="21632" formatCode="General">
                  <c:v>21.632000000000001</c:v>
                </c:pt>
                <c:pt idx="21633" formatCode="General">
                  <c:v>21.632999999999999</c:v>
                </c:pt>
                <c:pt idx="21634" formatCode="General">
                  <c:v>21.634</c:v>
                </c:pt>
                <c:pt idx="21635" formatCode="General">
                  <c:v>21.635000000000002</c:v>
                </c:pt>
                <c:pt idx="21636" formatCode="General">
                  <c:v>21.635999999999999</c:v>
                </c:pt>
                <c:pt idx="21637" formatCode="General">
                  <c:v>21.637</c:v>
                </c:pt>
                <c:pt idx="21638" formatCode="General">
                  <c:v>21.638000000000002</c:v>
                </c:pt>
                <c:pt idx="21639" formatCode="General">
                  <c:v>21.638999999999999</c:v>
                </c:pt>
                <c:pt idx="21640" formatCode="General">
                  <c:v>21.64</c:v>
                </c:pt>
                <c:pt idx="21641" formatCode="General">
                  <c:v>21.640999999999998</c:v>
                </c:pt>
                <c:pt idx="21642" formatCode="General">
                  <c:v>21.641999999999999</c:v>
                </c:pt>
                <c:pt idx="21643" formatCode="General">
                  <c:v>21.643000000000001</c:v>
                </c:pt>
                <c:pt idx="21644" formatCode="General">
                  <c:v>21.643999999999998</c:v>
                </c:pt>
                <c:pt idx="21645" formatCode="General">
                  <c:v>21.645</c:v>
                </c:pt>
                <c:pt idx="21646" formatCode="General">
                  <c:v>21.646000000000001</c:v>
                </c:pt>
                <c:pt idx="21647" formatCode="General">
                  <c:v>21.646999999999998</c:v>
                </c:pt>
                <c:pt idx="21648" formatCode="General">
                  <c:v>21.648</c:v>
                </c:pt>
                <c:pt idx="21649" formatCode="General">
                  <c:v>21.649000000000001</c:v>
                </c:pt>
                <c:pt idx="21650" formatCode="General">
                  <c:v>21.65</c:v>
                </c:pt>
                <c:pt idx="21651" formatCode="General">
                  <c:v>21.651</c:v>
                </c:pt>
                <c:pt idx="21652" formatCode="General">
                  <c:v>21.652000000000001</c:v>
                </c:pt>
                <c:pt idx="21653" formatCode="General">
                  <c:v>21.652999999999999</c:v>
                </c:pt>
                <c:pt idx="21654" formatCode="General">
                  <c:v>21.654</c:v>
                </c:pt>
                <c:pt idx="21655" formatCode="General">
                  <c:v>21.655000000000001</c:v>
                </c:pt>
                <c:pt idx="21656" formatCode="General">
                  <c:v>21.655999999999999</c:v>
                </c:pt>
                <c:pt idx="21657" formatCode="General">
                  <c:v>21.657</c:v>
                </c:pt>
                <c:pt idx="21658" formatCode="General">
                  <c:v>21.658000000000001</c:v>
                </c:pt>
                <c:pt idx="21659" formatCode="General">
                  <c:v>21.658999999999999</c:v>
                </c:pt>
                <c:pt idx="21660" formatCode="General">
                  <c:v>21.66</c:v>
                </c:pt>
                <c:pt idx="21661" formatCode="General">
                  <c:v>21.661000000000001</c:v>
                </c:pt>
                <c:pt idx="21662" formatCode="General">
                  <c:v>21.661999999999999</c:v>
                </c:pt>
                <c:pt idx="21663" formatCode="General">
                  <c:v>21.663</c:v>
                </c:pt>
                <c:pt idx="21664" formatCode="General">
                  <c:v>21.664000000000001</c:v>
                </c:pt>
                <c:pt idx="21665" formatCode="General">
                  <c:v>21.664999999999999</c:v>
                </c:pt>
                <c:pt idx="21666" formatCode="General">
                  <c:v>21.666</c:v>
                </c:pt>
                <c:pt idx="21667" formatCode="General">
                  <c:v>21.667000000000002</c:v>
                </c:pt>
                <c:pt idx="21668" formatCode="General">
                  <c:v>21.667999999999999</c:v>
                </c:pt>
                <c:pt idx="21669" formatCode="General">
                  <c:v>21.669</c:v>
                </c:pt>
                <c:pt idx="21670" formatCode="General">
                  <c:v>21.67</c:v>
                </c:pt>
                <c:pt idx="21671" formatCode="General">
                  <c:v>21.670999999999999</c:v>
                </c:pt>
                <c:pt idx="21672" formatCode="General">
                  <c:v>21.672000000000001</c:v>
                </c:pt>
                <c:pt idx="21673" formatCode="General">
                  <c:v>21.672999999999998</c:v>
                </c:pt>
                <c:pt idx="21674" formatCode="General">
                  <c:v>21.673999999999999</c:v>
                </c:pt>
                <c:pt idx="21675" formatCode="General">
                  <c:v>21.675000000000001</c:v>
                </c:pt>
                <c:pt idx="21676" formatCode="General">
                  <c:v>21.675999999999998</c:v>
                </c:pt>
                <c:pt idx="21677" formatCode="General">
                  <c:v>21.677</c:v>
                </c:pt>
                <c:pt idx="21678" formatCode="General">
                  <c:v>21.678000000000001</c:v>
                </c:pt>
                <c:pt idx="21679" formatCode="General">
                  <c:v>21.678999999999998</c:v>
                </c:pt>
                <c:pt idx="21680" formatCode="General">
                  <c:v>21.68</c:v>
                </c:pt>
                <c:pt idx="21681" formatCode="General">
                  <c:v>21.681000000000001</c:v>
                </c:pt>
                <c:pt idx="21682" formatCode="General">
                  <c:v>21.681999999999999</c:v>
                </c:pt>
                <c:pt idx="21683" formatCode="General">
                  <c:v>21.683</c:v>
                </c:pt>
                <c:pt idx="21684" formatCode="General">
                  <c:v>21.684000000000001</c:v>
                </c:pt>
                <c:pt idx="21685" formatCode="General">
                  <c:v>21.684999999999999</c:v>
                </c:pt>
                <c:pt idx="21686" formatCode="General">
                  <c:v>21.686</c:v>
                </c:pt>
                <c:pt idx="21687" formatCode="General">
                  <c:v>21.687000000000001</c:v>
                </c:pt>
                <c:pt idx="21688" formatCode="General">
                  <c:v>21.687999999999999</c:v>
                </c:pt>
                <c:pt idx="21689" formatCode="General">
                  <c:v>21.689</c:v>
                </c:pt>
                <c:pt idx="21690" formatCode="General">
                  <c:v>21.69</c:v>
                </c:pt>
                <c:pt idx="21691" formatCode="General">
                  <c:v>21.690999999999999</c:v>
                </c:pt>
                <c:pt idx="21692" formatCode="General">
                  <c:v>21.692</c:v>
                </c:pt>
                <c:pt idx="21693" formatCode="General">
                  <c:v>21.693000000000001</c:v>
                </c:pt>
                <c:pt idx="21694" formatCode="General">
                  <c:v>21.693999999999999</c:v>
                </c:pt>
                <c:pt idx="21695" formatCode="General">
                  <c:v>21.695</c:v>
                </c:pt>
                <c:pt idx="21696" formatCode="General">
                  <c:v>21.696000000000002</c:v>
                </c:pt>
                <c:pt idx="21697" formatCode="General">
                  <c:v>21.696999999999999</c:v>
                </c:pt>
                <c:pt idx="21698" formatCode="General">
                  <c:v>21.698</c:v>
                </c:pt>
                <c:pt idx="21699" formatCode="General">
                  <c:v>21.699000000000002</c:v>
                </c:pt>
                <c:pt idx="21700" formatCode="General">
                  <c:v>21.7</c:v>
                </c:pt>
                <c:pt idx="21701" formatCode="General">
                  <c:v>21.701000000000001</c:v>
                </c:pt>
                <c:pt idx="21702" formatCode="General">
                  <c:v>21.702000000000002</c:v>
                </c:pt>
                <c:pt idx="21703" formatCode="General">
                  <c:v>21.702999999999999</c:v>
                </c:pt>
                <c:pt idx="21704" formatCode="General">
                  <c:v>21.704000000000001</c:v>
                </c:pt>
                <c:pt idx="21705" formatCode="General">
                  <c:v>21.704999999999998</c:v>
                </c:pt>
                <c:pt idx="21706" formatCode="General">
                  <c:v>21.706</c:v>
                </c:pt>
                <c:pt idx="21707" formatCode="General">
                  <c:v>21.707000000000001</c:v>
                </c:pt>
                <c:pt idx="21708" formatCode="General">
                  <c:v>21.707999999999998</c:v>
                </c:pt>
                <c:pt idx="21709" formatCode="General">
                  <c:v>21.709</c:v>
                </c:pt>
                <c:pt idx="21710" formatCode="General">
                  <c:v>21.71</c:v>
                </c:pt>
                <c:pt idx="21711" formatCode="General">
                  <c:v>21.710999999999999</c:v>
                </c:pt>
                <c:pt idx="21712" formatCode="General">
                  <c:v>21.712</c:v>
                </c:pt>
                <c:pt idx="21713" formatCode="General">
                  <c:v>21.713000000000001</c:v>
                </c:pt>
                <c:pt idx="21714" formatCode="General">
                  <c:v>21.713999999999999</c:v>
                </c:pt>
                <c:pt idx="21715" formatCode="General">
                  <c:v>21.715</c:v>
                </c:pt>
                <c:pt idx="21716" formatCode="General">
                  <c:v>21.716000000000001</c:v>
                </c:pt>
                <c:pt idx="21717" formatCode="General">
                  <c:v>21.716999999999999</c:v>
                </c:pt>
                <c:pt idx="21718" formatCode="General">
                  <c:v>21.718</c:v>
                </c:pt>
                <c:pt idx="21719" formatCode="General">
                  <c:v>21.719000000000001</c:v>
                </c:pt>
                <c:pt idx="21720" formatCode="General">
                  <c:v>21.72</c:v>
                </c:pt>
                <c:pt idx="21721" formatCode="General">
                  <c:v>21.721</c:v>
                </c:pt>
                <c:pt idx="21722" formatCode="General">
                  <c:v>21.722000000000001</c:v>
                </c:pt>
                <c:pt idx="21723" formatCode="General">
                  <c:v>21.722999999999999</c:v>
                </c:pt>
                <c:pt idx="21724" formatCode="General">
                  <c:v>21.724</c:v>
                </c:pt>
                <c:pt idx="21725" formatCode="General">
                  <c:v>21.725000000000001</c:v>
                </c:pt>
                <c:pt idx="21726" formatCode="General">
                  <c:v>21.725999999999999</c:v>
                </c:pt>
                <c:pt idx="21727" formatCode="General">
                  <c:v>21.727</c:v>
                </c:pt>
                <c:pt idx="21728" formatCode="General">
                  <c:v>21.728000000000002</c:v>
                </c:pt>
                <c:pt idx="21729" formatCode="General">
                  <c:v>21.728999999999999</c:v>
                </c:pt>
                <c:pt idx="21730" formatCode="General">
                  <c:v>21.73</c:v>
                </c:pt>
                <c:pt idx="21731" formatCode="General">
                  <c:v>21.731000000000002</c:v>
                </c:pt>
                <c:pt idx="21732" formatCode="General">
                  <c:v>21.731999999999999</c:v>
                </c:pt>
                <c:pt idx="21733" formatCode="General">
                  <c:v>21.733000000000001</c:v>
                </c:pt>
                <c:pt idx="21734" formatCode="General">
                  <c:v>21.734000000000002</c:v>
                </c:pt>
                <c:pt idx="21735" formatCode="General">
                  <c:v>21.734999999999999</c:v>
                </c:pt>
                <c:pt idx="21736" formatCode="General">
                  <c:v>21.736000000000001</c:v>
                </c:pt>
                <c:pt idx="21737" formatCode="General">
                  <c:v>21.736999999999998</c:v>
                </c:pt>
                <c:pt idx="21738" formatCode="General">
                  <c:v>21.738</c:v>
                </c:pt>
                <c:pt idx="21739" formatCode="General">
                  <c:v>21.739000000000001</c:v>
                </c:pt>
                <c:pt idx="21740" formatCode="General">
                  <c:v>21.74</c:v>
                </c:pt>
                <c:pt idx="21741" formatCode="General">
                  <c:v>21.741</c:v>
                </c:pt>
                <c:pt idx="21742" formatCode="General">
                  <c:v>21.742000000000001</c:v>
                </c:pt>
                <c:pt idx="21743" formatCode="General">
                  <c:v>21.742999999999999</c:v>
                </c:pt>
                <c:pt idx="21744" formatCode="General">
                  <c:v>21.744</c:v>
                </c:pt>
                <c:pt idx="21745" formatCode="General">
                  <c:v>21.745000000000001</c:v>
                </c:pt>
                <c:pt idx="21746" formatCode="General">
                  <c:v>21.745999999999999</c:v>
                </c:pt>
                <c:pt idx="21747" formatCode="General">
                  <c:v>21.747</c:v>
                </c:pt>
                <c:pt idx="21748" formatCode="General">
                  <c:v>21.748000000000001</c:v>
                </c:pt>
                <c:pt idx="21749" formatCode="General">
                  <c:v>21.748999999999999</c:v>
                </c:pt>
                <c:pt idx="21750" formatCode="General">
                  <c:v>21.75</c:v>
                </c:pt>
                <c:pt idx="21751" formatCode="General">
                  <c:v>21.751000000000001</c:v>
                </c:pt>
                <c:pt idx="21752" formatCode="General">
                  <c:v>21.751999999999999</c:v>
                </c:pt>
                <c:pt idx="21753" formatCode="General">
                  <c:v>21.753</c:v>
                </c:pt>
                <c:pt idx="21754" formatCode="General">
                  <c:v>21.754000000000001</c:v>
                </c:pt>
                <c:pt idx="21755" formatCode="General">
                  <c:v>21.754999999999999</c:v>
                </c:pt>
                <c:pt idx="21756" formatCode="General">
                  <c:v>21.756</c:v>
                </c:pt>
                <c:pt idx="21757" formatCode="General">
                  <c:v>21.757000000000001</c:v>
                </c:pt>
                <c:pt idx="21758" formatCode="General">
                  <c:v>21.757999999999999</c:v>
                </c:pt>
                <c:pt idx="21759" formatCode="General">
                  <c:v>21.759</c:v>
                </c:pt>
                <c:pt idx="21760" formatCode="General">
                  <c:v>21.76</c:v>
                </c:pt>
                <c:pt idx="21761" formatCode="General">
                  <c:v>21.760999999999999</c:v>
                </c:pt>
                <c:pt idx="21762" formatCode="General">
                  <c:v>21.762</c:v>
                </c:pt>
                <c:pt idx="21763" formatCode="General">
                  <c:v>21.763000000000002</c:v>
                </c:pt>
                <c:pt idx="21764" formatCode="General">
                  <c:v>21.763999999999999</c:v>
                </c:pt>
                <c:pt idx="21765" formatCode="General">
                  <c:v>21.765000000000001</c:v>
                </c:pt>
                <c:pt idx="21766" formatCode="General">
                  <c:v>21.765999999999998</c:v>
                </c:pt>
                <c:pt idx="21767" formatCode="General">
                  <c:v>21.766999999999999</c:v>
                </c:pt>
                <c:pt idx="21768" formatCode="General">
                  <c:v>21.768000000000001</c:v>
                </c:pt>
                <c:pt idx="21769" formatCode="General">
                  <c:v>21.768999999999998</c:v>
                </c:pt>
                <c:pt idx="21770" formatCode="General">
                  <c:v>21.77</c:v>
                </c:pt>
                <c:pt idx="21771" formatCode="General">
                  <c:v>21.771000000000001</c:v>
                </c:pt>
                <c:pt idx="21772" formatCode="General">
                  <c:v>21.771999999999998</c:v>
                </c:pt>
                <c:pt idx="21773" formatCode="General">
                  <c:v>21.773</c:v>
                </c:pt>
                <c:pt idx="21774" formatCode="General">
                  <c:v>21.774000000000001</c:v>
                </c:pt>
                <c:pt idx="21775" formatCode="General">
                  <c:v>21.774999999999999</c:v>
                </c:pt>
                <c:pt idx="21776" formatCode="General">
                  <c:v>21.776</c:v>
                </c:pt>
                <c:pt idx="21777" formatCode="General">
                  <c:v>21.777000000000001</c:v>
                </c:pt>
                <c:pt idx="21778" formatCode="General">
                  <c:v>21.777999999999999</c:v>
                </c:pt>
                <c:pt idx="21779" formatCode="General">
                  <c:v>21.779</c:v>
                </c:pt>
                <c:pt idx="21780" formatCode="General">
                  <c:v>21.78</c:v>
                </c:pt>
                <c:pt idx="21781" formatCode="General">
                  <c:v>21.780999999999999</c:v>
                </c:pt>
                <c:pt idx="21782" formatCode="General">
                  <c:v>21.782</c:v>
                </c:pt>
                <c:pt idx="21783" formatCode="General">
                  <c:v>21.783000000000001</c:v>
                </c:pt>
                <c:pt idx="21784" formatCode="General">
                  <c:v>21.783999999999999</c:v>
                </c:pt>
                <c:pt idx="21785" formatCode="General">
                  <c:v>21.785</c:v>
                </c:pt>
                <c:pt idx="21786" formatCode="General">
                  <c:v>21.786000000000001</c:v>
                </c:pt>
                <c:pt idx="21787" formatCode="General">
                  <c:v>21.786999999999999</c:v>
                </c:pt>
                <c:pt idx="21788" formatCode="General">
                  <c:v>21.788</c:v>
                </c:pt>
                <c:pt idx="21789" formatCode="General">
                  <c:v>21.789000000000001</c:v>
                </c:pt>
                <c:pt idx="21790" formatCode="General">
                  <c:v>21.79</c:v>
                </c:pt>
                <c:pt idx="21791" formatCode="General">
                  <c:v>21.791</c:v>
                </c:pt>
                <c:pt idx="21792" formatCode="General">
                  <c:v>21.792000000000002</c:v>
                </c:pt>
                <c:pt idx="21793" formatCode="General">
                  <c:v>21.792999999999999</c:v>
                </c:pt>
                <c:pt idx="21794" formatCode="General">
                  <c:v>21.794</c:v>
                </c:pt>
                <c:pt idx="21795" formatCode="General">
                  <c:v>21.795000000000002</c:v>
                </c:pt>
                <c:pt idx="21796" formatCode="General">
                  <c:v>21.795999999999999</c:v>
                </c:pt>
                <c:pt idx="21797" formatCode="General">
                  <c:v>21.797000000000001</c:v>
                </c:pt>
                <c:pt idx="21798" formatCode="General">
                  <c:v>21.797999999999998</c:v>
                </c:pt>
                <c:pt idx="21799" formatCode="General">
                  <c:v>21.798999999999999</c:v>
                </c:pt>
                <c:pt idx="21800" formatCode="General">
                  <c:v>21.8</c:v>
                </c:pt>
                <c:pt idx="21801" formatCode="General">
                  <c:v>21.800999999999998</c:v>
                </c:pt>
                <c:pt idx="21802" formatCode="General">
                  <c:v>21.802</c:v>
                </c:pt>
                <c:pt idx="21803" formatCode="General">
                  <c:v>21.803000000000001</c:v>
                </c:pt>
                <c:pt idx="21804" formatCode="General">
                  <c:v>21.803999999999998</c:v>
                </c:pt>
                <c:pt idx="21805" formatCode="General">
                  <c:v>21.805</c:v>
                </c:pt>
                <c:pt idx="21806" formatCode="General">
                  <c:v>21.806000000000001</c:v>
                </c:pt>
                <c:pt idx="21807" formatCode="General">
                  <c:v>21.806999999999999</c:v>
                </c:pt>
                <c:pt idx="21808" formatCode="General">
                  <c:v>21.808</c:v>
                </c:pt>
                <c:pt idx="21809" formatCode="General">
                  <c:v>21.809000000000001</c:v>
                </c:pt>
                <c:pt idx="21810" formatCode="General">
                  <c:v>21.81</c:v>
                </c:pt>
                <c:pt idx="21811" formatCode="General">
                  <c:v>21.811</c:v>
                </c:pt>
                <c:pt idx="21812" formatCode="General">
                  <c:v>21.812000000000001</c:v>
                </c:pt>
                <c:pt idx="21813" formatCode="General">
                  <c:v>21.812999999999999</c:v>
                </c:pt>
                <c:pt idx="21814" formatCode="General">
                  <c:v>21.814</c:v>
                </c:pt>
                <c:pt idx="21815" formatCode="General">
                  <c:v>21.815000000000001</c:v>
                </c:pt>
                <c:pt idx="21816" formatCode="General">
                  <c:v>21.815999999999999</c:v>
                </c:pt>
                <c:pt idx="21817" formatCode="General">
                  <c:v>21.817</c:v>
                </c:pt>
                <c:pt idx="21818" formatCode="General">
                  <c:v>21.818000000000001</c:v>
                </c:pt>
                <c:pt idx="21819" formatCode="General">
                  <c:v>21.818999999999999</c:v>
                </c:pt>
                <c:pt idx="21820" formatCode="General">
                  <c:v>21.82</c:v>
                </c:pt>
                <c:pt idx="21821" formatCode="General">
                  <c:v>21.821000000000002</c:v>
                </c:pt>
                <c:pt idx="21822" formatCode="General">
                  <c:v>21.821999999999999</c:v>
                </c:pt>
                <c:pt idx="21823" formatCode="General">
                  <c:v>21.823</c:v>
                </c:pt>
                <c:pt idx="21824" formatCode="General">
                  <c:v>21.824000000000002</c:v>
                </c:pt>
                <c:pt idx="21825" formatCode="General">
                  <c:v>21.824999999999999</c:v>
                </c:pt>
                <c:pt idx="21826" formatCode="General">
                  <c:v>21.826000000000001</c:v>
                </c:pt>
                <c:pt idx="21827" formatCode="General">
                  <c:v>21.827000000000002</c:v>
                </c:pt>
                <c:pt idx="21828" formatCode="General">
                  <c:v>21.827999999999999</c:v>
                </c:pt>
                <c:pt idx="21829" formatCode="General">
                  <c:v>21.829000000000001</c:v>
                </c:pt>
                <c:pt idx="21830" formatCode="General">
                  <c:v>21.83</c:v>
                </c:pt>
                <c:pt idx="21831" formatCode="General">
                  <c:v>21.831</c:v>
                </c:pt>
                <c:pt idx="21832" formatCode="General">
                  <c:v>21.832000000000001</c:v>
                </c:pt>
                <c:pt idx="21833" formatCode="General">
                  <c:v>21.832999999999998</c:v>
                </c:pt>
                <c:pt idx="21834" formatCode="General">
                  <c:v>21.834</c:v>
                </c:pt>
                <c:pt idx="21835" formatCode="General">
                  <c:v>21.835000000000001</c:v>
                </c:pt>
                <c:pt idx="21836" formatCode="General">
                  <c:v>21.835999999999999</c:v>
                </c:pt>
                <c:pt idx="21837" formatCode="General">
                  <c:v>21.837</c:v>
                </c:pt>
                <c:pt idx="21838" formatCode="General">
                  <c:v>21.838000000000001</c:v>
                </c:pt>
                <c:pt idx="21839" formatCode="General">
                  <c:v>21.838999999999999</c:v>
                </c:pt>
                <c:pt idx="21840" formatCode="General">
                  <c:v>21.84</c:v>
                </c:pt>
                <c:pt idx="21841" formatCode="General">
                  <c:v>21.841000000000001</c:v>
                </c:pt>
                <c:pt idx="21842" formatCode="General">
                  <c:v>21.841999999999999</c:v>
                </c:pt>
                <c:pt idx="21843" formatCode="General">
                  <c:v>21.843</c:v>
                </c:pt>
                <c:pt idx="21844" formatCode="General">
                  <c:v>21.844000000000001</c:v>
                </c:pt>
                <c:pt idx="21845" formatCode="General">
                  <c:v>21.844999999999999</c:v>
                </c:pt>
                <c:pt idx="21846" formatCode="General">
                  <c:v>21.846</c:v>
                </c:pt>
                <c:pt idx="21847" formatCode="General">
                  <c:v>21.847000000000001</c:v>
                </c:pt>
                <c:pt idx="21848" formatCode="General">
                  <c:v>21.847999999999999</c:v>
                </c:pt>
                <c:pt idx="21849" formatCode="General">
                  <c:v>21.849</c:v>
                </c:pt>
                <c:pt idx="21850" formatCode="General">
                  <c:v>21.85</c:v>
                </c:pt>
                <c:pt idx="21851" formatCode="General">
                  <c:v>21.850999999999999</c:v>
                </c:pt>
                <c:pt idx="21852" formatCode="General">
                  <c:v>21.852</c:v>
                </c:pt>
                <c:pt idx="21853" formatCode="General">
                  <c:v>21.853000000000002</c:v>
                </c:pt>
                <c:pt idx="21854" formatCode="General">
                  <c:v>21.853999999999999</c:v>
                </c:pt>
                <c:pt idx="21855" formatCode="General">
                  <c:v>21.855</c:v>
                </c:pt>
                <c:pt idx="21856" formatCode="General">
                  <c:v>21.856000000000002</c:v>
                </c:pt>
                <c:pt idx="21857" formatCode="General">
                  <c:v>21.856999999999999</c:v>
                </c:pt>
                <c:pt idx="21858" formatCode="General">
                  <c:v>21.858000000000001</c:v>
                </c:pt>
                <c:pt idx="21859" formatCode="General">
                  <c:v>21.859000000000002</c:v>
                </c:pt>
                <c:pt idx="21860" formatCode="General">
                  <c:v>21.86</c:v>
                </c:pt>
                <c:pt idx="21861" formatCode="General">
                  <c:v>21.861000000000001</c:v>
                </c:pt>
                <c:pt idx="21862" formatCode="General">
                  <c:v>21.861999999999998</c:v>
                </c:pt>
                <c:pt idx="21863" formatCode="General">
                  <c:v>21.863</c:v>
                </c:pt>
                <c:pt idx="21864" formatCode="General">
                  <c:v>21.864000000000001</c:v>
                </c:pt>
                <c:pt idx="21865" formatCode="General">
                  <c:v>21.864999999999998</c:v>
                </c:pt>
                <c:pt idx="21866" formatCode="General">
                  <c:v>21.866</c:v>
                </c:pt>
                <c:pt idx="21867" formatCode="General">
                  <c:v>21.867000000000001</c:v>
                </c:pt>
                <c:pt idx="21868" formatCode="General">
                  <c:v>21.867999999999999</c:v>
                </c:pt>
                <c:pt idx="21869" formatCode="General">
                  <c:v>21.869</c:v>
                </c:pt>
                <c:pt idx="21870" formatCode="General">
                  <c:v>21.87</c:v>
                </c:pt>
                <c:pt idx="21871" formatCode="General">
                  <c:v>21.870999999999999</c:v>
                </c:pt>
                <c:pt idx="21872" formatCode="General">
                  <c:v>21.872</c:v>
                </c:pt>
                <c:pt idx="21873" formatCode="General">
                  <c:v>21.873000000000001</c:v>
                </c:pt>
                <c:pt idx="21874" formatCode="General">
                  <c:v>21.873999999999999</c:v>
                </c:pt>
                <c:pt idx="21875" formatCode="General">
                  <c:v>21.875</c:v>
                </c:pt>
                <c:pt idx="21876" formatCode="General">
                  <c:v>21.876000000000001</c:v>
                </c:pt>
                <c:pt idx="21877" formatCode="General">
                  <c:v>21.876999999999999</c:v>
                </c:pt>
                <c:pt idx="21878" formatCode="General">
                  <c:v>21.878</c:v>
                </c:pt>
                <c:pt idx="21879" formatCode="General">
                  <c:v>21.879000000000001</c:v>
                </c:pt>
                <c:pt idx="21880" formatCode="General">
                  <c:v>21.88</c:v>
                </c:pt>
                <c:pt idx="21881" formatCode="General">
                  <c:v>21.881</c:v>
                </c:pt>
                <c:pt idx="21882" formatCode="General">
                  <c:v>21.882000000000001</c:v>
                </c:pt>
                <c:pt idx="21883" formatCode="General">
                  <c:v>21.882999999999999</c:v>
                </c:pt>
                <c:pt idx="21884" formatCode="General">
                  <c:v>21.884</c:v>
                </c:pt>
                <c:pt idx="21885" formatCode="General">
                  <c:v>21.885000000000002</c:v>
                </c:pt>
                <c:pt idx="21886" formatCode="General">
                  <c:v>21.885999999999999</c:v>
                </c:pt>
                <c:pt idx="21887" formatCode="General">
                  <c:v>21.887</c:v>
                </c:pt>
                <c:pt idx="21888" formatCode="General">
                  <c:v>21.888000000000002</c:v>
                </c:pt>
                <c:pt idx="21889" formatCode="General">
                  <c:v>21.888999999999999</c:v>
                </c:pt>
                <c:pt idx="21890" formatCode="General">
                  <c:v>21.89</c:v>
                </c:pt>
                <c:pt idx="21891" formatCode="General">
                  <c:v>21.890999999999998</c:v>
                </c:pt>
                <c:pt idx="21892" formatCode="General">
                  <c:v>21.891999999999999</c:v>
                </c:pt>
                <c:pt idx="21893" formatCode="General">
                  <c:v>21.893000000000001</c:v>
                </c:pt>
                <c:pt idx="21894" formatCode="General">
                  <c:v>21.893999999999998</c:v>
                </c:pt>
                <c:pt idx="21895" formatCode="General">
                  <c:v>21.895</c:v>
                </c:pt>
                <c:pt idx="21896" formatCode="General">
                  <c:v>21.896000000000001</c:v>
                </c:pt>
                <c:pt idx="21897" formatCode="General">
                  <c:v>21.896999999999998</c:v>
                </c:pt>
                <c:pt idx="21898" formatCode="General">
                  <c:v>21.898</c:v>
                </c:pt>
                <c:pt idx="21899" formatCode="General">
                  <c:v>21.899000000000001</c:v>
                </c:pt>
                <c:pt idx="21900" formatCode="General">
                  <c:v>21.9</c:v>
                </c:pt>
                <c:pt idx="21901" formatCode="General">
                  <c:v>21.901</c:v>
                </c:pt>
                <c:pt idx="21902" formatCode="General">
                  <c:v>21.902000000000001</c:v>
                </c:pt>
                <c:pt idx="21903" formatCode="General">
                  <c:v>21.902999999999999</c:v>
                </c:pt>
                <c:pt idx="21904" formatCode="General">
                  <c:v>21.904</c:v>
                </c:pt>
                <c:pt idx="21905" formatCode="General">
                  <c:v>21.905000000000001</c:v>
                </c:pt>
                <c:pt idx="21906" formatCode="General">
                  <c:v>21.905999999999999</c:v>
                </c:pt>
                <c:pt idx="21907" formatCode="General">
                  <c:v>21.907</c:v>
                </c:pt>
                <c:pt idx="21908" formatCode="General">
                  <c:v>21.908000000000001</c:v>
                </c:pt>
                <c:pt idx="21909" formatCode="General">
                  <c:v>21.908999999999999</c:v>
                </c:pt>
                <c:pt idx="21910" formatCode="General">
                  <c:v>21.91</c:v>
                </c:pt>
                <c:pt idx="21911" formatCode="General">
                  <c:v>21.911000000000001</c:v>
                </c:pt>
                <c:pt idx="21912" formatCode="General">
                  <c:v>21.911999999999999</c:v>
                </c:pt>
                <c:pt idx="21913" formatCode="General">
                  <c:v>21.913</c:v>
                </c:pt>
                <c:pt idx="21914" formatCode="General">
                  <c:v>21.914000000000001</c:v>
                </c:pt>
                <c:pt idx="21915" formatCode="General">
                  <c:v>21.914999999999999</c:v>
                </c:pt>
                <c:pt idx="21916" formatCode="General">
                  <c:v>21.916</c:v>
                </c:pt>
                <c:pt idx="21917" formatCode="General">
                  <c:v>21.917000000000002</c:v>
                </c:pt>
                <c:pt idx="21918" formatCode="General">
                  <c:v>21.917999999999999</c:v>
                </c:pt>
                <c:pt idx="21919" formatCode="General">
                  <c:v>21.919</c:v>
                </c:pt>
                <c:pt idx="21920" formatCode="General">
                  <c:v>21.92</c:v>
                </c:pt>
                <c:pt idx="21921" formatCode="General">
                  <c:v>21.920999999999999</c:v>
                </c:pt>
                <c:pt idx="21922" formatCode="General">
                  <c:v>21.922000000000001</c:v>
                </c:pt>
                <c:pt idx="21923" formatCode="General">
                  <c:v>21.922999999999998</c:v>
                </c:pt>
                <c:pt idx="21924" formatCode="General">
                  <c:v>21.923999999999999</c:v>
                </c:pt>
                <c:pt idx="21925" formatCode="General">
                  <c:v>21.925000000000001</c:v>
                </c:pt>
                <c:pt idx="21926" formatCode="General">
                  <c:v>21.925999999999998</c:v>
                </c:pt>
                <c:pt idx="21927" formatCode="General">
                  <c:v>21.927</c:v>
                </c:pt>
                <c:pt idx="21928" formatCode="General">
                  <c:v>21.928000000000001</c:v>
                </c:pt>
                <c:pt idx="21929" formatCode="General">
                  <c:v>21.928999999999998</c:v>
                </c:pt>
                <c:pt idx="21930" formatCode="General">
                  <c:v>21.93</c:v>
                </c:pt>
                <c:pt idx="21931" formatCode="General">
                  <c:v>21.931000000000001</c:v>
                </c:pt>
                <c:pt idx="21932" formatCode="General">
                  <c:v>21.931999999999999</c:v>
                </c:pt>
                <c:pt idx="21933" formatCode="General">
                  <c:v>21.933</c:v>
                </c:pt>
                <c:pt idx="21934" formatCode="General">
                  <c:v>21.934000000000001</c:v>
                </c:pt>
                <c:pt idx="21935" formatCode="General">
                  <c:v>21.934999999999999</c:v>
                </c:pt>
                <c:pt idx="21936" formatCode="General">
                  <c:v>21.936</c:v>
                </c:pt>
                <c:pt idx="21937" formatCode="General">
                  <c:v>21.937000000000001</c:v>
                </c:pt>
                <c:pt idx="21938" formatCode="General">
                  <c:v>21.937999999999999</c:v>
                </c:pt>
                <c:pt idx="21939" formatCode="General">
                  <c:v>21.939</c:v>
                </c:pt>
                <c:pt idx="21940" formatCode="General">
                  <c:v>21.94</c:v>
                </c:pt>
                <c:pt idx="21941" formatCode="General">
                  <c:v>21.940999999999999</c:v>
                </c:pt>
                <c:pt idx="21942" formatCode="General">
                  <c:v>21.942</c:v>
                </c:pt>
                <c:pt idx="21943" formatCode="General">
                  <c:v>21.943000000000001</c:v>
                </c:pt>
                <c:pt idx="21944" formatCode="General">
                  <c:v>21.943999999999999</c:v>
                </c:pt>
                <c:pt idx="21945" formatCode="General">
                  <c:v>21.945</c:v>
                </c:pt>
                <c:pt idx="21946" formatCode="General">
                  <c:v>21.946000000000002</c:v>
                </c:pt>
                <c:pt idx="21947" formatCode="General">
                  <c:v>21.946999999999999</c:v>
                </c:pt>
                <c:pt idx="21948" formatCode="General">
                  <c:v>21.948</c:v>
                </c:pt>
                <c:pt idx="21949" formatCode="General">
                  <c:v>21.949000000000002</c:v>
                </c:pt>
                <c:pt idx="21950" formatCode="General">
                  <c:v>21.95</c:v>
                </c:pt>
                <c:pt idx="21951" formatCode="General">
                  <c:v>21.951000000000001</c:v>
                </c:pt>
                <c:pt idx="21952" formatCode="General">
                  <c:v>21.952000000000002</c:v>
                </c:pt>
                <c:pt idx="21953" formatCode="General">
                  <c:v>21.952999999999999</c:v>
                </c:pt>
                <c:pt idx="21954" formatCode="General">
                  <c:v>21.954000000000001</c:v>
                </c:pt>
                <c:pt idx="21955" formatCode="General">
                  <c:v>21.954999999999998</c:v>
                </c:pt>
                <c:pt idx="21956" formatCode="General">
                  <c:v>21.956</c:v>
                </c:pt>
                <c:pt idx="21957" formatCode="General">
                  <c:v>21.957000000000001</c:v>
                </c:pt>
                <c:pt idx="21958" formatCode="General">
                  <c:v>21.957999999999998</c:v>
                </c:pt>
                <c:pt idx="21959" formatCode="General">
                  <c:v>21.959</c:v>
                </c:pt>
                <c:pt idx="21960" formatCode="General">
                  <c:v>21.96</c:v>
                </c:pt>
                <c:pt idx="21961" formatCode="General">
                  <c:v>21.960999999999999</c:v>
                </c:pt>
                <c:pt idx="21962" formatCode="General">
                  <c:v>21.962</c:v>
                </c:pt>
                <c:pt idx="21963" formatCode="General">
                  <c:v>21.963000000000001</c:v>
                </c:pt>
                <c:pt idx="21964" formatCode="General">
                  <c:v>21.963999999999999</c:v>
                </c:pt>
                <c:pt idx="21965" formatCode="General">
                  <c:v>21.965</c:v>
                </c:pt>
                <c:pt idx="21966" formatCode="General">
                  <c:v>21.966000000000001</c:v>
                </c:pt>
                <c:pt idx="21967" formatCode="General">
                  <c:v>21.966999999999999</c:v>
                </c:pt>
                <c:pt idx="21968" formatCode="General">
                  <c:v>21.968</c:v>
                </c:pt>
                <c:pt idx="21969" formatCode="General">
                  <c:v>21.969000000000001</c:v>
                </c:pt>
                <c:pt idx="21970" formatCode="General">
                  <c:v>21.97</c:v>
                </c:pt>
                <c:pt idx="21971" formatCode="General">
                  <c:v>21.971</c:v>
                </c:pt>
                <c:pt idx="21972" formatCode="General">
                  <c:v>21.972000000000001</c:v>
                </c:pt>
                <c:pt idx="21973" formatCode="General">
                  <c:v>21.972999999999999</c:v>
                </c:pt>
                <c:pt idx="21974" formatCode="General">
                  <c:v>21.974</c:v>
                </c:pt>
                <c:pt idx="21975" formatCode="General">
                  <c:v>21.975000000000001</c:v>
                </c:pt>
                <c:pt idx="21976" formatCode="General">
                  <c:v>21.975999999999999</c:v>
                </c:pt>
                <c:pt idx="21977" formatCode="General">
                  <c:v>21.977</c:v>
                </c:pt>
                <c:pt idx="21978" formatCode="General">
                  <c:v>21.978000000000002</c:v>
                </c:pt>
                <c:pt idx="21979" formatCode="General">
                  <c:v>21.978999999999999</c:v>
                </c:pt>
                <c:pt idx="21980" formatCode="General">
                  <c:v>21.98</c:v>
                </c:pt>
                <c:pt idx="21981" formatCode="General">
                  <c:v>21.981000000000002</c:v>
                </c:pt>
                <c:pt idx="21982" formatCode="General">
                  <c:v>21.981999999999999</c:v>
                </c:pt>
                <c:pt idx="21983" formatCode="General">
                  <c:v>21.983000000000001</c:v>
                </c:pt>
                <c:pt idx="21984" formatCode="General">
                  <c:v>21.984000000000002</c:v>
                </c:pt>
                <c:pt idx="21985" formatCode="General">
                  <c:v>21.984999999999999</c:v>
                </c:pt>
                <c:pt idx="21986" formatCode="General">
                  <c:v>21.986000000000001</c:v>
                </c:pt>
                <c:pt idx="21987" formatCode="General">
                  <c:v>21.986999999999998</c:v>
                </c:pt>
                <c:pt idx="21988" formatCode="General">
                  <c:v>21.988</c:v>
                </c:pt>
                <c:pt idx="21989" formatCode="General">
                  <c:v>21.989000000000001</c:v>
                </c:pt>
                <c:pt idx="21990" formatCode="General">
                  <c:v>21.99</c:v>
                </c:pt>
                <c:pt idx="21991" formatCode="General">
                  <c:v>21.991</c:v>
                </c:pt>
                <c:pt idx="21992" formatCode="General">
                  <c:v>21.992000000000001</c:v>
                </c:pt>
                <c:pt idx="21993" formatCode="General">
                  <c:v>21.992999999999999</c:v>
                </c:pt>
                <c:pt idx="21994" formatCode="General">
                  <c:v>21.994</c:v>
                </c:pt>
                <c:pt idx="21995" formatCode="General">
                  <c:v>21.995000000000001</c:v>
                </c:pt>
                <c:pt idx="21996" formatCode="General">
                  <c:v>21.995999999999999</c:v>
                </c:pt>
                <c:pt idx="21997" formatCode="General">
                  <c:v>21.997</c:v>
                </c:pt>
                <c:pt idx="21998" formatCode="General">
                  <c:v>21.998000000000001</c:v>
                </c:pt>
                <c:pt idx="21999" formatCode="General">
                  <c:v>21.998999999999999</c:v>
                </c:pt>
                <c:pt idx="22000" formatCode="General">
                  <c:v>22</c:v>
                </c:pt>
                <c:pt idx="22001" formatCode="General">
                  <c:v>22.001000000000001</c:v>
                </c:pt>
                <c:pt idx="22002" formatCode="General">
                  <c:v>22.001999999999999</c:v>
                </c:pt>
                <c:pt idx="22003" formatCode="General">
                  <c:v>22.003</c:v>
                </c:pt>
                <c:pt idx="22004" formatCode="General">
                  <c:v>22.004000000000001</c:v>
                </c:pt>
                <c:pt idx="22005" formatCode="General">
                  <c:v>22.004999999999999</c:v>
                </c:pt>
                <c:pt idx="22006" formatCode="General">
                  <c:v>22.006</c:v>
                </c:pt>
                <c:pt idx="22007" formatCode="General">
                  <c:v>22.007000000000001</c:v>
                </c:pt>
                <c:pt idx="22008" formatCode="General">
                  <c:v>22.007999999999999</c:v>
                </c:pt>
                <c:pt idx="22009" formatCode="General">
                  <c:v>22.009</c:v>
                </c:pt>
                <c:pt idx="22010" formatCode="General">
                  <c:v>22.01</c:v>
                </c:pt>
                <c:pt idx="22011" formatCode="General">
                  <c:v>22.010999999999999</c:v>
                </c:pt>
                <c:pt idx="22012" formatCode="General">
                  <c:v>22.012</c:v>
                </c:pt>
                <c:pt idx="22013" formatCode="General">
                  <c:v>22.013000000000002</c:v>
                </c:pt>
                <c:pt idx="22014" formatCode="General">
                  <c:v>22.013999999999999</c:v>
                </c:pt>
                <c:pt idx="22015" formatCode="General">
                  <c:v>22.015000000000001</c:v>
                </c:pt>
                <c:pt idx="22016" formatCode="General">
                  <c:v>22.015999999999998</c:v>
                </c:pt>
                <c:pt idx="22017" formatCode="General">
                  <c:v>22.016999999999999</c:v>
                </c:pt>
                <c:pt idx="22018" formatCode="General">
                  <c:v>22.018000000000001</c:v>
                </c:pt>
                <c:pt idx="22019" formatCode="General">
                  <c:v>22.018999999999998</c:v>
                </c:pt>
                <c:pt idx="22020" formatCode="General">
                  <c:v>22.02</c:v>
                </c:pt>
                <c:pt idx="22021" formatCode="General">
                  <c:v>22.021000000000001</c:v>
                </c:pt>
                <c:pt idx="22022" formatCode="General">
                  <c:v>22.021999999999998</c:v>
                </c:pt>
                <c:pt idx="22023" formatCode="General">
                  <c:v>22.023</c:v>
                </c:pt>
                <c:pt idx="22024" formatCode="General">
                  <c:v>22.024000000000001</c:v>
                </c:pt>
                <c:pt idx="22025" formatCode="General">
                  <c:v>22.024999999999999</c:v>
                </c:pt>
                <c:pt idx="22026" formatCode="General">
                  <c:v>22.026</c:v>
                </c:pt>
                <c:pt idx="22027" formatCode="General">
                  <c:v>22.027000000000001</c:v>
                </c:pt>
                <c:pt idx="22028" formatCode="General">
                  <c:v>22.027999999999999</c:v>
                </c:pt>
                <c:pt idx="22029" formatCode="General">
                  <c:v>22.029</c:v>
                </c:pt>
                <c:pt idx="22030" formatCode="General">
                  <c:v>22.03</c:v>
                </c:pt>
                <c:pt idx="22031" formatCode="General">
                  <c:v>22.030999999999999</c:v>
                </c:pt>
                <c:pt idx="22032" formatCode="General">
                  <c:v>22.032</c:v>
                </c:pt>
                <c:pt idx="22033" formatCode="General">
                  <c:v>22.033000000000001</c:v>
                </c:pt>
                <c:pt idx="22034" formatCode="General">
                  <c:v>22.033999999999999</c:v>
                </c:pt>
                <c:pt idx="22035" formatCode="General">
                  <c:v>22.035</c:v>
                </c:pt>
                <c:pt idx="22036" formatCode="General">
                  <c:v>22.036000000000001</c:v>
                </c:pt>
                <c:pt idx="22037" formatCode="General">
                  <c:v>22.036999999999999</c:v>
                </c:pt>
                <c:pt idx="22038" formatCode="General">
                  <c:v>22.038</c:v>
                </c:pt>
                <c:pt idx="22039" formatCode="General">
                  <c:v>22.039000000000001</c:v>
                </c:pt>
                <c:pt idx="22040" formatCode="General">
                  <c:v>22.04</c:v>
                </c:pt>
                <c:pt idx="22041" formatCode="General">
                  <c:v>22.041</c:v>
                </c:pt>
                <c:pt idx="22042" formatCode="General">
                  <c:v>22.042000000000002</c:v>
                </c:pt>
                <c:pt idx="22043" formatCode="General">
                  <c:v>22.042999999999999</c:v>
                </c:pt>
                <c:pt idx="22044" formatCode="General">
                  <c:v>22.044</c:v>
                </c:pt>
                <c:pt idx="22045" formatCode="General">
                  <c:v>22.045000000000002</c:v>
                </c:pt>
                <c:pt idx="22046" formatCode="General">
                  <c:v>22.045999999999999</c:v>
                </c:pt>
                <c:pt idx="22047" formatCode="General">
                  <c:v>22.047000000000001</c:v>
                </c:pt>
                <c:pt idx="22048" formatCode="General">
                  <c:v>22.047999999999998</c:v>
                </c:pt>
                <c:pt idx="22049" formatCode="General">
                  <c:v>22.048999999999999</c:v>
                </c:pt>
                <c:pt idx="22050" formatCode="General">
                  <c:v>22.05</c:v>
                </c:pt>
                <c:pt idx="22051" formatCode="General">
                  <c:v>22.050999999999998</c:v>
                </c:pt>
                <c:pt idx="22052" formatCode="General">
                  <c:v>22.052</c:v>
                </c:pt>
                <c:pt idx="22053" formatCode="General">
                  <c:v>22.053000000000001</c:v>
                </c:pt>
                <c:pt idx="22054" formatCode="General">
                  <c:v>22.053999999999998</c:v>
                </c:pt>
                <c:pt idx="22055" formatCode="General">
                  <c:v>22.055</c:v>
                </c:pt>
                <c:pt idx="22056" formatCode="General">
                  <c:v>22.056000000000001</c:v>
                </c:pt>
                <c:pt idx="22057" formatCode="General">
                  <c:v>22.056999999999999</c:v>
                </c:pt>
                <c:pt idx="22058" formatCode="General">
                  <c:v>22.058</c:v>
                </c:pt>
                <c:pt idx="22059" formatCode="General">
                  <c:v>22.059000000000001</c:v>
                </c:pt>
                <c:pt idx="22060" formatCode="General">
                  <c:v>22.06</c:v>
                </c:pt>
                <c:pt idx="22061" formatCode="General">
                  <c:v>22.061</c:v>
                </c:pt>
                <c:pt idx="22062" formatCode="General">
                  <c:v>22.062000000000001</c:v>
                </c:pt>
                <c:pt idx="22063" formatCode="General">
                  <c:v>22.062999999999999</c:v>
                </c:pt>
                <c:pt idx="22064" formatCode="General">
                  <c:v>22.064</c:v>
                </c:pt>
                <c:pt idx="22065" formatCode="General">
                  <c:v>22.065000000000001</c:v>
                </c:pt>
                <c:pt idx="22066" formatCode="General">
                  <c:v>22.065999999999999</c:v>
                </c:pt>
                <c:pt idx="22067" formatCode="General">
                  <c:v>22.067</c:v>
                </c:pt>
                <c:pt idx="22068" formatCode="General">
                  <c:v>22.068000000000001</c:v>
                </c:pt>
                <c:pt idx="22069" formatCode="General">
                  <c:v>22.068999999999999</c:v>
                </c:pt>
                <c:pt idx="22070" formatCode="General">
                  <c:v>22.07</c:v>
                </c:pt>
                <c:pt idx="22071" formatCode="General">
                  <c:v>22.071000000000002</c:v>
                </c:pt>
                <c:pt idx="22072" formatCode="General">
                  <c:v>22.071999999999999</c:v>
                </c:pt>
                <c:pt idx="22073" formatCode="General">
                  <c:v>22.073</c:v>
                </c:pt>
                <c:pt idx="22074" formatCode="General">
                  <c:v>22.074000000000002</c:v>
                </c:pt>
                <c:pt idx="22075" formatCode="General">
                  <c:v>22.074999999999999</c:v>
                </c:pt>
                <c:pt idx="22076" formatCode="General">
                  <c:v>22.076000000000001</c:v>
                </c:pt>
                <c:pt idx="22077" formatCode="General">
                  <c:v>22.077000000000002</c:v>
                </c:pt>
                <c:pt idx="22078" formatCode="General">
                  <c:v>22.077999999999999</c:v>
                </c:pt>
                <c:pt idx="22079" formatCode="General">
                  <c:v>22.079000000000001</c:v>
                </c:pt>
                <c:pt idx="22080" formatCode="General">
                  <c:v>22.08</c:v>
                </c:pt>
                <c:pt idx="22081" formatCode="General">
                  <c:v>22.081</c:v>
                </c:pt>
                <c:pt idx="22082" formatCode="General">
                  <c:v>22.082000000000001</c:v>
                </c:pt>
                <c:pt idx="22083" formatCode="General">
                  <c:v>22.082999999999998</c:v>
                </c:pt>
                <c:pt idx="22084" formatCode="General">
                  <c:v>22.084</c:v>
                </c:pt>
                <c:pt idx="22085" formatCode="General">
                  <c:v>22.085000000000001</c:v>
                </c:pt>
                <c:pt idx="22086" formatCode="General">
                  <c:v>22.085999999999999</c:v>
                </c:pt>
                <c:pt idx="22087" formatCode="General">
                  <c:v>22.087</c:v>
                </c:pt>
                <c:pt idx="22088" formatCode="General">
                  <c:v>22.088000000000001</c:v>
                </c:pt>
                <c:pt idx="22089" formatCode="General">
                  <c:v>22.088999999999999</c:v>
                </c:pt>
                <c:pt idx="22090" formatCode="General">
                  <c:v>22.09</c:v>
                </c:pt>
                <c:pt idx="22091" formatCode="General">
                  <c:v>22.091000000000001</c:v>
                </c:pt>
                <c:pt idx="22092" formatCode="General">
                  <c:v>22.091999999999999</c:v>
                </c:pt>
                <c:pt idx="22093" formatCode="General">
                  <c:v>22.093</c:v>
                </c:pt>
                <c:pt idx="22094" formatCode="General">
                  <c:v>22.094000000000001</c:v>
                </c:pt>
                <c:pt idx="22095" formatCode="General">
                  <c:v>22.094999999999999</c:v>
                </c:pt>
                <c:pt idx="22096" formatCode="General">
                  <c:v>22.096</c:v>
                </c:pt>
                <c:pt idx="22097" formatCode="General">
                  <c:v>22.097000000000001</c:v>
                </c:pt>
                <c:pt idx="22098" formatCode="General">
                  <c:v>22.097999999999999</c:v>
                </c:pt>
                <c:pt idx="22099" formatCode="General">
                  <c:v>22.099</c:v>
                </c:pt>
                <c:pt idx="22100" formatCode="General">
                  <c:v>22.1</c:v>
                </c:pt>
                <c:pt idx="22101" formatCode="General">
                  <c:v>22.100999999999999</c:v>
                </c:pt>
                <c:pt idx="22102" formatCode="General">
                  <c:v>22.102</c:v>
                </c:pt>
                <c:pt idx="22103" formatCode="General">
                  <c:v>22.103000000000002</c:v>
                </c:pt>
                <c:pt idx="22104" formatCode="General">
                  <c:v>22.103999999999999</c:v>
                </c:pt>
                <c:pt idx="22105" formatCode="General">
                  <c:v>22.105</c:v>
                </c:pt>
                <c:pt idx="22106" formatCode="General">
                  <c:v>22.106000000000002</c:v>
                </c:pt>
                <c:pt idx="22107" formatCode="General">
                  <c:v>22.106999999999999</c:v>
                </c:pt>
                <c:pt idx="22108" formatCode="General">
                  <c:v>22.108000000000001</c:v>
                </c:pt>
                <c:pt idx="22109" formatCode="General">
                  <c:v>22.109000000000002</c:v>
                </c:pt>
                <c:pt idx="22110" formatCode="General">
                  <c:v>22.11</c:v>
                </c:pt>
                <c:pt idx="22111" formatCode="General">
                  <c:v>22.111000000000001</c:v>
                </c:pt>
                <c:pt idx="22112" formatCode="General">
                  <c:v>22.111999999999998</c:v>
                </c:pt>
                <c:pt idx="22113" formatCode="General">
                  <c:v>22.113</c:v>
                </c:pt>
                <c:pt idx="22114" formatCode="General">
                  <c:v>22.114000000000001</c:v>
                </c:pt>
                <c:pt idx="22115" formatCode="General">
                  <c:v>22.114999999999998</c:v>
                </c:pt>
                <c:pt idx="22116" formatCode="General">
                  <c:v>22.116</c:v>
                </c:pt>
                <c:pt idx="22117" formatCode="General">
                  <c:v>22.117000000000001</c:v>
                </c:pt>
                <c:pt idx="22118" formatCode="General">
                  <c:v>22.117999999999999</c:v>
                </c:pt>
                <c:pt idx="22119" formatCode="General">
                  <c:v>22.119</c:v>
                </c:pt>
                <c:pt idx="22120" formatCode="General">
                  <c:v>22.12</c:v>
                </c:pt>
                <c:pt idx="22121" formatCode="General">
                  <c:v>22.120999999999999</c:v>
                </c:pt>
                <c:pt idx="22122" formatCode="General">
                  <c:v>22.122</c:v>
                </c:pt>
                <c:pt idx="22123" formatCode="General">
                  <c:v>22.123000000000001</c:v>
                </c:pt>
                <c:pt idx="22124" formatCode="General">
                  <c:v>22.123999999999999</c:v>
                </c:pt>
                <c:pt idx="22125" formatCode="General">
                  <c:v>22.125</c:v>
                </c:pt>
                <c:pt idx="22126" formatCode="General">
                  <c:v>22.126000000000001</c:v>
                </c:pt>
                <c:pt idx="22127" formatCode="General">
                  <c:v>22.126999999999999</c:v>
                </c:pt>
                <c:pt idx="22128" formatCode="General">
                  <c:v>22.128</c:v>
                </c:pt>
                <c:pt idx="22129" formatCode="General">
                  <c:v>22.129000000000001</c:v>
                </c:pt>
                <c:pt idx="22130" formatCode="General">
                  <c:v>22.13</c:v>
                </c:pt>
                <c:pt idx="22131" formatCode="General">
                  <c:v>22.131</c:v>
                </c:pt>
                <c:pt idx="22132" formatCode="General">
                  <c:v>22.132000000000001</c:v>
                </c:pt>
                <c:pt idx="22133" formatCode="General">
                  <c:v>22.132999999999999</c:v>
                </c:pt>
                <c:pt idx="22134" formatCode="General">
                  <c:v>22.134</c:v>
                </c:pt>
                <c:pt idx="22135" formatCode="General">
                  <c:v>22.135000000000002</c:v>
                </c:pt>
                <c:pt idx="22136" formatCode="General">
                  <c:v>22.135999999999999</c:v>
                </c:pt>
                <c:pt idx="22137" formatCode="General">
                  <c:v>22.137</c:v>
                </c:pt>
                <c:pt idx="22138" formatCode="General">
                  <c:v>22.138000000000002</c:v>
                </c:pt>
                <c:pt idx="22139" formatCode="General">
                  <c:v>22.138999999999999</c:v>
                </c:pt>
                <c:pt idx="22140" formatCode="General">
                  <c:v>22.14</c:v>
                </c:pt>
                <c:pt idx="22141" formatCode="General">
                  <c:v>22.140999999999998</c:v>
                </c:pt>
                <c:pt idx="22142" formatCode="General">
                  <c:v>22.141999999999999</c:v>
                </c:pt>
                <c:pt idx="22143" formatCode="General">
                  <c:v>22.143000000000001</c:v>
                </c:pt>
                <c:pt idx="22144" formatCode="General">
                  <c:v>22.143999999999998</c:v>
                </c:pt>
                <c:pt idx="22145" formatCode="General">
                  <c:v>22.145</c:v>
                </c:pt>
                <c:pt idx="22146" formatCode="General">
                  <c:v>22.146000000000001</c:v>
                </c:pt>
                <c:pt idx="22147" formatCode="General">
                  <c:v>22.146999999999998</c:v>
                </c:pt>
                <c:pt idx="22148" formatCode="General">
                  <c:v>22.148</c:v>
                </c:pt>
                <c:pt idx="22149" formatCode="General">
                  <c:v>22.149000000000001</c:v>
                </c:pt>
                <c:pt idx="22150" formatCode="General">
                  <c:v>22.15</c:v>
                </c:pt>
                <c:pt idx="22151" formatCode="General">
                  <c:v>22.151</c:v>
                </c:pt>
                <c:pt idx="22152" formatCode="General">
                  <c:v>22.152000000000001</c:v>
                </c:pt>
                <c:pt idx="22153" formatCode="General">
                  <c:v>22.152999999999999</c:v>
                </c:pt>
                <c:pt idx="22154" formatCode="General">
                  <c:v>22.154</c:v>
                </c:pt>
                <c:pt idx="22155" formatCode="General">
                  <c:v>22.155000000000001</c:v>
                </c:pt>
                <c:pt idx="22156" formatCode="General">
                  <c:v>22.155999999999999</c:v>
                </c:pt>
                <c:pt idx="22157" formatCode="General">
                  <c:v>22.157</c:v>
                </c:pt>
                <c:pt idx="22158" formatCode="General">
                  <c:v>22.158000000000001</c:v>
                </c:pt>
                <c:pt idx="22159" formatCode="General">
                  <c:v>22.158999999999999</c:v>
                </c:pt>
                <c:pt idx="22160" formatCode="General">
                  <c:v>22.16</c:v>
                </c:pt>
                <c:pt idx="22161" formatCode="General">
                  <c:v>22.161000000000001</c:v>
                </c:pt>
                <c:pt idx="22162" formatCode="General">
                  <c:v>22.161999999999999</c:v>
                </c:pt>
                <c:pt idx="22163" formatCode="General">
                  <c:v>22.163</c:v>
                </c:pt>
                <c:pt idx="22164" formatCode="General">
                  <c:v>22.164000000000001</c:v>
                </c:pt>
                <c:pt idx="22165" formatCode="General">
                  <c:v>22.164999999999999</c:v>
                </c:pt>
                <c:pt idx="22166" formatCode="General">
                  <c:v>22.166</c:v>
                </c:pt>
                <c:pt idx="22167" formatCode="General">
                  <c:v>22.167000000000002</c:v>
                </c:pt>
                <c:pt idx="22168" formatCode="General">
                  <c:v>22.167999999999999</c:v>
                </c:pt>
                <c:pt idx="22169" formatCode="General">
                  <c:v>22.169</c:v>
                </c:pt>
                <c:pt idx="22170" formatCode="General">
                  <c:v>22.17</c:v>
                </c:pt>
                <c:pt idx="22171" formatCode="General">
                  <c:v>22.170999999999999</c:v>
                </c:pt>
                <c:pt idx="22172" formatCode="General">
                  <c:v>22.172000000000001</c:v>
                </c:pt>
                <c:pt idx="22173" formatCode="General">
                  <c:v>22.172999999999998</c:v>
                </c:pt>
                <c:pt idx="22174" formatCode="General">
                  <c:v>22.173999999999999</c:v>
                </c:pt>
                <c:pt idx="22175" formatCode="General">
                  <c:v>22.175000000000001</c:v>
                </c:pt>
                <c:pt idx="22176" formatCode="General">
                  <c:v>22.175999999999998</c:v>
                </c:pt>
                <c:pt idx="22177" formatCode="General">
                  <c:v>22.177</c:v>
                </c:pt>
                <c:pt idx="22178" formatCode="General">
                  <c:v>22.178000000000001</c:v>
                </c:pt>
                <c:pt idx="22179" formatCode="General">
                  <c:v>22.178999999999998</c:v>
                </c:pt>
                <c:pt idx="22180" formatCode="General">
                  <c:v>22.18</c:v>
                </c:pt>
                <c:pt idx="22181" formatCode="General">
                  <c:v>22.181000000000001</c:v>
                </c:pt>
                <c:pt idx="22182" formatCode="General">
                  <c:v>22.181999999999999</c:v>
                </c:pt>
                <c:pt idx="22183" formatCode="General">
                  <c:v>22.183</c:v>
                </c:pt>
                <c:pt idx="22184" formatCode="General">
                  <c:v>22.184000000000001</c:v>
                </c:pt>
                <c:pt idx="22185" formatCode="General">
                  <c:v>22.184999999999999</c:v>
                </c:pt>
                <c:pt idx="22186" formatCode="General">
                  <c:v>22.186</c:v>
                </c:pt>
                <c:pt idx="22187" formatCode="General">
                  <c:v>22.187000000000001</c:v>
                </c:pt>
                <c:pt idx="22188" formatCode="General">
                  <c:v>22.187999999999999</c:v>
                </c:pt>
                <c:pt idx="22189" formatCode="General">
                  <c:v>22.189</c:v>
                </c:pt>
                <c:pt idx="22190" formatCode="General">
                  <c:v>22.19</c:v>
                </c:pt>
                <c:pt idx="22191" formatCode="General">
                  <c:v>22.190999999999999</c:v>
                </c:pt>
                <c:pt idx="22192" formatCode="General">
                  <c:v>22.192</c:v>
                </c:pt>
                <c:pt idx="22193" formatCode="General">
                  <c:v>22.193000000000001</c:v>
                </c:pt>
                <c:pt idx="22194" formatCode="General">
                  <c:v>22.193999999999999</c:v>
                </c:pt>
                <c:pt idx="22195" formatCode="General">
                  <c:v>22.195</c:v>
                </c:pt>
                <c:pt idx="22196" formatCode="General">
                  <c:v>22.196000000000002</c:v>
                </c:pt>
                <c:pt idx="22197" formatCode="General">
                  <c:v>22.196999999999999</c:v>
                </c:pt>
                <c:pt idx="22198" formatCode="General">
                  <c:v>22.198</c:v>
                </c:pt>
                <c:pt idx="22199" formatCode="General">
                  <c:v>22.199000000000002</c:v>
                </c:pt>
                <c:pt idx="22200" formatCode="General">
                  <c:v>22.2</c:v>
                </c:pt>
                <c:pt idx="22201" formatCode="General">
                  <c:v>22.201000000000001</c:v>
                </c:pt>
                <c:pt idx="22202" formatCode="General">
                  <c:v>22.202000000000002</c:v>
                </c:pt>
                <c:pt idx="22203" formatCode="General">
                  <c:v>22.202999999999999</c:v>
                </c:pt>
                <c:pt idx="22204" formatCode="General">
                  <c:v>22.204000000000001</c:v>
                </c:pt>
                <c:pt idx="22205" formatCode="General">
                  <c:v>22.204999999999998</c:v>
                </c:pt>
                <c:pt idx="22206" formatCode="General">
                  <c:v>22.206</c:v>
                </c:pt>
                <c:pt idx="22207" formatCode="General">
                  <c:v>22.207000000000001</c:v>
                </c:pt>
                <c:pt idx="22208" formatCode="General">
                  <c:v>22.207999999999998</c:v>
                </c:pt>
                <c:pt idx="22209" formatCode="General">
                  <c:v>22.209</c:v>
                </c:pt>
                <c:pt idx="22210" formatCode="General">
                  <c:v>22.21</c:v>
                </c:pt>
                <c:pt idx="22211" formatCode="General">
                  <c:v>22.210999999999999</c:v>
                </c:pt>
                <c:pt idx="22212" formatCode="General">
                  <c:v>22.212</c:v>
                </c:pt>
                <c:pt idx="22213" formatCode="General">
                  <c:v>22.213000000000001</c:v>
                </c:pt>
                <c:pt idx="22214" formatCode="General">
                  <c:v>22.213999999999999</c:v>
                </c:pt>
                <c:pt idx="22215" formatCode="General">
                  <c:v>22.215</c:v>
                </c:pt>
                <c:pt idx="22216" formatCode="General">
                  <c:v>22.216000000000001</c:v>
                </c:pt>
                <c:pt idx="22217" formatCode="General">
                  <c:v>22.216999999999999</c:v>
                </c:pt>
                <c:pt idx="22218" formatCode="General">
                  <c:v>22.218</c:v>
                </c:pt>
                <c:pt idx="22219" formatCode="General">
                  <c:v>22.219000000000001</c:v>
                </c:pt>
              </c:numCache>
            </c:numRef>
          </c:xVal>
          <c:yVal>
            <c:numRef>
              <c:f>Sheet1!$C$12:$C$22231</c:f>
              <c:numCache>
                <c:formatCode>0.00E+00</c:formatCode>
                <c:ptCount val="22220"/>
                <c:pt idx="0">
                  <c:v>26.100000000005821</c:v>
                </c:pt>
                <c:pt idx="1">
                  <c:v>-80.30000000000291</c:v>
                </c:pt>
                <c:pt idx="2">
                  <c:v>-192.60000000000582</c:v>
                </c:pt>
                <c:pt idx="3">
                  <c:v>-310.89999999999418</c:v>
                </c:pt>
                <c:pt idx="4">
                  <c:v>-426.39999999999418</c:v>
                </c:pt>
                <c:pt idx="5">
                  <c:v>-552.30000000000291</c:v>
                </c:pt>
                <c:pt idx="6">
                  <c:v>-683.69999999999709</c:v>
                </c:pt>
                <c:pt idx="7">
                  <c:v>-816.5</c:v>
                </c:pt>
                <c:pt idx="8">
                  <c:v>-952.10000000000582</c:v>
                </c:pt>
                <c:pt idx="9">
                  <c:v>-1092.5</c:v>
                </c:pt>
                <c:pt idx="10">
                  <c:v>-1236.6999999999971</c:v>
                </c:pt>
                <c:pt idx="11">
                  <c:v>-1384.8000000000029</c:v>
                </c:pt>
                <c:pt idx="12">
                  <c:v>-1534.3000000000029</c:v>
                </c:pt>
                <c:pt idx="13">
                  <c:v>-1688.1000000000058</c:v>
                </c:pt>
                <c:pt idx="14">
                  <c:v>-1849.1000000000058</c:v>
                </c:pt>
                <c:pt idx="15">
                  <c:v>-2010.6000000000058</c:v>
                </c:pt>
                <c:pt idx="16">
                  <c:v>-2170.8999999999942</c:v>
                </c:pt>
                <c:pt idx="17">
                  <c:v>-2335.8000000000029</c:v>
                </c:pt>
                <c:pt idx="18">
                  <c:v>-2503.3000000000029</c:v>
                </c:pt>
                <c:pt idx="19">
                  <c:v>-2673.6999999999971</c:v>
                </c:pt>
                <c:pt idx="20">
                  <c:v>-2847</c:v>
                </c:pt>
                <c:pt idx="21">
                  <c:v>-3023.1000000000058</c:v>
                </c:pt>
                <c:pt idx="22">
                  <c:v>-3199.8000000000029</c:v>
                </c:pt>
                <c:pt idx="23">
                  <c:v>-3376</c:v>
                </c:pt>
                <c:pt idx="24">
                  <c:v>-3554.8000000000029</c:v>
                </c:pt>
                <c:pt idx="25">
                  <c:v>-3735.5</c:v>
                </c:pt>
                <c:pt idx="26">
                  <c:v>-3915.5</c:v>
                </c:pt>
                <c:pt idx="27">
                  <c:v>-4101.1000000000058</c:v>
                </c:pt>
                <c:pt idx="28">
                  <c:v>-4285.1000000000058</c:v>
                </c:pt>
                <c:pt idx="29">
                  <c:v>-4464.3000000000029</c:v>
                </c:pt>
                <c:pt idx="30">
                  <c:v>-4649.3000000000029</c:v>
                </c:pt>
                <c:pt idx="31">
                  <c:v>-4835.1000000000058</c:v>
                </c:pt>
                <c:pt idx="32">
                  <c:v>-5018.6000000000058</c:v>
                </c:pt>
                <c:pt idx="33">
                  <c:v>-5199</c:v>
                </c:pt>
                <c:pt idx="34">
                  <c:v>-5386.1000000000058</c:v>
                </c:pt>
                <c:pt idx="35">
                  <c:v>-5572.1000000000058</c:v>
                </c:pt>
                <c:pt idx="36">
                  <c:v>-5752.8999999999942</c:v>
                </c:pt>
                <c:pt idx="37">
                  <c:v>-5936.6999999999971</c:v>
                </c:pt>
                <c:pt idx="38">
                  <c:v>-6116.3999999999942</c:v>
                </c:pt>
                <c:pt idx="39">
                  <c:v>-6301.1000000000058</c:v>
                </c:pt>
                <c:pt idx="40">
                  <c:v>-6481.1000000000058</c:v>
                </c:pt>
                <c:pt idx="41">
                  <c:v>-6653.6999999999971</c:v>
                </c:pt>
                <c:pt idx="42">
                  <c:v>-6828.6000000000058</c:v>
                </c:pt>
                <c:pt idx="43">
                  <c:v>-6995.1999999999971</c:v>
                </c:pt>
                <c:pt idx="44">
                  <c:v>-7171.8000000000029</c:v>
                </c:pt>
                <c:pt idx="45">
                  <c:v>-7339.3000000000029</c:v>
                </c:pt>
                <c:pt idx="46">
                  <c:v>-7513.5</c:v>
                </c:pt>
                <c:pt idx="47">
                  <c:v>-7674.3000000000029</c:v>
                </c:pt>
                <c:pt idx="48">
                  <c:v>-7836.5</c:v>
                </c:pt>
                <c:pt idx="49">
                  <c:v>-7996.5</c:v>
                </c:pt>
                <c:pt idx="50">
                  <c:v>-8150.1999999999971</c:v>
                </c:pt>
                <c:pt idx="51">
                  <c:v>-8311.6000000000058</c:v>
                </c:pt>
                <c:pt idx="52">
                  <c:v>-8452.6000000000058</c:v>
                </c:pt>
                <c:pt idx="53">
                  <c:v>-8598.8000000000029</c:v>
                </c:pt>
                <c:pt idx="54">
                  <c:v>-8742.8999999999942</c:v>
                </c:pt>
                <c:pt idx="55">
                  <c:v>-8889.3999999999942</c:v>
                </c:pt>
                <c:pt idx="56">
                  <c:v>-9024.6000000000058</c:v>
                </c:pt>
                <c:pt idx="57">
                  <c:v>-9156.8999999999942</c:v>
                </c:pt>
                <c:pt idx="58">
                  <c:v>-9287.1000000000058</c:v>
                </c:pt>
                <c:pt idx="59">
                  <c:v>-9411.3999999999942</c:v>
                </c:pt>
                <c:pt idx="60">
                  <c:v>-9526.1000000000058</c:v>
                </c:pt>
                <c:pt idx="61">
                  <c:v>-9642.6999999999971</c:v>
                </c:pt>
                <c:pt idx="62">
                  <c:v>-9759.1000000000058</c:v>
                </c:pt>
                <c:pt idx="63">
                  <c:v>-9863</c:v>
                </c:pt>
                <c:pt idx="64">
                  <c:v>-9966.5</c:v>
                </c:pt>
                <c:pt idx="65">
                  <c:v>-10073</c:v>
                </c:pt>
                <c:pt idx="66">
                  <c:v>-10161.899999999994</c:v>
                </c:pt>
                <c:pt idx="67">
                  <c:v>-10247.399999999994</c:v>
                </c:pt>
                <c:pt idx="68">
                  <c:v>-10329.100000000006</c:v>
                </c:pt>
                <c:pt idx="69">
                  <c:v>-10407.300000000003</c:v>
                </c:pt>
                <c:pt idx="70">
                  <c:v>-10481.800000000003</c:v>
                </c:pt>
                <c:pt idx="71">
                  <c:v>-10534.600000000006</c:v>
                </c:pt>
                <c:pt idx="72">
                  <c:v>-10593.100000000006</c:v>
                </c:pt>
                <c:pt idx="73">
                  <c:v>-10647.600000000006</c:v>
                </c:pt>
                <c:pt idx="74">
                  <c:v>-10697.800000000003</c:v>
                </c:pt>
                <c:pt idx="75">
                  <c:v>-10744</c:v>
                </c:pt>
                <c:pt idx="76">
                  <c:v>-10786.199999999997</c:v>
                </c:pt>
                <c:pt idx="77">
                  <c:v>-10828</c:v>
                </c:pt>
                <c:pt idx="78">
                  <c:v>-10843.699999999997</c:v>
                </c:pt>
                <c:pt idx="79">
                  <c:v>-10863.699999999997</c:v>
                </c:pt>
                <c:pt idx="80">
                  <c:v>-10880.300000000003</c:v>
                </c:pt>
                <c:pt idx="81">
                  <c:v>-10891.899999999994</c:v>
                </c:pt>
                <c:pt idx="82">
                  <c:v>-10895.100000000006</c:v>
                </c:pt>
                <c:pt idx="83">
                  <c:v>-10880.5</c:v>
                </c:pt>
                <c:pt idx="84">
                  <c:v>-10868.699999999997</c:v>
                </c:pt>
                <c:pt idx="85">
                  <c:v>-10844</c:v>
                </c:pt>
                <c:pt idx="86">
                  <c:v>-10824.399999999994</c:v>
                </c:pt>
                <c:pt idx="87">
                  <c:v>-10806.899999999994</c:v>
                </c:pt>
                <c:pt idx="88">
                  <c:v>-10765.300000000003</c:v>
                </c:pt>
                <c:pt idx="89">
                  <c:v>-10718.5</c:v>
                </c:pt>
                <c:pt idx="90">
                  <c:v>-10661.199999999997</c:v>
                </c:pt>
                <c:pt idx="91">
                  <c:v>-10616.899999999994</c:v>
                </c:pt>
                <c:pt idx="92">
                  <c:v>-10541.399999999994</c:v>
                </c:pt>
                <c:pt idx="93">
                  <c:v>-10471.699999999997</c:v>
                </c:pt>
                <c:pt idx="94">
                  <c:v>-10397.399999999994</c:v>
                </c:pt>
                <c:pt idx="95">
                  <c:v>-10318.5</c:v>
                </c:pt>
                <c:pt idx="96">
                  <c:v>-10243.100000000006</c:v>
                </c:pt>
                <c:pt idx="97">
                  <c:v>-10143.5</c:v>
                </c:pt>
                <c:pt idx="98">
                  <c:v>-10034.399999999994</c:v>
                </c:pt>
                <c:pt idx="99">
                  <c:v>-9928.8999999999942</c:v>
                </c:pt>
                <c:pt idx="100">
                  <c:v>-9817</c:v>
                </c:pt>
                <c:pt idx="101">
                  <c:v>-9700.3000000000029</c:v>
                </c:pt>
                <c:pt idx="102">
                  <c:v>-9569.8000000000029</c:v>
                </c:pt>
                <c:pt idx="103">
                  <c:v>-9429.3000000000029</c:v>
                </c:pt>
                <c:pt idx="104">
                  <c:v>-9299.1000000000058</c:v>
                </c:pt>
                <c:pt idx="105">
                  <c:v>-9155.1999999999971</c:v>
                </c:pt>
                <c:pt idx="106">
                  <c:v>-8981.6999999999971</c:v>
                </c:pt>
                <c:pt idx="107">
                  <c:v>-8829.3000000000029</c:v>
                </c:pt>
                <c:pt idx="108">
                  <c:v>-8663.1000000000058</c:v>
                </c:pt>
                <c:pt idx="109">
                  <c:v>-8503.3999999999942</c:v>
                </c:pt>
                <c:pt idx="110">
                  <c:v>-8312.6999999999971</c:v>
                </c:pt>
                <c:pt idx="111">
                  <c:v>-8124.8000000000029</c:v>
                </c:pt>
                <c:pt idx="112">
                  <c:v>-7946.8999999999942</c:v>
                </c:pt>
                <c:pt idx="113">
                  <c:v>-7756.5</c:v>
                </c:pt>
                <c:pt idx="114">
                  <c:v>-7548.8000000000029</c:v>
                </c:pt>
                <c:pt idx="115">
                  <c:v>-7340.3000000000029</c:v>
                </c:pt>
                <c:pt idx="116">
                  <c:v>-7129.6000000000058</c:v>
                </c:pt>
                <c:pt idx="117">
                  <c:v>-6899.6000000000058</c:v>
                </c:pt>
                <c:pt idx="118">
                  <c:v>-6682</c:v>
                </c:pt>
                <c:pt idx="119">
                  <c:v>-6457.6000000000058</c:v>
                </c:pt>
                <c:pt idx="120">
                  <c:v>-6217.8999999999942</c:v>
                </c:pt>
                <c:pt idx="121">
                  <c:v>-5977.6000000000058</c:v>
                </c:pt>
                <c:pt idx="122">
                  <c:v>-5735.3999999999942</c:v>
                </c:pt>
                <c:pt idx="123">
                  <c:v>-5478.5</c:v>
                </c:pt>
                <c:pt idx="124">
                  <c:v>-5224</c:v>
                </c:pt>
                <c:pt idx="125">
                  <c:v>-4967.8999999999942</c:v>
                </c:pt>
                <c:pt idx="126">
                  <c:v>-4701.8999999999942</c:v>
                </c:pt>
                <c:pt idx="127">
                  <c:v>-4436.1999999999971</c:v>
                </c:pt>
                <c:pt idx="128">
                  <c:v>-4164.6000000000058</c:v>
                </c:pt>
                <c:pt idx="129">
                  <c:v>-3879.6000000000058</c:v>
                </c:pt>
                <c:pt idx="130">
                  <c:v>-3597.8999999999942</c:v>
                </c:pt>
                <c:pt idx="131">
                  <c:v>-3313.3000000000029</c:v>
                </c:pt>
                <c:pt idx="132">
                  <c:v>-3022.3999999999942</c:v>
                </c:pt>
                <c:pt idx="133">
                  <c:v>-2726.3999999999942</c:v>
                </c:pt>
                <c:pt idx="134">
                  <c:v>-2427.8999999999942</c:v>
                </c:pt>
                <c:pt idx="135">
                  <c:v>-2130</c:v>
                </c:pt>
                <c:pt idx="136">
                  <c:v>-1817</c:v>
                </c:pt>
                <c:pt idx="137">
                  <c:v>-1510.8000000000029</c:v>
                </c:pt>
                <c:pt idx="138">
                  <c:v>-1200.1000000000058</c:v>
                </c:pt>
                <c:pt idx="139">
                  <c:v>-881.10000000000582</c:v>
                </c:pt>
                <c:pt idx="140">
                  <c:v>-567.80000000000291</c:v>
                </c:pt>
                <c:pt idx="141">
                  <c:v>-245.19999999999709</c:v>
                </c:pt>
                <c:pt idx="142">
                  <c:v>79.30000000000291</c:v>
                </c:pt>
                <c:pt idx="143">
                  <c:v>406.39999999999418</c:v>
                </c:pt>
                <c:pt idx="144">
                  <c:v>744.30000000000291</c:v>
                </c:pt>
                <c:pt idx="145">
                  <c:v>1072.8999999999942</c:v>
                </c:pt>
                <c:pt idx="146">
                  <c:v>1401.8999999999942</c:v>
                </c:pt>
                <c:pt idx="147">
                  <c:v>1741.6000000000058</c:v>
                </c:pt>
                <c:pt idx="148">
                  <c:v>2083.1999999999971</c:v>
                </c:pt>
                <c:pt idx="149">
                  <c:v>2423.3999999999942</c:v>
                </c:pt>
                <c:pt idx="150">
                  <c:v>2754.6999999999971</c:v>
                </c:pt>
                <c:pt idx="151">
                  <c:v>3099.3999999999942</c:v>
                </c:pt>
                <c:pt idx="152">
                  <c:v>3450.6000000000058</c:v>
                </c:pt>
                <c:pt idx="153">
                  <c:v>3793.6000000000058</c:v>
                </c:pt>
                <c:pt idx="154">
                  <c:v>4127.6999999999971</c:v>
                </c:pt>
                <c:pt idx="155">
                  <c:v>4473.3999999999942</c:v>
                </c:pt>
                <c:pt idx="156">
                  <c:v>4829</c:v>
                </c:pt>
                <c:pt idx="157">
                  <c:v>5176</c:v>
                </c:pt>
                <c:pt idx="158">
                  <c:v>5516.3000000000029</c:v>
                </c:pt>
                <c:pt idx="159">
                  <c:v>5864.5</c:v>
                </c:pt>
                <c:pt idx="160">
                  <c:v>6216.1000000000058</c:v>
                </c:pt>
                <c:pt idx="161">
                  <c:v>6562.6999999999971</c:v>
                </c:pt>
                <c:pt idx="162">
                  <c:v>6907.8000000000029</c:v>
                </c:pt>
                <c:pt idx="163">
                  <c:v>7251.1000000000058</c:v>
                </c:pt>
                <c:pt idx="164">
                  <c:v>7596.1999999999971</c:v>
                </c:pt>
                <c:pt idx="165">
                  <c:v>7945.8000000000029</c:v>
                </c:pt>
                <c:pt idx="166">
                  <c:v>8290.8000000000029</c:v>
                </c:pt>
                <c:pt idx="167">
                  <c:v>8628</c:v>
                </c:pt>
                <c:pt idx="168">
                  <c:v>8965.8999999999942</c:v>
                </c:pt>
                <c:pt idx="169">
                  <c:v>9307.6999999999971</c:v>
                </c:pt>
                <c:pt idx="170">
                  <c:v>9645.8000000000029</c:v>
                </c:pt>
                <c:pt idx="171">
                  <c:v>9976.3000000000029</c:v>
                </c:pt>
                <c:pt idx="172">
                  <c:v>10313</c:v>
                </c:pt>
                <c:pt idx="173">
                  <c:v>10653</c:v>
                </c:pt>
                <c:pt idx="174">
                  <c:v>10982.199999999997</c:v>
                </c:pt>
                <c:pt idx="175">
                  <c:v>11301.800000000003</c:v>
                </c:pt>
                <c:pt idx="176">
                  <c:v>11626.199999999997</c:v>
                </c:pt>
                <c:pt idx="177">
                  <c:v>11947.300000000003</c:v>
                </c:pt>
                <c:pt idx="178">
                  <c:v>12265.800000000003</c:v>
                </c:pt>
                <c:pt idx="179">
                  <c:v>12582.5</c:v>
                </c:pt>
                <c:pt idx="180">
                  <c:v>12893.800000000003</c:v>
                </c:pt>
                <c:pt idx="181">
                  <c:v>13210.600000000006</c:v>
                </c:pt>
                <c:pt idx="182">
                  <c:v>13507.5</c:v>
                </c:pt>
                <c:pt idx="183">
                  <c:v>13813.699999999997</c:v>
                </c:pt>
                <c:pt idx="184">
                  <c:v>14113.199999999997</c:v>
                </c:pt>
                <c:pt idx="185">
                  <c:v>14404.199999999997</c:v>
                </c:pt>
                <c:pt idx="186">
                  <c:v>14694.100000000006</c:v>
                </c:pt>
                <c:pt idx="187">
                  <c:v>14976.5</c:v>
                </c:pt>
                <c:pt idx="188">
                  <c:v>15263.800000000003</c:v>
                </c:pt>
                <c:pt idx="189">
                  <c:v>15534.300000000003</c:v>
                </c:pt>
                <c:pt idx="190">
                  <c:v>15808.199999999997</c:v>
                </c:pt>
                <c:pt idx="191">
                  <c:v>16077.699999999997</c:v>
                </c:pt>
                <c:pt idx="192">
                  <c:v>16338.5</c:v>
                </c:pt>
                <c:pt idx="193">
                  <c:v>16594.5</c:v>
                </c:pt>
                <c:pt idx="194">
                  <c:v>16845.399999999994</c:v>
                </c:pt>
                <c:pt idx="195">
                  <c:v>17092.399999999994</c:v>
                </c:pt>
                <c:pt idx="196">
                  <c:v>17328.899999999994</c:v>
                </c:pt>
                <c:pt idx="197">
                  <c:v>17560.399999999994</c:v>
                </c:pt>
                <c:pt idx="198">
                  <c:v>17794.5</c:v>
                </c:pt>
                <c:pt idx="199">
                  <c:v>18025</c:v>
                </c:pt>
                <c:pt idx="200">
                  <c:v>18242.899999999994</c:v>
                </c:pt>
                <c:pt idx="201">
                  <c:v>18450.399999999994</c:v>
                </c:pt>
                <c:pt idx="202">
                  <c:v>18655.800000000003</c:v>
                </c:pt>
                <c:pt idx="203">
                  <c:v>18859.199999999997</c:v>
                </c:pt>
                <c:pt idx="204">
                  <c:v>19047.699999999997</c:v>
                </c:pt>
                <c:pt idx="205">
                  <c:v>19233.800000000003</c:v>
                </c:pt>
                <c:pt idx="206">
                  <c:v>19413.699999999997</c:v>
                </c:pt>
                <c:pt idx="207">
                  <c:v>19591.300000000003</c:v>
                </c:pt>
                <c:pt idx="208">
                  <c:v>19761.300000000003</c:v>
                </c:pt>
                <c:pt idx="209">
                  <c:v>19919.800000000003</c:v>
                </c:pt>
                <c:pt idx="210">
                  <c:v>20071.899999999994</c:v>
                </c:pt>
                <c:pt idx="211">
                  <c:v>20218.399999999994</c:v>
                </c:pt>
                <c:pt idx="212">
                  <c:v>20360.199999999997</c:v>
                </c:pt>
                <c:pt idx="213">
                  <c:v>20492</c:v>
                </c:pt>
                <c:pt idx="214">
                  <c:v>20610.899999999994</c:v>
                </c:pt>
                <c:pt idx="215">
                  <c:v>20734</c:v>
                </c:pt>
                <c:pt idx="216">
                  <c:v>20855.600000000006</c:v>
                </c:pt>
                <c:pt idx="217">
                  <c:v>20940.899999999994</c:v>
                </c:pt>
                <c:pt idx="218">
                  <c:v>21039.899999999994</c:v>
                </c:pt>
                <c:pt idx="219">
                  <c:v>21132.300000000003</c:v>
                </c:pt>
                <c:pt idx="220">
                  <c:v>21222</c:v>
                </c:pt>
                <c:pt idx="221">
                  <c:v>21284.399999999994</c:v>
                </c:pt>
                <c:pt idx="222">
                  <c:v>21344.100000000006</c:v>
                </c:pt>
                <c:pt idx="223">
                  <c:v>21393.800000000003</c:v>
                </c:pt>
                <c:pt idx="224">
                  <c:v>21445.800000000003</c:v>
                </c:pt>
                <c:pt idx="225">
                  <c:v>21502.300000000003</c:v>
                </c:pt>
                <c:pt idx="226">
                  <c:v>21530.100000000006</c:v>
                </c:pt>
                <c:pt idx="227">
                  <c:v>21559.199999999997</c:v>
                </c:pt>
                <c:pt idx="228">
                  <c:v>21581.899999999994</c:v>
                </c:pt>
                <c:pt idx="229">
                  <c:v>21584.600000000006</c:v>
                </c:pt>
                <c:pt idx="230">
                  <c:v>21588.100000000006</c:v>
                </c:pt>
                <c:pt idx="231">
                  <c:v>21585</c:v>
                </c:pt>
                <c:pt idx="232">
                  <c:v>21570.5</c:v>
                </c:pt>
                <c:pt idx="233">
                  <c:v>21549.800000000003</c:v>
                </c:pt>
                <c:pt idx="234">
                  <c:v>21512.100000000006</c:v>
                </c:pt>
                <c:pt idx="235">
                  <c:v>21484.5</c:v>
                </c:pt>
                <c:pt idx="236">
                  <c:v>21442.199999999997</c:v>
                </c:pt>
                <c:pt idx="237">
                  <c:v>21375.199999999997</c:v>
                </c:pt>
                <c:pt idx="238">
                  <c:v>21324.100000000006</c:v>
                </c:pt>
                <c:pt idx="239">
                  <c:v>21257.100000000006</c:v>
                </c:pt>
                <c:pt idx="240">
                  <c:v>21175.300000000003</c:v>
                </c:pt>
                <c:pt idx="241">
                  <c:v>21087.699999999997</c:v>
                </c:pt>
                <c:pt idx="242">
                  <c:v>20995.600000000006</c:v>
                </c:pt>
                <c:pt idx="243">
                  <c:v>20898.199999999997</c:v>
                </c:pt>
                <c:pt idx="244">
                  <c:v>20787.600000000006</c:v>
                </c:pt>
                <c:pt idx="245">
                  <c:v>20666.199999999997</c:v>
                </c:pt>
                <c:pt idx="246">
                  <c:v>20545.800000000003</c:v>
                </c:pt>
                <c:pt idx="247">
                  <c:v>20391</c:v>
                </c:pt>
                <c:pt idx="248">
                  <c:v>20249.600000000006</c:v>
                </c:pt>
                <c:pt idx="249">
                  <c:v>20102.600000000006</c:v>
                </c:pt>
                <c:pt idx="250">
                  <c:v>19963.300000000003</c:v>
                </c:pt>
                <c:pt idx="251">
                  <c:v>19804.199999999997</c:v>
                </c:pt>
                <c:pt idx="252">
                  <c:v>19633.399999999994</c:v>
                </c:pt>
                <c:pt idx="253">
                  <c:v>19443.800000000003</c:v>
                </c:pt>
                <c:pt idx="254">
                  <c:v>19254.899999999994</c:v>
                </c:pt>
                <c:pt idx="255">
                  <c:v>19075</c:v>
                </c:pt>
                <c:pt idx="256">
                  <c:v>18866.399999999994</c:v>
                </c:pt>
                <c:pt idx="257">
                  <c:v>18666.300000000003</c:v>
                </c:pt>
                <c:pt idx="258">
                  <c:v>18452.800000000003</c:v>
                </c:pt>
                <c:pt idx="259">
                  <c:v>18216.399999999994</c:v>
                </c:pt>
                <c:pt idx="260">
                  <c:v>17984</c:v>
                </c:pt>
                <c:pt idx="261">
                  <c:v>17752.300000000003</c:v>
                </c:pt>
                <c:pt idx="262">
                  <c:v>17516.199999999997</c:v>
                </c:pt>
                <c:pt idx="263">
                  <c:v>17257.899999999994</c:v>
                </c:pt>
                <c:pt idx="264">
                  <c:v>16997.199999999997</c:v>
                </c:pt>
                <c:pt idx="265">
                  <c:v>16738.899999999994</c:v>
                </c:pt>
                <c:pt idx="266">
                  <c:v>16474</c:v>
                </c:pt>
                <c:pt idx="267">
                  <c:v>16188.699999999997</c:v>
                </c:pt>
                <c:pt idx="268">
                  <c:v>15903.699999999997</c:v>
                </c:pt>
                <c:pt idx="269">
                  <c:v>15618.5</c:v>
                </c:pt>
                <c:pt idx="270">
                  <c:v>15321.699999999997</c:v>
                </c:pt>
                <c:pt idx="271">
                  <c:v>15014.100000000006</c:v>
                </c:pt>
                <c:pt idx="272">
                  <c:v>14703.399999999994</c:v>
                </c:pt>
                <c:pt idx="273">
                  <c:v>14391.199999999997</c:v>
                </c:pt>
                <c:pt idx="274">
                  <c:v>14077.300000000003</c:v>
                </c:pt>
                <c:pt idx="275">
                  <c:v>13753.399999999994</c:v>
                </c:pt>
                <c:pt idx="276">
                  <c:v>13396.699999999997</c:v>
                </c:pt>
                <c:pt idx="277">
                  <c:v>13057.100000000006</c:v>
                </c:pt>
                <c:pt idx="278">
                  <c:v>12714.600000000006</c:v>
                </c:pt>
                <c:pt idx="279">
                  <c:v>12368.699999999997</c:v>
                </c:pt>
                <c:pt idx="280">
                  <c:v>12040.300000000003</c:v>
                </c:pt>
                <c:pt idx="281">
                  <c:v>11679</c:v>
                </c:pt>
                <c:pt idx="282">
                  <c:v>11316.300000000003</c:v>
                </c:pt>
                <c:pt idx="283">
                  <c:v>10957.300000000003</c:v>
                </c:pt>
                <c:pt idx="284">
                  <c:v>10587.300000000003</c:v>
                </c:pt>
                <c:pt idx="285">
                  <c:v>10197.100000000006</c:v>
                </c:pt>
                <c:pt idx="286">
                  <c:v>9813.3999999999942</c:v>
                </c:pt>
                <c:pt idx="287">
                  <c:v>9427.3000000000029</c:v>
                </c:pt>
                <c:pt idx="288">
                  <c:v>9057.6000000000058</c:v>
                </c:pt>
                <c:pt idx="289">
                  <c:v>8668.3999999999942</c:v>
                </c:pt>
                <c:pt idx="290">
                  <c:v>8268.1999999999971</c:v>
                </c:pt>
                <c:pt idx="291">
                  <c:v>7865.6000000000058</c:v>
                </c:pt>
                <c:pt idx="292">
                  <c:v>7461.6000000000058</c:v>
                </c:pt>
                <c:pt idx="293">
                  <c:v>7061.1999999999971</c:v>
                </c:pt>
                <c:pt idx="294">
                  <c:v>6657.6999999999971</c:v>
                </c:pt>
                <c:pt idx="295">
                  <c:v>6241.8000000000029</c:v>
                </c:pt>
                <c:pt idx="296">
                  <c:v>5817</c:v>
                </c:pt>
                <c:pt idx="297">
                  <c:v>5397.8999999999942</c:v>
                </c:pt>
                <c:pt idx="298">
                  <c:v>4978.1000000000058</c:v>
                </c:pt>
                <c:pt idx="299">
                  <c:v>4562.1999999999971</c:v>
                </c:pt>
                <c:pt idx="300">
                  <c:v>4141.1999999999971</c:v>
                </c:pt>
                <c:pt idx="301">
                  <c:v>3718.5</c:v>
                </c:pt>
                <c:pt idx="302">
                  <c:v>3286.8999999999942</c:v>
                </c:pt>
                <c:pt idx="303">
                  <c:v>2854.6000000000058</c:v>
                </c:pt>
                <c:pt idx="304">
                  <c:v>2424</c:v>
                </c:pt>
                <c:pt idx="305">
                  <c:v>1996.1999999999971</c:v>
                </c:pt>
                <c:pt idx="306">
                  <c:v>1560.1000000000058</c:v>
                </c:pt>
                <c:pt idx="307">
                  <c:v>1117.5</c:v>
                </c:pt>
                <c:pt idx="308">
                  <c:v>685.5</c:v>
                </c:pt>
                <c:pt idx="309">
                  <c:v>253.30000000000291</c:v>
                </c:pt>
                <c:pt idx="310">
                  <c:v>-185.89999999999418</c:v>
                </c:pt>
                <c:pt idx="311">
                  <c:v>-625.10000000000582</c:v>
                </c:pt>
                <c:pt idx="312">
                  <c:v>-1064.3000000000029</c:v>
                </c:pt>
                <c:pt idx="313">
                  <c:v>-1503.5</c:v>
                </c:pt>
                <c:pt idx="314">
                  <c:v>-1945.8000000000029</c:v>
                </c:pt>
                <c:pt idx="315">
                  <c:v>-2380.6999999999971</c:v>
                </c:pt>
                <c:pt idx="316">
                  <c:v>-2818.1000000000058</c:v>
                </c:pt>
                <c:pt idx="317">
                  <c:v>-3258.1999999999971</c:v>
                </c:pt>
                <c:pt idx="318">
                  <c:v>-3694.8000000000029</c:v>
                </c:pt>
                <c:pt idx="319">
                  <c:v>-4129.8999999999942</c:v>
                </c:pt>
                <c:pt idx="320">
                  <c:v>-4562.8000000000029</c:v>
                </c:pt>
                <c:pt idx="321">
                  <c:v>-5000.6000000000058</c:v>
                </c:pt>
                <c:pt idx="322">
                  <c:v>-5435.6999999999971</c:v>
                </c:pt>
                <c:pt idx="323">
                  <c:v>-5868</c:v>
                </c:pt>
                <c:pt idx="324">
                  <c:v>-6297.6000000000058</c:v>
                </c:pt>
                <c:pt idx="325">
                  <c:v>-6723.6000000000058</c:v>
                </c:pt>
                <c:pt idx="326">
                  <c:v>-7154.1000000000058</c:v>
                </c:pt>
                <c:pt idx="327">
                  <c:v>-7580.3000000000029</c:v>
                </c:pt>
                <c:pt idx="328">
                  <c:v>-8003.1999999999971</c:v>
                </c:pt>
                <c:pt idx="329">
                  <c:v>-8419.8000000000029</c:v>
                </c:pt>
                <c:pt idx="330">
                  <c:v>-8835.5</c:v>
                </c:pt>
                <c:pt idx="331">
                  <c:v>-9248.8000000000029</c:v>
                </c:pt>
                <c:pt idx="332">
                  <c:v>-9666.5</c:v>
                </c:pt>
                <c:pt idx="333">
                  <c:v>-10075.5</c:v>
                </c:pt>
                <c:pt idx="334">
                  <c:v>-10481.5</c:v>
                </c:pt>
                <c:pt idx="335">
                  <c:v>-10884</c:v>
                </c:pt>
                <c:pt idx="336">
                  <c:v>-11282.399999999994</c:v>
                </c:pt>
                <c:pt idx="337">
                  <c:v>-11681.800000000003</c:v>
                </c:pt>
                <c:pt idx="338">
                  <c:v>-12072.5</c:v>
                </c:pt>
                <c:pt idx="339">
                  <c:v>-12457.199999999997</c:v>
                </c:pt>
                <c:pt idx="340">
                  <c:v>-12842.199999999997</c:v>
                </c:pt>
                <c:pt idx="341">
                  <c:v>-13224.199999999997</c:v>
                </c:pt>
                <c:pt idx="342">
                  <c:v>-13599.699999999997</c:v>
                </c:pt>
                <c:pt idx="343">
                  <c:v>-13970.199999999997</c:v>
                </c:pt>
                <c:pt idx="344">
                  <c:v>-14339.400000000001</c:v>
                </c:pt>
                <c:pt idx="345">
                  <c:v>-14702.099999999999</c:v>
                </c:pt>
                <c:pt idx="346">
                  <c:v>-15059.199999999997</c:v>
                </c:pt>
                <c:pt idx="347">
                  <c:v>-15413</c:v>
                </c:pt>
                <c:pt idx="348">
                  <c:v>-15760</c:v>
                </c:pt>
                <c:pt idx="349">
                  <c:v>-16102.099999999999</c:v>
                </c:pt>
                <c:pt idx="350">
                  <c:v>-16441.699999999997</c:v>
                </c:pt>
                <c:pt idx="351">
                  <c:v>-16775.599999999999</c:v>
                </c:pt>
                <c:pt idx="352">
                  <c:v>-17103.099999999999</c:v>
                </c:pt>
                <c:pt idx="353">
                  <c:v>-17424.300000000003</c:v>
                </c:pt>
                <c:pt idx="354">
                  <c:v>-17739.5</c:v>
                </c:pt>
                <c:pt idx="355">
                  <c:v>-18048.400000000001</c:v>
                </c:pt>
                <c:pt idx="356">
                  <c:v>-18350.800000000003</c:v>
                </c:pt>
                <c:pt idx="357">
                  <c:v>-18654.900000000001</c:v>
                </c:pt>
                <c:pt idx="358">
                  <c:v>-18950</c:v>
                </c:pt>
                <c:pt idx="359">
                  <c:v>-19233.300000000003</c:v>
                </c:pt>
                <c:pt idx="360">
                  <c:v>-19513.199999999997</c:v>
                </c:pt>
                <c:pt idx="361">
                  <c:v>-19786.400000000001</c:v>
                </c:pt>
                <c:pt idx="362">
                  <c:v>-20052.800000000003</c:v>
                </c:pt>
                <c:pt idx="363">
                  <c:v>-20312.5</c:v>
                </c:pt>
                <c:pt idx="364">
                  <c:v>-20565.099999999999</c:v>
                </c:pt>
                <c:pt idx="365">
                  <c:v>-20813.5</c:v>
                </c:pt>
                <c:pt idx="366">
                  <c:v>-21055.800000000003</c:v>
                </c:pt>
                <c:pt idx="367">
                  <c:v>-21286</c:v>
                </c:pt>
                <c:pt idx="368">
                  <c:v>-21511.599999999999</c:v>
                </c:pt>
                <c:pt idx="369">
                  <c:v>-21732.9</c:v>
                </c:pt>
                <c:pt idx="370">
                  <c:v>-21944</c:v>
                </c:pt>
                <c:pt idx="371">
                  <c:v>-22147.1</c:v>
                </c:pt>
                <c:pt idx="372">
                  <c:v>-22344.199999999997</c:v>
                </c:pt>
                <c:pt idx="373">
                  <c:v>-22536.300000000003</c:v>
                </c:pt>
                <c:pt idx="374">
                  <c:v>-22716.6</c:v>
                </c:pt>
                <c:pt idx="375">
                  <c:v>-22890</c:v>
                </c:pt>
                <c:pt idx="376">
                  <c:v>-23059.599999999999</c:v>
                </c:pt>
                <c:pt idx="377">
                  <c:v>-23220.199999999997</c:v>
                </c:pt>
                <c:pt idx="378">
                  <c:v>-23370.800000000003</c:v>
                </c:pt>
                <c:pt idx="379">
                  <c:v>-23514.400000000001</c:v>
                </c:pt>
                <c:pt idx="380">
                  <c:v>-23650.6</c:v>
                </c:pt>
                <c:pt idx="381">
                  <c:v>-23779.199999999997</c:v>
                </c:pt>
                <c:pt idx="382">
                  <c:v>-23899.300000000003</c:v>
                </c:pt>
                <c:pt idx="383">
                  <c:v>-24010.199999999997</c:v>
                </c:pt>
                <c:pt idx="384">
                  <c:v>-24117</c:v>
                </c:pt>
                <c:pt idx="385">
                  <c:v>-24217.5</c:v>
                </c:pt>
                <c:pt idx="386">
                  <c:v>-24303.5</c:v>
                </c:pt>
                <c:pt idx="387">
                  <c:v>-24383.5</c:v>
                </c:pt>
                <c:pt idx="388">
                  <c:v>-24455.699999999997</c:v>
                </c:pt>
                <c:pt idx="389">
                  <c:v>-24520.300000000003</c:v>
                </c:pt>
                <c:pt idx="390">
                  <c:v>-24577.599999999999</c:v>
                </c:pt>
                <c:pt idx="391">
                  <c:v>-24627.800000000003</c:v>
                </c:pt>
                <c:pt idx="392">
                  <c:v>-24670.6</c:v>
                </c:pt>
                <c:pt idx="393">
                  <c:v>-24702.9</c:v>
                </c:pt>
                <c:pt idx="394">
                  <c:v>-24727.5</c:v>
                </c:pt>
                <c:pt idx="395">
                  <c:v>-24745.1</c:v>
                </c:pt>
                <c:pt idx="396">
                  <c:v>-24751.599999999999</c:v>
                </c:pt>
                <c:pt idx="397">
                  <c:v>-24754</c:v>
                </c:pt>
                <c:pt idx="398">
                  <c:v>-24748.199999999997</c:v>
                </c:pt>
                <c:pt idx="399">
                  <c:v>-24727.599999999999</c:v>
                </c:pt>
                <c:pt idx="400">
                  <c:v>-24703.5</c:v>
                </c:pt>
                <c:pt idx="401">
                  <c:v>-24668.800000000003</c:v>
                </c:pt>
                <c:pt idx="402">
                  <c:v>-24628.300000000003</c:v>
                </c:pt>
                <c:pt idx="403">
                  <c:v>-24581</c:v>
                </c:pt>
                <c:pt idx="404">
                  <c:v>-24523.9</c:v>
                </c:pt>
                <c:pt idx="405">
                  <c:v>-24461.4</c:v>
                </c:pt>
                <c:pt idx="406">
                  <c:v>-24384.5</c:v>
                </c:pt>
                <c:pt idx="407">
                  <c:v>-24304.1</c:v>
                </c:pt>
                <c:pt idx="408">
                  <c:v>-24215.199999999997</c:v>
                </c:pt>
                <c:pt idx="409">
                  <c:v>-24119.599999999999</c:v>
                </c:pt>
                <c:pt idx="410">
                  <c:v>-24022.199999999997</c:v>
                </c:pt>
                <c:pt idx="411">
                  <c:v>-23909.300000000003</c:v>
                </c:pt>
                <c:pt idx="412">
                  <c:v>-23783.5</c:v>
                </c:pt>
                <c:pt idx="413">
                  <c:v>-23654.400000000001</c:v>
                </c:pt>
                <c:pt idx="414">
                  <c:v>-23517.9</c:v>
                </c:pt>
                <c:pt idx="415">
                  <c:v>-23376.9</c:v>
                </c:pt>
                <c:pt idx="416">
                  <c:v>-23232.800000000003</c:v>
                </c:pt>
                <c:pt idx="417">
                  <c:v>-23072.9</c:v>
                </c:pt>
                <c:pt idx="418">
                  <c:v>-22906.699999999997</c:v>
                </c:pt>
                <c:pt idx="419">
                  <c:v>-22734.1</c:v>
                </c:pt>
                <c:pt idx="420">
                  <c:v>-22555.1</c:v>
                </c:pt>
                <c:pt idx="421">
                  <c:v>-22369.5</c:v>
                </c:pt>
                <c:pt idx="422">
                  <c:v>-22172.5</c:v>
                </c:pt>
                <c:pt idx="423">
                  <c:v>-21969.5</c:v>
                </c:pt>
                <c:pt idx="424">
                  <c:v>-21760.1</c:v>
                </c:pt>
                <c:pt idx="425">
                  <c:v>-21548.300000000003</c:v>
                </c:pt>
                <c:pt idx="426">
                  <c:v>-21326.300000000003</c:v>
                </c:pt>
                <c:pt idx="427">
                  <c:v>-21093</c:v>
                </c:pt>
                <c:pt idx="428">
                  <c:v>-20851.300000000003</c:v>
                </c:pt>
                <c:pt idx="429">
                  <c:v>-20614.300000000003</c:v>
                </c:pt>
                <c:pt idx="430">
                  <c:v>-20348.300000000003</c:v>
                </c:pt>
                <c:pt idx="431">
                  <c:v>-20108.699999999997</c:v>
                </c:pt>
                <c:pt idx="432">
                  <c:v>-19847.900000000001</c:v>
                </c:pt>
                <c:pt idx="433">
                  <c:v>-19576.599999999999</c:v>
                </c:pt>
                <c:pt idx="434">
                  <c:v>-19298.199999999997</c:v>
                </c:pt>
                <c:pt idx="435">
                  <c:v>-19024.900000000001</c:v>
                </c:pt>
                <c:pt idx="436">
                  <c:v>-18738.199999999997</c:v>
                </c:pt>
                <c:pt idx="437">
                  <c:v>-18440.599999999999</c:v>
                </c:pt>
                <c:pt idx="438">
                  <c:v>-18140.800000000003</c:v>
                </c:pt>
                <c:pt idx="439">
                  <c:v>-17836.099999999999</c:v>
                </c:pt>
                <c:pt idx="440">
                  <c:v>-17528.099999999999</c:v>
                </c:pt>
                <c:pt idx="441">
                  <c:v>-17210.099999999999</c:v>
                </c:pt>
                <c:pt idx="442">
                  <c:v>-16866</c:v>
                </c:pt>
                <c:pt idx="443">
                  <c:v>-16537</c:v>
                </c:pt>
                <c:pt idx="444">
                  <c:v>-16205</c:v>
                </c:pt>
                <c:pt idx="445">
                  <c:v>-15869.599999999999</c:v>
                </c:pt>
                <c:pt idx="446">
                  <c:v>-15531.099999999999</c:v>
                </c:pt>
                <c:pt idx="447">
                  <c:v>-15207.699999999997</c:v>
                </c:pt>
                <c:pt idx="448">
                  <c:v>-14851.199999999997</c:v>
                </c:pt>
                <c:pt idx="449">
                  <c:v>-14489.099999999999</c:v>
                </c:pt>
                <c:pt idx="450">
                  <c:v>-14128.699999999997</c:v>
                </c:pt>
                <c:pt idx="451">
                  <c:v>-13766.699999999997</c:v>
                </c:pt>
                <c:pt idx="452">
                  <c:v>-13391.400000000001</c:v>
                </c:pt>
                <c:pt idx="453">
                  <c:v>-13024.599999999999</c:v>
                </c:pt>
                <c:pt idx="454">
                  <c:v>-12640.300000000003</c:v>
                </c:pt>
                <c:pt idx="455">
                  <c:v>-12238.699999999997</c:v>
                </c:pt>
                <c:pt idx="456">
                  <c:v>-11856.300000000003</c:v>
                </c:pt>
                <c:pt idx="457">
                  <c:v>-11493</c:v>
                </c:pt>
                <c:pt idx="458">
                  <c:v>-11099.300000000003</c:v>
                </c:pt>
                <c:pt idx="459">
                  <c:v>-10695.899999999994</c:v>
                </c:pt>
                <c:pt idx="460">
                  <c:v>-10298.5</c:v>
                </c:pt>
                <c:pt idx="461">
                  <c:v>-9900.1000000000058</c:v>
                </c:pt>
                <c:pt idx="462">
                  <c:v>-9481.1999999999971</c:v>
                </c:pt>
                <c:pt idx="463">
                  <c:v>-9071.8000000000029</c:v>
                </c:pt>
                <c:pt idx="464">
                  <c:v>-8661.5</c:v>
                </c:pt>
                <c:pt idx="465">
                  <c:v>-8250.6000000000058</c:v>
                </c:pt>
                <c:pt idx="466">
                  <c:v>-7839.1000000000058</c:v>
                </c:pt>
                <c:pt idx="467">
                  <c:v>-7429.8999999999942</c:v>
                </c:pt>
                <c:pt idx="468">
                  <c:v>-6995.8000000000029</c:v>
                </c:pt>
                <c:pt idx="469">
                  <c:v>-6578</c:v>
                </c:pt>
                <c:pt idx="470">
                  <c:v>-6156.1000000000058</c:v>
                </c:pt>
                <c:pt idx="471">
                  <c:v>-5734.6000000000058</c:v>
                </c:pt>
                <c:pt idx="472">
                  <c:v>-5306.3999999999942</c:v>
                </c:pt>
                <c:pt idx="473">
                  <c:v>-4868.8000000000029</c:v>
                </c:pt>
                <c:pt idx="474">
                  <c:v>-4444.5</c:v>
                </c:pt>
                <c:pt idx="475">
                  <c:v>-4018.3999999999942</c:v>
                </c:pt>
                <c:pt idx="476">
                  <c:v>-3577.6999999999971</c:v>
                </c:pt>
                <c:pt idx="477">
                  <c:v>-3139</c:v>
                </c:pt>
                <c:pt idx="478">
                  <c:v>-2708.6999999999971</c:v>
                </c:pt>
                <c:pt idx="479">
                  <c:v>-2278.5</c:v>
                </c:pt>
                <c:pt idx="480">
                  <c:v>-1836.6999999999971</c:v>
                </c:pt>
                <c:pt idx="481">
                  <c:v>-1392</c:v>
                </c:pt>
                <c:pt idx="482">
                  <c:v>-962.30000000000291</c:v>
                </c:pt>
                <c:pt idx="483">
                  <c:v>-534.60000000000582</c:v>
                </c:pt>
                <c:pt idx="484">
                  <c:v>-95.5</c:v>
                </c:pt>
                <c:pt idx="485">
                  <c:v>342.89999999999418</c:v>
                </c:pt>
                <c:pt idx="486">
                  <c:v>777.80000000000291</c:v>
                </c:pt>
                <c:pt idx="487">
                  <c:v>1219.5</c:v>
                </c:pt>
                <c:pt idx="488">
                  <c:v>1658.6000000000058</c:v>
                </c:pt>
                <c:pt idx="489">
                  <c:v>2085.6999999999971</c:v>
                </c:pt>
                <c:pt idx="490">
                  <c:v>2518.6999999999971</c:v>
                </c:pt>
                <c:pt idx="491">
                  <c:v>2953.3999999999942</c:v>
                </c:pt>
                <c:pt idx="492">
                  <c:v>3381.3999999999942</c:v>
                </c:pt>
                <c:pt idx="493">
                  <c:v>3815.5</c:v>
                </c:pt>
                <c:pt idx="494">
                  <c:v>4247.8000000000029</c:v>
                </c:pt>
                <c:pt idx="495">
                  <c:v>4670</c:v>
                </c:pt>
                <c:pt idx="496">
                  <c:v>5098</c:v>
                </c:pt>
                <c:pt idx="497">
                  <c:v>5515.3000000000029</c:v>
                </c:pt>
                <c:pt idx="498">
                  <c:v>5931.5</c:v>
                </c:pt>
                <c:pt idx="499">
                  <c:v>6366.1999999999971</c:v>
                </c:pt>
                <c:pt idx="500">
                  <c:v>6778.1000000000058</c:v>
                </c:pt>
                <c:pt idx="501">
                  <c:v>7191.6000000000058</c:v>
                </c:pt>
                <c:pt idx="502">
                  <c:v>7601.1999999999971</c:v>
                </c:pt>
                <c:pt idx="503">
                  <c:v>8013.6000000000058</c:v>
                </c:pt>
                <c:pt idx="504">
                  <c:v>8423.6999999999971</c:v>
                </c:pt>
                <c:pt idx="505">
                  <c:v>8822.1000000000058</c:v>
                </c:pt>
                <c:pt idx="506">
                  <c:v>9229</c:v>
                </c:pt>
                <c:pt idx="507">
                  <c:v>9627.1999999999971</c:v>
                </c:pt>
                <c:pt idx="508">
                  <c:v>10018.600000000006</c:v>
                </c:pt>
                <c:pt idx="509">
                  <c:v>10415.300000000003</c:v>
                </c:pt>
                <c:pt idx="510">
                  <c:v>10800.199999999997</c:v>
                </c:pt>
                <c:pt idx="511">
                  <c:v>11182.600000000006</c:v>
                </c:pt>
                <c:pt idx="512">
                  <c:v>11565.699999999997</c:v>
                </c:pt>
                <c:pt idx="513">
                  <c:v>11942</c:v>
                </c:pt>
                <c:pt idx="514">
                  <c:v>12318.800000000003</c:v>
                </c:pt>
                <c:pt idx="515">
                  <c:v>12687.899999999994</c:v>
                </c:pt>
                <c:pt idx="516">
                  <c:v>13052.100000000006</c:v>
                </c:pt>
                <c:pt idx="517">
                  <c:v>13410.199999999997</c:v>
                </c:pt>
                <c:pt idx="518">
                  <c:v>13774.699999999997</c:v>
                </c:pt>
                <c:pt idx="519">
                  <c:v>14128.100000000006</c:v>
                </c:pt>
                <c:pt idx="520">
                  <c:v>14466.5</c:v>
                </c:pt>
                <c:pt idx="521">
                  <c:v>14805.600000000006</c:v>
                </c:pt>
                <c:pt idx="522">
                  <c:v>15151.699999999997</c:v>
                </c:pt>
                <c:pt idx="523">
                  <c:v>15483.600000000006</c:v>
                </c:pt>
                <c:pt idx="524">
                  <c:v>15802.899999999994</c:v>
                </c:pt>
                <c:pt idx="525">
                  <c:v>16125.600000000006</c:v>
                </c:pt>
                <c:pt idx="526">
                  <c:v>16447.300000000003</c:v>
                </c:pt>
                <c:pt idx="527">
                  <c:v>16767.100000000006</c:v>
                </c:pt>
                <c:pt idx="528">
                  <c:v>17066.699999999997</c:v>
                </c:pt>
                <c:pt idx="529">
                  <c:v>17363.600000000006</c:v>
                </c:pt>
                <c:pt idx="530">
                  <c:v>17668.5</c:v>
                </c:pt>
                <c:pt idx="531">
                  <c:v>17957.5</c:v>
                </c:pt>
                <c:pt idx="532">
                  <c:v>18241.100000000006</c:v>
                </c:pt>
                <c:pt idx="533">
                  <c:v>18518.100000000006</c:v>
                </c:pt>
                <c:pt idx="534">
                  <c:v>18788.800000000003</c:v>
                </c:pt>
                <c:pt idx="535">
                  <c:v>19062.100000000006</c:v>
                </c:pt>
                <c:pt idx="536">
                  <c:v>19329.600000000006</c:v>
                </c:pt>
                <c:pt idx="537">
                  <c:v>19581.800000000003</c:v>
                </c:pt>
                <c:pt idx="538">
                  <c:v>19825.5</c:v>
                </c:pt>
                <c:pt idx="539">
                  <c:v>20070.899999999994</c:v>
                </c:pt>
                <c:pt idx="540">
                  <c:v>20310</c:v>
                </c:pt>
                <c:pt idx="541">
                  <c:v>20535.199999999997</c:v>
                </c:pt>
                <c:pt idx="542">
                  <c:v>20758.5</c:v>
                </c:pt>
                <c:pt idx="543">
                  <c:v>20984.399999999994</c:v>
                </c:pt>
                <c:pt idx="544">
                  <c:v>21198.100000000006</c:v>
                </c:pt>
                <c:pt idx="545">
                  <c:v>21397.100000000006</c:v>
                </c:pt>
                <c:pt idx="546">
                  <c:v>21591.899999999994</c:v>
                </c:pt>
                <c:pt idx="547">
                  <c:v>21783.300000000003</c:v>
                </c:pt>
                <c:pt idx="548">
                  <c:v>21966.399999999994</c:v>
                </c:pt>
                <c:pt idx="549">
                  <c:v>22143.600000000006</c:v>
                </c:pt>
                <c:pt idx="550">
                  <c:v>22312.600000000006</c:v>
                </c:pt>
                <c:pt idx="551">
                  <c:v>22480.5</c:v>
                </c:pt>
                <c:pt idx="552">
                  <c:v>22635.5</c:v>
                </c:pt>
                <c:pt idx="553">
                  <c:v>22784</c:v>
                </c:pt>
                <c:pt idx="554">
                  <c:v>22930</c:v>
                </c:pt>
                <c:pt idx="555">
                  <c:v>23064</c:v>
                </c:pt>
                <c:pt idx="556">
                  <c:v>23192</c:v>
                </c:pt>
                <c:pt idx="557">
                  <c:v>23311</c:v>
                </c:pt>
                <c:pt idx="558">
                  <c:v>23427</c:v>
                </c:pt>
                <c:pt idx="559">
                  <c:v>23536</c:v>
                </c:pt>
                <c:pt idx="560">
                  <c:v>23630</c:v>
                </c:pt>
                <c:pt idx="561">
                  <c:v>23728</c:v>
                </c:pt>
                <c:pt idx="562">
                  <c:v>23813</c:v>
                </c:pt>
                <c:pt idx="563">
                  <c:v>23890</c:v>
                </c:pt>
                <c:pt idx="564">
                  <c:v>23961</c:v>
                </c:pt>
                <c:pt idx="565">
                  <c:v>24024</c:v>
                </c:pt>
                <c:pt idx="566">
                  <c:v>24080</c:v>
                </c:pt>
                <c:pt idx="567">
                  <c:v>24121</c:v>
                </c:pt>
                <c:pt idx="568">
                  <c:v>24162</c:v>
                </c:pt>
                <c:pt idx="569">
                  <c:v>24207</c:v>
                </c:pt>
                <c:pt idx="570">
                  <c:v>24236</c:v>
                </c:pt>
                <c:pt idx="571">
                  <c:v>24249</c:v>
                </c:pt>
                <c:pt idx="572">
                  <c:v>24260</c:v>
                </c:pt>
                <c:pt idx="573">
                  <c:v>24269</c:v>
                </c:pt>
                <c:pt idx="574">
                  <c:v>24267</c:v>
                </c:pt>
                <c:pt idx="575">
                  <c:v>24252</c:v>
                </c:pt>
                <c:pt idx="576">
                  <c:v>24234</c:v>
                </c:pt>
                <c:pt idx="577">
                  <c:v>24215</c:v>
                </c:pt>
                <c:pt idx="578">
                  <c:v>24188</c:v>
                </c:pt>
                <c:pt idx="579">
                  <c:v>24145</c:v>
                </c:pt>
                <c:pt idx="580">
                  <c:v>24098</c:v>
                </c:pt>
                <c:pt idx="581">
                  <c:v>24043</c:v>
                </c:pt>
                <c:pt idx="582">
                  <c:v>23985</c:v>
                </c:pt>
                <c:pt idx="583">
                  <c:v>23923</c:v>
                </c:pt>
                <c:pt idx="584">
                  <c:v>23840</c:v>
                </c:pt>
                <c:pt idx="585">
                  <c:v>23761</c:v>
                </c:pt>
                <c:pt idx="586">
                  <c:v>23679</c:v>
                </c:pt>
                <c:pt idx="587">
                  <c:v>23582</c:v>
                </c:pt>
                <c:pt idx="588">
                  <c:v>23474</c:v>
                </c:pt>
                <c:pt idx="589">
                  <c:v>23361</c:v>
                </c:pt>
                <c:pt idx="590">
                  <c:v>23236</c:v>
                </c:pt>
                <c:pt idx="591">
                  <c:v>23129</c:v>
                </c:pt>
                <c:pt idx="592">
                  <c:v>22991</c:v>
                </c:pt>
                <c:pt idx="593">
                  <c:v>22841</c:v>
                </c:pt>
                <c:pt idx="594">
                  <c:v>22699.199999999997</c:v>
                </c:pt>
                <c:pt idx="595">
                  <c:v>22563.600000000006</c:v>
                </c:pt>
                <c:pt idx="596">
                  <c:v>22402.399999999994</c:v>
                </c:pt>
                <c:pt idx="597">
                  <c:v>22240.300000000003</c:v>
                </c:pt>
                <c:pt idx="598">
                  <c:v>22072.300000000003</c:v>
                </c:pt>
                <c:pt idx="599">
                  <c:v>21897.399999999994</c:v>
                </c:pt>
                <c:pt idx="600">
                  <c:v>21715.100000000006</c:v>
                </c:pt>
                <c:pt idx="601">
                  <c:v>21526.199999999997</c:v>
                </c:pt>
                <c:pt idx="602">
                  <c:v>21318.699999999997</c:v>
                </c:pt>
                <c:pt idx="603">
                  <c:v>21127.5</c:v>
                </c:pt>
                <c:pt idx="604">
                  <c:v>20918.300000000003</c:v>
                </c:pt>
                <c:pt idx="605">
                  <c:v>20702</c:v>
                </c:pt>
                <c:pt idx="606">
                  <c:v>20490</c:v>
                </c:pt>
                <c:pt idx="607">
                  <c:v>20257.199999999997</c:v>
                </c:pt>
                <c:pt idx="608">
                  <c:v>20027.899999999994</c:v>
                </c:pt>
                <c:pt idx="609">
                  <c:v>19795.699999999997</c:v>
                </c:pt>
                <c:pt idx="610">
                  <c:v>19546.800000000003</c:v>
                </c:pt>
                <c:pt idx="611">
                  <c:v>19297.399999999994</c:v>
                </c:pt>
                <c:pt idx="612">
                  <c:v>19040.300000000003</c:v>
                </c:pt>
                <c:pt idx="613">
                  <c:v>18780.399999999994</c:v>
                </c:pt>
                <c:pt idx="614">
                  <c:v>18522.600000000006</c:v>
                </c:pt>
                <c:pt idx="615">
                  <c:v>18245.699999999997</c:v>
                </c:pt>
                <c:pt idx="616">
                  <c:v>17972.100000000006</c:v>
                </c:pt>
                <c:pt idx="617">
                  <c:v>17688.600000000006</c:v>
                </c:pt>
                <c:pt idx="618">
                  <c:v>17385.800000000003</c:v>
                </c:pt>
                <c:pt idx="619">
                  <c:v>17095.5</c:v>
                </c:pt>
                <c:pt idx="620">
                  <c:v>16818.5</c:v>
                </c:pt>
                <c:pt idx="621">
                  <c:v>16518.5</c:v>
                </c:pt>
                <c:pt idx="622">
                  <c:v>16214.899999999994</c:v>
                </c:pt>
                <c:pt idx="623">
                  <c:v>15894.300000000003</c:v>
                </c:pt>
                <c:pt idx="624">
                  <c:v>15585.300000000003</c:v>
                </c:pt>
                <c:pt idx="625">
                  <c:v>15271.699999999997</c:v>
                </c:pt>
                <c:pt idx="626">
                  <c:v>14950</c:v>
                </c:pt>
                <c:pt idx="627">
                  <c:v>14622.100000000006</c:v>
                </c:pt>
                <c:pt idx="628">
                  <c:v>14295</c:v>
                </c:pt>
                <c:pt idx="629">
                  <c:v>13955.899999999994</c:v>
                </c:pt>
                <c:pt idx="630">
                  <c:v>13606.300000000003</c:v>
                </c:pt>
                <c:pt idx="631">
                  <c:v>13269.699999999997</c:v>
                </c:pt>
                <c:pt idx="632">
                  <c:v>12932.699999999997</c:v>
                </c:pt>
                <c:pt idx="633">
                  <c:v>12579</c:v>
                </c:pt>
                <c:pt idx="634">
                  <c:v>12216.899999999994</c:v>
                </c:pt>
                <c:pt idx="635">
                  <c:v>11864.899999999994</c:v>
                </c:pt>
                <c:pt idx="636">
                  <c:v>11512.699999999997</c:v>
                </c:pt>
                <c:pt idx="637">
                  <c:v>11148</c:v>
                </c:pt>
                <c:pt idx="638">
                  <c:v>10772.899999999994</c:v>
                </c:pt>
                <c:pt idx="639">
                  <c:v>10411.100000000006</c:v>
                </c:pt>
                <c:pt idx="640">
                  <c:v>10042.199999999997</c:v>
                </c:pt>
                <c:pt idx="641">
                  <c:v>9662.1999999999971</c:v>
                </c:pt>
                <c:pt idx="642">
                  <c:v>9282.5</c:v>
                </c:pt>
                <c:pt idx="643">
                  <c:v>8900.8999999999942</c:v>
                </c:pt>
                <c:pt idx="644">
                  <c:v>8522.8000000000029</c:v>
                </c:pt>
                <c:pt idx="645">
                  <c:v>8147.1999999999971</c:v>
                </c:pt>
                <c:pt idx="646">
                  <c:v>7756.6999999999971</c:v>
                </c:pt>
                <c:pt idx="647">
                  <c:v>7354.8999999999942</c:v>
                </c:pt>
                <c:pt idx="648">
                  <c:v>6963.3999999999942</c:v>
                </c:pt>
                <c:pt idx="649">
                  <c:v>6572.1000000000058</c:v>
                </c:pt>
                <c:pt idx="650">
                  <c:v>6180.8999999999942</c:v>
                </c:pt>
                <c:pt idx="651">
                  <c:v>5794.1000000000058</c:v>
                </c:pt>
                <c:pt idx="652">
                  <c:v>5394.6000000000058</c:v>
                </c:pt>
                <c:pt idx="653">
                  <c:v>5002.3999999999942</c:v>
                </c:pt>
                <c:pt idx="654">
                  <c:v>4606.8999999999942</c:v>
                </c:pt>
                <c:pt idx="655">
                  <c:v>4202.8000000000029</c:v>
                </c:pt>
                <c:pt idx="656">
                  <c:v>3793.8000000000029</c:v>
                </c:pt>
                <c:pt idx="657">
                  <c:v>3389.3999999999942</c:v>
                </c:pt>
                <c:pt idx="658">
                  <c:v>2995.6999999999971</c:v>
                </c:pt>
                <c:pt idx="659">
                  <c:v>2597.6000000000058</c:v>
                </c:pt>
                <c:pt idx="660">
                  <c:v>2191.5</c:v>
                </c:pt>
                <c:pt idx="661">
                  <c:v>1782.6999999999971</c:v>
                </c:pt>
                <c:pt idx="662">
                  <c:v>1377</c:v>
                </c:pt>
                <c:pt idx="663">
                  <c:v>976.5</c:v>
                </c:pt>
                <c:pt idx="664">
                  <c:v>578.60000000000582</c:v>
                </c:pt>
                <c:pt idx="665">
                  <c:v>174.69999999999709</c:v>
                </c:pt>
                <c:pt idx="666">
                  <c:v>-233.30000000000291</c:v>
                </c:pt>
                <c:pt idx="667">
                  <c:v>-640.10000000000582</c:v>
                </c:pt>
                <c:pt idx="668">
                  <c:v>-1044</c:v>
                </c:pt>
                <c:pt idx="669">
                  <c:v>-1446.6999999999971</c:v>
                </c:pt>
                <c:pt idx="670">
                  <c:v>-1845.8999999999942</c:v>
                </c:pt>
                <c:pt idx="671">
                  <c:v>-2244.1000000000058</c:v>
                </c:pt>
                <c:pt idx="672">
                  <c:v>-2645.6000000000058</c:v>
                </c:pt>
                <c:pt idx="673">
                  <c:v>-3045.5</c:v>
                </c:pt>
                <c:pt idx="674">
                  <c:v>-3442.8000000000029</c:v>
                </c:pt>
                <c:pt idx="675">
                  <c:v>-3837</c:v>
                </c:pt>
                <c:pt idx="676">
                  <c:v>-4229</c:v>
                </c:pt>
                <c:pt idx="677">
                  <c:v>-4634.1999999999971</c:v>
                </c:pt>
                <c:pt idx="678">
                  <c:v>-5025.3000000000029</c:v>
                </c:pt>
                <c:pt idx="679">
                  <c:v>-5407.6999999999971</c:v>
                </c:pt>
                <c:pt idx="680">
                  <c:v>-5802</c:v>
                </c:pt>
                <c:pt idx="681">
                  <c:v>-6188.8999999999942</c:v>
                </c:pt>
                <c:pt idx="682">
                  <c:v>-6576.8000000000029</c:v>
                </c:pt>
                <c:pt idx="683">
                  <c:v>-6955.1000000000058</c:v>
                </c:pt>
                <c:pt idx="684">
                  <c:v>-7337.3000000000029</c:v>
                </c:pt>
                <c:pt idx="685">
                  <c:v>-7712</c:v>
                </c:pt>
                <c:pt idx="686">
                  <c:v>-8086.1000000000058</c:v>
                </c:pt>
                <c:pt idx="687">
                  <c:v>-8461.8000000000029</c:v>
                </c:pt>
                <c:pt idx="688">
                  <c:v>-8831.3999999999942</c:v>
                </c:pt>
                <c:pt idx="689">
                  <c:v>-9197.5</c:v>
                </c:pt>
                <c:pt idx="690">
                  <c:v>-9562.3000000000029</c:v>
                </c:pt>
                <c:pt idx="691">
                  <c:v>-9921.1000000000058</c:v>
                </c:pt>
                <c:pt idx="692">
                  <c:v>-10283.5</c:v>
                </c:pt>
                <c:pt idx="693">
                  <c:v>-10638.399999999994</c:v>
                </c:pt>
                <c:pt idx="694">
                  <c:v>-10989.399999999994</c:v>
                </c:pt>
                <c:pt idx="695">
                  <c:v>-11335.300000000003</c:v>
                </c:pt>
                <c:pt idx="696">
                  <c:v>-11677.399999999994</c:v>
                </c:pt>
                <c:pt idx="697">
                  <c:v>-12022.800000000003</c:v>
                </c:pt>
                <c:pt idx="698">
                  <c:v>-12359.300000000003</c:v>
                </c:pt>
                <c:pt idx="699">
                  <c:v>-12690.800000000003</c:v>
                </c:pt>
                <c:pt idx="700">
                  <c:v>-13018.800000000003</c:v>
                </c:pt>
                <c:pt idx="701">
                  <c:v>-13342.5</c:v>
                </c:pt>
                <c:pt idx="702">
                  <c:v>-13663</c:v>
                </c:pt>
                <c:pt idx="703">
                  <c:v>-13981.599999999999</c:v>
                </c:pt>
                <c:pt idx="704">
                  <c:v>-14295.5</c:v>
                </c:pt>
                <c:pt idx="705">
                  <c:v>-14604.300000000003</c:v>
                </c:pt>
                <c:pt idx="706">
                  <c:v>-14907.900000000001</c:v>
                </c:pt>
                <c:pt idx="707">
                  <c:v>-15207.800000000003</c:v>
                </c:pt>
                <c:pt idx="708">
                  <c:v>-15502.400000000001</c:v>
                </c:pt>
                <c:pt idx="709">
                  <c:v>-15791.400000000001</c:v>
                </c:pt>
                <c:pt idx="710">
                  <c:v>-16074.900000000001</c:v>
                </c:pt>
                <c:pt idx="711">
                  <c:v>-16357.300000000003</c:v>
                </c:pt>
                <c:pt idx="712">
                  <c:v>-16633.900000000001</c:v>
                </c:pt>
                <c:pt idx="713">
                  <c:v>-16901.400000000001</c:v>
                </c:pt>
                <c:pt idx="714">
                  <c:v>-17169.300000000003</c:v>
                </c:pt>
                <c:pt idx="715">
                  <c:v>-17432.800000000003</c:v>
                </c:pt>
                <c:pt idx="716">
                  <c:v>-17686.699999999997</c:v>
                </c:pt>
                <c:pt idx="717">
                  <c:v>-17938.199999999997</c:v>
                </c:pt>
                <c:pt idx="718">
                  <c:v>-18182.199999999997</c:v>
                </c:pt>
                <c:pt idx="719">
                  <c:v>-18419.800000000003</c:v>
                </c:pt>
                <c:pt idx="720">
                  <c:v>-18655</c:v>
                </c:pt>
                <c:pt idx="721">
                  <c:v>-18885</c:v>
                </c:pt>
                <c:pt idx="722">
                  <c:v>-19108.5</c:v>
                </c:pt>
                <c:pt idx="723">
                  <c:v>-19325.599999999999</c:v>
                </c:pt>
                <c:pt idx="724">
                  <c:v>-19536.400000000001</c:v>
                </c:pt>
                <c:pt idx="725">
                  <c:v>-19741.199999999997</c:v>
                </c:pt>
                <c:pt idx="726">
                  <c:v>-19939.400000000001</c:v>
                </c:pt>
                <c:pt idx="727">
                  <c:v>-20135.800000000003</c:v>
                </c:pt>
                <c:pt idx="728">
                  <c:v>-20326.599999999999</c:v>
                </c:pt>
                <c:pt idx="729">
                  <c:v>-20507.300000000003</c:v>
                </c:pt>
                <c:pt idx="730">
                  <c:v>-20682.400000000001</c:v>
                </c:pt>
                <c:pt idx="731">
                  <c:v>-20852.400000000001</c:v>
                </c:pt>
                <c:pt idx="732">
                  <c:v>-21016.1</c:v>
                </c:pt>
                <c:pt idx="733">
                  <c:v>-21173.5</c:v>
                </c:pt>
                <c:pt idx="734">
                  <c:v>-21324.300000000003</c:v>
                </c:pt>
                <c:pt idx="735">
                  <c:v>-21470</c:v>
                </c:pt>
                <c:pt idx="736">
                  <c:v>-21611.4</c:v>
                </c:pt>
                <c:pt idx="737">
                  <c:v>-21744.1</c:v>
                </c:pt>
                <c:pt idx="738">
                  <c:v>-21867.800000000003</c:v>
                </c:pt>
                <c:pt idx="739">
                  <c:v>-21990.1</c:v>
                </c:pt>
                <c:pt idx="740">
                  <c:v>-22104.699999999997</c:v>
                </c:pt>
                <c:pt idx="741">
                  <c:v>-22210.5</c:v>
                </c:pt>
                <c:pt idx="742">
                  <c:v>-22310.199999999997</c:v>
                </c:pt>
                <c:pt idx="743">
                  <c:v>-22406.5</c:v>
                </c:pt>
                <c:pt idx="744">
                  <c:v>-22495.199999999997</c:v>
                </c:pt>
                <c:pt idx="745">
                  <c:v>-22572.300000000003</c:v>
                </c:pt>
                <c:pt idx="746">
                  <c:v>-22649.199999999997</c:v>
                </c:pt>
                <c:pt idx="747">
                  <c:v>-22719.599999999999</c:v>
                </c:pt>
                <c:pt idx="748">
                  <c:v>-22780.400000000001</c:v>
                </c:pt>
                <c:pt idx="749">
                  <c:v>-22834.1</c:v>
                </c:pt>
                <c:pt idx="750">
                  <c:v>-22883.599999999999</c:v>
                </c:pt>
                <c:pt idx="751">
                  <c:v>-22927</c:v>
                </c:pt>
                <c:pt idx="752">
                  <c:v>-22962.400000000001</c:v>
                </c:pt>
                <c:pt idx="753">
                  <c:v>-22988.5</c:v>
                </c:pt>
                <c:pt idx="754">
                  <c:v>-23010.699999999997</c:v>
                </c:pt>
                <c:pt idx="755">
                  <c:v>-23030.699999999997</c:v>
                </c:pt>
                <c:pt idx="756">
                  <c:v>-23037.4</c:v>
                </c:pt>
                <c:pt idx="757">
                  <c:v>-23038.1</c:v>
                </c:pt>
                <c:pt idx="758">
                  <c:v>-23033</c:v>
                </c:pt>
                <c:pt idx="759">
                  <c:v>-23021.199999999997</c:v>
                </c:pt>
                <c:pt idx="760">
                  <c:v>-23003.800000000003</c:v>
                </c:pt>
                <c:pt idx="761">
                  <c:v>-22980.5</c:v>
                </c:pt>
                <c:pt idx="762">
                  <c:v>-22951.5</c:v>
                </c:pt>
                <c:pt idx="763">
                  <c:v>-22913.599999999999</c:v>
                </c:pt>
                <c:pt idx="764">
                  <c:v>-22868.300000000003</c:v>
                </c:pt>
                <c:pt idx="765">
                  <c:v>-22818</c:v>
                </c:pt>
                <c:pt idx="766">
                  <c:v>-22760.400000000001</c:v>
                </c:pt>
                <c:pt idx="767">
                  <c:v>-22696.199999999997</c:v>
                </c:pt>
                <c:pt idx="768">
                  <c:v>-22627.800000000003</c:v>
                </c:pt>
                <c:pt idx="769">
                  <c:v>-22550.699999999997</c:v>
                </c:pt>
                <c:pt idx="770">
                  <c:v>-22466.400000000001</c:v>
                </c:pt>
                <c:pt idx="771">
                  <c:v>-22378.400000000001</c:v>
                </c:pt>
                <c:pt idx="772">
                  <c:v>-22279.5</c:v>
                </c:pt>
                <c:pt idx="773">
                  <c:v>-22175.699999999997</c:v>
                </c:pt>
                <c:pt idx="774">
                  <c:v>-22064.800000000003</c:v>
                </c:pt>
                <c:pt idx="775">
                  <c:v>-21956</c:v>
                </c:pt>
                <c:pt idx="776">
                  <c:v>-21836.400000000001</c:v>
                </c:pt>
                <c:pt idx="777">
                  <c:v>-21704.400000000001</c:v>
                </c:pt>
                <c:pt idx="778">
                  <c:v>-21571.5</c:v>
                </c:pt>
                <c:pt idx="779">
                  <c:v>-21431.4</c:v>
                </c:pt>
                <c:pt idx="780">
                  <c:v>-21293.300000000003</c:v>
                </c:pt>
                <c:pt idx="781">
                  <c:v>-21144.699999999997</c:v>
                </c:pt>
                <c:pt idx="782">
                  <c:v>-20982.800000000003</c:v>
                </c:pt>
                <c:pt idx="783">
                  <c:v>-20818.900000000001</c:v>
                </c:pt>
                <c:pt idx="784">
                  <c:v>-20642.300000000003</c:v>
                </c:pt>
                <c:pt idx="785">
                  <c:v>-20473.300000000003</c:v>
                </c:pt>
                <c:pt idx="786">
                  <c:v>-20291.900000000001</c:v>
                </c:pt>
                <c:pt idx="787">
                  <c:v>-20111.5</c:v>
                </c:pt>
                <c:pt idx="788">
                  <c:v>-19917.900000000001</c:v>
                </c:pt>
                <c:pt idx="789">
                  <c:v>-19720.400000000001</c:v>
                </c:pt>
                <c:pt idx="790">
                  <c:v>-19514.900000000001</c:v>
                </c:pt>
                <c:pt idx="791">
                  <c:v>-19308.800000000003</c:v>
                </c:pt>
                <c:pt idx="792">
                  <c:v>-19092.800000000003</c:v>
                </c:pt>
                <c:pt idx="793">
                  <c:v>-18871.5</c:v>
                </c:pt>
                <c:pt idx="794">
                  <c:v>-18645.800000000003</c:v>
                </c:pt>
                <c:pt idx="795">
                  <c:v>-18416.400000000001</c:v>
                </c:pt>
                <c:pt idx="796">
                  <c:v>-18184.099999999999</c:v>
                </c:pt>
                <c:pt idx="797">
                  <c:v>-17933.699999999997</c:v>
                </c:pt>
                <c:pt idx="798">
                  <c:v>-17689</c:v>
                </c:pt>
                <c:pt idx="799">
                  <c:v>-17444.800000000003</c:v>
                </c:pt>
                <c:pt idx="800">
                  <c:v>-17183.699999999997</c:v>
                </c:pt>
                <c:pt idx="801">
                  <c:v>-16923.400000000001</c:v>
                </c:pt>
                <c:pt idx="802">
                  <c:v>-16648.5</c:v>
                </c:pt>
                <c:pt idx="803">
                  <c:v>-16396.599999999999</c:v>
                </c:pt>
                <c:pt idx="804">
                  <c:v>-16115.599999999999</c:v>
                </c:pt>
                <c:pt idx="805">
                  <c:v>-15841.900000000001</c:v>
                </c:pt>
                <c:pt idx="806">
                  <c:v>-15565.400000000001</c:v>
                </c:pt>
                <c:pt idx="807">
                  <c:v>-15270.699999999997</c:v>
                </c:pt>
                <c:pt idx="808">
                  <c:v>-14977.599999999999</c:v>
                </c:pt>
                <c:pt idx="809">
                  <c:v>-14684.5</c:v>
                </c:pt>
                <c:pt idx="810">
                  <c:v>-14386.5</c:v>
                </c:pt>
                <c:pt idx="811">
                  <c:v>-14084.900000000001</c:v>
                </c:pt>
                <c:pt idx="812">
                  <c:v>-13752.699999999997</c:v>
                </c:pt>
                <c:pt idx="813">
                  <c:v>-13438.300000000003</c:v>
                </c:pt>
                <c:pt idx="814">
                  <c:v>-13122.5</c:v>
                </c:pt>
                <c:pt idx="815">
                  <c:v>-12804.699999999997</c:v>
                </c:pt>
                <c:pt idx="816">
                  <c:v>-12485.199999999997</c:v>
                </c:pt>
                <c:pt idx="817">
                  <c:v>-12180.900000000001</c:v>
                </c:pt>
                <c:pt idx="818">
                  <c:v>-11854.199999999997</c:v>
                </c:pt>
                <c:pt idx="819">
                  <c:v>-11508.100000000006</c:v>
                </c:pt>
                <c:pt idx="820">
                  <c:v>-11177.5</c:v>
                </c:pt>
                <c:pt idx="821">
                  <c:v>-10842.5</c:v>
                </c:pt>
                <c:pt idx="822">
                  <c:v>-10505.5</c:v>
                </c:pt>
                <c:pt idx="823">
                  <c:v>-10160.600000000006</c:v>
                </c:pt>
                <c:pt idx="824">
                  <c:v>-9803.1000000000058</c:v>
                </c:pt>
                <c:pt idx="825">
                  <c:v>-9448.6999999999971</c:v>
                </c:pt>
                <c:pt idx="826">
                  <c:v>-9093.1999999999971</c:v>
                </c:pt>
                <c:pt idx="827">
                  <c:v>-8742.8000000000029</c:v>
                </c:pt>
                <c:pt idx="828">
                  <c:v>-8396.3999999999942</c:v>
                </c:pt>
                <c:pt idx="829">
                  <c:v>-8029.3000000000029</c:v>
                </c:pt>
                <c:pt idx="830">
                  <c:v>-7666.1999999999971</c:v>
                </c:pt>
                <c:pt idx="831">
                  <c:v>-7305.8000000000029</c:v>
                </c:pt>
                <c:pt idx="832">
                  <c:v>-6938.6000000000058</c:v>
                </c:pt>
                <c:pt idx="833">
                  <c:v>-6558</c:v>
                </c:pt>
                <c:pt idx="834">
                  <c:v>-6188.1000000000058</c:v>
                </c:pt>
                <c:pt idx="835">
                  <c:v>-5818.5</c:v>
                </c:pt>
                <c:pt idx="836">
                  <c:v>-5449.1999999999971</c:v>
                </c:pt>
                <c:pt idx="837">
                  <c:v>-5086.3000000000029</c:v>
                </c:pt>
                <c:pt idx="838">
                  <c:v>-4703.5</c:v>
                </c:pt>
                <c:pt idx="839">
                  <c:v>-4323.3000000000029</c:v>
                </c:pt>
                <c:pt idx="840">
                  <c:v>-3942.3999999999942</c:v>
                </c:pt>
                <c:pt idx="841">
                  <c:v>-3569.3999999999942</c:v>
                </c:pt>
                <c:pt idx="842">
                  <c:v>-3193.1999999999971</c:v>
                </c:pt>
                <c:pt idx="843">
                  <c:v>-2808.1999999999971</c:v>
                </c:pt>
                <c:pt idx="844">
                  <c:v>-2425</c:v>
                </c:pt>
                <c:pt idx="845">
                  <c:v>-2048.8999999999942</c:v>
                </c:pt>
                <c:pt idx="846">
                  <c:v>-1667.1000000000058</c:v>
                </c:pt>
                <c:pt idx="847">
                  <c:v>-1274.3999999999942</c:v>
                </c:pt>
                <c:pt idx="848">
                  <c:v>-892.89999999999418</c:v>
                </c:pt>
                <c:pt idx="849">
                  <c:v>-516.5</c:v>
                </c:pt>
                <c:pt idx="850">
                  <c:v>-132.89999999999418</c:v>
                </c:pt>
                <c:pt idx="851">
                  <c:v>262.69999999999709</c:v>
                </c:pt>
                <c:pt idx="852">
                  <c:v>646.89999999999418</c:v>
                </c:pt>
                <c:pt idx="853">
                  <c:v>1016.6000000000058</c:v>
                </c:pt>
                <c:pt idx="854">
                  <c:v>1398.5</c:v>
                </c:pt>
                <c:pt idx="855">
                  <c:v>1786.5</c:v>
                </c:pt>
                <c:pt idx="856">
                  <c:v>2165.8000000000029</c:v>
                </c:pt>
                <c:pt idx="857">
                  <c:v>2548.8999999999942</c:v>
                </c:pt>
                <c:pt idx="858">
                  <c:v>2943</c:v>
                </c:pt>
                <c:pt idx="859">
                  <c:v>3310.8000000000029</c:v>
                </c:pt>
                <c:pt idx="860">
                  <c:v>3685.6999999999971</c:v>
                </c:pt>
                <c:pt idx="861">
                  <c:v>4068.3999999999942</c:v>
                </c:pt>
                <c:pt idx="862">
                  <c:v>4440</c:v>
                </c:pt>
                <c:pt idx="863">
                  <c:v>4818.3999999999942</c:v>
                </c:pt>
                <c:pt idx="864">
                  <c:v>5195.6999999999971</c:v>
                </c:pt>
                <c:pt idx="865">
                  <c:v>5565.8999999999942</c:v>
                </c:pt>
                <c:pt idx="866">
                  <c:v>5933.5</c:v>
                </c:pt>
                <c:pt idx="867">
                  <c:v>6298.8999999999942</c:v>
                </c:pt>
                <c:pt idx="868">
                  <c:v>6659.1000000000058</c:v>
                </c:pt>
                <c:pt idx="869">
                  <c:v>7028.8000000000029</c:v>
                </c:pt>
                <c:pt idx="870">
                  <c:v>7394.1999999999971</c:v>
                </c:pt>
                <c:pt idx="871">
                  <c:v>7754.1999999999971</c:v>
                </c:pt>
                <c:pt idx="872">
                  <c:v>8109.1999999999971</c:v>
                </c:pt>
                <c:pt idx="873">
                  <c:v>8462.8000000000029</c:v>
                </c:pt>
                <c:pt idx="874">
                  <c:v>8820.6000000000058</c:v>
                </c:pt>
                <c:pt idx="875">
                  <c:v>9166.1000000000058</c:v>
                </c:pt>
                <c:pt idx="876">
                  <c:v>9513.3000000000029</c:v>
                </c:pt>
                <c:pt idx="877">
                  <c:v>9863.5</c:v>
                </c:pt>
                <c:pt idx="878">
                  <c:v>10202.600000000006</c:v>
                </c:pt>
                <c:pt idx="879">
                  <c:v>10539.899999999994</c:v>
                </c:pt>
                <c:pt idx="880">
                  <c:v>10876.199999999997</c:v>
                </c:pt>
                <c:pt idx="881">
                  <c:v>11206.699999999997</c:v>
                </c:pt>
                <c:pt idx="882">
                  <c:v>11537.100000000006</c:v>
                </c:pt>
                <c:pt idx="883">
                  <c:v>11862.899999999994</c:v>
                </c:pt>
                <c:pt idx="884">
                  <c:v>12185.100000000006</c:v>
                </c:pt>
                <c:pt idx="885">
                  <c:v>12512</c:v>
                </c:pt>
                <c:pt idx="886">
                  <c:v>12820.699999999997</c:v>
                </c:pt>
                <c:pt idx="887">
                  <c:v>13129.100000000006</c:v>
                </c:pt>
                <c:pt idx="888">
                  <c:v>13446.600000000006</c:v>
                </c:pt>
                <c:pt idx="889">
                  <c:v>13752.399999999994</c:v>
                </c:pt>
                <c:pt idx="890">
                  <c:v>14052.699999999997</c:v>
                </c:pt>
                <c:pt idx="891">
                  <c:v>14333.800000000003</c:v>
                </c:pt>
                <c:pt idx="892">
                  <c:v>14632.699999999997</c:v>
                </c:pt>
                <c:pt idx="893">
                  <c:v>14928.699999999997</c:v>
                </c:pt>
                <c:pt idx="894">
                  <c:v>15202</c:v>
                </c:pt>
                <c:pt idx="895">
                  <c:v>15481.699999999997</c:v>
                </c:pt>
                <c:pt idx="896">
                  <c:v>15754</c:v>
                </c:pt>
                <c:pt idx="897">
                  <c:v>16036.399999999994</c:v>
                </c:pt>
                <c:pt idx="898">
                  <c:v>16296.399999999994</c:v>
                </c:pt>
                <c:pt idx="899">
                  <c:v>16549</c:v>
                </c:pt>
                <c:pt idx="900">
                  <c:v>16812.699999999997</c:v>
                </c:pt>
                <c:pt idx="901">
                  <c:v>17064.5</c:v>
                </c:pt>
                <c:pt idx="902">
                  <c:v>17309.899999999994</c:v>
                </c:pt>
                <c:pt idx="903">
                  <c:v>17549.899999999994</c:v>
                </c:pt>
                <c:pt idx="904">
                  <c:v>17783.399999999994</c:v>
                </c:pt>
                <c:pt idx="905">
                  <c:v>18017.699999999997</c:v>
                </c:pt>
                <c:pt idx="906">
                  <c:v>18248.600000000006</c:v>
                </c:pt>
                <c:pt idx="907">
                  <c:v>18468.699999999997</c:v>
                </c:pt>
                <c:pt idx="908">
                  <c:v>18679.5</c:v>
                </c:pt>
                <c:pt idx="909">
                  <c:v>18888.899999999994</c:v>
                </c:pt>
                <c:pt idx="910">
                  <c:v>19096.300000000003</c:v>
                </c:pt>
                <c:pt idx="911">
                  <c:v>19294</c:v>
                </c:pt>
                <c:pt idx="912">
                  <c:v>19484.600000000006</c:v>
                </c:pt>
                <c:pt idx="913">
                  <c:v>19678.100000000006</c:v>
                </c:pt>
                <c:pt idx="914">
                  <c:v>19867</c:v>
                </c:pt>
                <c:pt idx="915">
                  <c:v>20041.899999999994</c:v>
                </c:pt>
                <c:pt idx="916">
                  <c:v>20207.800000000003</c:v>
                </c:pt>
                <c:pt idx="917">
                  <c:v>20373.5</c:v>
                </c:pt>
                <c:pt idx="918">
                  <c:v>20533.100000000006</c:v>
                </c:pt>
                <c:pt idx="919">
                  <c:v>20686.699999999997</c:v>
                </c:pt>
                <c:pt idx="920">
                  <c:v>20833.699999999997</c:v>
                </c:pt>
                <c:pt idx="921">
                  <c:v>20976.600000000006</c:v>
                </c:pt>
                <c:pt idx="922">
                  <c:v>21117.699999999997</c:v>
                </c:pt>
                <c:pt idx="923">
                  <c:v>21240.300000000003</c:v>
                </c:pt>
                <c:pt idx="924">
                  <c:v>21371.100000000006</c:v>
                </c:pt>
                <c:pt idx="925">
                  <c:v>21487.699999999997</c:v>
                </c:pt>
                <c:pt idx="926">
                  <c:v>21598.5</c:v>
                </c:pt>
                <c:pt idx="927">
                  <c:v>21702.600000000006</c:v>
                </c:pt>
                <c:pt idx="928">
                  <c:v>21801</c:v>
                </c:pt>
                <c:pt idx="929">
                  <c:v>21904.199999999997</c:v>
                </c:pt>
                <c:pt idx="930">
                  <c:v>21981.5</c:v>
                </c:pt>
                <c:pt idx="931">
                  <c:v>22069</c:v>
                </c:pt>
                <c:pt idx="932">
                  <c:v>22144.800000000003</c:v>
                </c:pt>
                <c:pt idx="933">
                  <c:v>22211.100000000006</c:v>
                </c:pt>
                <c:pt idx="934">
                  <c:v>22274.100000000006</c:v>
                </c:pt>
                <c:pt idx="935">
                  <c:v>22328.100000000006</c:v>
                </c:pt>
                <c:pt idx="936">
                  <c:v>22378.300000000003</c:v>
                </c:pt>
                <c:pt idx="937">
                  <c:v>22413</c:v>
                </c:pt>
                <c:pt idx="938">
                  <c:v>22447.899999999994</c:v>
                </c:pt>
                <c:pt idx="939">
                  <c:v>22484.699999999997</c:v>
                </c:pt>
                <c:pt idx="940">
                  <c:v>22514.699999999997</c:v>
                </c:pt>
                <c:pt idx="941">
                  <c:v>22526.5</c:v>
                </c:pt>
                <c:pt idx="942">
                  <c:v>22536.600000000006</c:v>
                </c:pt>
                <c:pt idx="943">
                  <c:v>22543.899999999994</c:v>
                </c:pt>
                <c:pt idx="944">
                  <c:v>22540.699999999997</c:v>
                </c:pt>
                <c:pt idx="945">
                  <c:v>22524.100000000006</c:v>
                </c:pt>
                <c:pt idx="946">
                  <c:v>22512.600000000006</c:v>
                </c:pt>
                <c:pt idx="947">
                  <c:v>22492.899999999994</c:v>
                </c:pt>
                <c:pt idx="948">
                  <c:v>22470.800000000003</c:v>
                </c:pt>
                <c:pt idx="949">
                  <c:v>22431</c:v>
                </c:pt>
                <c:pt idx="950">
                  <c:v>22389.199999999997</c:v>
                </c:pt>
                <c:pt idx="951">
                  <c:v>22341.199999999997</c:v>
                </c:pt>
                <c:pt idx="952">
                  <c:v>22294.600000000006</c:v>
                </c:pt>
                <c:pt idx="953">
                  <c:v>22239.399999999994</c:v>
                </c:pt>
                <c:pt idx="954">
                  <c:v>22168.300000000003</c:v>
                </c:pt>
                <c:pt idx="955">
                  <c:v>22094.100000000006</c:v>
                </c:pt>
                <c:pt idx="956">
                  <c:v>22019.300000000003</c:v>
                </c:pt>
                <c:pt idx="957">
                  <c:v>21943.600000000006</c:v>
                </c:pt>
                <c:pt idx="958">
                  <c:v>21841.899999999994</c:v>
                </c:pt>
                <c:pt idx="959">
                  <c:v>21739.5</c:v>
                </c:pt>
                <c:pt idx="960">
                  <c:v>21646</c:v>
                </c:pt>
                <c:pt idx="961">
                  <c:v>21543.699999999997</c:v>
                </c:pt>
                <c:pt idx="962">
                  <c:v>21418.699999999997</c:v>
                </c:pt>
                <c:pt idx="963">
                  <c:v>21282.399999999994</c:v>
                </c:pt>
                <c:pt idx="964">
                  <c:v>21166.399999999994</c:v>
                </c:pt>
                <c:pt idx="965">
                  <c:v>21028</c:v>
                </c:pt>
                <c:pt idx="966">
                  <c:v>20902.899999999994</c:v>
                </c:pt>
                <c:pt idx="967">
                  <c:v>20752.600000000006</c:v>
                </c:pt>
                <c:pt idx="968">
                  <c:v>20590.300000000003</c:v>
                </c:pt>
                <c:pt idx="969">
                  <c:v>20450.5</c:v>
                </c:pt>
                <c:pt idx="970">
                  <c:v>20287.5</c:v>
                </c:pt>
                <c:pt idx="971">
                  <c:v>20120.800000000003</c:v>
                </c:pt>
                <c:pt idx="972">
                  <c:v>19934.800000000003</c:v>
                </c:pt>
                <c:pt idx="973">
                  <c:v>19763.800000000003</c:v>
                </c:pt>
                <c:pt idx="974">
                  <c:v>19578.800000000003</c:v>
                </c:pt>
                <c:pt idx="975">
                  <c:v>19383.5</c:v>
                </c:pt>
                <c:pt idx="976">
                  <c:v>19184.5</c:v>
                </c:pt>
                <c:pt idx="977">
                  <c:v>18989.399999999994</c:v>
                </c:pt>
                <c:pt idx="978">
                  <c:v>18778.699999999997</c:v>
                </c:pt>
                <c:pt idx="979">
                  <c:v>18569.699999999997</c:v>
                </c:pt>
                <c:pt idx="980">
                  <c:v>18348.399999999994</c:v>
                </c:pt>
                <c:pt idx="981">
                  <c:v>18117.5</c:v>
                </c:pt>
                <c:pt idx="982">
                  <c:v>17876.600000000006</c:v>
                </c:pt>
                <c:pt idx="983">
                  <c:v>17666.300000000003</c:v>
                </c:pt>
                <c:pt idx="984">
                  <c:v>17432.300000000003</c:v>
                </c:pt>
                <c:pt idx="985">
                  <c:v>17179.100000000006</c:v>
                </c:pt>
                <c:pt idx="986">
                  <c:v>16933</c:v>
                </c:pt>
                <c:pt idx="987">
                  <c:v>16682.899999999994</c:v>
                </c:pt>
                <c:pt idx="988">
                  <c:v>16405</c:v>
                </c:pt>
                <c:pt idx="989">
                  <c:v>16142.5</c:v>
                </c:pt>
                <c:pt idx="990">
                  <c:v>15892.5</c:v>
                </c:pt>
                <c:pt idx="991">
                  <c:v>15618.100000000006</c:v>
                </c:pt>
                <c:pt idx="992">
                  <c:v>15350</c:v>
                </c:pt>
                <c:pt idx="993">
                  <c:v>15067.300000000003</c:v>
                </c:pt>
                <c:pt idx="994">
                  <c:v>14776.100000000006</c:v>
                </c:pt>
                <c:pt idx="995">
                  <c:v>14491.199999999997</c:v>
                </c:pt>
                <c:pt idx="996">
                  <c:v>14205</c:v>
                </c:pt>
                <c:pt idx="997">
                  <c:v>13895.199999999997</c:v>
                </c:pt>
                <c:pt idx="998">
                  <c:v>13610.399999999994</c:v>
                </c:pt>
                <c:pt idx="999">
                  <c:v>13306.600000000006</c:v>
                </c:pt>
                <c:pt idx="1000">
                  <c:v>12971.899999999994</c:v>
                </c:pt>
                <c:pt idx="1001">
                  <c:v>12672</c:v>
                </c:pt>
                <c:pt idx="1002">
                  <c:v>12369.100000000006</c:v>
                </c:pt>
                <c:pt idx="1003">
                  <c:v>12049.5</c:v>
                </c:pt>
                <c:pt idx="1004">
                  <c:v>11713.5</c:v>
                </c:pt>
                <c:pt idx="1005">
                  <c:v>11391.199999999997</c:v>
                </c:pt>
                <c:pt idx="1006">
                  <c:v>11068</c:v>
                </c:pt>
                <c:pt idx="1007">
                  <c:v>10741.100000000006</c:v>
                </c:pt>
                <c:pt idx="1008">
                  <c:v>10395.5</c:v>
                </c:pt>
                <c:pt idx="1009">
                  <c:v>10061</c:v>
                </c:pt>
                <c:pt idx="1010">
                  <c:v>9724.3999999999942</c:v>
                </c:pt>
                <c:pt idx="1011">
                  <c:v>9375.6999999999971</c:v>
                </c:pt>
                <c:pt idx="1012">
                  <c:v>9026.5</c:v>
                </c:pt>
                <c:pt idx="1013">
                  <c:v>8674.3999999999942</c:v>
                </c:pt>
                <c:pt idx="1014">
                  <c:v>8326.8999999999942</c:v>
                </c:pt>
                <c:pt idx="1015">
                  <c:v>7979.1999999999971</c:v>
                </c:pt>
                <c:pt idx="1016">
                  <c:v>7621.6999999999971</c:v>
                </c:pt>
                <c:pt idx="1017">
                  <c:v>7249</c:v>
                </c:pt>
                <c:pt idx="1018">
                  <c:v>6886.3999999999942</c:v>
                </c:pt>
                <c:pt idx="1019">
                  <c:v>6523.8000000000029</c:v>
                </c:pt>
                <c:pt idx="1020">
                  <c:v>6161.1999999999971</c:v>
                </c:pt>
                <c:pt idx="1021">
                  <c:v>5805.8000000000029</c:v>
                </c:pt>
                <c:pt idx="1022">
                  <c:v>5433.5</c:v>
                </c:pt>
                <c:pt idx="1023">
                  <c:v>5066.8999999999942</c:v>
                </c:pt>
                <c:pt idx="1024">
                  <c:v>4702</c:v>
                </c:pt>
                <c:pt idx="1025">
                  <c:v>4329.3000000000029</c:v>
                </c:pt>
                <c:pt idx="1026">
                  <c:v>3946.8000000000029</c:v>
                </c:pt>
                <c:pt idx="1027">
                  <c:v>3569.1000000000058</c:v>
                </c:pt>
                <c:pt idx="1028">
                  <c:v>3197.6999999999971</c:v>
                </c:pt>
                <c:pt idx="1029">
                  <c:v>2830</c:v>
                </c:pt>
                <c:pt idx="1030">
                  <c:v>2453.6000000000058</c:v>
                </c:pt>
                <c:pt idx="1031">
                  <c:v>2071.3000000000029</c:v>
                </c:pt>
                <c:pt idx="1032">
                  <c:v>1689.8000000000029</c:v>
                </c:pt>
                <c:pt idx="1033">
                  <c:v>1310.3000000000029</c:v>
                </c:pt>
                <c:pt idx="1034">
                  <c:v>939</c:v>
                </c:pt>
                <c:pt idx="1035">
                  <c:v>562.80000000000291</c:v>
                </c:pt>
                <c:pt idx="1036">
                  <c:v>178.19999999999709</c:v>
                </c:pt>
                <c:pt idx="1037">
                  <c:v>-204.80000000000291</c:v>
                </c:pt>
                <c:pt idx="1038">
                  <c:v>-586.69999999999709</c:v>
                </c:pt>
                <c:pt idx="1039">
                  <c:v>-965.89999999999418</c:v>
                </c:pt>
                <c:pt idx="1040">
                  <c:v>-1344.3000000000029</c:v>
                </c:pt>
                <c:pt idx="1041">
                  <c:v>-1719.3000000000029</c:v>
                </c:pt>
                <c:pt idx="1042">
                  <c:v>-2098</c:v>
                </c:pt>
                <c:pt idx="1043">
                  <c:v>-2477.6999999999971</c:v>
                </c:pt>
                <c:pt idx="1044">
                  <c:v>-2854.3000000000029</c:v>
                </c:pt>
                <c:pt idx="1045">
                  <c:v>-3229.1999999999971</c:v>
                </c:pt>
                <c:pt idx="1046">
                  <c:v>-3601.8000000000029</c:v>
                </c:pt>
                <c:pt idx="1047">
                  <c:v>-3981.8999999999942</c:v>
                </c:pt>
                <c:pt idx="1048">
                  <c:v>-4358.6000000000058</c:v>
                </c:pt>
                <c:pt idx="1049">
                  <c:v>-4725.8000000000029</c:v>
                </c:pt>
                <c:pt idx="1050">
                  <c:v>-5094.3000000000029</c:v>
                </c:pt>
                <c:pt idx="1051">
                  <c:v>-5469.8000000000029</c:v>
                </c:pt>
                <c:pt idx="1052">
                  <c:v>-5837.1999999999971</c:v>
                </c:pt>
                <c:pt idx="1053">
                  <c:v>-6198.8000000000029</c:v>
                </c:pt>
                <c:pt idx="1054">
                  <c:v>-6563.8999999999942</c:v>
                </c:pt>
                <c:pt idx="1055">
                  <c:v>-6926.5</c:v>
                </c:pt>
                <c:pt idx="1056">
                  <c:v>-7288.3999999999942</c:v>
                </c:pt>
                <c:pt idx="1057">
                  <c:v>-7643.5</c:v>
                </c:pt>
                <c:pt idx="1058">
                  <c:v>-8000</c:v>
                </c:pt>
                <c:pt idx="1059">
                  <c:v>-8352.8000000000029</c:v>
                </c:pt>
                <c:pt idx="1060">
                  <c:v>-8705.3000000000029</c:v>
                </c:pt>
                <c:pt idx="1061">
                  <c:v>-9049.6999999999971</c:v>
                </c:pt>
                <c:pt idx="1062">
                  <c:v>-9400.8999999999942</c:v>
                </c:pt>
                <c:pt idx="1063">
                  <c:v>-9741.8000000000029</c:v>
                </c:pt>
                <c:pt idx="1064">
                  <c:v>-10082.399999999994</c:v>
                </c:pt>
                <c:pt idx="1065">
                  <c:v>-10418.699999999997</c:v>
                </c:pt>
                <c:pt idx="1066">
                  <c:v>-10750.399999999994</c:v>
                </c:pt>
                <c:pt idx="1067">
                  <c:v>-11088.699999999997</c:v>
                </c:pt>
                <c:pt idx="1068">
                  <c:v>-11415.600000000006</c:v>
                </c:pt>
                <c:pt idx="1069">
                  <c:v>-11740.599999999999</c:v>
                </c:pt>
                <c:pt idx="1070">
                  <c:v>-12059.5</c:v>
                </c:pt>
                <c:pt idx="1071">
                  <c:v>-12376</c:v>
                </c:pt>
                <c:pt idx="1072">
                  <c:v>-12691.300000000003</c:v>
                </c:pt>
                <c:pt idx="1073">
                  <c:v>-13006.400000000001</c:v>
                </c:pt>
                <c:pt idx="1074">
                  <c:v>-13315.5</c:v>
                </c:pt>
                <c:pt idx="1075">
                  <c:v>-13619.900000000001</c:v>
                </c:pt>
                <c:pt idx="1076">
                  <c:v>-13918.900000000001</c:v>
                </c:pt>
                <c:pt idx="1077">
                  <c:v>-14214.599999999999</c:v>
                </c:pt>
                <c:pt idx="1078">
                  <c:v>-14508.199999999997</c:v>
                </c:pt>
                <c:pt idx="1079">
                  <c:v>-14794.300000000003</c:v>
                </c:pt>
                <c:pt idx="1080">
                  <c:v>-15074.800000000003</c:v>
                </c:pt>
                <c:pt idx="1081">
                  <c:v>-15355</c:v>
                </c:pt>
                <c:pt idx="1082">
                  <c:v>-15631</c:v>
                </c:pt>
                <c:pt idx="1083">
                  <c:v>-15899.400000000001</c:v>
                </c:pt>
                <c:pt idx="1084">
                  <c:v>-16164.900000000001</c:v>
                </c:pt>
                <c:pt idx="1085">
                  <c:v>-16427.599999999999</c:v>
                </c:pt>
                <c:pt idx="1086">
                  <c:v>-16682.900000000001</c:v>
                </c:pt>
                <c:pt idx="1087">
                  <c:v>-16934.300000000003</c:v>
                </c:pt>
                <c:pt idx="1088">
                  <c:v>-17181</c:v>
                </c:pt>
                <c:pt idx="1089">
                  <c:v>-17421.300000000003</c:v>
                </c:pt>
                <c:pt idx="1090">
                  <c:v>-17657.900000000001</c:v>
                </c:pt>
                <c:pt idx="1091">
                  <c:v>-17891.300000000003</c:v>
                </c:pt>
                <c:pt idx="1092">
                  <c:v>-18118.900000000001</c:v>
                </c:pt>
                <c:pt idx="1093">
                  <c:v>-18340.599999999999</c:v>
                </c:pt>
                <c:pt idx="1094">
                  <c:v>-18556.199999999997</c:v>
                </c:pt>
                <c:pt idx="1095">
                  <c:v>-18766.300000000003</c:v>
                </c:pt>
                <c:pt idx="1096">
                  <c:v>-18970.300000000003</c:v>
                </c:pt>
                <c:pt idx="1097">
                  <c:v>-19170.400000000001</c:v>
                </c:pt>
                <c:pt idx="1098">
                  <c:v>-19368.800000000003</c:v>
                </c:pt>
                <c:pt idx="1099">
                  <c:v>-19558.099999999999</c:v>
                </c:pt>
                <c:pt idx="1100">
                  <c:v>-19739.300000000003</c:v>
                </c:pt>
                <c:pt idx="1101">
                  <c:v>-19917.199999999997</c:v>
                </c:pt>
                <c:pt idx="1102">
                  <c:v>-20089.199999999997</c:v>
                </c:pt>
                <c:pt idx="1103">
                  <c:v>-20255.300000000003</c:v>
                </c:pt>
                <c:pt idx="1104">
                  <c:v>-20415.099999999999</c:v>
                </c:pt>
                <c:pt idx="1105">
                  <c:v>-20568.900000000001</c:v>
                </c:pt>
                <c:pt idx="1106">
                  <c:v>-20720.099999999999</c:v>
                </c:pt>
                <c:pt idx="1107">
                  <c:v>-20866.800000000003</c:v>
                </c:pt>
                <c:pt idx="1108">
                  <c:v>-21000.699999999997</c:v>
                </c:pt>
                <c:pt idx="1109">
                  <c:v>-21133.4</c:v>
                </c:pt>
                <c:pt idx="1110">
                  <c:v>-21260.9</c:v>
                </c:pt>
                <c:pt idx="1111">
                  <c:v>-21378.199999999997</c:v>
                </c:pt>
                <c:pt idx="1112">
                  <c:v>-21489.699999999997</c:v>
                </c:pt>
                <c:pt idx="1113">
                  <c:v>-21597.1</c:v>
                </c:pt>
                <c:pt idx="1114">
                  <c:v>-21700.1</c:v>
                </c:pt>
                <c:pt idx="1115">
                  <c:v>-21790.300000000003</c:v>
                </c:pt>
                <c:pt idx="1116">
                  <c:v>-21878.800000000003</c:v>
                </c:pt>
                <c:pt idx="1117">
                  <c:v>-21962.9</c:v>
                </c:pt>
                <c:pt idx="1118">
                  <c:v>-22038.400000000001</c:v>
                </c:pt>
                <c:pt idx="1119">
                  <c:v>-22106.199999999997</c:v>
                </c:pt>
                <c:pt idx="1120">
                  <c:v>-22168.400000000001</c:v>
                </c:pt>
                <c:pt idx="1121">
                  <c:v>-22224.5</c:v>
                </c:pt>
                <c:pt idx="1122">
                  <c:v>-22274.6</c:v>
                </c:pt>
                <c:pt idx="1123">
                  <c:v>-22316.699999999997</c:v>
                </c:pt>
                <c:pt idx="1124">
                  <c:v>-22352.800000000003</c:v>
                </c:pt>
                <c:pt idx="1125">
                  <c:v>-22386.5</c:v>
                </c:pt>
                <c:pt idx="1126">
                  <c:v>-22412.6</c:v>
                </c:pt>
                <c:pt idx="1127">
                  <c:v>-22427.599999999999</c:v>
                </c:pt>
                <c:pt idx="1128">
                  <c:v>-22438.199999999997</c:v>
                </c:pt>
                <c:pt idx="1129">
                  <c:v>-22442.5</c:v>
                </c:pt>
                <c:pt idx="1130">
                  <c:v>-22441</c:v>
                </c:pt>
                <c:pt idx="1131">
                  <c:v>-22433.9</c:v>
                </c:pt>
                <c:pt idx="1132">
                  <c:v>-22421.300000000003</c:v>
                </c:pt>
                <c:pt idx="1133">
                  <c:v>-22401.599999999999</c:v>
                </c:pt>
                <c:pt idx="1134">
                  <c:v>-22372.9</c:v>
                </c:pt>
                <c:pt idx="1135">
                  <c:v>-22338.800000000003</c:v>
                </c:pt>
                <c:pt idx="1136">
                  <c:v>-22299.599999999999</c:v>
                </c:pt>
                <c:pt idx="1137">
                  <c:v>-22251.5</c:v>
                </c:pt>
                <c:pt idx="1138">
                  <c:v>-22200.1</c:v>
                </c:pt>
                <c:pt idx="1139">
                  <c:v>-22144.400000000001</c:v>
                </c:pt>
                <c:pt idx="1140">
                  <c:v>-22074.1</c:v>
                </c:pt>
                <c:pt idx="1141">
                  <c:v>-22003.300000000003</c:v>
                </c:pt>
                <c:pt idx="1142">
                  <c:v>-21923.199999999997</c:v>
                </c:pt>
                <c:pt idx="1143">
                  <c:v>-21839.599999999999</c:v>
                </c:pt>
                <c:pt idx="1144">
                  <c:v>-21750.5</c:v>
                </c:pt>
                <c:pt idx="1145">
                  <c:v>-21656.5</c:v>
                </c:pt>
                <c:pt idx="1146">
                  <c:v>-21556.1</c:v>
                </c:pt>
                <c:pt idx="1147">
                  <c:v>-21439.4</c:v>
                </c:pt>
                <c:pt idx="1148">
                  <c:v>-21324.6</c:v>
                </c:pt>
                <c:pt idx="1149">
                  <c:v>-21202</c:v>
                </c:pt>
                <c:pt idx="1150">
                  <c:v>-21081</c:v>
                </c:pt>
                <c:pt idx="1151">
                  <c:v>-20951.400000000001</c:v>
                </c:pt>
                <c:pt idx="1152">
                  <c:v>-20803</c:v>
                </c:pt>
                <c:pt idx="1153">
                  <c:v>-20656.5</c:v>
                </c:pt>
                <c:pt idx="1154">
                  <c:v>-20502.900000000001</c:v>
                </c:pt>
                <c:pt idx="1155">
                  <c:v>-20345.099999999999</c:v>
                </c:pt>
                <c:pt idx="1156">
                  <c:v>-20184.300000000003</c:v>
                </c:pt>
                <c:pt idx="1157">
                  <c:v>-20020.099999999999</c:v>
                </c:pt>
                <c:pt idx="1158">
                  <c:v>-19838.599999999999</c:v>
                </c:pt>
                <c:pt idx="1159">
                  <c:v>-19657.699999999997</c:v>
                </c:pt>
                <c:pt idx="1160">
                  <c:v>-19471.800000000003</c:v>
                </c:pt>
                <c:pt idx="1161">
                  <c:v>-19281.800000000003</c:v>
                </c:pt>
                <c:pt idx="1162">
                  <c:v>-19090.199999999997</c:v>
                </c:pt>
                <c:pt idx="1163">
                  <c:v>-18880.300000000003</c:v>
                </c:pt>
                <c:pt idx="1164">
                  <c:v>-18671</c:v>
                </c:pt>
                <c:pt idx="1165">
                  <c:v>-18457.400000000001</c:v>
                </c:pt>
                <c:pt idx="1166">
                  <c:v>-18239.599999999999</c:v>
                </c:pt>
                <c:pt idx="1167">
                  <c:v>-18022.400000000001</c:v>
                </c:pt>
                <c:pt idx="1168">
                  <c:v>-17789.599999999999</c:v>
                </c:pt>
                <c:pt idx="1169">
                  <c:v>-17557</c:v>
                </c:pt>
                <c:pt idx="1170">
                  <c:v>-17317.300000000003</c:v>
                </c:pt>
                <c:pt idx="1171">
                  <c:v>-17056.300000000003</c:v>
                </c:pt>
                <c:pt idx="1172">
                  <c:v>-16818.199999999997</c:v>
                </c:pt>
                <c:pt idx="1173">
                  <c:v>-16564.699999999997</c:v>
                </c:pt>
                <c:pt idx="1174">
                  <c:v>-16308.300000000003</c:v>
                </c:pt>
                <c:pt idx="1175">
                  <c:v>-16044.400000000001</c:v>
                </c:pt>
                <c:pt idx="1176">
                  <c:v>-15786.400000000001</c:v>
                </c:pt>
                <c:pt idx="1177">
                  <c:v>-15510.099999999999</c:v>
                </c:pt>
                <c:pt idx="1178">
                  <c:v>-15230.900000000001</c:v>
                </c:pt>
                <c:pt idx="1179">
                  <c:v>-14950.199999999997</c:v>
                </c:pt>
                <c:pt idx="1180">
                  <c:v>-14664.599999999999</c:v>
                </c:pt>
                <c:pt idx="1181">
                  <c:v>-14377.699999999997</c:v>
                </c:pt>
                <c:pt idx="1182">
                  <c:v>-14069.900000000001</c:v>
                </c:pt>
                <c:pt idx="1183">
                  <c:v>-13757.5</c:v>
                </c:pt>
                <c:pt idx="1184">
                  <c:v>-13453.699999999997</c:v>
                </c:pt>
                <c:pt idx="1185">
                  <c:v>-13148</c:v>
                </c:pt>
                <c:pt idx="1186">
                  <c:v>-12840.400000000001</c:v>
                </c:pt>
                <c:pt idx="1187">
                  <c:v>-12530.800000000003</c:v>
                </c:pt>
                <c:pt idx="1188">
                  <c:v>-12236.099999999999</c:v>
                </c:pt>
                <c:pt idx="1189">
                  <c:v>-11907.199999999997</c:v>
                </c:pt>
                <c:pt idx="1190">
                  <c:v>-11580.5</c:v>
                </c:pt>
                <c:pt idx="1191">
                  <c:v>-11255.300000000003</c:v>
                </c:pt>
                <c:pt idx="1192">
                  <c:v>-10926.699999999997</c:v>
                </c:pt>
                <c:pt idx="1193">
                  <c:v>-10596.300000000003</c:v>
                </c:pt>
                <c:pt idx="1194">
                  <c:v>-10251.800000000003</c:v>
                </c:pt>
                <c:pt idx="1195">
                  <c:v>-9908.3999999999942</c:v>
                </c:pt>
                <c:pt idx="1196">
                  <c:v>-9557.8999999999942</c:v>
                </c:pt>
                <c:pt idx="1197">
                  <c:v>-9216.1000000000058</c:v>
                </c:pt>
                <c:pt idx="1198">
                  <c:v>-8880.6999999999971</c:v>
                </c:pt>
                <c:pt idx="1199">
                  <c:v>-8525.8999999999942</c:v>
                </c:pt>
                <c:pt idx="1200">
                  <c:v>-8167.6000000000058</c:v>
                </c:pt>
                <c:pt idx="1201">
                  <c:v>-7813.5</c:v>
                </c:pt>
                <c:pt idx="1202">
                  <c:v>-7458.1999999999971</c:v>
                </c:pt>
                <c:pt idx="1203">
                  <c:v>-7084.6999999999971</c:v>
                </c:pt>
                <c:pt idx="1204">
                  <c:v>-6721.5</c:v>
                </c:pt>
                <c:pt idx="1205">
                  <c:v>-6358.3999999999942</c:v>
                </c:pt>
                <c:pt idx="1206">
                  <c:v>-5995.1999999999971</c:v>
                </c:pt>
                <c:pt idx="1207">
                  <c:v>-5641.3000000000029</c:v>
                </c:pt>
                <c:pt idx="1208">
                  <c:v>-5268.1000000000058</c:v>
                </c:pt>
                <c:pt idx="1209">
                  <c:v>-4887.1999999999971</c:v>
                </c:pt>
                <c:pt idx="1210">
                  <c:v>-4518.3999999999942</c:v>
                </c:pt>
                <c:pt idx="1211">
                  <c:v>-4147</c:v>
                </c:pt>
                <c:pt idx="1212">
                  <c:v>-3777.3000000000029</c:v>
                </c:pt>
                <c:pt idx="1213">
                  <c:v>-3399</c:v>
                </c:pt>
                <c:pt idx="1214">
                  <c:v>-3012.6999999999971</c:v>
                </c:pt>
                <c:pt idx="1215">
                  <c:v>-2644.6000000000058</c:v>
                </c:pt>
                <c:pt idx="1216">
                  <c:v>-2269.8999999999942</c:v>
                </c:pt>
                <c:pt idx="1217">
                  <c:v>-1876.6999999999971</c:v>
                </c:pt>
                <c:pt idx="1218">
                  <c:v>-1495.8000000000029</c:v>
                </c:pt>
                <c:pt idx="1219">
                  <c:v>-1122</c:v>
                </c:pt>
                <c:pt idx="1220">
                  <c:v>-744.89999999999418</c:v>
                </c:pt>
                <c:pt idx="1221">
                  <c:v>-353.19999999999709</c:v>
                </c:pt>
                <c:pt idx="1222">
                  <c:v>34.100000000005821</c:v>
                </c:pt>
                <c:pt idx="1223">
                  <c:v>404.10000000000582</c:v>
                </c:pt>
                <c:pt idx="1224">
                  <c:v>780.89999999999418</c:v>
                </c:pt>
                <c:pt idx="1225">
                  <c:v>1167.3999999999942</c:v>
                </c:pt>
                <c:pt idx="1226">
                  <c:v>1547.3999999999942</c:v>
                </c:pt>
                <c:pt idx="1227">
                  <c:v>1928.3000000000029</c:v>
                </c:pt>
                <c:pt idx="1228">
                  <c:v>2316.8000000000029</c:v>
                </c:pt>
                <c:pt idx="1229">
                  <c:v>2693.8999999999942</c:v>
                </c:pt>
                <c:pt idx="1230">
                  <c:v>3067.3999999999942</c:v>
                </c:pt>
                <c:pt idx="1231">
                  <c:v>3448.5</c:v>
                </c:pt>
                <c:pt idx="1232">
                  <c:v>3824.6999999999971</c:v>
                </c:pt>
                <c:pt idx="1233">
                  <c:v>4198.6000000000058</c:v>
                </c:pt>
                <c:pt idx="1234">
                  <c:v>4579.8999999999942</c:v>
                </c:pt>
                <c:pt idx="1235">
                  <c:v>4952.5</c:v>
                </c:pt>
                <c:pt idx="1236">
                  <c:v>5319.5</c:v>
                </c:pt>
                <c:pt idx="1237">
                  <c:v>5693.8999999999942</c:v>
                </c:pt>
                <c:pt idx="1238">
                  <c:v>6054.5</c:v>
                </c:pt>
                <c:pt idx="1239">
                  <c:v>6420</c:v>
                </c:pt>
                <c:pt idx="1240">
                  <c:v>6794.6000000000058</c:v>
                </c:pt>
                <c:pt idx="1241">
                  <c:v>7155.3000000000029</c:v>
                </c:pt>
                <c:pt idx="1242">
                  <c:v>7514.3000000000029</c:v>
                </c:pt>
                <c:pt idx="1243">
                  <c:v>7871</c:v>
                </c:pt>
                <c:pt idx="1244">
                  <c:v>8230.6000000000058</c:v>
                </c:pt>
                <c:pt idx="1245">
                  <c:v>8585.6999999999971</c:v>
                </c:pt>
                <c:pt idx="1246">
                  <c:v>8931.8999999999942</c:v>
                </c:pt>
                <c:pt idx="1247">
                  <c:v>9289.6000000000058</c:v>
                </c:pt>
                <c:pt idx="1248">
                  <c:v>9633.5</c:v>
                </c:pt>
                <c:pt idx="1249">
                  <c:v>9974.8999999999942</c:v>
                </c:pt>
                <c:pt idx="1250">
                  <c:v>10322.100000000006</c:v>
                </c:pt>
                <c:pt idx="1251">
                  <c:v>10660</c:v>
                </c:pt>
                <c:pt idx="1252">
                  <c:v>10992.199999999997</c:v>
                </c:pt>
                <c:pt idx="1253">
                  <c:v>11325.300000000003</c:v>
                </c:pt>
                <c:pt idx="1254">
                  <c:v>11653</c:v>
                </c:pt>
                <c:pt idx="1255">
                  <c:v>11992.199999999997</c:v>
                </c:pt>
                <c:pt idx="1256">
                  <c:v>12305.300000000003</c:v>
                </c:pt>
                <c:pt idx="1257">
                  <c:v>12619.399999999994</c:v>
                </c:pt>
                <c:pt idx="1258">
                  <c:v>12939.100000000006</c:v>
                </c:pt>
                <c:pt idx="1259">
                  <c:v>13256.5</c:v>
                </c:pt>
                <c:pt idx="1260">
                  <c:v>13565.199999999997</c:v>
                </c:pt>
                <c:pt idx="1261">
                  <c:v>13856.699999999997</c:v>
                </c:pt>
                <c:pt idx="1262">
                  <c:v>14157.300000000003</c:v>
                </c:pt>
                <c:pt idx="1263">
                  <c:v>14461.300000000003</c:v>
                </c:pt>
                <c:pt idx="1264">
                  <c:v>14748.5</c:v>
                </c:pt>
                <c:pt idx="1265">
                  <c:v>15028.699999999997</c:v>
                </c:pt>
                <c:pt idx="1266">
                  <c:v>15311.399999999994</c:v>
                </c:pt>
                <c:pt idx="1267">
                  <c:v>15597.5</c:v>
                </c:pt>
                <c:pt idx="1268">
                  <c:v>15873.899999999994</c:v>
                </c:pt>
                <c:pt idx="1269">
                  <c:v>16140.100000000006</c:v>
                </c:pt>
                <c:pt idx="1270">
                  <c:v>16400.800000000003</c:v>
                </c:pt>
                <c:pt idx="1271">
                  <c:v>16666.5</c:v>
                </c:pt>
                <c:pt idx="1272">
                  <c:v>16921.899999999994</c:v>
                </c:pt>
                <c:pt idx="1273">
                  <c:v>17171.100000000006</c:v>
                </c:pt>
                <c:pt idx="1274">
                  <c:v>17413.800000000003</c:v>
                </c:pt>
                <c:pt idx="1275">
                  <c:v>17654</c:v>
                </c:pt>
                <c:pt idx="1276">
                  <c:v>17895</c:v>
                </c:pt>
                <c:pt idx="1277">
                  <c:v>18128.199999999997</c:v>
                </c:pt>
                <c:pt idx="1278">
                  <c:v>18348.800000000003</c:v>
                </c:pt>
                <c:pt idx="1279">
                  <c:v>18565.100000000006</c:v>
                </c:pt>
                <c:pt idx="1280">
                  <c:v>18782.5</c:v>
                </c:pt>
                <c:pt idx="1281">
                  <c:v>18993.399999999994</c:v>
                </c:pt>
                <c:pt idx="1282">
                  <c:v>19191.399999999994</c:v>
                </c:pt>
                <c:pt idx="1283">
                  <c:v>19391.699999999997</c:v>
                </c:pt>
                <c:pt idx="1284">
                  <c:v>19594</c:v>
                </c:pt>
                <c:pt idx="1285">
                  <c:v>19782.600000000006</c:v>
                </c:pt>
                <c:pt idx="1286">
                  <c:v>19958.100000000006</c:v>
                </c:pt>
                <c:pt idx="1287">
                  <c:v>20134.600000000006</c:v>
                </c:pt>
                <c:pt idx="1288">
                  <c:v>20305.600000000006</c:v>
                </c:pt>
                <c:pt idx="1289">
                  <c:v>20468.600000000006</c:v>
                </c:pt>
                <c:pt idx="1290">
                  <c:v>20627.300000000003</c:v>
                </c:pt>
                <c:pt idx="1291">
                  <c:v>20777.899999999994</c:v>
                </c:pt>
                <c:pt idx="1292">
                  <c:v>20931.300000000003</c:v>
                </c:pt>
                <c:pt idx="1293">
                  <c:v>21065.800000000003</c:v>
                </c:pt>
                <c:pt idx="1294">
                  <c:v>21203.199999999997</c:v>
                </c:pt>
                <c:pt idx="1295">
                  <c:v>21334.100000000006</c:v>
                </c:pt>
                <c:pt idx="1296">
                  <c:v>21453.800000000003</c:v>
                </c:pt>
                <c:pt idx="1297">
                  <c:v>21570.100000000006</c:v>
                </c:pt>
                <c:pt idx="1298">
                  <c:v>21677.199999999997</c:v>
                </c:pt>
                <c:pt idx="1299">
                  <c:v>21786.100000000006</c:v>
                </c:pt>
                <c:pt idx="1300">
                  <c:v>21880</c:v>
                </c:pt>
                <c:pt idx="1301">
                  <c:v>21971</c:v>
                </c:pt>
                <c:pt idx="1302">
                  <c:v>22059.199999999997</c:v>
                </c:pt>
                <c:pt idx="1303">
                  <c:v>22136.600000000006</c:v>
                </c:pt>
                <c:pt idx="1304">
                  <c:v>22208.800000000003</c:v>
                </c:pt>
                <c:pt idx="1305">
                  <c:v>22272.699999999997</c:v>
                </c:pt>
                <c:pt idx="1306">
                  <c:v>22332.399999999994</c:v>
                </c:pt>
                <c:pt idx="1307">
                  <c:v>22383.100000000006</c:v>
                </c:pt>
                <c:pt idx="1308">
                  <c:v>22423.399999999994</c:v>
                </c:pt>
                <c:pt idx="1309">
                  <c:v>22466.800000000003</c:v>
                </c:pt>
                <c:pt idx="1310">
                  <c:v>22507.800000000003</c:v>
                </c:pt>
                <c:pt idx="1311">
                  <c:v>22535.699999999997</c:v>
                </c:pt>
                <c:pt idx="1312">
                  <c:v>22550.800000000003</c:v>
                </c:pt>
                <c:pt idx="1313">
                  <c:v>22564.300000000003</c:v>
                </c:pt>
                <c:pt idx="1314">
                  <c:v>22573.5</c:v>
                </c:pt>
                <c:pt idx="1315">
                  <c:v>22574.5</c:v>
                </c:pt>
                <c:pt idx="1316">
                  <c:v>22565.800000000003</c:v>
                </c:pt>
                <c:pt idx="1317">
                  <c:v>22553.5</c:v>
                </c:pt>
                <c:pt idx="1318">
                  <c:v>22539.899999999994</c:v>
                </c:pt>
                <c:pt idx="1319">
                  <c:v>22518</c:v>
                </c:pt>
                <c:pt idx="1320">
                  <c:v>22485</c:v>
                </c:pt>
                <c:pt idx="1321">
                  <c:v>22446.899999999994</c:v>
                </c:pt>
                <c:pt idx="1322">
                  <c:v>22403.300000000003</c:v>
                </c:pt>
                <c:pt idx="1323">
                  <c:v>22356.399999999994</c:v>
                </c:pt>
                <c:pt idx="1324">
                  <c:v>22300.399999999994</c:v>
                </c:pt>
                <c:pt idx="1325">
                  <c:v>22229.300000000003</c:v>
                </c:pt>
                <c:pt idx="1326">
                  <c:v>22162</c:v>
                </c:pt>
                <c:pt idx="1327">
                  <c:v>22097.300000000003</c:v>
                </c:pt>
                <c:pt idx="1328">
                  <c:v>22006.100000000006</c:v>
                </c:pt>
                <c:pt idx="1329">
                  <c:v>21913.5</c:v>
                </c:pt>
                <c:pt idx="1330">
                  <c:v>21820.800000000003</c:v>
                </c:pt>
                <c:pt idx="1331">
                  <c:v>21727.699999999997</c:v>
                </c:pt>
                <c:pt idx="1332">
                  <c:v>21599.199999999997</c:v>
                </c:pt>
                <c:pt idx="1333">
                  <c:v>21496.199999999997</c:v>
                </c:pt>
                <c:pt idx="1334">
                  <c:v>21364.100000000006</c:v>
                </c:pt>
                <c:pt idx="1335">
                  <c:v>21240</c:v>
                </c:pt>
                <c:pt idx="1336">
                  <c:v>21123.100000000006</c:v>
                </c:pt>
                <c:pt idx="1337">
                  <c:v>20973.899999999994</c:v>
                </c:pt>
                <c:pt idx="1338">
                  <c:v>20836</c:v>
                </c:pt>
                <c:pt idx="1339">
                  <c:v>20688.5</c:v>
                </c:pt>
                <c:pt idx="1340">
                  <c:v>20517.199999999997</c:v>
                </c:pt>
                <c:pt idx="1341">
                  <c:v>20355.5</c:v>
                </c:pt>
                <c:pt idx="1342">
                  <c:v>20203.5</c:v>
                </c:pt>
                <c:pt idx="1343">
                  <c:v>20025.199999999997</c:v>
                </c:pt>
                <c:pt idx="1344">
                  <c:v>19842.199999999997</c:v>
                </c:pt>
                <c:pt idx="1345">
                  <c:v>19661.300000000003</c:v>
                </c:pt>
                <c:pt idx="1346">
                  <c:v>19471.600000000006</c:v>
                </c:pt>
                <c:pt idx="1347">
                  <c:v>19280.100000000006</c:v>
                </c:pt>
                <c:pt idx="1348">
                  <c:v>19068.699999999997</c:v>
                </c:pt>
                <c:pt idx="1349">
                  <c:v>18867.600000000006</c:v>
                </c:pt>
                <c:pt idx="1350">
                  <c:v>18656.800000000003</c:v>
                </c:pt>
                <c:pt idx="1351">
                  <c:v>18433.899999999994</c:v>
                </c:pt>
                <c:pt idx="1352">
                  <c:v>18208.199999999997</c:v>
                </c:pt>
                <c:pt idx="1353">
                  <c:v>17979.5</c:v>
                </c:pt>
                <c:pt idx="1354">
                  <c:v>17745.699999999997</c:v>
                </c:pt>
                <c:pt idx="1355">
                  <c:v>17510.899999999994</c:v>
                </c:pt>
                <c:pt idx="1356">
                  <c:v>17261.399999999994</c:v>
                </c:pt>
                <c:pt idx="1357">
                  <c:v>17018.300000000003</c:v>
                </c:pt>
                <c:pt idx="1358">
                  <c:v>16753.899999999994</c:v>
                </c:pt>
                <c:pt idx="1359">
                  <c:v>16483.800000000003</c:v>
                </c:pt>
                <c:pt idx="1360">
                  <c:v>16221.300000000003</c:v>
                </c:pt>
                <c:pt idx="1361">
                  <c:v>15969.899999999994</c:v>
                </c:pt>
                <c:pt idx="1362">
                  <c:v>15699.899999999994</c:v>
                </c:pt>
                <c:pt idx="1363">
                  <c:v>15423.399999999994</c:v>
                </c:pt>
                <c:pt idx="1364">
                  <c:v>15131.5</c:v>
                </c:pt>
                <c:pt idx="1365">
                  <c:v>14849.899999999994</c:v>
                </c:pt>
                <c:pt idx="1366">
                  <c:v>14565.399999999994</c:v>
                </c:pt>
                <c:pt idx="1367">
                  <c:v>14267</c:v>
                </c:pt>
                <c:pt idx="1368">
                  <c:v>13972.699999999997</c:v>
                </c:pt>
                <c:pt idx="1369">
                  <c:v>13672.899999999994</c:v>
                </c:pt>
                <c:pt idx="1370">
                  <c:v>13355.300000000003</c:v>
                </c:pt>
                <c:pt idx="1371">
                  <c:v>13039.600000000006</c:v>
                </c:pt>
                <c:pt idx="1372">
                  <c:v>12729.300000000003</c:v>
                </c:pt>
                <c:pt idx="1373">
                  <c:v>12420.899999999994</c:v>
                </c:pt>
                <c:pt idx="1374">
                  <c:v>12092.699999999997</c:v>
                </c:pt>
                <c:pt idx="1375">
                  <c:v>11763.399999999994</c:v>
                </c:pt>
                <c:pt idx="1376">
                  <c:v>11441.100000000006</c:v>
                </c:pt>
                <c:pt idx="1377">
                  <c:v>11115.199999999997</c:v>
                </c:pt>
                <c:pt idx="1378">
                  <c:v>10773.899999999994</c:v>
                </c:pt>
                <c:pt idx="1379">
                  <c:v>10432.100000000006</c:v>
                </c:pt>
                <c:pt idx="1380">
                  <c:v>10092.199999999997</c:v>
                </c:pt>
                <c:pt idx="1381">
                  <c:v>9753</c:v>
                </c:pt>
                <c:pt idx="1382">
                  <c:v>9401.3000000000029</c:v>
                </c:pt>
                <c:pt idx="1383">
                  <c:v>9048.8999999999942</c:v>
                </c:pt>
                <c:pt idx="1384">
                  <c:v>8697.1999999999971</c:v>
                </c:pt>
                <c:pt idx="1385">
                  <c:v>8349.3000000000029</c:v>
                </c:pt>
                <c:pt idx="1386">
                  <c:v>7994.8000000000029</c:v>
                </c:pt>
                <c:pt idx="1387">
                  <c:v>7620.3999999999942</c:v>
                </c:pt>
                <c:pt idx="1388">
                  <c:v>7256.1000000000058</c:v>
                </c:pt>
                <c:pt idx="1389">
                  <c:v>6891.5</c:v>
                </c:pt>
                <c:pt idx="1390">
                  <c:v>6526.6999999999971</c:v>
                </c:pt>
                <c:pt idx="1391">
                  <c:v>6172.3000000000029</c:v>
                </c:pt>
                <c:pt idx="1392">
                  <c:v>5798.8999999999942</c:v>
                </c:pt>
                <c:pt idx="1393">
                  <c:v>5425.3999999999942</c:v>
                </c:pt>
                <c:pt idx="1394">
                  <c:v>5055.3999999999942</c:v>
                </c:pt>
                <c:pt idx="1395">
                  <c:v>4688.3000000000029</c:v>
                </c:pt>
                <c:pt idx="1396">
                  <c:v>4303</c:v>
                </c:pt>
                <c:pt idx="1397">
                  <c:v>3922.3999999999942</c:v>
                </c:pt>
                <c:pt idx="1398">
                  <c:v>3542.3000000000029</c:v>
                </c:pt>
                <c:pt idx="1399">
                  <c:v>3175.1000000000058</c:v>
                </c:pt>
                <c:pt idx="1400">
                  <c:v>2798.8000000000029</c:v>
                </c:pt>
                <c:pt idx="1401">
                  <c:v>2413.3000000000029</c:v>
                </c:pt>
                <c:pt idx="1402">
                  <c:v>2028.6999999999971</c:v>
                </c:pt>
                <c:pt idx="1403">
                  <c:v>1645</c:v>
                </c:pt>
                <c:pt idx="1404">
                  <c:v>1268.5</c:v>
                </c:pt>
                <c:pt idx="1405">
                  <c:v>890.39999999999418</c:v>
                </c:pt>
                <c:pt idx="1406">
                  <c:v>505.19999999999709</c:v>
                </c:pt>
                <c:pt idx="1407">
                  <c:v>118.89999999999418</c:v>
                </c:pt>
                <c:pt idx="1408">
                  <c:v>-266.80000000000291</c:v>
                </c:pt>
                <c:pt idx="1409">
                  <c:v>-650.80000000000291</c:v>
                </c:pt>
                <c:pt idx="1410">
                  <c:v>-1032.5</c:v>
                </c:pt>
                <c:pt idx="1411">
                  <c:v>-1413.1999999999971</c:v>
                </c:pt>
                <c:pt idx="1412">
                  <c:v>-1793.3000000000029</c:v>
                </c:pt>
                <c:pt idx="1413">
                  <c:v>-2178.5</c:v>
                </c:pt>
                <c:pt idx="1414">
                  <c:v>-2560</c:v>
                </c:pt>
                <c:pt idx="1415">
                  <c:v>-2939.5</c:v>
                </c:pt>
                <c:pt idx="1416">
                  <c:v>-3316.1999999999971</c:v>
                </c:pt>
                <c:pt idx="1417">
                  <c:v>-3694.6999999999971</c:v>
                </c:pt>
                <c:pt idx="1418">
                  <c:v>-4083.6999999999971</c:v>
                </c:pt>
                <c:pt idx="1419">
                  <c:v>-4453.6999999999971</c:v>
                </c:pt>
                <c:pt idx="1420">
                  <c:v>-4823.3000000000029</c:v>
                </c:pt>
                <c:pt idx="1421">
                  <c:v>-5201.1999999999971</c:v>
                </c:pt>
                <c:pt idx="1422">
                  <c:v>-5573.6000000000058</c:v>
                </c:pt>
                <c:pt idx="1423">
                  <c:v>-5947.3999999999942</c:v>
                </c:pt>
                <c:pt idx="1424">
                  <c:v>-6312.6000000000058</c:v>
                </c:pt>
                <c:pt idx="1425">
                  <c:v>-6681.8000000000029</c:v>
                </c:pt>
                <c:pt idx="1426">
                  <c:v>-7042.8999999999942</c:v>
                </c:pt>
                <c:pt idx="1427">
                  <c:v>-7404.8000000000029</c:v>
                </c:pt>
                <c:pt idx="1428">
                  <c:v>-7768.6000000000058</c:v>
                </c:pt>
                <c:pt idx="1429">
                  <c:v>-8127.6000000000058</c:v>
                </c:pt>
                <c:pt idx="1430">
                  <c:v>-8483.6000000000058</c:v>
                </c:pt>
                <c:pt idx="1431">
                  <c:v>-8836.3999999999942</c:v>
                </c:pt>
                <c:pt idx="1432">
                  <c:v>-9190.1000000000058</c:v>
                </c:pt>
                <c:pt idx="1433">
                  <c:v>-9540</c:v>
                </c:pt>
                <c:pt idx="1434">
                  <c:v>-9886.1000000000058</c:v>
                </c:pt>
                <c:pt idx="1435">
                  <c:v>-10228.699999999997</c:v>
                </c:pt>
                <c:pt idx="1436">
                  <c:v>-10566.5</c:v>
                </c:pt>
                <c:pt idx="1437">
                  <c:v>-10905.600000000006</c:v>
                </c:pt>
                <c:pt idx="1438">
                  <c:v>-11243.899999999994</c:v>
                </c:pt>
                <c:pt idx="1439">
                  <c:v>-11573.100000000006</c:v>
                </c:pt>
                <c:pt idx="1440">
                  <c:v>-11896.900000000001</c:v>
                </c:pt>
                <c:pt idx="1441">
                  <c:v>-12221.400000000001</c:v>
                </c:pt>
                <c:pt idx="1442">
                  <c:v>-12538.800000000003</c:v>
                </c:pt>
                <c:pt idx="1443">
                  <c:v>-12859.800000000003</c:v>
                </c:pt>
                <c:pt idx="1444">
                  <c:v>-13173.199999999997</c:v>
                </c:pt>
                <c:pt idx="1445">
                  <c:v>-13482.199999999997</c:v>
                </c:pt>
                <c:pt idx="1446">
                  <c:v>-13787.400000000001</c:v>
                </c:pt>
                <c:pt idx="1447">
                  <c:v>-14089.199999999997</c:v>
                </c:pt>
                <c:pt idx="1448">
                  <c:v>-14388.400000000001</c:v>
                </c:pt>
                <c:pt idx="1449">
                  <c:v>-14679</c:v>
                </c:pt>
                <c:pt idx="1450">
                  <c:v>-14966.800000000003</c:v>
                </c:pt>
                <c:pt idx="1451">
                  <c:v>-15250.199999999997</c:v>
                </c:pt>
                <c:pt idx="1452">
                  <c:v>-15532</c:v>
                </c:pt>
                <c:pt idx="1453">
                  <c:v>-15807.5</c:v>
                </c:pt>
                <c:pt idx="1454">
                  <c:v>-16076.699999999997</c:v>
                </c:pt>
                <c:pt idx="1455">
                  <c:v>-16345</c:v>
                </c:pt>
                <c:pt idx="1456">
                  <c:v>-16607.199999999997</c:v>
                </c:pt>
                <c:pt idx="1457">
                  <c:v>-16862.699999999997</c:v>
                </c:pt>
                <c:pt idx="1458">
                  <c:v>-17115.699999999997</c:v>
                </c:pt>
                <c:pt idx="1459">
                  <c:v>-17361.800000000003</c:v>
                </c:pt>
                <c:pt idx="1460">
                  <c:v>-17602.5</c:v>
                </c:pt>
                <c:pt idx="1461">
                  <c:v>-17841.300000000003</c:v>
                </c:pt>
                <c:pt idx="1462">
                  <c:v>-18074.699999999997</c:v>
                </c:pt>
                <c:pt idx="1463">
                  <c:v>-18302</c:v>
                </c:pt>
                <c:pt idx="1464">
                  <c:v>-18524.199999999997</c:v>
                </c:pt>
                <c:pt idx="1465">
                  <c:v>-18741.099999999999</c:v>
                </c:pt>
                <c:pt idx="1466">
                  <c:v>-18951.5</c:v>
                </c:pt>
                <c:pt idx="1467">
                  <c:v>-19154.900000000001</c:v>
                </c:pt>
                <c:pt idx="1468">
                  <c:v>-19359</c:v>
                </c:pt>
                <c:pt idx="1469">
                  <c:v>-19555.099999999999</c:v>
                </c:pt>
                <c:pt idx="1470">
                  <c:v>-19741.300000000003</c:v>
                </c:pt>
                <c:pt idx="1471">
                  <c:v>-19924.099999999999</c:v>
                </c:pt>
                <c:pt idx="1472">
                  <c:v>-20101.300000000003</c:v>
                </c:pt>
                <c:pt idx="1473">
                  <c:v>-20272.400000000001</c:v>
                </c:pt>
                <c:pt idx="1474">
                  <c:v>-20437.5</c:v>
                </c:pt>
                <c:pt idx="1475">
                  <c:v>-20596.400000000001</c:v>
                </c:pt>
                <c:pt idx="1476">
                  <c:v>-20751.400000000001</c:v>
                </c:pt>
                <c:pt idx="1477">
                  <c:v>-20901.599999999999</c:v>
                </c:pt>
                <c:pt idx="1478">
                  <c:v>-21041.4</c:v>
                </c:pt>
                <c:pt idx="1479">
                  <c:v>-21176</c:v>
                </c:pt>
                <c:pt idx="1480">
                  <c:v>-21308</c:v>
                </c:pt>
                <c:pt idx="1481">
                  <c:v>-21431.300000000003</c:v>
                </c:pt>
                <c:pt idx="1482">
                  <c:v>-21547.199999999997</c:v>
                </c:pt>
                <c:pt idx="1483">
                  <c:v>-21657.9</c:v>
                </c:pt>
                <c:pt idx="1484">
                  <c:v>-21764.9</c:v>
                </c:pt>
                <c:pt idx="1485">
                  <c:v>-21862.199999999997</c:v>
                </c:pt>
                <c:pt idx="1486">
                  <c:v>-21952.300000000003</c:v>
                </c:pt>
                <c:pt idx="1487">
                  <c:v>-22040.5</c:v>
                </c:pt>
                <c:pt idx="1488">
                  <c:v>-22121.300000000003</c:v>
                </c:pt>
                <c:pt idx="1489">
                  <c:v>-22193.1</c:v>
                </c:pt>
                <c:pt idx="1490">
                  <c:v>-22259.199999999997</c:v>
                </c:pt>
                <c:pt idx="1491">
                  <c:v>-22319.199999999997</c:v>
                </c:pt>
                <c:pt idx="1492">
                  <c:v>-22372.9</c:v>
                </c:pt>
                <c:pt idx="1493">
                  <c:v>-22420</c:v>
                </c:pt>
                <c:pt idx="1494">
                  <c:v>-22458.5</c:v>
                </c:pt>
                <c:pt idx="1495">
                  <c:v>-22494.300000000003</c:v>
                </c:pt>
                <c:pt idx="1496">
                  <c:v>-22526.400000000001</c:v>
                </c:pt>
                <c:pt idx="1497">
                  <c:v>-22544.800000000003</c:v>
                </c:pt>
                <c:pt idx="1498">
                  <c:v>-22558.6</c:v>
                </c:pt>
                <c:pt idx="1499">
                  <c:v>-22566.300000000003</c:v>
                </c:pt>
                <c:pt idx="1500">
                  <c:v>-22569.199999999997</c:v>
                </c:pt>
                <c:pt idx="1501">
                  <c:v>-22566.699999999997</c:v>
                </c:pt>
                <c:pt idx="1502">
                  <c:v>-22557</c:v>
                </c:pt>
                <c:pt idx="1503">
                  <c:v>-22541.5</c:v>
                </c:pt>
                <c:pt idx="1504">
                  <c:v>-22516.199999999997</c:v>
                </c:pt>
                <c:pt idx="1505">
                  <c:v>-22484.5</c:v>
                </c:pt>
                <c:pt idx="1506">
                  <c:v>-22448.5</c:v>
                </c:pt>
                <c:pt idx="1507">
                  <c:v>-22403.599999999999</c:v>
                </c:pt>
                <c:pt idx="1508">
                  <c:v>-22353.800000000003</c:v>
                </c:pt>
                <c:pt idx="1509">
                  <c:v>-22299.5</c:v>
                </c:pt>
                <c:pt idx="1510">
                  <c:v>-22234.699999999997</c:v>
                </c:pt>
                <c:pt idx="1511">
                  <c:v>-22165.199999999997</c:v>
                </c:pt>
                <c:pt idx="1512">
                  <c:v>-22087.199999999997</c:v>
                </c:pt>
                <c:pt idx="1513">
                  <c:v>-22005.5</c:v>
                </c:pt>
                <c:pt idx="1514">
                  <c:v>-21918.699999999997</c:v>
                </c:pt>
                <c:pt idx="1515">
                  <c:v>-21822.9</c:v>
                </c:pt>
                <c:pt idx="1516">
                  <c:v>-21719.599999999999</c:v>
                </c:pt>
                <c:pt idx="1517">
                  <c:v>-21612.699999999997</c:v>
                </c:pt>
                <c:pt idx="1518">
                  <c:v>-21499.300000000003</c:v>
                </c:pt>
                <c:pt idx="1519">
                  <c:v>-21379.4</c:v>
                </c:pt>
                <c:pt idx="1520">
                  <c:v>-21254</c:v>
                </c:pt>
                <c:pt idx="1521">
                  <c:v>-21124.300000000003</c:v>
                </c:pt>
                <c:pt idx="1522">
                  <c:v>-20990.6</c:v>
                </c:pt>
                <c:pt idx="1523">
                  <c:v>-20840.300000000003</c:v>
                </c:pt>
                <c:pt idx="1524">
                  <c:v>-20693.800000000003</c:v>
                </c:pt>
                <c:pt idx="1525">
                  <c:v>-20531.400000000001</c:v>
                </c:pt>
                <c:pt idx="1526">
                  <c:v>-20370.900000000001</c:v>
                </c:pt>
                <c:pt idx="1527">
                  <c:v>-20210.099999999999</c:v>
                </c:pt>
                <c:pt idx="1528">
                  <c:v>-20034.400000000001</c:v>
                </c:pt>
                <c:pt idx="1529">
                  <c:v>-19854.099999999999</c:v>
                </c:pt>
                <c:pt idx="1530">
                  <c:v>-19669.199999999997</c:v>
                </c:pt>
                <c:pt idx="1531">
                  <c:v>-19479.400000000001</c:v>
                </c:pt>
                <c:pt idx="1532">
                  <c:v>-19285.5</c:v>
                </c:pt>
                <c:pt idx="1533">
                  <c:v>-19081.099999999999</c:v>
                </c:pt>
                <c:pt idx="1534">
                  <c:v>-18872.5</c:v>
                </c:pt>
                <c:pt idx="1535">
                  <c:v>-18661.800000000003</c:v>
                </c:pt>
                <c:pt idx="1536">
                  <c:v>-18445.900000000001</c:v>
                </c:pt>
                <c:pt idx="1537">
                  <c:v>-18224.400000000001</c:v>
                </c:pt>
                <c:pt idx="1538">
                  <c:v>-17991.599999999999</c:v>
                </c:pt>
                <c:pt idx="1539">
                  <c:v>-17757.300000000003</c:v>
                </c:pt>
                <c:pt idx="1540">
                  <c:v>-17518.300000000003</c:v>
                </c:pt>
                <c:pt idx="1541">
                  <c:v>-17268.199999999997</c:v>
                </c:pt>
                <c:pt idx="1542">
                  <c:v>-17024.800000000003</c:v>
                </c:pt>
                <c:pt idx="1543">
                  <c:v>-16766.800000000003</c:v>
                </c:pt>
                <c:pt idx="1544">
                  <c:v>-16512.300000000003</c:v>
                </c:pt>
                <c:pt idx="1545">
                  <c:v>-16244.099999999999</c:v>
                </c:pt>
                <c:pt idx="1546">
                  <c:v>-15980.199999999997</c:v>
                </c:pt>
                <c:pt idx="1547">
                  <c:v>-15712.599999999999</c:v>
                </c:pt>
                <c:pt idx="1548">
                  <c:v>-15430.800000000003</c:v>
                </c:pt>
                <c:pt idx="1549">
                  <c:v>-15148.099999999999</c:v>
                </c:pt>
                <c:pt idx="1550">
                  <c:v>-14859.099999999999</c:v>
                </c:pt>
                <c:pt idx="1551">
                  <c:v>-14571</c:v>
                </c:pt>
                <c:pt idx="1552">
                  <c:v>-14278.099999999999</c:v>
                </c:pt>
                <c:pt idx="1553">
                  <c:v>-13956.5</c:v>
                </c:pt>
                <c:pt idx="1554">
                  <c:v>-13651.300000000003</c:v>
                </c:pt>
                <c:pt idx="1555">
                  <c:v>-13344.400000000001</c:v>
                </c:pt>
                <c:pt idx="1556">
                  <c:v>-13035.400000000001</c:v>
                </c:pt>
                <c:pt idx="1557">
                  <c:v>-12724.400000000001</c:v>
                </c:pt>
                <c:pt idx="1558">
                  <c:v>-12429.199999999997</c:v>
                </c:pt>
                <c:pt idx="1559">
                  <c:v>-12105.099999999999</c:v>
                </c:pt>
                <c:pt idx="1560">
                  <c:v>-11773.099999999999</c:v>
                </c:pt>
                <c:pt idx="1561">
                  <c:v>-11446.100000000006</c:v>
                </c:pt>
                <c:pt idx="1562">
                  <c:v>-11117.399999999994</c:v>
                </c:pt>
                <c:pt idx="1563">
                  <c:v>-10784.399999999994</c:v>
                </c:pt>
                <c:pt idx="1564">
                  <c:v>-10445.600000000006</c:v>
                </c:pt>
                <c:pt idx="1565">
                  <c:v>-10096.5</c:v>
                </c:pt>
                <c:pt idx="1566">
                  <c:v>-9743.3999999999942</c:v>
                </c:pt>
                <c:pt idx="1567">
                  <c:v>-9399.6999999999971</c:v>
                </c:pt>
                <c:pt idx="1568">
                  <c:v>-9060.6000000000058</c:v>
                </c:pt>
                <c:pt idx="1569">
                  <c:v>-8712.1999999999971</c:v>
                </c:pt>
                <c:pt idx="1570">
                  <c:v>-8348.8000000000029</c:v>
                </c:pt>
                <c:pt idx="1571">
                  <c:v>-7993.3999999999942</c:v>
                </c:pt>
                <c:pt idx="1572">
                  <c:v>-7638.3000000000029</c:v>
                </c:pt>
                <c:pt idx="1573">
                  <c:v>-7262.6999999999971</c:v>
                </c:pt>
                <c:pt idx="1574">
                  <c:v>-6897.3999999999942</c:v>
                </c:pt>
                <c:pt idx="1575">
                  <c:v>-6532</c:v>
                </c:pt>
                <c:pt idx="1576">
                  <c:v>-6166.6000000000058</c:v>
                </c:pt>
                <c:pt idx="1577">
                  <c:v>-5801.1999999999971</c:v>
                </c:pt>
                <c:pt idx="1578">
                  <c:v>-5439.6999999999971</c:v>
                </c:pt>
                <c:pt idx="1579">
                  <c:v>-5056.6000000000058</c:v>
                </c:pt>
                <c:pt idx="1580">
                  <c:v>-4683.1999999999971</c:v>
                </c:pt>
                <c:pt idx="1581">
                  <c:v>-4309.8000000000029</c:v>
                </c:pt>
                <c:pt idx="1582">
                  <c:v>-3937.1999999999971</c:v>
                </c:pt>
                <c:pt idx="1583">
                  <c:v>-3559.6999999999971</c:v>
                </c:pt>
                <c:pt idx="1584">
                  <c:v>-3169.3999999999942</c:v>
                </c:pt>
                <c:pt idx="1585">
                  <c:v>-2797.3000000000029</c:v>
                </c:pt>
                <c:pt idx="1586">
                  <c:v>-2422.8000000000029</c:v>
                </c:pt>
                <c:pt idx="1587">
                  <c:v>-2035.8999999999942</c:v>
                </c:pt>
                <c:pt idx="1588">
                  <c:v>-1647.1999999999971</c:v>
                </c:pt>
                <c:pt idx="1589">
                  <c:v>-1268.3000000000029</c:v>
                </c:pt>
                <c:pt idx="1590">
                  <c:v>-891</c:v>
                </c:pt>
                <c:pt idx="1591">
                  <c:v>-502.89999999999418</c:v>
                </c:pt>
                <c:pt idx="1592">
                  <c:v>-110.30000000000291</c:v>
                </c:pt>
                <c:pt idx="1593">
                  <c:v>269</c:v>
                </c:pt>
                <c:pt idx="1594">
                  <c:v>642.39999999999418</c:v>
                </c:pt>
                <c:pt idx="1595">
                  <c:v>1027.6000000000058</c:v>
                </c:pt>
                <c:pt idx="1596">
                  <c:v>1413.6999999999971</c:v>
                </c:pt>
                <c:pt idx="1597">
                  <c:v>1794.6999999999971</c:v>
                </c:pt>
                <c:pt idx="1598">
                  <c:v>2181.5</c:v>
                </c:pt>
                <c:pt idx="1599">
                  <c:v>2569.1999999999971</c:v>
                </c:pt>
                <c:pt idx="1600">
                  <c:v>2941.8000000000029</c:v>
                </c:pt>
                <c:pt idx="1601">
                  <c:v>3321</c:v>
                </c:pt>
                <c:pt idx="1602">
                  <c:v>3703.6000000000058</c:v>
                </c:pt>
                <c:pt idx="1603">
                  <c:v>4077.5</c:v>
                </c:pt>
                <c:pt idx="1604">
                  <c:v>4462.6999999999971</c:v>
                </c:pt>
                <c:pt idx="1605">
                  <c:v>4838.1999999999971</c:v>
                </c:pt>
                <c:pt idx="1606">
                  <c:v>5210.6999999999971</c:v>
                </c:pt>
                <c:pt idx="1607">
                  <c:v>5582.6000000000058</c:v>
                </c:pt>
                <c:pt idx="1608">
                  <c:v>5950.1000000000058</c:v>
                </c:pt>
                <c:pt idx="1609">
                  <c:v>6312.6999999999971</c:v>
                </c:pt>
                <c:pt idx="1610">
                  <c:v>6695.6999999999971</c:v>
                </c:pt>
                <c:pt idx="1611">
                  <c:v>7056.1999999999971</c:v>
                </c:pt>
                <c:pt idx="1612">
                  <c:v>7418.5</c:v>
                </c:pt>
                <c:pt idx="1613">
                  <c:v>7776.3999999999942</c:v>
                </c:pt>
                <c:pt idx="1614">
                  <c:v>8137.3999999999942</c:v>
                </c:pt>
                <c:pt idx="1615">
                  <c:v>8497.8000000000029</c:v>
                </c:pt>
                <c:pt idx="1616">
                  <c:v>8848.8000000000029</c:v>
                </c:pt>
                <c:pt idx="1617">
                  <c:v>9203</c:v>
                </c:pt>
                <c:pt idx="1618">
                  <c:v>9553.3000000000029</c:v>
                </c:pt>
                <c:pt idx="1619">
                  <c:v>9897.3000000000029</c:v>
                </c:pt>
                <c:pt idx="1620">
                  <c:v>10252.5</c:v>
                </c:pt>
                <c:pt idx="1621">
                  <c:v>10583</c:v>
                </c:pt>
                <c:pt idx="1622">
                  <c:v>10917.600000000006</c:v>
                </c:pt>
                <c:pt idx="1623">
                  <c:v>11257</c:v>
                </c:pt>
                <c:pt idx="1624">
                  <c:v>11587.600000000006</c:v>
                </c:pt>
                <c:pt idx="1625">
                  <c:v>11915.899999999994</c:v>
                </c:pt>
                <c:pt idx="1626">
                  <c:v>12242.5</c:v>
                </c:pt>
                <c:pt idx="1627">
                  <c:v>12561.899999999994</c:v>
                </c:pt>
                <c:pt idx="1628">
                  <c:v>12875.800000000003</c:v>
                </c:pt>
                <c:pt idx="1629">
                  <c:v>13197.800000000003</c:v>
                </c:pt>
                <c:pt idx="1630">
                  <c:v>13509.199999999997</c:v>
                </c:pt>
                <c:pt idx="1631">
                  <c:v>13807.399999999994</c:v>
                </c:pt>
                <c:pt idx="1632">
                  <c:v>14106.800000000003</c:v>
                </c:pt>
                <c:pt idx="1633">
                  <c:v>14409.600000000006</c:v>
                </c:pt>
                <c:pt idx="1634">
                  <c:v>14705.199999999997</c:v>
                </c:pt>
                <c:pt idx="1635">
                  <c:v>14985.300000000003</c:v>
                </c:pt>
                <c:pt idx="1636">
                  <c:v>15269.600000000006</c:v>
                </c:pt>
                <c:pt idx="1637">
                  <c:v>15552.899999999994</c:v>
                </c:pt>
                <c:pt idx="1638">
                  <c:v>15840.100000000006</c:v>
                </c:pt>
                <c:pt idx="1639">
                  <c:v>16103.600000000006</c:v>
                </c:pt>
                <c:pt idx="1640">
                  <c:v>16364.199999999997</c:v>
                </c:pt>
                <c:pt idx="1641">
                  <c:v>16636.399999999994</c:v>
                </c:pt>
                <c:pt idx="1642">
                  <c:v>16892.899999999994</c:v>
                </c:pt>
                <c:pt idx="1643">
                  <c:v>17145.800000000003</c:v>
                </c:pt>
                <c:pt idx="1644">
                  <c:v>17393.5</c:v>
                </c:pt>
                <c:pt idx="1645">
                  <c:v>17633.399999999994</c:v>
                </c:pt>
                <c:pt idx="1646">
                  <c:v>17876.699999999997</c:v>
                </c:pt>
                <c:pt idx="1647">
                  <c:v>18114.300000000003</c:v>
                </c:pt>
                <c:pt idx="1648">
                  <c:v>18338.699999999997</c:v>
                </c:pt>
                <c:pt idx="1649">
                  <c:v>18555.800000000003</c:v>
                </c:pt>
                <c:pt idx="1650">
                  <c:v>18774.199999999997</c:v>
                </c:pt>
                <c:pt idx="1651">
                  <c:v>18988.399999999994</c:v>
                </c:pt>
                <c:pt idx="1652">
                  <c:v>19190.399999999994</c:v>
                </c:pt>
                <c:pt idx="1653">
                  <c:v>19389.699999999997</c:v>
                </c:pt>
                <c:pt idx="1654">
                  <c:v>19592.199999999997</c:v>
                </c:pt>
                <c:pt idx="1655">
                  <c:v>19785.399999999994</c:v>
                </c:pt>
                <c:pt idx="1656">
                  <c:v>19964.699999999997</c:v>
                </c:pt>
                <c:pt idx="1657">
                  <c:v>20139.399999999994</c:v>
                </c:pt>
                <c:pt idx="1658">
                  <c:v>20311.699999999997</c:v>
                </c:pt>
                <c:pt idx="1659">
                  <c:v>20477.5</c:v>
                </c:pt>
                <c:pt idx="1660">
                  <c:v>20637.800000000003</c:v>
                </c:pt>
                <c:pt idx="1661">
                  <c:v>20791</c:v>
                </c:pt>
                <c:pt idx="1662">
                  <c:v>20942.800000000003</c:v>
                </c:pt>
                <c:pt idx="1663">
                  <c:v>21085.800000000003</c:v>
                </c:pt>
                <c:pt idx="1664">
                  <c:v>21219</c:v>
                </c:pt>
                <c:pt idx="1665">
                  <c:v>21354.300000000003</c:v>
                </c:pt>
                <c:pt idx="1666">
                  <c:v>21476.600000000006</c:v>
                </c:pt>
                <c:pt idx="1667">
                  <c:v>21594.100000000006</c:v>
                </c:pt>
                <c:pt idx="1668">
                  <c:v>21703.699999999997</c:v>
                </c:pt>
                <c:pt idx="1669">
                  <c:v>21810.399999999994</c:v>
                </c:pt>
                <c:pt idx="1670">
                  <c:v>21913</c:v>
                </c:pt>
                <c:pt idx="1671">
                  <c:v>21999.199999999997</c:v>
                </c:pt>
                <c:pt idx="1672">
                  <c:v>22092</c:v>
                </c:pt>
                <c:pt idx="1673">
                  <c:v>22172</c:v>
                </c:pt>
                <c:pt idx="1674">
                  <c:v>22244.899999999994</c:v>
                </c:pt>
                <c:pt idx="1675">
                  <c:v>22312.5</c:v>
                </c:pt>
                <c:pt idx="1676">
                  <c:v>22373.5</c:v>
                </c:pt>
                <c:pt idx="1677">
                  <c:v>22428.100000000006</c:v>
                </c:pt>
                <c:pt idx="1678">
                  <c:v>22468</c:v>
                </c:pt>
                <c:pt idx="1679">
                  <c:v>22510.300000000003</c:v>
                </c:pt>
                <c:pt idx="1680">
                  <c:v>22557.100000000006</c:v>
                </c:pt>
                <c:pt idx="1681">
                  <c:v>22589.5</c:v>
                </c:pt>
                <c:pt idx="1682">
                  <c:v>22604.600000000006</c:v>
                </c:pt>
                <c:pt idx="1683">
                  <c:v>22617.600000000006</c:v>
                </c:pt>
                <c:pt idx="1684">
                  <c:v>22629.800000000003</c:v>
                </c:pt>
                <c:pt idx="1685">
                  <c:v>22633.899999999994</c:v>
                </c:pt>
                <c:pt idx="1686">
                  <c:v>22623.5</c:v>
                </c:pt>
                <c:pt idx="1687">
                  <c:v>22612.5</c:v>
                </c:pt>
                <c:pt idx="1688">
                  <c:v>22600.699999999997</c:v>
                </c:pt>
                <c:pt idx="1689">
                  <c:v>22582.699999999997</c:v>
                </c:pt>
                <c:pt idx="1690">
                  <c:v>22548.800000000003</c:v>
                </c:pt>
                <c:pt idx="1691">
                  <c:v>22511.399999999994</c:v>
                </c:pt>
                <c:pt idx="1692">
                  <c:v>22463.800000000003</c:v>
                </c:pt>
                <c:pt idx="1693">
                  <c:v>22423.5</c:v>
                </c:pt>
                <c:pt idx="1694">
                  <c:v>22369.800000000003</c:v>
                </c:pt>
                <c:pt idx="1695">
                  <c:v>22294.5</c:v>
                </c:pt>
                <c:pt idx="1696">
                  <c:v>22234.399999999994</c:v>
                </c:pt>
                <c:pt idx="1697">
                  <c:v>22165.199999999997</c:v>
                </c:pt>
                <c:pt idx="1698">
                  <c:v>22084.399999999994</c:v>
                </c:pt>
                <c:pt idx="1699">
                  <c:v>21989.899999999994</c:v>
                </c:pt>
                <c:pt idx="1700">
                  <c:v>21892.899999999994</c:v>
                </c:pt>
                <c:pt idx="1701">
                  <c:v>21799.899999999994</c:v>
                </c:pt>
                <c:pt idx="1702">
                  <c:v>21696.300000000003</c:v>
                </c:pt>
                <c:pt idx="1703">
                  <c:v>21576.899999999994</c:v>
                </c:pt>
                <c:pt idx="1704">
                  <c:v>21443.300000000003</c:v>
                </c:pt>
                <c:pt idx="1705">
                  <c:v>21319.699999999997</c:v>
                </c:pt>
                <c:pt idx="1706">
                  <c:v>21199.5</c:v>
                </c:pt>
                <c:pt idx="1707">
                  <c:v>21065.199999999997</c:v>
                </c:pt>
                <c:pt idx="1708">
                  <c:v>20920</c:v>
                </c:pt>
                <c:pt idx="1709">
                  <c:v>20768.899999999994</c:v>
                </c:pt>
                <c:pt idx="1710">
                  <c:v>20620.100000000006</c:v>
                </c:pt>
                <c:pt idx="1711">
                  <c:v>20459.399999999994</c:v>
                </c:pt>
                <c:pt idx="1712">
                  <c:v>20293.699999999997</c:v>
                </c:pt>
                <c:pt idx="1713">
                  <c:v>20098.100000000006</c:v>
                </c:pt>
                <c:pt idx="1714">
                  <c:v>19941.100000000006</c:v>
                </c:pt>
                <c:pt idx="1715">
                  <c:v>19757.100000000006</c:v>
                </c:pt>
                <c:pt idx="1716">
                  <c:v>19563.800000000003</c:v>
                </c:pt>
                <c:pt idx="1717">
                  <c:v>19375</c:v>
                </c:pt>
                <c:pt idx="1718">
                  <c:v>19168.699999999997</c:v>
                </c:pt>
                <c:pt idx="1719">
                  <c:v>18962.300000000003</c:v>
                </c:pt>
                <c:pt idx="1720">
                  <c:v>18754.399999999994</c:v>
                </c:pt>
                <c:pt idx="1721">
                  <c:v>18532.600000000006</c:v>
                </c:pt>
                <c:pt idx="1722">
                  <c:v>18307.699999999997</c:v>
                </c:pt>
                <c:pt idx="1723">
                  <c:v>18078.100000000006</c:v>
                </c:pt>
                <c:pt idx="1724">
                  <c:v>17849</c:v>
                </c:pt>
                <c:pt idx="1725">
                  <c:v>17614.100000000006</c:v>
                </c:pt>
                <c:pt idx="1726">
                  <c:v>17362.699999999997</c:v>
                </c:pt>
                <c:pt idx="1727">
                  <c:v>17097.300000000003</c:v>
                </c:pt>
                <c:pt idx="1728">
                  <c:v>16864</c:v>
                </c:pt>
                <c:pt idx="1729">
                  <c:v>16585.899999999994</c:v>
                </c:pt>
                <c:pt idx="1730">
                  <c:v>16323.100000000006</c:v>
                </c:pt>
                <c:pt idx="1731">
                  <c:v>16073.399999999994</c:v>
                </c:pt>
                <c:pt idx="1732">
                  <c:v>15800.399999999994</c:v>
                </c:pt>
                <c:pt idx="1733">
                  <c:v>15525.600000000006</c:v>
                </c:pt>
                <c:pt idx="1734">
                  <c:v>15239.800000000003</c:v>
                </c:pt>
                <c:pt idx="1735">
                  <c:v>14952.800000000003</c:v>
                </c:pt>
                <c:pt idx="1736">
                  <c:v>14668.399999999994</c:v>
                </c:pt>
                <c:pt idx="1737">
                  <c:v>14376</c:v>
                </c:pt>
                <c:pt idx="1738">
                  <c:v>14075.600000000006</c:v>
                </c:pt>
                <c:pt idx="1739">
                  <c:v>13769.199999999997</c:v>
                </c:pt>
                <c:pt idx="1740">
                  <c:v>13469.199999999997</c:v>
                </c:pt>
                <c:pt idx="1741">
                  <c:v>13146.100000000006</c:v>
                </c:pt>
                <c:pt idx="1742">
                  <c:v>12836.800000000003</c:v>
                </c:pt>
                <c:pt idx="1743">
                  <c:v>12530.199999999997</c:v>
                </c:pt>
                <c:pt idx="1744">
                  <c:v>12205.800000000003</c:v>
                </c:pt>
                <c:pt idx="1745">
                  <c:v>11871.100000000006</c:v>
                </c:pt>
                <c:pt idx="1746">
                  <c:v>11546.300000000003</c:v>
                </c:pt>
                <c:pt idx="1747">
                  <c:v>11221.199999999997</c:v>
                </c:pt>
                <c:pt idx="1748">
                  <c:v>10888.600000000006</c:v>
                </c:pt>
                <c:pt idx="1749">
                  <c:v>10539.5</c:v>
                </c:pt>
                <c:pt idx="1750">
                  <c:v>10207.100000000006</c:v>
                </c:pt>
                <c:pt idx="1751">
                  <c:v>9866.6999999999971</c:v>
                </c:pt>
                <c:pt idx="1752">
                  <c:v>9514</c:v>
                </c:pt>
                <c:pt idx="1753">
                  <c:v>9161.8000000000029</c:v>
                </c:pt>
                <c:pt idx="1754">
                  <c:v>8806.6999999999971</c:v>
                </c:pt>
                <c:pt idx="1755">
                  <c:v>8457.6999999999971</c:v>
                </c:pt>
                <c:pt idx="1756">
                  <c:v>8106.8999999999942</c:v>
                </c:pt>
                <c:pt idx="1757">
                  <c:v>7744.1000000000058</c:v>
                </c:pt>
                <c:pt idx="1758">
                  <c:v>7368.6000000000058</c:v>
                </c:pt>
                <c:pt idx="1759">
                  <c:v>7003.3000000000029</c:v>
                </c:pt>
                <c:pt idx="1760">
                  <c:v>6637.8000000000029</c:v>
                </c:pt>
                <c:pt idx="1761">
                  <c:v>6272.3000000000029</c:v>
                </c:pt>
                <c:pt idx="1762">
                  <c:v>5911.8000000000029</c:v>
                </c:pt>
                <c:pt idx="1763">
                  <c:v>5536.8999999999942</c:v>
                </c:pt>
                <c:pt idx="1764">
                  <c:v>5169</c:v>
                </c:pt>
                <c:pt idx="1765">
                  <c:v>4798.8999999999942</c:v>
                </c:pt>
                <c:pt idx="1766">
                  <c:v>4419.8999999999942</c:v>
                </c:pt>
                <c:pt idx="1767">
                  <c:v>4034.8000000000029</c:v>
                </c:pt>
                <c:pt idx="1768">
                  <c:v>3654</c:v>
                </c:pt>
                <c:pt idx="1769">
                  <c:v>3282.1999999999971</c:v>
                </c:pt>
                <c:pt idx="1770">
                  <c:v>2907.5</c:v>
                </c:pt>
                <c:pt idx="1771">
                  <c:v>2526.3000000000029</c:v>
                </c:pt>
                <c:pt idx="1772">
                  <c:v>2140.1000000000058</c:v>
                </c:pt>
                <c:pt idx="1773">
                  <c:v>1755.1000000000058</c:v>
                </c:pt>
                <c:pt idx="1774">
                  <c:v>1374.8000000000029</c:v>
                </c:pt>
                <c:pt idx="1775">
                  <c:v>998.89999999999418</c:v>
                </c:pt>
                <c:pt idx="1776">
                  <c:v>616.10000000000582</c:v>
                </c:pt>
                <c:pt idx="1777">
                  <c:v>228.80000000000291</c:v>
                </c:pt>
                <c:pt idx="1778">
                  <c:v>-157.30000000000291</c:v>
                </c:pt>
                <c:pt idx="1779">
                  <c:v>-542.10000000000582</c:v>
                </c:pt>
                <c:pt idx="1780">
                  <c:v>-925.39999999999418</c:v>
                </c:pt>
                <c:pt idx="1781">
                  <c:v>-1307.1000000000058</c:v>
                </c:pt>
                <c:pt idx="1782">
                  <c:v>-1686.3000000000029</c:v>
                </c:pt>
                <c:pt idx="1783">
                  <c:v>-2070.1000000000058</c:v>
                </c:pt>
                <c:pt idx="1784">
                  <c:v>-2452.3000000000029</c:v>
                </c:pt>
                <c:pt idx="1785">
                  <c:v>-2833.3999999999942</c:v>
                </c:pt>
                <c:pt idx="1786">
                  <c:v>-3211.6999999999971</c:v>
                </c:pt>
                <c:pt idx="1787">
                  <c:v>-3587.6999999999971</c:v>
                </c:pt>
                <c:pt idx="1788">
                  <c:v>-3977</c:v>
                </c:pt>
                <c:pt idx="1789">
                  <c:v>-4354.3999999999942</c:v>
                </c:pt>
                <c:pt idx="1790">
                  <c:v>-4722.3999999999942</c:v>
                </c:pt>
                <c:pt idx="1791">
                  <c:v>-5104.3000000000029</c:v>
                </c:pt>
                <c:pt idx="1792">
                  <c:v>-5473.8000000000029</c:v>
                </c:pt>
                <c:pt idx="1793">
                  <c:v>-5848.6000000000058</c:v>
                </c:pt>
                <c:pt idx="1794">
                  <c:v>-6214.1999999999971</c:v>
                </c:pt>
                <c:pt idx="1795">
                  <c:v>-6583.8000000000029</c:v>
                </c:pt>
                <c:pt idx="1796">
                  <c:v>-6947.1999999999971</c:v>
                </c:pt>
                <c:pt idx="1797">
                  <c:v>-7309.8999999999942</c:v>
                </c:pt>
                <c:pt idx="1798">
                  <c:v>-7677.8999999999942</c:v>
                </c:pt>
                <c:pt idx="1799">
                  <c:v>-8037.3999999999942</c:v>
                </c:pt>
                <c:pt idx="1800">
                  <c:v>-8393.6999999999971</c:v>
                </c:pt>
                <c:pt idx="1801">
                  <c:v>-8746.1999999999971</c:v>
                </c:pt>
                <c:pt idx="1802">
                  <c:v>-9095.5</c:v>
                </c:pt>
                <c:pt idx="1803">
                  <c:v>-9449.8000000000029</c:v>
                </c:pt>
                <c:pt idx="1804">
                  <c:v>-9797</c:v>
                </c:pt>
                <c:pt idx="1805">
                  <c:v>-10140.699999999997</c:v>
                </c:pt>
                <c:pt idx="1806">
                  <c:v>-10479.899999999994</c:v>
                </c:pt>
                <c:pt idx="1807">
                  <c:v>-10815</c:v>
                </c:pt>
                <c:pt idx="1808">
                  <c:v>-11154.899999999994</c:v>
                </c:pt>
                <c:pt idx="1809">
                  <c:v>-11486.399999999994</c:v>
                </c:pt>
                <c:pt idx="1810">
                  <c:v>-11812.800000000003</c:v>
                </c:pt>
                <c:pt idx="1811">
                  <c:v>-12136.599999999999</c:v>
                </c:pt>
                <c:pt idx="1812">
                  <c:v>-12456.099999999999</c:v>
                </c:pt>
                <c:pt idx="1813">
                  <c:v>-12771.800000000003</c:v>
                </c:pt>
                <c:pt idx="1814">
                  <c:v>-13089</c:v>
                </c:pt>
                <c:pt idx="1815">
                  <c:v>-13400.199999999997</c:v>
                </c:pt>
                <c:pt idx="1816">
                  <c:v>-13707.199999999997</c:v>
                </c:pt>
                <c:pt idx="1817">
                  <c:v>-14008.900000000001</c:v>
                </c:pt>
                <c:pt idx="1818">
                  <c:v>-14307.699999999997</c:v>
                </c:pt>
                <c:pt idx="1819">
                  <c:v>-14602.400000000001</c:v>
                </c:pt>
                <c:pt idx="1820">
                  <c:v>-14890.900000000001</c:v>
                </c:pt>
                <c:pt idx="1821">
                  <c:v>-15175.199999999997</c:v>
                </c:pt>
                <c:pt idx="1822">
                  <c:v>-15459.800000000003</c:v>
                </c:pt>
                <c:pt idx="1823">
                  <c:v>-15738.699999999997</c:v>
                </c:pt>
                <c:pt idx="1824">
                  <c:v>-16008.300000000003</c:v>
                </c:pt>
                <c:pt idx="1825">
                  <c:v>-16276.900000000001</c:v>
                </c:pt>
                <c:pt idx="1826">
                  <c:v>-16541.800000000003</c:v>
                </c:pt>
                <c:pt idx="1827">
                  <c:v>-16798.599999999999</c:v>
                </c:pt>
                <c:pt idx="1828">
                  <c:v>-17053</c:v>
                </c:pt>
                <c:pt idx="1829">
                  <c:v>-17301.099999999999</c:v>
                </c:pt>
                <c:pt idx="1830">
                  <c:v>-17543.099999999999</c:v>
                </c:pt>
                <c:pt idx="1831">
                  <c:v>-17782.400000000001</c:v>
                </c:pt>
                <c:pt idx="1832">
                  <c:v>-18017.599999999999</c:v>
                </c:pt>
                <c:pt idx="1833">
                  <c:v>-18246.5</c:v>
                </c:pt>
                <c:pt idx="1834">
                  <c:v>-18469.599999999999</c:v>
                </c:pt>
                <c:pt idx="1835">
                  <c:v>-18686.599999999999</c:v>
                </c:pt>
                <c:pt idx="1836">
                  <c:v>-18898</c:v>
                </c:pt>
                <c:pt idx="1837">
                  <c:v>-19103.199999999997</c:v>
                </c:pt>
                <c:pt idx="1838">
                  <c:v>-19306.300000000003</c:v>
                </c:pt>
                <c:pt idx="1839">
                  <c:v>-19505</c:v>
                </c:pt>
                <c:pt idx="1840">
                  <c:v>-19694.300000000003</c:v>
                </c:pt>
                <c:pt idx="1841">
                  <c:v>-19877.300000000003</c:v>
                </c:pt>
                <c:pt idx="1842">
                  <c:v>-20056.099999999999</c:v>
                </c:pt>
                <c:pt idx="1843">
                  <c:v>-20228.900000000001</c:v>
                </c:pt>
                <c:pt idx="1844">
                  <c:v>-20395.599999999999</c:v>
                </c:pt>
                <c:pt idx="1845">
                  <c:v>-20556.099999999999</c:v>
                </c:pt>
                <c:pt idx="1846">
                  <c:v>-20711.400000000001</c:v>
                </c:pt>
                <c:pt idx="1847">
                  <c:v>-20863.099999999999</c:v>
                </c:pt>
                <c:pt idx="1848">
                  <c:v>-21007.1</c:v>
                </c:pt>
                <c:pt idx="1849">
                  <c:v>-21141</c:v>
                </c:pt>
                <c:pt idx="1850">
                  <c:v>-21274.300000000003</c:v>
                </c:pt>
                <c:pt idx="1851">
                  <c:v>-21400.699999999997</c:v>
                </c:pt>
                <c:pt idx="1852">
                  <c:v>-21518.199999999997</c:v>
                </c:pt>
                <c:pt idx="1853">
                  <c:v>-21629.4</c:v>
                </c:pt>
                <c:pt idx="1854">
                  <c:v>-21737.699999999997</c:v>
                </c:pt>
                <c:pt idx="1855">
                  <c:v>-21839.699999999997</c:v>
                </c:pt>
                <c:pt idx="1856">
                  <c:v>-21928.6</c:v>
                </c:pt>
                <c:pt idx="1857">
                  <c:v>-22019.5</c:v>
                </c:pt>
                <c:pt idx="1858">
                  <c:v>-22104.9</c:v>
                </c:pt>
                <c:pt idx="1859">
                  <c:v>-22179.300000000003</c:v>
                </c:pt>
                <c:pt idx="1860">
                  <c:v>-22246.6</c:v>
                </c:pt>
                <c:pt idx="1861">
                  <c:v>-22308.300000000003</c:v>
                </c:pt>
                <c:pt idx="1862">
                  <c:v>-22363.9</c:v>
                </c:pt>
                <c:pt idx="1863">
                  <c:v>-22413.199999999997</c:v>
                </c:pt>
                <c:pt idx="1864">
                  <c:v>-22453.699999999997</c:v>
                </c:pt>
                <c:pt idx="1865">
                  <c:v>-22489.800000000003</c:v>
                </c:pt>
                <c:pt idx="1866">
                  <c:v>-22523.699999999997</c:v>
                </c:pt>
                <c:pt idx="1867">
                  <c:v>-22545.599999999999</c:v>
                </c:pt>
                <c:pt idx="1868">
                  <c:v>-22561</c:v>
                </c:pt>
                <c:pt idx="1869">
                  <c:v>-22570.6</c:v>
                </c:pt>
                <c:pt idx="1870">
                  <c:v>-22573.699999999997</c:v>
                </c:pt>
                <c:pt idx="1871">
                  <c:v>-22571.1</c:v>
                </c:pt>
                <c:pt idx="1872">
                  <c:v>-22562.800000000003</c:v>
                </c:pt>
                <c:pt idx="1873">
                  <c:v>-22548.9</c:v>
                </c:pt>
                <c:pt idx="1874">
                  <c:v>-22526.699999999997</c:v>
                </c:pt>
                <c:pt idx="1875">
                  <c:v>-22496.6</c:v>
                </c:pt>
                <c:pt idx="1876">
                  <c:v>-22461.4</c:v>
                </c:pt>
                <c:pt idx="1877">
                  <c:v>-22419.599999999999</c:v>
                </c:pt>
                <c:pt idx="1878">
                  <c:v>-22370.5</c:v>
                </c:pt>
                <c:pt idx="1879">
                  <c:v>-22317.4</c:v>
                </c:pt>
                <c:pt idx="1880">
                  <c:v>-22256.5</c:v>
                </c:pt>
                <c:pt idx="1881">
                  <c:v>-22187.199999999997</c:v>
                </c:pt>
                <c:pt idx="1882">
                  <c:v>-22114.6</c:v>
                </c:pt>
                <c:pt idx="1883">
                  <c:v>-22031.599999999999</c:v>
                </c:pt>
                <c:pt idx="1884">
                  <c:v>-21943.699999999997</c:v>
                </c:pt>
                <c:pt idx="1885">
                  <c:v>-21847.800000000003</c:v>
                </c:pt>
                <c:pt idx="1886">
                  <c:v>-21754.300000000003</c:v>
                </c:pt>
                <c:pt idx="1887">
                  <c:v>-21652.800000000003</c:v>
                </c:pt>
                <c:pt idx="1888">
                  <c:v>-21533.9</c:v>
                </c:pt>
                <c:pt idx="1889">
                  <c:v>-21416.6</c:v>
                </c:pt>
                <c:pt idx="1890">
                  <c:v>-21291.300000000003</c:v>
                </c:pt>
                <c:pt idx="1891">
                  <c:v>-21168.800000000003</c:v>
                </c:pt>
                <c:pt idx="1892">
                  <c:v>-21036</c:v>
                </c:pt>
                <c:pt idx="1893">
                  <c:v>-20892.5</c:v>
                </c:pt>
                <c:pt idx="1894">
                  <c:v>-20745</c:v>
                </c:pt>
                <c:pt idx="1895">
                  <c:v>-20581</c:v>
                </c:pt>
                <c:pt idx="1896">
                  <c:v>-20426.199999999997</c:v>
                </c:pt>
                <c:pt idx="1897">
                  <c:v>-20258.400000000001</c:v>
                </c:pt>
                <c:pt idx="1898">
                  <c:v>-20092.5</c:v>
                </c:pt>
                <c:pt idx="1899">
                  <c:v>-19910.800000000003</c:v>
                </c:pt>
                <c:pt idx="1900">
                  <c:v>-19727.599999999999</c:v>
                </c:pt>
                <c:pt idx="1901">
                  <c:v>-19538.900000000001</c:v>
                </c:pt>
                <c:pt idx="1902">
                  <c:v>-19346.699999999997</c:v>
                </c:pt>
                <c:pt idx="1903">
                  <c:v>-19145.5</c:v>
                </c:pt>
                <c:pt idx="1904">
                  <c:v>-18932.800000000003</c:v>
                </c:pt>
                <c:pt idx="1905">
                  <c:v>-18725.900000000001</c:v>
                </c:pt>
                <c:pt idx="1906">
                  <c:v>-18509.900000000001</c:v>
                </c:pt>
                <c:pt idx="1907">
                  <c:v>-18291.300000000003</c:v>
                </c:pt>
                <c:pt idx="1908">
                  <c:v>-18054.400000000001</c:v>
                </c:pt>
                <c:pt idx="1909">
                  <c:v>-17822.300000000003</c:v>
                </c:pt>
                <c:pt idx="1910">
                  <c:v>-17591.300000000003</c:v>
                </c:pt>
                <c:pt idx="1911">
                  <c:v>-17343</c:v>
                </c:pt>
                <c:pt idx="1912">
                  <c:v>-17095.300000000003</c:v>
                </c:pt>
                <c:pt idx="1913">
                  <c:v>-16832.599999999999</c:v>
                </c:pt>
                <c:pt idx="1914">
                  <c:v>-16592.599999999999</c:v>
                </c:pt>
                <c:pt idx="1915">
                  <c:v>-16316.199999999997</c:v>
                </c:pt>
                <c:pt idx="1916">
                  <c:v>-16062.300000000003</c:v>
                </c:pt>
                <c:pt idx="1917">
                  <c:v>-15797.699999999997</c:v>
                </c:pt>
                <c:pt idx="1918">
                  <c:v>-15517.099999999999</c:v>
                </c:pt>
                <c:pt idx="1919">
                  <c:v>-15235</c:v>
                </c:pt>
                <c:pt idx="1920">
                  <c:v>-14951.300000000003</c:v>
                </c:pt>
                <c:pt idx="1921">
                  <c:v>-14662.300000000003</c:v>
                </c:pt>
                <c:pt idx="1922">
                  <c:v>-14372.099999999999</c:v>
                </c:pt>
                <c:pt idx="1923">
                  <c:v>-14050</c:v>
                </c:pt>
                <c:pt idx="1924">
                  <c:v>-13745.5</c:v>
                </c:pt>
                <c:pt idx="1925">
                  <c:v>-13439.300000000003</c:v>
                </c:pt>
                <c:pt idx="1926">
                  <c:v>-13130.900000000001</c:v>
                </c:pt>
                <c:pt idx="1927">
                  <c:v>-12820.5</c:v>
                </c:pt>
                <c:pt idx="1928">
                  <c:v>-12520.199999999997</c:v>
                </c:pt>
                <c:pt idx="1929">
                  <c:v>-12209.400000000001</c:v>
                </c:pt>
                <c:pt idx="1930">
                  <c:v>-11866</c:v>
                </c:pt>
                <c:pt idx="1931">
                  <c:v>-11549.199999999997</c:v>
                </c:pt>
                <c:pt idx="1932">
                  <c:v>-11221.600000000006</c:v>
                </c:pt>
                <c:pt idx="1933">
                  <c:v>-10891</c:v>
                </c:pt>
                <c:pt idx="1934">
                  <c:v>-10554.899999999994</c:v>
                </c:pt>
                <c:pt idx="1935">
                  <c:v>-10205.699999999997</c:v>
                </c:pt>
                <c:pt idx="1936">
                  <c:v>-9860</c:v>
                </c:pt>
                <c:pt idx="1937">
                  <c:v>-9508.3000000000029</c:v>
                </c:pt>
                <c:pt idx="1938">
                  <c:v>-9164.1999999999971</c:v>
                </c:pt>
                <c:pt idx="1939">
                  <c:v>-8824.6999999999971</c:v>
                </c:pt>
                <c:pt idx="1940">
                  <c:v>-8464.5</c:v>
                </c:pt>
                <c:pt idx="1941">
                  <c:v>-8106</c:v>
                </c:pt>
                <c:pt idx="1942">
                  <c:v>-7750.3000000000029</c:v>
                </c:pt>
                <c:pt idx="1943">
                  <c:v>-7389.6000000000058</c:v>
                </c:pt>
                <c:pt idx="1944">
                  <c:v>-7013.8000000000029</c:v>
                </c:pt>
                <c:pt idx="1945">
                  <c:v>-6648.3999999999942</c:v>
                </c:pt>
                <c:pt idx="1946">
                  <c:v>-6283</c:v>
                </c:pt>
                <c:pt idx="1947">
                  <c:v>-5917.6999999999971</c:v>
                </c:pt>
                <c:pt idx="1948">
                  <c:v>-5559.3999999999942</c:v>
                </c:pt>
                <c:pt idx="1949">
                  <c:v>-5181.6999999999971</c:v>
                </c:pt>
                <c:pt idx="1950">
                  <c:v>-4802.8000000000029</c:v>
                </c:pt>
                <c:pt idx="1951">
                  <c:v>-4429.6000000000058</c:v>
                </c:pt>
                <c:pt idx="1952">
                  <c:v>-4056.6999999999971</c:v>
                </c:pt>
                <c:pt idx="1953">
                  <c:v>-3680.3999999999942</c:v>
                </c:pt>
                <c:pt idx="1954">
                  <c:v>-3299.8999999999942</c:v>
                </c:pt>
                <c:pt idx="1955">
                  <c:v>-2916.6999999999971</c:v>
                </c:pt>
                <c:pt idx="1956">
                  <c:v>-2544.8999999999942</c:v>
                </c:pt>
                <c:pt idx="1957">
                  <c:v>-2164.6000000000058</c:v>
                </c:pt>
                <c:pt idx="1958">
                  <c:v>-1770.8999999999942</c:v>
                </c:pt>
                <c:pt idx="1959">
                  <c:v>-1390.3999999999942</c:v>
                </c:pt>
                <c:pt idx="1960">
                  <c:v>-1014.8999999999942</c:v>
                </c:pt>
                <c:pt idx="1961">
                  <c:v>-633.69999999999709</c:v>
                </c:pt>
                <c:pt idx="1962">
                  <c:v>-237.80000000000291</c:v>
                </c:pt>
                <c:pt idx="1963">
                  <c:v>148.5</c:v>
                </c:pt>
                <c:pt idx="1964">
                  <c:v>516.80000000000291</c:v>
                </c:pt>
                <c:pt idx="1965">
                  <c:v>899.10000000000582</c:v>
                </c:pt>
                <c:pt idx="1966">
                  <c:v>1289</c:v>
                </c:pt>
                <c:pt idx="1967">
                  <c:v>1669.6999999999971</c:v>
                </c:pt>
                <c:pt idx="1968">
                  <c:v>2052.8999999999942</c:v>
                </c:pt>
                <c:pt idx="1969">
                  <c:v>2445</c:v>
                </c:pt>
                <c:pt idx="1970">
                  <c:v>2818.5</c:v>
                </c:pt>
                <c:pt idx="1971">
                  <c:v>3194.6000000000058</c:v>
                </c:pt>
                <c:pt idx="1972">
                  <c:v>3578.3999999999942</c:v>
                </c:pt>
                <c:pt idx="1973">
                  <c:v>3954.6999999999971</c:v>
                </c:pt>
                <c:pt idx="1974">
                  <c:v>4331.6999999999971</c:v>
                </c:pt>
                <c:pt idx="1975">
                  <c:v>4713.8999999999942</c:v>
                </c:pt>
                <c:pt idx="1976">
                  <c:v>5087.3000000000029</c:v>
                </c:pt>
                <c:pt idx="1977">
                  <c:v>5457.3000000000029</c:v>
                </c:pt>
                <c:pt idx="1978">
                  <c:v>5827.5</c:v>
                </c:pt>
                <c:pt idx="1979">
                  <c:v>6192.1000000000058</c:v>
                </c:pt>
                <c:pt idx="1980">
                  <c:v>6562.8000000000029</c:v>
                </c:pt>
                <c:pt idx="1981">
                  <c:v>6933.1999999999971</c:v>
                </c:pt>
                <c:pt idx="1982">
                  <c:v>7301</c:v>
                </c:pt>
                <c:pt idx="1983">
                  <c:v>7660.5</c:v>
                </c:pt>
                <c:pt idx="1984">
                  <c:v>8016.1000000000058</c:v>
                </c:pt>
                <c:pt idx="1985">
                  <c:v>8376.8999999999942</c:v>
                </c:pt>
                <c:pt idx="1986">
                  <c:v>8728.6000000000058</c:v>
                </c:pt>
                <c:pt idx="1987">
                  <c:v>9079</c:v>
                </c:pt>
                <c:pt idx="1988">
                  <c:v>9444.1000000000058</c:v>
                </c:pt>
                <c:pt idx="1989">
                  <c:v>9778.8000000000029</c:v>
                </c:pt>
                <c:pt idx="1990">
                  <c:v>10121.5</c:v>
                </c:pt>
                <c:pt idx="1991">
                  <c:v>10465.300000000003</c:v>
                </c:pt>
                <c:pt idx="1992">
                  <c:v>10800.899999999994</c:v>
                </c:pt>
                <c:pt idx="1993">
                  <c:v>11136.199999999997</c:v>
                </c:pt>
                <c:pt idx="1994">
                  <c:v>11468.300000000003</c:v>
                </c:pt>
                <c:pt idx="1995">
                  <c:v>11797.100000000006</c:v>
                </c:pt>
                <c:pt idx="1996">
                  <c:v>12135.800000000003</c:v>
                </c:pt>
                <c:pt idx="1997">
                  <c:v>12447</c:v>
                </c:pt>
                <c:pt idx="1998">
                  <c:v>12761.199999999997</c:v>
                </c:pt>
                <c:pt idx="1999">
                  <c:v>13085.600000000006</c:v>
                </c:pt>
                <c:pt idx="2000">
                  <c:v>13395.899999999994</c:v>
                </c:pt>
                <c:pt idx="2001">
                  <c:v>13705.199999999997</c:v>
                </c:pt>
                <c:pt idx="2002">
                  <c:v>13997.699999999997</c:v>
                </c:pt>
                <c:pt idx="2003">
                  <c:v>14301.899999999994</c:v>
                </c:pt>
                <c:pt idx="2004">
                  <c:v>14604.899999999994</c:v>
                </c:pt>
                <c:pt idx="2005">
                  <c:v>14886.300000000003</c:v>
                </c:pt>
                <c:pt idx="2006">
                  <c:v>15172.800000000003</c:v>
                </c:pt>
                <c:pt idx="2007">
                  <c:v>15451.800000000003</c:v>
                </c:pt>
                <c:pt idx="2008">
                  <c:v>15741</c:v>
                </c:pt>
                <c:pt idx="2009">
                  <c:v>16010.800000000003</c:v>
                </c:pt>
                <c:pt idx="2010">
                  <c:v>16271.800000000003</c:v>
                </c:pt>
                <c:pt idx="2011">
                  <c:v>16540.300000000003</c:v>
                </c:pt>
                <c:pt idx="2012">
                  <c:v>16802</c:v>
                </c:pt>
                <c:pt idx="2013">
                  <c:v>17056.300000000003</c:v>
                </c:pt>
                <c:pt idx="2014">
                  <c:v>17304.300000000003</c:v>
                </c:pt>
                <c:pt idx="2015">
                  <c:v>17546.100000000006</c:v>
                </c:pt>
                <c:pt idx="2016">
                  <c:v>17786.699999999997</c:v>
                </c:pt>
                <c:pt idx="2017">
                  <c:v>18026.199999999997</c:v>
                </c:pt>
                <c:pt idx="2018">
                  <c:v>18255.600000000006</c:v>
                </c:pt>
                <c:pt idx="2019">
                  <c:v>18474.899999999994</c:v>
                </c:pt>
                <c:pt idx="2020">
                  <c:v>18691.699999999997</c:v>
                </c:pt>
                <c:pt idx="2021">
                  <c:v>18907.5</c:v>
                </c:pt>
                <c:pt idx="2022">
                  <c:v>19114.600000000006</c:v>
                </c:pt>
                <c:pt idx="2023">
                  <c:v>19312.800000000003</c:v>
                </c:pt>
                <c:pt idx="2024">
                  <c:v>19513.899999999994</c:v>
                </c:pt>
                <c:pt idx="2025">
                  <c:v>19712</c:v>
                </c:pt>
                <c:pt idx="2026">
                  <c:v>19896.399999999994</c:v>
                </c:pt>
                <c:pt idx="2027">
                  <c:v>20069.899999999994</c:v>
                </c:pt>
                <c:pt idx="2028">
                  <c:v>20244.399999999994</c:v>
                </c:pt>
                <c:pt idx="2029">
                  <c:v>20412.100000000006</c:v>
                </c:pt>
                <c:pt idx="2030">
                  <c:v>20574.100000000006</c:v>
                </c:pt>
                <c:pt idx="2031">
                  <c:v>20729.800000000003</c:v>
                </c:pt>
                <c:pt idx="2032">
                  <c:v>20879.800000000003</c:v>
                </c:pt>
                <c:pt idx="2033">
                  <c:v>21031.199999999997</c:v>
                </c:pt>
                <c:pt idx="2034">
                  <c:v>21160.300000000003</c:v>
                </c:pt>
                <c:pt idx="2035">
                  <c:v>21300.5</c:v>
                </c:pt>
                <c:pt idx="2036">
                  <c:v>21427.800000000003</c:v>
                </c:pt>
                <c:pt idx="2037">
                  <c:v>21546.399999999994</c:v>
                </c:pt>
                <c:pt idx="2038">
                  <c:v>21660.899999999994</c:v>
                </c:pt>
                <c:pt idx="2039">
                  <c:v>21765.100000000006</c:v>
                </c:pt>
                <c:pt idx="2040">
                  <c:v>21874.600000000006</c:v>
                </c:pt>
                <c:pt idx="2041">
                  <c:v>21961.100000000006</c:v>
                </c:pt>
                <c:pt idx="2042">
                  <c:v>22054.600000000006</c:v>
                </c:pt>
                <c:pt idx="2043">
                  <c:v>22139.100000000006</c:v>
                </c:pt>
                <c:pt idx="2044">
                  <c:v>22213.300000000003</c:v>
                </c:pt>
                <c:pt idx="2045">
                  <c:v>22283.399999999994</c:v>
                </c:pt>
                <c:pt idx="2046">
                  <c:v>22345.800000000003</c:v>
                </c:pt>
                <c:pt idx="2047">
                  <c:v>22403.399999999994</c:v>
                </c:pt>
                <c:pt idx="2048">
                  <c:v>22446.800000000003</c:v>
                </c:pt>
                <c:pt idx="2049">
                  <c:v>22488.100000000006</c:v>
                </c:pt>
                <c:pt idx="2050">
                  <c:v>22531.300000000003</c:v>
                </c:pt>
                <c:pt idx="2051">
                  <c:v>22569.300000000003</c:v>
                </c:pt>
                <c:pt idx="2052">
                  <c:v>22589.300000000003</c:v>
                </c:pt>
                <c:pt idx="2053">
                  <c:v>22605.600000000006</c:v>
                </c:pt>
                <c:pt idx="2054">
                  <c:v>22616.699999999997</c:v>
                </c:pt>
                <c:pt idx="2055">
                  <c:v>22624.399999999994</c:v>
                </c:pt>
                <c:pt idx="2056">
                  <c:v>22614.800000000003</c:v>
                </c:pt>
                <c:pt idx="2057">
                  <c:v>22608.899999999994</c:v>
                </c:pt>
                <c:pt idx="2058">
                  <c:v>22595.699999999997</c:v>
                </c:pt>
                <c:pt idx="2059">
                  <c:v>22581</c:v>
                </c:pt>
                <c:pt idx="2060">
                  <c:v>22551.100000000006</c:v>
                </c:pt>
                <c:pt idx="2061">
                  <c:v>22515.600000000006</c:v>
                </c:pt>
                <c:pt idx="2062">
                  <c:v>22473.899999999994</c:v>
                </c:pt>
                <c:pt idx="2063">
                  <c:v>22430.399999999994</c:v>
                </c:pt>
                <c:pt idx="2064">
                  <c:v>22381</c:v>
                </c:pt>
                <c:pt idx="2065">
                  <c:v>22316.800000000003</c:v>
                </c:pt>
                <c:pt idx="2066">
                  <c:v>22246.300000000003</c:v>
                </c:pt>
                <c:pt idx="2067">
                  <c:v>22176.899999999994</c:v>
                </c:pt>
                <c:pt idx="2068">
                  <c:v>22107.5</c:v>
                </c:pt>
                <c:pt idx="2069">
                  <c:v>22003.899999999994</c:v>
                </c:pt>
                <c:pt idx="2070">
                  <c:v>21915.100000000006</c:v>
                </c:pt>
                <c:pt idx="2071">
                  <c:v>21825</c:v>
                </c:pt>
                <c:pt idx="2072">
                  <c:v>21731.100000000006</c:v>
                </c:pt>
                <c:pt idx="2073">
                  <c:v>21610.600000000006</c:v>
                </c:pt>
                <c:pt idx="2074">
                  <c:v>21478.899999999994</c:v>
                </c:pt>
                <c:pt idx="2075">
                  <c:v>21357.199999999997</c:v>
                </c:pt>
                <c:pt idx="2076">
                  <c:v>21231.100000000006</c:v>
                </c:pt>
                <c:pt idx="2077">
                  <c:v>21109.699999999997</c:v>
                </c:pt>
                <c:pt idx="2078">
                  <c:v>20964.800000000003</c:v>
                </c:pt>
                <c:pt idx="2079">
                  <c:v>20815.100000000006</c:v>
                </c:pt>
                <c:pt idx="2080">
                  <c:v>20670.300000000003</c:v>
                </c:pt>
                <c:pt idx="2081">
                  <c:v>20508.5</c:v>
                </c:pt>
                <c:pt idx="2082">
                  <c:v>20345.199999999997</c:v>
                </c:pt>
                <c:pt idx="2083">
                  <c:v>20170.899999999994</c:v>
                </c:pt>
                <c:pt idx="2084">
                  <c:v>19997.300000000003</c:v>
                </c:pt>
                <c:pt idx="2085">
                  <c:v>19816.300000000003</c:v>
                </c:pt>
                <c:pt idx="2086">
                  <c:v>19621.5</c:v>
                </c:pt>
                <c:pt idx="2087">
                  <c:v>19431.899999999994</c:v>
                </c:pt>
                <c:pt idx="2088">
                  <c:v>19236.199999999997</c:v>
                </c:pt>
                <c:pt idx="2089">
                  <c:v>19027.199999999997</c:v>
                </c:pt>
                <c:pt idx="2090">
                  <c:v>18801.899999999994</c:v>
                </c:pt>
                <c:pt idx="2091">
                  <c:v>18604.899999999994</c:v>
                </c:pt>
                <c:pt idx="2092">
                  <c:v>18373.600000000006</c:v>
                </c:pt>
                <c:pt idx="2093">
                  <c:v>18150.800000000003</c:v>
                </c:pt>
                <c:pt idx="2094">
                  <c:v>17925.199999999997</c:v>
                </c:pt>
                <c:pt idx="2095">
                  <c:v>17693.199999999997</c:v>
                </c:pt>
                <c:pt idx="2096">
                  <c:v>17447.100000000006</c:v>
                </c:pt>
                <c:pt idx="2097">
                  <c:v>17198.699999999997</c:v>
                </c:pt>
                <c:pt idx="2098">
                  <c:v>16950.699999999997</c:v>
                </c:pt>
                <c:pt idx="2099">
                  <c:v>16672.699999999997</c:v>
                </c:pt>
                <c:pt idx="2100">
                  <c:v>16411.100000000006</c:v>
                </c:pt>
                <c:pt idx="2101">
                  <c:v>16162.800000000003</c:v>
                </c:pt>
                <c:pt idx="2102">
                  <c:v>15892.399999999994</c:v>
                </c:pt>
                <c:pt idx="2103">
                  <c:v>15621.5</c:v>
                </c:pt>
                <c:pt idx="2104">
                  <c:v>15340.5</c:v>
                </c:pt>
                <c:pt idx="2105">
                  <c:v>15047.399999999994</c:v>
                </c:pt>
                <c:pt idx="2106">
                  <c:v>14746.300000000003</c:v>
                </c:pt>
                <c:pt idx="2107">
                  <c:v>14478.899999999994</c:v>
                </c:pt>
                <c:pt idx="2108">
                  <c:v>14169.100000000006</c:v>
                </c:pt>
                <c:pt idx="2109">
                  <c:v>13883.899999999994</c:v>
                </c:pt>
                <c:pt idx="2110">
                  <c:v>13580.899999999994</c:v>
                </c:pt>
                <c:pt idx="2111">
                  <c:v>13254.600000000006</c:v>
                </c:pt>
                <c:pt idx="2112">
                  <c:v>12944</c:v>
                </c:pt>
                <c:pt idx="2113">
                  <c:v>12639.100000000006</c:v>
                </c:pt>
                <c:pt idx="2114">
                  <c:v>12320.600000000006</c:v>
                </c:pt>
                <c:pt idx="2115">
                  <c:v>11987.300000000003</c:v>
                </c:pt>
                <c:pt idx="2116">
                  <c:v>11660.300000000003</c:v>
                </c:pt>
                <c:pt idx="2117">
                  <c:v>11337.699999999997</c:v>
                </c:pt>
                <c:pt idx="2118">
                  <c:v>11008.300000000003</c:v>
                </c:pt>
                <c:pt idx="2119">
                  <c:v>10660.399999999994</c:v>
                </c:pt>
                <c:pt idx="2120">
                  <c:v>10324.399999999994</c:v>
                </c:pt>
                <c:pt idx="2121">
                  <c:v>9986.8000000000029</c:v>
                </c:pt>
                <c:pt idx="2122">
                  <c:v>9637.6000000000058</c:v>
                </c:pt>
                <c:pt idx="2123">
                  <c:v>9285.5</c:v>
                </c:pt>
                <c:pt idx="2124">
                  <c:v>8930.3000000000029</c:v>
                </c:pt>
                <c:pt idx="2125">
                  <c:v>8582.5</c:v>
                </c:pt>
                <c:pt idx="2126">
                  <c:v>8232.3999999999942</c:v>
                </c:pt>
                <c:pt idx="2127">
                  <c:v>7874</c:v>
                </c:pt>
                <c:pt idx="2128">
                  <c:v>7498.8999999999942</c:v>
                </c:pt>
                <c:pt idx="2129">
                  <c:v>7133.8999999999942</c:v>
                </c:pt>
                <c:pt idx="2130">
                  <c:v>6768.6999999999971</c:v>
                </c:pt>
                <c:pt idx="2131">
                  <c:v>6403.3000000000029</c:v>
                </c:pt>
                <c:pt idx="2132">
                  <c:v>6046.1000000000058</c:v>
                </c:pt>
                <c:pt idx="2133">
                  <c:v>5671.6999999999971</c:v>
                </c:pt>
                <c:pt idx="2134">
                  <c:v>5300.3999999999942</c:v>
                </c:pt>
                <c:pt idx="2135">
                  <c:v>4933.3999999999942</c:v>
                </c:pt>
                <c:pt idx="2136">
                  <c:v>4558.6000000000058</c:v>
                </c:pt>
                <c:pt idx="2137">
                  <c:v>4172.8999999999942</c:v>
                </c:pt>
                <c:pt idx="2138">
                  <c:v>3792</c:v>
                </c:pt>
                <c:pt idx="2139">
                  <c:v>3415</c:v>
                </c:pt>
                <c:pt idx="2140">
                  <c:v>3046.1999999999971</c:v>
                </c:pt>
                <c:pt idx="2141">
                  <c:v>2667.5</c:v>
                </c:pt>
                <c:pt idx="2142">
                  <c:v>2281.5</c:v>
                </c:pt>
                <c:pt idx="2143">
                  <c:v>1896</c:v>
                </c:pt>
                <c:pt idx="2144">
                  <c:v>1511.6000000000058</c:v>
                </c:pt>
                <c:pt idx="2145">
                  <c:v>1136.6000000000058</c:v>
                </c:pt>
                <c:pt idx="2146">
                  <c:v>757.10000000000582</c:v>
                </c:pt>
                <c:pt idx="2147">
                  <c:v>369.69999999999709</c:v>
                </c:pt>
                <c:pt idx="2148">
                  <c:v>-16.399999999994179</c:v>
                </c:pt>
                <c:pt idx="2149">
                  <c:v>-401.89999999999418</c:v>
                </c:pt>
                <c:pt idx="2150">
                  <c:v>-785.69999999999709</c:v>
                </c:pt>
                <c:pt idx="2151">
                  <c:v>-1168.1000000000058</c:v>
                </c:pt>
                <c:pt idx="2152">
                  <c:v>-1547.3000000000029</c:v>
                </c:pt>
                <c:pt idx="2153">
                  <c:v>-1929.1999999999971</c:v>
                </c:pt>
                <c:pt idx="2154">
                  <c:v>-2313</c:v>
                </c:pt>
                <c:pt idx="2155">
                  <c:v>-2694.8999999999942</c:v>
                </c:pt>
                <c:pt idx="2156">
                  <c:v>-3074</c:v>
                </c:pt>
                <c:pt idx="2157">
                  <c:v>-3449.8999999999942</c:v>
                </c:pt>
                <c:pt idx="2158">
                  <c:v>-3832.3999999999942</c:v>
                </c:pt>
                <c:pt idx="2159">
                  <c:v>-4215.1000000000058</c:v>
                </c:pt>
                <c:pt idx="2160">
                  <c:v>-4586.8999999999942</c:v>
                </c:pt>
                <c:pt idx="2161">
                  <c:v>-4957.5</c:v>
                </c:pt>
                <c:pt idx="2162">
                  <c:v>-5338.3999999999942</c:v>
                </c:pt>
                <c:pt idx="2163">
                  <c:v>-5710.1000000000058</c:v>
                </c:pt>
                <c:pt idx="2164">
                  <c:v>-6079.6999999999971</c:v>
                </c:pt>
                <c:pt idx="2165">
                  <c:v>-6445.1000000000058</c:v>
                </c:pt>
                <c:pt idx="2166">
                  <c:v>-6816</c:v>
                </c:pt>
                <c:pt idx="2167">
                  <c:v>-7178.6000000000058</c:v>
                </c:pt>
                <c:pt idx="2168">
                  <c:v>-7536</c:v>
                </c:pt>
                <c:pt idx="2169">
                  <c:v>-7898.8000000000029</c:v>
                </c:pt>
                <c:pt idx="2170">
                  <c:v>-8256</c:v>
                </c:pt>
                <c:pt idx="2171">
                  <c:v>-8609.8999999999942</c:v>
                </c:pt>
                <c:pt idx="2172">
                  <c:v>-8961.1000000000058</c:v>
                </c:pt>
                <c:pt idx="2173">
                  <c:v>-9314</c:v>
                </c:pt>
                <c:pt idx="2174">
                  <c:v>-9662.3000000000029</c:v>
                </c:pt>
                <c:pt idx="2175">
                  <c:v>-10007.399999999994</c:v>
                </c:pt>
                <c:pt idx="2176">
                  <c:v>-10346.899999999994</c:v>
                </c:pt>
                <c:pt idx="2177">
                  <c:v>-10683.600000000006</c:v>
                </c:pt>
                <c:pt idx="2178">
                  <c:v>-11024.399999999994</c:v>
                </c:pt>
                <c:pt idx="2179">
                  <c:v>-11359.600000000006</c:v>
                </c:pt>
                <c:pt idx="2180">
                  <c:v>-11689.800000000003</c:v>
                </c:pt>
                <c:pt idx="2181">
                  <c:v>-12012.900000000001</c:v>
                </c:pt>
                <c:pt idx="2182">
                  <c:v>-12333.5</c:v>
                </c:pt>
                <c:pt idx="2183">
                  <c:v>-12651.5</c:v>
                </c:pt>
                <c:pt idx="2184">
                  <c:v>-12971.099999999999</c:v>
                </c:pt>
                <c:pt idx="2185">
                  <c:v>-13283.900000000001</c:v>
                </c:pt>
                <c:pt idx="2186">
                  <c:v>-13592.099999999999</c:v>
                </c:pt>
                <c:pt idx="2187">
                  <c:v>-13895.5</c:v>
                </c:pt>
                <c:pt idx="2188">
                  <c:v>-14194.900000000001</c:v>
                </c:pt>
                <c:pt idx="2189">
                  <c:v>-14492.699999999997</c:v>
                </c:pt>
                <c:pt idx="2190">
                  <c:v>-14783.5</c:v>
                </c:pt>
                <c:pt idx="2191">
                  <c:v>-15067.599999999999</c:v>
                </c:pt>
                <c:pt idx="2192">
                  <c:v>-15351.5</c:v>
                </c:pt>
                <c:pt idx="2193">
                  <c:v>-15631.5</c:v>
                </c:pt>
                <c:pt idx="2194">
                  <c:v>-15904.300000000003</c:v>
                </c:pt>
                <c:pt idx="2195">
                  <c:v>-16173.099999999999</c:v>
                </c:pt>
                <c:pt idx="2196">
                  <c:v>-16439.699999999997</c:v>
                </c:pt>
                <c:pt idx="2197">
                  <c:v>-16699.099999999999</c:v>
                </c:pt>
                <c:pt idx="2198">
                  <c:v>-16953.900000000001</c:v>
                </c:pt>
                <c:pt idx="2199">
                  <c:v>-17204.5</c:v>
                </c:pt>
                <c:pt idx="2200">
                  <c:v>-17448.5</c:v>
                </c:pt>
                <c:pt idx="2201">
                  <c:v>-17688.300000000003</c:v>
                </c:pt>
                <c:pt idx="2202">
                  <c:v>-17925.300000000003</c:v>
                </c:pt>
                <c:pt idx="2203">
                  <c:v>-18156.5</c:v>
                </c:pt>
                <c:pt idx="2204">
                  <c:v>-18381.699999999997</c:v>
                </c:pt>
                <c:pt idx="2205">
                  <c:v>-18600.800000000003</c:v>
                </c:pt>
                <c:pt idx="2206">
                  <c:v>-18814.199999999997</c:v>
                </c:pt>
                <c:pt idx="2207">
                  <c:v>-19021.699999999997</c:v>
                </c:pt>
                <c:pt idx="2208">
                  <c:v>-19224.199999999997</c:v>
                </c:pt>
                <c:pt idx="2209">
                  <c:v>-19426.199999999997</c:v>
                </c:pt>
                <c:pt idx="2210">
                  <c:v>-19619</c:v>
                </c:pt>
                <c:pt idx="2211">
                  <c:v>-19803</c:v>
                </c:pt>
                <c:pt idx="2212">
                  <c:v>-19983.900000000001</c:v>
                </c:pt>
                <c:pt idx="2213">
                  <c:v>-20158.900000000001</c:v>
                </c:pt>
                <c:pt idx="2214">
                  <c:v>-20329</c:v>
                </c:pt>
                <c:pt idx="2215">
                  <c:v>-20493.199999999997</c:v>
                </c:pt>
                <c:pt idx="2216">
                  <c:v>-20650.300000000003</c:v>
                </c:pt>
                <c:pt idx="2217">
                  <c:v>-20804.099999999999</c:v>
                </c:pt>
                <c:pt idx="2218">
                  <c:v>-20952.300000000003</c:v>
                </c:pt>
                <c:pt idx="2219">
                  <c:v>-21088</c:v>
                </c:pt>
                <c:pt idx="2220">
                  <c:v>-21222.199999999997</c:v>
                </c:pt>
                <c:pt idx="2221">
                  <c:v>-21352.1</c:v>
                </c:pt>
                <c:pt idx="2222">
                  <c:v>-21472.199999999997</c:v>
                </c:pt>
                <c:pt idx="2223">
                  <c:v>-21586</c:v>
                </c:pt>
                <c:pt idx="2224">
                  <c:v>-21695.300000000003</c:v>
                </c:pt>
                <c:pt idx="2225">
                  <c:v>-21800.300000000003</c:v>
                </c:pt>
                <c:pt idx="2226">
                  <c:v>-21893.5</c:v>
                </c:pt>
                <c:pt idx="2227">
                  <c:v>-21983.199999999997</c:v>
                </c:pt>
                <c:pt idx="2228">
                  <c:v>-22069.300000000003</c:v>
                </c:pt>
                <c:pt idx="2229">
                  <c:v>-22147</c:v>
                </c:pt>
                <c:pt idx="2230">
                  <c:v>-22216.6</c:v>
                </c:pt>
                <c:pt idx="2231">
                  <c:v>-22280.5</c:v>
                </c:pt>
                <c:pt idx="2232">
                  <c:v>-22338.300000000003</c:v>
                </c:pt>
                <c:pt idx="2233">
                  <c:v>-22390</c:v>
                </c:pt>
                <c:pt idx="2234">
                  <c:v>-22434</c:v>
                </c:pt>
                <c:pt idx="2235">
                  <c:v>-22471.199999999997</c:v>
                </c:pt>
                <c:pt idx="2236">
                  <c:v>-22505.800000000003</c:v>
                </c:pt>
                <c:pt idx="2237">
                  <c:v>-22534</c:v>
                </c:pt>
                <c:pt idx="2238">
                  <c:v>-22550.300000000003</c:v>
                </c:pt>
                <c:pt idx="2239">
                  <c:v>-22562</c:v>
                </c:pt>
                <c:pt idx="2240">
                  <c:v>-22567.5</c:v>
                </c:pt>
                <c:pt idx="2241">
                  <c:v>-22567</c:v>
                </c:pt>
                <c:pt idx="2242">
                  <c:v>-22560.699999999997</c:v>
                </c:pt>
                <c:pt idx="2243">
                  <c:v>-22549</c:v>
                </c:pt>
                <c:pt idx="2244">
                  <c:v>-22530.6</c:v>
                </c:pt>
                <c:pt idx="2245">
                  <c:v>-22502.699999999997</c:v>
                </c:pt>
                <c:pt idx="2246">
                  <c:v>-22469.1</c:v>
                </c:pt>
                <c:pt idx="2247">
                  <c:v>-22431</c:v>
                </c:pt>
                <c:pt idx="2248">
                  <c:v>-22383.199999999997</c:v>
                </c:pt>
                <c:pt idx="2249">
                  <c:v>-22334</c:v>
                </c:pt>
                <c:pt idx="2250">
                  <c:v>-22278.9</c:v>
                </c:pt>
                <c:pt idx="2251">
                  <c:v>-22210.1</c:v>
                </c:pt>
                <c:pt idx="2252">
                  <c:v>-22139.599999999999</c:v>
                </c:pt>
                <c:pt idx="2253">
                  <c:v>-22059.699999999997</c:v>
                </c:pt>
                <c:pt idx="2254">
                  <c:v>-21975.300000000003</c:v>
                </c:pt>
                <c:pt idx="2255">
                  <c:v>-21885.599999999999</c:v>
                </c:pt>
                <c:pt idx="2256">
                  <c:v>-21791.199999999997</c:v>
                </c:pt>
                <c:pt idx="2257">
                  <c:v>-21688.400000000001</c:v>
                </c:pt>
                <c:pt idx="2258">
                  <c:v>-21574.300000000003</c:v>
                </c:pt>
                <c:pt idx="2259">
                  <c:v>-21459.199999999997</c:v>
                </c:pt>
                <c:pt idx="2260">
                  <c:v>-21336.800000000003</c:v>
                </c:pt>
                <c:pt idx="2261">
                  <c:v>-21215.1</c:v>
                </c:pt>
                <c:pt idx="2262">
                  <c:v>-21083.1</c:v>
                </c:pt>
                <c:pt idx="2263">
                  <c:v>-20937.099999999999</c:v>
                </c:pt>
                <c:pt idx="2264">
                  <c:v>-20790</c:v>
                </c:pt>
                <c:pt idx="2265">
                  <c:v>-20636.300000000003</c:v>
                </c:pt>
                <c:pt idx="2266">
                  <c:v>-20477.599999999999</c:v>
                </c:pt>
                <c:pt idx="2267">
                  <c:v>-20316</c:v>
                </c:pt>
                <c:pt idx="2268">
                  <c:v>-20151.900000000001</c:v>
                </c:pt>
                <c:pt idx="2269">
                  <c:v>-19969.699999999997</c:v>
                </c:pt>
                <c:pt idx="2270">
                  <c:v>-19787.900000000001</c:v>
                </c:pt>
                <c:pt idx="2271">
                  <c:v>-19601.199999999997</c:v>
                </c:pt>
                <c:pt idx="2272">
                  <c:v>-19410.199999999997</c:v>
                </c:pt>
                <c:pt idx="2273">
                  <c:v>-19218.400000000001</c:v>
                </c:pt>
                <c:pt idx="2274">
                  <c:v>-19007.5</c:v>
                </c:pt>
                <c:pt idx="2275">
                  <c:v>-18797.199999999997</c:v>
                </c:pt>
                <c:pt idx="2276">
                  <c:v>-18587.800000000003</c:v>
                </c:pt>
                <c:pt idx="2277">
                  <c:v>-18369.099999999999</c:v>
                </c:pt>
                <c:pt idx="2278">
                  <c:v>-18145.800000000003</c:v>
                </c:pt>
                <c:pt idx="2279">
                  <c:v>-17914</c:v>
                </c:pt>
                <c:pt idx="2280">
                  <c:v>-17677.900000000001</c:v>
                </c:pt>
                <c:pt idx="2281">
                  <c:v>-17437</c:v>
                </c:pt>
                <c:pt idx="2282">
                  <c:v>-17185.599999999999</c:v>
                </c:pt>
                <c:pt idx="2283">
                  <c:v>-16940.900000000001</c:v>
                </c:pt>
                <c:pt idx="2284">
                  <c:v>-16687.099999999999</c:v>
                </c:pt>
                <c:pt idx="2285">
                  <c:v>-16423.300000000003</c:v>
                </c:pt>
                <c:pt idx="2286">
                  <c:v>-16157.300000000003</c:v>
                </c:pt>
                <c:pt idx="2287">
                  <c:v>-15899.5</c:v>
                </c:pt>
                <c:pt idx="2288">
                  <c:v>-15622.300000000003</c:v>
                </c:pt>
                <c:pt idx="2289">
                  <c:v>-15340.900000000001</c:v>
                </c:pt>
                <c:pt idx="2290">
                  <c:v>-15057.5</c:v>
                </c:pt>
                <c:pt idx="2291">
                  <c:v>-14770.5</c:v>
                </c:pt>
                <c:pt idx="2292">
                  <c:v>-14481.800000000003</c:v>
                </c:pt>
                <c:pt idx="2293">
                  <c:v>-14178.800000000003</c:v>
                </c:pt>
                <c:pt idx="2294">
                  <c:v>-13859.099999999999</c:v>
                </c:pt>
                <c:pt idx="2295">
                  <c:v>-13553.400000000001</c:v>
                </c:pt>
                <c:pt idx="2296">
                  <c:v>-13245.900000000001</c:v>
                </c:pt>
                <c:pt idx="2297">
                  <c:v>-12936.300000000003</c:v>
                </c:pt>
                <c:pt idx="2298">
                  <c:v>-12624.800000000003</c:v>
                </c:pt>
                <c:pt idx="2299">
                  <c:v>-12328.400000000001</c:v>
                </c:pt>
                <c:pt idx="2300">
                  <c:v>-11999.300000000003</c:v>
                </c:pt>
                <c:pt idx="2301">
                  <c:v>-11669.699999999997</c:v>
                </c:pt>
                <c:pt idx="2302">
                  <c:v>-11338.199999999997</c:v>
                </c:pt>
                <c:pt idx="2303">
                  <c:v>-11009.100000000006</c:v>
                </c:pt>
                <c:pt idx="2304">
                  <c:v>-10679.399999999994</c:v>
                </c:pt>
                <c:pt idx="2305">
                  <c:v>-10336</c:v>
                </c:pt>
                <c:pt idx="2306">
                  <c:v>-9989.3000000000029</c:v>
                </c:pt>
                <c:pt idx="2307">
                  <c:v>-9636</c:v>
                </c:pt>
                <c:pt idx="2308">
                  <c:v>-9292.1000000000058</c:v>
                </c:pt>
                <c:pt idx="2309">
                  <c:v>-8955.6000000000058</c:v>
                </c:pt>
                <c:pt idx="2310">
                  <c:v>-8599.8000000000029</c:v>
                </c:pt>
                <c:pt idx="2311">
                  <c:v>-8238.3999999999942</c:v>
                </c:pt>
                <c:pt idx="2312">
                  <c:v>-7882.8000000000029</c:v>
                </c:pt>
                <c:pt idx="2313">
                  <c:v>-7525.6999999999971</c:v>
                </c:pt>
                <c:pt idx="2314">
                  <c:v>-7150.1000000000058</c:v>
                </c:pt>
                <c:pt idx="2315">
                  <c:v>-6784.8000000000029</c:v>
                </c:pt>
                <c:pt idx="2316">
                  <c:v>-6419.5</c:v>
                </c:pt>
                <c:pt idx="2317">
                  <c:v>-6054.1999999999971</c:v>
                </c:pt>
                <c:pt idx="2318">
                  <c:v>-5699.1000000000058</c:v>
                </c:pt>
                <c:pt idx="2319">
                  <c:v>-5324.8000000000029</c:v>
                </c:pt>
                <c:pt idx="2320">
                  <c:v>-4938.3000000000029</c:v>
                </c:pt>
                <c:pt idx="2321">
                  <c:v>-4569.8999999999942</c:v>
                </c:pt>
                <c:pt idx="2322">
                  <c:v>-4196.8000000000029</c:v>
                </c:pt>
                <c:pt idx="2323">
                  <c:v>-3824.3999999999942</c:v>
                </c:pt>
                <c:pt idx="2324">
                  <c:v>-3445.1999999999971</c:v>
                </c:pt>
                <c:pt idx="2325">
                  <c:v>-3056.6999999999971</c:v>
                </c:pt>
                <c:pt idx="2326">
                  <c:v>-2685.3999999999942</c:v>
                </c:pt>
                <c:pt idx="2327">
                  <c:v>-2309.5</c:v>
                </c:pt>
                <c:pt idx="2328">
                  <c:v>-1917.5</c:v>
                </c:pt>
                <c:pt idx="2329">
                  <c:v>-1532.1000000000058</c:v>
                </c:pt>
                <c:pt idx="2330">
                  <c:v>-1155.5</c:v>
                </c:pt>
                <c:pt idx="2331">
                  <c:v>-777.19999999999709</c:v>
                </c:pt>
                <c:pt idx="2332">
                  <c:v>-385.5</c:v>
                </c:pt>
                <c:pt idx="2333">
                  <c:v>4.6999999999970896</c:v>
                </c:pt>
                <c:pt idx="2334">
                  <c:v>378.80000000000291</c:v>
                </c:pt>
                <c:pt idx="2335">
                  <c:v>755.69999999999709</c:v>
                </c:pt>
                <c:pt idx="2336">
                  <c:v>1143.1999999999971</c:v>
                </c:pt>
                <c:pt idx="2337">
                  <c:v>1526.1999999999971</c:v>
                </c:pt>
                <c:pt idx="2338">
                  <c:v>1908.1000000000058</c:v>
                </c:pt>
                <c:pt idx="2339">
                  <c:v>2296.3999999999942</c:v>
                </c:pt>
                <c:pt idx="2340">
                  <c:v>2678.3999999999942</c:v>
                </c:pt>
                <c:pt idx="2341">
                  <c:v>3054.1000000000058</c:v>
                </c:pt>
                <c:pt idx="2342">
                  <c:v>3433.8999999999942</c:v>
                </c:pt>
                <c:pt idx="2343">
                  <c:v>3813</c:v>
                </c:pt>
                <c:pt idx="2344">
                  <c:v>4187.8000000000029</c:v>
                </c:pt>
                <c:pt idx="2345">
                  <c:v>4571.8999999999942</c:v>
                </c:pt>
                <c:pt idx="2346">
                  <c:v>4946.3999999999942</c:v>
                </c:pt>
                <c:pt idx="2347">
                  <c:v>5314.1999999999971</c:v>
                </c:pt>
                <c:pt idx="2348">
                  <c:v>5691.3000000000029</c:v>
                </c:pt>
                <c:pt idx="2349">
                  <c:v>6053.6999999999971</c:v>
                </c:pt>
                <c:pt idx="2350">
                  <c:v>6419</c:v>
                </c:pt>
                <c:pt idx="2351">
                  <c:v>6796.1999999999971</c:v>
                </c:pt>
                <c:pt idx="2352">
                  <c:v>7157.6999999999971</c:v>
                </c:pt>
                <c:pt idx="2353">
                  <c:v>7519.3000000000029</c:v>
                </c:pt>
                <c:pt idx="2354">
                  <c:v>7875.8000000000029</c:v>
                </c:pt>
                <c:pt idx="2355">
                  <c:v>8237.6999999999971</c:v>
                </c:pt>
                <c:pt idx="2356">
                  <c:v>8595.5</c:v>
                </c:pt>
                <c:pt idx="2357">
                  <c:v>8942.3999999999942</c:v>
                </c:pt>
                <c:pt idx="2358">
                  <c:v>9302.8999999999942</c:v>
                </c:pt>
                <c:pt idx="2359">
                  <c:v>9649.6000000000058</c:v>
                </c:pt>
                <c:pt idx="2360">
                  <c:v>9991.6000000000058</c:v>
                </c:pt>
                <c:pt idx="2361">
                  <c:v>10339.100000000006</c:v>
                </c:pt>
                <c:pt idx="2362">
                  <c:v>10678.100000000006</c:v>
                </c:pt>
                <c:pt idx="2363">
                  <c:v>11010.800000000003</c:v>
                </c:pt>
                <c:pt idx="2364">
                  <c:v>11345.100000000006</c:v>
                </c:pt>
                <c:pt idx="2365">
                  <c:v>11674.199999999997</c:v>
                </c:pt>
                <c:pt idx="2366">
                  <c:v>12009.300000000003</c:v>
                </c:pt>
                <c:pt idx="2367">
                  <c:v>12329</c:v>
                </c:pt>
                <c:pt idx="2368">
                  <c:v>12645.600000000006</c:v>
                </c:pt>
                <c:pt idx="2369">
                  <c:v>12962.399999999994</c:v>
                </c:pt>
                <c:pt idx="2370">
                  <c:v>13282.899999999994</c:v>
                </c:pt>
                <c:pt idx="2371">
                  <c:v>13592.800000000003</c:v>
                </c:pt>
                <c:pt idx="2372">
                  <c:v>13886.399999999994</c:v>
                </c:pt>
                <c:pt idx="2373">
                  <c:v>14186.699999999997</c:v>
                </c:pt>
                <c:pt idx="2374">
                  <c:v>14493.300000000003</c:v>
                </c:pt>
                <c:pt idx="2375">
                  <c:v>14780.699999999997</c:v>
                </c:pt>
                <c:pt idx="2376">
                  <c:v>15061.699999999997</c:v>
                </c:pt>
                <c:pt idx="2377">
                  <c:v>15344.300000000003</c:v>
                </c:pt>
                <c:pt idx="2378">
                  <c:v>15630.399999999994</c:v>
                </c:pt>
                <c:pt idx="2379">
                  <c:v>15909.600000000006</c:v>
                </c:pt>
                <c:pt idx="2380">
                  <c:v>16173.399999999994</c:v>
                </c:pt>
                <c:pt idx="2381">
                  <c:v>16436.300000000003</c:v>
                </c:pt>
                <c:pt idx="2382">
                  <c:v>16704.5</c:v>
                </c:pt>
                <c:pt idx="2383">
                  <c:v>16959.300000000003</c:v>
                </c:pt>
                <c:pt idx="2384">
                  <c:v>17209.300000000003</c:v>
                </c:pt>
                <c:pt idx="2385">
                  <c:v>17453.399999999994</c:v>
                </c:pt>
                <c:pt idx="2386">
                  <c:v>17693.100000000006</c:v>
                </c:pt>
                <c:pt idx="2387">
                  <c:v>17934.899999999994</c:v>
                </c:pt>
                <c:pt idx="2388">
                  <c:v>18169.800000000003</c:v>
                </c:pt>
                <c:pt idx="2389">
                  <c:v>18391</c:v>
                </c:pt>
                <c:pt idx="2390">
                  <c:v>18606.899999999994</c:v>
                </c:pt>
                <c:pt idx="2391">
                  <c:v>18824.899999999994</c:v>
                </c:pt>
                <c:pt idx="2392">
                  <c:v>19037.399999999994</c:v>
                </c:pt>
                <c:pt idx="2393">
                  <c:v>19236.899999999994</c:v>
                </c:pt>
                <c:pt idx="2394">
                  <c:v>19437.800000000003</c:v>
                </c:pt>
                <c:pt idx="2395">
                  <c:v>19641.300000000003</c:v>
                </c:pt>
                <c:pt idx="2396">
                  <c:v>19830.300000000003</c:v>
                </c:pt>
                <c:pt idx="2397">
                  <c:v>20005.699999999997</c:v>
                </c:pt>
                <c:pt idx="2398">
                  <c:v>20180.399999999994</c:v>
                </c:pt>
                <c:pt idx="2399">
                  <c:v>20351.800000000003</c:v>
                </c:pt>
                <c:pt idx="2400">
                  <c:v>20514.899999999994</c:v>
                </c:pt>
                <c:pt idx="2401">
                  <c:v>20673.800000000003</c:v>
                </c:pt>
                <c:pt idx="2402">
                  <c:v>20824.899999999994</c:v>
                </c:pt>
                <c:pt idx="2403">
                  <c:v>20977.5</c:v>
                </c:pt>
                <c:pt idx="2404">
                  <c:v>21114.100000000006</c:v>
                </c:pt>
                <c:pt idx="2405">
                  <c:v>21249.800000000003</c:v>
                </c:pt>
                <c:pt idx="2406">
                  <c:v>21381.600000000006</c:v>
                </c:pt>
                <c:pt idx="2407">
                  <c:v>21501.699999999997</c:v>
                </c:pt>
                <c:pt idx="2408">
                  <c:v>21617.800000000003</c:v>
                </c:pt>
                <c:pt idx="2409">
                  <c:v>21725.199999999997</c:v>
                </c:pt>
                <c:pt idx="2410">
                  <c:v>21832.899999999994</c:v>
                </c:pt>
                <c:pt idx="2411">
                  <c:v>21928.899999999994</c:v>
                </c:pt>
                <c:pt idx="2412">
                  <c:v>22017.899999999994</c:v>
                </c:pt>
                <c:pt idx="2413">
                  <c:v>22106.899999999994</c:v>
                </c:pt>
                <c:pt idx="2414">
                  <c:v>22184.399999999994</c:v>
                </c:pt>
                <c:pt idx="2415">
                  <c:v>22256.399999999994</c:v>
                </c:pt>
                <c:pt idx="2416">
                  <c:v>22320.199999999997</c:v>
                </c:pt>
                <c:pt idx="2417">
                  <c:v>22379.699999999997</c:v>
                </c:pt>
                <c:pt idx="2418">
                  <c:v>22431.300000000003</c:v>
                </c:pt>
                <c:pt idx="2419">
                  <c:v>22470.5</c:v>
                </c:pt>
                <c:pt idx="2420">
                  <c:v>22512.699999999997</c:v>
                </c:pt>
                <c:pt idx="2421">
                  <c:v>22554.300000000003</c:v>
                </c:pt>
                <c:pt idx="2422">
                  <c:v>22583.800000000003</c:v>
                </c:pt>
                <c:pt idx="2423">
                  <c:v>22598.300000000003</c:v>
                </c:pt>
                <c:pt idx="2424">
                  <c:v>22610.199999999997</c:v>
                </c:pt>
                <c:pt idx="2425">
                  <c:v>22623.100000000006</c:v>
                </c:pt>
                <c:pt idx="2426">
                  <c:v>22620.800000000003</c:v>
                </c:pt>
                <c:pt idx="2427">
                  <c:v>22610.699999999997</c:v>
                </c:pt>
                <c:pt idx="2428">
                  <c:v>22598.600000000006</c:v>
                </c:pt>
                <c:pt idx="2429">
                  <c:v>22586.800000000003</c:v>
                </c:pt>
                <c:pt idx="2430">
                  <c:v>22566</c:v>
                </c:pt>
                <c:pt idx="2431">
                  <c:v>22532.199999999997</c:v>
                </c:pt>
                <c:pt idx="2432">
                  <c:v>22493.399999999994</c:v>
                </c:pt>
                <c:pt idx="2433">
                  <c:v>22447.899999999994</c:v>
                </c:pt>
                <c:pt idx="2434">
                  <c:v>22399</c:v>
                </c:pt>
                <c:pt idx="2435">
                  <c:v>22344.399999999994</c:v>
                </c:pt>
                <c:pt idx="2436">
                  <c:v>22272</c:v>
                </c:pt>
                <c:pt idx="2437">
                  <c:v>22207.300000000003</c:v>
                </c:pt>
                <c:pt idx="2438">
                  <c:v>22138.800000000003</c:v>
                </c:pt>
                <c:pt idx="2439">
                  <c:v>22048</c:v>
                </c:pt>
                <c:pt idx="2440">
                  <c:v>21955.899999999994</c:v>
                </c:pt>
                <c:pt idx="2441">
                  <c:v>21860.800000000003</c:v>
                </c:pt>
                <c:pt idx="2442">
                  <c:v>21765.899999999994</c:v>
                </c:pt>
                <c:pt idx="2443">
                  <c:v>21652.899999999994</c:v>
                </c:pt>
                <c:pt idx="2444">
                  <c:v>21535.5</c:v>
                </c:pt>
                <c:pt idx="2445">
                  <c:v>21402.699999999997</c:v>
                </c:pt>
                <c:pt idx="2446">
                  <c:v>21278</c:v>
                </c:pt>
                <c:pt idx="2447">
                  <c:v>21159.100000000006</c:v>
                </c:pt>
                <c:pt idx="2448">
                  <c:v>21002.5</c:v>
                </c:pt>
                <c:pt idx="2449">
                  <c:v>20872.199999999997</c:v>
                </c:pt>
                <c:pt idx="2450">
                  <c:v>20725</c:v>
                </c:pt>
                <c:pt idx="2451">
                  <c:v>20567.699999999997</c:v>
                </c:pt>
                <c:pt idx="2452">
                  <c:v>20405.899999999994</c:v>
                </c:pt>
                <c:pt idx="2453">
                  <c:v>20239.100000000006</c:v>
                </c:pt>
                <c:pt idx="2454">
                  <c:v>20059.199999999997</c:v>
                </c:pt>
                <c:pt idx="2455">
                  <c:v>19881.399999999994</c:v>
                </c:pt>
                <c:pt idx="2456">
                  <c:v>19696.199999999997</c:v>
                </c:pt>
                <c:pt idx="2457">
                  <c:v>19504.699999999997</c:v>
                </c:pt>
                <c:pt idx="2458">
                  <c:v>19313.199999999997</c:v>
                </c:pt>
                <c:pt idx="2459">
                  <c:v>19102.800000000003</c:v>
                </c:pt>
                <c:pt idx="2460">
                  <c:v>18898.300000000003</c:v>
                </c:pt>
                <c:pt idx="2461">
                  <c:v>18688.600000000006</c:v>
                </c:pt>
                <c:pt idx="2462">
                  <c:v>18464.399999999994</c:v>
                </c:pt>
                <c:pt idx="2463">
                  <c:v>18239.300000000003</c:v>
                </c:pt>
                <c:pt idx="2464">
                  <c:v>18009.699999999997</c:v>
                </c:pt>
                <c:pt idx="2465">
                  <c:v>17775.899999999994</c:v>
                </c:pt>
                <c:pt idx="2466">
                  <c:v>17541.699999999997</c:v>
                </c:pt>
                <c:pt idx="2467">
                  <c:v>17290.600000000006</c:v>
                </c:pt>
                <c:pt idx="2468">
                  <c:v>17046.100000000006</c:v>
                </c:pt>
                <c:pt idx="2469">
                  <c:v>16781</c:v>
                </c:pt>
                <c:pt idx="2470">
                  <c:v>16510</c:v>
                </c:pt>
                <c:pt idx="2471">
                  <c:v>16246.800000000003</c:v>
                </c:pt>
                <c:pt idx="2472">
                  <c:v>15995.600000000006</c:v>
                </c:pt>
                <c:pt idx="2473">
                  <c:v>15724.100000000006</c:v>
                </c:pt>
                <c:pt idx="2474">
                  <c:v>15447.399999999994</c:v>
                </c:pt>
                <c:pt idx="2475">
                  <c:v>15156.300000000003</c:v>
                </c:pt>
                <c:pt idx="2476">
                  <c:v>14872</c:v>
                </c:pt>
                <c:pt idx="2477">
                  <c:v>14587.800000000003</c:v>
                </c:pt>
                <c:pt idx="2478">
                  <c:v>14289.699999999997</c:v>
                </c:pt>
                <c:pt idx="2479">
                  <c:v>13992.399999999994</c:v>
                </c:pt>
                <c:pt idx="2480">
                  <c:v>13693.5</c:v>
                </c:pt>
                <c:pt idx="2481">
                  <c:v>13377.899999999994</c:v>
                </c:pt>
                <c:pt idx="2482">
                  <c:v>13059.800000000003</c:v>
                </c:pt>
                <c:pt idx="2483">
                  <c:v>12750.600000000006</c:v>
                </c:pt>
                <c:pt idx="2484">
                  <c:v>12440.600000000006</c:v>
                </c:pt>
                <c:pt idx="2485">
                  <c:v>12113.399999999994</c:v>
                </c:pt>
                <c:pt idx="2486">
                  <c:v>11781.899999999994</c:v>
                </c:pt>
                <c:pt idx="2487">
                  <c:v>11457.899999999994</c:v>
                </c:pt>
                <c:pt idx="2488">
                  <c:v>11133.300000000003</c:v>
                </c:pt>
                <c:pt idx="2489">
                  <c:v>10792.600000000006</c:v>
                </c:pt>
                <c:pt idx="2490">
                  <c:v>10448</c:v>
                </c:pt>
                <c:pt idx="2491">
                  <c:v>10111.300000000003</c:v>
                </c:pt>
                <c:pt idx="2492">
                  <c:v>9769.8000000000029</c:v>
                </c:pt>
                <c:pt idx="2493">
                  <c:v>9417.3000000000029</c:v>
                </c:pt>
                <c:pt idx="2494">
                  <c:v>9064.6999999999971</c:v>
                </c:pt>
                <c:pt idx="2495">
                  <c:v>8711.1000000000058</c:v>
                </c:pt>
                <c:pt idx="2496">
                  <c:v>8362.1999999999971</c:v>
                </c:pt>
                <c:pt idx="2497">
                  <c:v>8009.5</c:v>
                </c:pt>
                <c:pt idx="2498">
                  <c:v>7634.6000000000058</c:v>
                </c:pt>
                <c:pt idx="2499">
                  <c:v>7269.6999999999971</c:v>
                </c:pt>
                <c:pt idx="2500">
                  <c:v>6904.6000000000058</c:v>
                </c:pt>
                <c:pt idx="2501">
                  <c:v>6539.3000000000029</c:v>
                </c:pt>
                <c:pt idx="2502">
                  <c:v>6174</c:v>
                </c:pt>
                <c:pt idx="2503">
                  <c:v>5811.3999999999942</c:v>
                </c:pt>
                <c:pt idx="2504">
                  <c:v>5437.1999999999971</c:v>
                </c:pt>
                <c:pt idx="2505">
                  <c:v>5071.3000000000029</c:v>
                </c:pt>
                <c:pt idx="2506">
                  <c:v>4699.1999999999971</c:v>
                </c:pt>
                <c:pt idx="2507">
                  <c:v>4317</c:v>
                </c:pt>
                <c:pt idx="2508">
                  <c:v>3933.3999999999942</c:v>
                </c:pt>
                <c:pt idx="2509">
                  <c:v>3552.8000000000029</c:v>
                </c:pt>
                <c:pt idx="2510">
                  <c:v>3184.1000000000058</c:v>
                </c:pt>
                <c:pt idx="2511">
                  <c:v>2808</c:v>
                </c:pt>
                <c:pt idx="2512">
                  <c:v>2422.1999999999971</c:v>
                </c:pt>
                <c:pt idx="2513">
                  <c:v>2038.3000000000029</c:v>
                </c:pt>
                <c:pt idx="2514">
                  <c:v>1653.6000000000058</c:v>
                </c:pt>
                <c:pt idx="2515">
                  <c:v>1276.3000000000029</c:v>
                </c:pt>
                <c:pt idx="2516">
                  <c:v>898.69999999999709</c:v>
                </c:pt>
                <c:pt idx="2517">
                  <c:v>514.19999999999709</c:v>
                </c:pt>
                <c:pt idx="2518">
                  <c:v>127.5</c:v>
                </c:pt>
                <c:pt idx="2519">
                  <c:v>-258.19999999999709</c:v>
                </c:pt>
                <c:pt idx="2520">
                  <c:v>-643</c:v>
                </c:pt>
                <c:pt idx="2521">
                  <c:v>-1025</c:v>
                </c:pt>
                <c:pt idx="2522">
                  <c:v>-1406.1000000000058</c:v>
                </c:pt>
                <c:pt idx="2523">
                  <c:v>-1785.6000000000058</c:v>
                </c:pt>
                <c:pt idx="2524">
                  <c:v>-2171.1000000000058</c:v>
                </c:pt>
                <c:pt idx="2525">
                  <c:v>-2551.8999999999942</c:v>
                </c:pt>
                <c:pt idx="2526">
                  <c:v>-2931.6999999999971</c:v>
                </c:pt>
                <c:pt idx="2527">
                  <c:v>-3308.8000000000029</c:v>
                </c:pt>
                <c:pt idx="2528">
                  <c:v>-3686.6999999999971</c:v>
                </c:pt>
                <c:pt idx="2529">
                  <c:v>-4075.1999999999971</c:v>
                </c:pt>
                <c:pt idx="2530">
                  <c:v>-4448.3000000000029</c:v>
                </c:pt>
                <c:pt idx="2531">
                  <c:v>-4816.6999999999971</c:v>
                </c:pt>
                <c:pt idx="2532">
                  <c:v>-5195</c:v>
                </c:pt>
                <c:pt idx="2533">
                  <c:v>-5567.5</c:v>
                </c:pt>
                <c:pt idx="2534">
                  <c:v>-5937.6999999999971</c:v>
                </c:pt>
                <c:pt idx="2535">
                  <c:v>-6304.8000000000029</c:v>
                </c:pt>
                <c:pt idx="2536">
                  <c:v>-6677.1999999999971</c:v>
                </c:pt>
                <c:pt idx="2537">
                  <c:v>-7039.3999999999942</c:v>
                </c:pt>
                <c:pt idx="2538">
                  <c:v>-7401</c:v>
                </c:pt>
                <c:pt idx="2539">
                  <c:v>-7764.8000000000029</c:v>
                </c:pt>
                <c:pt idx="2540">
                  <c:v>-8123.1000000000058</c:v>
                </c:pt>
                <c:pt idx="2541">
                  <c:v>-8480.3000000000029</c:v>
                </c:pt>
                <c:pt idx="2542">
                  <c:v>-8831.6999999999971</c:v>
                </c:pt>
                <c:pt idx="2543">
                  <c:v>-9184.8999999999942</c:v>
                </c:pt>
                <c:pt idx="2544">
                  <c:v>-9535.1000000000058</c:v>
                </c:pt>
                <c:pt idx="2545">
                  <c:v>-9881.3000000000029</c:v>
                </c:pt>
                <c:pt idx="2546">
                  <c:v>-10224</c:v>
                </c:pt>
                <c:pt idx="2547">
                  <c:v>-10562</c:v>
                </c:pt>
                <c:pt idx="2548">
                  <c:v>-10900.5</c:v>
                </c:pt>
                <c:pt idx="2549">
                  <c:v>-11239</c:v>
                </c:pt>
                <c:pt idx="2550">
                  <c:v>-11568.699999999997</c:v>
                </c:pt>
                <c:pt idx="2551">
                  <c:v>-11894.599999999999</c:v>
                </c:pt>
                <c:pt idx="2552">
                  <c:v>-12217</c:v>
                </c:pt>
                <c:pt idx="2553">
                  <c:v>-12534.099999999999</c:v>
                </c:pt>
                <c:pt idx="2554">
                  <c:v>-12854.800000000003</c:v>
                </c:pt>
                <c:pt idx="2555">
                  <c:v>-13168.699999999997</c:v>
                </c:pt>
                <c:pt idx="2556">
                  <c:v>-13477.5</c:v>
                </c:pt>
                <c:pt idx="2557">
                  <c:v>-13782.900000000001</c:v>
                </c:pt>
                <c:pt idx="2558">
                  <c:v>-14084.300000000003</c:v>
                </c:pt>
                <c:pt idx="2559">
                  <c:v>-14383.599999999999</c:v>
                </c:pt>
                <c:pt idx="2560">
                  <c:v>-14674.800000000003</c:v>
                </c:pt>
                <c:pt idx="2561">
                  <c:v>-14962.300000000003</c:v>
                </c:pt>
                <c:pt idx="2562">
                  <c:v>-15245.300000000003</c:v>
                </c:pt>
                <c:pt idx="2563">
                  <c:v>-15527.199999999997</c:v>
                </c:pt>
                <c:pt idx="2564">
                  <c:v>-15803.199999999997</c:v>
                </c:pt>
                <c:pt idx="2565">
                  <c:v>-16071.900000000001</c:v>
                </c:pt>
                <c:pt idx="2566">
                  <c:v>-16340.199999999997</c:v>
                </c:pt>
                <c:pt idx="2567">
                  <c:v>-16602.400000000001</c:v>
                </c:pt>
                <c:pt idx="2568">
                  <c:v>-16857.900000000001</c:v>
                </c:pt>
                <c:pt idx="2569">
                  <c:v>-17111.199999999997</c:v>
                </c:pt>
                <c:pt idx="2570">
                  <c:v>-17357.300000000003</c:v>
                </c:pt>
                <c:pt idx="2571">
                  <c:v>-17598.5</c:v>
                </c:pt>
                <c:pt idx="2572">
                  <c:v>-17838.800000000003</c:v>
                </c:pt>
                <c:pt idx="2573">
                  <c:v>-18073.199999999997</c:v>
                </c:pt>
                <c:pt idx="2574">
                  <c:v>-18300.599999999999</c:v>
                </c:pt>
                <c:pt idx="2575">
                  <c:v>-18522.099999999999</c:v>
                </c:pt>
                <c:pt idx="2576">
                  <c:v>-18737.599999999999</c:v>
                </c:pt>
                <c:pt idx="2577">
                  <c:v>-18947.599999999999</c:v>
                </c:pt>
                <c:pt idx="2578">
                  <c:v>-19151.199999999997</c:v>
                </c:pt>
                <c:pt idx="2579">
                  <c:v>-19354.5</c:v>
                </c:pt>
                <c:pt idx="2580">
                  <c:v>-19551</c:v>
                </c:pt>
                <c:pt idx="2581">
                  <c:v>-19737.699999999997</c:v>
                </c:pt>
                <c:pt idx="2582">
                  <c:v>-19920.099999999999</c:v>
                </c:pt>
                <c:pt idx="2583">
                  <c:v>-20097.400000000001</c:v>
                </c:pt>
                <c:pt idx="2584">
                  <c:v>-20268.5</c:v>
                </c:pt>
                <c:pt idx="2585">
                  <c:v>-20433.800000000003</c:v>
                </c:pt>
                <c:pt idx="2586">
                  <c:v>-20592.599999999999</c:v>
                </c:pt>
                <c:pt idx="2587">
                  <c:v>-20747.300000000003</c:v>
                </c:pt>
                <c:pt idx="2588">
                  <c:v>-20897.5</c:v>
                </c:pt>
                <c:pt idx="2589">
                  <c:v>-21038.199999999997</c:v>
                </c:pt>
                <c:pt idx="2590">
                  <c:v>-21172.199999999997</c:v>
                </c:pt>
                <c:pt idx="2591">
                  <c:v>-21304.1</c:v>
                </c:pt>
                <c:pt idx="2592">
                  <c:v>-21427.9</c:v>
                </c:pt>
                <c:pt idx="2593">
                  <c:v>-21543.9</c:v>
                </c:pt>
                <c:pt idx="2594">
                  <c:v>-21654.300000000003</c:v>
                </c:pt>
                <c:pt idx="2595">
                  <c:v>-21761.300000000003</c:v>
                </c:pt>
                <c:pt idx="2596">
                  <c:v>-21859.5</c:v>
                </c:pt>
                <c:pt idx="2597">
                  <c:v>-21948.9</c:v>
                </c:pt>
                <c:pt idx="2598">
                  <c:v>-22037.1</c:v>
                </c:pt>
                <c:pt idx="2599">
                  <c:v>-22118.400000000001</c:v>
                </c:pt>
                <c:pt idx="2600">
                  <c:v>-22190.300000000003</c:v>
                </c:pt>
                <c:pt idx="2601">
                  <c:v>-22256.400000000001</c:v>
                </c:pt>
                <c:pt idx="2602">
                  <c:v>-22316.5</c:v>
                </c:pt>
                <c:pt idx="2603">
                  <c:v>-22370.400000000001</c:v>
                </c:pt>
                <c:pt idx="2604">
                  <c:v>-22417.9</c:v>
                </c:pt>
                <c:pt idx="2605">
                  <c:v>-22456.1</c:v>
                </c:pt>
                <c:pt idx="2606">
                  <c:v>-22491.5</c:v>
                </c:pt>
                <c:pt idx="2607">
                  <c:v>-22525.699999999997</c:v>
                </c:pt>
                <c:pt idx="2608">
                  <c:v>-22546</c:v>
                </c:pt>
                <c:pt idx="2609">
                  <c:v>-22560.1</c:v>
                </c:pt>
                <c:pt idx="2610">
                  <c:v>-22568.199999999997</c:v>
                </c:pt>
                <c:pt idx="2611">
                  <c:v>-22569.699999999997</c:v>
                </c:pt>
                <c:pt idx="2612">
                  <c:v>-22565.9</c:v>
                </c:pt>
                <c:pt idx="2613">
                  <c:v>-22556.199999999997</c:v>
                </c:pt>
                <c:pt idx="2614">
                  <c:v>-22540.800000000003</c:v>
                </c:pt>
                <c:pt idx="2615">
                  <c:v>-22516.1</c:v>
                </c:pt>
                <c:pt idx="2616">
                  <c:v>-22484.5</c:v>
                </c:pt>
                <c:pt idx="2617">
                  <c:v>-22448.400000000001</c:v>
                </c:pt>
                <c:pt idx="2618">
                  <c:v>-22404.1</c:v>
                </c:pt>
                <c:pt idx="2619">
                  <c:v>-22354.199999999997</c:v>
                </c:pt>
                <c:pt idx="2620">
                  <c:v>-22299.9</c:v>
                </c:pt>
                <c:pt idx="2621">
                  <c:v>-22236</c:v>
                </c:pt>
                <c:pt idx="2622">
                  <c:v>-22166.199999999997</c:v>
                </c:pt>
                <c:pt idx="2623">
                  <c:v>-22088.300000000003</c:v>
                </c:pt>
                <c:pt idx="2624">
                  <c:v>-22007.1</c:v>
                </c:pt>
                <c:pt idx="2625">
                  <c:v>-21916.800000000003</c:v>
                </c:pt>
                <c:pt idx="2626">
                  <c:v>-21820.6</c:v>
                </c:pt>
                <c:pt idx="2627">
                  <c:v>-21721.599999999999</c:v>
                </c:pt>
                <c:pt idx="2628">
                  <c:v>-21619.800000000003</c:v>
                </c:pt>
                <c:pt idx="2629">
                  <c:v>-21502.1</c:v>
                </c:pt>
                <c:pt idx="2630">
                  <c:v>-21382.6</c:v>
                </c:pt>
                <c:pt idx="2631">
                  <c:v>-21257</c:v>
                </c:pt>
                <c:pt idx="2632">
                  <c:v>-21127.800000000003</c:v>
                </c:pt>
                <c:pt idx="2633">
                  <c:v>-20997.1</c:v>
                </c:pt>
                <c:pt idx="2634">
                  <c:v>-20849.199999999997</c:v>
                </c:pt>
                <c:pt idx="2635">
                  <c:v>-20698.599999999999</c:v>
                </c:pt>
                <c:pt idx="2636">
                  <c:v>-20536</c:v>
                </c:pt>
                <c:pt idx="2637">
                  <c:v>-20375.599999999999</c:v>
                </c:pt>
                <c:pt idx="2638">
                  <c:v>-20215.699999999997</c:v>
                </c:pt>
                <c:pt idx="2639">
                  <c:v>-20042.699999999997</c:v>
                </c:pt>
                <c:pt idx="2640">
                  <c:v>-19862.599999999999</c:v>
                </c:pt>
                <c:pt idx="2641">
                  <c:v>-19678</c:v>
                </c:pt>
                <c:pt idx="2642">
                  <c:v>-19488.400000000001</c:v>
                </c:pt>
                <c:pt idx="2643">
                  <c:v>-19293.699999999997</c:v>
                </c:pt>
                <c:pt idx="2644">
                  <c:v>-19093.199999999997</c:v>
                </c:pt>
                <c:pt idx="2645">
                  <c:v>-18882.099999999999</c:v>
                </c:pt>
                <c:pt idx="2646">
                  <c:v>-18671.599999999999</c:v>
                </c:pt>
                <c:pt idx="2647">
                  <c:v>-18454.900000000001</c:v>
                </c:pt>
                <c:pt idx="2648">
                  <c:v>-18233.199999999997</c:v>
                </c:pt>
                <c:pt idx="2649">
                  <c:v>-17998.400000000001</c:v>
                </c:pt>
                <c:pt idx="2650">
                  <c:v>-17761</c:v>
                </c:pt>
                <c:pt idx="2651">
                  <c:v>-17528.099999999999</c:v>
                </c:pt>
                <c:pt idx="2652">
                  <c:v>-17267.599999999999</c:v>
                </c:pt>
                <c:pt idx="2653">
                  <c:v>-17029.699999999997</c:v>
                </c:pt>
                <c:pt idx="2654">
                  <c:v>-16777.5</c:v>
                </c:pt>
                <c:pt idx="2655">
                  <c:v>-16523.900000000001</c:v>
                </c:pt>
                <c:pt idx="2656">
                  <c:v>-16256.099999999999</c:v>
                </c:pt>
                <c:pt idx="2657">
                  <c:v>-15991</c:v>
                </c:pt>
                <c:pt idx="2658">
                  <c:v>-15725.5</c:v>
                </c:pt>
                <c:pt idx="2659">
                  <c:v>-15441.199999999997</c:v>
                </c:pt>
                <c:pt idx="2660">
                  <c:v>-15153</c:v>
                </c:pt>
                <c:pt idx="2661">
                  <c:v>-14855.699999999997</c:v>
                </c:pt>
                <c:pt idx="2662">
                  <c:v>-14578.900000000001</c:v>
                </c:pt>
                <c:pt idx="2663">
                  <c:v>-14294.5</c:v>
                </c:pt>
                <c:pt idx="2664">
                  <c:v>-13971.800000000003</c:v>
                </c:pt>
                <c:pt idx="2665">
                  <c:v>-13666.800000000003</c:v>
                </c:pt>
                <c:pt idx="2666">
                  <c:v>-13360.099999999999</c:v>
                </c:pt>
                <c:pt idx="2667">
                  <c:v>-13051.199999999997</c:v>
                </c:pt>
                <c:pt idx="2668">
                  <c:v>-12740.400000000001</c:v>
                </c:pt>
                <c:pt idx="2669">
                  <c:v>-12446.300000000003</c:v>
                </c:pt>
                <c:pt idx="2670">
                  <c:v>-12123.5</c:v>
                </c:pt>
                <c:pt idx="2671">
                  <c:v>-11789.400000000001</c:v>
                </c:pt>
                <c:pt idx="2672">
                  <c:v>-11463.899999999994</c:v>
                </c:pt>
                <c:pt idx="2673">
                  <c:v>-11136.199999999997</c:v>
                </c:pt>
                <c:pt idx="2674">
                  <c:v>-10804.899999999994</c:v>
                </c:pt>
                <c:pt idx="2675">
                  <c:v>-10466</c:v>
                </c:pt>
                <c:pt idx="2676">
                  <c:v>-10116.100000000006</c:v>
                </c:pt>
                <c:pt idx="2677">
                  <c:v>-9763.1999999999971</c:v>
                </c:pt>
                <c:pt idx="2678">
                  <c:v>-9419.6999999999971</c:v>
                </c:pt>
                <c:pt idx="2679">
                  <c:v>-9075.8999999999942</c:v>
                </c:pt>
                <c:pt idx="2680">
                  <c:v>-8734.3999999999942</c:v>
                </c:pt>
                <c:pt idx="2681">
                  <c:v>-8371.3000000000029</c:v>
                </c:pt>
                <c:pt idx="2682">
                  <c:v>-8015.1000000000058</c:v>
                </c:pt>
                <c:pt idx="2683">
                  <c:v>-7660.1000000000058</c:v>
                </c:pt>
                <c:pt idx="2684">
                  <c:v>-7296.3999999999942</c:v>
                </c:pt>
                <c:pt idx="2685">
                  <c:v>-6920.6000000000058</c:v>
                </c:pt>
                <c:pt idx="2686">
                  <c:v>-6555.1999999999971</c:v>
                </c:pt>
                <c:pt idx="2687">
                  <c:v>-6189.8999999999942</c:v>
                </c:pt>
                <c:pt idx="2688">
                  <c:v>-5824.6999999999971</c:v>
                </c:pt>
                <c:pt idx="2689">
                  <c:v>-5464.3000000000029</c:v>
                </c:pt>
                <c:pt idx="2690">
                  <c:v>-5083.6000000000058</c:v>
                </c:pt>
                <c:pt idx="2691">
                  <c:v>-4708</c:v>
                </c:pt>
                <c:pt idx="2692">
                  <c:v>-4334.8000000000029</c:v>
                </c:pt>
                <c:pt idx="2693">
                  <c:v>-3962</c:v>
                </c:pt>
                <c:pt idx="2694">
                  <c:v>-3585.8000000000029</c:v>
                </c:pt>
                <c:pt idx="2695">
                  <c:v>-3200.3999999999942</c:v>
                </c:pt>
                <c:pt idx="2696">
                  <c:v>-2822.6999999999971</c:v>
                </c:pt>
                <c:pt idx="2697">
                  <c:v>-2449.1999999999971</c:v>
                </c:pt>
                <c:pt idx="2698">
                  <c:v>-2064.3999999999942</c:v>
                </c:pt>
                <c:pt idx="2699">
                  <c:v>-1674.3000000000029</c:v>
                </c:pt>
                <c:pt idx="2700">
                  <c:v>-1295</c:v>
                </c:pt>
                <c:pt idx="2701">
                  <c:v>-918.69999999999709</c:v>
                </c:pt>
                <c:pt idx="2702">
                  <c:v>-532.69999999999709</c:v>
                </c:pt>
                <c:pt idx="2703">
                  <c:v>-139.19999999999709</c:v>
                </c:pt>
                <c:pt idx="2704">
                  <c:v>241.89999999999418</c:v>
                </c:pt>
                <c:pt idx="2705">
                  <c:v>613.5</c:v>
                </c:pt>
                <c:pt idx="2706">
                  <c:v>997.5</c:v>
                </c:pt>
                <c:pt idx="2707">
                  <c:v>1384.5</c:v>
                </c:pt>
                <c:pt idx="2708">
                  <c:v>1765.6999999999971</c:v>
                </c:pt>
                <c:pt idx="2709">
                  <c:v>2150.3000000000029</c:v>
                </c:pt>
                <c:pt idx="2710">
                  <c:v>2540.8999999999942</c:v>
                </c:pt>
                <c:pt idx="2711">
                  <c:v>2911.3000000000029</c:v>
                </c:pt>
                <c:pt idx="2712">
                  <c:v>3289.6999999999971</c:v>
                </c:pt>
                <c:pt idx="2713">
                  <c:v>3673.3000000000029</c:v>
                </c:pt>
                <c:pt idx="2714">
                  <c:v>4046.8000000000029</c:v>
                </c:pt>
                <c:pt idx="2715">
                  <c:v>4428.8000000000029</c:v>
                </c:pt>
                <c:pt idx="2716">
                  <c:v>4808.5</c:v>
                </c:pt>
                <c:pt idx="2717">
                  <c:v>5181.1999999999971</c:v>
                </c:pt>
                <c:pt idx="2718">
                  <c:v>5551.6999999999971</c:v>
                </c:pt>
                <c:pt idx="2719">
                  <c:v>5919.5</c:v>
                </c:pt>
                <c:pt idx="2720">
                  <c:v>6282.5</c:v>
                </c:pt>
                <c:pt idx="2721">
                  <c:v>6659.6999999999971</c:v>
                </c:pt>
                <c:pt idx="2722">
                  <c:v>7024.5</c:v>
                </c:pt>
                <c:pt idx="2723">
                  <c:v>7387</c:v>
                </c:pt>
                <c:pt idx="2724">
                  <c:v>7745.6999999999971</c:v>
                </c:pt>
                <c:pt idx="2725">
                  <c:v>8105.1000000000058</c:v>
                </c:pt>
                <c:pt idx="2726">
                  <c:v>8466.3000000000029</c:v>
                </c:pt>
                <c:pt idx="2727">
                  <c:v>8827.1000000000058</c:v>
                </c:pt>
                <c:pt idx="2728">
                  <c:v>9170</c:v>
                </c:pt>
                <c:pt idx="2729">
                  <c:v>9522</c:v>
                </c:pt>
                <c:pt idx="2730">
                  <c:v>9866.8999999999942</c:v>
                </c:pt>
                <c:pt idx="2731">
                  <c:v>10211.600000000006</c:v>
                </c:pt>
                <c:pt idx="2732">
                  <c:v>10550</c:v>
                </c:pt>
                <c:pt idx="2733">
                  <c:v>10886.600000000006</c:v>
                </c:pt>
                <c:pt idx="2734">
                  <c:v>11224.699999999997</c:v>
                </c:pt>
                <c:pt idx="2735">
                  <c:v>11555.600000000006</c:v>
                </c:pt>
                <c:pt idx="2736">
                  <c:v>11881.899999999994</c:v>
                </c:pt>
                <c:pt idx="2737">
                  <c:v>12210.800000000003</c:v>
                </c:pt>
                <c:pt idx="2738">
                  <c:v>12528.199999999997</c:v>
                </c:pt>
                <c:pt idx="2739">
                  <c:v>12842.399999999994</c:v>
                </c:pt>
                <c:pt idx="2740">
                  <c:v>13165.699999999997</c:v>
                </c:pt>
                <c:pt idx="2741">
                  <c:v>13477.399999999994</c:v>
                </c:pt>
                <c:pt idx="2742">
                  <c:v>13778.600000000006</c:v>
                </c:pt>
                <c:pt idx="2743">
                  <c:v>14072.800000000003</c:v>
                </c:pt>
                <c:pt idx="2744">
                  <c:v>14377</c:v>
                </c:pt>
                <c:pt idx="2745">
                  <c:v>14675.100000000006</c:v>
                </c:pt>
                <c:pt idx="2746">
                  <c:v>14954.699999999997</c:v>
                </c:pt>
                <c:pt idx="2747">
                  <c:v>15241.100000000006</c:v>
                </c:pt>
                <c:pt idx="2748">
                  <c:v>15520.800000000003</c:v>
                </c:pt>
                <c:pt idx="2749">
                  <c:v>15810.199999999997</c:v>
                </c:pt>
                <c:pt idx="2750">
                  <c:v>16075.699999999997</c:v>
                </c:pt>
                <c:pt idx="2751">
                  <c:v>16336.199999999997</c:v>
                </c:pt>
                <c:pt idx="2752">
                  <c:v>16609</c:v>
                </c:pt>
                <c:pt idx="2753">
                  <c:v>16866.5</c:v>
                </c:pt>
                <c:pt idx="2754">
                  <c:v>17118.199999999997</c:v>
                </c:pt>
                <c:pt idx="2755">
                  <c:v>17365.100000000006</c:v>
                </c:pt>
                <c:pt idx="2756">
                  <c:v>17605.600000000006</c:v>
                </c:pt>
                <c:pt idx="2757">
                  <c:v>17848.100000000006</c:v>
                </c:pt>
                <c:pt idx="2758">
                  <c:v>18086</c:v>
                </c:pt>
                <c:pt idx="2759">
                  <c:v>18311.699999999997</c:v>
                </c:pt>
                <c:pt idx="2760">
                  <c:v>18529.199999999997</c:v>
                </c:pt>
                <c:pt idx="2761">
                  <c:v>18747.100000000006</c:v>
                </c:pt>
                <c:pt idx="2762">
                  <c:v>18961.600000000006</c:v>
                </c:pt>
                <c:pt idx="2763">
                  <c:v>19164.899999999994</c:v>
                </c:pt>
                <c:pt idx="2764">
                  <c:v>19363.699999999997</c:v>
                </c:pt>
                <c:pt idx="2765">
                  <c:v>19565.600000000006</c:v>
                </c:pt>
                <c:pt idx="2766">
                  <c:v>19760.199999999997</c:v>
                </c:pt>
                <c:pt idx="2767">
                  <c:v>19940.800000000003</c:v>
                </c:pt>
                <c:pt idx="2768">
                  <c:v>20114.800000000003</c:v>
                </c:pt>
                <c:pt idx="2769">
                  <c:v>20287.699999999997</c:v>
                </c:pt>
                <c:pt idx="2770">
                  <c:v>20453.600000000006</c:v>
                </c:pt>
                <c:pt idx="2771">
                  <c:v>20614.699999999997</c:v>
                </c:pt>
                <c:pt idx="2772">
                  <c:v>20768.399999999994</c:v>
                </c:pt>
                <c:pt idx="2773">
                  <c:v>20919.699999999997</c:v>
                </c:pt>
                <c:pt idx="2774">
                  <c:v>21065</c:v>
                </c:pt>
                <c:pt idx="2775">
                  <c:v>21196.899999999994</c:v>
                </c:pt>
                <c:pt idx="2776">
                  <c:v>21333.399999999994</c:v>
                </c:pt>
                <c:pt idx="2777">
                  <c:v>21456.5</c:v>
                </c:pt>
                <c:pt idx="2778">
                  <c:v>21574.199999999997</c:v>
                </c:pt>
                <c:pt idx="2779">
                  <c:v>21684.600000000006</c:v>
                </c:pt>
                <c:pt idx="2780">
                  <c:v>21790.600000000006</c:v>
                </c:pt>
                <c:pt idx="2781">
                  <c:v>21895.699999999997</c:v>
                </c:pt>
                <c:pt idx="2782">
                  <c:v>21980.5</c:v>
                </c:pt>
                <c:pt idx="2783">
                  <c:v>22074.699999999997</c:v>
                </c:pt>
                <c:pt idx="2784">
                  <c:v>22155.300000000003</c:v>
                </c:pt>
                <c:pt idx="2785">
                  <c:v>22229.600000000006</c:v>
                </c:pt>
                <c:pt idx="2786">
                  <c:v>22299.199999999997</c:v>
                </c:pt>
                <c:pt idx="2787">
                  <c:v>22361.100000000006</c:v>
                </c:pt>
                <c:pt idx="2788">
                  <c:v>22417.600000000006</c:v>
                </c:pt>
                <c:pt idx="2789">
                  <c:v>22457.5</c:v>
                </c:pt>
                <c:pt idx="2790">
                  <c:v>22498.300000000003</c:v>
                </c:pt>
                <c:pt idx="2791">
                  <c:v>22543.800000000003</c:v>
                </c:pt>
                <c:pt idx="2792">
                  <c:v>22577.600000000006</c:v>
                </c:pt>
                <c:pt idx="2793">
                  <c:v>22592.899999999994</c:v>
                </c:pt>
                <c:pt idx="2794">
                  <c:v>22606.899999999994</c:v>
                </c:pt>
                <c:pt idx="2795">
                  <c:v>22619.600000000006</c:v>
                </c:pt>
                <c:pt idx="2796">
                  <c:v>22625.199999999997</c:v>
                </c:pt>
                <c:pt idx="2797">
                  <c:v>22615.5</c:v>
                </c:pt>
                <c:pt idx="2798">
                  <c:v>22604.100000000006</c:v>
                </c:pt>
                <c:pt idx="2799">
                  <c:v>22592.800000000003</c:v>
                </c:pt>
                <c:pt idx="2800">
                  <c:v>22574.5</c:v>
                </c:pt>
                <c:pt idx="2801">
                  <c:v>22539.5</c:v>
                </c:pt>
                <c:pt idx="2802">
                  <c:v>22502.5</c:v>
                </c:pt>
                <c:pt idx="2803">
                  <c:v>22459.199999999997</c:v>
                </c:pt>
                <c:pt idx="2804">
                  <c:v>22418.5</c:v>
                </c:pt>
                <c:pt idx="2805">
                  <c:v>22367.199999999997</c:v>
                </c:pt>
                <c:pt idx="2806">
                  <c:v>22292.699999999997</c:v>
                </c:pt>
                <c:pt idx="2807">
                  <c:v>22231.100000000006</c:v>
                </c:pt>
                <c:pt idx="2808">
                  <c:v>22163.399999999994</c:v>
                </c:pt>
                <c:pt idx="2809">
                  <c:v>22086.199999999997</c:v>
                </c:pt>
                <c:pt idx="2810">
                  <c:v>21991.199999999997</c:v>
                </c:pt>
                <c:pt idx="2811">
                  <c:v>21886.800000000003</c:v>
                </c:pt>
                <c:pt idx="2812">
                  <c:v>21800.300000000003</c:v>
                </c:pt>
                <c:pt idx="2813">
                  <c:v>21699.399999999994</c:v>
                </c:pt>
                <c:pt idx="2814">
                  <c:v>21579.600000000006</c:v>
                </c:pt>
                <c:pt idx="2815">
                  <c:v>21446.600000000006</c:v>
                </c:pt>
                <c:pt idx="2816">
                  <c:v>21323.600000000006</c:v>
                </c:pt>
                <c:pt idx="2817">
                  <c:v>21204.899999999994</c:v>
                </c:pt>
                <c:pt idx="2818">
                  <c:v>21071.199999999997</c:v>
                </c:pt>
                <c:pt idx="2819">
                  <c:v>20925.699999999997</c:v>
                </c:pt>
                <c:pt idx="2820">
                  <c:v>20766.300000000003</c:v>
                </c:pt>
                <c:pt idx="2821">
                  <c:v>20628.600000000006</c:v>
                </c:pt>
                <c:pt idx="2822">
                  <c:v>20469.399999999994</c:v>
                </c:pt>
                <c:pt idx="2823">
                  <c:v>20306.800000000003</c:v>
                </c:pt>
                <c:pt idx="2824">
                  <c:v>20110.800000000003</c:v>
                </c:pt>
                <c:pt idx="2825">
                  <c:v>19952.800000000003</c:v>
                </c:pt>
                <c:pt idx="2826">
                  <c:v>19769.300000000003</c:v>
                </c:pt>
                <c:pt idx="2827">
                  <c:v>19576.300000000003</c:v>
                </c:pt>
                <c:pt idx="2828">
                  <c:v>19386.899999999994</c:v>
                </c:pt>
                <c:pt idx="2829">
                  <c:v>19183.100000000006</c:v>
                </c:pt>
                <c:pt idx="2830">
                  <c:v>18976.300000000003</c:v>
                </c:pt>
                <c:pt idx="2831">
                  <c:v>18768.800000000003</c:v>
                </c:pt>
                <c:pt idx="2832">
                  <c:v>18546</c:v>
                </c:pt>
                <c:pt idx="2833">
                  <c:v>18324.199999999997</c:v>
                </c:pt>
                <c:pt idx="2834">
                  <c:v>18092.5</c:v>
                </c:pt>
                <c:pt idx="2835">
                  <c:v>17865.5</c:v>
                </c:pt>
                <c:pt idx="2836">
                  <c:v>17632.399999999994</c:v>
                </c:pt>
                <c:pt idx="2837">
                  <c:v>17379.699999999997</c:v>
                </c:pt>
                <c:pt idx="2838">
                  <c:v>17132.800000000003</c:v>
                </c:pt>
                <c:pt idx="2839">
                  <c:v>16884.5</c:v>
                </c:pt>
                <c:pt idx="2840">
                  <c:v>16606.899999999994</c:v>
                </c:pt>
                <c:pt idx="2841">
                  <c:v>16344.5</c:v>
                </c:pt>
                <c:pt idx="2842">
                  <c:v>16096.100000000006</c:v>
                </c:pt>
                <c:pt idx="2843">
                  <c:v>15820</c:v>
                </c:pt>
                <c:pt idx="2844">
                  <c:v>15546.399999999994</c:v>
                </c:pt>
                <c:pt idx="2845">
                  <c:v>15265.699999999997</c:v>
                </c:pt>
                <c:pt idx="2846">
                  <c:v>14976.5</c:v>
                </c:pt>
                <c:pt idx="2847">
                  <c:v>14690.5</c:v>
                </c:pt>
                <c:pt idx="2848">
                  <c:v>14402.399999999994</c:v>
                </c:pt>
                <c:pt idx="2849">
                  <c:v>14098.699999999997</c:v>
                </c:pt>
                <c:pt idx="2850">
                  <c:v>13804.899999999994</c:v>
                </c:pt>
                <c:pt idx="2851">
                  <c:v>13498.800000000003</c:v>
                </c:pt>
                <c:pt idx="2852">
                  <c:v>13172.800000000003</c:v>
                </c:pt>
                <c:pt idx="2853">
                  <c:v>12864.899999999994</c:v>
                </c:pt>
                <c:pt idx="2854">
                  <c:v>12559.800000000003</c:v>
                </c:pt>
                <c:pt idx="2855">
                  <c:v>12236.800000000003</c:v>
                </c:pt>
                <c:pt idx="2856">
                  <c:v>11893.300000000003</c:v>
                </c:pt>
                <c:pt idx="2857">
                  <c:v>11577.100000000006</c:v>
                </c:pt>
                <c:pt idx="2858">
                  <c:v>11247.399999999994</c:v>
                </c:pt>
                <c:pt idx="2859">
                  <c:v>10922.199999999997</c:v>
                </c:pt>
                <c:pt idx="2860">
                  <c:v>10573.300000000003</c:v>
                </c:pt>
                <c:pt idx="2861">
                  <c:v>10239.5</c:v>
                </c:pt>
                <c:pt idx="2862">
                  <c:v>9899.8999999999942</c:v>
                </c:pt>
                <c:pt idx="2863">
                  <c:v>9548.3000000000029</c:v>
                </c:pt>
                <c:pt idx="2864">
                  <c:v>9196.5</c:v>
                </c:pt>
                <c:pt idx="2865">
                  <c:v>8841.8999999999942</c:v>
                </c:pt>
                <c:pt idx="2866">
                  <c:v>8492.1000000000058</c:v>
                </c:pt>
                <c:pt idx="2867">
                  <c:v>8142.3999999999942</c:v>
                </c:pt>
                <c:pt idx="2868">
                  <c:v>7780.8999999999942</c:v>
                </c:pt>
                <c:pt idx="2869">
                  <c:v>7405.6000000000058</c:v>
                </c:pt>
                <c:pt idx="2870">
                  <c:v>7040.5</c:v>
                </c:pt>
                <c:pt idx="2871">
                  <c:v>6675.1999999999971</c:v>
                </c:pt>
                <c:pt idx="2872">
                  <c:v>6309.8999999999942</c:v>
                </c:pt>
                <c:pt idx="2873">
                  <c:v>5950.3999999999942</c:v>
                </c:pt>
                <c:pt idx="2874">
                  <c:v>5573.8999999999942</c:v>
                </c:pt>
                <c:pt idx="2875">
                  <c:v>5207</c:v>
                </c:pt>
                <c:pt idx="2876">
                  <c:v>4837.8999999999942</c:v>
                </c:pt>
                <c:pt idx="2877">
                  <c:v>4460.8000000000029</c:v>
                </c:pt>
                <c:pt idx="2878">
                  <c:v>4075.1999999999971</c:v>
                </c:pt>
                <c:pt idx="2879">
                  <c:v>3694.3999999999942</c:v>
                </c:pt>
                <c:pt idx="2880">
                  <c:v>3321.6999999999971</c:v>
                </c:pt>
                <c:pt idx="2881">
                  <c:v>2944.1999999999971</c:v>
                </c:pt>
                <c:pt idx="2882">
                  <c:v>2567.8999999999942</c:v>
                </c:pt>
                <c:pt idx="2883">
                  <c:v>2181.8000000000029</c:v>
                </c:pt>
                <c:pt idx="2884">
                  <c:v>1796.8000000000029</c:v>
                </c:pt>
                <c:pt idx="2885">
                  <c:v>1415.6000000000058</c:v>
                </c:pt>
                <c:pt idx="2886">
                  <c:v>1040</c:v>
                </c:pt>
                <c:pt idx="2887">
                  <c:v>658.89999999999418</c:v>
                </c:pt>
                <c:pt idx="2888">
                  <c:v>271.60000000000582</c:v>
                </c:pt>
                <c:pt idx="2889">
                  <c:v>-114.39999999999418</c:v>
                </c:pt>
                <c:pt idx="2890">
                  <c:v>-499.39999999999418</c:v>
                </c:pt>
                <c:pt idx="2891">
                  <c:v>-882.69999999999709</c:v>
                </c:pt>
                <c:pt idx="2892">
                  <c:v>-1264.6000000000058</c:v>
                </c:pt>
                <c:pt idx="2893">
                  <c:v>-1643.6999999999971</c:v>
                </c:pt>
                <c:pt idx="2894">
                  <c:v>-2027.6999999999971</c:v>
                </c:pt>
                <c:pt idx="2895">
                  <c:v>-2410.6000000000058</c:v>
                </c:pt>
                <c:pt idx="2896">
                  <c:v>-2791.3000000000029</c:v>
                </c:pt>
                <c:pt idx="2897">
                  <c:v>-3169.8999999999942</c:v>
                </c:pt>
                <c:pt idx="2898">
                  <c:v>-3545</c:v>
                </c:pt>
                <c:pt idx="2899">
                  <c:v>-3932.6000000000058</c:v>
                </c:pt>
                <c:pt idx="2900">
                  <c:v>-4311.3999999999942</c:v>
                </c:pt>
                <c:pt idx="2901">
                  <c:v>-4680.1999999999971</c:v>
                </c:pt>
                <c:pt idx="2902">
                  <c:v>-5057.1000000000058</c:v>
                </c:pt>
                <c:pt idx="2903">
                  <c:v>-5430.6000000000058</c:v>
                </c:pt>
                <c:pt idx="2904">
                  <c:v>-5805.5</c:v>
                </c:pt>
                <c:pt idx="2905">
                  <c:v>-6171.1000000000058</c:v>
                </c:pt>
                <c:pt idx="2906">
                  <c:v>-6540.5</c:v>
                </c:pt>
                <c:pt idx="2907">
                  <c:v>-6906.3000000000029</c:v>
                </c:pt>
                <c:pt idx="2908">
                  <c:v>-7268.8000000000029</c:v>
                </c:pt>
                <c:pt idx="2909">
                  <c:v>-7634.8999999999942</c:v>
                </c:pt>
                <c:pt idx="2910">
                  <c:v>-7994.8999999999942</c:v>
                </c:pt>
                <c:pt idx="2911">
                  <c:v>-8351.3000000000029</c:v>
                </c:pt>
                <c:pt idx="2912">
                  <c:v>-8704.1999999999971</c:v>
                </c:pt>
                <c:pt idx="2913">
                  <c:v>-9053</c:v>
                </c:pt>
                <c:pt idx="2914">
                  <c:v>-9407.6999999999971</c:v>
                </c:pt>
                <c:pt idx="2915">
                  <c:v>-9755.1000000000058</c:v>
                </c:pt>
                <c:pt idx="2916">
                  <c:v>-10099.100000000006</c:v>
                </c:pt>
                <c:pt idx="2917">
                  <c:v>-10436</c:v>
                </c:pt>
                <c:pt idx="2918">
                  <c:v>-10773.399999999994</c:v>
                </c:pt>
                <c:pt idx="2919">
                  <c:v>-11113.699999999997</c:v>
                </c:pt>
                <c:pt idx="2920">
                  <c:v>-11443.5</c:v>
                </c:pt>
                <c:pt idx="2921">
                  <c:v>-11772.400000000001</c:v>
                </c:pt>
                <c:pt idx="2922">
                  <c:v>-12096.699999999997</c:v>
                </c:pt>
                <c:pt idx="2923">
                  <c:v>-12414</c:v>
                </c:pt>
                <c:pt idx="2924">
                  <c:v>-12731.900000000001</c:v>
                </c:pt>
                <c:pt idx="2925">
                  <c:v>-13049.900000000001</c:v>
                </c:pt>
                <c:pt idx="2926">
                  <c:v>-13361.199999999997</c:v>
                </c:pt>
                <c:pt idx="2927">
                  <c:v>-13668.699999999997</c:v>
                </c:pt>
                <c:pt idx="2928">
                  <c:v>-13971</c:v>
                </c:pt>
                <c:pt idx="2929">
                  <c:v>-14270.699999999997</c:v>
                </c:pt>
                <c:pt idx="2930">
                  <c:v>-14568.099999999999</c:v>
                </c:pt>
                <c:pt idx="2931">
                  <c:v>-14857.099999999999</c:v>
                </c:pt>
                <c:pt idx="2932">
                  <c:v>-15141</c:v>
                </c:pt>
                <c:pt idx="2933">
                  <c:v>-15424.599999999999</c:v>
                </c:pt>
                <c:pt idx="2934">
                  <c:v>-15703.300000000003</c:v>
                </c:pt>
                <c:pt idx="2935">
                  <c:v>-15973.800000000003</c:v>
                </c:pt>
                <c:pt idx="2936">
                  <c:v>-16242.800000000003</c:v>
                </c:pt>
                <c:pt idx="2937">
                  <c:v>-16508.099999999999</c:v>
                </c:pt>
                <c:pt idx="2938">
                  <c:v>-16765.400000000001</c:v>
                </c:pt>
                <c:pt idx="2939">
                  <c:v>-17019.900000000001</c:v>
                </c:pt>
                <c:pt idx="2940">
                  <c:v>-17268.800000000003</c:v>
                </c:pt>
                <c:pt idx="2941">
                  <c:v>-17511.300000000003</c:v>
                </c:pt>
                <c:pt idx="2942">
                  <c:v>-17750.800000000003</c:v>
                </c:pt>
                <c:pt idx="2943">
                  <c:v>-17986.5</c:v>
                </c:pt>
                <c:pt idx="2944">
                  <c:v>-18216.099999999999</c:v>
                </c:pt>
                <c:pt idx="2945">
                  <c:v>-18439.800000000003</c:v>
                </c:pt>
                <c:pt idx="2946">
                  <c:v>-18657.400000000001</c:v>
                </c:pt>
                <c:pt idx="2947">
                  <c:v>-18869.5</c:v>
                </c:pt>
                <c:pt idx="2948">
                  <c:v>-19075.300000000003</c:v>
                </c:pt>
                <c:pt idx="2949">
                  <c:v>-19278.199999999997</c:v>
                </c:pt>
                <c:pt idx="2950">
                  <c:v>-19478</c:v>
                </c:pt>
                <c:pt idx="2951">
                  <c:v>-19668.300000000003</c:v>
                </c:pt>
                <c:pt idx="2952">
                  <c:v>-19851.599999999999</c:v>
                </c:pt>
                <c:pt idx="2953">
                  <c:v>-20031.099999999999</c:v>
                </c:pt>
                <c:pt idx="2954">
                  <c:v>-20204.400000000001</c:v>
                </c:pt>
                <c:pt idx="2955">
                  <c:v>-20371.900000000001</c:v>
                </c:pt>
                <c:pt idx="2956">
                  <c:v>-20533</c:v>
                </c:pt>
                <c:pt idx="2957">
                  <c:v>-20688.599999999999</c:v>
                </c:pt>
                <c:pt idx="2958">
                  <c:v>-20841</c:v>
                </c:pt>
                <c:pt idx="2959">
                  <c:v>-20986.5</c:v>
                </c:pt>
                <c:pt idx="2960">
                  <c:v>-21120.300000000003</c:v>
                </c:pt>
                <c:pt idx="2961">
                  <c:v>-21254.199999999997</c:v>
                </c:pt>
                <c:pt idx="2962">
                  <c:v>-21381.800000000003</c:v>
                </c:pt>
                <c:pt idx="2963">
                  <c:v>-21499.9</c:v>
                </c:pt>
                <c:pt idx="2964">
                  <c:v>-21612.699999999997</c:v>
                </c:pt>
                <c:pt idx="2965">
                  <c:v>-21723</c:v>
                </c:pt>
                <c:pt idx="2966">
                  <c:v>-21827.1</c:v>
                </c:pt>
                <c:pt idx="2967">
                  <c:v>-21916.800000000003</c:v>
                </c:pt>
                <c:pt idx="2968">
                  <c:v>-22006.699999999997</c:v>
                </c:pt>
                <c:pt idx="2969">
                  <c:v>-22091.300000000003</c:v>
                </c:pt>
                <c:pt idx="2970">
                  <c:v>-22166.6</c:v>
                </c:pt>
                <c:pt idx="2971">
                  <c:v>-22234.6</c:v>
                </c:pt>
                <c:pt idx="2972">
                  <c:v>-22297</c:v>
                </c:pt>
                <c:pt idx="2973">
                  <c:v>-22353.300000000003</c:v>
                </c:pt>
                <c:pt idx="2974">
                  <c:v>-22403.4</c:v>
                </c:pt>
                <c:pt idx="2975">
                  <c:v>-22444.9</c:v>
                </c:pt>
                <c:pt idx="2976">
                  <c:v>-22481.4</c:v>
                </c:pt>
                <c:pt idx="2977">
                  <c:v>-22515.5</c:v>
                </c:pt>
                <c:pt idx="2978">
                  <c:v>-22540.400000000001</c:v>
                </c:pt>
                <c:pt idx="2979">
                  <c:v>-22555.1</c:v>
                </c:pt>
                <c:pt idx="2980">
                  <c:v>-22565.300000000003</c:v>
                </c:pt>
                <c:pt idx="2981">
                  <c:v>-22569.199999999997</c:v>
                </c:pt>
                <c:pt idx="2982">
                  <c:v>-22567.300000000003</c:v>
                </c:pt>
                <c:pt idx="2983">
                  <c:v>-22559.699999999997</c:v>
                </c:pt>
                <c:pt idx="2984">
                  <c:v>-22546.400000000001</c:v>
                </c:pt>
                <c:pt idx="2985">
                  <c:v>-22525.4</c:v>
                </c:pt>
                <c:pt idx="2986">
                  <c:v>-22496</c:v>
                </c:pt>
                <c:pt idx="2987">
                  <c:v>-22461.4</c:v>
                </c:pt>
                <c:pt idx="2988">
                  <c:v>-22420.699999999997</c:v>
                </c:pt>
                <c:pt idx="2989">
                  <c:v>-22372</c:v>
                </c:pt>
                <c:pt idx="2990">
                  <c:v>-22319.599999999999</c:v>
                </c:pt>
                <c:pt idx="2991">
                  <c:v>-22262</c:v>
                </c:pt>
                <c:pt idx="2992">
                  <c:v>-22191.1</c:v>
                </c:pt>
                <c:pt idx="2993">
                  <c:v>-22119.199999999997</c:v>
                </c:pt>
                <c:pt idx="2994">
                  <c:v>-22037.199999999997</c:v>
                </c:pt>
                <c:pt idx="2995">
                  <c:v>-21950.5</c:v>
                </c:pt>
                <c:pt idx="2996">
                  <c:v>-21854.9</c:v>
                </c:pt>
                <c:pt idx="2997">
                  <c:v>-21764.1</c:v>
                </c:pt>
                <c:pt idx="2998">
                  <c:v>-21661.599999999999</c:v>
                </c:pt>
                <c:pt idx="2999">
                  <c:v>-21547.599999999999</c:v>
                </c:pt>
                <c:pt idx="3000">
                  <c:v>-21428.1</c:v>
                </c:pt>
                <c:pt idx="3001">
                  <c:v>-21309.300000000003</c:v>
                </c:pt>
                <c:pt idx="3002">
                  <c:v>-21182.699999999997</c:v>
                </c:pt>
                <c:pt idx="3003">
                  <c:v>-21051</c:v>
                </c:pt>
                <c:pt idx="3004">
                  <c:v>-20904.800000000003</c:v>
                </c:pt>
                <c:pt idx="3005">
                  <c:v>-20756.900000000001</c:v>
                </c:pt>
                <c:pt idx="3006">
                  <c:v>-20596.199999999997</c:v>
                </c:pt>
                <c:pt idx="3007">
                  <c:v>-20441.800000000003</c:v>
                </c:pt>
                <c:pt idx="3008">
                  <c:v>-20274.5</c:v>
                </c:pt>
                <c:pt idx="3009">
                  <c:v>-20109.900000000001</c:v>
                </c:pt>
                <c:pt idx="3010">
                  <c:v>-19928.900000000001</c:v>
                </c:pt>
                <c:pt idx="3011">
                  <c:v>-19746.199999999997</c:v>
                </c:pt>
                <c:pt idx="3012">
                  <c:v>-19553</c:v>
                </c:pt>
                <c:pt idx="3013">
                  <c:v>-19361.099999999999</c:v>
                </c:pt>
                <c:pt idx="3014">
                  <c:v>-19166.400000000001</c:v>
                </c:pt>
                <c:pt idx="3015">
                  <c:v>-18954.400000000001</c:v>
                </c:pt>
                <c:pt idx="3016">
                  <c:v>-18742.900000000001</c:v>
                </c:pt>
                <c:pt idx="3017">
                  <c:v>-18527.199999999997</c:v>
                </c:pt>
                <c:pt idx="3018">
                  <c:v>-18312.199999999997</c:v>
                </c:pt>
                <c:pt idx="3019">
                  <c:v>-18084.199999999997</c:v>
                </c:pt>
                <c:pt idx="3020">
                  <c:v>-17852.300000000003</c:v>
                </c:pt>
                <c:pt idx="3021">
                  <c:v>-17616.900000000001</c:v>
                </c:pt>
                <c:pt idx="3022">
                  <c:v>-17369.199999999997</c:v>
                </c:pt>
                <c:pt idx="3023">
                  <c:v>-17111.099999999999</c:v>
                </c:pt>
                <c:pt idx="3024">
                  <c:v>-16870.800000000003</c:v>
                </c:pt>
                <c:pt idx="3025">
                  <c:v>-16621.699999999997</c:v>
                </c:pt>
                <c:pt idx="3026">
                  <c:v>-16354.599999999999</c:v>
                </c:pt>
                <c:pt idx="3027">
                  <c:v>-16090.199999999997</c:v>
                </c:pt>
                <c:pt idx="3028">
                  <c:v>-15827.900000000001</c:v>
                </c:pt>
                <c:pt idx="3029">
                  <c:v>-15549.099999999999</c:v>
                </c:pt>
                <c:pt idx="3030">
                  <c:v>-15267.400000000001</c:v>
                </c:pt>
                <c:pt idx="3031">
                  <c:v>-14982.699999999997</c:v>
                </c:pt>
                <c:pt idx="3032">
                  <c:v>-14695.5</c:v>
                </c:pt>
                <c:pt idx="3033">
                  <c:v>-14405.199999999997</c:v>
                </c:pt>
                <c:pt idx="3034">
                  <c:v>-14083.5</c:v>
                </c:pt>
                <c:pt idx="3035">
                  <c:v>-13791</c:v>
                </c:pt>
                <c:pt idx="3036">
                  <c:v>-13485.800000000003</c:v>
                </c:pt>
                <c:pt idx="3037">
                  <c:v>-13178.099999999999</c:v>
                </c:pt>
                <c:pt idx="3038">
                  <c:v>-12856.599999999999</c:v>
                </c:pt>
                <c:pt idx="3039">
                  <c:v>-12544.300000000003</c:v>
                </c:pt>
                <c:pt idx="3040">
                  <c:v>-12245.900000000001</c:v>
                </c:pt>
                <c:pt idx="3041">
                  <c:v>-11909.099999999999</c:v>
                </c:pt>
                <c:pt idx="3042">
                  <c:v>-11585.399999999994</c:v>
                </c:pt>
                <c:pt idx="3043">
                  <c:v>-11258.600000000006</c:v>
                </c:pt>
                <c:pt idx="3044">
                  <c:v>-10928.300000000003</c:v>
                </c:pt>
                <c:pt idx="3045">
                  <c:v>-10593.199999999997</c:v>
                </c:pt>
                <c:pt idx="3046">
                  <c:v>-10244.600000000006</c:v>
                </c:pt>
                <c:pt idx="3047">
                  <c:v>-9900.1999999999971</c:v>
                </c:pt>
                <c:pt idx="3048">
                  <c:v>-9547.3000000000029</c:v>
                </c:pt>
                <c:pt idx="3049">
                  <c:v>-9203.3000000000029</c:v>
                </c:pt>
                <c:pt idx="3050">
                  <c:v>-8864.6999999999971</c:v>
                </c:pt>
                <c:pt idx="3051">
                  <c:v>-8505.8999999999942</c:v>
                </c:pt>
                <c:pt idx="3052">
                  <c:v>-8146.6000000000058</c:v>
                </c:pt>
                <c:pt idx="3053">
                  <c:v>-7788.8999999999942</c:v>
                </c:pt>
                <c:pt idx="3054">
                  <c:v>-7431.3999999999942</c:v>
                </c:pt>
                <c:pt idx="3055">
                  <c:v>-7055.6999999999971</c:v>
                </c:pt>
                <c:pt idx="3056">
                  <c:v>-6690.3000000000029</c:v>
                </c:pt>
                <c:pt idx="3057">
                  <c:v>-6325</c:v>
                </c:pt>
                <c:pt idx="3058">
                  <c:v>-5959.6999999999971</c:v>
                </c:pt>
                <c:pt idx="3059">
                  <c:v>-5602.3999999999942</c:v>
                </c:pt>
                <c:pt idx="3060">
                  <c:v>-5225.8000000000029</c:v>
                </c:pt>
                <c:pt idx="3061">
                  <c:v>-4845.3000000000029</c:v>
                </c:pt>
                <c:pt idx="3062">
                  <c:v>-4473</c:v>
                </c:pt>
                <c:pt idx="3063">
                  <c:v>-4099.8000000000029</c:v>
                </c:pt>
                <c:pt idx="3064">
                  <c:v>-3726.6999999999971</c:v>
                </c:pt>
                <c:pt idx="3065">
                  <c:v>-3344.8999999999942</c:v>
                </c:pt>
                <c:pt idx="3066">
                  <c:v>-2959.6999999999971</c:v>
                </c:pt>
                <c:pt idx="3067">
                  <c:v>-2589.1999999999971</c:v>
                </c:pt>
                <c:pt idx="3068">
                  <c:v>-2210.6999999999971</c:v>
                </c:pt>
                <c:pt idx="3069">
                  <c:v>-1815.6999999999971</c:v>
                </c:pt>
                <c:pt idx="3070">
                  <c:v>-1434</c:v>
                </c:pt>
                <c:pt idx="3071">
                  <c:v>-1059.1000000000058</c:v>
                </c:pt>
                <c:pt idx="3072">
                  <c:v>-678.80000000000291</c:v>
                </c:pt>
                <c:pt idx="3073">
                  <c:v>-282.69999999999709</c:v>
                </c:pt>
                <c:pt idx="3074">
                  <c:v>105.10000000000582</c:v>
                </c:pt>
                <c:pt idx="3075">
                  <c:v>474.30000000000291</c:v>
                </c:pt>
                <c:pt idx="3076">
                  <c:v>854.69999999999709</c:v>
                </c:pt>
                <c:pt idx="3077">
                  <c:v>1243.6999999999971</c:v>
                </c:pt>
                <c:pt idx="3078">
                  <c:v>1625.6000000000058</c:v>
                </c:pt>
                <c:pt idx="3079">
                  <c:v>2008</c:v>
                </c:pt>
                <c:pt idx="3080">
                  <c:v>2399.3000000000029</c:v>
                </c:pt>
                <c:pt idx="3081">
                  <c:v>2774.8999999999942</c:v>
                </c:pt>
                <c:pt idx="3082">
                  <c:v>3150.5</c:v>
                </c:pt>
                <c:pt idx="3083">
                  <c:v>3533.8999999999942</c:v>
                </c:pt>
                <c:pt idx="3084">
                  <c:v>3913</c:v>
                </c:pt>
                <c:pt idx="3085">
                  <c:v>4287.3000000000029</c:v>
                </c:pt>
                <c:pt idx="3086">
                  <c:v>4669.8000000000029</c:v>
                </c:pt>
                <c:pt idx="3087">
                  <c:v>5043.5</c:v>
                </c:pt>
                <c:pt idx="3088">
                  <c:v>5412.8000000000029</c:v>
                </c:pt>
                <c:pt idx="3089">
                  <c:v>5785.1999999999971</c:v>
                </c:pt>
                <c:pt idx="3090">
                  <c:v>6154.8999999999942</c:v>
                </c:pt>
                <c:pt idx="3091">
                  <c:v>6517.5</c:v>
                </c:pt>
                <c:pt idx="3092">
                  <c:v>6890</c:v>
                </c:pt>
                <c:pt idx="3093">
                  <c:v>7254.8000000000029</c:v>
                </c:pt>
                <c:pt idx="3094">
                  <c:v>7614.6999999999971</c:v>
                </c:pt>
                <c:pt idx="3095">
                  <c:v>7976.5</c:v>
                </c:pt>
                <c:pt idx="3096">
                  <c:v>8332.8000000000029</c:v>
                </c:pt>
                <c:pt idx="3097">
                  <c:v>8686.6999999999971</c:v>
                </c:pt>
                <c:pt idx="3098">
                  <c:v>9036.3999999999942</c:v>
                </c:pt>
                <c:pt idx="3099">
                  <c:v>9394.1000000000058</c:v>
                </c:pt>
                <c:pt idx="3100">
                  <c:v>9737.3000000000029</c:v>
                </c:pt>
                <c:pt idx="3101">
                  <c:v>10080.100000000006</c:v>
                </c:pt>
                <c:pt idx="3102">
                  <c:v>10425.5</c:v>
                </c:pt>
                <c:pt idx="3103">
                  <c:v>10763.300000000003</c:v>
                </c:pt>
                <c:pt idx="3104">
                  <c:v>11096.300000000003</c:v>
                </c:pt>
                <c:pt idx="3105">
                  <c:v>11428.899999999994</c:v>
                </c:pt>
                <c:pt idx="3106">
                  <c:v>11757.199999999997</c:v>
                </c:pt>
                <c:pt idx="3107">
                  <c:v>12093.899999999994</c:v>
                </c:pt>
                <c:pt idx="3108">
                  <c:v>12411</c:v>
                </c:pt>
                <c:pt idx="3109">
                  <c:v>12725.800000000003</c:v>
                </c:pt>
                <c:pt idx="3110">
                  <c:v>13050.800000000003</c:v>
                </c:pt>
                <c:pt idx="3111">
                  <c:v>13364.300000000003</c:v>
                </c:pt>
                <c:pt idx="3112">
                  <c:v>13672.800000000003</c:v>
                </c:pt>
                <c:pt idx="3113">
                  <c:v>13962.899999999994</c:v>
                </c:pt>
                <c:pt idx="3114">
                  <c:v>14265.800000000003</c:v>
                </c:pt>
                <c:pt idx="3115">
                  <c:v>14569.5</c:v>
                </c:pt>
                <c:pt idx="3116">
                  <c:v>14855.699999999997</c:v>
                </c:pt>
                <c:pt idx="3117">
                  <c:v>15136.600000000006</c:v>
                </c:pt>
                <c:pt idx="3118">
                  <c:v>15418.100000000006</c:v>
                </c:pt>
                <c:pt idx="3119">
                  <c:v>15706.899999999994</c:v>
                </c:pt>
                <c:pt idx="3120">
                  <c:v>15979.100000000006</c:v>
                </c:pt>
                <c:pt idx="3121">
                  <c:v>16241.399999999994</c:v>
                </c:pt>
                <c:pt idx="3122">
                  <c:v>16507.600000000006</c:v>
                </c:pt>
                <c:pt idx="3123">
                  <c:v>16771.600000000006</c:v>
                </c:pt>
                <c:pt idx="3124">
                  <c:v>17026.199999999997</c:v>
                </c:pt>
                <c:pt idx="3125">
                  <c:v>17274.899999999994</c:v>
                </c:pt>
                <c:pt idx="3126">
                  <c:v>17517.300000000003</c:v>
                </c:pt>
                <c:pt idx="3127">
                  <c:v>17757.600000000006</c:v>
                </c:pt>
                <c:pt idx="3128">
                  <c:v>17997.699999999997</c:v>
                </c:pt>
                <c:pt idx="3129">
                  <c:v>18228.699999999997</c:v>
                </c:pt>
                <c:pt idx="3130">
                  <c:v>18448.800000000003</c:v>
                </c:pt>
                <c:pt idx="3131">
                  <c:v>18665.300000000003</c:v>
                </c:pt>
                <c:pt idx="3132">
                  <c:v>18881.699999999997</c:v>
                </c:pt>
                <c:pt idx="3133">
                  <c:v>19090.399999999994</c:v>
                </c:pt>
                <c:pt idx="3134">
                  <c:v>19288.399999999994</c:v>
                </c:pt>
                <c:pt idx="3135">
                  <c:v>19489.100000000006</c:v>
                </c:pt>
                <c:pt idx="3136">
                  <c:v>19689.100000000006</c:v>
                </c:pt>
                <c:pt idx="3137">
                  <c:v>19874.899999999994</c:v>
                </c:pt>
                <c:pt idx="3138">
                  <c:v>20048.300000000003</c:v>
                </c:pt>
                <c:pt idx="3139">
                  <c:v>20223.300000000003</c:v>
                </c:pt>
                <c:pt idx="3140">
                  <c:v>20392</c:v>
                </c:pt>
                <c:pt idx="3141">
                  <c:v>20554.600000000006</c:v>
                </c:pt>
                <c:pt idx="3142">
                  <c:v>20711.199999999997</c:v>
                </c:pt>
                <c:pt idx="3143">
                  <c:v>20862.600000000006</c:v>
                </c:pt>
                <c:pt idx="3144">
                  <c:v>21017.300000000003</c:v>
                </c:pt>
                <c:pt idx="3145">
                  <c:v>21147.600000000006</c:v>
                </c:pt>
                <c:pt idx="3146">
                  <c:v>21285.899999999994</c:v>
                </c:pt>
                <c:pt idx="3147">
                  <c:v>21414.399999999994</c:v>
                </c:pt>
                <c:pt idx="3148">
                  <c:v>21532.399999999994</c:v>
                </c:pt>
                <c:pt idx="3149">
                  <c:v>21647.399999999994</c:v>
                </c:pt>
                <c:pt idx="3150">
                  <c:v>21752.699999999997</c:v>
                </c:pt>
                <c:pt idx="3151">
                  <c:v>21861.600000000006</c:v>
                </c:pt>
                <c:pt idx="3152">
                  <c:v>21950.800000000003</c:v>
                </c:pt>
                <c:pt idx="3153">
                  <c:v>22043.100000000006</c:v>
                </c:pt>
                <c:pt idx="3154">
                  <c:v>22128.699999999997</c:v>
                </c:pt>
                <c:pt idx="3155">
                  <c:v>22204.199999999997</c:v>
                </c:pt>
                <c:pt idx="3156">
                  <c:v>22273.800000000003</c:v>
                </c:pt>
                <c:pt idx="3157">
                  <c:v>22336.899999999994</c:v>
                </c:pt>
                <c:pt idx="3158">
                  <c:v>22395.199999999997</c:v>
                </c:pt>
                <c:pt idx="3159">
                  <c:v>22441.5</c:v>
                </c:pt>
                <c:pt idx="3160">
                  <c:v>22482.600000000006</c:v>
                </c:pt>
                <c:pt idx="3161">
                  <c:v>22525.5</c:v>
                </c:pt>
                <c:pt idx="3162">
                  <c:v>22563.600000000006</c:v>
                </c:pt>
                <c:pt idx="3163">
                  <c:v>22586.800000000003</c:v>
                </c:pt>
                <c:pt idx="3164">
                  <c:v>22602.899999999994</c:v>
                </c:pt>
                <c:pt idx="3165">
                  <c:v>22614.600000000006</c:v>
                </c:pt>
                <c:pt idx="3166">
                  <c:v>22623.899999999994</c:v>
                </c:pt>
                <c:pt idx="3167">
                  <c:v>22618.199999999997</c:v>
                </c:pt>
                <c:pt idx="3168">
                  <c:v>22609</c:v>
                </c:pt>
                <c:pt idx="3169">
                  <c:v>22596.399999999994</c:v>
                </c:pt>
                <c:pt idx="3170">
                  <c:v>22579.699999999997</c:v>
                </c:pt>
                <c:pt idx="3171">
                  <c:v>22554.100000000006</c:v>
                </c:pt>
                <c:pt idx="3172">
                  <c:v>22519.199999999997</c:v>
                </c:pt>
                <c:pt idx="3173">
                  <c:v>22480.100000000006</c:v>
                </c:pt>
                <c:pt idx="3174">
                  <c:v>22434.399999999994</c:v>
                </c:pt>
                <c:pt idx="3175">
                  <c:v>22383.699999999997</c:v>
                </c:pt>
                <c:pt idx="3176">
                  <c:v>22324.199999999997</c:v>
                </c:pt>
                <c:pt idx="3177">
                  <c:v>22252.300000000003</c:v>
                </c:pt>
                <c:pt idx="3178">
                  <c:v>22184.899999999994</c:v>
                </c:pt>
                <c:pt idx="3179">
                  <c:v>22118.600000000006</c:v>
                </c:pt>
                <c:pt idx="3180">
                  <c:v>22016.800000000003</c:v>
                </c:pt>
                <c:pt idx="3181">
                  <c:v>21929.199999999997</c:v>
                </c:pt>
                <c:pt idx="3182">
                  <c:v>21837.100000000006</c:v>
                </c:pt>
                <c:pt idx="3183">
                  <c:v>21743</c:v>
                </c:pt>
                <c:pt idx="3184">
                  <c:v>21622.199999999997</c:v>
                </c:pt>
                <c:pt idx="3185">
                  <c:v>21501.199999999997</c:v>
                </c:pt>
                <c:pt idx="3186">
                  <c:v>21371.5</c:v>
                </c:pt>
                <c:pt idx="3187">
                  <c:v>21245.699999999997</c:v>
                </c:pt>
                <c:pt idx="3188">
                  <c:v>21125.800000000003</c:v>
                </c:pt>
                <c:pt idx="3189">
                  <c:v>20979.100000000006</c:v>
                </c:pt>
                <c:pt idx="3190">
                  <c:v>20836.100000000006</c:v>
                </c:pt>
                <c:pt idx="3191">
                  <c:v>20688</c:v>
                </c:pt>
                <c:pt idx="3192">
                  <c:v>20526.800000000003</c:v>
                </c:pt>
                <c:pt idx="3193">
                  <c:v>20364</c:v>
                </c:pt>
                <c:pt idx="3194">
                  <c:v>20191.199999999997</c:v>
                </c:pt>
                <c:pt idx="3195">
                  <c:v>20017.199999999997</c:v>
                </c:pt>
                <c:pt idx="3196">
                  <c:v>19836.300000000003</c:v>
                </c:pt>
                <c:pt idx="3197">
                  <c:v>19628.399999999994</c:v>
                </c:pt>
                <c:pt idx="3198">
                  <c:v>19455.800000000003</c:v>
                </c:pt>
                <c:pt idx="3199">
                  <c:v>19260</c:v>
                </c:pt>
                <c:pt idx="3200">
                  <c:v>19048.100000000006</c:v>
                </c:pt>
                <c:pt idx="3201">
                  <c:v>18844.100000000006</c:v>
                </c:pt>
                <c:pt idx="3202">
                  <c:v>18631.5</c:v>
                </c:pt>
                <c:pt idx="3203">
                  <c:v>18404.5</c:v>
                </c:pt>
                <c:pt idx="3204">
                  <c:v>18179.600000000006</c:v>
                </c:pt>
                <c:pt idx="3205">
                  <c:v>17950.699999999997</c:v>
                </c:pt>
                <c:pt idx="3206">
                  <c:v>17721</c:v>
                </c:pt>
                <c:pt idx="3207">
                  <c:v>17476.100000000006</c:v>
                </c:pt>
                <c:pt idx="3208">
                  <c:v>17226.300000000003</c:v>
                </c:pt>
                <c:pt idx="3209">
                  <c:v>16979.800000000003</c:v>
                </c:pt>
                <c:pt idx="3210">
                  <c:v>16702.100000000006</c:v>
                </c:pt>
                <c:pt idx="3211">
                  <c:v>16440.899999999994</c:v>
                </c:pt>
                <c:pt idx="3212">
                  <c:v>16188.199999999997</c:v>
                </c:pt>
                <c:pt idx="3213">
                  <c:v>15922.899999999994</c:v>
                </c:pt>
                <c:pt idx="3214">
                  <c:v>15654.100000000006</c:v>
                </c:pt>
                <c:pt idx="3215">
                  <c:v>15375</c:v>
                </c:pt>
                <c:pt idx="3216">
                  <c:v>15080.899999999994</c:v>
                </c:pt>
                <c:pt idx="3217">
                  <c:v>14791.300000000003</c:v>
                </c:pt>
                <c:pt idx="3218">
                  <c:v>14513</c:v>
                </c:pt>
                <c:pt idx="3219">
                  <c:v>14209.199999999997</c:v>
                </c:pt>
                <c:pt idx="3220">
                  <c:v>13917.699999999997</c:v>
                </c:pt>
                <c:pt idx="3221">
                  <c:v>13615.800000000003</c:v>
                </c:pt>
                <c:pt idx="3222">
                  <c:v>13293.199999999997</c:v>
                </c:pt>
                <c:pt idx="3223">
                  <c:v>12979.5</c:v>
                </c:pt>
                <c:pt idx="3224">
                  <c:v>12672.399999999994</c:v>
                </c:pt>
                <c:pt idx="3225">
                  <c:v>12357.399999999994</c:v>
                </c:pt>
                <c:pt idx="3226">
                  <c:v>12026.699999999997</c:v>
                </c:pt>
                <c:pt idx="3227">
                  <c:v>11697.600000000006</c:v>
                </c:pt>
                <c:pt idx="3228">
                  <c:v>11374.199999999997</c:v>
                </c:pt>
                <c:pt idx="3229">
                  <c:v>11046.600000000006</c:v>
                </c:pt>
                <c:pt idx="3230">
                  <c:v>10701.399999999994</c:v>
                </c:pt>
                <c:pt idx="3231">
                  <c:v>10362.300000000003</c:v>
                </c:pt>
                <c:pt idx="3232">
                  <c:v>10025.399999999994</c:v>
                </c:pt>
                <c:pt idx="3233">
                  <c:v>9678.6999999999971</c:v>
                </c:pt>
                <c:pt idx="3234">
                  <c:v>9324.1999999999971</c:v>
                </c:pt>
                <c:pt idx="3235">
                  <c:v>8972</c:v>
                </c:pt>
                <c:pt idx="3236">
                  <c:v>8621.8999999999942</c:v>
                </c:pt>
                <c:pt idx="3237">
                  <c:v>8272.8000000000029</c:v>
                </c:pt>
                <c:pt idx="3238">
                  <c:v>7915.3999999999942</c:v>
                </c:pt>
                <c:pt idx="3239">
                  <c:v>7540.3999999999942</c:v>
                </c:pt>
                <c:pt idx="3240">
                  <c:v>7175.3999999999942</c:v>
                </c:pt>
                <c:pt idx="3241">
                  <c:v>6810.1999999999971</c:v>
                </c:pt>
                <c:pt idx="3242">
                  <c:v>6444.8999999999942</c:v>
                </c:pt>
                <c:pt idx="3243">
                  <c:v>6088.6000000000058</c:v>
                </c:pt>
                <c:pt idx="3244">
                  <c:v>5714.1999999999971</c:v>
                </c:pt>
                <c:pt idx="3245">
                  <c:v>5342</c:v>
                </c:pt>
                <c:pt idx="3246">
                  <c:v>4975.8999999999942</c:v>
                </c:pt>
                <c:pt idx="3247">
                  <c:v>4601.8999999999942</c:v>
                </c:pt>
                <c:pt idx="3248">
                  <c:v>4216.1999999999971</c:v>
                </c:pt>
                <c:pt idx="3249">
                  <c:v>3835.3000000000029</c:v>
                </c:pt>
                <c:pt idx="3250">
                  <c:v>3454.6999999999971</c:v>
                </c:pt>
                <c:pt idx="3251">
                  <c:v>3088.3999999999942</c:v>
                </c:pt>
                <c:pt idx="3252">
                  <c:v>2710.6000000000058</c:v>
                </c:pt>
                <c:pt idx="3253">
                  <c:v>2324.1000000000058</c:v>
                </c:pt>
                <c:pt idx="3254">
                  <c:v>1939.3000000000029</c:v>
                </c:pt>
                <c:pt idx="3255">
                  <c:v>1554.8000000000029</c:v>
                </c:pt>
                <c:pt idx="3256">
                  <c:v>1178.8999999999942</c:v>
                </c:pt>
                <c:pt idx="3257">
                  <c:v>800.19999999999709</c:v>
                </c:pt>
                <c:pt idx="3258">
                  <c:v>413.60000000000582</c:v>
                </c:pt>
                <c:pt idx="3259">
                  <c:v>27.5</c:v>
                </c:pt>
                <c:pt idx="3260">
                  <c:v>-358.30000000000291</c:v>
                </c:pt>
                <c:pt idx="3261">
                  <c:v>-742.30000000000291</c:v>
                </c:pt>
                <c:pt idx="3262">
                  <c:v>-1125</c:v>
                </c:pt>
                <c:pt idx="3263">
                  <c:v>-1504.3999999999942</c:v>
                </c:pt>
                <c:pt idx="3264">
                  <c:v>-1885.6000000000058</c:v>
                </c:pt>
                <c:pt idx="3265">
                  <c:v>-2270.6000000000058</c:v>
                </c:pt>
                <c:pt idx="3266">
                  <c:v>-2651.8000000000029</c:v>
                </c:pt>
                <c:pt idx="3267">
                  <c:v>-3033.3000000000029</c:v>
                </c:pt>
                <c:pt idx="3268">
                  <c:v>-3409.5</c:v>
                </c:pt>
                <c:pt idx="3269">
                  <c:v>-3788.1999999999971</c:v>
                </c:pt>
                <c:pt idx="3270">
                  <c:v>-4173.3000000000029</c:v>
                </c:pt>
                <c:pt idx="3271">
                  <c:v>-4544.3000000000029</c:v>
                </c:pt>
                <c:pt idx="3272">
                  <c:v>-4914.8000000000029</c:v>
                </c:pt>
                <c:pt idx="3273">
                  <c:v>-5296.1000000000058</c:v>
                </c:pt>
                <c:pt idx="3274">
                  <c:v>-5664.3000000000029</c:v>
                </c:pt>
                <c:pt idx="3275">
                  <c:v>-6037.8000000000029</c:v>
                </c:pt>
                <c:pt idx="3276">
                  <c:v>-6403.1000000000058</c:v>
                </c:pt>
                <c:pt idx="3277">
                  <c:v>-6774.6999999999971</c:v>
                </c:pt>
                <c:pt idx="3278">
                  <c:v>-7133.8999999999942</c:v>
                </c:pt>
                <c:pt idx="3279">
                  <c:v>-7494.8000000000029</c:v>
                </c:pt>
                <c:pt idx="3280">
                  <c:v>-7856.3999999999942</c:v>
                </c:pt>
                <c:pt idx="3281">
                  <c:v>-8215.6000000000058</c:v>
                </c:pt>
                <c:pt idx="3282">
                  <c:v>-8570</c:v>
                </c:pt>
                <c:pt idx="3283">
                  <c:v>-8920.8000000000029</c:v>
                </c:pt>
                <c:pt idx="3284">
                  <c:v>-9274.1999999999971</c:v>
                </c:pt>
                <c:pt idx="3285">
                  <c:v>-9621.8000000000029</c:v>
                </c:pt>
                <c:pt idx="3286">
                  <c:v>-9968.3000000000029</c:v>
                </c:pt>
                <c:pt idx="3287">
                  <c:v>-10310.800000000003</c:v>
                </c:pt>
                <c:pt idx="3288">
                  <c:v>-10647.699999999997</c:v>
                </c:pt>
                <c:pt idx="3289">
                  <c:v>-10990.800000000003</c:v>
                </c:pt>
                <c:pt idx="3290">
                  <c:v>-11323.100000000006</c:v>
                </c:pt>
                <c:pt idx="3291">
                  <c:v>-11653.300000000003</c:v>
                </c:pt>
                <c:pt idx="3292">
                  <c:v>-11976.599999999999</c:v>
                </c:pt>
                <c:pt idx="3293">
                  <c:v>-12297.800000000003</c:v>
                </c:pt>
                <c:pt idx="3294">
                  <c:v>-12615.900000000001</c:v>
                </c:pt>
                <c:pt idx="3295">
                  <c:v>-12937.5</c:v>
                </c:pt>
                <c:pt idx="3296">
                  <c:v>-13249.300000000003</c:v>
                </c:pt>
                <c:pt idx="3297">
                  <c:v>-13557.699999999997</c:v>
                </c:pt>
                <c:pt idx="3298">
                  <c:v>-13861.699999999997</c:v>
                </c:pt>
                <c:pt idx="3299">
                  <c:v>-14161.199999999997</c:v>
                </c:pt>
                <c:pt idx="3300">
                  <c:v>-14461</c:v>
                </c:pt>
                <c:pt idx="3301">
                  <c:v>-14751.300000000003</c:v>
                </c:pt>
                <c:pt idx="3302">
                  <c:v>-15035.5</c:v>
                </c:pt>
                <c:pt idx="3303">
                  <c:v>-15319.599999999999</c:v>
                </c:pt>
                <c:pt idx="3304">
                  <c:v>-15600.300000000003</c:v>
                </c:pt>
                <c:pt idx="3305">
                  <c:v>-15874</c:v>
                </c:pt>
                <c:pt idx="3306">
                  <c:v>-16142.800000000003</c:v>
                </c:pt>
                <c:pt idx="3307">
                  <c:v>-16409.900000000001</c:v>
                </c:pt>
                <c:pt idx="3308">
                  <c:v>-16670.300000000003</c:v>
                </c:pt>
                <c:pt idx="3309">
                  <c:v>-16925.199999999997</c:v>
                </c:pt>
                <c:pt idx="3310">
                  <c:v>-17176.599999999999</c:v>
                </c:pt>
                <c:pt idx="3311">
                  <c:v>-17421.300000000003</c:v>
                </c:pt>
                <c:pt idx="3312">
                  <c:v>-17661.300000000003</c:v>
                </c:pt>
                <c:pt idx="3313">
                  <c:v>-17898.800000000003</c:v>
                </c:pt>
                <c:pt idx="3314">
                  <c:v>-18130.699999999997</c:v>
                </c:pt>
                <c:pt idx="3315">
                  <c:v>-18356.599999999999</c:v>
                </c:pt>
                <c:pt idx="3316">
                  <c:v>-18576.300000000003</c:v>
                </c:pt>
                <c:pt idx="3317">
                  <c:v>-18790.400000000001</c:v>
                </c:pt>
                <c:pt idx="3318">
                  <c:v>-18998.5</c:v>
                </c:pt>
                <c:pt idx="3319">
                  <c:v>-19200.900000000001</c:v>
                </c:pt>
                <c:pt idx="3320">
                  <c:v>-19403.900000000001</c:v>
                </c:pt>
                <c:pt idx="3321">
                  <c:v>-19598.699999999997</c:v>
                </c:pt>
                <c:pt idx="3322">
                  <c:v>-19784.5</c:v>
                </c:pt>
                <c:pt idx="3323">
                  <c:v>-19967</c:v>
                </c:pt>
                <c:pt idx="3324">
                  <c:v>-20142.699999999997</c:v>
                </c:pt>
                <c:pt idx="3325">
                  <c:v>-20312.300000000003</c:v>
                </c:pt>
                <c:pt idx="3326">
                  <c:v>-20476</c:v>
                </c:pt>
                <c:pt idx="3327">
                  <c:v>-20633.400000000001</c:v>
                </c:pt>
                <c:pt idx="3328">
                  <c:v>-20787.400000000001</c:v>
                </c:pt>
                <c:pt idx="3329">
                  <c:v>-20936.099999999999</c:v>
                </c:pt>
                <c:pt idx="3330">
                  <c:v>-21073.4</c:v>
                </c:pt>
                <c:pt idx="3331">
                  <c:v>-21207.5</c:v>
                </c:pt>
                <c:pt idx="3332">
                  <c:v>-21338.1</c:v>
                </c:pt>
                <c:pt idx="3333">
                  <c:v>-21459.300000000003</c:v>
                </c:pt>
                <c:pt idx="3334">
                  <c:v>-21573.699999999997</c:v>
                </c:pt>
                <c:pt idx="3335">
                  <c:v>-21683.4</c:v>
                </c:pt>
                <c:pt idx="3336">
                  <c:v>-21789</c:v>
                </c:pt>
                <c:pt idx="3337">
                  <c:v>-21883.699999999997</c:v>
                </c:pt>
                <c:pt idx="3338">
                  <c:v>-21973.300000000003</c:v>
                </c:pt>
                <c:pt idx="3339">
                  <c:v>-22060</c:v>
                </c:pt>
                <c:pt idx="3340">
                  <c:v>-22138.800000000003</c:v>
                </c:pt>
                <c:pt idx="3341">
                  <c:v>-22209.1</c:v>
                </c:pt>
                <c:pt idx="3342">
                  <c:v>-22273.699999999997</c:v>
                </c:pt>
                <c:pt idx="3343">
                  <c:v>-22332.199999999997</c:v>
                </c:pt>
                <c:pt idx="3344">
                  <c:v>-22384.5</c:v>
                </c:pt>
                <c:pt idx="3345">
                  <c:v>-22429.599999999999</c:v>
                </c:pt>
                <c:pt idx="3346">
                  <c:v>-22467.1</c:v>
                </c:pt>
                <c:pt idx="3347">
                  <c:v>-22502</c:v>
                </c:pt>
                <c:pt idx="3348">
                  <c:v>-22531.599999999999</c:v>
                </c:pt>
                <c:pt idx="3349">
                  <c:v>-22548.6</c:v>
                </c:pt>
                <c:pt idx="3350">
                  <c:v>-22560.9</c:v>
                </c:pt>
                <c:pt idx="3351">
                  <c:v>-22567.199999999997</c:v>
                </c:pt>
                <c:pt idx="3352">
                  <c:v>-22567.199999999997</c:v>
                </c:pt>
                <c:pt idx="3353">
                  <c:v>-22561.699999999997</c:v>
                </c:pt>
                <c:pt idx="3354">
                  <c:v>-22550.5</c:v>
                </c:pt>
                <c:pt idx="3355">
                  <c:v>-22533.300000000003</c:v>
                </c:pt>
                <c:pt idx="3356">
                  <c:v>-22506.1</c:v>
                </c:pt>
                <c:pt idx="3357">
                  <c:v>-22474.1</c:v>
                </c:pt>
                <c:pt idx="3358">
                  <c:v>-22438.400000000001</c:v>
                </c:pt>
                <c:pt idx="3359">
                  <c:v>-22393.599999999999</c:v>
                </c:pt>
                <c:pt idx="3360">
                  <c:v>-22342.9</c:v>
                </c:pt>
                <c:pt idx="3361">
                  <c:v>-22287.4</c:v>
                </c:pt>
                <c:pt idx="3362">
                  <c:v>-22218.400000000001</c:v>
                </c:pt>
                <c:pt idx="3363">
                  <c:v>-22148.1</c:v>
                </c:pt>
                <c:pt idx="3364">
                  <c:v>-22068.800000000003</c:v>
                </c:pt>
                <c:pt idx="3365">
                  <c:v>-21985.4</c:v>
                </c:pt>
                <c:pt idx="3366">
                  <c:v>-21896.699999999997</c:v>
                </c:pt>
                <c:pt idx="3367">
                  <c:v>-21800.300000000003</c:v>
                </c:pt>
                <c:pt idx="3368">
                  <c:v>-21700.199999999997</c:v>
                </c:pt>
                <c:pt idx="3369">
                  <c:v>-21587.1</c:v>
                </c:pt>
                <c:pt idx="3370">
                  <c:v>-21472.6</c:v>
                </c:pt>
                <c:pt idx="3371">
                  <c:v>-21351</c:v>
                </c:pt>
                <c:pt idx="3372">
                  <c:v>-21229.599999999999</c:v>
                </c:pt>
                <c:pt idx="3373">
                  <c:v>-21098.400000000001</c:v>
                </c:pt>
                <c:pt idx="3374">
                  <c:v>-20953.5</c:v>
                </c:pt>
                <c:pt idx="3375">
                  <c:v>-20806.800000000003</c:v>
                </c:pt>
                <c:pt idx="3376">
                  <c:v>-20654</c:v>
                </c:pt>
                <c:pt idx="3377">
                  <c:v>-20495.599999999999</c:v>
                </c:pt>
                <c:pt idx="3378">
                  <c:v>-20334.400000000001</c:v>
                </c:pt>
                <c:pt idx="3379">
                  <c:v>-20171.5</c:v>
                </c:pt>
                <c:pt idx="3380">
                  <c:v>-19989.800000000003</c:v>
                </c:pt>
                <c:pt idx="3381">
                  <c:v>-19808.5</c:v>
                </c:pt>
                <c:pt idx="3382">
                  <c:v>-19627.599999999999</c:v>
                </c:pt>
                <c:pt idx="3383">
                  <c:v>-19437</c:v>
                </c:pt>
                <c:pt idx="3384">
                  <c:v>-19241.199999999997</c:v>
                </c:pt>
                <c:pt idx="3385">
                  <c:v>-19035.900000000001</c:v>
                </c:pt>
                <c:pt idx="3386">
                  <c:v>-18826.199999999997</c:v>
                </c:pt>
                <c:pt idx="3387">
                  <c:v>-18611.900000000001</c:v>
                </c:pt>
                <c:pt idx="3388">
                  <c:v>-18394</c:v>
                </c:pt>
                <c:pt idx="3389">
                  <c:v>-18172.800000000003</c:v>
                </c:pt>
                <c:pt idx="3390">
                  <c:v>-17939.699999999997</c:v>
                </c:pt>
                <c:pt idx="3391">
                  <c:v>-17704.400000000001</c:v>
                </c:pt>
                <c:pt idx="3392">
                  <c:v>-17464.300000000003</c:v>
                </c:pt>
                <c:pt idx="3393">
                  <c:v>-17219.599999999999</c:v>
                </c:pt>
                <c:pt idx="3394">
                  <c:v>-16970.599999999999</c:v>
                </c:pt>
                <c:pt idx="3395">
                  <c:v>-16717.400000000001</c:v>
                </c:pt>
                <c:pt idx="3396">
                  <c:v>-16455</c:v>
                </c:pt>
                <c:pt idx="3397">
                  <c:v>-16187.599999999999</c:v>
                </c:pt>
                <c:pt idx="3398">
                  <c:v>-15927.099999999999</c:v>
                </c:pt>
                <c:pt idx="3399">
                  <c:v>-15653.599999999999</c:v>
                </c:pt>
                <c:pt idx="3400">
                  <c:v>-15372.5</c:v>
                </c:pt>
                <c:pt idx="3401">
                  <c:v>-15089.300000000003</c:v>
                </c:pt>
                <c:pt idx="3402">
                  <c:v>-14801.199999999997</c:v>
                </c:pt>
                <c:pt idx="3403">
                  <c:v>-14512.699999999997</c:v>
                </c:pt>
                <c:pt idx="3404">
                  <c:v>-14215.199999999997</c:v>
                </c:pt>
                <c:pt idx="3405">
                  <c:v>-13893.099999999999</c:v>
                </c:pt>
                <c:pt idx="3406">
                  <c:v>-13587.5</c:v>
                </c:pt>
                <c:pt idx="3407">
                  <c:v>-13280.199999999997</c:v>
                </c:pt>
                <c:pt idx="3408">
                  <c:v>-12970.900000000001</c:v>
                </c:pt>
                <c:pt idx="3409">
                  <c:v>-12659.599999999999</c:v>
                </c:pt>
                <c:pt idx="3410">
                  <c:v>-12364.300000000003</c:v>
                </c:pt>
                <c:pt idx="3411">
                  <c:v>-12036.400000000001</c:v>
                </c:pt>
                <c:pt idx="3412">
                  <c:v>-11706.099999999999</c:v>
                </c:pt>
                <c:pt idx="3413">
                  <c:v>-11374.699999999997</c:v>
                </c:pt>
                <c:pt idx="3414">
                  <c:v>-11048.600000000006</c:v>
                </c:pt>
                <c:pt idx="3415">
                  <c:v>-10715.699999999997</c:v>
                </c:pt>
                <c:pt idx="3416">
                  <c:v>-10375.100000000006</c:v>
                </c:pt>
                <c:pt idx="3417">
                  <c:v>-10027.300000000003</c:v>
                </c:pt>
                <c:pt idx="3418">
                  <c:v>-9674.1000000000058</c:v>
                </c:pt>
                <c:pt idx="3419">
                  <c:v>-9330.3999999999942</c:v>
                </c:pt>
                <c:pt idx="3420">
                  <c:v>-8994.1000000000058</c:v>
                </c:pt>
                <c:pt idx="3421">
                  <c:v>-8640.1000000000058</c:v>
                </c:pt>
                <c:pt idx="3422">
                  <c:v>-8277.8999999999942</c:v>
                </c:pt>
                <c:pt idx="3423">
                  <c:v>-7922.1999999999971</c:v>
                </c:pt>
                <c:pt idx="3424">
                  <c:v>-7566.1999999999971</c:v>
                </c:pt>
                <c:pt idx="3425">
                  <c:v>-7190.6999999999971</c:v>
                </c:pt>
                <c:pt idx="3426">
                  <c:v>-6825.3999999999942</c:v>
                </c:pt>
                <c:pt idx="3427">
                  <c:v>-6460.1000000000058</c:v>
                </c:pt>
                <c:pt idx="3428">
                  <c:v>-6094.8000000000029</c:v>
                </c:pt>
                <c:pt idx="3429">
                  <c:v>-5729.6999999999971</c:v>
                </c:pt>
                <c:pt idx="3430">
                  <c:v>-5367.1000000000058</c:v>
                </c:pt>
                <c:pt idx="3431">
                  <c:v>-4980.1999999999971</c:v>
                </c:pt>
                <c:pt idx="3432">
                  <c:v>-4611</c:v>
                </c:pt>
                <c:pt idx="3433">
                  <c:v>-4237.8000000000029</c:v>
                </c:pt>
                <c:pt idx="3434">
                  <c:v>-3865.6000000000058</c:v>
                </c:pt>
                <c:pt idx="3435">
                  <c:v>-3487</c:v>
                </c:pt>
                <c:pt idx="3436">
                  <c:v>-3099.1999999999971</c:v>
                </c:pt>
                <c:pt idx="3437">
                  <c:v>-2726.3999999999942</c:v>
                </c:pt>
                <c:pt idx="3438">
                  <c:v>-2351</c:v>
                </c:pt>
                <c:pt idx="3439">
                  <c:v>-1961.1999999999971</c:v>
                </c:pt>
                <c:pt idx="3440">
                  <c:v>-1574.6999999999971</c:v>
                </c:pt>
                <c:pt idx="3441">
                  <c:v>-1197.6000000000058</c:v>
                </c:pt>
                <c:pt idx="3442">
                  <c:v>-819.5</c:v>
                </c:pt>
                <c:pt idx="3443">
                  <c:v>-429.19999999999709</c:v>
                </c:pt>
                <c:pt idx="3444">
                  <c:v>-38.30000000000291</c:v>
                </c:pt>
                <c:pt idx="3445">
                  <c:v>338</c:v>
                </c:pt>
                <c:pt idx="3446">
                  <c:v>713.30000000000291</c:v>
                </c:pt>
                <c:pt idx="3447">
                  <c:v>1099.8999999999942</c:v>
                </c:pt>
                <c:pt idx="3448">
                  <c:v>1484.1000000000058</c:v>
                </c:pt>
                <c:pt idx="3449">
                  <c:v>1865.3000000000029</c:v>
                </c:pt>
                <c:pt idx="3450">
                  <c:v>2252.8999999999942</c:v>
                </c:pt>
                <c:pt idx="3451">
                  <c:v>2637.5</c:v>
                </c:pt>
                <c:pt idx="3452">
                  <c:v>3012.1000000000058</c:v>
                </c:pt>
                <c:pt idx="3453">
                  <c:v>3391</c:v>
                </c:pt>
                <c:pt idx="3454">
                  <c:v>3771</c:v>
                </c:pt>
                <c:pt idx="3455">
                  <c:v>4145.6000000000058</c:v>
                </c:pt>
                <c:pt idx="3456">
                  <c:v>4530</c:v>
                </c:pt>
                <c:pt idx="3457">
                  <c:v>4904.8999999999942</c:v>
                </c:pt>
                <c:pt idx="3458">
                  <c:v>5274</c:v>
                </c:pt>
                <c:pt idx="3459">
                  <c:v>5648.5</c:v>
                </c:pt>
                <c:pt idx="3460">
                  <c:v>6012.8000000000029</c:v>
                </c:pt>
                <c:pt idx="3461">
                  <c:v>6376.8999999999942</c:v>
                </c:pt>
                <c:pt idx="3462">
                  <c:v>6758.6999999999971</c:v>
                </c:pt>
                <c:pt idx="3463">
                  <c:v>7117.3000000000029</c:v>
                </c:pt>
                <c:pt idx="3464">
                  <c:v>7478.8999999999942</c:v>
                </c:pt>
                <c:pt idx="3465">
                  <c:v>7837.5</c:v>
                </c:pt>
                <c:pt idx="3466">
                  <c:v>8199.1999999999971</c:v>
                </c:pt>
                <c:pt idx="3467">
                  <c:v>8558.5</c:v>
                </c:pt>
                <c:pt idx="3468">
                  <c:v>8906</c:v>
                </c:pt>
                <c:pt idx="3469">
                  <c:v>9263.5</c:v>
                </c:pt>
                <c:pt idx="3470">
                  <c:v>9611.6999999999971</c:v>
                </c:pt>
                <c:pt idx="3471">
                  <c:v>9953.8999999999942</c:v>
                </c:pt>
                <c:pt idx="3472">
                  <c:v>10302.100000000006</c:v>
                </c:pt>
                <c:pt idx="3473">
                  <c:v>10638.5</c:v>
                </c:pt>
                <c:pt idx="3474">
                  <c:v>10973.5</c:v>
                </c:pt>
                <c:pt idx="3475">
                  <c:v>11309.5</c:v>
                </c:pt>
                <c:pt idx="3476">
                  <c:v>11639.100000000006</c:v>
                </c:pt>
                <c:pt idx="3477">
                  <c:v>11970.300000000003</c:v>
                </c:pt>
                <c:pt idx="3478">
                  <c:v>12293.600000000006</c:v>
                </c:pt>
                <c:pt idx="3479">
                  <c:v>12612.899999999994</c:v>
                </c:pt>
                <c:pt idx="3480">
                  <c:v>12927.100000000006</c:v>
                </c:pt>
                <c:pt idx="3481">
                  <c:v>13248.100000000006</c:v>
                </c:pt>
                <c:pt idx="3482">
                  <c:v>13558.600000000006</c:v>
                </c:pt>
                <c:pt idx="3483">
                  <c:v>13854.5</c:v>
                </c:pt>
                <c:pt idx="3484">
                  <c:v>14152.600000000006</c:v>
                </c:pt>
                <c:pt idx="3485">
                  <c:v>14458.100000000006</c:v>
                </c:pt>
                <c:pt idx="3486">
                  <c:v>14749.199999999997</c:v>
                </c:pt>
                <c:pt idx="3487">
                  <c:v>15029.399999999994</c:v>
                </c:pt>
                <c:pt idx="3488">
                  <c:v>15312.5</c:v>
                </c:pt>
                <c:pt idx="3489">
                  <c:v>15598.100000000006</c:v>
                </c:pt>
                <c:pt idx="3490">
                  <c:v>15880.199999999997</c:v>
                </c:pt>
                <c:pt idx="3491">
                  <c:v>16143.699999999997</c:v>
                </c:pt>
                <c:pt idx="3492">
                  <c:v>16405.5</c:v>
                </c:pt>
                <c:pt idx="3493">
                  <c:v>16675.5</c:v>
                </c:pt>
                <c:pt idx="3494">
                  <c:v>16930.5</c:v>
                </c:pt>
                <c:pt idx="3495">
                  <c:v>17181.5</c:v>
                </c:pt>
                <c:pt idx="3496">
                  <c:v>17426</c:v>
                </c:pt>
                <c:pt idx="3497">
                  <c:v>17665.600000000006</c:v>
                </c:pt>
                <c:pt idx="3498">
                  <c:v>17908</c:v>
                </c:pt>
                <c:pt idx="3499">
                  <c:v>18144.399999999994</c:v>
                </c:pt>
                <c:pt idx="3500">
                  <c:v>18367.800000000003</c:v>
                </c:pt>
                <c:pt idx="3501">
                  <c:v>18585.100000000006</c:v>
                </c:pt>
                <c:pt idx="3502">
                  <c:v>18803.800000000003</c:v>
                </c:pt>
                <c:pt idx="3503">
                  <c:v>19017</c:v>
                </c:pt>
                <c:pt idx="3504">
                  <c:v>19216.600000000006</c:v>
                </c:pt>
                <c:pt idx="3505">
                  <c:v>19415.899999999994</c:v>
                </c:pt>
                <c:pt idx="3506">
                  <c:v>19618.800000000003</c:v>
                </c:pt>
                <c:pt idx="3507">
                  <c:v>19809.600000000006</c:v>
                </c:pt>
                <c:pt idx="3508">
                  <c:v>19986.699999999997</c:v>
                </c:pt>
                <c:pt idx="3509">
                  <c:v>20161.199999999997</c:v>
                </c:pt>
                <c:pt idx="3510">
                  <c:v>20332.899999999994</c:v>
                </c:pt>
                <c:pt idx="3511">
                  <c:v>20497</c:v>
                </c:pt>
                <c:pt idx="3512">
                  <c:v>20656.399999999994</c:v>
                </c:pt>
                <c:pt idx="3513">
                  <c:v>20808.300000000003</c:v>
                </c:pt>
                <c:pt idx="3514">
                  <c:v>20960.5</c:v>
                </c:pt>
                <c:pt idx="3515">
                  <c:v>21099.800000000003</c:v>
                </c:pt>
                <c:pt idx="3516">
                  <c:v>21234.300000000003</c:v>
                </c:pt>
                <c:pt idx="3517">
                  <c:v>21367.5</c:v>
                </c:pt>
                <c:pt idx="3518">
                  <c:v>21488.399999999994</c:v>
                </c:pt>
                <c:pt idx="3519">
                  <c:v>21605.100000000006</c:v>
                </c:pt>
                <c:pt idx="3520">
                  <c:v>21713.399999999994</c:v>
                </c:pt>
                <c:pt idx="3521">
                  <c:v>21820.5</c:v>
                </c:pt>
                <c:pt idx="3522">
                  <c:v>21919.300000000003</c:v>
                </c:pt>
                <c:pt idx="3523">
                  <c:v>22007</c:v>
                </c:pt>
                <c:pt idx="3524">
                  <c:v>22097.600000000006</c:v>
                </c:pt>
                <c:pt idx="3525">
                  <c:v>22175.800000000003</c:v>
                </c:pt>
                <c:pt idx="3526">
                  <c:v>22248.399999999994</c:v>
                </c:pt>
                <c:pt idx="3527">
                  <c:v>22314.199999999997</c:v>
                </c:pt>
                <c:pt idx="3528">
                  <c:v>22374.300000000003</c:v>
                </c:pt>
                <c:pt idx="3529">
                  <c:v>22427</c:v>
                </c:pt>
                <c:pt idx="3530">
                  <c:v>22466.5</c:v>
                </c:pt>
                <c:pt idx="3531">
                  <c:v>22507.199999999997</c:v>
                </c:pt>
                <c:pt idx="3532">
                  <c:v>22550.300000000003</c:v>
                </c:pt>
                <c:pt idx="3533">
                  <c:v>22581.399999999994</c:v>
                </c:pt>
                <c:pt idx="3534">
                  <c:v>22595.699999999997</c:v>
                </c:pt>
                <c:pt idx="3535">
                  <c:v>22608.600000000006</c:v>
                </c:pt>
                <c:pt idx="3536">
                  <c:v>22624.399999999994</c:v>
                </c:pt>
                <c:pt idx="3537">
                  <c:v>22624.300000000003</c:v>
                </c:pt>
                <c:pt idx="3538">
                  <c:v>22614.399999999994</c:v>
                </c:pt>
                <c:pt idx="3539">
                  <c:v>22602.100000000006</c:v>
                </c:pt>
                <c:pt idx="3540">
                  <c:v>22589.5</c:v>
                </c:pt>
                <c:pt idx="3541">
                  <c:v>22569.300000000003</c:v>
                </c:pt>
                <c:pt idx="3542">
                  <c:v>22536.199999999997</c:v>
                </c:pt>
                <c:pt idx="3543">
                  <c:v>22498</c:v>
                </c:pt>
                <c:pt idx="3544">
                  <c:v>22451.300000000003</c:v>
                </c:pt>
                <c:pt idx="3545">
                  <c:v>22403.899999999994</c:v>
                </c:pt>
                <c:pt idx="3546">
                  <c:v>22351.699999999997</c:v>
                </c:pt>
                <c:pt idx="3547">
                  <c:v>22280.100000000006</c:v>
                </c:pt>
                <c:pt idx="3548">
                  <c:v>22214</c:v>
                </c:pt>
                <c:pt idx="3549">
                  <c:v>22147</c:v>
                </c:pt>
                <c:pt idx="3550">
                  <c:v>22061.899999999994</c:v>
                </c:pt>
                <c:pt idx="3551">
                  <c:v>21967.300000000003</c:v>
                </c:pt>
                <c:pt idx="3552">
                  <c:v>21869.899999999994</c:v>
                </c:pt>
                <c:pt idx="3553">
                  <c:v>21769.699999999997</c:v>
                </c:pt>
                <c:pt idx="3554">
                  <c:v>21668.100000000006</c:v>
                </c:pt>
                <c:pt idx="3555">
                  <c:v>21548.199999999997</c:v>
                </c:pt>
                <c:pt idx="3556">
                  <c:v>21416</c:v>
                </c:pt>
                <c:pt idx="3557">
                  <c:v>21291.800000000003</c:v>
                </c:pt>
                <c:pt idx="3558">
                  <c:v>21174.399999999994</c:v>
                </c:pt>
                <c:pt idx="3559">
                  <c:v>21032.199999999997</c:v>
                </c:pt>
                <c:pt idx="3560">
                  <c:v>20890</c:v>
                </c:pt>
                <c:pt idx="3561">
                  <c:v>20741.800000000003</c:v>
                </c:pt>
                <c:pt idx="3562">
                  <c:v>20585</c:v>
                </c:pt>
                <c:pt idx="3563">
                  <c:v>20423.699999999997</c:v>
                </c:pt>
                <c:pt idx="3564">
                  <c:v>20258.399999999994</c:v>
                </c:pt>
                <c:pt idx="3565">
                  <c:v>20073.100000000006</c:v>
                </c:pt>
                <c:pt idx="3566">
                  <c:v>19904.100000000006</c:v>
                </c:pt>
                <c:pt idx="3567">
                  <c:v>19717</c:v>
                </c:pt>
                <c:pt idx="3568">
                  <c:v>19525</c:v>
                </c:pt>
                <c:pt idx="3569">
                  <c:v>19335.800000000003</c:v>
                </c:pt>
                <c:pt idx="3570">
                  <c:v>19126.300000000003</c:v>
                </c:pt>
                <c:pt idx="3571">
                  <c:v>18921.300000000003</c:v>
                </c:pt>
                <c:pt idx="3572">
                  <c:v>18714.199999999997</c:v>
                </c:pt>
                <c:pt idx="3573">
                  <c:v>18490.5</c:v>
                </c:pt>
                <c:pt idx="3574">
                  <c:v>18266.399999999994</c:v>
                </c:pt>
                <c:pt idx="3575">
                  <c:v>18035</c:v>
                </c:pt>
                <c:pt idx="3576">
                  <c:v>17801.199999999997</c:v>
                </c:pt>
                <c:pt idx="3577">
                  <c:v>17569</c:v>
                </c:pt>
                <c:pt idx="3578">
                  <c:v>17318.399999999994</c:v>
                </c:pt>
                <c:pt idx="3579">
                  <c:v>17071.800000000003</c:v>
                </c:pt>
                <c:pt idx="3580">
                  <c:v>16814.800000000003</c:v>
                </c:pt>
                <c:pt idx="3581">
                  <c:v>16539</c:v>
                </c:pt>
                <c:pt idx="3582">
                  <c:v>16275.899999999994</c:v>
                </c:pt>
                <c:pt idx="3583">
                  <c:v>16026</c:v>
                </c:pt>
                <c:pt idx="3584">
                  <c:v>15753.899999999994</c:v>
                </c:pt>
                <c:pt idx="3585">
                  <c:v>15478.399999999994</c:v>
                </c:pt>
                <c:pt idx="3586">
                  <c:v>15179.100000000006</c:v>
                </c:pt>
                <c:pt idx="3587">
                  <c:v>14904.100000000006</c:v>
                </c:pt>
                <c:pt idx="3588">
                  <c:v>14618.199999999997</c:v>
                </c:pt>
                <c:pt idx="3589">
                  <c:v>14324.300000000003</c:v>
                </c:pt>
                <c:pt idx="3590">
                  <c:v>14024.899999999994</c:v>
                </c:pt>
                <c:pt idx="3591">
                  <c:v>13725.699999999997</c:v>
                </c:pt>
                <c:pt idx="3592">
                  <c:v>13414.199999999997</c:v>
                </c:pt>
                <c:pt idx="3593">
                  <c:v>13093.399999999994</c:v>
                </c:pt>
                <c:pt idx="3594">
                  <c:v>12785.399999999994</c:v>
                </c:pt>
                <c:pt idx="3595">
                  <c:v>12476.100000000006</c:v>
                </c:pt>
                <c:pt idx="3596">
                  <c:v>12150.199999999997</c:v>
                </c:pt>
                <c:pt idx="3597">
                  <c:v>11816.5</c:v>
                </c:pt>
                <c:pt idx="3598">
                  <c:v>11493</c:v>
                </c:pt>
                <c:pt idx="3599">
                  <c:v>11169.699999999997</c:v>
                </c:pt>
                <c:pt idx="3600">
                  <c:v>10831.100000000006</c:v>
                </c:pt>
                <c:pt idx="3601">
                  <c:v>10484.699999999997</c:v>
                </c:pt>
                <c:pt idx="3602">
                  <c:v>10150.399999999994</c:v>
                </c:pt>
                <c:pt idx="3603">
                  <c:v>9808.6999999999971</c:v>
                </c:pt>
                <c:pt idx="3604">
                  <c:v>9456.1999999999971</c:v>
                </c:pt>
                <c:pt idx="3605">
                  <c:v>9103.8999999999942</c:v>
                </c:pt>
                <c:pt idx="3606">
                  <c:v>8749.3000000000029</c:v>
                </c:pt>
                <c:pt idx="3607">
                  <c:v>8398.5</c:v>
                </c:pt>
                <c:pt idx="3608">
                  <c:v>8049.8000000000029</c:v>
                </c:pt>
                <c:pt idx="3609">
                  <c:v>7674.8999999999942</c:v>
                </c:pt>
                <c:pt idx="3610">
                  <c:v>7310.1000000000058</c:v>
                </c:pt>
                <c:pt idx="3611">
                  <c:v>6945.1000000000058</c:v>
                </c:pt>
                <c:pt idx="3612">
                  <c:v>6579.8000000000029</c:v>
                </c:pt>
                <c:pt idx="3613">
                  <c:v>6214.3999999999942</c:v>
                </c:pt>
                <c:pt idx="3614">
                  <c:v>5852.8000000000029</c:v>
                </c:pt>
                <c:pt idx="3615">
                  <c:v>5478.5</c:v>
                </c:pt>
                <c:pt idx="3616">
                  <c:v>5111.6999999999971</c:v>
                </c:pt>
                <c:pt idx="3617">
                  <c:v>4740.5</c:v>
                </c:pt>
                <c:pt idx="3618">
                  <c:v>4360.5</c:v>
                </c:pt>
                <c:pt idx="3619">
                  <c:v>3975.6000000000058</c:v>
                </c:pt>
                <c:pt idx="3620">
                  <c:v>3595</c:v>
                </c:pt>
                <c:pt idx="3621">
                  <c:v>3225</c:v>
                </c:pt>
                <c:pt idx="3622">
                  <c:v>2849.8999999999942</c:v>
                </c:pt>
                <c:pt idx="3623">
                  <c:v>2466.1999999999971</c:v>
                </c:pt>
                <c:pt idx="3624">
                  <c:v>2079.8000000000029</c:v>
                </c:pt>
                <c:pt idx="3625">
                  <c:v>1695</c:v>
                </c:pt>
                <c:pt idx="3626">
                  <c:v>1317.8000000000029</c:v>
                </c:pt>
                <c:pt idx="3627">
                  <c:v>941</c:v>
                </c:pt>
                <c:pt idx="3628">
                  <c:v>557.19999999999709</c:v>
                </c:pt>
                <c:pt idx="3629">
                  <c:v>170.39999999999418</c:v>
                </c:pt>
                <c:pt idx="3630">
                  <c:v>-215.5</c:v>
                </c:pt>
                <c:pt idx="3631">
                  <c:v>-600.39999999999418</c:v>
                </c:pt>
                <c:pt idx="3632">
                  <c:v>-982.69999999999709</c:v>
                </c:pt>
                <c:pt idx="3633">
                  <c:v>-1364</c:v>
                </c:pt>
                <c:pt idx="3634">
                  <c:v>-1742.8000000000029</c:v>
                </c:pt>
                <c:pt idx="3635">
                  <c:v>-2127.3000000000029</c:v>
                </c:pt>
                <c:pt idx="3636">
                  <c:v>-2509.5</c:v>
                </c:pt>
                <c:pt idx="3637">
                  <c:v>-2889.6000000000058</c:v>
                </c:pt>
                <c:pt idx="3638">
                  <c:v>-3266.8999999999942</c:v>
                </c:pt>
                <c:pt idx="3639">
                  <c:v>-3643.1999999999971</c:v>
                </c:pt>
                <c:pt idx="3640">
                  <c:v>-4032.1000000000058</c:v>
                </c:pt>
                <c:pt idx="3641">
                  <c:v>-4407.1000000000058</c:v>
                </c:pt>
                <c:pt idx="3642">
                  <c:v>-4774.3000000000029</c:v>
                </c:pt>
                <c:pt idx="3643">
                  <c:v>-5154.1999999999971</c:v>
                </c:pt>
                <c:pt idx="3644">
                  <c:v>-5527.6999999999971</c:v>
                </c:pt>
                <c:pt idx="3645">
                  <c:v>-5898.3000000000029</c:v>
                </c:pt>
                <c:pt idx="3646">
                  <c:v>-6267.1999999999971</c:v>
                </c:pt>
                <c:pt idx="3647">
                  <c:v>-6637</c:v>
                </c:pt>
                <c:pt idx="3648">
                  <c:v>-6999.3000000000029</c:v>
                </c:pt>
                <c:pt idx="3649">
                  <c:v>-7361.6999999999971</c:v>
                </c:pt>
                <c:pt idx="3650">
                  <c:v>-7726.3000000000029</c:v>
                </c:pt>
                <c:pt idx="3651">
                  <c:v>-8085.1000000000058</c:v>
                </c:pt>
                <c:pt idx="3652">
                  <c:v>-8440.8999999999942</c:v>
                </c:pt>
                <c:pt idx="3653">
                  <c:v>-8792.8000000000029</c:v>
                </c:pt>
                <c:pt idx="3654">
                  <c:v>-9145.6000000000058</c:v>
                </c:pt>
                <c:pt idx="3655">
                  <c:v>-9496.3000000000029</c:v>
                </c:pt>
                <c:pt idx="3656">
                  <c:v>-9842.8999999999942</c:v>
                </c:pt>
                <c:pt idx="3657">
                  <c:v>-10188.800000000003</c:v>
                </c:pt>
                <c:pt idx="3658">
                  <c:v>-10527.300000000003</c:v>
                </c:pt>
                <c:pt idx="3659">
                  <c:v>-10862.699999999997</c:v>
                </c:pt>
                <c:pt idx="3660">
                  <c:v>-11201.699999999997</c:v>
                </c:pt>
                <c:pt idx="3661">
                  <c:v>-11532.100000000006</c:v>
                </c:pt>
                <c:pt idx="3662">
                  <c:v>-11858.199999999997</c:v>
                </c:pt>
                <c:pt idx="3663">
                  <c:v>-12181.199999999997</c:v>
                </c:pt>
                <c:pt idx="3664">
                  <c:v>-12500.5</c:v>
                </c:pt>
                <c:pt idx="3665">
                  <c:v>-12817.099999999999</c:v>
                </c:pt>
                <c:pt idx="3666">
                  <c:v>-13131.900000000001</c:v>
                </c:pt>
                <c:pt idx="3667">
                  <c:v>-13442.800000000003</c:v>
                </c:pt>
                <c:pt idx="3668">
                  <c:v>-13748.900000000001</c:v>
                </c:pt>
                <c:pt idx="3669">
                  <c:v>-14050.400000000001</c:v>
                </c:pt>
                <c:pt idx="3670">
                  <c:v>-14348.5</c:v>
                </c:pt>
                <c:pt idx="3671">
                  <c:v>-14642.400000000001</c:v>
                </c:pt>
                <c:pt idx="3672">
                  <c:v>-14930</c:v>
                </c:pt>
                <c:pt idx="3673">
                  <c:v>-15213.199999999997</c:v>
                </c:pt>
                <c:pt idx="3674">
                  <c:v>-15495.599999999999</c:v>
                </c:pt>
                <c:pt idx="3675">
                  <c:v>-15772.599999999999</c:v>
                </c:pt>
                <c:pt idx="3676">
                  <c:v>-16041.300000000003</c:v>
                </c:pt>
                <c:pt idx="3677">
                  <c:v>-16309.599999999999</c:v>
                </c:pt>
                <c:pt idx="3678">
                  <c:v>-16573.800000000003</c:v>
                </c:pt>
                <c:pt idx="3679">
                  <c:v>-16830.900000000001</c:v>
                </c:pt>
                <c:pt idx="3680">
                  <c:v>-17085.900000000001</c:v>
                </c:pt>
                <c:pt idx="3681">
                  <c:v>-17332.800000000003</c:v>
                </c:pt>
                <c:pt idx="3682">
                  <c:v>-17573.900000000001</c:v>
                </c:pt>
                <c:pt idx="3683">
                  <c:v>-17813.099999999999</c:v>
                </c:pt>
                <c:pt idx="3684">
                  <c:v>-18047.400000000001</c:v>
                </c:pt>
                <c:pt idx="3685">
                  <c:v>-18275.400000000001</c:v>
                </c:pt>
                <c:pt idx="3686">
                  <c:v>-18497.599999999999</c:v>
                </c:pt>
                <c:pt idx="3687">
                  <c:v>-18713.699999999997</c:v>
                </c:pt>
                <c:pt idx="3688">
                  <c:v>-18924.300000000003</c:v>
                </c:pt>
                <c:pt idx="3689">
                  <c:v>-19128.599999999999</c:v>
                </c:pt>
                <c:pt idx="3690">
                  <c:v>-19331.800000000003</c:v>
                </c:pt>
                <c:pt idx="3691">
                  <c:v>-19529.199999999997</c:v>
                </c:pt>
                <c:pt idx="3692">
                  <c:v>-19717</c:v>
                </c:pt>
                <c:pt idx="3693">
                  <c:v>-19899.699999999997</c:v>
                </c:pt>
                <c:pt idx="3694">
                  <c:v>-20077.599999999999</c:v>
                </c:pt>
                <c:pt idx="3695">
                  <c:v>-20249.5</c:v>
                </c:pt>
                <c:pt idx="3696">
                  <c:v>-20415.300000000003</c:v>
                </c:pt>
                <c:pt idx="3697">
                  <c:v>-20574.900000000001</c:v>
                </c:pt>
                <c:pt idx="3698">
                  <c:v>-20729.800000000003</c:v>
                </c:pt>
                <c:pt idx="3699">
                  <c:v>-20880.699999999997</c:v>
                </c:pt>
                <c:pt idx="3700">
                  <c:v>-21022.800000000003</c:v>
                </c:pt>
                <c:pt idx="3701">
                  <c:v>-21156.699999999997</c:v>
                </c:pt>
                <c:pt idx="3702">
                  <c:v>-21289.199999999997</c:v>
                </c:pt>
                <c:pt idx="3703">
                  <c:v>-21414.199999999997</c:v>
                </c:pt>
                <c:pt idx="3704">
                  <c:v>-21530.800000000003</c:v>
                </c:pt>
                <c:pt idx="3705">
                  <c:v>-21641.5</c:v>
                </c:pt>
                <c:pt idx="3706">
                  <c:v>-21749.1</c:v>
                </c:pt>
                <c:pt idx="3707">
                  <c:v>-21848.800000000003</c:v>
                </c:pt>
                <c:pt idx="3708">
                  <c:v>-21938.1</c:v>
                </c:pt>
                <c:pt idx="3709">
                  <c:v>-22026.9</c:v>
                </c:pt>
                <c:pt idx="3710">
                  <c:v>-22109.300000000003</c:v>
                </c:pt>
                <c:pt idx="3711">
                  <c:v>-22181.9</c:v>
                </c:pt>
                <c:pt idx="3712">
                  <c:v>-22248.699999999997</c:v>
                </c:pt>
                <c:pt idx="3713">
                  <c:v>-22309.5</c:v>
                </c:pt>
                <c:pt idx="3714">
                  <c:v>-22365.1</c:v>
                </c:pt>
                <c:pt idx="3715">
                  <c:v>-22415.1</c:v>
                </c:pt>
                <c:pt idx="3716">
                  <c:v>-22454.699999999997</c:v>
                </c:pt>
                <c:pt idx="3717">
                  <c:v>-22490.400000000001</c:v>
                </c:pt>
                <c:pt idx="3718">
                  <c:v>-22524</c:v>
                </c:pt>
                <c:pt idx="3719">
                  <c:v>-22544.1</c:v>
                </c:pt>
                <c:pt idx="3720">
                  <c:v>-22558.6</c:v>
                </c:pt>
                <c:pt idx="3721">
                  <c:v>-22567.4</c:v>
                </c:pt>
                <c:pt idx="3722">
                  <c:v>-22571.199999999997</c:v>
                </c:pt>
                <c:pt idx="3723">
                  <c:v>-22566.400000000001</c:v>
                </c:pt>
                <c:pt idx="3724">
                  <c:v>-22557.199999999997</c:v>
                </c:pt>
                <c:pt idx="3725">
                  <c:v>-22542.5</c:v>
                </c:pt>
                <c:pt idx="3726">
                  <c:v>-22518.9</c:v>
                </c:pt>
                <c:pt idx="3727">
                  <c:v>-22488</c:v>
                </c:pt>
                <c:pt idx="3728">
                  <c:v>-22452.300000000003</c:v>
                </c:pt>
                <c:pt idx="3729">
                  <c:v>-22409.1</c:v>
                </c:pt>
                <c:pt idx="3730">
                  <c:v>-22359.5</c:v>
                </c:pt>
                <c:pt idx="3731">
                  <c:v>-22305.800000000003</c:v>
                </c:pt>
                <c:pt idx="3732">
                  <c:v>-22243.199999999997</c:v>
                </c:pt>
                <c:pt idx="3733">
                  <c:v>-22173.699999999997</c:v>
                </c:pt>
                <c:pt idx="3734">
                  <c:v>-22100.400000000001</c:v>
                </c:pt>
                <c:pt idx="3735">
                  <c:v>-22016.1</c:v>
                </c:pt>
                <c:pt idx="3736">
                  <c:v>-21926.800000000003</c:v>
                </c:pt>
                <c:pt idx="3737">
                  <c:v>-21830.800000000003</c:v>
                </c:pt>
                <c:pt idx="3738">
                  <c:v>-21732.300000000003</c:v>
                </c:pt>
                <c:pt idx="3739">
                  <c:v>-21631.699999999997</c:v>
                </c:pt>
                <c:pt idx="3740">
                  <c:v>-21514.400000000001</c:v>
                </c:pt>
                <c:pt idx="3741">
                  <c:v>-21395.9</c:v>
                </c:pt>
                <c:pt idx="3742">
                  <c:v>-21270.5</c:v>
                </c:pt>
                <c:pt idx="3743">
                  <c:v>-21146.800000000003</c:v>
                </c:pt>
                <c:pt idx="3744">
                  <c:v>-21012.5</c:v>
                </c:pt>
                <c:pt idx="3745">
                  <c:v>-20865</c:v>
                </c:pt>
                <c:pt idx="3746">
                  <c:v>-20715.300000000003</c:v>
                </c:pt>
                <c:pt idx="3747">
                  <c:v>-20553</c:v>
                </c:pt>
                <c:pt idx="3748">
                  <c:v>-20397.900000000001</c:v>
                </c:pt>
                <c:pt idx="3749">
                  <c:v>-20229.300000000003</c:v>
                </c:pt>
                <c:pt idx="3750">
                  <c:v>-20063</c:v>
                </c:pt>
                <c:pt idx="3751">
                  <c:v>-19881.800000000003</c:v>
                </c:pt>
                <c:pt idx="3752">
                  <c:v>-19700.599999999999</c:v>
                </c:pt>
                <c:pt idx="3753">
                  <c:v>-19508.699999999997</c:v>
                </c:pt>
                <c:pt idx="3754">
                  <c:v>-19316.099999999999</c:v>
                </c:pt>
                <c:pt idx="3755">
                  <c:v>-19113.300000000003</c:v>
                </c:pt>
                <c:pt idx="3756">
                  <c:v>-18905.300000000003</c:v>
                </c:pt>
                <c:pt idx="3757">
                  <c:v>-18692.699999999997</c:v>
                </c:pt>
                <c:pt idx="3758">
                  <c:v>-18476.199999999997</c:v>
                </c:pt>
                <c:pt idx="3759">
                  <c:v>-18256.699999999997</c:v>
                </c:pt>
                <c:pt idx="3760">
                  <c:v>-18024.099999999999</c:v>
                </c:pt>
                <c:pt idx="3761">
                  <c:v>-17786.699999999997</c:v>
                </c:pt>
                <c:pt idx="3762">
                  <c:v>-17554.699999999997</c:v>
                </c:pt>
                <c:pt idx="3763">
                  <c:v>-17294.800000000003</c:v>
                </c:pt>
                <c:pt idx="3764">
                  <c:v>-17057.300000000003</c:v>
                </c:pt>
                <c:pt idx="3765">
                  <c:v>-16805.5</c:v>
                </c:pt>
                <c:pt idx="3766">
                  <c:v>-16553.599999999999</c:v>
                </c:pt>
                <c:pt idx="3767">
                  <c:v>-16284.199999999997</c:v>
                </c:pt>
                <c:pt idx="3768">
                  <c:v>-16022.199999999997</c:v>
                </c:pt>
                <c:pt idx="3769">
                  <c:v>-15756.099999999999</c:v>
                </c:pt>
                <c:pt idx="3770">
                  <c:v>-15466.699999999997</c:v>
                </c:pt>
                <c:pt idx="3771">
                  <c:v>-15189.900000000001</c:v>
                </c:pt>
                <c:pt idx="3772">
                  <c:v>-14904.400000000001</c:v>
                </c:pt>
                <c:pt idx="3773">
                  <c:v>-14619.400000000001</c:v>
                </c:pt>
                <c:pt idx="3774">
                  <c:v>-14327.599999999999</c:v>
                </c:pt>
                <c:pt idx="3775">
                  <c:v>-14005.199999999997</c:v>
                </c:pt>
                <c:pt idx="3776">
                  <c:v>-13700.400000000001</c:v>
                </c:pt>
                <c:pt idx="3777">
                  <c:v>-13393.900000000001</c:v>
                </c:pt>
                <c:pt idx="3778">
                  <c:v>-13085.300000000003</c:v>
                </c:pt>
                <c:pt idx="3779">
                  <c:v>-12774.699999999997</c:v>
                </c:pt>
                <c:pt idx="3780">
                  <c:v>-12478.800000000003</c:v>
                </c:pt>
                <c:pt idx="3781">
                  <c:v>-12160.199999999997</c:v>
                </c:pt>
                <c:pt idx="3782">
                  <c:v>-11822.599999999999</c:v>
                </c:pt>
                <c:pt idx="3783">
                  <c:v>-11500</c:v>
                </c:pt>
                <c:pt idx="3784">
                  <c:v>-11172.399999999994</c:v>
                </c:pt>
                <c:pt idx="3785">
                  <c:v>-10843</c:v>
                </c:pt>
                <c:pt idx="3786">
                  <c:v>-10504.899999999994</c:v>
                </c:pt>
                <c:pt idx="3787">
                  <c:v>-10154.800000000003</c:v>
                </c:pt>
                <c:pt idx="3788">
                  <c:v>-9801.5</c:v>
                </c:pt>
                <c:pt idx="3789">
                  <c:v>-9458.1000000000058</c:v>
                </c:pt>
                <c:pt idx="3790">
                  <c:v>-9114.1000000000058</c:v>
                </c:pt>
                <c:pt idx="3791">
                  <c:v>-8773.3999999999942</c:v>
                </c:pt>
                <c:pt idx="3792">
                  <c:v>-8411.6999999999971</c:v>
                </c:pt>
                <c:pt idx="3793">
                  <c:v>-8054.3999999999942</c:v>
                </c:pt>
                <c:pt idx="3794">
                  <c:v>-7699.3000000000029</c:v>
                </c:pt>
                <c:pt idx="3795">
                  <c:v>-7336.8000000000029</c:v>
                </c:pt>
                <c:pt idx="3796">
                  <c:v>-6961</c:v>
                </c:pt>
                <c:pt idx="3797">
                  <c:v>-6595.6000000000058</c:v>
                </c:pt>
                <c:pt idx="3798">
                  <c:v>-6230.3000000000029</c:v>
                </c:pt>
                <c:pt idx="3799">
                  <c:v>-5865.1000000000058</c:v>
                </c:pt>
                <c:pt idx="3800">
                  <c:v>-5505.6000000000058</c:v>
                </c:pt>
                <c:pt idx="3801">
                  <c:v>-5125.8999999999942</c:v>
                </c:pt>
                <c:pt idx="3802">
                  <c:v>-4749.3000000000029</c:v>
                </c:pt>
                <c:pt idx="3803">
                  <c:v>-4374.1000000000058</c:v>
                </c:pt>
                <c:pt idx="3804">
                  <c:v>-3998.6999999999971</c:v>
                </c:pt>
                <c:pt idx="3805">
                  <c:v>-3627.8999999999942</c:v>
                </c:pt>
                <c:pt idx="3806">
                  <c:v>-3244.1000000000058</c:v>
                </c:pt>
                <c:pt idx="3807">
                  <c:v>-2863.6000000000058</c:v>
                </c:pt>
                <c:pt idx="3808">
                  <c:v>-2490.3000000000029</c:v>
                </c:pt>
                <c:pt idx="3809">
                  <c:v>-2108.1000000000058</c:v>
                </c:pt>
                <c:pt idx="3810">
                  <c:v>-1717</c:v>
                </c:pt>
                <c:pt idx="3811">
                  <c:v>-1336.6000000000058</c:v>
                </c:pt>
                <c:pt idx="3812">
                  <c:v>-961</c:v>
                </c:pt>
                <c:pt idx="3813">
                  <c:v>-576.89999999999418</c:v>
                </c:pt>
                <c:pt idx="3814">
                  <c:v>-182.30000000000291</c:v>
                </c:pt>
                <c:pt idx="3815">
                  <c:v>201</c:v>
                </c:pt>
                <c:pt idx="3816">
                  <c:v>570.89999999999418</c:v>
                </c:pt>
                <c:pt idx="3817">
                  <c:v>954</c:v>
                </c:pt>
                <c:pt idx="3818">
                  <c:v>1342.3000000000029</c:v>
                </c:pt>
                <c:pt idx="3819">
                  <c:v>1722.8000000000029</c:v>
                </c:pt>
                <c:pt idx="3820">
                  <c:v>2106.5</c:v>
                </c:pt>
                <c:pt idx="3821">
                  <c:v>2501.5</c:v>
                </c:pt>
                <c:pt idx="3822">
                  <c:v>2870.6000000000058</c:v>
                </c:pt>
                <c:pt idx="3823">
                  <c:v>3247.8999999999942</c:v>
                </c:pt>
                <c:pt idx="3824">
                  <c:v>3632.8000000000029</c:v>
                </c:pt>
                <c:pt idx="3825">
                  <c:v>4006.1999999999971</c:v>
                </c:pt>
                <c:pt idx="3826">
                  <c:v>4387.1999999999971</c:v>
                </c:pt>
                <c:pt idx="3827">
                  <c:v>4767</c:v>
                </c:pt>
                <c:pt idx="3828">
                  <c:v>5139.8999999999942</c:v>
                </c:pt>
                <c:pt idx="3829">
                  <c:v>5510.6999999999971</c:v>
                </c:pt>
                <c:pt idx="3830">
                  <c:v>5878.8999999999942</c:v>
                </c:pt>
                <c:pt idx="3831">
                  <c:v>6242.3000000000029</c:v>
                </c:pt>
                <c:pt idx="3832">
                  <c:v>6616.1000000000058</c:v>
                </c:pt>
                <c:pt idx="3833">
                  <c:v>6984.8000000000029</c:v>
                </c:pt>
                <c:pt idx="3834">
                  <c:v>7348.6000000000058</c:v>
                </c:pt>
                <c:pt idx="3835">
                  <c:v>7707.6000000000058</c:v>
                </c:pt>
                <c:pt idx="3836">
                  <c:v>8065.6999999999971</c:v>
                </c:pt>
                <c:pt idx="3837">
                  <c:v>8427.8000000000029</c:v>
                </c:pt>
                <c:pt idx="3838">
                  <c:v>8779.1000000000058</c:v>
                </c:pt>
                <c:pt idx="3839">
                  <c:v>9130</c:v>
                </c:pt>
                <c:pt idx="3840">
                  <c:v>9483.1999999999971</c:v>
                </c:pt>
                <c:pt idx="3841">
                  <c:v>9831.6000000000058</c:v>
                </c:pt>
                <c:pt idx="3842">
                  <c:v>10171.5</c:v>
                </c:pt>
                <c:pt idx="3843">
                  <c:v>10512.699999999997</c:v>
                </c:pt>
                <c:pt idx="3844">
                  <c:v>10848.800000000003</c:v>
                </c:pt>
                <c:pt idx="3845">
                  <c:v>11184.800000000003</c:v>
                </c:pt>
                <c:pt idx="3846">
                  <c:v>11516.199999999997</c:v>
                </c:pt>
                <c:pt idx="3847">
                  <c:v>11844.5</c:v>
                </c:pt>
                <c:pt idx="3848">
                  <c:v>12177</c:v>
                </c:pt>
                <c:pt idx="3849">
                  <c:v>12491.800000000003</c:v>
                </c:pt>
                <c:pt idx="3850">
                  <c:v>12806.600000000006</c:v>
                </c:pt>
                <c:pt idx="3851">
                  <c:v>13130.399999999994</c:v>
                </c:pt>
                <c:pt idx="3852">
                  <c:v>13442.600000000006</c:v>
                </c:pt>
                <c:pt idx="3853">
                  <c:v>13749</c:v>
                </c:pt>
                <c:pt idx="3854">
                  <c:v>14037.300000000003</c:v>
                </c:pt>
                <c:pt idx="3855">
                  <c:v>14342.699999999997</c:v>
                </c:pt>
                <c:pt idx="3856">
                  <c:v>14643.5</c:v>
                </c:pt>
                <c:pt idx="3857">
                  <c:v>14923.699999999997</c:v>
                </c:pt>
                <c:pt idx="3858">
                  <c:v>15211.600000000006</c:v>
                </c:pt>
                <c:pt idx="3859">
                  <c:v>15491.399999999994</c:v>
                </c:pt>
                <c:pt idx="3860">
                  <c:v>15781.199999999997</c:v>
                </c:pt>
                <c:pt idx="3861">
                  <c:v>16047.800000000003</c:v>
                </c:pt>
                <c:pt idx="3862">
                  <c:v>16307.600000000006</c:v>
                </c:pt>
                <c:pt idx="3863">
                  <c:v>16579.100000000006</c:v>
                </c:pt>
                <c:pt idx="3864">
                  <c:v>16837.899999999994</c:v>
                </c:pt>
                <c:pt idx="3865">
                  <c:v>17090.699999999997</c:v>
                </c:pt>
                <c:pt idx="3866">
                  <c:v>17338.100000000006</c:v>
                </c:pt>
                <c:pt idx="3867">
                  <c:v>17579</c:v>
                </c:pt>
                <c:pt idx="3868">
                  <c:v>17821.100000000006</c:v>
                </c:pt>
                <c:pt idx="3869">
                  <c:v>18059.5</c:v>
                </c:pt>
                <c:pt idx="3870">
                  <c:v>18286.899999999994</c:v>
                </c:pt>
                <c:pt idx="3871">
                  <c:v>18505.199999999997</c:v>
                </c:pt>
                <c:pt idx="3872">
                  <c:v>18722.600000000006</c:v>
                </c:pt>
                <c:pt idx="3873">
                  <c:v>18937.5</c:v>
                </c:pt>
                <c:pt idx="3874">
                  <c:v>19142.600000000006</c:v>
                </c:pt>
                <c:pt idx="3875">
                  <c:v>19341.100000000006</c:v>
                </c:pt>
                <c:pt idx="3876">
                  <c:v>19542.600000000006</c:v>
                </c:pt>
                <c:pt idx="3877">
                  <c:v>19738.800000000003</c:v>
                </c:pt>
                <c:pt idx="3878">
                  <c:v>19921.100000000006</c:v>
                </c:pt>
                <c:pt idx="3879">
                  <c:v>20094.899999999994</c:v>
                </c:pt>
                <c:pt idx="3880">
                  <c:v>20268.300000000003</c:v>
                </c:pt>
                <c:pt idx="3881">
                  <c:v>20435</c:v>
                </c:pt>
                <c:pt idx="3882">
                  <c:v>20596.600000000006</c:v>
                </c:pt>
                <c:pt idx="3883">
                  <c:v>20751.199999999997</c:v>
                </c:pt>
                <c:pt idx="3884">
                  <c:v>20902</c:v>
                </c:pt>
                <c:pt idx="3885">
                  <c:v>21050</c:v>
                </c:pt>
                <c:pt idx="3886">
                  <c:v>21180.600000000006</c:v>
                </c:pt>
                <c:pt idx="3887">
                  <c:v>21318.600000000006</c:v>
                </c:pt>
                <c:pt idx="3888">
                  <c:v>21442.600000000006</c:v>
                </c:pt>
                <c:pt idx="3889">
                  <c:v>21560.800000000003</c:v>
                </c:pt>
                <c:pt idx="3890">
                  <c:v>21672.100000000006</c:v>
                </c:pt>
                <c:pt idx="3891">
                  <c:v>21777.600000000006</c:v>
                </c:pt>
                <c:pt idx="3892">
                  <c:v>21885.899999999994</c:v>
                </c:pt>
                <c:pt idx="3893">
                  <c:v>21971</c:v>
                </c:pt>
                <c:pt idx="3894">
                  <c:v>22067.399999999994</c:v>
                </c:pt>
                <c:pt idx="3895">
                  <c:v>22149.899999999994</c:v>
                </c:pt>
                <c:pt idx="3896">
                  <c:v>22223.699999999997</c:v>
                </c:pt>
                <c:pt idx="3897">
                  <c:v>22293.100000000006</c:v>
                </c:pt>
                <c:pt idx="3898">
                  <c:v>22353.899999999994</c:v>
                </c:pt>
                <c:pt idx="3899">
                  <c:v>22411.5</c:v>
                </c:pt>
                <c:pt idx="3900">
                  <c:v>22451.899999999994</c:v>
                </c:pt>
                <c:pt idx="3901">
                  <c:v>22493.600000000006</c:v>
                </c:pt>
                <c:pt idx="3902">
                  <c:v>22537.300000000003</c:v>
                </c:pt>
                <c:pt idx="3903">
                  <c:v>22573.399999999994</c:v>
                </c:pt>
                <c:pt idx="3904">
                  <c:v>22588.300000000003</c:v>
                </c:pt>
                <c:pt idx="3905">
                  <c:v>22604.899999999994</c:v>
                </c:pt>
                <c:pt idx="3906">
                  <c:v>22618.199999999997</c:v>
                </c:pt>
                <c:pt idx="3907">
                  <c:v>22623.800000000003</c:v>
                </c:pt>
                <c:pt idx="3908">
                  <c:v>22613.300000000003</c:v>
                </c:pt>
                <c:pt idx="3909">
                  <c:v>22608</c:v>
                </c:pt>
                <c:pt idx="3910">
                  <c:v>22594</c:v>
                </c:pt>
                <c:pt idx="3911">
                  <c:v>22577.199999999997</c:v>
                </c:pt>
                <c:pt idx="3912">
                  <c:v>22543</c:v>
                </c:pt>
                <c:pt idx="3913">
                  <c:v>22506.5</c:v>
                </c:pt>
                <c:pt idx="3914">
                  <c:v>22463.899999999994</c:v>
                </c:pt>
                <c:pt idx="3915">
                  <c:v>22422.800000000003</c:v>
                </c:pt>
                <c:pt idx="3916">
                  <c:v>22374</c:v>
                </c:pt>
                <c:pt idx="3917">
                  <c:v>22305.899999999994</c:v>
                </c:pt>
                <c:pt idx="3918">
                  <c:v>22237.300000000003</c:v>
                </c:pt>
                <c:pt idx="3919">
                  <c:v>22166.899999999994</c:v>
                </c:pt>
                <c:pt idx="3920">
                  <c:v>22095.5</c:v>
                </c:pt>
                <c:pt idx="3921">
                  <c:v>21998</c:v>
                </c:pt>
                <c:pt idx="3922">
                  <c:v>21900.600000000006</c:v>
                </c:pt>
                <c:pt idx="3923">
                  <c:v>21811.399999999994</c:v>
                </c:pt>
                <c:pt idx="3924">
                  <c:v>21712.600000000006</c:v>
                </c:pt>
                <c:pt idx="3925">
                  <c:v>21591.899999999994</c:v>
                </c:pt>
                <c:pt idx="3926">
                  <c:v>21459.399999999994</c:v>
                </c:pt>
                <c:pt idx="3927">
                  <c:v>21337</c:v>
                </c:pt>
                <c:pt idx="3928">
                  <c:v>21210.600000000006</c:v>
                </c:pt>
                <c:pt idx="3929">
                  <c:v>21089.699999999997</c:v>
                </c:pt>
                <c:pt idx="3930">
                  <c:v>20943.5</c:v>
                </c:pt>
                <c:pt idx="3931">
                  <c:v>20784.800000000003</c:v>
                </c:pt>
                <c:pt idx="3932">
                  <c:v>20647.800000000003</c:v>
                </c:pt>
                <c:pt idx="3933">
                  <c:v>20487.800000000003</c:v>
                </c:pt>
                <c:pt idx="3934">
                  <c:v>20324</c:v>
                </c:pt>
                <c:pt idx="3935">
                  <c:v>20140.399999999994</c:v>
                </c:pt>
                <c:pt idx="3936">
                  <c:v>19972.300000000003</c:v>
                </c:pt>
                <c:pt idx="3937">
                  <c:v>19789.5</c:v>
                </c:pt>
                <c:pt idx="3938">
                  <c:v>19596.399999999994</c:v>
                </c:pt>
                <c:pt idx="3939">
                  <c:v>19405.199999999997</c:v>
                </c:pt>
                <c:pt idx="3940">
                  <c:v>19206.300000000003</c:v>
                </c:pt>
                <c:pt idx="3941">
                  <c:v>18997.899999999994</c:v>
                </c:pt>
                <c:pt idx="3942">
                  <c:v>18790.600000000006</c:v>
                </c:pt>
                <c:pt idx="3943">
                  <c:v>18565.399999999994</c:v>
                </c:pt>
                <c:pt idx="3944">
                  <c:v>18346.600000000006</c:v>
                </c:pt>
                <c:pt idx="3945">
                  <c:v>18112.699999999997</c:v>
                </c:pt>
                <c:pt idx="3946">
                  <c:v>17893.199999999997</c:v>
                </c:pt>
                <c:pt idx="3947">
                  <c:v>17659.600000000006</c:v>
                </c:pt>
                <c:pt idx="3948">
                  <c:v>17402.100000000006</c:v>
                </c:pt>
                <c:pt idx="3949">
                  <c:v>17162.600000000006</c:v>
                </c:pt>
                <c:pt idx="3950">
                  <c:v>16912.899999999994</c:v>
                </c:pt>
                <c:pt idx="3951">
                  <c:v>16635.699999999997</c:v>
                </c:pt>
                <c:pt idx="3952">
                  <c:v>16373.699999999997</c:v>
                </c:pt>
                <c:pt idx="3953">
                  <c:v>16126.600000000006</c:v>
                </c:pt>
                <c:pt idx="3954">
                  <c:v>15849.899999999994</c:v>
                </c:pt>
                <c:pt idx="3955">
                  <c:v>15580.199999999997</c:v>
                </c:pt>
                <c:pt idx="3956">
                  <c:v>15298.5</c:v>
                </c:pt>
                <c:pt idx="3957">
                  <c:v>15007.899999999994</c:v>
                </c:pt>
                <c:pt idx="3958">
                  <c:v>14722.5</c:v>
                </c:pt>
                <c:pt idx="3959">
                  <c:v>14435.699999999997</c:v>
                </c:pt>
                <c:pt idx="3960">
                  <c:v>14131.300000000003</c:v>
                </c:pt>
                <c:pt idx="3961">
                  <c:v>13840</c:v>
                </c:pt>
                <c:pt idx="3962">
                  <c:v>13534.800000000003</c:v>
                </c:pt>
                <c:pt idx="3963">
                  <c:v>13199.199999999997</c:v>
                </c:pt>
                <c:pt idx="3964">
                  <c:v>12898.800000000003</c:v>
                </c:pt>
                <c:pt idx="3965">
                  <c:v>12596</c:v>
                </c:pt>
                <c:pt idx="3966">
                  <c:v>12274.199999999997</c:v>
                </c:pt>
                <c:pt idx="3967">
                  <c:v>11931</c:v>
                </c:pt>
                <c:pt idx="3968">
                  <c:v>11613.300000000003</c:v>
                </c:pt>
                <c:pt idx="3969">
                  <c:v>11289</c:v>
                </c:pt>
                <c:pt idx="3970">
                  <c:v>10959.899999999994</c:v>
                </c:pt>
                <c:pt idx="3971">
                  <c:v>10612.199999999997</c:v>
                </c:pt>
                <c:pt idx="3972">
                  <c:v>10276.600000000006</c:v>
                </c:pt>
                <c:pt idx="3973">
                  <c:v>9937.8999999999942</c:v>
                </c:pt>
                <c:pt idx="3974">
                  <c:v>9586.8999999999942</c:v>
                </c:pt>
                <c:pt idx="3975">
                  <c:v>9235.6999999999971</c:v>
                </c:pt>
                <c:pt idx="3976">
                  <c:v>8881.3999999999942</c:v>
                </c:pt>
                <c:pt idx="3977">
                  <c:v>8532.1000000000058</c:v>
                </c:pt>
                <c:pt idx="3978">
                  <c:v>8181.8000000000029</c:v>
                </c:pt>
                <c:pt idx="3979">
                  <c:v>7821.6000000000058</c:v>
                </c:pt>
                <c:pt idx="3980">
                  <c:v>7446.3000000000029</c:v>
                </c:pt>
                <c:pt idx="3981">
                  <c:v>7081.1999999999971</c:v>
                </c:pt>
                <c:pt idx="3982">
                  <c:v>6716</c:v>
                </c:pt>
                <c:pt idx="3983">
                  <c:v>6350.6000000000058</c:v>
                </c:pt>
                <c:pt idx="3984">
                  <c:v>5992.1999999999971</c:v>
                </c:pt>
                <c:pt idx="3985">
                  <c:v>5617</c:v>
                </c:pt>
                <c:pt idx="3986">
                  <c:v>5247.8000000000029</c:v>
                </c:pt>
                <c:pt idx="3987">
                  <c:v>4879.6000000000058</c:v>
                </c:pt>
                <c:pt idx="3988">
                  <c:v>4503.3999999999942</c:v>
                </c:pt>
                <c:pt idx="3989">
                  <c:v>4117.8000000000029</c:v>
                </c:pt>
                <c:pt idx="3990">
                  <c:v>3736.8999999999942</c:v>
                </c:pt>
                <c:pt idx="3991">
                  <c:v>3362.6000000000058</c:v>
                </c:pt>
                <c:pt idx="3992">
                  <c:v>2990.8999999999942</c:v>
                </c:pt>
                <c:pt idx="3993">
                  <c:v>2611.1000000000058</c:v>
                </c:pt>
                <c:pt idx="3994">
                  <c:v>2225.3999999999942</c:v>
                </c:pt>
                <c:pt idx="3995">
                  <c:v>1840.5</c:v>
                </c:pt>
                <c:pt idx="3996">
                  <c:v>1457.8000000000029</c:v>
                </c:pt>
                <c:pt idx="3997">
                  <c:v>1082.6000000000058</c:v>
                </c:pt>
                <c:pt idx="3998">
                  <c:v>702.30000000000291</c:v>
                </c:pt>
                <c:pt idx="3999">
                  <c:v>314.89999999999418</c:v>
                </c:pt>
                <c:pt idx="4000">
                  <c:v>-71.80000000000291</c:v>
                </c:pt>
                <c:pt idx="4001">
                  <c:v>-457.5</c:v>
                </c:pt>
                <c:pt idx="4002">
                  <c:v>-841.10000000000582</c:v>
                </c:pt>
                <c:pt idx="4003">
                  <c:v>-1223.1999999999971</c:v>
                </c:pt>
                <c:pt idx="4004">
                  <c:v>-1602.1000000000058</c:v>
                </c:pt>
                <c:pt idx="4005">
                  <c:v>-1984.8999999999942</c:v>
                </c:pt>
                <c:pt idx="4006">
                  <c:v>-2368.5</c:v>
                </c:pt>
                <c:pt idx="4007">
                  <c:v>-2749</c:v>
                </c:pt>
                <c:pt idx="4008">
                  <c:v>-3127.8000000000029</c:v>
                </c:pt>
                <c:pt idx="4009">
                  <c:v>-3503.3000000000029</c:v>
                </c:pt>
                <c:pt idx="4010">
                  <c:v>-3889.1000000000058</c:v>
                </c:pt>
                <c:pt idx="4011">
                  <c:v>-4269.3999999999942</c:v>
                </c:pt>
                <c:pt idx="4012">
                  <c:v>-4640.3000000000029</c:v>
                </c:pt>
                <c:pt idx="4013">
                  <c:v>-5013.3000000000029</c:v>
                </c:pt>
                <c:pt idx="4014">
                  <c:v>-5392.8000000000029</c:v>
                </c:pt>
                <c:pt idx="4015">
                  <c:v>-5764.1999999999971</c:v>
                </c:pt>
                <c:pt idx="4016">
                  <c:v>-6129.8999999999942</c:v>
                </c:pt>
                <c:pt idx="4017">
                  <c:v>-6499.1999999999971</c:v>
                </c:pt>
                <c:pt idx="4018">
                  <c:v>-6865.6999999999971</c:v>
                </c:pt>
                <c:pt idx="4019">
                  <c:v>-7228.3000000000029</c:v>
                </c:pt>
                <c:pt idx="4020">
                  <c:v>-7591</c:v>
                </c:pt>
                <c:pt idx="4021">
                  <c:v>-7954.6999999999971</c:v>
                </c:pt>
                <c:pt idx="4022">
                  <c:v>-8311.5</c:v>
                </c:pt>
                <c:pt idx="4023">
                  <c:v>-8664.8000000000029</c:v>
                </c:pt>
                <c:pt idx="4024">
                  <c:v>-9013.3000000000029</c:v>
                </c:pt>
                <c:pt idx="4025">
                  <c:v>-9368.5</c:v>
                </c:pt>
                <c:pt idx="4026">
                  <c:v>-9713.3999999999942</c:v>
                </c:pt>
                <c:pt idx="4027">
                  <c:v>-10057.899999999994</c:v>
                </c:pt>
                <c:pt idx="4028">
                  <c:v>-10398.100000000006</c:v>
                </c:pt>
                <c:pt idx="4029">
                  <c:v>-10733.899999999994</c:v>
                </c:pt>
                <c:pt idx="4030">
                  <c:v>-11076</c:v>
                </c:pt>
                <c:pt idx="4031">
                  <c:v>-11406.699999999997</c:v>
                </c:pt>
                <c:pt idx="4032">
                  <c:v>-11735.599999999999</c:v>
                </c:pt>
                <c:pt idx="4033">
                  <c:v>-12058.199999999997</c:v>
                </c:pt>
                <c:pt idx="4034">
                  <c:v>-12377.900000000001</c:v>
                </c:pt>
                <c:pt idx="4035">
                  <c:v>-12696.199999999997</c:v>
                </c:pt>
                <c:pt idx="4036">
                  <c:v>-13016.400000000001</c:v>
                </c:pt>
                <c:pt idx="4037">
                  <c:v>-13329</c:v>
                </c:pt>
                <c:pt idx="4038">
                  <c:v>-13637.099999999999</c:v>
                </c:pt>
                <c:pt idx="4039">
                  <c:v>-13939.699999999997</c:v>
                </c:pt>
                <c:pt idx="4040">
                  <c:v>-14238.199999999997</c:v>
                </c:pt>
                <c:pt idx="4041">
                  <c:v>-14535.400000000001</c:v>
                </c:pt>
                <c:pt idx="4042">
                  <c:v>-14825.5</c:v>
                </c:pt>
                <c:pt idx="4043">
                  <c:v>-15109.5</c:v>
                </c:pt>
                <c:pt idx="4044">
                  <c:v>-15393.199999999997</c:v>
                </c:pt>
                <c:pt idx="4045">
                  <c:v>-15672.5</c:v>
                </c:pt>
                <c:pt idx="4046">
                  <c:v>-15944</c:v>
                </c:pt>
                <c:pt idx="4047">
                  <c:v>-16212.900000000001</c:v>
                </c:pt>
                <c:pt idx="4048">
                  <c:v>-16478.800000000003</c:v>
                </c:pt>
                <c:pt idx="4049">
                  <c:v>-16737</c:v>
                </c:pt>
                <c:pt idx="4050">
                  <c:v>-16991.699999999997</c:v>
                </c:pt>
                <c:pt idx="4051">
                  <c:v>-17241.300000000003</c:v>
                </c:pt>
                <c:pt idx="4052">
                  <c:v>-17484.5</c:v>
                </c:pt>
                <c:pt idx="4053">
                  <c:v>-17724.099999999999</c:v>
                </c:pt>
                <c:pt idx="4054">
                  <c:v>-17960.300000000003</c:v>
                </c:pt>
                <c:pt idx="4055">
                  <c:v>-18190.699999999997</c:v>
                </c:pt>
                <c:pt idx="4056">
                  <c:v>-18415</c:v>
                </c:pt>
                <c:pt idx="4057">
                  <c:v>-18633.300000000003</c:v>
                </c:pt>
                <c:pt idx="4058">
                  <c:v>-18845.900000000001</c:v>
                </c:pt>
                <c:pt idx="4059">
                  <c:v>-19052.5</c:v>
                </c:pt>
                <c:pt idx="4060">
                  <c:v>-19255.199999999997</c:v>
                </c:pt>
                <c:pt idx="4061">
                  <c:v>-19456</c:v>
                </c:pt>
                <c:pt idx="4062">
                  <c:v>-19647.300000000003</c:v>
                </c:pt>
                <c:pt idx="4063">
                  <c:v>-19830.900000000001</c:v>
                </c:pt>
                <c:pt idx="4064">
                  <c:v>-20011.099999999999</c:v>
                </c:pt>
                <c:pt idx="4065">
                  <c:v>-20185.099999999999</c:v>
                </c:pt>
                <c:pt idx="4066">
                  <c:v>-20353.300000000003</c:v>
                </c:pt>
                <c:pt idx="4067">
                  <c:v>-20515</c:v>
                </c:pt>
                <c:pt idx="4068">
                  <c:v>-20670.900000000001</c:v>
                </c:pt>
                <c:pt idx="4069">
                  <c:v>-20823.900000000001</c:v>
                </c:pt>
                <c:pt idx="4070">
                  <c:v>-20970.900000000001</c:v>
                </c:pt>
                <c:pt idx="4071">
                  <c:v>-21105.599999999999</c:v>
                </c:pt>
                <c:pt idx="4072">
                  <c:v>-21241.5</c:v>
                </c:pt>
                <c:pt idx="4073">
                  <c:v>-21371.199999999997</c:v>
                </c:pt>
                <c:pt idx="4074">
                  <c:v>-21489.9</c:v>
                </c:pt>
                <c:pt idx="4075">
                  <c:v>-21602.800000000003</c:v>
                </c:pt>
                <c:pt idx="4076">
                  <c:v>-21711.699999999997</c:v>
                </c:pt>
                <c:pt idx="4077">
                  <c:v>-21815.9</c:v>
                </c:pt>
                <c:pt idx="4078">
                  <c:v>-21907.1</c:v>
                </c:pt>
                <c:pt idx="4079">
                  <c:v>-21997</c:v>
                </c:pt>
                <c:pt idx="4080">
                  <c:v>-22082.199999999997</c:v>
                </c:pt>
                <c:pt idx="4081">
                  <c:v>-22158.6</c:v>
                </c:pt>
                <c:pt idx="4082">
                  <c:v>-22227.300000000003</c:v>
                </c:pt>
                <c:pt idx="4083">
                  <c:v>-22290.300000000003</c:v>
                </c:pt>
                <c:pt idx="4084">
                  <c:v>-22347.199999999997</c:v>
                </c:pt>
                <c:pt idx="4085">
                  <c:v>-22398</c:v>
                </c:pt>
                <c:pt idx="4086">
                  <c:v>-22440.6</c:v>
                </c:pt>
                <c:pt idx="4087">
                  <c:v>-22477.4</c:v>
                </c:pt>
                <c:pt idx="4088">
                  <c:v>-22511.800000000003</c:v>
                </c:pt>
                <c:pt idx="4089">
                  <c:v>-22538.1</c:v>
                </c:pt>
                <c:pt idx="4090">
                  <c:v>-22553.4</c:v>
                </c:pt>
                <c:pt idx="4091">
                  <c:v>-22564.300000000003</c:v>
                </c:pt>
                <c:pt idx="4092">
                  <c:v>-22568.9</c:v>
                </c:pt>
                <c:pt idx="4093">
                  <c:v>-22567.599999999999</c:v>
                </c:pt>
                <c:pt idx="4094">
                  <c:v>-22560.6</c:v>
                </c:pt>
                <c:pt idx="4095">
                  <c:v>-22548</c:v>
                </c:pt>
                <c:pt idx="4096">
                  <c:v>-22528.1</c:v>
                </c:pt>
                <c:pt idx="4097">
                  <c:v>-22499.300000000003</c:v>
                </c:pt>
                <c:pt idx="4098">
                  <c:v>-22465.1</c:v>
                </c:pt>
                <c:pt idx="4099">
                  <c:v>-22425.5</c:v>
                </c:pt>
                <c:pt idx="4100">
                  <c:v>-22377.300000000003</c:v>
                </c:pt>
                <c:pt idx="4101">
                  <c:v>-22325.4</c:v>
                </c:pt>
                <c:pt idx="4102">
                  <c:v>-22269.1</c:v>
                </c:pt>
                <c:pt idx="4103">
                  <c:v>-22198.5</c:v>
                </c:pt>
                <c:pt idx="4104">
                  <c:v>-22127.1</c:v>
                </c:pt>
                <c:pt idx="4105">
                  <c:v>-22046.1</c:v>
                </c:pt>
                <c:pt idx="4106">
                  <c:v>-21960.5</c:v>
                </c:pt>
                <c:pt idx="4107">
                  <c:v>-21866.199999999997</c:v>
                </c:pt>
                <c:pt idx="4108">
                  <c:v>-21777.1</c:v>
                </c:pt>
                <c:pt idx="4109">
                  <c:v>-21676.1</c:v>
                </c:pt>
                <c:pt idx="4110">
                  <c:v>-21562.699999999997</c:v>
                </c:pt>
                <c:pt idx="4111">
                  <c:v>-21442.699999999997</c:v>
                </c:pt>
                <c:pt idx="4112">
                  <c:v>-21319</c:v>
                </c:pt>
                <c:pt idx="4113">
                  <c:v>-21197.1</c:v>
                </c:pt>
                <c:pt idx="4114">
                  <c:v>-21066.199999999997</c:v>
                </c:pt>
                <c:pt idx="4115">
                  <c:v>-20916.5</c:v>
                </c:pt>
                <c:pt idx="4116">
                  <c:v>-20768.800000000003</c:v>
                </c:pt>
                <c:pt idx="4117">
                  <c:v>-20613.800000000003</c:v>
                </c:pt>
                <c:pt idx="4118">
                  <c:v>-20454.900000000001</c:v>
                </c:pt>
                <c:pt idx="4119">
                  <c:v>-20292.699999999997</c:v>
                </c:pt>
                <c:pt idx="4120">
                  <c:v>-20127</c:v>
                </c:pt>
                <c:pt idx="4121">
                  <c:v>-19944</c:v>
                </c:pt>
                <c:pt idx="4122">
                  <c:v>-19761.699999999997</c:v>
                </c:pt>
                <c:pt idx="4123">
                  <c:v>-19574.199999999997</c:v>
                </c:pt>
                <c:pt idx="4124">
                  <c:v>-19382.699999999997</c:v>
                </c:pt>
                <c:pt idx="4125">
                  <c:v>-19189.199999999997</c:v>
                </c:pt>
                <c:pt idx="4126">
                  <c:v>-18977.699999999997</c:v>
                </c:pt>
                <c:pt idx="4127">
                  <c:v>-18766.699999999997</c:v>
                </c:pt>
                <c:pt idx="4128">
                  <c:v>-18551.400000000001</c:v>
                </c:pt>
                <c:pt idx="4129">
                  <c:v>-18331.699999999997</c:v>
                </c:pt>
                <c:pt idx="4130">
                  <c:v>-18112.699999999997</c:v>
                </c:pt>
                <c:pt idx="4131">
                  <c:v>-17878.199999999997</c:v>
                </c:pt>
                <c:pt idx="4132">
                  <c:v>-17643.599999999999</c:v>
                </c:pt>
                <c:pt idx="4133">
                  <c:v>-17402</c:v>
                </c:pt>
                <c:pt idx="4134">
                  <c:v>-17139</c:v>
                </c:pt>
                <c:pt idx="4135">
                  <c:v>-16899</c:v>
                </c:pt>
                <c:pt idx="4136">
                  <c:v>-16643.199999999997</c:v>
                </c:pt>
                <c:pt idx="4137">
                  <c:v>-16384.199999999997</c:v>
                </c:pt>
                <c:pt idx="4138">
                  <c:v>-16118.800000000003</c:v>
                </c:pt>
                <c:pt idx="4139">
                  <c:v>-15858.900000000001</c:v>
                </c:pt>
                <c:pt idx="4140">
                  <c:v>-15580.400000000001</c:v>
                </c:pt>
                <c:pt idx="4141">
                  <c:v>-15299</c:v>
                </c:pt>
                <c:pt idx="4142">
                  <c:v>-15014.800000000003</c:v>
                </c:pt>
                <c:pt idx="4143">
                  <c:v>-14728.199999999997</c:v>
                </c:pt>
                <c:pt idx="4144">
                  <c:v>-14440.400000000001</c:v>
                </c:pt>
                <c:pt idx="4145">
                  <c:v>-14118.400000000001</c:v>
                </c:pt>
                <c:pt idx="4146">
                  <c:v>-13814.5</c:v>
                </c:pt>
                <c:pt idx="4147">
                  <c:v>-13508.900000000001</c:v>
                </c:pt>
                <c:pt idx="4148">
                  <c:v>-13201.099999999999</c:v>
                </c:pt>
                <c:pt idx="4149">
                  <c:v>-12891.300000000003</c:v>
                </c:pt>
                <c:pt idx="4150">
                  <c:v>-12579.599999999999</c:v>
                </c:pt>
                <c:pt idx="4151">
                  <c:v>-12282.300000000003</c:v>
                </c:pt>
                <c:pt idx="4152">
                  <c:v>-11949.5</c:v>
                </c:pt>
                <c:pt idx="4153">
                  <c:v>-11622.300000000003</c:v>
                </c:pt>
                <c:pt idx="4154">
                  <c:v>-11294.899999999994</c:v>
                </c:pt>
                <c:pt idx="4155">
                  <c:v>-10964.100000000006</c:v>
                </c:pt>
                <c:pt idx="4156">
                  <c:v>-10631.199999999997</c:v>
                </c:pt>
                <c:pt idx="4157">
                  <c:v>-10282.699999999997</c:v>
                </c:pt>
                <c:pt idx="4158">
                  <c:v>-9938.8000000000029</c:v>
                </c:pt>
                <c:pt idx="4159">
                  <c:v>-9586.1000000000058</c:v>
                </c:pt>
                <c:pt idx="4160">
                  <c:v>-9242.1000000000058</c:v>
                </c:pt>
                <c:pt idx="4161">
                  <c:v>-8904.1999999999971</c:v>
                </c:pt>
                <c:pt idx="4162">
                  <c:v>-8546.8999999999942</c:v>
                </c:pt>
                <c:pt idx="4163">
                  <c:v>-8186.6999999999971</c:v>
                </c:pt>
                <c:pt idx="4164">
                  <c:v>-7830.3000000000029</c:v>
                </c:pt>
                <c:pt idx="4165">
                  <c:v>-7472.5</c:v>
                </c:pt>
                <c:pt idx="4166">
                  <c:v>-7096.8999999999942</c:v>
                </c:pt>
                <c:pt idx="4167">
                  <c:v>-6731.6000000000058</c:v>
                </c:pt>
                <c:pt idx="4168">
                  <c:v>-6366.1999999999971</c:v>
                </c:pt>
                <c:pt idx="4169">
                  <c:v>-6000.8999999999942</c:v>
                </c:pt>
                <c:pt idx="4170">
                  <c:v>-5644.6000000000058</c:v>
                </c:pt>
                <c:pt idx="4171">
                  <c:v>-5268.8999999999942</c:v>
                </c:pt>
                <c:pt idx="4172">
                  <c:v>-4887.5</c:v>
                </c:pt>
                <c:pt idx="4173">
                  <c:v>-4515.3999999999942</c:v>
                </c:pt>
                <c:pt idx="4174">
                  <c:v>-4141.8999999999942</c:v>
                </c:pt>
                <c:pt idx="4175">
                  <c:v>-3769.8000000000029</c:v>
                </c:pt>
                <c:pt idx="4176">
                  <c:v>-3388.8999999999942</c:v>
                </c:pt>
                <c:pt idx="4177">
                  <c:v>-3001.5</c:v>
                </c:pt>
                <c:pt idx="4178">
                  <c:v>-2631.8000000000029</c:v>
                </c:pt>
                <c:pt idx="4179">
                  <c:v>-2254.5</c:v>
                </c:pt>
                <c:pt idx="4180">
                  <c:v>-1858.6999999999971</c:v>
                </c:pt>
                <c:pt idx="4181">
                  <c:v>-1476.1000000000058</c:v>
                </c:pt>
                <c:pt idx="4182">
                  <c:v>-1100.8000000000029</c:v>
                </c:pt>
                <c:pt idx="4183">
                  <c:v>-721.5</c:v>
                </c:pt>
                <c:pt idx="4184">
                  <c:v>-327.30000000000291</c:v>
                </c:pt>
                <c:pt idx="4185">
                  <c:v>61.5</c:v>
                </c:pt>
                <c:pt idx="4186">
                  <c:v>432.60000000000582</c:v>
                </c:pt>
                <c:pt idx="4187">
                  <c:v>811.69999999999709</c:v>
                </c:pt>
                <c:pt idx="4188">
                  <c:v>1200.3999999999942</c:v>
                </c:pt>
                <c:pt idx="4189">
                  <c:v>1581.8000000000029</c:v>
                </c:pt>
                <c:pt idx="4190">
                  <c:v>1964.6000000000058</c:v>
                </c:pt>
                <c:pt idx="4191">
                  <c:v>2355.1999999999971</c:v>
                </c:pt>
                <c:pt idx="4192">
                  <c:v>2733.1999999999971</c:v>
                </c:pt>
                <c:pt idx="4193">
                  <c:v>3108.5</c:v>
                </c:pt>
                <c:pt idx="4194">
                  <c:v>3493.6000000000058</c:v>
                </c:pt>
                <c:pt idx="4195">
                  <c:v>3869</c:v>
                </c:pt>
                <c:pt idx="4196">
                  <c:v>4244.6000000000058</c:v>
                </c:pt>
                <c:pt idx="4197">
                  <c:v>4627.3999999999942</c:v>
                </c:pt>
                <c:pt idx="4198">
                  <c:v>5001.5</c:v>
                </c:pt>
                <c:pt idx="4199">
                  <c:v>5370.1999999999971</c:v>
                </c:pt>
                <c:pt idx="4200">
                  <c:v>5745.6000000000058</c:v>
                </c:pt>
                <c:pt idx="4201">
                  <c:v>6108.3999999999942</c:v>
                </c:pt>
                <c:pt idx="4202">
                  <c:v>6474.8999999999942</c:v>
                </c:pt>
                <c:pt idx="4203">
                  <c:v>6850.3999999999942</c:v>
                </c:pt>
                <c:pt idx="4204">
                  <c:v>7212.1999999999971</c:v>
                </c:pt>
                <c:pt idx="4205">
                  <c:v>7572.5</c:v>
                </c:pt>
                <c:pt idx="4206">
                  <c:v>7932.1999999999971</c:v>
                </c:pt>
                <c:pt idx="4207">
                  <c:v>8291.3000000000029</c:v>
                </c:pt>
                <c:pt idx="4208">
                  <c:v>8647.5</c:v>
                </c:pt>
                <c:pt idx="4209">
                  <c:v>8994.8999999999942</c:v>
                </c:pt>
                <c:pt idx="4210">
                  <c:v>9353.3000000000029</c:v>
                </c:pt>
                <c:pt idx="4211">
                  <c:v>9698.1000000000058</c:v>
                </c:pt>
                <c:pt idx="4212">
                  <c:v>10040.699999999997</c:v>
                </c:pt>
                <c:pt idx="4213">
                  <c:v>10387.5</c:v>
                </c:pt>
                <c:pt idx="4214">
                  <c:v>10725.800000000003</c:v>
                </c:pt>
                <c:pt idx="4215">
                  <c:v>11060.100000000006</c:v>
                </c:pt>
                <c:pt idx="4216">
                  <c:v>11393.600000000006</c:v>
                </c:pt>
                <c:pt idx="4217">
                  <c:v>11722.600000000006</c:v>
                </c:pt>
                <c:pt idx="4218">
                  <c:v>12062.699999999997</c:v>
                </c:pt>
                <c:pt idx="4219">
                  <c:v>12376.199999999997</c:v>
                </c:pt>
                <c:pt idx="4220">
                  <c:v>12690.800000000003</c:v>
                </c:pt>
                <c:pt idx="4221">
                  <c:v>13011.399999999994</c:v>
                </c:pt>
                <c:pt idx="4222">
                  <c:v>13329.300000000003</c:v>
                </c:pt>
                <c:pt idx="4223">
                  <c:v>13638.5</c:v>
                </c:pt>
                <c:pt idx="4224">
                  <c:v>13930.100000000006</c:v>
                </c:pt>
                <c:pt idx="4225">
                  <c:v>14231.699999999997</c:v>
                </c:pt>
                <c:pt idx="4226">
                  <c:v>14536</c:v>
                </c:pt>
                <c:pt idx="4227">
                  <c:v>14822.899999999994</c:v>
                </c:pt>
                <c:pt idx="4228">
                  <c:v>15103.600000000006</c:v>
                </c:pt>
                <c:pt idx="4229">
                  <c:v>15386.800000000003</c:v>
                </c:pt>
                <c:pt idx="4230">
                  <c:v>15673.5</c:v>
                </c:pt>
                <c:pt idx="4231">
                  <c:v>15949.5</c:v>
                </c:pt>
                <c:pt idx="4232">
                  <c:v>16215.699999999997</c:v>
                </c:pt>
                <c:pt idx="4233">
                  <c:v>16477.100000000006</c:v>
                </c:pt>
                <c:pt idx="4234">
                  <c:v>16742.600000000006</c:v>
                </c:pt>
                <c:pt idx="4235">
                  <c:v>16997.899999999994</c:v>
                </c:pt>
                <c:pt idx="4236">
                  <c:v>17247.100000000006</c:v>
                </c:pt>
                <c:pt idx="4237">
                  <c:v>17490.300000000003</c:v>
                </c:pt>
                <c:pt idx="4238">
                  <c:v>17730.199999999997</c:v>
                </c:pt>
                <c:pt idx="4239">
                  <c:v>17970.899999999994</c:v>
                </c:pt>
                <c:pt idx="4240">
                  <c:v>18203.699999999997</c:v>
                </c:pt>
                <c:pt idx="4241">
                  <c:v>18424</c:v>
                </c:pt>
                <c:pt idx="4242">
                  <c:v>18640.399999999994</c:v>
                </c:pt>
                <c:pt idx="4243">
                  <c:v>18857.5</c:v>
                </c:pt>
                <c:pt idx="4244">
                  <c:v>19067.800000000003</c:v>
                </c:pt>
                <c:pt idx="4245">
                  <c:v>19265.600000000006</c:v>
                </c:pt>
                <c:pt idx="4246">
                  <c:v>19465.899999999994</c:v>
                </c:pt>
                <c:pt idx="4247">
                  <c:v>19667.5</c:v>
                </c:pt>
                <c:pt idx="4248">
                  <c:v>19854.899999999994</c:v>
                </c:pt>
                <c:pt idx="4249">
                  <c:v>20028.300000000003</c:v>
                </c:pt>
                <c:pt idx="4250">
                  <c:v>20205.100000000006</c:v>
                </c:pt>
                <c:pt idx="4251">
                  <c:v>20376.800000000003</c:v>
                </c:pt>
                <c:pt idx="4252">
                  <c:v>20539.199999999997</c:v>
                </c:pt>
                <c:pt idx="4253">
                  <c:v>20697.399999999994</c:v>
                </c:pt>
                <c:pt idx="4254">
                  <c:v>20847.199999999997</c:v>
                </c:pt>
                <c:pt idx="4255">
                  <c:v>21000.300000000003</c:v>
                </c:pt>
                <c:pt idx="4256">
                  <c:v>21133.5</c:v>
                </c:pt>
                <c:pt idx="4257">
                  <c:v>21270.699999999997</c:v>
                </c:pt>
                <c:pt idx="4258">
                  <c:v>21400.600000000006</c:v>
                </c:pt>
                <c:pt idx="4259">
                  <c:v>21519.5</c:v>
                </c:pt>
                <c:pt idx="4260">
                  <c:v>21635</c:v>
                </c:pt>
                <c:pt idx="4261">
                  <c:v>21741.300000000003</c:v>
                </c:pt>
                <c:pt idx="4262">
                  <c:v>21849.600000000006</c:v>
                </c:pt>
                <c:pt idx="4263">
                  <c:v>21942</c:v>
                </c:pt>
                <c:pt idx="4264">
                  <c:v>22032.699999999997</c:v>
                </c:pt>
                <c:pt idx="4265">
                  <c:v>22119.699999999997</c:v>
                </c:pt>
                <c:pt idx="4266">
                  <c:v>22196.100000000006</c:v>
                </c:pt>
                <c:pt idx="4267">
                  <c:v>22267.300000000003</c:v>
                </c:pt>
                <c:pt idx="4268">
                  <c:v>22330.199999999997</c:v>
                </c:pt>
                <c:pt idx="4269">
                  <c:v>22388.899999999994</c:v>
                </c:pt>
                <c:pt idx="4270">
                  <c:v>22437</c:v>
                </c:pt>
                <c:pt idx="4271">
                  <c:v>22477.800000000003</c:v>
                </c:pt>
                <c:pt idx="4272">
                  <c:v>22520.399999999994</c:v>
                </c:pt>
                <c:pt idx="4273">
                  <c:v>22560</c:v>
                </c:pt>
                <c:pt idx="4274">
                  <c:v>22586.399999999994</c:v>
                </c:pt>
                <c:pt idx="4275">
                  <c:v>22600.699999999997</c:v>
                </c:pt>
                <c:pt idx="4276">
                  <c:v>22613.100000000006</c:v>
                </c:pt>
                <c:pt idx="4277">
                  <c:v>22624</c:v>
                </c:pt>
                <c:pt idx="4278">
                  <c:v>22619.100000000006</c:v>
                </c:pt>
                <c:pt idx="4279">
                  <c:v>22611.100000000006</c:v>
                </c:pt>
                <c:pt idx="4280">
                  <c:v>22597.5</c:v>
                </c:pt>
                <c:pt idx="4281">
                  <c:v>22582.399999999994</c:v>
                </c:pt>
                <c:pt idx="4282">
                  <c:v>22559.300000000003</c:v>
                </c:pt>
                <c:pt idx="4283">
                  <c:v>22525</c:v>
                </c:pt>
                <c:pt idx="4284">
                  <c:v>22484.699999999997</c:v>
                </c:pt>
                <c:pt idx="4285">
                  <c:v>22439.100000000006</c:v>
                </c:pt>
                <c:pt idx="4286">
                  <c:v>22391.699999999997</c:v>
                </c:pt>
                <c:pt idx="4287">
                  <c:v>22335.399999999994</c:v>
                </c:pt>
                <c:pt idx="4288">
                  <c:v>22262.399999999994</c:v>
                </c:pt>
                <c:pt idx="4289">
                  <c:v>22194.5</c:v>
                </c:pt>
                <c:pt idx="4290">
                  <c:v>22128.199999999997</c:v>
                </c:pt>
                <c:pt idx="4291">
                  <c:v>22035.300000000003</c:v>
                </c:pt>
                <c:pt idx="4292">
                  <c:v>21941.100000000006</c:v>
                </c:pt>
                <c:pt idx="4293">
                  <c:v>21847.699999999997</c:v>
                </c:pt>
                <c:pt idx="4294">
                  <c:v>21753.399999999994</c:v>
                </c:pt>
                <c:pt idx="4295">
                  <c:v>21631.5</c:v>
                </c:pt>
                <c:pt idx="4296">
                  <c:v>21514.399999999994</c:v>
                </c:pt>
                <c:pt idx="4297">
                  <c:v>21385.300000000003</c:v>
                </c:pt>
                <c:pt idx="4298">
                  <c:v>21260</c:v>
                </c:pt>
                <c:pt idx="4299">
                  <c:v>21141.5</c:v>
                </c:pt>
                <c:pt idx="4300">
                  <c:v>20995.5</c:v>
                </c:pt>
                <c:pt idx="4301">
                  <c:v>20852</c:v>
                </c:pt>
                <c:pt idx="4302">
                  <c:v>20705.300000000003</c:v>
                </c:pt>
                <c:pt idx="4303">
                  <c:v>20530.300000000003</c:v>
                </c:pt>
                <c:pt idx="4304">
                  <c:v>20367.199999999997</c:v>
                </c:pt>
                <c:pt idx="4305">
                  <c:v>20213.600000000006</c:v>
                </c:pt>
                <c:pt idx="4306">
                  <c:v>20034.300000000003</c:v>
                </c:pt>
                <c:pt idx="4307">
                  <c:v>19854.699999999997</c:v>
                </c:pt>
                <c:pt idx="4308">
                  <c:v>19667.399999999994</c:v>
                </c:pt>
                <c:pt idx="4309">
                  <c:v>19476.800000000003</c:v>
                </c:pt>
                <c:pt idx="4310">
                  <c:v>19283.300000000003</c:v>
                </c:pt>
                <c:pt idx="4311">
                  <c:v>19065.800000000003</c:v>
                </c:pt>
                <c:pt idx="4312">
                  <c:v>18867.300000000003</c:v>
                </c:pt>
                <c:pt idx="4313">
                  <c:v>18656.199999999997</c:v>
                </c:pt>
                <c:pt idx="4314">
                  <c:v>18432.199999999997</c:v>
                </c:pt>
                <c:pt idx="4315">
                  <c:v>18205.199999999997</c:v>
                </c:pt>
                <c:pt idx="4316">
                  <c:v>17975.600000000006</c:v>
                </c:pt>
                <c:pt idx="4317">
                  <c:v>17745.399999999994</c:v>
                </c:pt>
                <c:pt idx="4318">
                  <c:v>17503.800000000003</c:v>
                </c:pt>
                <c:pt idx="4319">
                  <c:v>17253.399999999994</c:v>
                </c:pt>
                <c:pt idx="4320">
                  <c:v>17008.199999999997</c:v>
                </c:pt>
                <c:pt idx="4321">
                  <c:v>16742.300000000003</c:v>
                </c:pt>
                <c:pt idx="4322">
                  <c:v>16471.600000000006</c:v>
                </c:pt>
                <c:pt idx="4323">
                  <c:v>16219.600000000006</c:v>
                </c:pt>
                <c:pt idx="4324">
                  <c:v>15955.399999999994</c:v>
                </c:pt>
                <c:pt idx="4325">
                  <c:v>15684.5</c:v>
                </c:pt>
                <c:pt idx="4326">
                  <c:v>15406.699999999997</c:v>
                </c:pt>
                <c:pt idx="4327">
                  <c:v>15114</c:v>
                </c:pt>
                <c:pt idx="4328">
                  <c:v>14828.399999999994</c:v>
                </c:pt>
                <c:pt idx="4329">
                  <c:v>14545.5</c:v>
                </c:pt>
                <c:pt idx="4330">
                  <c:v>14242.899999999994</c:v>
                </c:pt>
                <c:pt idx="4331">
                  <c:v>13950.699999999997</c:v>
                </c:pt>
                <c:pt idx="4332">
                  <c:v>13649.600000000006</c:v>
                </c:pt>
                <c:pt idx="4333">
                  <c:v>13330.300000000003</c:v>
                </c:pt>
                <c:pt idx="4334">
                  <c:v>13014.300000000003</c:v>
                </c:pt>
                <c:pt idx="4335">
                  <c:v>12697.600000000006</c:v>
                </c:pt>
                <c:pt idx="4336">
                  <c:v>12393.5</c:v>
                </c:pt>
                <c:pt idx="4337">
                  <c:v>12064</c:v>
                </c:pt>
                <c:pt idx="4338">
                  <c:v>11734.199999999997</c:v>
                </c:pt>
                <c:pt idx="4339">
                  <c:v>11411.300000000003</c:v>
                </c:pt>
                <c:pt idx="4340">
                  <c:v>11083.899999999994</c:v>
                </c:pt>
                <c:pt idx="4341">
                  <c:v>10741.399999999994</c:v>
                </c:pt>
                <c:pt idx="4342">
                  <c:v>10399.399999999994</c:v>
                </c:pt>
                <c:pt idx="4343">
                  <c:v>10061.300000000003</c:v>
                </c:pt>
                <c:pt idx="4344">
                  <c:v>9718.1999999999971</c:v>
                </c:pt>
                <c:pt idx="4345">
                  <c:v>9365</c:v>
                </c:pt>
                <c:pt idx="4346">
                  <c:v>9012.6000000000058</c:v>
                </c:pt>
                <c:pt idx="4347">
                  <c:v>8660.5</c:v>
                </c:pt>
                <c:pt idx="4348">
                  <c:v>8311.6999999999971</c:v>
                </c:pt>
                <c:pt idx="4349">
                  <c:v>7956.1000000000058</c:v>
                </c:pt>
                <c:pt idx="4350">
                  <c:v>7581.1000000000058</c:v>
                </c:pt>
                <c:pt idx="4351">
                  <c:v>7216.1000000000058</c:v>
                </c:pt>
                <c:pt idx="4352">
                  <c:v>6851</c:v>
                </c:pt>
                <c:pt idx="4353">
                  <c:v>6485.6000000000058</c:v>
                </c:pt>
                <c:pt idx="4354">
                  <c:v>6130.3999999999942</c:v>
                </c:pt>
                <c:pt idx="4355">
                  <c:v>5756</c:v>
                </c:pt>
                <c:pt idx="4356">
                  <c:v>5382.6999999999971</c:v>
                </c:pt>
                <c:pt idx="4357">
                  <c:v>5012.3000000000029</c:v>
                </c:pt>
                <c:pt idx="4358">
                  <c:v>4644.3999999999942</c:v>
                </c:pt>
                <c:pt idx="4359">
                  <c:v>4258.3000000000029</c:v>
                </c:pt>
                <c:pt idx="4360">
                  <c:v>3877.3000000000029</c:v>
                </c:pt>
                <c:pt idx="4361">
                  <c:v>3496.8000000000029</c:v>
                </c:pt>
                <c:pt idx="4362">
                  <c:v>3129.6000000000058</c:v>
                </c:pt>
                <c:pt idx="4363">
                  <c:v>2752.6999999999971</c:v>
                </c:pt>
                <c:pt idx="4364">
                  <c:v>2367.1000000000058</c:v>
                </c:pt>
                <c:pt idx="4365">
                  <c:v>1981.6000000000058</c:v>
                </c:pt>
                <c:pt idx="4366">
                  <c:v>1597.6000000000058</c:v>
                </c:pt>
                <c:pt idx="4367">
                  <c:v>1220.6000000000058</c:v>
                </c:pt>
                <c:pt idx="4368">
                  <c:v>842.60000000000582</c:v>
                </c:pt>
                <c:pt idx="4369">
                  <c:v>456.89999999999418</c:v>
                </c:pt>
                <c:pt idx="4370">
                  <c:v>70.5</c:v>
                </c:pt>
                <c:pt idx="4371">
                  <c:v>-315.39999999999418</c:v>
                </c:pt>
                <c:pt idx="4372">
                  <c:v>-699.60000000000582</c:v>
                </c:pt>
                <c:pt idx="4373">
                  <c:v>-1081.3000000000029</c:v>
                </c:pt>
                <c:pt idx="4374">
                  <c:v>-1462.1000000000058</c:v>
                </c:pt>
                <c:pt idx="4375">
                  <c:v>-1842.6000000000058</c:v>
                </c:pt>
                <c:pt idx="4376">
                  <c:v>-2227.8999999999942</c:v>
                </c:pt>
                <c:pt idx="4377">
                  <c:v>-2609.3999999999942</c:v>
                </c:pt>
                <c:pt idx="4378">
                  <c:v>-2988.8999999999942</c:v>
                </c:pt>
                <c:pt idx="4379">
                  <c:v>-3365.5</c:v>
                </c:pt>
                <c:pt idx="4380">
                  <c:v>-3744.6999999999971</c:v>
                </c:pt>
                <c:pt idx="4381">
                  <c:v>-4133.1000000000058</c:v>
                </c:pt>
                <c:pt idx="4382">
                  <c:v>-4502.8000000000029</c:v>
                </c:pt>
                <c:pt idx="4383">
                  <c:v>-4872.6999999999971</c:v>
                </c:pt>
                <c:pt idx="4384">
                  <c:v>-5250.5</c:v>
                </c:pt>
                <c:pt idx="4385">
                  <c:v>-5622.8000000000029</c:v>
                </c:pt>
                <c:pt idx="4386">
                  <c:v>-5996.5</c:v>
                </c:pt>
                <c:pt idx="4387">
                  <c:v>-6361.6000000000058</c:v>
                </c:pt>
                <c:pt idx="4388">
                  <c:v>-6733.8999999999942</c:v>
                </c:pt>
                <c:pt idx="4389">
                  <c:v>-7091.3999999999942</c:v>
                </c:pt>
                <c:pt idx="4390">
                  <c:v>-7454</c:v>
                </c:pt>
                <c:pt idx="4391">
                  <c:v>-7816.1999999999971</c:v>
                </c:pt>
                <c:pt idx="4392">
                  <c:v>-8174.1999999999971</c:v>
                </c:pt>
                <c:pt idx="4393">
                  <c:v>-8531.6999999999971</c:v>
                </c:pt>
                <c:pt idx="4394">
                  <c:v>-8883.3999999999942</c:v>
                </c:pt>
                <c:pt idx="4395">
                  <c:v>-9237</c:v>
                </c:pt>
                <c:pt idx="4396">
                  <c:v>-9585.1000000000058</c:v>
                </c:pt>
                <c:pt idx="4397">
                  <c:v>-9930.8999999999942</c:v>
                </c:pt>
                <c:pt idx="4398">
                  <c:v>-10273.100000000006</c:v>
                </c:pt>
                <c:pt idx="4399">
                  <c:v>-10611.800000000003</c:v>
                </c:pt>
                <c:pt idx="4400">
                  <c:v>-10950.800000000003</c:v>
                </c:pt>
                <c:pt idx="4401">
                  <c:v>-11288.5</c:v>
                </c:pt>
                <c:pt idx="4402">
                  <c:v>-11617.199999999997</c:v>
                </c:pt>
                <c:pt idx="4403">
                  <c:v>-11940.599999999999</c:v>
                </c:pt>
                <c:pt idx="4404">
                  <c:v>-12262.300000000003</c:v>
                </c:pt>
                <c:pt idx="4405">
                  <c:v>-12581.5</c:v>
                </c:pt>
                <c:pt idx="4406">
                  <c:v>-12902.199999999997</c:v>
                </c:pt>
                <c:pt idx="4407">
                  <c:v>-13214.900000000001</c:v>
                </c:pt>
                <c:pt idx="4408">
                  <c:v>-13523.400000000001</c:v>
                </c:pt>
                <c:pt idx="4409">
                  <c:v>-13828.099999999999</c:v>
                </c:pt>
                <c:pt idx="4410">
                  <c:v>-14129.400000000001</c:v>
                </c:pt>
                <c:pt idx="4411">
                  <c:v>-14428</c:v>
                </c:pt>
                <c:pt idx="4412">
                  <c:v>-14719.400000000001</c:v>
                </c:pt>
                <c:pt idx="4413">
                  <c:v>-15005.199999999997</c:v>
                </c:pt>
                <c:pt idx="4414">
                  <c:v>-15288</c:v>
                </c:pt>
                <c:pt idx="4415">
                  <c:v>-15569.099999999999</c:v>
                </c:pt>
                <c:pt idx="4416">
                  <c:v>-15843.800000000003</c:v>
                </c:pt>
                <c:pt idx="4417">
                  <c:v>-16112.599999999999</c:v>
                </c:pt>
                <c:pt idx="4418">
                  <c:v>-16380.199999999997</c:v>
                </c:pt>
                <c:pt idx="4419">
                  <c:v>-16641.599999999999</c:v>
                </c:pt>
                <c:pt idx="4420">
                  <c:v>-16896.599999999999</c:v>
                </c:pt>
                <c:pt idx="4421">
                  <c:v>-17148.800000000003</c:v>
                </c:pt>
                <c:pt idx="4422">
                  <c:v>-17394.099999999999</c:v>
                </c:pt>
                <c:pt idx="4423">
                  <c:v>-17634.199999999997</c:v>
                </c:pt>
                <c:pt idx="4424">
                  <c:v>-17872.300000000003</c:v>
                </c:pt>
                <c:pt idx="4425">
                  <c:v>-18104.900000000001</c:v>
                </c:pt>
                <c:pt idx="4426">
                  <c:v>-18331.400000000001</c:v>
                </c:pt>
                <c:pt idx="4427">
                  <c:v>-18551.800000000003</c:v>
                </c:pt>
                <c:pt idx="4428">
                  <c:v>-18767.099999999999</c:v>
                </c:pt>
                <c:pt idx="4429">
                  <c:v>-18977.5</c:v>
                </c:pt>
                <c:pt idx="4430">
                  <c:v>-19181.099999999999</c:v>
                </c:pt>
                <c:pt idx="4431">
                  <c:v>-19384.699999999997</c:v>
                </c:pt>
                <c:pt idx="4432">
                  <c:v>-19579.800000000003</c:v>
                </c:pt>
                <c:pt idx="4433">
                  <c:v>-19765.099999999999</c:v>
                </c:pt>
                <c:pt idx="4434">
                  <c:v>-19947.199999999997</c:v>
                </c:pt>
                <c:pt idx="4435">
                  <c:v>-20123.599999999999</c:v>
                </c:pt>
                <c:pt idx="4436">
                  <c:v>-20293.900000000001</c:v>
                </c:pt>
                <c:pt idx="4437">
                  <c:v>-20458.199999999997</c:v>
                </c:pt>
                <c:pt idx="4438">
                  <c:v>-20616.199999999997</c:v>
                </c:pt>
                <c:pt idx="4439">
                  <c:v>-20770.5</c:v>
                </c:pt>
                <c:pt idx="4440">
                  <c:v>-20919.900000000001</c:v>
                </c:pt>
                <c:pt idx="4441">
                  <c:v>-21058.6</c:v>
                </c:pt>
                <c:pt idx="4442">
                  <c:v>-21192.699999999997</c:v>
                </c:pt>
                <c:pt idx="4443">
                  <c:v>-21323.800000000003</c:v>
                </c:pt>
                <c:pt idx="4444">
                  <c:v>-21446.1</c:v>
                </c:pt>
                <c:pt idx="4445">
                  <c:v>-21561.199999999997</c:v>
                </c:pt>
                <c:pt idx="4446">
                  <c:v>-21671.199999999997</c:v>
                </c:pt>
                <c:pt idx="4447">
                  <c:v>-21777.4</c:v>
                </c:pt>
                <c:pt idx="4448">
                  <c:v>-21873.699999999997</c:v>
                </c:pt>
                <c:pt idx="4449">
                  <c:v>-21963.199999999997</c:v>
                </c:pt>
                <c:pt idx="4450">
                  <c:v>-22050.5</c:v>
                </c:pt>
                <c:pt idx="4451">
                  <c:v>-22130.400000000001</c:v>
                </c:pt>
                <c:pt idx="4452">
                  <c:v>-22201.4</c:v>
                </c:pt>
                <c:pt idx="4453">
                  <c:v>-22266.6</c:v>
                </c:pt>
                <c:pt idx="4454">
                  <c:v>-22325.800000000003</c:v>
                </c:pt>
                <c:pt idx="4455">
                  <c:v>-22378.800000000003</c:v>
                </c:pt>
                <c:pt idx="4456">
                  <c:v>-22424.9</c:v>
                </c:pt>
                <c:pt idx="4457">
                  <c:v>-22462.699999999997</c:v>
                </c:pt>
                <c:pt idx="4458">
                  <c:v>-22497.800000000003</c:v>
                </c:pt>
                <c:pt idx="4459">
                  <c:v>-22528.9</c:v>
                </c:pt>
                <c:pt idx="4460">
                  <c:v>-22546.5</c:v>
                </c:pt>
                <c:pt idx="4461">
                  <c:v>-22559.5</c:v>
                </c:pt>
                <c:pt idx="4462">
                  <c:v>-22566.400000000001</c:v>
                </c:pt>
                <c:pt idx="4463">
                  <c:v>-22567.1</c:v>
                </c:pt>
                <c:pt idx="4464">
                  <c:v>-22563.199999999997</c:v>
                </c:pt>
                <c:pt idx="4465">
                  <c:v>-22554.199999999997</c:v>
                </c:pt>
                <c:pt idx="4466">
                  <c:v>-22538.5</c:v>
                </c:pt>
                <c:pt idx="4467">
                  <c:v>-22512.199999999997</c:v>
                </c:pt>
                <c:pt idx="4468">
                  <c:v>-22479.800000000003</c:v>
                </c:pt>
                <c:pt idx="4469">
                  <c:v>-22443.1</c:v>
                </c:pt>
                <c:pt idx="4470">
                  <c:v>-22397.4</c:v>
                </c:pt>
                <c:pt idx="4471">
                  <c:v>-22346.9</c:v>
                </c:pt>
                <c:pt idx="4472">
                  <c:v>-22291.9</c:v>
                </c:pt>
                <c:pt idx="4473">
                  <c:v>-22226.199999999997</c:v>
                </c:pt>
                <c:pt idx="4474">
                  <c:v>-22156.199999999997</c:v>
                </c:pt>
                <c:pt idx="4475">
                  <c:v>-22077.5</c:v>
                </c:pt>
                <c:pt idx="4476">
                  <c:v>-21995</c:v>
                </c:pt>
                <c:pt idx="4477">
                  <c:v>-21907.4</c:v>
                </c:pt>
                <c:pt idx="4478">
                  <c:v>-21811.1</c:v>
                </c:pt>
                <c:pt idx="4479">
                  <c:v>-21707.199999999997</c:v>
                </c:pt>
                <c:pt idx="4480">
                  <c:v>-21599.5</c:v>
                </c:pt>
                <c:pt idx="4481">
                  <c:v>-21485.5</c:v>
                </c:pt>
                <c:pt idx="4482">
                  <c:v>-21364.9</c:v>
                </c:pt>
                <c:pt idx="4483">
                  <c:v>-21239</c:v>
                </c:pt>
                <c:pt idx="4484">
                  <c:v>-21108.6</c:v>
                </c:pt>
                <c:pt idx="4485">
                  <c:v>-20974.1</c:v>
                </c:pt>
                <c:pt idx="4486">
                  <c:v>-20823.300000000003</c:v>
                </c:pt>
                <c:pt idx="4487">
                  <c:v>-20676.099999999999</c:v>
                </c:pt>
                <c:pt idx="4488">
                  <c:v>-20513.300000000003</c:v>
                </c:pt>
                <c:pt idx="4489">
                  <c:v>-20352.300000000003</c:v>
                </c:pt>
                <c:pt idx="4490">
                  <c:v>-20190.699999999997</c:v>
                </c:pt>
                <c:pt idx="4491">
                  <c:v>-20014.5</c:v>
                </c:pt>
                <c:pt idx="4492">
                  <c:v>-19833.800000000003</c:v>
                </c:pt>
                <c:pt idx="4493">
                  <c:v>-19648.400000000001</c:v>
                </c:pt>
                <c:pt idx="4494">
                  <c:v>-19458.099999999999</c:v>
                </c:pt>
                <c:pt idx="4495">
                  <c:v>-19263.5</c:v>
                </c:pt>
                <c:pt idx="4496">
                  <c:v>-19058.699999999997</c:v>
                </c:pt>
                <c:pt idx="4497">
                  <c:v>-18849.599999999999</c:v>
                </c:pt>
                <c:pt idx="4498">
                  <c:v>-18638.199999999997</c:v>
                </c:pt>
                <c:pt idx="4499">
                  <c:v>-18421.099999999999</c:v>
                </c:pt>
                <c:pt idx="4500">
                  <c:v>-18199.099999999999</c:v>
                </c:pt>
                <c:pt idx="4501">
                  <c:v>-17966.800000000003</c:v>
                </c:pt>
                <c:pt idx="4502">
                  <c:v>-17732.300000000003</c:v>
                </c:pt>
                <c:pt idx="4503">
                  <c:v>-17492.800000000003</c:v>
                </c:pt>
                <c:pt idx="4504">
                  <c:v>-17242.300000000003</c:v>
                </c:pt>
                <c:pt idx="4505">
                  <c:v>-16998.5</c:v>
                </c:pt>
                <c:pt idx="4506">
                  <c:v>-16745.699999999997</c:v>
                </c:pt>
                <c:pt idx="4507">
                  <c:v>-16485</c:v>
                </c:pt>
                <c:pt idx="4508">
                  <c:v>-16216.699999999997</c:v>
                </c:pt>
                <c:pt idx="4509">
                  <c:v>-15953</c:v>
                </c:pt>
                <c:pt idx="4510">
                  <c:v>-15684.5</c:v>
                </c:pt>
                <c:pt idx="4511">
                  <c:v>-15402.5</c:v>
                </c:pt>
                <c:pt idx="4512">
                  <c:v>-15119.5</c:v>
                </c:pt>
                <c:pt idx="4513">
                  <c:v>-14833.199999999997</c:v>
                </c:pt>
                <c:pt idx="4514">
                  <c:v>-14544.900000000001</c:v>
                </c:pt>
                <c:pt idx="4515">
                  <c:v>-14248.599999999999</c:v>
                </c:pt>
                <c:pt idx="4516">
                  <c:v>-13926.800000000003</c:v>
                </c:pt>
                <c:pt idx="4517">
                  <c:v>-13621.5</c:v>
                </c:pt>
                <c:pt idx="4518">
                  <c:v>-13314.400000000001</c:v>
                </c:pt>
                <c:pt idx="4519">
                  <c:v>-13005.300000000003</c:v>
                </c:pt>
                <c:pt idx="4520">
                  <c:v>-12694.199999999997</c:v>
                </c:pt>
                <c:pt idx="4521">
                  <c:v>-12400</c:v>
                </c:pt>
                <c:pt idx="4522">
                  <c:v>-12074.099999999999</c:v>
                </c:pt>
                <c:pt idx="4523">
                  <c:v>-11742.300000000003</c:v>
                </c:pt>
                <c:pt idx="4524">
                  <c:v>-11413.899999999994</c:v>
                </c:pt>
                <c:pt idx="4525">
                  <c:v>-11086.5</c:v>
                </c:pt>
                <c:pt idx="4526">
                  <c:v>-10753.199999999997</c:v>
                </c:pt>
                <c:pt idx="4527">
                  <c:v>-10414</c:v>
                </c:pt>
                <c:pt idx="4528">
                  <c:v>-10065.300000000003</c:v>
                </c:pt>
                <c:pt idx="4529">
                  <c:v>-9712.1999999999971</c:v>
                </c:pt>
                <c:pt idx="4530">
                  <c:v>-9368.5</c:v>
                </c:pt>
                <c:pt idx="4531">
                  <c:v>-9031.8999999999942</c:v>
                </c:pt>
                <c:pt idx="4532">
                  <c:v>-8680.3999999999942</c:v>
                </c:pt>
                <c:pt idx="4533">
                  <c:v>-8317.3000000000029</c:v>
                </c:pt>
                <c:pt idx="4534">
                  <c:v>-7961.6999999999971</c:v>
                </c:pt>
                <c:pt idx="4535">
                  <c:v>-7606.6999999999971</c:v>
                </c:pt>
                <c:pt idx="4536">
                  <c:v>-7231.1999999999971</c:v>
                </c:pt>
                <c:pt idx="4537">
                  <c:v>-6866</c:v>
                </c:pt>
                <c:pt idx="4538">
                  <c:v>-6500.6999999999971</c:v>
                </c:pt>
                <c:pt idx="4539">
                  <c:v>-6135.3999999999942</c:v>
                </c:pt>
                <c:pt idx="4540">
                  <c:v>-5770.1999999999971</c:v>
                </c:pt>
                <c:pt idx="4541">
                  <c:v>-5408.5</c:v>
                </c:pt>
                <c:pt idx="4542">
                  <c:v>-5025.1999999999971</c:v>
                </c:pt>
                <c:pt idx="4543">
                  <c:v>-4652.3999999999942</c:v>
                </c:pt>
                <c:pt idx="4544">
                  <c:v>-4279.1000000000058</c:v>
                </c:pt>
                <c:pt idx="4545">
                  <c:v>-3906.8999999999942</c:v>
                </c:pt>
                <c:pt idx="4546">
                  <c:v>-3529.1000000000058</c:v>
                </c:pt>
                <c:pt idx="4547">
                  <c:v>-3141.1000000000058</c:v>
                </c:pt>
                <c:pt idx="4548">
                  <c:v>-2767.3999999999942</c:v>
                </c:pt>
                <c:pt idx="4549">
                  <c:v>-2392.8000000000029</c:v>
                </c:pt>
                <c:pt idx="4550">
                  <c:v>-2005.5</c:v>
                </c:pt>
                <c:pt idx="4551">
                  <c:v>-1617.3999999999942</c:v>
                </c:pt>
                <c:pt idx="4552">
                  <c:v>-1239.1000000000058</c:v>
                </c:pt>
                <c:pt idx="4553">
                  <c:v>-861.69999999999709</c:v>
                </c:pt>
                <c:pt idx="4554">
                  <c:v>-473.30000000000291</c:v>
                </c:pt>
                <c:pt idx="4555">
                  <c:v>-81.30000000000291</c:v>
                </c:pt>
                <c:pt idx="4556">
                  <c:v>297</c:v>
                </c:pt>
                <c:pt idx="4557">
                  <c:v>670.80000000000291</c:v>
                </c:pt>
                <c:pt idx="4558">
                  <c:v>1056</c:v>
                </c:pt>
                <c:pt idx="4559">
                  <c:v>1441.3999999999942</c:v>
                </c:pt>
                <c:pt idx="4560">
                  <c:v>1822.3999999999942</c:v>
                </c:pt>
                <c:pt idx="4561">
                  <c:v>2209.1999999999971</c:v>
                </c:pt>
                <c:pt idx="4562">
                  <c:v>2596</c:v>
                </c:pt>
                <c:pt idx="4563">
                  <c:v>2968.3999999999942</c:v>
                </c:pt>
                <c:pt idx="4564">
                  <c:v>3347.6000000000058</c:v>
                </c:pt>
                <c:pt idx="4565">
                  <c:v>3729.5</c:v>
                </c:pt>
                <c:pt idx="4566">
                  <c:v>4103.3000000000029</c:v>
                </c:pt>
                <c:pt idx="4567">
                  <c:v>4488.1000000000058</c:v>
                </c:pt>
                <c:pt idx="4568">
                  <c:v>4863.1999999999971</c:v>
                </c:pt>
                <c:pt idx="4569">
                  <c:v>5235.6000000000058</c:v>
                </c:pt>
                <c:pt idx="4570">
                  <c:v>5606.5</c:v>
                </c:pt>
                <c:pt idx="4571">
                  <c:v>5972.8000000000029</c:v>
                </c:pt>
                <c:pt idx="4572">
                  <c:v>6335.8000000000029</c:v>
                </c:pt>
                <c:pt idx="4573">
                  <c:v>6719.1999999999971</c:v>
                </c:pt>
                <c:pt idx="4574">
                  <c:v>7079</c:v>
                </c:pt>
                <c:pt idx="4575">
                  <c:v>7440.8999999999942</c:v>
                </c:pt>
                <c:pt idx="4576">
                  <c:v>7798.3000000000029</c:v>
                </c:pt>
                <c:pt idx="4577">
                  <c:v>8159.1999999999971</c:v>
                </c:pt>
                <c:pt idx="4578">
                  <c:v>8519.1999999999971</c:v>
                </c:pt>
                <c:pt idx="4579">
                  <c:v>8867.8000000000029</c:v>
                </c:pt>
                <c:pt idx="4580">
                  <c:v>9223.8000000000029</c:v>
                </c:pt>
                <c:pt idx="4581">
                  <c:v>9573.3000000000029</c:v>
                </c:pt>
                <c:pt idx="4582">
                  <c:v>9916.6999999999971</c:v>
                </c:pt>
                <c:pt idx="4583">
                  <c:v>10266.399999999994</c:v>
                </c:pt>
                <c:pt idx="4584">
                  <c:v>10601.600000000006</c:v>
                </c:pt>
                <c:pt idx="4585">
                  <c:v>10936.100000000006</c:v>
                </c:pt>
                <c:pt idx="4586">
                  <c:v>11272.399999999994</c:v>
                </c:pt>
                <c:pt idx="4587">
                  <c:v>11605</c:v>
                </c:pt>
                <c:pt idx="4588">
                  <c:v>11933.300000000003</c:v>
                </c:pt>
                <c:pt idx="4589">
                  <c:v>12259.100000000006</c:v>
                </c:pt>
                <c:pt idx="4590">
                  <c:v>12582.399999999994</c:v>
                </c:pt>
                <c:pt idx="4591">
                  <c:v>12891.600000000006</c:v>
                </c:pt>
                <c:pt idx="4592">
                  <c:v>13213.100000000006</c:v>
                </c:pt>
                <c:pt idx="4593">
                  <c:v>13524.100000000006</c:v>
                </c:pt>
                <c:pt idx="4594">
                  <c:v>13821.5</c:v>
                </c:pt>
                <c:pt idx="4595">
                  <c:v>14119.199999999997</c:v>
                </c:pt>
                <c:pt idx="4596">
                  <c:v>14423.399999999994</c:v>
                </c:pt>
                <c:pt idx="4597">
                  <c:v>14717.800000000003</c:v>
                </c:pt>
                <c:pt idx="4598">
                  <c:v>14997.699999999997</c:v>
                </c:pt>
                <c:pt idx="4599">
                  <c:v>15281.800000000003</c:v>
                </c:pt>
                <c:pt idx="4600">
                  <c:v>15564.899999999994</c:v>
                </c:pt>
                <c:pt idx="4601">
                  <c:v>15851.100000000006</c:v>
                </c:pt>
                <c:pt idx="4602">
                  <c:v>16114</c:v>
                </c:pt>
                <c:pt idx="4603">
                  <c:v>16374.699999999997</c:v>
                </c:pt>
                <c:pt idx="4604">
                  <c:v>16646.100000000006</c:v>
                </c:pt>
                <c:pt idx="4605">
                  <c:v>16901.899999999994</c:v>
                </c:pt>
                <c:pt idx="4606">
                  <c:v>17153.100000000006</c:v>
                </c:pt>
                <c:pt idx="4607">
                  <c:v>17399.899999999994</c:v>
                </c:pt>
                <c:pt idx="4608">
                  <c:v>17640.800000000003</c:v>
                </c:pt>
                <c:pt idx="4609">
                  <c:v>17884.199999999997</c:v>
                </c:pt>
                <c:pt idx="4610">
                  <c:v>18121.300000000003</c:v>
                </c:pt>
                <c:pt idx="4611">
                  <c:v>18344.899999999994</c:v>
                </c:pt>
                <c:pt idx="4612">
                  <c:v>18561.399999999994</c:v>
                </c:pt>
                <c:pt idx="4613">
                  <c:v>18779.800000000003</c:v>
                </c:pt>
                <c:pt idx="4614">
                  <c:v>18993.5</c:v>
                </c:pt>
                <c:pt idx="4615">
                  <c:v>19194.699999999997</c:v>
                </c:pt>
                <c:pt idx="4616">
                  <c:v>19393.800000000003</c:v>
                </c:pt>
                <c:pt idx="4617">
                  <c:v>19596.199999999997</c:v>
                </c:pt>
                <c:pt idx="4618">
                  <c:v>19788.600000000006</c:v>
                </c:pt>
                <c:pt idx="4619">
                  <c:v>19967.399999999994</c:v>
                </c:pt>
                <c:pt idx="4620">
                  <c:v>20141.600000000006</c:v>
                </c:pt>
                <c:pt idx="4621">
                  <c:v>20313.5</c:v>
                </c:pt>
                <c:pt idx="4622">
                  <c:v>20478.800000000003</c:v>
                </c:pt>
                <c:pt idx="4623">
                  <c:v>20638.699999999997</c:v>
                </c:pt>
                <c:pt idx="4624">
                  <c:v>20791.399999999994</c:v>
                </c:pt>
                <c:pt idx="4625">
                  <c:v>20943.199999999997</c:v>
                </c:pt>
                <c:pt idx="4626">
                  <c:v>21085.100000000006</c:v>
                </c:pt>
                <c:pt idx="4627">
                  <c:v>21218.399999999994</c:v>
                </c:pt>
                <c:pt idx="4628">
                  <c:v>21353</c:v>
                </c:pt>
                <c:pt idx="4629">
                  <c:v>21474.899999999994</c:v>
                </c:pt>
                <c:pt idx="4630">
                  <c:v>21592</c:v>
                </c:pt>
                <c:pt idx="4631">
                  <c:v>21701.199999999997</c:v>
                </c:pt>
                <c:pt idx="4632">
                  <c:v>21807.899999999994</c:v>
                </c:pt>
                <c:pt idx="4633">
                  <c:v>21909.300000000003</c:v>
                </c:pt>
                <c:pt idx="4634">
                  <c:v>21995.800000000003</c:v>
                </c:pt>
                <c:pt idx="4635">
                  <c:v>22087.899999999994</c:v>
                </c:pt>
                <c:pt idx="4636">
                  <c:v>22166.899999999994</c:v>
                </c:pt>
                <c:pt idx="4637">
                  <c:v>22240</c:v>
                </c:pt>
                <c:pt idx="4638">
                  <c:v>22307.199999999997</c:v>
                </c:pt>
                <c:pt idx="4639">
                  <c:v>22367.300000000003</c:v>
                </c:pt>
                <c:pt idx="4640">
                  <c:v>22421.800000000003</c:v>
                </c:pt>
                <c:pt idx="4641">
                  <c:v>22461</c:v>
                </c:pt>
                <c:pt idx="4642">
                  <c:v>22501.600000000006</c:v>
                </c:pt>
                <c:pt idx="4643">
                  <c:v>22548.800000000003</c:v>
                </c:pt>
                <c:pt idx="4644">
                  <c:v>22582</c:v>
                </c:pt>
                <c:pt idx="4645">
                  <c:v>22596.399999999994</c:v>
                </c:pt>
                <c:pt idx="4646">
                  <c:v>22609.399999999994</c:v>
                </c:pt>
                <c:pt idx="4647">
                  <c:v>22621.199999999997</c:v>
                </c:pt>
                <c:pt idx="4648">
                  <c:v>22624.800000000003</c:v>
                </c:pt>
                <c:pt idx="4649">
                  <c:v>22615.600000000006</c:v>
                </c:pt>
                <c:pt idx="4650">
                  <c:v>22603</c:v>
                </c:pt>
                <c:pt idx="4651">
                  <c:v>22590.899999999994</c:v>
                </c:pt>
                <c:pt idx="4652">
                  <c:v>22572.300000000003</c:v>
                </c:pt>
                <c:pt idx="4653">
                  <c:v>22538.199999999997</c:v>
                </c:pt>
                <c:pt idx="4654">
                  <c:v>22500.5</c:v>
                </c:pt>
                <c:pt idx="4655">
                  <c:v>22456.300000000003</c:v>
                </c:pt>
                <c:pt idx="4656">
                  <c:v>22412.399999999994</c:v>
                </c:pt>
                <c:pt idx="4657">
                  <c:v>22358.800000000003</c:v>
                </c:pt>
                <c:pt idx="4658">
                  <c:v>22286</c:v>
                </c:pt>
                <c:pt idx="4659">
                  <c:v>22222.5</c:v>
                </c:pt>
                <c:pt idx="4660">
                  <c:v>22152.800000000003</c:v>
                </c:pt>
                <c:pt idx="4661">
                  <c:v>22071.399999999994</c:v>
                </c:pt>
                <c:pt idx="4662">
                  <c:v>21976.300000000003</c:v>
                </c:pt>
                <c:pt idx="4663">
                  <c:v>21879.699999999997</c:v>
                </c:pt>
                <c:pt idx="4664">
                  <c:v>21784.399999999994</c:v>
                </c:pt>
                <c:pt idx="4665">
                  <c:v>21682.100000000006</c:v>
                </c:pt>
                <c:pt idx="4666">
                  <c:v>21562.800000000003</c:v>
                </c:pt>
                <c:pt idx="4667">
                  <c:v>21429.100000000006</c:v>
                </c:pt>
                <c:pt idx="4668">
                  <c:v>21305.399999999994</c:v>
                </c:pt>
                <c:pt idx="4669">
                  <c:v>21189.399999999994</c:v>
                </c:pt>
                <c:pt idx="4670">
                  <c:v>21050.100000000006</c:v>
                </c:pt>
                <c:pt idx="4671">
                  <c:v>20905.199999999997</c:v>
                </c:pt>
                <c:pt idx="4672">
                  <c:v>20753.600000000006</c:v>
                </c:pt>
                <c:pt idx="4673">
                  <c:v>20604.600000000006</c:v>
                </c:pt>
                <c:pt idx="4674">
                  <c:v>20443.800000000003</c:v>
                </c:pt>
                <c:pt idx="4675">
                  <c:v>20277.600000000006</c:v>
                </c:pt>
                <c:pt idx="4676">
                  <c:v>20082.199999999997</c:v>
                </c:pt>
                <c:pt idx="4677">
                  <c:v>19924.199999999997</c:v>
                </c:pt>
                <c:pt idx="4678">
                  <c:v>19738.899999999994</c:v>
                </c:pt>
                <c:pt idx="4679">
                  <c:v>19546.600000000006</c:v>
                </c:pt>
                <c:pt idx="4680">
                  <c:v>19359.800000000003</c:v>
                </c:pt>
                <c:pt idx="4681">
                  <c:v>19151.5</c:v>
                </c:pt>
                <c:pt idx="4682">
                  <c:v>18945.300000000003</c:v>
                </c:pt>
                <c:pt idx="4683">
                  <c:v>18738</c:v>
                </c:pt>
                <c:pt idx="4684">
                  <c:v>18515.199999999997</c:v>
                </c:pt>
                <c:pt idx="4685">
                  <c:v>18290.300000000003</c:v>
                </c:pt>
                <c:pt idx="4686">
                  <c:v>18060.600000000006</c:v>
                </c:pt>
                <c:pt idx="4687">
                  <c:v>17831.699999999997</c:v>
                </c:pt>
                <c:pt idx="4688">
                  <c:v>17596.199999999997</c:v>
                </c:pt>
                <c:pt idx="4689">
                  <c:v>17346.100000000006</c:v>
                </c:pt>
                <c:pt idx="4690">
                  <c:v>17090.600000000006</c:v>
                </c:pt>
                <c:pt idx="4691">
                  <c:v>16843.199999999997</c:v>
                </c:pt>
                <c:pt idx="4692">
                  <c:v>16567.800000000003</c:v>
                </c:pt>
                <c:pt idx="4693">
                  <c:v>16305.100000000006</c:v>
                </c:pt>
                <c:pt idx="4694">
                  <c:v>16056.5</c:v>
                </c:pt>
                <c:pt idx="4695">
                  <c:v>15782.399999999994</c:v>
                </c:pt>
                <c:pt idx="4696">
                  <c:v>15508.699999999997</c:v>
                </c:pt>
                <c:pt idx="4697">
                  <c:v>15221.100000000006</c:v>
                </c:pt>
                <c:pt idx="4698">
                  <c:v>14934.800000000003</c:v>
                </c:pt>
                <c:pt idx="4699">
                  <c:v>14650.199999999997</c:v>
                </c:pt>
                <c:pt idx="4700">
                  <c:v>14357.5</c:v>
                </c:pt>
                <c:pt idx="4701">
                  <c:v>14057.399999999994</c:v>
                </c:pt>
                <c:pt idx="4702">
                  <c:v>13750.800000000003</c:v>
                </c:pt>
                <c:pt idx="4703">
                  <c:v>13450.199999999997</c:v>
                </c:pt>
                <c:pt idx="4704">
                  <c:v>13127.699999999997</c:v>
                </c:pt>
                <c:pt idx="4705">
                  <c:v>12818.899999999994</c:v>
                </c:pt>
                <c:pt idx="4706">
                  <c:v>12511.699999999997</c:v>
                </c:pt>
                <c:pt idx="4707">
                  <c:v>12187.100000000006</c:v>
                </c:pt>
                <c:pt idx="4708">
                  <c:v>11852.699999999997</c:v>
                </c:pt>
                <c:pt idx="4709">
                  <c:v>11528.300000000003</c:v>
                </c:pt>
                <c:pt idx="4710">
                  <c:v>11205.600000000006</c:v>
                </c:pt>
                <c:pt idx="4711">
                  <c:v>10869.800000000003</c:v>
                </c:pt>
                <c:pt idx="4712">
                  <c:v>10521.5</c:v>
                </c:pt>
                <c:pt idx="4713">
                  <c:v>10188.899999999994</c:v>
                </c:pt>
                <c:pt idx="4714">
                  <c:v>9847.8999999999942</c:v>
                </c:pt>
                <c:pt idx="4715">
                  <c:v>9495.6999999999971</c:v>
                </c:pt>
                <c:pt idx="4716">
                  <c:v>9143.6000000000058</c:v>
                </c:pt>
                <c:pt idx="4717">
                  <c:v>8788.6000000000058</c:v>
                </c:pt>
                <c:pt idx="4718">
                  <c:v>8437.3000000000029</c:v>
                </c:pt>
                <c:pt idx="4719">
                  <c:v>8089.1000000000058</c:v>
                </c:pt>
                <c:pt idx="4720">
                  <c:v>7726.1999999999971</c:v>
                </c:pt>
                <c:pt idx="4721">
                  <c:v>7350.8000000000029</c:v>
                </c:pt>
                <c:pt idx="4722">
                  <c:v>6985.6000000000058</c:v>
                </c:pt>
                <c:pt idx="4723">
                  <c:v>6620.3000000000029</c:v>
                </c:pt>
                <c:pt idx="4724">
                  <c:v>6255</c:v>
                </c:pt>
                <c:pt idx="4725">
                  <c:v>5894.3000000000029</c:v>
                </c:pt>
                <c:pt idx="4726">
                  <c:v>5519.8999999999942</c:v>
                </c:pt>
                <c:pt idx="4727">
                  <c:v>5152.1999999999971</c:v>
                </c:pt>
                <c:pt idx="4728">
                  <c:v>4781.8999999999942</c:v>
                </c:pt>
                <c:pt idx="4729">
                  <c:v>4402.8000000000029</c:v>
                </c:pt>
                <c:pt idx="4730">
                  <c:v>4017.8999999999942</c:v>
                </c:pt>
                <c:pt idx="4731">
                  <c:v>3637.3000000000029</c:v>
                </c:pt>
                <c:pt idx="4732">
                  <c:v>3266.3000000000029</c:v>
                </c:pt>
                <c:pt idx="4733">
                  <c:v>2891.8999999999942</c:v>
                </c:pt>
                <c:pt idx="4734">
                  <c:v>2509.8000000000029</c:v>
                </c:pt>
                <c:pt idx="4735">
                  <c:v>2122.6000000000058</c:v>
                </c:pt>
                <c:pt idx="4736">
                  <c:v>1739</c:v>
                </c:pt>
                <c:pt idx="4737">
                  <c:v>1359.3999999999942</c:v>
                </c:pt>
                <c:pt idx="4738">
                  <c:v>983.30000000000291</c:v>
                </c:pt>
                <c:pt idx="4739">
                  <c:v>600.39999999999418</c:v>
                </c:pt>
                <c:pt idx="4740">
                  <c:v>213.30000000000291</c:v>
                </c:pt>
                <c:pt idx="4741">
                  <c:v>-172.60000000000582</c:v>
                </c:pt>
                <c:pt idx="4742">
                  <c:v>-557.69999999999709</c:v>
                </c:pt>
                <c:pt idx="4743">
                  <c:v>-940.19999999999709</c:v>
                </c:pt>
                <c:pt idx="4744">
                  <c:v>-1321.6999999999971</c:v>
                </c:pt>
                <c:pt idx="4745">
                  <c:v>-1700.8999999999942</c:v>
                </c:pt>
                <c:pt idx="4746">
                  <c:v>-2084.5</c:v>
                </c:pt>
                <c:pt idx="4747">
                  <c:v>-2466.5</c:v>
                </c:pt>
                <c:pt idx="4748">
                  <c:v>-2847.1999999999971</c:v>
                </c:pt>
                <c:pt idx="4749">
                  <c:v>-3224.3999999999942</c:v>
                </c:pt>
                <c:pt idx="4750">
                  <c:v>-3600.6000000000058</c:v>
                </c:pt>
                <c:pt idx="4751">
                  <c:v>-3990.8000000000029</c:v>
                </c:pt>
                <c:pt idx="4752">
                  <c:v>-4367.5</c:v>
                </c:pt>
                <c:pt idx="4753">
                  <c:v>-4735</c:v>
                </c:pt>
                <c:pt idx="4754">
                  <c:v>-5113.3000000000029</c:v>
                </c:pt>
                <c:pt idx="4755">
                  <c:v>-5486.3999999999942</c:v>
                </c:pt>
                <c:pt idx="4756">
                  <c:v>-5861</c:v>
                </c:pt>
                <c:pt idx="4757">
                  <c:v>-6226.3999999999942</c:v>
                </c:pt>
                <c:pt idx="4758">
                  <c:v>-6595.8999999999942</c:v>
                </c:pt>
                <c:pt idx="4759">
                  <c:v>-6959</c:v>
                </c:pt>
                <c:pt idx="4760">
                  <c:v>-7321.5</c:v>
                </c:pt>
                <c:pt idx="4761">
                  <c:v>-7686</c:v>
                </c:pt>
                <c:pt idx="4762">
                  <c:v>-8045.3000000000029</c:v>
                </c:pt>
                <c:pt idx="4763">
                  <c:v>-8404.6000000000058</c:v>
                </c:pt>
                <c:pt idx="4764">
                  <c:v>-8756.8999999999942</c:v>
                </c:pt>
                <c:pt idx="4765">
                  <c:v>-9106.1999999999971</c:v>
                </c:pt>
                <c:pt idx="4766">
                  <c:v>-9460.1999999999971</c:v>
                </c:pt>
                <c:pt idx="4767">
                  <c:v>-9807.1999999999971</c:v>
                </c:pt>
                <c:pt idx="4768">
                  <c:v>-10150.600000000006</c:v>
                </c:pt>
                <c:pt idx="4769">
                  <c:v>-10489.600000000006</c:v>
                </c:pt>
                <c:pt idx="4770">
                  <c:v>-10824.699999999997</c:v>
                </c:pt>
                <c:pt idx="4771">
                  <c:v>-11164.199999999997</c:v>
                </c:pt>
                <c:pt idx="4772">
                  <c:v>-11495.399999999994</c:v>
                </c:pt>
                <c:pt idx="4773">
                  <c:v>-11821.599999999999</c:v>
                </c:pt>
                <c:pt idx="4774">
                  <c:v>-12145.199999999997</c:v>
                </c:pt>
                <c:pt idx="4775">
                  <c:v>-12464.599999999999</c:v>
                </c:pt>
                <c:pt idx="4776">
                  <c:v>-12781.199999999997</c:v>
                </c:pt>
                <c:pt idx="4777">
                  <c:v>-13097</c:v>
                </c:pt>
                <c:pt idx="4778">
                  <c:v>-13408</c:v>
                </c:pt>
                <c:pt idx="4779">
                  <c:v>-13714.699999999997</c:v>
                </c:pt>
                <c:pt idx="4780">
                  <c:v>-14016.300000000003</c:v>
                </c:pt>
                <c:pt idx="4781">
                  <c:v>-14314.900000000001</c:v>
                </c:pt>
                <c:pt idx="4782">
                  <c:v>-14609.099999999999</c:v>
                </c:pt>
                <c:pt idx="4783">
                  <c:v>-14897.5</c:v>
                </c:pt>
                <c:pt idx="4784">
                  <c:v>-15180.900000000001</c:v>
                </c:pt>
                <c:pt idx="4785">
                  <c:v>-15464.300000000003</c:v>
                </c:pt>
                <c:pt idx="4786">
                  <c:v>-15743.5</c:v>
                </c:pt>
                <c:pt idx="4787">
                  <c:v>-16013.699999999997</c:v>
                </c:pt>
                <c:pt idx="4788">
                  <c:v>-16282.199999999997</c:v>
                </c:pt>
                <c:pt idx="4789">
                  <c:v>-16546.900000000001</c:v>
                </c:pt>
                <c:pt idx="4790">
                  <c:v>-16803.400000000001</c:v>
                </c:pt>
                <c:pt idx="4791">
                  <c:v>-17057.699999999997</c:v>
                </c:pt>
                <c:pt idx="4792">
                  <c:v>-17305.5</c:v>
                </c:pt>
                <c:pt idx="4793">
                  <c:v>-17547.199999999997</c:v>
                </c:pt>
                <c:pt idx="4794">
                  <c:v>-17786.5</c:v>
                </c:pt>
                <c:pt idx="4795">
                  <c:v>-18021.400000000001</c:v>
                </c:pt>
                <c:pt idx="4796">
                  <c:v>-18250.099999999999</c:v>
                </c:pt>
                <c:pt idx="4797">
                  <c:v>-18472.900000000001</c:v>
                </c:pt>
                <c:pt idx="4798">
                  <c:v>-18689.699999999997</c:v>
                </c:pt>
                <c:pt idx="4799">
                  <c:v>-18900.900000000001</c:v>
                </c:pt>
                <c:pt idx="4800">
                  <c:v>-19105.800000000003</c:v>
                </c:pt>
                <c:pt idx="4801">
                  <c:v>-19308.900000000001</c:v>
                </c:pt>
                <c:pt idx="4802">
                  <c:v>-19507.300000000003</c:v>
                </c:pt>
                <c:pt idx="4803">
                  <c:v>-19696.099999999999</c:v>
                </c:pt>
                <c:pt idx="4804">
                  <c:v>-19879.099999999999</c:v>
                </c:pt>
                <c:pt idx="4805">
                  <c:v>-20057.699999999997</c:v>
                </c:pt>
                <c:pt idx="4806">
                  <c:v>-20230.199999999997</c:v>
                </c:pt>
                <c:pt idx="4807">
                  <c:v>-20396.699999999997</c:v>
                </c:pt>
                <c:pt idx="4808">
                  <c:v>-20556.900000000001</c:v>
                </c:pt>
                <c:pt idx="4809">
                  <c:v>-20712.199999999997</c:v>
                </c:pt>
                <c:pt idx="4810">
                  <c:v>-20863.699999999997</c:v>
                </c:pt>
                <c:pt idx="4811">
                  <c:v>-21007.199999999997</c:v>
                </c:pt>
                <c:pt idx="4812">
                  <c:v>-21141.1</c:v>
                </c:pt>
                <c:pt idx="4813">
                  <c:v>-21274.199999999997</c:v>
                </c:pt>
                <c:pt idx="4814">
                  <c:v>-21400.300000000003</c:v>
                </c:pt>
                <c:pt idx="4815">
                  <c:v>-21517.5</c:v>
                </c:pt>
                <c:pt idx="4816">
                  <c:v>-21628.6</c:v>
                </c:pt>
                <c:pt idx="4817">
                  <c:v>-21736.800000000003</c:v>
                </c:pt>
                <c:pt idx="4818">
                  <c:v>-21838.199999999997</c:v>
                </c:pt>
                <c:pt idx="4819">
                  <c:v>-21927.199999999997</c:v>
                </c:pt>
                <c:pt idx="4820">
                  <c:v>-22016.699999999997</c:v>
                </c:pt>
                <c:pt idx="4821">
                  <c:v>-22101</c:v>
                </c:pt>
                <c:pt idx="4822">
                  <c:v>-22176.400000000001</c:v>
                </c:pt>
                <c:pt idx="4823">
                  <c:v>-22244.199999999997</c:v>
                </c:pt>
                <c:pt idx="4824">
                  <c:v>-22305.699999999997</c:v>
                </c:pt>
                <c:pt idx="4825">
                  <c:v>-22361</c:v>
                </c:pt>
                <c:pt idx="4826">
                  <c:v>-22410.199999999997</c:v>
                </c:pt>
                <c:pt idx="4827">
                  <c:v>-22450.400000000001</c:v>
                </c:pt>
                <c:pt idx="4828">
                  <c:v>-22486.5</c:v>
                </c:pt>
                <c:pt idx="4829">
                  <c:v>-22520.300000000003</c:v>
                </c:pt>
                <c:pt idx="4830">
                  <c:v>-22541.800000000003</c:v>
                </c:pt>
                <c:pt idx="4831">
                  <c:v>-22557</c:v>
                </c:pt>
                <c:pt idx="4832">
                  <c:v>-22566.400000000001</c:v>
                </c:pt>
                <c:pt idx="4833">
                  <c:v>-22569.300000000003</c:v>
                </c:pt>
                <c:pt idx="4834">
                  <c:v>-22566.699999999997</c:v>
                </c:pt>
                <c:pt idx="4835">
                  <c:v>-22558.199999999997</c:v>
                </c:pt>
                <c:pt idx="4836">
                  <c:v>-22544.1</c:v>
                </c:pt>
                <c:pt idx="4837">
                  <c:v>-22521.599999999999</c:v>
                </c:pt>
                <c:pt idx="4838">
                  <c:v>-22491.300000000003</c:v>
                </c:pt>
                <c:pt idx="4839">
                  <c:v>-22456.1</c:v>
                </c:pt>
                <c:pt idx="4840">
                  <c:v>-22414</c:v>
                </c:pt>
                <c:pt idx="4841">
                  <c:v>-22364.800000000003</c:v>
                </c:pt>
                <c:pt idx="4842">
                  <c:v>-22311.599999999999</c:v>
                </c:pt>
                <c:pt idx="4843">
                  <c:v>-22250.300000000003</c:v>
                </c:pt>
                <c:pt idx="4844">
                  <c:v>-22181</c:v>
                </c:pt>
                <c:pt idx="4845">
                  <c:v>-22108.300000000003</c:v>
                </c:pt>
                <c:pt idx="4846">
                  <c:v>-22025</c:v>
                </c:pt>
                <c:pt idx="4847">
                  <c:v>-21936.800000000003</c:v>
                </c:pt>
                <c:pt idx="4848">
                  <c:v>-21841</c:v>
                </c:pt>
                <c:pt idx="4849">
                  <c:v>-21747.4</c:v>
                </c:pt>
                <c:pt idx="4850">
                  <c:v>-21645.599999999999</c:v>
                </c:pt>
                <c:pt idx="4851">
                  <c:v>-21526.6</c:v>
                </c:pt>
                <c:pt idx="4852">
                  <c:v>-21409</c:v>
                </c:pt>
                <c:pt idx="4853">
                  <c:v>-21283.800000000003</c:v>
                </c:pt>
                <c:pt idx="4854">
                  <c:v>-21161</c:v>
                </c:pt>
                <c:pt idx="4855">
                  <c:v>-21027.800000000003</c:v>
                </c:pt>
                <c:pt idx="4856">
                  <c:v>-20880.800000000003</c:v>
                </c:pt>
                <c:pt idx="4857">
                  <c:v>-20732.900000000001</c:v>
                </c:pt>
                <c:pt idx="4858">
                  <c:v>-20572.199999999997</c:v>
                </c:pt>
                <c:pt idx="4859">
                  <c:v>-20417.699999999997</c:v>
                </c:pt>
                <c:pt idx="4860">
                  <c:v>-20249.900000000001</c:v>
                </c:pt>
                <c:pt idx="4861">
                  <c:v>-20083.599999999999</c:v>
                </c:pt>
                <c:pt idx="4862">
                  <c:v>-19901.900000000001</c:v>
                </c:pt>
                <c:pt idx="4863">
                  <c:v>-19718.599999999999</c:v>
                </c:pt>
                <c:pt idx="4864">
                  <c:v>-19529.699999999997</c:v>
                </c:pt>
                <c:pt idx="4865">
                  <c:v>-19337.5</c:v>
                </c:pt>
                <c:pt idx="4866">
                  <c:v>-19136</c:v>
                </c:pt>
                <c:pt idx="4867">
                  <c:v>-18928.400000000001</c:v>
                </c:pt>
                <c:pt idx="4868">
                  <c:v>-18716.300000000003</c:v>
                </c:pt>
                <c:pt idx="4869">
                  <c:v>-18500.199999999997</c:v>
                </c:pt>
                <c:pt idx="4870">
                  <c:v>-18281.5</c:v>
                </c:pt>
                <c:pt idx="4871">
                  <c:v>-18044.400000000001</c:v>
                </c:pt>
                <c:pt idx="4872">
                  <c:v>-17812.300000000003</c:v>
                </c:pt>
                <c:pt idx="4873">
                  <c:v>-17581.199999999997</c:v>
                </c:pt>
                <c:pt idx="4874">
                  <c:v>-17332.800000000003</c:v>
                </c:pt>
                <c:pt idx="4875">
                  <c:v>-17085</c:v>
                </c:pt>
                <c:pt idx="4876">
                  <c:v>-16822.300000000003</c:v>
                </c:pt>
                <c:pt idx="4877">
                  <c:v>-16581.800000000003</c:v>
                </c:pt>
                <c:pt idx="4878">
                  <c:v>-16305.5</c:v>
                </c:pt>
                <c:pt idx="4879">
                  <c:v>-16052</c:v>
                </c:pt>
                <c:pt idx="4880">
                  <c:v>-15786.800000000003</c:v>
                </c:pt>
                <c:pt idx="4881">
                  <c:v>-15506.099999999999</c:v>
                </c:pt>
                <c:pt idx="4882">
                  <c:v>-15224</c:v>
                </c:pt>
                <c:pt idx="4883">
                  <c:v>-14938.900000000001</c:v>
                </c:pt>
                <c:pt idx="4884">
                  <c:v>-14651.300000000003</c:v>
                </c:pt>
                <c:pt idx="4885">
                  <c:v>-14360.699999999997</c:v>
                </c:pt>
                <c:pt idx="4886">
                  <c:v>-14038.599999999999</c:v>
                </c:pt>
                <c:pt idx="4887">
                  <c:v>-13734.099999999999</c:v>
                </c:pt>
                <c:pt idx="4888">
                  <c:v>-13427.900000000001</c:v>
                </c:pt>
                <c:pt idx="4889">
                  <c:v>-13119.5</c:v>
                </c:pt>
                <c:pt idx="4890">
                  <c:v>-12809.099999999999</c:v>
                </c:pt>
                <c:pt idx="4891">
                  <c:v>-12508.5</c:v>
                </c:pt>
                <c:pt idx="4892">
                  <c:v>-12197</c:v>
                </c:pt>
                <c:pt idx="4893">
                  <c:v>-11853.800000000003</c:v>
                </c:pt>
                <c:pt idx="4894">
                  <c:v>-11537.5</c:v>
                </c:pt>
                <c:pt idx="4895">
                  <c:v>-11209.899999999994</c:v>
                </c:pt>
                <c:pt idx="4896">
                  <c:v>-10879.399999999994</c:v>
                </c:pt>
                <c:pt idx="4897">
                  <c:v>-10543</c:v>
                </c:pt>
                <c:pt idx="4898">
                  <c:v>-10193.399999999994</c:v>
                </c:pt>
                <c:pt idx="4899">
                  <c:v>-9848.1000000000058</c:v>
                </c:pt>
                <c:pt idx="4900">
                  <c:v>-9496.3999999999942</c:v>
                </c:pt>
                <c:pt idx="4901">
                  <c:v>-9152.3000000000029</c:v>
                </c:pt>
                <c:pt idx="4902">
                  <c:v>-8812.6000000000058</c:v>
                </c:pt>
                <c:pt idx="4903">
                  <c:v>-8452.1000000000058</c:v>
                </c:pt>
                <c:pt idx="4904">
                  <c:v>-8093.8999999999942</c:v>
                </c:pt>
                <c:pt idx="4905">
                  <c:v>-7738.6999999999971</c:v>
                </c:pt>
                <c:pt idx="4906">
                  <c:v>-7377.3999999999942</c:v>
                </c:pt>
                <c:pt idx="4907">
                  <c:v>-7001.6000000000058</c:v>
                </c:pt>
                <c:pt idx="4908">
                  <c:v>-6636.3000000000029</c:v>
                </c:pt>
                <c:pt idx="4909">
                  <c:v>-6270.8999999999942</c:v>
                </c:pt>
                <c:pt idx="4910">
                  <c:v>-5905.6999999999971</c:v>
                </c:pt>
                <c:pt idx="4911">
                  <c:v>-5547.1000000000058</c:v>
                </c:pt>
                <c:pt idx="4912">
                  <c:v>-5169.1000000000058</c:v>
                </c:pt>
                <c:pt idx="4913">
                  <c:v>-4790.6000000000058</c:v>
                </c:pt>
                <c:pt idx="4914">
                  <c:v>-4416.8999999999942</c:v>
                </c:pt>
                <c:pt idx="4915">
                  <c:v>-4044</c:v>
                </c:pt>
                <c:pt idx="4916">
                  <c:v>-3668.1999999999971</c:v>
                </c:pt>
                <c:pt idx="4917">
                  <c:v>-3287.3999999999942</c:v>
                </c:pt>
                <c:pt idx="4918">
                  <c:v>-2904.8999999999942</c:v>
                </c:pt>
                <c:pt idx="4919">
                  <c:v>-2532.8999999999942</c:v>
                </c:pt>
                <c:pt idx="4920">
                  <c:v>-2152</c:v>
                </c:pt>
                <c:pt idx="4921">
                  <c:v>-1759.8999999999942</c:v>
                </c:pt>
                <c:pt idx="4922">
                  <c:v>-1378.6000000000058</c:v>
                </c:pt>
                <c:pt idx="4923">
                  <c:v>-1002.8999999999942</c:v>
                </c:pt>
                <c:pt idx="4924">
                  <c:v>-621.19999999999709</c:v>
                </c:pt>
                <c:pt idx="4925">
                  <c:v>-225.60000000000582</c:v>
                </c:pt>
                <c:pt idx="4926">
                  <c:v>160</c:v>
                </c:pt>
                <c:pt idx="4927">
                  <c:v>528.19999999999709</c:v>
                </c:pt>
                <c:pt idx="4928">
                  <c:v>910.60000000000582</c:v>
                </c:pt>
                <c:pt idx="4929">
                  <c:v>1300.6000000000058</c:v>
                </c:pt>
                <c:pt idx="4930">
                  <c:v>1681.3000000000029</c:v>
                </c:pt>
                <c:pt idx="4931">
                  <c:v>2064.6999999999971</c:v>
                </c:pt>
                <c:pt idx="4932">
                  <c:v>2459.1000000000058</c:v>
                </c:pt>
                <c:pt idx="4933">
                  <c:v>2829.8000000000029</c:v>
                </c:pt>
                <c:pt idx="4934">
                  <c:v>3206.1000000000058</c:v>
                </c:pt>
                <c:pt idx="4935">
                  <c:v>3590.1000000000058</c:v>
                </c:pt>
                <c:pt idx="4936">
                  <c:v>3965.8999999999942</c:v>
                </c:pt>
                <c:pt idx="4937">
                  <c:v>4345.1000000000058</c:v>
                </c:pt>
                <c:pt idx="4938">
                  <c:v>4725.1999999999971</c:v>
                </c:pt>
                <c:pt idx="4939">
                  <c:v>5098.5</c:v>
                </c:pt>
                <c:pt idx="4940">
                  <c:v>5468.6999999999971</c:v>
                </c:pt>
                <c:pt idx="4941">
                  <c:v>5838.5</c:v>
                </c:pt>
                <c:pt idx="4942">
                  <c:v>6202.8999999999942</c:v>
                </c:pt>
                <c:pt idx="4943">
                  <c:v>6574.1000000000058</c:v>
                </c:pt>
                <c:pt idx="4944">
                  <c:v>6944.1000000000058</c:v>
                </c:pt>
                <c:pt idx="4945">
                  <c:v>7311.6999999999971</c:v>
                </c:pt>
                <c:pt idx="4946">
                  <c:v>7671.1000000000058</c:v>
                </c:pt>
                <c:pt idx="4947">
                  <c:v>8025.1999999999971</c:v>
                </c:pt>
                <c:pt idx="4948">
                  <c:v>8390.6999999999971</c:v>
                </c:pt>
                <c:pt idx="4949">
                  <c:v>8738.8000000000029</c:v>
                </c:pt>
                <c:pt idx="4950">
                  <c:v>9089.6999999999971</c:v>
                </c:pt>
                <c:pt idx="4951">
                  <c:v>9448.6000000000058</c:v>
                </c:pt>
                <c:pt idx="4952">
                  <c:v>9788.8999999999942</c:v>
                </c:pt>
                <c:pt idx="4953">
                  <c:v>10132.399999999994</c:v>
                </c:pt>
                <c:pt idx="4954">
                  <c:v>10475.100000000006</c:v>
                </c:pt>
                <c:pt idx="4955">
                  <c:v>10810.800000000003</c:v>
                </c:pt>
                <c:pt idx="4956">
                  <c:v>11147.199999999997</c:v>
                </c:pt>
                <c:pt idx="4957">
                  <c:v>11477.899999999994</c:v>
                </c:pt>
                <c:pt idx="4958">
                  <c:v>11806.899999999994</c:v>
                </c:pt>
                <c:pt idx="4959">
                  <c:v>12140.800000000003</c:v>
                </c:pt>
                <c:pt idx="4960">
                  <c:v>12456.199999999997</c:v>
                </c:pt>
                <c:pt idx="4961">
                  <c:v>12770.5</c:v>
                </c:pt>
                <c:pt idx="4962">
                  <c:v>13094.800000000003</c:v>
                </c:pt>
                <c:pt idx="4963">
                  <c:v>13407.600000000006</c:v>
                </c:pt>
                <c:pt idx="4964">
                  <c:v>13716.100000000006</c:v>
                </c:pt>
                <c:pt idx="4965">
                  <c:v>14005.100000000006</c:v>
                </c:pt>
                <c:pt idx="4966">
                  <c:v>14310.5</c:v>
                </c:pt>
                <c:pt idx="4967">
                  <c:v>14613.5</c:v>
                </c:pt>
                <c:pt idx="4968">
                  <c:v>14894</c:v>
                </c:pt>
                <c:pt idx="4969">
                  <c:v>15180.699999999997</c:v>
                </c:pt>
                <c:pt idx="4970">
                  <c:v>15459.800000000003</c:v>
                </c:pt>
                <c:pt idx="4971">
                  <c:v>15749.199999999997</c:v>
                </c:pt>
                <c:pt idx="4972">
                  <c:v>16018.199999999997</c:v>
                </c:pt>
                <c:pt idx="4973">
                  <c:v>16279</c:v>
                </c:pt>
                <c:pt idx="4974">
                  <c:v>16548</c:v>
                </c:pt>
                <c:pt idx="4975">
                  <c:v>16809.199999999997</c:v>
                </c:pt>
                <c:pt idx="4976">
                  <c:v>17062.600000000006</c:v>
                </c:pt>
                <c:pt idx="4977">
                  <c:v>17310.600000000006</c:v>
                </c:pt>
                <c:pt idx="4978">
                  <c:v>17552.699999999997</c:v>
                </c:pt>
                <c:pt idx="4979">
                  <c:v>17793.5</c:v>
                </c:pt>
                <c:pt idx="4980">
                  <c:v>18032.899999999994</c:v>
                </c:pt>
                <c:pt idx="4981">
                  <c:v>18261.800000000003</c:v>
                </c:pt>
                <c:pt idx="4982">
                  <c:v>18480.899999999994</c:v>
                </c:pt>
                <c:pt idx="4983">
                  <c:v>18697.899999999994</c:v>
                </c:pt>
                <c:pt idx="4984">
                  <c:v>18913.5</c:v>
                </c:pt>
                <c:pt idx="4985">
                  <c:v>19120.100000000006</c:v>
                </c:pt>
                <c:pt idx="4986">
                  <c:v>19318.399999999994</c:v>
                </c:pt>
                <c:pt idx="4987">
                  <c:v>19519.699999999997</c:v>
                </c:pt>
                <c:pt idx="4988">
                  <c:v>19717.300000000003</c:v>
                </c:pt>
                <c:pt idx="4989">
                  <c:v>19901.199999999997</c:v>
                </c:pt>
                <c:pt idx="4990">
                  <c:v>20074.800000000003</c:v>
                </c:pt>
                <c:pt idx="4991">
                  <c:v>20249.100000000006</c:v>
                </c:pt>
                <c:pt idx="4992">
                  <c:v>20416.600000000006</c:v>
                </c:pt>
                <c:pt idx="4993">
                  <c:v>20578.399999999994</c:v>
                </c:pt>
                <c:pt idx="4994">
                  <c:v>20733.899999999994</c:v>
                </c:pt>
                <c:pt idx="4995">
                  <c:v>20884.100000000006</c:v>
                </c:pt>
                <c:pt idx="4996">
                  <c:v>21034.699999999997</c:v>
                </c:pt>
                <c:pt idx="4997">
                  <c:v>21164.300000000003</c:v>
                </c:pt>
                <c:pt idx="4998">
                  <c:v>21303.699999999997</c:v>
                </c:pt>
                <c:pt idx="4999">
                  <c:v>21428.399999999994</c:v>
                </c:pt>
                <c:pt idx="5000">
                  <c:v>21548.199999999997</c:v>
                </c:pt>
                <c:pt idx="5001">
                  <c:v>21663.600000000006</c:v>
                </c:pt>
                <c:pt idx="5002">
                  <c:v>21767.600000000006</c:v>
                </c:pt>
                <c:pt idx="5003">
                  <c:v>21877.600000000006</c:v>
                </c:pt>
                <c:pt idx="5004">
                  <c:v>21962.899999999994</c:v>
                </c:pt>
                <c:pt idx="5005">
                  <c:v>22056.899999999994</c:v>
                </c:pt>
                <c:pt idx="5006">
                  <c:v>22140.899999999994</c:v>
                </c:pt>
                <c:pt idx="5007">
                  <c:v>22215</c:v>
                </c:pt>
                <c:pt idx="5008">
                  <c:v>22284.899999999994</c:v>
                </c:pt>
                <c:pt idx="5009">
                  <c:v>22347.100000000006</c:v>
                </c:pt>
                <c:pt idx="5010">
                  <c:v>22404.600000000006</c:v>
                </c:pt>
                <c:pt idx="5011">
                  <c:v>22447.399999999994</c:v>
                </c:pt>
                <c:pt idx="5012">
                  <c:v>22488.800000000003</c:v>
                </c:pt>
                <c:pt idx="5013">
                  <c:v>22532.199999999997</c:v>
                </c:pt>
                <c:pt idx="5014">
                  <c:v>22569.699999999997</c:v>
                </c:pt>
                <c:pt idx="5015">
                  <c:v>22589.300000000003</c:v>
                </c:pt>
                <c:pt idx="5016">
                  <c:v>22605.699999999997</c:v>
                </c:pt>
                <c:pt idx="5017">
                  <c:v>22616.600000000006</c:v>
                </c:pt>
                <c:pt idx="5018">
                  <c:v>22623.800000000003</c:v>
                </c:pt>
                <c:pt idx="5019">
                  <c:v>22614</c:v>
                </c:pt>
                <c:pt idx="5020">
                  <c:v>22608.300000000003</c:v>
                </c:pt>
                <c:pt idx="5021">
                  <c:v>22595</c:v>
                </c:pt>
                <c:pt idx="5022">
                  <c:v>22579.800000000003</c:v>
                </c:pt>
                <c:pt idx="5023">
                  <c:v>22546.199999999997</c:v>
                </c:pt>
                <c:pt idx="5024">
                  <c:v>22514</c:v>
                </c:pt>
                <c:pt idx="5025">
                  <c:v>22472.100000000006</c:v>
                </c:pt>
                <c:pt idx="5026">
                  <c:v>22428.800000000003</c:v>
                </c:pt>
                <c:pt idx="5027">
                  <c:v>22378.699999999997</c:v>
                </c:pt>
                <c:pt idx="5028">
                  <c:v>22314.199999999997</c:v>
                </c:pt>
                <c:pt idx="5029">
                  <c:v>22244.199999999997</c:v>
                </c:pt>
                <c:pt idx="5030">
                  <c:v>22174.300000000003</c:v>
                </c:pt>
                <c:pt idx="5031">
                  <c:v>22104.5</c:v>
                </c:pt>
                <c:pt idx="5032">
                  <c:v>22000.5</c:v>
                </c:pt>
                <c:pt idx="5033">
                  <c:v>21912.100000000006</c:v>
                </c:pt>
                <c:pt idx="5034">
                  <c:v>21821.300000000003</c:v>
                </c:pt>
                <c:pt idx="5035">
                  <c:v>21725.399999999994</c:v>
                </c:pt>
                <c:pt idx="5036">
                  <c:v>21605.600000000006</c:v>
                </c:pt>
                <c:pt idx="5037">
                  <c:v>21483.699999999997</c:v>
                </c:pt>
                <c:pt idx="5038">
                  <c:v>21353.199999999997</c:v>
                </c:pt>
                <c:pt idx="5039">
                  <c:v>21226.699999999997</c:v>
                </c:pt>
                <c:pt idx="5040">
                  <c:v>21104.899999999994</c:v>
                </c:pt>
                <c:pt idx="5041">
                  <c:v>20959.699999999997</c:v>
                </c:pt>
                <c:pt idx="5042">
                  <c:v>20810.199999999997</c:v>
                </c:pt>
                <c:pt idx="5043">
                  <c:v>20665</c:v>
                </c:pt>
                <c:pt idx="5044">
                  <c:v>20505.5</c:v>
                </c:pt>
                <c:pt idx="5045">
                  <c:v>20342.100000000006</c:v>
                </c:pt>
                <c:pt idx="5046">
                  <c:v>20164.899999999994</c:v>
                </c:pt>
                <c:pt idx="5047">
                  <c:v>19991.5</c:v>
                </c:pt>
                <c:pt idx="5048">
                  <c:v>19810</c:v>
                </c:pt>
                <c:pt idx="5049">
                  <c:v>19617.600000000006</c:v>
                </c:pt>
                <c:pt idx="5050">
                  <c:v>19420.5</c:v>
                </c:pt>
                <c:pt idx="5051">
                  <c:v>19229.199999999997</c:v>
                </c:pt>
                <c:pt idx="5052">
                  <c:v>19020.399999999994</c:v>
                </c:pt>
                <c:pt idx="5053">
                  <c:v>18805.5</c:v>
                </c:pt>
                <c:pt idx="5054">
                  <c:v>18597.600000000006</c:v>
                </c:pt>
                <c:pt idx="5055">
                  <c:v>18366.100000000006</c:v>
                </c:pt>
                <c:pt idx="5056">
                  <c:v>18137.800000000003</c:v>
                </c:pt>
                <c:pt idx="5057">
                  <c:v>17917.800000000003</c:v>
                </c:pt>
                <c:pt idx="5058">
                  <c:v>17685.100000000006</c:v>
                </c:pt>
                <c:pt idx="5059">
                  <c:v>17437.5</c:v>
                </c:pt>
                <c:pt idx="5060">
                  <c:v>17190.600000000006</c:v>
                </c:pt>
                <c:pt idx="5061">
                  <c:v>16940.899999999994</c:v>
                </c:pt>
                <c:pt idx="5062">
                  <c:v>16664.100000000006</c:v>
                </c:pt>
                <c:pt idx="5063">
                  <c:v>16402.399999999994</c:v>
                </c:pt>
                <c:pt idx="5064">
                  <c:v>16153.800000000003</c:v>
                </c:pt>
                <c:pt idx="5065">
                  <c:v>15882.100000000006</c:v>
                </c:pt>
                <c:pt idx="5066">
                  <c:v>15612.300000000003</c:v>
                </c:pt>
                <c:pt idx="5067">
                  <c:v>15330.600000000006</c:v>
                </c:pt>
                <c:pt idx="5068">
                  <c:v>15038.300000000003</c:v>
                </c:pt>
                <c:pt idx="5069">
                  <c:v>14748.300000000003</c:v>
                </c:pt>
                <c:pt idx="5070">
                  <c:v>14468.600000000006</c:v>
                </c:pt>
                <c:pt idx="5071">
                  <c:v>14158.399999999994</c:v>
                </c:pt>
                <c:pt idx="5072">
                  <c:v>13873.899999999994</c:v>
                </c:pt>
                <c:pt idx="5073">
                  <c:v>13570.699999999997</c:v>
                </c:pt>
                <c:pt idx="5074">
                  <c:v>13235.600000000006</c:v>
                </c:pt>
                <c:pt idx="5075">
                  <c:v>12933.600000000006</c:v>
                </c:pt>
                <c:pt idx="5076">
                  <c:v>12629.100000000006</c:v>
                </c:pt>
                <c:pt idx="5077">
                  <c:v>12309.899999999994</c:v>
                </c:pt>
                <c:pt idx="5078">
                  <c:v>11976.199999999997</c:v>
                </c:pt>
                <c:pt idx="5079">
                  <c:v>11649.5</c:v>
                </c:pt>
                <c:pt idx="5080">
                  <c:v>11327.199999999997</c:v>
                </c:pt>
                <c:pt idx="5081">
                  <c:v>10997.100000000006</c:v>
                </c:pt>
                <c:pt idx="5082">
                  <c:v>10650.100000000006</c:v>
                </c:pt>
                <c:pt idx="5083">
                  <c:v>10313.399999999994</c:v>
                </c:pt>
                <c:pt idx="5084">
                  <c:v>9975.5</c:v>
                </c:pt>
                <c:pt idx="5085">
                  <c:v>9624.5</c:v>
                </c:pt>
                <c:pt idx="5086">
                  <c:v>9274.3999999999942</c:v>
                </c:pt>
                <c:pt idx="5087">
                  <c:v>8919.8999999999942</c:v>
                </c:pt>
                <c:pt idx="5088">
                  <c:v>8570.3000000000029</c:v>
                </c:pt>
                <c:pt idx="5089">
                  <c:v>8221</c:v>
                </c:pt>
                <c:pt idx="5090">
                  <c:v>7861.8000000000029</c:v>
                </c:pt>
                <c:pt idx="5091">
                  <c:v>7486.6999999999971</c:v>
                </c:pt>
                <c:pt idx="5092">
                  <c:v>7121.6000000000058</c:v>
                </c:pt>
                <c:pt idx="5093">
                  <c:v>6756.3999999999942</c:v>
                </c:pt>
                <c:pt idx="5094">
                  <c:v>6391.1000000000058</c:v>
                </c:pt>
                <c:pt idx="5095">
                  <c:v>6033.6000000000058</c:v>
                </c:pt>
                <c:pt idx="5096">
                  <c:v>5659.1000000000058</c:v>
                </c:pt>
                <c:pt idx="5097">
                  <c:v>5288.1999999999971</c:v>
                </c:pt>
                <c:pt idx="5098">
                  <c:v>4920.8999999999942</c:v>
                </c:pt>
                <c:pt idx="5099">
                  <c:v>4545.6999999999971</c:v>
                </c:pt>
                <c:pt idx="5100">
                  <c:v>4160</c:v>
                </c:pt>
                <c:pt idx="5101">
                  <c:v>3779.1999999999971</c:v>
                </c:pt>
                <c:pt idx="5102">
                  <c:v>3402.5</c:v>
                </c:pt>
                <c:pt idx="5103">
                  <c:v>3033.3999999999942</c:v>
                </c:pt>
                <c:pt idx="5104">
                  <c:v>2654.3999999999942</c:v>
                </c:pt>
                <c:pt idx="5105">
                  <c:v>2268.1999999999971</c:v>
                </c:pt>
                <c:pt idx="5106">
                  <c:v>1883.1999999999971</c:v>
                </c:pt>
                <c:pt idx="5107">
                  <c:v>1499.1999999999971</c:v>
                </c:pt>
                <c:pt idx="5108">
                  <c:v>1124</c:v>
                </c:pt>
                <c:pt idx="5109">
                  <c:v>744.30000000000291</c:v>
                </c:pt>
                <c:pt idx="5110">
                  <c:v>356.60000000000582</c:v>
                </c:pt>
                <c:pt idx="5111">
                  <c:v>-29.5</c:v>
                </c:pt>
                <c:pt idx="5112">
                  <c:v>-414.89999999999418</c:v>
                </c:pt>
                <c:pt idx="5113">
                  <c:v>-798.69999999999709</c:v>
                </c:pt>
                <c:pt idx="5114">
                  <c:v>-1181</c:v>
                </c:pt>
                <c:pt idx="5115">
                  <c:v>-1560.1000000000058</c:v>
                </c:pt>
                <c:pt idx="5116">
                  <c:v>-1942.3000000000029</c:v>
                </c:pt>
                <c:pt idx="5117">
                  <c:v>-2326</c:v>
                </c:pt>
                <c:pt idx="5118">
                  <c:v>-2706.8000000000029</c:v>
                </c:pt>
                <c:pt idx="5119">
                  <c:v>-3086.8999999999942</c:v>
                </c:pt>
                <c:pt idx="5120">
                  <c:v>-3462.6999999999971</c:v>
                </c:pt>
                <c:pt idx="5121">
                  <c:v>-3845.8000000000029</c:v>
                </c:pt>
                <c:pt idx="5122">
                  <c:v>-4228</c:v>
                </c:pt>
                <c:pt idx="5123">
                  <c:v>-4601.5</c:v>
                </c:pt>
                <c:pt idx="5124">
                  <c:v>-4971.3999999999942</c:v>
                </c:pt>
                <c:pt idx="5125">
                  <c:v>-5351.3000000000029</c:v>
                </c:pt>
                <c:pt idx="5126">
                  <c:v>-5722.8999999999942</c:v>
                </c:pt>
                <c:pt idx="5127">
                  <c:v>-6092.5</c:v>
                </c:pt>
                <c:pt idx="5128">
                  <c:v>-6457.8999999999942</c:v>
                </c:pt>
                <c:pt idx="5129">
                  <c:v>-6825.1000000000058</c:v>
                </c:pt>
                <c:pt idx="5130">
                  <c:v>-7191.1999999999971</c:v>
                </c:pt>
                <c:pt idx="5131">
                  <c:v>-7548.6999999999971</c:v>
                </c:pt>
                <c:pt idx="5132">
                  <c:v>-7911.3000000000029</c:v>
                </c:pt>
                <c:pt idx="5133">
                  <c:v>-8268.3999999999942</c:v>
                </c:pt>
                <c:pt idx="5134">
                  <c:v>-8622.1999999999971</c:v>
                </c:pt>
                <c:pt idx="5135">
                  <c:v>-8973.6000000000058</c:v>
                </c:pt>
                <c:pt idx="5136">
                  <c:v>-9326.3000000000029</c:v>
                </c:pt>
                <c:pt idx="5137">
                  <c:v>-9674.5</c:v>
                </c:pt>
                <c:pt idx="5138">
                  <c:v>-10019.5</c:v>
                </c:pt>
                <c:pt idx="5139">
                  <c:v>-10358.800000000003</c:v>
                </c:pt>
                <c:pt idx="5140">
                  <c:v>-10695.600000000006</c:v>
                </c:pt>
                <c:pt idx="5141">
                  <c:v>-11038.300000000003</c:v>
                </c:pt>
                <c:pt idx="5142">
                  <c:v>-11369.899999999994</c:v>
                </c:pt>
                <c:pt idx="5143">
                  <c:v>-11700.199999999997</c:v>
                </c:pt>
                <c:pt idx="5144">
                  <c:v>-12024.300000000003</c:v>
                </c:pt>
                <c:pt idx="5145">
                  <c:v>-12344.699999999997</c:v>
                </c:pt>
                <c:pt idx="5146">
                  <c:v>-12662.699999999997</c:v>
                </c:pt>
                <c:pt idx="5147">
                  <c:v>-12982.199999999997</c:v>
                </c:pt>
                <c:pt idx="5148">
                  <c:v>-13294.800000000003</c:v>
                </c:pt>
                <c:pt idx="5149">
                  <c:v>-13603</c:v>
                </c:pt>
                <c:pt idx="5150">
                  <c:v>-13906.199999999997</c:v>
                </c:pt>
                <c:pt idx="5151">
                  <c:v>-14205.599999999999</c:v>
                </c:pt>
                <c:pt idx="5152">
                  <c:v>-14503.199999999997</c:v>
                </c:pt>
                <c:pt idx="5153">
                  <c:v>-14793.699999999997</c:v>
                </c:pt>
                <c:pt idx="5154">
                  <c:v>-15077.800000000003</c:v>
                </c:pt>
                <c:pt idx="5155">
                  <c:v>-15361.599999999999</c:v>
                </c:pt>
                <c:pt idx="5156">
                  <c:v>-15641.5</c:v>
                </c:pt>
                <c:pt idx="5157">
                  <c:v>-15913.900000000001</c:v>
                </c:pt>
                <c:pt idx="5158">
                  <c:v>-16182.800000000003</c:v>
                </c:pt>
                <c:pt idx="5159">
                  <c:v>-16449.199999999997</c:v>
                </c:pt>
                <c:pt idx="5160">
                  <c:v>-16708.400000000001</c:v>
                </c:pt>
                <c:pt idx="5161">
                  <c:v>-16963.099999999999</c:v>
                </c:pt>
                <c:pt idx="5162">
                  <c:v>-17213.5</c:v>
                </c:pt>
                <c:pt idx="5163">
                  <c:v>-17457.400000000001</c:v>
                </c:pt>
                <c:pt idx="5164">
                  <c:v>-17697.099999999999</c:v>
                </c:pt>
                <c:pt idx="5165">
                  <c:v>-17933.900000000001</c:v>
                </c:pt>
                <c:pt idx="5166">
                  <c:v>-18164.900000000001</c:v>
                </c:pt>
                <c:pt idx="5167">
                  <c:v>-18389.900000000001</c:v>
                </c:pt>
                <c:pt idx="5168">
                  <c:v>-18608.800000000003</c:v>
                </c:pt>
                <c:pt idx="5169">
                  <c:v>-18822.099999999999</c:v>
                </c:pt>
                <c:pt idx="5170">
                  <c:v>-19029.300000000003</c:v>
                </c:pt>
                <c:pt idx="5171">
                  <c:v>-19231.900000000001</c:v>
                </c:pt>
                <c:pt idx="5172">
                  <c:v>-19433.599999999999</c:v>
                </c:pt>
                <c:pt idx="5173">
                  <c:v>-19626.099999999999</c:v>
                </c:pt>
                <c:pt idx="5174">
                  <c:v>-19810</c:v>
                </c:pt>
                <c:pt idx="5175">
                  <c:v>-19990.800000000003</c:v>
                </c:pt>
                <c:pt idx="5176">
                  <c:v>-20165.5</c:v>
                </c:pt>
                <c:pt idx="5177">
                  <c:v>-20334.300000000003</c:v>
                </c:pt>
                <c:pt idx="5178">
                  <c:v>-20497.400000000001</c:v>
                </c:pt>
                <c:pt idx="5179">
                  <c:v>-20655.300000000003</c:v>
                </c:pt>
                <c:pt idx="5180">
                  <c:v>-20809.800000000003</c:v>
                </c:pt>
                <c:pt idx="5181">
                  <c:v>-20957.900000000001</c:v>
                </c:pt>
                <c:pt idx="5182">
                  <c:v>-21093.1</c:v>
                </c:pt>
                <c:pt idx="5183">
                  <c:v>-21227.300000000003</c:v>
                </c:pt>
                <c:pt idx="5184">
                  <c:v>-21357.1</c:v>
                </c:pt>
                <c:pt idx="5185">
                  <c:v>-21476.800000000003</c:v>
                </c:pt>
                <c:pt idx="5186">
                  <c:v>-21590.400000000001</c:v>
                </c:pt>
                <c:pt idx="5187">
                  <c:v>-21699.599999999999</c:v>
                </c:pt>
                <c:pt idx="5188">
                  <c:v>-21804.400000000001</c:v>
                </c:pt>
                <c:pt idx="5189">
                  <c:v>-21897.1</c:v>
                </c:pt>
                <c:pt idx="5190">
                  <c:v>-21986.9</c:v>
                </c:pt>
                <c:pt idx="5191">
                  <c:v>-22072.699999999997</c:v>
                </c:pt>
                <c:pt idx="5192">
                  <c:v>-22150.1</c:v>
                </c:pt>
                <c:pt idx="5193">
                  <c:v>-22219.5</c:v>
                </c:pt>
                <c:pt idx="5194">
                  <c:v>-22283.300000000003</c:v>
                </c:pt>
                <c:pt idx="5195">
                  <c:v>-22340.9</c:v>
                </c:pt>
                <c:pt idx="5196">
                  <c:v>-22392.300000000003</c:v>
                </c:pt>
                <c:pt idx="5197">
                  <c:v>-22436</c:v>
                </c:pt>
                <c:pt idx="5198">
                  <c:v>-22473</c:v>
                </c:pt>
                <c:pt idx="5199">
                  <c:v>-22507.599999999999</c:v>
                </c:pt>
                <c:pt idx="5200">
                  <c:v>-22535.4</c:v>
                </c:pt>
                <c:pt idx="5201">
                  <c:v>-22551.4</c:v>
                </c:pt>
                <c:pt idx="5202">
                  <c:v>-22562.9</c:v>
                </c:pt>
                <c:pt idx="5203">
                  <c:v>-22568.199999999997</c:v>
                </c:pt>
                <c:pt idx="5204">
                  <c:v>-22567.5</c:v>
                </c:pt>
                <c:pt idx="5205">
                  <c:v>-22561.1</c:v>
                </c:pt>
                <c:pt idx="5206">
                  <c:v>-22549.1</c:v>
                </c:pt>
                <c:pt idx="5207">
                  <c:v>-22530.300000000003</c:v>
                </c:pt>
                <c:pt idx="5208">
                  <c:v>-22502.300000000003</c:v>
                </c:pt>
                <c:pt idx="5209">
                  <c:v>-22468.5</c:v>
                </c:pt>
                <c:pt idx="5210">
                  <c:v>-22430</c:v>
                </c:pt>
                <c:pt idx="5211">
                  <c:v>-22382.1</c:v>
                </c:pt>
                <c:pt idx="5212">
                  <c:v>-22332.800000000003</c:v>
                </c:pt>
                <c:pt idx="5213">
                  <c:v>-22275.9</c:v>
                </c:pt>
                <c:pt idx="5214">
                  <c:v>-22206.5</c:v>
                </c:pt>
                <c:pt idx="5215">
                  <c:v>-22137.1</c:v>
                </c:pt>
                <c:pt idx="5216">
                  <c:v>-22057.4</c:v>
                </c:pt>
                <c:pt idx="5217">
                  <c:v>-21972.699999999997</c:v>
                </c:pt>
                <c:pt idx="5218">
                  <c:v>-21882.6</c:v>
                </c:pt>
                <c:pt idx="5219">
                  <c:v>-21788.199999999997</c:v>
                </c:pt>
                <c:pt idx="5220">
                  <c:v>-21687.4</c:v>
                </c:pt>
                <c:pt idx="5221">
                  <c:v>-21570.800000000003</c:v>
                </c:pt>
                <c:pt idx="5222">
                  <c:v>-21455.599999999999</c:v>
                </c:pt>
                <c:pt idx="5223">
                  <c:v>-21332.800000000003</c:v>
                </c:pt>
                <c:pt idx="5224">
                  <c:v>-21211.1</c:v>
                </c:pt>
                <c:pt idx="5225">
                  <c:v>-21081.1</c:v>
                </c:pt>
                <c:pt idx="5226">
                  <c:v>-20932.400000000001</c:v>
                </c:pt>
                <c:pt idx="5227">
                  <c:v>-20785.199999999997</c:v>
                </c:pt>
                <c:pt idx="5228">
                  <c:v>-20631.099999999999</c:v>
                </c:pt>
                <c:pt idx="5229">
                  <c:v>-20472.400000000001</c:v>
                </c:pt>
                <c:pt idx="5230">
                  <c:v>-20310.699999999997</c:v>
                </c:pt>
                <c:pt idx="5231">
                  <c:v>-20146.199999999997</c:v>
                </c:pt>
                <c:pt idx="5232">
                  <c:v>-19963.699999999997</c:v>
                </c:pt>
                <c:pt idx="5233">
                  <c:v>-19781.800000000003</c:v>
                </c:pt>
                <c:pt idx="5234">
                  <c:v>-19594.900000000001</c:v>
                </c:pt>
                <c:pt idx="5235">
                  <c:v>-19403.800000000003</c:v>
                </c:pt>
                <c:pt idx="5236">
                  <c:v>-19211.599999999999</c:v>
                </c:pt>
                <c:pt idx="5237">
                  <c:v>-19000.5</c:v>
                </c:pt>
                <c:pt idx="5238">
                  <c:v>-18790.099999999999</c:v>
                </c:pt>
                <c:pt idx="5239">
                  <c:v>-18575.199999999997</c:v>
                </c:pt>
                <c:pt idx="5240">
                  <c:v>-18356.199999999997</c:v>
                </c:pt>
                <c:pt idx="5241">
                  <c:v>-18138</c:v>
                </c:pt>
                <c:pt idx="5242">
                  <c:v>-17906.199999999997</c:v>
                </c:pt>
                <c:pt idx="5243">
                  <c:v>-17669.800000000003</c:v>
                </c:pt>
                <c:pt idx="5244">
                  <c:v>-17428.800000000003</c:v>
                </c:pt>
                <c:pt idx="5245">
                  <c:v>-17177.199999999997</c:v>
                </c:pt>
                <c:pt idx="5246">
                  <c:v>-16932.300000000003</c:v>
                </c:pt>
                <c:pt idx="5247">
                  <c:v>-16672.5</c:v>
                </c:pt>
                <c:pt idx="5248">
                  <c:v>-16414</c:v>
                </c:pt>
                <c:pt idx="5249">
                  <c:v>-16147.599999999999</c:v>
                </c:pt>
                <c:pt idx="5250">
                  <c:v>-15889.599999999999</c:v>
                </c:pt>
                <c:pt idx="5251">
                  <c:v>-15613.400000000001</c:v>
                </c:pt>
                <c:pt idx="5252">
                  <c:v>-15331.099999999999</c:v>
                </c:pt>
                <c:pt idx="5253">
                  <c:v>-15047.599999999999</c:v>
                </c:pt>
                <c:pt idx="5254">
                  <c:v>-14760.5</c:v>
                </c:pt>
                <c:pt idx="5255">
                  <c:v>-14471.699999999997</c:v>
                </c:pt>
                <c:pt idx="5256">
                  <c:v>-14168.300000000003</c:v>
                </c:pt>
                <c:pt idx="5257">
                  <c:v>-13848.599999999999</c:v>
                </c:pt>
                <c:pt idx="5258">
                  <c:v>-13542.699999999997</c:v>
                </c:pt>
                <c:pt idx="5259">
                  <c:v>-13235.099999999999</c:v>
                </c:pt>
                <c:pt idx="5260">
                  <c:v>-12925.5</c:v>
                </c:pt>
                <c:pt idx="5261">
                  <c:v>-12613.900000000001</c:v>
                </c:pt>
                <c:pt idx="5262">
                  <c:v>-12317.800000000003</c:v>
                </c:pt>
                <c:pt idx="5263">
                  <c:v>-11987.599999999999</c:v>
                </c:pt>
                <c:pt idx="5264">
                  <c:v>-11658.199999999997</c:v>
                </c:pt>
                <c:pt idx="5265">
                  <c:v>-11329.600000000006</c:v>
                </c:pt>
                <c:pt idx="5266">
                  <c:v>-10997.5</c:v>
                </c:pt>
                <c:pt idx="5267">
                  <c:v>-10668.199999999997</c:v>
                </c:pt>
                <c:pt idx="5268">
                  <c:v>-10323.300000000003</c:v>
                </c:pt>
                <c:pt idx="5269">
                  <c:v>-9977.1999999999971</c:v>
                </c:pt>
                <c:pt idx="5270">
                  <c:v>-9623.8999999999942</c:v>
                </c:pt>
                <c:pt idx="5271">
                  <c:v>-9280</c:v>
                </c:pt>
                <c:pt idx="5272">
                  <c:v>-8943.1000000000058</c:v>
                </c:pt>
                <c:pt idx="5273">
                  <c:v>-8586.8999999999942</c:v>
                </c:pt>
                <c:pt idx="5274">
                  <c:v>-8225.8000000000029</c:v>
                </c:pt>
                <c:pt idx="5275">
                  <c:v>-7870.1000000000058</c:v>
                </c:pt>
                <c:pt idx="5276">
                  <c:v>-7512.6999999999971</c:v>
                </c:pt>
                <c:pt idx="5277">
                  <c:v>-7137.1000000000058</c:v>
                </c:pt>
                <c:pt idx="5278">
                  <c:v>-6771.8000000000029</c:v>
                </c:pt>
                <c:pt idx="5279">
                  <c:v>-6406.5</c:v>
                </c:pt>
                <c:pt idx="5280">
                  <c:v>-6041.1999999999971</c:v>
                </c:pt>
                <c:pt idx="5281">
                  <c:v>-5685.6999999999971</c:v>
                </c:pt>
                <c:pt idx="5282">
                  <c:v>-5311.1000000000058</c:v>
                </c:pt>
                <c:pt idx="5283">
                  <c:v>-4924.8999999999942</c:v>
                </c:pt>
                <c:pt idx="5284">
                  <c:v>-4556.6000000000058</c:v>
                </c:pt>
                <c:pt idx="5285">
                  <c:v>-4183.3999999999942</c:v>
                </c:pt>
                <c:pt idx="5286">
                  <c:v>-3811.1999999999971</c:v>
                </c:pt>
                <c:pt idx="5287">
                  <c:v>-3431.5</c:v>
                </c:pt>
                <c:pt idx="5288">
                  <c:v>-3042.6999999999971</c:v>
                </c:pt>
                <c:pt idx="5289">
                  <c:v>-2672.1000000000058</c:v>
                </c:pt>
                <c:pt idx="5290">
                  <c:v>-2295.8999999999942</c:v>
                </c:pt>
                <c:pt idx="5291">
                  <c:v>-1902.1000000000058</c:v>
                </c:pt>
                <c:pt idx="5292">
                  <c:v>-1518.1999999999971</c:v>
                </c:pt>
                <c:pt idx="5293">
                  <c:v>-1141.8999999999942</c:v>
                </c:pt>
                <c:pt idx="5294">
                  <c:v>-763.5</c:v>
                </c:pt>
                <c:pt idx="5295">
                  <c:v>-371.10000000000582</c:v>
                </c:pt>
                <c:pt idx="5296">
                  <c:v>18.69999999999709</c:v>
                </c:pt>
                <c:pt idx="5297">
                  <c:v>392.10000000000582</c:v>
                </c:pt>
                <c:pt idx="5298">
                  <c:v>769.60000000000582</c:v>
                </c:pt>
                <c:pt idx="5299">
                  <c:v>1157.3999999999942</c:v>
                </c:pt>
                <c:pt idx="5300">
                  <c:v>1540</c:v>
                </c:pt>
                <c:pt idx="5301">
                  <c:v>1922.1000000000058</c:v>
                </c:pt>
                <c:pt idx="5302">
                  <c:v>2310.8000000000029</c:v>
                </c:pt>
                <c:pt idx="5303">
                  <c:v>2692</c:v>
                </c:pt>
                <c:pt idx="5304">
                  <c:v>3066.8000000000029</c:v>
                </c:pt>
                <c:pt idx="5305">
                  <c:v>3448</c:v>
                </c:pt>
                <c:pt idx="5306">
                  <c:v>3826.6999999999971</c:v>
                </c:pt>
                <c:pt idx="5307">
                  <c:v>4202.6999999999971</c:v>
                </c:pt>
                <c:pt idx="5308">
                  <c:v>4585.8000000000029</c:v>
                </c:pt>
                <c:pt idx="5309">
                  <c:v>4960.1999999999971</c:v>
                </c:pt>
                <c:pt idx="5310">
                  <c:v>5328.1999999999971</c:v>
                </c:pt>
                <c:pt idx="5311">
                  <c:v>5704.8999999999942</c:v>
                </c:pt>
                <c:pt idx="5312">
                  <c:v>6067.1999999999971</c:v>
                </c:pt>
                <c:pt idx="5313">
                  <c:v>6433</c:v>
                </c:pt>
                <c:pt idx="5314">
                  <c:v>6809.6999999999971</c:v>
                </c:pt>
                <c:pt idx="5315">
                  <c:v>7172.1000000000058</c:v>
                </c:pt>
                <c:pt idx="5316">
                  <c:v>7532.6000000000058</c:v>
                </c:pt>
                <c:pt idx="5317">
                  <c:v>7890.1999999999971</c:v>
                </c:pt>
                <c:pt idx="5318">
                  <c:v>8251.1999999999971</c:v>
                </c:pt>
                <c:pt idx="5319">
                  <c:v>8608.5</c:v>
                </c:pt>
                <c:pt idx="5320">
                  <c:v>8954.8000000000029</c:v>
                </c:pt>
                <c:pt idx="5321">
                  <c:v>9314.8000000000029</c:v>
                </c:pt>
                <c:pt idx="5322">
                  <c:v>9661.8999999999942</c:v>
                </c:pt>
                <c:pt idx="5323">
                  <c:v>10004.199999999997</c:v>
                </c:pt>
                <c:pt idx="5324">
                  <c:v>10351.899999999994</c:v>
                </c:pt>
                <c:pt idx="5325">
                  <c:v>10695.899999999994</c:v>
                </c:pt>
                <c:pt idx="5326">
                  <c:v>11023.300000000003</c:v>
                </c:pt>
                <c:pt idx="5327">
                  <c:v>11357.5</c:v>
                </c:pt>
                <c:pt idx="5328">
                  <c:v>11686.399999999994</c:v>
                </c:pt>
                <c:pt idx="5329">
                  <c:v>12021.699999999997</c:v>
                </c:pt>
                <c:pt idx="5330">
                  <c:v>12340.899999999994</c:v>
                </c:pt>
                <c:pt idx="5331">
                  <c:v>12657.300000000003</c:v>
                </c:pt>
                <c:pt idx="5332">
                  <c:v>12976.300000000003</c:v>
                </c:pt>
                <c:pt idx="5333">
                  <c:v>13294.699999999997</c:v>
                </c:pt>
                <c:pt idx="5334">
                  <c:v>13604.399999999994</c:v>
                </c:pt>
                <c:pt idx="5335">
                  <c:v>13897.399999999994</c:v>
                </c:pt>
                <c:pt idx="5336">
                  <c:v>14198.199999999997</c:v>
                </c:pt>
                <c:pt idx="5337">
                  <c:v>14503.199999999997</c:v>
                </c:pt>
                <c:pt idx="5338">
                  <c:v>14791.199999999997</c:v>
                </c:pt>
                <c:pt idx="5339">
                  <c:v>15072.300000000003</c:v>
                </c:pt>
                <c:pt idx="5340">
                  <c:v>15355.100000000006</c:v>
                </c:pt>
                <c:pt idx="5341">
                  <c:v>15641.300000000003</c:v>
                </c:pt>
                <c:pt idx="5342">
                  <c:v>15919.699999999997</c:v>
                </c:pt>
                <c:pt idx="5343">
                  <c:v>16183.300000000003</c:v>
                </c:pt>
                <c:pt idx="5344">
                  <c:v>16446.699999999997</c:v>
                </c:pt>
                <c:pt idx="5345">
                  <c:v>16714.399999999994</c:v>
                </c:pt>
                <c:pt idx="5346">
                  <c:v>16968.899999999994</c:v>
                </c:pt>
                <c:pt idx="5347">
                  <c:v>17218.800000000003</c:v>
                </c:pt>
                <c:pt idx="5348">
                  <c:v>17462.699999999997</c:v>
                </c:pt>
                <c:pt idx="5349">
                  <c:v>17702.800000000003</c:v>
                </c:pt>
                <c:pt idx="5350">
                  <c:v>17944.100000000006</c:v>
                </c:pt>
                <c:pt idx="5351">
                  <c:v>18178.399999999994</c:v>
                </c:pt>
                <c:pt idx="5352">
                  <c:v>18399.399999999994</c:v>
                </c:pt>
                <c:pt idx="5353">
                  <c:v>18615.5</c:v>
                </c:pt>
                <c:pt idx="5354">
                  <c:v>18833.199999999997</c:v>
                </c:pt>
                <c:pt idx="5355">
                  <c:v>19045.100000000006</c:v>
                </c:pt>
                <c:pt idx="5356">
                  <c:v>19242.800000000003</c:v>
                </c:pt>
                <c:pt idx="5357">
                  <c:v>19443.899999999994</c:v>
                </c:pt>
                <c:pt idx="5358">
                  <c:v>19648.699999999997</c:v>
                </c:pt>
                <c:pt idx="5359">
                  <c:v>19837.399999999994</c:v>
                </c:pt>
                <c:pt idx="5360">
                  <c:v>20012.300000000003</c:v>
                </c:pt>
                <c:pt idx="5361">
                  <c:v>20187.300000000003</c:v>
                </c:pt>
                <c:pt idx="5362">
                  <c:v>20358.300000000003</c:v>
                </c:pt>
                <c:pt idx="5363">
                  <c:v>20521.199999999997</c:v>
                </c:pt>
                <c:pt idx="5364">
                  <c:v>20680.100000000006</c:v>
                </c:pt>
                <c:pt idx="5365">
                  <c:v>20830.699999999997</c:v>
                </c:pt>
                <c:pt idx="5366">
                  <c:v>20983.399999999994</c:v>
                </c:pt>
                <c:pt idx="5367">
                  <c:v>21119.199999999997</c:v>
                </c:pt>
                <c:pt idx="5368">
                  <c:v>21255.300000000003</c:v>
                </c:pt>
                <c:pt idx="5369">
                  <c:v>21386.600000000006</c:v>
                </c:pt>
                <c:pt idx="5370">
                  <c:v>21506.399999999994</c:v>
                </c:pt>
                <c:pt idx="5371">
                  <c:v>21622.300000000003</c:v>
                </c:pt>
                <c:pt idx="5372">
                  <c:v>21729.5</c:v>
                </c:pt>
                <c:pt idx="5373">
                  <c:v>21837.300000000003</c:v>
                </c:pt>
                <c:pt idx="5374">
                  <c:v>21932.399999999994</c:v>
                </c:pt>
                <c:pt idx="5375">
                  <c:v>22021.800000000003</c:v>
                </c:pt>
                <c:pt idx="5376">
                  <c:v>22110.399999999994</c:v>
                </c:pt>
                <c:pt idx="5377">
                  <c:v>22187.5</c:v>
                </c:pt>
                <c:pt idx="5378">
                  <c:v>22259.300000000003</c:v>
                </c:pt>
                <c:pt idx="5379">
                  <c:v>22323</c:v>
                </c:pt>
                <c:pt idx="5380">
                  <c:v>22382.300000000003</c:v>
                </c:pt>
                <c:pt idx="5381">
                  <c:v>22433.300000000003</c:v>
                </c:pt>
                <c:pt idx="5382">
                  <c:v>22472.600000000006</c:v>
                </c:pt>
                <c:pt idx="5383">
                  <c:v>22514.899999999994</c:v>
                </c:pt>
                <c:pt idx="5384">
                  <c:v>22556</c:v>
                </c:pt>
                <c:pt idx="5385">
                  <c:v>22584.800000000003</c:v>
                </c:pt>
                <c:pt idx="5386">
                  <c:v>22599.5</c:v>
                </c:pt>
                <c:pt idx="5387">
                  <c:v>22611.199999999997</c:v>
                </c:pt>
                <c:pt idx="5388">
                  <c:v>22623.600000000006</c:v>
                </c:pt>
                <c:pt idx="5389">
                  <c:v>22620.899999999994</c:v>
                </c:pt>
                <c:pt idx="5390">
                  <c:v>22611</c:v>
                </c:pt>
                <c:pt idx="5391">
                  <c:v>22598.100000000006</c:v>
                </c:pt>
                <c:pt idx="5392">
                  <c:v>22584.699999999997</c:v>
                </c:pt>
                <c:pt idx="5393">
                  <c:v>22563.899999999994</c:v>
                </c:pt>
                <c:pt idx="5394">
                  <c:v>22531.100000000006</c:v>
                </c:pt>
                <c:pt idx="5395">
                  <c:v>22492.199999999997</c:v>
                </c:pt>
                <c:pt idx="5396">
                  <c:v>22446.399999999994</c:v>
                </c:pt>
                <c:pt idx="5397">
                  <c:v>22397.699999999997</c:v>
                </c:pt>
                <c:pt idx="5398">
                  <c:v>22342.199999999997</c:v>
                </c:pt>
                <c:pt idx="5399">
                  <c:v>22270.5</c:v>
                </c:pt>
                <c:pt idx="5400">
                  <c:v>22201.199999999997</c:v>
                </c:pt>
                <c:pt idx="5401">
                  <c:v>22136.300000000003</c:v>
                </c:pt>
                <c:pt idx="5402">
                  <c:v>22045.100000000006</c:v>
                </c:pt>
                <c:pt idx="5403">
                  <c:v>21952.399999999994</c:v>
                </c:pt>
                <c:pt idx="5404">
                  <c:v>21857.800000000003</c:v>
                </c:pt>
                <c:pt idx="5405">
                  <c:v>21762.699999999997</c:v>
                </c:pt>
                <c:pt idx="5406">
                  <c:v>21648.800000000003</c:v>
                </c:pt>
                <c:pt idx="5407">
                  <c:v>21531.5</c:v>
                </c:pt>
                <c:pt idx="5408">
                  <c:v>21398.600000000006</c:v>
                </c:pt>
                <c:pt idx="5409">
                  <c:v>21273.699999999997</c:v>
                </c:pt>
                <c:pt idx="5410">
                  <c:v>21156.699999999997</c:v>
                </c:pt>
                <c:pt idx="5411">
                  <c:v>20997.5</c:v>
                </c:pt>
                <c:pt idx="5412">
                  <c:v>20867.300000000003</c:v>
                </c:pt>
                <c:pt idx="5413">
                  <c:v>20719.699999999997</c:v>
                </c:pt>
                <c:pt idx="5414">
                  <c:v>20557.300000000003</c:v>
                </c:pt>
                <c:pt idx="5415">
                  <c:v>20395.199999999997</c:v>
                </c:pt>
                <c:pt idx="5416">
                  <c:v>20232.899999999994</c:v>
                </c:pt>
                <c:pt idx="5417">
                  <c:v>20053.100000000006</c:v>
                </c:pt>
                <c:pt idx="5418">
                  <c:v>19869.800000000003</c:v>
                </c:pt>
                <c:pt idx="5419">
                  <c:v>19689.5</c:v>
                </c:pt>
                <c:pt idx="5420">
                  <c:v>19498.300000000003</c:v>
                </c:pt>
                <c:pt idx="5421">
                  <c:v>19305.899999999994</c:v>
                </c:pt>
                <c:pt idx="5422">
                  <c:v>19095.699999999997</c:v>
                </c:pt>
                <c:pt idx="5423">
                  <c:v>18891.100000000006</c:v>
                </c:pt>
                <c:pt idx="5424">
                  <c:v>18680.800000000003</c:v>
                </c:pt>
                <c:pt idx="5425">
                  <c:v>18456.5</c:v>
                </c:pt>
                <c:pt idx="5426">
                  <c:v>18231.300000000003</c:v>
                </c:pt>
                <c:pt idx="5427">
                  <c:v>18001.100000000006</c:v>
                </c:pt>
                <c:pt idx="5428">
                  <c:v>17766.600000000006</c:v>
                </c:pt>
                <c:pt idx="5429">
                  <c:v>17532.300000000003</c:v>
                </c:pt>
                <c:pt idx="5430">
                  <c:v>17281.600000000006</c:v>
                </c:pt>
                <c:pt idx="5431">
                  <c:v>17037.300000000003</c:v>
                </c:pt>
                <c:pt idx="5432">
                  <c:v>16771.699999999997</c:v>
                </c:pt>
                <c:pt idx="5433">
                  <c:v>16500.699999999997</c:v>
                </c:pt>
                <c:pt idx="5434">
                  <c:v>16237.300000000003</c:v>
                </c:pt>
                <c:pt idx="5435">
                  <c:v>15985.699999999997</c:v>
                </c:pt>
                <c:pt idx="5436">
                  <c:v>15714.300000000003</c:v>
                </c:pt>
                <c:pt idx="5437">
                  <c:v>15437.699999999997</c:v>
                </c:pt>
                <c:pt idx="5438">
                  <c:v>15145.699999999997</c:v>
                </c:pt>
                <c:pt idx="5439">
                  <c:v>14861.899999999994</c:v>
                </c:pt>
                <c:pt idx="5440">
                  <c:v>14577.300000000003</c:v>
                </c:pt>
                <c:pt idx="5441">
                  <c:v>14278.800000000003</c:v>
                </c:pt>
                <c:pt idx="5442">
                  <c:v>13983.199999999997</c:v>
                </c:pt>
                <c:pt idx="5443">
                  <c:v>13682.5</c:v>
                </c:pt>
                <c:pt idx="5444">
                  <c:v>13366.100000000006</c:v>
                </c:pt>
                <c:pt idx="5445">
                  <c:v>13048.5</c:v>
                </c:pt>
                <c:pt idx="5446">
                  <c:v>12739.600000000006</c:v>
                </c:pt>
                <c:pt idx="5447">
                  <c:v>12428.899999999994</c:v>
                </c:pt>
                <c:pt idx="5448">
                  <c:v>12101.300000000003</c:v>
                </c:pt>
                <c:pt idx="5449">
                  <c:v>11770.100000000006</c:v>
                </c:pt>
                <c:pt idx="5450">
                  <c:v>11446.300000000003</c:v>
                </c:pt>
                <c:pt idx="5451">
                  <c:v>11121</c:v>
                </c:pt>
                <c:pt idx="5452">
                  <c:v>10779.899999999994</c:v>
                </c:pt>
                <c:pt idx="5453">
                  <c:v>10435.899999999994</c:v>
                </c:pt>
                <c:pt idx="5454">
                  <c:v>10098.899999999994</c:v>
                </c:pt>
                <c:pt idx="5455">
                  <c:v>9757</c:v>
                </c:pt>
                <c:pt idx="5456">
                  <c:v>9404.5</c:v>
                </c:pt>
                <c:pt idx="5457">
                  <c:v>9051.6999999999971</c:v>
                </c:pt>
                <c:pt idx="5458">
                  <c:v>8698.5</c:v>
                </c:pt>
                <c:pt idx="5459">
                  <c:v>8349.3000000000029</c:v>
                </c:pt>
                <c:pt idx="5460">
                  <c:v>7996.1999999999971</c:v>
                </c:pt>
                <c:pt idx="5461">
                  <c:v>7621.1999999999971</c:v>
                </c:pt>
                <c:pt idx="5462">
                  <c:v>7256.3999999999942</c:v>
                </c:pt>
                <c:pt idx="5463">
                  <c:v>6891.1999999999971</c:v>
                </c:pt>
                <c:pt idx="5464">
                  <c:v>6525.8999999999942</c:v>
                </c:pt>
                <c:pt idx="5465">
                  <c:v>6160.6000000000058</c:v>
                </c:pt>
                <c:pt idx="5466">
                  <c:v>5797.6999999999971</c:v>
                </c:pt>
                <c:pt idx="5467">
                  <c:v>5423.5</c:v>
                </c:pt>
                <c:pt idx="5468">
                  <c:v>5057.8000000000029</c:v>
                </c:pt>
                <c:pt idx="5469">
                  <c:v>4685.6000000000058</c:v>
                </c:pt>
                <c:pt idx="5470">
                  <c:v>4302.8999999999942</c:v>
                </c:pt>
                <c:pt idx="5471">
                  <c:v>3919.3999999999942</c:v>
                </c:pt>
                <c:pt idx="5472">
                  <c:v>3538.8000000000029</c:v>
                </c:pt>
                <c:pt idx="5473">
                  <c:v>3170.5</c:v>
                </c:pt>
                <c:pt idx="5474">
                  <c:v>2794.1000000000058</c:v>
                </c:pt>
                <c:pt idx="5475">
                  <c:v>2409.1999999999971</c:v>
                </c:pt>
                <c:pt idx="5476">
                  <c:v>2024.1000000000058</c:v>
                </c:pt>
                <c:pt idx="5477">
                  <c:v>1639.5</c:v>
                </c:pt>
                <c:pt idx="5478">
                  <c:v>1262.5</c:v>
                </c:pt>
                <c:pt idx="5479">
                  <c:v>884.69999999999709</c:v>
                </c:pt>
                <c:pt idx="5480">
                  <c:v>499.80000000000291</c:v>
                </c:pt>
                <c:pt idx="5481">
                  <c:v>113.19999999999709</c:v>
                </c:pt>
                <c:pt idx="5482">
                  <c:v>-272.80000000000291</c:v>
                </c:pt>
                <c:pt idx="5483">
                  <c:v>-657.19999999999709</c:v>
                </c:pt>
                <c:pt idx="5484">
                  <c:v>-1039.1000000000058</c:v>
                </c:pt>
                <c:pt idx="5485">
                  <c:v>-1420.1999999999971</c:v>
                </c:pt>
                <c:pt idx="5486">
                  <c:v>-1799.8999999999942</c:v>
                </c:pt>
                <c:pt idx="5487">
                  <c:v>-2185.3000000000029</c:v>
                </c:pt>
                <c:pt idx="5488">
                  <c:v>-2567.1000000000058</c:v>
                </c:pt>
                <c:pt idx="5489">
                  <c:v>-2946.8999999999942</c:v>
                </c:pt>
                <c:pt idx="5490">
                  <c:v>-3322.8000000000029</c:v>
                </c:pt>
                <c:pt idx="5491">
                  <c:v>-3701.3000000000029</c:v>
                </c:pt>
                <c:pt idx="5492">
                  <c:v>-4089.1999999999971</c:v>
                </c:pt>
                <c:pt idx="5493">
                  <c:v>-4462</c:v>
                </c:pt>
                <c:pt idx="5494">
                  <c:v>-4830.8000000000029</c:v>
                </c:pt>
                <c:pt idx="5495">
                  <c:v>-5208.8999999999942</c:v>
                </c:pt>
                <c:pt idx="5496">
                  <c:v>-5581.3999999999942</c:v>
                </c:pt>
                <c:pt idx="5497">
                  <c:v>-5955.3000000000029</c:v>
                </c:pt>
                <c:pt idx="5498">
                  <c:v>-6320.1999999999971</c:v>
                </c:pt>
                <c:pt idx="5499">
                  <c:v>-6689.8000000000029</c:v>
                </c:pt>
                <c:pt idx="5500">
                  <c:v>-7051.8999999999942</c:v>
                </c:pt>
                <c:pt idx="5501">
                  <c:v>-7415.1999999999971</c:v>
                </c:pt>
                <c:pt idx="5502">
                  <c:v>-7778.1999999999971</c:v>
                </c:pt>
                <c:pt idx="5503">
                  <c:v>-8136.3000000000029</c:v>
                </c:pt>
                <c:pt idx="5504">
                  <c:v>-8493.3999999999942</c:v>
                </c:pt>
                <c:pt idx="5505">
                  <c:v>-8844.6999999999971</c:v>
                </c:pt>
                <c:pt idx="5506">
                  <c:v>-9198</c:v>
                </c:pt>
                <c:pt idx="5507">
                  <c:v>-9548</c:v>
                </c:pt>
                <c:pt idx="5508">
                  <c:v>-9894.1000000000058</c:v>
                </c:pt>
                <c:pt idx="5509">
                  <c:v>-10236.699999999997</c:v>
                </c:pt>
                <c:pt idx="5510">
                  <c:v>-10574.600000000006</c:v>
                </c:pt>
                <c:pt idx="5511">
                  <c:v>-10913.199999999997</c:v>
                </c:pt>
                <c:pt idx="5512">
                  <c:v>-11251.5</c:v>
                </c:pt>
                <c:pt idx="5513">
                  <c:v>-11580.899999999994</c:v>
                </c:pt>
                <c:pt idx="5514">
                  <c:v>-11904.400000000001</c:v>
                </c:pt>
                <c:pt idx="5515">
                  <c:v>-12229</c:v>
                </c:pt>
                <c:pt idx="5516">
                  <c:v>-12546</c:v>
                </c:pt>
                <c:pt idx="5517">
                  <c:v>-12866.699999999997</c:v>
                </c:pt>
                <c:pt idx="5518">
                  <c:v>-13180.300000000003</c:v>
                </c:pt>
                <c:pt idx="5519">
                  <c:v>-13489</c:v>
                </c:pt>
                <c:pt idx="5520">
                  <c:v>-13794.300000000003</c:v>
                </c:pt>
                <c:pt idx="5521">
                  <c:v>-14095.599999999999</c:v>
                </c:pt>
                <c:pt idx="5522">
                  <c:v>-14394.800000000003</c:v>
                </c:pt>
                <c:pt idx="5523">
                  <c:v>-14685.699999999997</c:v>
                </c:pt>
                <c:pt idx="5524">
                  <c:v>-14973.099999999999</c:v>
                </c:pt>
                <c:pt idx="5525">
                  <c:v>-15256.099999999999</c:v>
                </c:pt>
                <c:pt idx="5526">
                  <c:v>-15537.800000000003</c:v>
                </c:pt>
                <c:pt idx="5527">
                  <c:v>-15813.400000000001</c:v>
                </c:pt>
                <c:pt idx="5528">
                  <c:v>-16082.199999999997</c:v>
                </c:pt>
                <c:pt idx="5529">
                  <c:v>-16350.300000000003</c:v>
                </c:pt>
                <c:pt idx="5530">
                  <c:v>-16612.099999999999</c:v>
                </c:pt>
                <c:pt idx="5531">
                  <c:v>-16867.699999999997</c:v>
                </c:pt>
                <c:pt idx="5532">
                  <c:v>-17120.699999999997</c:v>
                </c:pt>
                <c:pt idx="5533">
                  <c:v>-17366.599999999999</c:v>
                </c:pt>
                <c:pt idx="5534">
                  <c:v>-17606.900000000001</c:v>
                </c:pt>
                <c:pt idx="5535">
                  <c:v>-17846</c:v>
                </c:pt>
                <c:pt idx="5536">
                  <c:v>-18080.800000000003</c:v>
                </c:pt>
                <c:pt idx="5537">
                  <c:v>-18309</c:v>
                </c:pt>
                <c:pt idx="5538">
                  <c:v>-18530.300000000003</c:v>
                </c:pt>
                <c:pt idx="5539">
                  <c:v>-18745.599999999999</c:v>
                </c:pt>
                <c:pt idx="5540">
                  <c:v>-18955.400000000001</c:v>
                </c:pt>
                <c:pt idx="5541">
                  <c:v>-19158.699999999997</c:v>
                </c:pt>
                <c:pt idx="5542">
                  <c:v>-19362.099999999999</c:v>
                </c:pt>
                <c:pt idx="5543">
                  <c:v>-19558.300000000003</c:v>
                </c:pt>
                <c:pt idx="5544">
                  <c:v>-19744.599999999999</c:v>
                </c:pt>
                <c:pt idx="5545">
                  <c:v>-19927</c:v>
                </c:pt>
                <c:pt idx="5546">
                  <c:v>-20104</c:v>
                </c:pt>
                <c:pt idx="5547">
                  <c:v>-20275</c:v>
                </c:pt>
                <c:pt idx="5548">
                  <c:v>-20440</c:v>
                </c:pt>
                <c:pt idx="5549">
                  <c:v>-20598.599999999999</c:v>
                </c:pt>
                <c:pt idx="5550">
                  <c:v>-20753.199999999997</c:v>
                </c:pt>
                <c:pt idx="5551">
                  <c:v>-20903.199999999997</c:v>
                </c:pt>
                <c:pt idx="5552">
                  <c:v>-21043.4</c:v>
                </c:pt>
                <c:pt idx="5553">
                  <c:v>-21177.4</c:v>
                </c:pt>
                <c:pt idx="5554">
                  <c:v>-21309.1</c:v>
                </c:pt>
                <c:pt idx="5555">
                  <c:v>-21432.6</c:v>
                </c:pt>
                <c:pt idx="5556">
                  <c:v>-21548.300000000003</c:v>
                </c:pt>
                <c:pt idx="5557">
                  <c:v>-21658.6</c:v>
                </c:pt>
                <c:pt idx="5558">
                  <c:v>-21765.4</c:v>
                </c:pt>
                <c:pt idx="5559">
                  <c:v>-21863.1</c:v>
                </c:pt>
                <c:pt idx="5560">
                  <c:v>-21952.6</c:v>
                </c:pt>
                <c:pt idx="5561">
                  <c:v>-22040.5</c:v>
                </c:pt>
                <c:pt idx="5562">
                  <c:v>-22121.5</c:v>
                </c:pt>
                <c:pt idx="5563">
                  <c:v>-22193.1</c:v>
                </c:pt>
                <c:pt idx="5564">
                  <c:v>-22259.1</c:v>
                </c:pt>
                <c:pt idx="5565">
                  <c:v>-22318.9</c:v>
                </c:pt>
                <c:pt idx="5566">
                  <c:v>-22372.5</c:v>
                </c:pt>
                <c:pt idx="5567">
                  <c:v>-22419.699999999997</c:v>
                </c:pt>
                <c:pt idx="5568">
                  <c:v>-22457.800000000003</c:v>
                </c:pt>
                <c:pt idx="5569">
                  <c:v>-22493.199999999997</c:v>
                </c:pt>
                <c:pt idx="5570">
                  <c:v>-22525.699999999997</c:v>
                </c:pt>
                <c:pt idx="5571">
                  <c:v>-22544.9</c:v>
                </c:pt>
                <c:pt idx="5572">
                  <c:v>-22560</c:v>
                </c:pt>
                <c:pt idx="5573">
                  <c:v>-22568.5</c:v>
                </c:pt>
                <c:pt idx="5574">
                  <c:v>-22569.800000000003</c:v>
                </c:pt>
                <c:pt idx="5575">
                  <c:v>-22565.800000000003</c:v>
                </c:pt>
                <c:pt idx="5576">
                  <c:v>-22555.9</c:v>
                </c:pt>
                <c:pt idx="5577">
                  <c:v>-22540.300000000003</c:v>
                </c:pt>
                <c:pt idx="5578">
                  <c:v>-22515.199999999997</c:v>
                </c:pt>
                <c:pt idx="5579">
                  <c:v>-22483.4</c:v>
                </c:pt>
                <c:pt idx="5580">
                  <c:v>-22447.1</c:v>
                </c:pt>
                <c:pt idx="5581">
                  <c:v>-22402.5</c:v>
                </c:pt>
                <c:pt idx="5582">
                  <c:v>-22352.400000000001</c:v>
                </c:pt>
                <c:pt idx="5583">
                  <c:v>-22298</c:v>
                </c:pt>
                <c:pt idx="5584">
                  <c:v>-22233.599999999999</c:v>
                </c:pt>
                <c:pt idx="5585">
                  <c:v>-22163.800000000003</c:v>
                </c:pt>
                <c:pt idx="5586">
                  <c:v>-22085.599999999999</c:v>
                </c:pt>
                <c:pt idx="5587">
                  <c:v>-22004.1</c:v>
                </c:pt>
                <c:pt idx="5588">
                  <c:v>-21913.4</c:v>
                </c:pt>
                <c:pt idx="5589">
                  <c:v>-21817.199999999997</c:v>
                </c:pt>
                <c:pt idx="5590">
                  <c:v>-21718</c:v>
                </c:pt>
                <c:pt idx="5591">
                  <c:v>-21615.9</c:v>
                </c:pt>
                <c:pt idx="5592">
                  <c:v>-21498</c:v>
                </c:pt>
                <c:pt idx="5593">
                  <c:v>-21378.199999999997</c:v>
                </c:pt>
                <c:pt idx="5594">
                  <c:v>-21252.5</c:v>
                </c:pt>
                <c:pt idx="5595">
                  <c:v>-21123.1</c:v>
                </c:pt>
                <c:pt idx="5596">
                  <c:v>-20992</c:v>
                </c:pt>
                <c:pt idx="5597">
                  <c:v>-20844</c:v>
                </c:pt>
                <c:pt idx="5598">
                  <c:v>-20693</c:v>
                </c:pt>
                <c:pt idx="5599">
                  <c:v>-20530.400000000001</c:v>
                </c:pt>
                <c:pt idx="5600">
                  <c:v>-20369.800000000003</c:v>
                </c:pt>
                <c:pt idx="5601">
                  <c:v>-20209.5</c:v>
                </c:pt>
                <c:pt idx="5602">
                  <c:v>-20033.800000000003</c:v>
                </c:pt>
                <c:pt idx="5603">
                  <c:v>-19853.599999999999</c:v>
                </c:pt>
                <c:pt idx="5604">
                  <c:v>-19671.300000000003</c:v>
                </c:pt>
                <c:pt idx="5605">
                  <c:v>-19478.800000000003</c:v>
                </c:pt>
                <c:pt idx="5606">
                  <c:v>-19285.400000000001</c:v>
                </c:pt>
                <c:pt idx="5607">
                  <c:v>-19082</c:v>
                </c:pt>
                <c:pt idx="5608">
                  <c:v>-18874.300000000003</c:v>
                </c:pt>
                <c:pt idx="5609">
                  <c:v>-18663.800000000003</c:v>
                </c:pt>
                <c:pt idx="5610">
                  <c:v>-18446.900000000001</c:v>
                </c:pt>
                <c:pt idx="5611">
                  <c:v>-18225</c:v>
                </c:pt>
                <c:pt idx="5612">
                  <c:v>-17992.5</c:v>
                </c:pt>
                <c:pt idx="5613">
                  <c:v>-17752.599999999999</c:v>
                </c:pt>
                <c:pt idx="5614">
                  <c:v>-17519.300000000003</c:v>
                </c:pt>
                <c:pt idx="5615">
                  <c:v>-17258.599999999999</c:v>
                </c:pt>
                <c:pt idx="5616">
                  <c:v>-17020.5</c:v>
                </c:pt>
                <c:pt idx="5617">
                  <c:v>-16768.199999999997</c:v>
                </c:pt>
                <c:pt idx="5618">
                  <c:v>-16514.800000000003</c:v>
                </c:pt>
                <c:pt idx="5619">
                  <c:v>-16246.300000000003</c:v>
                </c:pt>
                <c:pt idx="5620">
                  <c:v>-15975.900000000001</c:v>
                </c:pt>
                <c:pt idx="5621">
                  <c:v>-15715.300000000003</c:v>
                </c:pt>
                <c:pt idx="5622">
                  <c:v>-15430.900000000001</c:v>
                </c:pt>
                <c:pt idx="5623">
                  <c:v>-15148.199999999997</c:v>
                </c:pt>
                <c:pt idx="5624">
                  <c:v>-14856.599999999999</c:v>
                </c:pt>
                <c:pt idx="5625">
                  <c:v>-14568.400000000001</c:v>
                </c:pt>
                <c:pt idx="5626">
                  <c:v>-14283.5</c:v>
                </c:pt>
                <c:pt idx="5627">
                  <c:v>-13960.699999999997</c:v>
                </c:pt>
                <c:pt idx="5628">
                  <c:v>-13655.5</c:v>
                </c:pt>
                <c:pt idx="5629">
                  <c:v>-13348.699999999997</c:v>
                </c:pt>
                <c:pt idx="5630">
                  <c:v>-13039.800000000003</c:v>
                </c:pt>
                <c:pt idx="5631">
                  <c:v>-12729</c:v>
                </c:pt>
                <c:pt idx="5632">
                  <c:v>-12434.5</c:v>
                </c:pt>
                <c:pt idx="5633">
                  <c:v>-12111.199999999997</c:v>
                </c:pt>
                <c:pt idx="5634">
                  <c:v>-11777.300000000003</c:v>
                </c:pt>
                <c:pt idx="5635">
                  <c:v>-11451.800000000003</c:v>
                </c:pt>
                <c:pt idx="5636">
                  <c:v>-11124</c:v>
                </c:pt>
                <c:pt idx="5637">
                  <c:v>-10792.399999999994</c:v>
                </c:pt>
                <c:pt idx="5638">
                  <c:v>-10453.100000000006</c:v>
                </c:pt>
                <c:pt idx="5639">
                  <c:v>-10103.5</c:v>
                </c:pt>
                <c:pt idx="5640">
                  <c:v>-9750.5</c:v>
                </c:pt>
                <c:pt idx="5641">
                  <c:v>-9406.8999999999942</c:v>
                </c:pt>
                <c:pt idx="5642">
                  <c:v>-9062.8000000000029</c:v>
                </c:pt>
                <c:pt idx="5643">
                  <c:v>-8721</c:v>
                </c:pt>
                <c:pt idx="5644">
                  <c:v>-8347.3000000000029</c:v>
                </c:pt>
                <c:pt idx="5645">
                  <c:v>-8001.8999999999942</c:v>
                </c:pt>
                <c:pt idx="5646">
                  <c:v>-7647</c:v>
                </c:pt>
                <c:pt idx="5647">
                  <c:v>-7282.8999999999942</c:v>
                </c:pt>
                <c:pt idx="5648">
                  <c:v>-6907.1000000000058</c:v>
                </c:pt>
                <c:pt idx="5649">
                  <c:v>-6541.6999999999971</c:v>
                </c:pt>
                <c:pt idx="5650">
                  <c:v>-6176.3999999999942</c:v>
                </c:pt>
                <c:pt idx="5651">
                  <c:v>-5811.1999999999971</c:v>
                </c:pt>
                <c:pt idx="5652">
                  <c:v>-5450.3999999999942</c:v>
                </c:pt>
                <c:pt idx="5653">
                  <c:v>-5069.3999999999942</c:v>
                </c:pt>
                <c:pt idx="5654">
                  <c:v>-4694.3000000000029</c:v>
                </c:pt>
                <c:pt idx="5655">
                  <c:v>-4321</c:v>
                </c:pt>
                <c:pt idx="5656">
                  <c:v>-3948.1999999999971</c:v>
                </c:pt>
                <c:pt idx="5657">
                  <c:v>-3571.6999999999971</c:v>
                </c:pt>
                <c:pt idx="5658">
                  <c:v>-3184.8000000000029</c:v>
                </c:pt>
                <c:pt idx="5659">
                  <c:v>-2809</c:v>
                </c:pt>
                <c:pt idx="5660">
                  <c:v>-2435.1999999999971</c:v>
                </c:pt>
                <c:pt idx="5661">
                  <c:v>-2049.8000000000029</c:v>
                </c:pt>
                <c:pt idx="5662">
                  <c:v>-1660</c:v>
                </c:pt>
                <c:pt idx="5663">
                  <c:v>-1281.1000000000058</c:v>
                </c:pt>
                <c:pt idx="5664">
                  <c:v>-904.60000000000582</c:v>
                </c:pt>
                <c:pt idx="5665">
                  <c:v>-518</c:v>
                </c:pt>
                <c:pt idx="5666">
                  <c:v>-124.80000000000291</c:v>
                </c:pt>
                <c:pt idx="5667">
                  <c:v>255.60000000000582</c:v>
                </c:pt>
                <c:pt idx="5668">
                  <c:v>627.69999999999709</c:v>
                </c:pt>
                <c:pt idx="5669">
                  <c:v>1012</c:v>
                </c:pt>
                <c:pt idx="5670">
                  <c:v>1398.6000000000058</c:v>
                </c:pt>
                <c:pt idx="5671">
                  <c:v>1780</c:v>
                </c:pt>
                <c:pt idx="5672">
                  <c:v>2164.8999999999942</c:v>
                </c:pt>
                <c:pt idx="5673">
                  <c:v>2554.8000000000029</c:v>
                </c:pt>
                <c:pt idx="5674">
                  <c:v>2925.3999999999942</c:v>
                </c:pt>
                <c:pt idx="5675">
                  <c:v>3304.1000000000058</c:v>
                </c:pt>
                <c:pt idx="5676">
                  <c:v>3687.1999999999971</c:v>
                </c:pt>
                <c:pt idx="5677">
                  <c:v>4060.3999999999942</c:v>
                </c:pt>
                <c:pt idx="5678">
                  <c:v>4441.8000000000029</c:v>
                </c:pt>
                <c:pt idx="5679">
                  <c:v>4821.8999999999942</c:v>
                </c:pt>
                <c:pt idx="5680">
                  <c:v>5191</c:v>
                </c:pt>
                <c:pt idx="5681">
                  <c:v>5565.6999999999971</c:v>
                </c:pt>
                <c:pt idx="5682">
                  <c:v>5933.1000000000058</c:v>
                </c:pt>
                <c:pt idx="5683">
                  <c:v>6295.8999999999942</c:v>
                </c:pt>
                <c:pt idx="5684">
                  <c:v>6673.6999999999971</c:v>
                </c:pt>
                <c:pt idx="5685">
                  <c:v>7038</c:v>
                </c:pt>
                <c:pt idx="5686">
                  <c:v>7400.3999999999942</c:v>
                </c:pt>
                <c:pt idx="5687">
                  <c:v>7759</c:v>
                </c:pt>
                <c:pt idx="5688">
                  <c:v>8118.6000000000058</c:v>
                </c:pt>
                <c:pt idx="5689">
                  <c:v>8478.8000000000029</c:v>
                </c:pt>
                <c:pt idx="5690">
                  <c:v>8833.6999999999971</c:v>
                </c:pt>
                <c:pt idx="5691">
                  <c:v>9183.3999999999942</c:v>
                </c:pt>
                <c:pt idx="5692">
                  <c:v>9534.1999999999971</c:v>
                </c:pt>
                <c:pt idx="5693">
                  <c:v>9878.1999999999971</c:v>
                </c:pt>
                <c:pt idx="5694">
                  <c:v>10224.600000000006</c:v>
                </c:pt>
                <c:pt idx="5695">
                  <c:v>10563.899999999994</c:v>
                </c:pt>
                <c:pt idx="5696">
                  <c:v>10898</c:v>
                </c:pt>
                <c:pt idx="5697">
                  <c:v>11242.199999999997</c:v>
                </c:pt>
                <c:pt idx="5698">
                  <c:v>11573</c:v>
                </c:pt>
                <c:pt idx="5699">
                  <c:v>11895.600000000006</c:v>
                </c:pt>
                <c:pt idx="5700">
                  <c:v>12222.800000000003</c:v>
                </c:pt>
                <c:pt idx="5701">
                  <c:v>12540</c:v>
                </c:pt>
                <c:pt idx="5702">
                  <c:v>12854.399999999994</c:v>
                </c:pt>
                <c:pt idx="5703">
                  <c:v>13177.5</c:v>
                </c:pt>
                <c:pt idx="5704">
                  <c:v>13489</c:v>
                </c:pt>
                <c:pt idx="5705">
                  <c:v>13789.800000000003</c:v>
                </c:pt>
                <c:pt idx="5706">
                  <c:v>14089.800000000003</c:v>
                </c:pt>
                <c:pt idx="5707">
                  <c:v>14388.399999999994</c:v>
                </c:pt>
                <c:pt idx="5708">
                  <c:v>14685.699999999997</c:v>
                </c:pt>
                <c:pt idx="5709">
                  <c:v>14965.399999999994</c:v>
                </c:pt>
                <c:pt idx="5710">
                  <c:v>15251.899999999994</c:v>
                </c:pt>
                <c:pt idx="5711">
                  <c:v>15531.800000000003</c:v>
                </c:pt>
                <c:pt idx="5712">
                  <c:v>15820.300000000003</c:v>
                </c:pt>
                <c:pt idx="5713">
                  <c:v>16084</c:v>
                </c:pt>
                <c:pt idx="5714">
                  <c:v>16344.399999999994</c:v>
                </c:pt>
                <c:pt idx="5715">
                  <c:v>16618.5</c:v>
                </c:pt>
                <c:pt idx="5716">
                  <c:v>16876</c:v>
                </c:pt>
                <c:pt idx="5717">
                  <c:v>17127.5</c:v>
                </c:pt>
                <c:pt idx="5718">
                  <c:v>17374.199999999997</c:v>
                </c:pt>
                <c:pt idx="5719">
                  <c:v>17614.199999999997</c:v>
                </c:pt>
                <c:pt idx="5720">
                  <c:v>17857.100000000006</c:v>
                </c:pt>
                <c:pt idx="5721">
                  <c:v>18094.699999999997</c:v>
                </c:pt>
                <c:pt idx="5722">
                  <c:v>18319.899999999994</c:v>
                </c:pt>
                <c:pt idx="5723">
                  <c:v>18537.199999999997</c:v>
                </c:pt>
                <c:pt idx="5724">
                  <c:v>18755.199999999997</c:v>
                </c:pt>
                <c:pt idx="5725">
                  <c:v>18969.5</c:v>
                </c:pt>
                <c:pt idx="5726">
                  <c:v>19172.300000000003</c:v>
                </c:pt>
                <c:pt idx="5727">
                  <c:v>19371.199999999997</c:v>
                </c:pt>
                <c:pt idx="5728">
                  <c:v>19573.199999999997</c:v>
                </c:pt>
                <c:pt idx="5729">
                  <c:v>19767.199999999997</c:v>
                </c:pt>
                <c:pt idx="5730">
                  <c:v>19947.300000000003</c:v>
                </c:pt>
                <c:pt idx="5731">
                  <c:v>20121.399999999994</c:v>
                </c:pt>
                <c:pt idx="5732">
                  <c:v>20294.100000000006</c:v>
                </c:pt>
                <c:pt idx="5733">
                  <c:v>20459.699999999997</c:v>
                </c:pt>
                <c:pt idx="5734">
                  <c:v>20620.699999999997</c:v>
                </c:pt>
                <c:pt idx="5735">
                  <c:v>20774.100000000006</c:v>
                </c:pt>
                <c:pt idx="5736">
                  <c:v>20925.5</c:v>
                </c:pt>
                <c:pt idx="5737">
                  <c:v>21070</c:v>
                </c:pt>
                <c:pt idx="5738">
                  <c:v>21202.199999999997</c:v>
                </c:pt>
                <c:pt idx="5739">
                  <c:v>21338.300000000003</c:v>
                </c:pt>
                <c:pt idx="5740">
                  <c:v>21461</c:v>
                </c:pt>
                <c:pt idx="5741">
                  <c:v>21578.600000000006</c:v>
                </c:pt>
                <c:pt idx="5742">
                  <c:v>21688.699999999997</c:v>
                </c:pt>
                <c:pt idx="5743">
                  <c:v>21794.899999999994</c:v>
                </c:pt>
                <c:pt idx="5744">
                  <c:v>21899.100000000006</c:v>
                </c:pt>
                <c:pt idx="5745">
                  <c:v>21984.300000000003</c:v>
                </c:pt>
                <c:pt idx="5746">
                  <c:v>22078</c:v>
                </c:pt>
                <c:pt idx="5747">
                  <c:v>22158.300000000003</c:v>
                </c:pt>
                <c:pt idx="5748">
                  <c:v>22232</c:v>
                </c:pt>
                <c:pt idx="5749">
                  <c:v>22299.5</c:v>
                </c:pt>
                <c:pt idx="5750">
                  <c:v>22362</c:v>
                </c:pt>
                <c:pt idx="5751">
                  <c:v>22419.5</c:v>
                </c:pt>
                <c:pt idx="5752">
                  <c:v>22458.899999999994</c:v>
                </c:pt>
                <c:pt idx="5753">
                  <c:v>22499.800000000003</c:v>
                </c:pt>
                <c:pt idx="5754">
                  <c:v>22545.300000000003</c:v>
                </c:pt>
                <c:pt idx="5755">
                  <c:v>22578.699999999997</c:v>
                </c:pt>
                <c:pt idx="5756">
                  <c:v>22593.399999999994</c:v>
                </c:pt>
                <c:pt idx="5757">
                  <c:v>22607.5</c:v>
                </c:pt>
                <c:pt idx="5758">
                  <c:v>22620</c:v>
                </c:pt>
                <c:pt idx="5759">
                  <c:v>22626.600000000006</c:v>
                </c:pt>
                <c:pt idx="5760">
                  <c:v>22615.199999999997</c:v>
                </c:pt>
                <c:pt idx="5761">
                  <c:v>22603.800000000003</c:v>
                </c:pt>
                <c:pt idx="5762">
                  <c:v>22592.300000000003</c:v>
                </c:pt>
                <c:pt idx="5763">
                  <c:v>22575.300000000003</c:v>
                </c:pt>
                <c:pt idx="5764">
                  <c:v>22538.300000000003</c:v>
                </c:pt>
                <c:pt idx="5765">
                  <c:v>22501.100000000006</c:v>
                </c:pt>
                <c:pt idx="5766">
                  <c:v>22457.5</c:v>
                </c:pt>
                <c:pt idx="5767">
                  <c:v>22417</c:v>
                </c:pt>
                <c:pt idx="5768">
                  <c:v>22364.899999999994</c:v>
                </c:pt>
                <c:pt idx="5769">
                  <c:v>22282.5</c:v>
                </c:pt>
                <c:pt idx="5770">
                  <c:v>22229</c:v>
                </c:pt>
                <c:pt idx="5771">
                  <c:v>22160.800000000003</c:v>
                </c:pt>
                <c:pt idx="5772">
                  <c:v>22083.100000000006</c:v>
                </c:pt>
                <c:pt idx="5773">
                  <c:v>21987.5</c:v>
                </c:pt>
                <c:pt idx="5774">
                  <c:v>21887.699999999997</c:v>
                </c:pt>
                <c:pt idx="5775">
                  <c:v>21796.899999999994</c:v>
                </c:pt>
                <c:pt idx="5776">
                  <c:v>21695.100000000006</c:v>
                </c:pt>
                <c:pt idx="5777">
                  <c:v>21575.5</c:v>
                </c:pt>
                <c:pt idx="5778">
                  <c:v>21442.300000000003</c:v>
                </c:pt>
                <c:pt idx="5779">
                  <c:v>21319.100000000006</c:v>
                </c:pt>
                <c:pt idx="5780">
                  <c:v>21199.899999999994</c:v>
                </c:pt>
                <c:pt idx="5781">
                  <c:v>21066</c:v>
                </c:pt>
                <c:pt idx="5782">
                  <c:v>20920.600000000006</c:v>
                </c:pt>
                <c:pt idx="5783">
                  <c:v>20760.800000000003</c:v>
                </c:pt>
                <c:pt idx="5784">
                  <c:v>20622.100000000006</c:v>
                </c:pt>
                <c:pt idx="5785">
                  <c:v>20462.100000000006</c:v>
                </c:pt>
                <c:pt idx="5786">
                  <c:v>20298.399999999994</c:v>
                </c:pt>
                <c:pt idx="5787">
                  <c:v>20113.699999999997</c:v>
                </c:pt>
                <c:pt idx="5788">
                  <c:v>19946.199999999997</c:v>
                </c:pt>
                <c:pt idx="5789">
                  <c:v>19762.199999999997</c:v>
                </c:pt>
                <c:pt idx="5790">
                  <c:v>19569</c:v>
                </c:pt>
                <c:pt idx="5791">
                  <c:v>19379.899999999994</c:v>
                </c:pt>
                <c:pt idx="5792">
                  <c:v>19175.300000000003</c:v>
                </c:pt>
                <c:pt idx="5793">
                  <c:v>18968.600000000006</c:v>
                </c:pt>
                <c:pt idx="5794">
                  <c:v>18761</c:v>
                </c:pt>
                <c:pt idx="5795">
                  <c:v>18537.699999999997</c:v>
                </c:pt>
                <c:pt idx="5796">
                  <c:v>18315.800000000003</c:v>
                </c:pt>
                <c:pt idx="5797">
                  <c:v>18086.600000000006</c:v>
                </c:pt>
                <c:pt idx="5798">
                  <c:v>17857.100000000006</c:v>
                </c:pt>
                <c:pt idx="5799">
                  <c:v>17623.199999999997</c:v>
                </c:pt>
                <c:pt idx="5800">
                  <c:v>17373</c:v>
                </c:pt>
                <c:pt idx="5801">
                  <c:v>17123.699999999997</c:v>
                </c:pt>
                <c:pt idx="5802">
                  <c:v>16874.899999999994</c:v>
                </c:pt>
                <c:pt idx="5803">
                  <c:v>16597.100000000006</c:v>
                </c:pt>
                <c:pt idx="5804">
                  <c:v>16334.699999999997</c:v>
                </c:pt>
                <c:pt idx="5805">
                  <c:v>16085.899999999994</c:v>
                </c:pt>
                <c:pt idx="5806">
                  <c:v>15812.699999999997</c:v>
                </c:pt>
                <c:pt idx="5807">
                  <c:v>15530.300000000003</c:v>
                </c:pt>
                <c:pt idx="5808">
                  <c:v>15254.800000000003</c:v>
                </c:pt>
                <c:pt idx="5809">
                  <c:v>14966.100000000006</c:v>
                </c:pt>
                <c:pt idx="5810">
                  <c:v>14682.600000000006</c:v>
                </c:pt>
                <c:pt idx="5811">
                  <c:v>14391.199999999997</c:v>
                </c:pt>
                <c:pt idx="5812">
                  <c:v>14090.5</c:v>
                </c:pt>
                <c:pt idx="5813">
                  <c:v>13793.5</c:v>
                </c:pt>
                <c:pt idx="5814">
                  <c:v>13486.600000000006</c:v>
                </c:pt>
                <c:pt idx="5815">
                  <c:v>13162.600000000006</c:v>
                </c:pt>
                <c:pt idx="5816">
                  <c:v>12853.600000000006</c:v>
                </c:pt>
                <c:pt idx="5817">
                  <c:v>12547.800000000003</c:v>
                </c:pt>
                <c:pt idx="5818">
                  <c:v>12224.399999999994</c:v>
                </c:pt>
                <c:pt idx="5819">
                  <c:v>11886.600000000006</c:v>
                </c:pt>
                <c:pt idx="5820">
                  <c:v>11564.100000000006</c:v>
                </c:pt>
                <c:pt idx="5821">
                  <c:v>11234.699999999997</c:v>
                </c:pt>
                <c:pt idx="5822">
                  <c:v>10909.300000000003</c:v>
                </c:pt>
                <c:pt idx="5823">
                  <c:v>10560.5</c:v>
                </c:pt>
                <c:pt idx="5824">
                  <c:v>10226.899999999994</c:v>
                </c:pt>
                <c:pt idx="5825">
                  <c:v>9887.1000000000058</c:v>
                </c:pt>
                <c:pt idx="5826">
                  <c:v>9535.1000000000058</c:v>
                </c:pt>
                <c:pt idx="5827">
                  <c:v>9183.3000000000029</c:v>
                </c:pt>
                <c:pt idx="5828">
                  <c:v>8828.5</c:v>
                </c:pt>
                <c:pt idx="5829">
                  <c:v>8479.1000000000058</c:v>
                </c:pt>
                <c:pt idx="5830">
                  <c:v>8129</c:v>
                </c:pt>
                <c:pt idx="5831">
                  <c:v>7767.1999999999971</c:v>
                </c:pt>
                <c:pt idx="5832">
                  <c:v>7391.8999999999942</c:v>
                </c:pt>
                <c:pt idx="5833">
                  <c:v>7026.6999999999971</c:v>
                </c:pt>
                <c:pt idx="5834">
                  <c:v>6661.5</c:v>
                </c:pt>
                <c:pt idx="5835">
                  <c:v>6296.1000000000058</c:v>
                </c:pt>
                <c:pt idx="5836">
                  <c:v>5936.3999999999942</c:v>
                </c:pt>
                <c:pt idx="5837">
                  <c:v>5561.1000000000058</c:v>
                </c:pt>
                <c:pt idx="5838">
                  <c:v>5193.3000000000029</c:v>
                </c:pt>
                <c:pt idx="5839">
                  <c:v>4823.8999999999942</c:v>
                </c:pt>
                <c:pt idx="5840">
                  <c:v>4446.3999999999942</c:v>
                </c:pt>
                <c:pt idx="5841">
                  <c:v>4060.8000000000029</c:v>
                </c:pt>
                <c:pt idx="5842">
                  <c:v>3680.1000000000058</c:v>
                </c:pt>
                <c:pt idx="5843">
                  <c:v>3307.6999999999971</c:v>
                </c:pt>
                <c:pt idx="5844">
                  <c:v>2933.8000000000029</c:v>
                </c:pt>
                <c:pt idx="5845">
                  <c:v>2553.3000000000029</c:v>
                </c:pt>
                <c:pt idx="5846">
                  <c:v>2167.1999999999971</c:v>
                </c:pt>
                <c:pt idx="5847">
                  <c:v>1782.3000000000029</c:v>
                </c:pt>
                <c:pt idx="5848">
                  <c:v>1401.5</c:v>
                </c:pt>
                <c:pt idx="5849">
                  <c:v>1025.6000000000058</c:v>
                </c:pt>
                <c:pt idx="5850">
                  <c:v>644.19999999999709</c:v>
                </c:pt>
                <c:pt idx="5851">
                  <c:v>256.89999999999418</c:v>
                </c:pt>
                <c:pt idx="5852">
                  <c:v>-129.19999999999709</c:v>
                </c:pt>
                <c:pt idx="5853">
                  <c:v>-513.89999999999418</c:v>
                </c:pt>
                <c:pt idx="5854">
                  <c:v>-897.19999999999709</c:v>
                </c:pt>
                <c:pt idx="5855">
                  <c:v>-1278.8999999999942</c:v>
                </c:pt>
                <c:pt idx="5856">
                  <c:v>-1657.5</c:v>
                </c:pt>
                <c:pt idx="5857">
                  <c:v>-2041.6000000000058</c:v>
                </c:pt>
                <c:pt idx="5858">
                  <c:v>-2424.8999999999942</c:v>
                </c:pt>
                <c:pt idx="5859">
                  <c:v>-2805.6000000000058</c:v>
                </c:pt>
                <c:pt idx="5860">
                  <c:v>-3183.6000000000058</c:v>
                </c:pt>
                <c:pt idx="5861">
                  <c:v>-3559.1000000000058</c:v>
                </c:pt>
                <c:pt idx="5862">
                  <c:v>-3947.1999999999971</c:v>
                </c:pt>
                <c:pt idx="5863">
                  <c:v>-4325.6000000000058</c:v>
                </c:pt>
                <c:pt idx="5864">
                  <c:v>-4694</c:v>
                </c:pt>
                <c:pt idx="5865">
                  <c:v>-5071.3000000000029</c:v>
                </c:pt>
                <c:pt idx="5866">
                  <c:v>-5444.6999999999971</c:v>
                </c:pt>
                <c:pt idx="5867">
                  <c:v>-5819.5</c:v>
                </c:pt>
                <c:pt idx="5868">
                  <c:v>-6185</c:v>
                </c:pt>
                <c:pt idx="5869">
                  <c:v>-6554.5</c:v>
                </c:pt>
                <c:pt idx="5870">
                  <c:v>-6918.1999999999971</c:v>
                </c:pt>
                <c:pt idx="5871">
                  <c:v>-7280.8000000000029</c:v>
                </c:pt>
                <c:pt idx="5872">
                  <c:v>-7648.6000000000058</c:v>
                </c:pt>
                <c:pt idx="5873">
                  <c:v>-8008.3999999999942</c:v>
                </c:pt>
                <c:pt idx="5874">
                  <c:v>-8364.8000000000029</c:v>
                </c:pt>
                <c:pt idx="5875">
                  <c:v>-8717.5</c:v>
                </c:pt>
                <c:pt idx="5876">
                  <c:v>-9066.3999999999942</c:v>
                </c:pt>
                <c:pt idx="5877">
                  <c:v>-9420.8999999999942</c:v>
                </c:pt>
                <c:pt idx="5878">
                  <c:v>-9768.1999999999971</c:v>
                </c:pt>
                <c:pt idx="5879">
                  <c:v>-10112.100000000006</c:v>
                </c:pt>
                <c:pt idx="5880">
                  <c:v>-10451.600000000006</c:v>
                </c:pt>
                <c:pt idx="5881">
                  <c:v>-10786.399999999994</c:v>
                </c:pt>
                <c:pt idx="5882">
                  <c:v>-11126.5</c:v>
                </c:pt>
                <c:pt idx="5883">
                  <c:v>-11458.5</c:v>
                </c:pt>
                <c:pt idx="5884">
                  <c:v>-11784.800000000003</c:v>
                </c:pt>
                <c:pt idx="5885">
                  <c:v>-12108.900000000001</c:v>
                </c:pt>
                <c:pt idx="5886">
                  <c:v>-12428.400000000001</c:v>
                </c:pt>
                <c:pt idx="5887">
                  <c:v>-12744</c:v>
                </c:pt>
                <c:pt idx="5888">
                  <c:v>-13061.800000000003</c:v>
                </c:pt>
                <c:pt idx="5889">
                  <c:v>-13373</c:v>
                </c:pt>
                <c:pt idx="5890">
                  <c:v>-13680.300000000003</c:v>
                </c:pt>
                <c:pt idx="5891">
                  <c:v>-13982</c:v>
                </c:pt>
                <c:pt idx="5892">
                  <c:v>-14280.5</c:v>
                </c:pt>
                <c:pt idx="5893">
                  <c:v>-14577.900000000001</c:v>
                </c:pt>
                <c:pt idx="5894">
                  <c:v>-14867.800000000003</c:v>
                </c:pt>
                <c:pt idx="5895">
                  <c:v>-15151.699999999997</c:v>
                </c:pt>
                <c:pt idx="5896">
                  <c:v>-15435.099999999999</c:v>
                </c:pt>
                <c:pt idx="5897">
                  <c:v>-15713.699999999997</c:v>
                </c:pt>
                <c:pt idx="5898">
                  <c:v>-15983.900000000001</c:v>
                </c:pt>
                <c:pt idx="5899">
                  <c:v>-16252.400000000001</c:v>
                </c:pt>
                <c:pt idx="5900">
                  <c:v>-16518</c:v>
                </c:pt>
                <c:pt idx="5901">
                  <c:v>-16775</c:v>
                </c:pt>
                <c:pt idx="5902">
                  <c:v>-17029.5</c:v>
                </c:pt>
                <c:pt idx="5903">
                  <c:v>-17278</c:v>
                </c:pt>
                <c:pt idx="5904">
                  <c:v>-17520.400000000001</c:v>
                </c:pt>
                <c:pt idx="5905">
                  <c:v>-17759.800000000003</c:v>
                </c:pt>
                <c:pt idx="5906">
                  <c:v>-17995.300000000003</c:v>
                </c:pt>
                <c:pt idx="5907">
                  <c:v>-18224.699999999997</c:v>
                </c:pt>
                <c:pt idx="5908">
                  <c:v>-18448.099999999999</c:v>
                </c:pt>
                <c:pt idx="5909">
                  <c:v>-18665.5</c:v>
                </c:pt>
                <c:pt idx="5910">
                  <c:v>-18877.400000000001</c:v>
                </c:pt>
                <c:pt idx="5911">
                  <c:v>-19083</c:v>
                </c:pt>
                <c:pt idx="5912">
                  <c:v>-19285.900000000001</c:v>
                </c:pt>
                <c:pt idx="5913">
                  <c:v>-19485.400000000001</c:v>
                </c:pt>
                <c:pt idx="5914">
                  <c:v>-19675.300000000003</c:v>
                </c:pt>
                <c:pt idx="5915">
                  <c:v>-19858.5</c:v>
                </c:pt>
                <c:pt idx="5916">
                  <c:v>-20037.800000000003</c:v>
                </c:pt>
                <c:pt idx="5917">
                  <c:v>-20210.900000000001</c:v>
                </c:pt>
                <c:pt idx="5918">
                  <c:v>-20378.199999999997</c:v>
                </c:pt>
                <c:pt idx="5919">
                  <c:v>-20539</c:v>
                </c:pt>
                <c:pt idx="5920">
                  <c:v>-20694.599999999999</c:v>
                </c:pt>
                <c:pt idx="5921">
                  <c:v>-20846.699999999997</c:v>
                </c:pt>
                <c:pt idx="5922">
                  <c:v>-20991.699999999997</c:v>
                </c:pt>
                <c:pt idx="5923">
                  <c:v>-21125.5</c:v>
                </c:pt>
                <c:pt idx="5924">
                  <c:v>-21259.300000000003</c:v>
                </c:pt>
                <c:pt idx="5925">
                  <c:v>-21386.400000000001</c:v>
                </c:pt>
                <c:pt idx="5926">
                  <c:v>-21504.400000000001</c:v>
                </c:pt>
                <c:pt idx="5927">
                  <c:v>-21615.800000000003</c:v>
                </c:pt>
                <c:pt idx="5928">
                  <c:v>-21725.199999999997</c:v>
                </c:pt>
                <c:pt idx="5929">
                  <c:v>-21829.800000000003</c:v>
                </c:pt>
                <c:pt idx="5930">
                  <c:v>-21920</c:v>
                </c:pt>
                <c:pt idx="5931">
                  <c:v>-22009.9</c:v>
                </c:pt>
                <c:pt idx="5932">
                  <c:v>-22094.300000000003</c:v>
                </c:pt>
                <c:pt idx="5933">
                  <c:v>-22169.199999999997</c:v>
                </c:pt>
                <c:pt idx="5934">
                  <c:v>-22237</c:v>
                </c:pt>
                <c:pt idx="5935">
                  <c:v>-22299.199999999997</c:v>
                </c:pt>
                <c:pt idx="5936">
                  <c:v>-22355.199999999997</c:v>
                </c:pt>
                <c:pt idx="5937">
                  <c:v>-22405.1</c:v>
                </c:pt>
                <c:pt idx="5938">
                  <c:v>-22446.300000000003</c:v>
                </c:pt>
                <c:pt idx="5939">
                  <c:v>-22482.699999999997</c:v>
                </c:pt>
                <c:pt idx="5940">
                  <c:v>-22516.800000000003</c:v>
                </c:pt>
                <c:pt idx="5941">
                  <c:v>-22541.199999999997</c:v>
                </c:pt>
                <c:pt idx="5942">
                  <c:v>-22555.599999999999</c:v>
                </c:pt>
                <c:pt idx="5943">
                  <c:v>-22565.599999999999</c:v>
                </c:pt>
                <c:pt idx="5944">
                  <c:v>-22569.199999999997</c:v>
                </c:pt>
                <c:pt idx="5945">
                  <c:v>-22567.199999999997</c:v>
                </c:pt>
                <c:pt idx="5946">
                  <c:v>-22559.300000000003</c:v>
                </c:pt>
                <c:pt idx="5947">
                  <c:v>-22545.800000000003</c:v>
                </c:pt>
                <c:pt idx="5948">
                  <c:v>-22524.400000000001</c:v>
                </c:pt>
                <c:pt idx="5949">
                  <c:v>-22494.800000000003</c:v>
                </c:pt>
                <c:pt idx="5950">
                  <c:v>-22460</c:v>
                </c:pt>
                <c:pt idx="5951">
                  <c:v>-22419</c:v>
                </c:pt>
                <c:pt idx="5952">
                  <c:v>-22370.199999999997</c:v>
                </c:pt>
                <c:pt idx="5953">
                  <c:v>-22317.599999999999</c:v>
                </c:pt>
                <c:pt idx="5954">
                  <c:v>-22257.599999999999</c:v>
                </c:pt>
                <c:pt idx="5955">
                  <c:v>-22188.6</c:v>
                </c:pt>
                <c:pt idx="5956">
                  <c:v>-22116.5</c:v>
                </c:pt>
                <c:pt idx="5957">
                  <c:v>-22034.199999999997</c:v>
                </c:pt>
                <c:pt idx="5958">
                  <c:v>-21947.1</c:v>
                </c:pt>
                <c:pt idx="5959">
                  <c:v>-21851.4</c:v>
                </c:pt>
                <c:pt idx="5960">
                  <c:v>-21758.300000000003</c:v>
                </c:pt>
                <c:pt idx="5961">
                  <c:v>-21657.599999999999</c:v>
                </c:pt>
                <c:pt idx="5962">
                  <c:v>-21543.5</c:v>
                </c:pt>
                <c:pt idx="5963">
                  <c:v>-21422.5</c:v>
                </c:pt>
                <c:pt idx="5964">
                  <c:v>-21298.400000000001</c:v>
                </c:pt>
                <c:pt idx="5965">
                  <c:v>-21177.4</c:v>
                </c:pt>
                <c:pt idx="5966">
                  <c:v>-21045.800000000003</c:v>
                </c:pt>
                <c:pt idx="5967">
                  <c:v>-20899.400000000001</c:v>
                </c:pt>
                <c:pt idx="5968">
                  <c:v>-20751.199999999997</c:v>
                </c:pt>
                <c:pt idx="5969">
                  <c:v>-20590.300000000003</c:v>
                </c:pt>
                <c:pt idx="5970">
                  <c:v>-20435.800000000003</c:v>
                </c:pt>
                <c:pt idx="5971">
                  <c:v>-20268.300000000003</c:v>
                </c:pt>
                <c:pt idx="5972">
                  <c:v>-20103.300000000003</c:v>
                </c:pt>
                <c:pt idx="5973">
                  <c:v>-19922.099999999999</c:v>
                </c:pt>
                <c:pt idx="5974">
                  <c:v>-19739.300000000003</c:v>
                </c:pt>
                <c:pt idx="5975">
                  <c:v>-19545.900000000001</c:v>
                </c:pt>
                <c:pt idx="5976">
                  <c:v>-19353.900000000001</c:v>
                </c:pt>
                <c:pt idx="5977">
                  <c:v>-19158.800000000003</c:v>
                </c:pt>
                <c:pt idx="5978">
                  <c:v>-18946.599999999999</c:v>
                </c:pt>
                <c:pt idx="5979">
                  <c:v>-18734.900000000001</c:v>
                </c:pt>
                <c:pt idx="5980">
                  <c:v>-18519.199999999997</c:v>
                </c:pt>
                <c:pt idx="5981">
                  <c:v>-18303.800000000003</c:v>
                </c:pt>
                <c:pt idx="5982">
                  <c:v>-18075.599999999999</c:v>
                </c:pt>
                <c:pt idx="5983">
                  <c:v>-17843.699999999997</c:v>
                </c:pt>
                <c:pt idx="5984">
                  <c:v>-17608</c:v>
                </c:pt>
                <c:pt idx="5985">
                  <c:v>-17360.099999999999</c:v>
                </c:pt>
                <c:pt idx="5986">
                  <c:v>-17101.800000000003</c:v>
                </c:pt>
                <c:pt idx="5987">
                  <c:v>-16861.5</c:v>
                </c:pt>
                <c:pt idx="5988">
                  <c:v>-16611.699999999997</c:v>
                </c:pt>
                <c:pt idx="5989">
                  <c:v>-16343.400000000001</c:v>
                </c:pt>
                <c:pt idx="5990">
                  <c:v>-16080.699999999997</c:v>
                </c:pt>
                <c:pt idx="5991">
                  <c:v>-15817.699999999997</c:v>
                </c:pt>
                <c:pt idx="5992">
                  <c:v>-15538.800000000003</c:v>
                </c:pt>
                <c:pt idx="5993">
                  <c:v>-15255.599999999999</c:v>
                </c:pt>
                <c:pt idx="5994">
                  <c:v>-14972.199999999997</c:v>
                </c:pt>
                <c:pt idx="5995">
                  <c:v>-14684.800000000003</c:v>
                </c:pt>
                <c:pt idx="5996">
                  <c:v>-14394.099999999999</c:v>
                </c:pt>
                <c:pt idx="5997">
                  <c:v>-14072.300000000003</c:v>
                </c:pt>
                <c:pt idx="5998">
                  <c:v>-13768.099999999999</c:v>
                </c:pt>
                <c:pt idx="5999">
                  <c:v>-13462.099999999999</c:v>
                </c:pt>
                <c:pt idx="6000">
                  <c:v>-13166.099999999999</c:v>
                </c:pt>
                <c:pt idx="6001">
                  <c:v>-12856.599999999999</c:v>
                </c:pt>
                <c:pt idx="6002">
                  <c:v>-12533.099999999999</c:v>
                </c:pt>
                <c:pt idx="6003">
                  <c:v>-12234</c:v>
                </c:pt>
                <c:pt idx="6004">
                  <c:v>-11896.800000000003</c:v>
                </c:pt>
                <c:pt idx="6005">
                  <c:v>-11573.300000000003</c:v>
                </c:pt>
                <c:pt idx="6006">
                  <c:v>-11246.5</c:v>
                </c:pt>
                <c:pt idx="6007">
                  <c:v>-10916.199999999997</c:v>
                </c:pt>
                <c:pt idx="6008">
                  <c:v>-10580.699999999997</c:v>
                </c:pt>
                <c:pt idx="6009">
                  <c:v>-10231.699999999997</c:v>
                </c:pt>
                <c:pt idx="6010">
                  <c:v>-9887.6000000000058</c:v>
                </c:pt>
                <c:pt idx="6011">
                  <c:v>-9534.6999999999971</c:v>
                </c:pt>
                <c:pt idx="6012">
                  <c:v>-9190.6999999999971</c:v>
                </c:pt>
                <c:pt idx="6013">
                  <c:v>-8851.6999999999971</c:v>
                </c:pt>
                <c:pt idx="6014">
                  <c:v>-8492.5</c:v>
                </c:pt>
                <c:pt idx="6015">
                  <c:v>-8133.5</c:v>
                </c:pt>
                <c:pt idx="6016">
                  <c:v>-7777.1999999999971</c:v>
                </c:pt>
                <c:pt idx="6017">
                  <c:v>-7417.8999999999942</c:v>
                </c:pt>
                <c:pt idx="6018">
                  <c:v>-7042.3000000000029</c:v>
                </c:pt>
                <c:pt idx="6019">
                  <c:v>-6676.8999999999942</c:v>
                </c:pt>
                <c:pt idx="6020">
                  <c:v>-6311.6000000000058</c:v>
                </c:pt>
                <c:pt idx="6021">
                  <c:v>-5946.3000000000029</c:v>
                </c:pt>
                <c:pt idx="6022">
                  <c:v>-5588.6999999999971</c:v>
                </c:pt>
                <c:pt idx="6023">
                  <c:v>-5211.6999999999971</c:v>
                </c:pt>
                <c:pt idx="6024">
                  <c:v>-4832.1999999999971</c:v>
                </c:pt>
                <c:pt idx="6025">
                  <c:v>-4459.3000000000029</c:v>
                </c:pt>
                <c:pt idx="6026">
                  <c:v>-4086.1000000000058</c:v>
                </c:pt>
                <c:pt idx="6027">
                  <c:v>-3712.3999999999942</c:v>
                </c:pt>
                <c:pt idx="6028">
                  <c:v>-3330.6000000000058</c:v>
                </c:pt>
                <c:pt idx="6029">
                  <c:v>-2946</c:v>
                </c:pt>
                <c:pt idx="6030">
                  <c:v>-2575.3000000000029</c:v>
                </c:pt>
                <c:pt idx="6031">
                  <c:v>-2195.8000000000029</c:v>
                </c:pt>
                <c:pt idx="6032">
                  <c:v>-1801.5</c:v>
                </c:pt>
                <c:pt idx="6033">
                  <c:v>-1420.1999999999971</c:v>
                </c:pt>
                <c:pt idx="6034">
                  <c:v>-1045.3000000000029</c:v>
                </c:pt>
                <c:pt idx="6035">
                  <c:v>-665.19999999999709</c:v>
                </c:pt>
                <c:pt idx="6036">
                  <c:v>-268.5</c:v>
                </c:pt>
                <c:pt idx="6037">
                  <c:v>119.30000000000291</c:v>
                </c:pt>
                <c:pt idx="6038">
                  <c:v>487.80000000000291</c:v>
                </c:pt>
                <c:pt idx="6039">
                  <c:v>868.69999999999709</c:v>
                </c:pt>
                <c:pt idx="6040">
                  <c:v>1258</c:v>
                </c:pt>
                <c:pt idx="6041">
                  <c:v>1639.3999999999942</c:v>
                </c:pt>
                <c:pt idx="6042">
                  <c:v>2022.1000000000058</c:v>
                </c:pt>
                <c:pt idx="6043">
                  <c:v>2413.6999999999971</c:v>
                </c:pt>
                <c:pt idx="6044">
                  <c:v>2788.6000000000058</c:v>
                </c:pt>
                <c:pt idx="6045">
                  <c:v>3164.3999999999942</c:v>
                </c:pt>
                <c:pt idx="6046">
                  <c:v>3548</c:v>
                </c:pt>
                <c:pt idx="6047">
                  <c:v>3926.6999999999971</c:v>
                </c:pt>
                <c:pt idx="6048">
                  <c:v>4301.1999999999971</c:v>
                </c:pt>
                <c:pt idx="6049">
                  <c:v>4683.6000000000058</c:v>
                </c:pt>
                <c:pt idx="6050">
                  <c:v>5057.1999999999971</c:v>
                </c:pt>
                <c:pt idx="6051">
                  <c:v>5426.8000000000029</c:v>
                </c:pt>
                <c:pt idx="6052">
                  <c:v>5797.8000000000029</c:v>
                </c:pt>
                <c:pt idx="6053">
                  <c:v>6164.5</c:v>
                </c:pt>
                <c:pt idx="6054">
                  <c:v>6531.3999999999942</c:v>
                </c:pt>
                <c:pt idx="6055">
                  <c:v>6903.5</c:v>
                </c:pt>
                <c:pt idx="6056">
                  <c:v>7268.1999999999971</c:v>
                </c:pt>
                <c:pt idx="6057">
                  <c:v>7627.8999999999942</c:v>
                </c:pt>
                <c:pt idx="6058">
                  <c:v>7989.8999999999942</c:v>
                </c:pt>
                <c:pt idx="6059">
                  <c:v>8346.1000000000058</c:v>
                </c:pt>
                <c:pt idx="6060">
                  <c:v>8699.5</c:v>
                </c:pt>
                <c:pt idx="6061">
                  <c:v>9049.6999999999971</c:v>
                </c:pt>
                <c:pt idx="6062">
                  <c:v>9407</c:v>
                </c:pt>
                <c:pt idx="6063">
                  <c:v>9750</c:v>
                </c:pt>
                <c:pt idx="6064">
                  <c:v>10093</c:v>
                </c:pt>
                <c:pt idx="6065">
                  <c:v>10437.899999999994</c:v>
                </c:pt>
                <c:pt idx="6066">
                  <c:v>10775.800000000003</c:v>
                </c:pt>
                <c:pt idx="6067">
                  <c:v>11108.699999999997</c:v>
                </c:pt>
                <c:pt idx="6068">
                  <c:v>11441.199999999997</c:v>
                </c:pt>
                <c:pt idx="6069">
                  <c:v>11769.699999999997</c:v>
                </c:pt>
                <c:pt idx="6070">
                  <c:v>12109.399999999994</c:v>
                </c:pt>
                <c:pt idx="6071">
                  <c:v>12421.600000000006</c:v>
                </c:pt>
                <c:pt idx="6072">
                  <c:v>12736.800000000003</c:v>
                </c:pt>
                <c:pt idx="6073">
                  <c:v>13062.300000000003</c:v>
                </c:pt>
                <c:pt idx="6074">
                  <c:v>13375.699999999997</c:v>
                </c:pt>
                <c:pt idx="6075">
                  <c:v>13684.100000000006</c:v>
                </c:pt>
                <c:pt idx="6076">
                  <c:v>13973.699999999997</c:v>
                </c:pt>
                <c:pt idx="6077">
                  <c:v>14277</c:v>
                </c:pt>
                <c:pt idx="6078">
                  <c:v>14580.5</c:v>
                </c:pt>
                <c:pt idx="6079">
                  <c:v>14864.300000000003</c:v>
                </c:pt>
                <c:pt idx="6080">
                  <c:v>15147</c:v>
                </c:pt>
                <c:pt idx="6081">
                  <c:v>15428.5</c:v>
                </c:pt>
                <c:pt idx="6082">
                  <c:v>15717.5</c:v>
                </c:pt>
                <c:pt idx="6083">
                  <c:v>15988.899999999994</c:v>
                </c:pt>
                <c:pt idx="6084">
                  <c:v>16250.399999999994</c:v>
                </c:pt>
                <c:pt idx="6085">
                  <c:v>16518.100000000006</c:v>
                </c:pt>
                <c:pt idx="6086">
                  <c:v>16781.100000000006</c:v>
                </c:pt>
                <c:pt idx="6087">
                  <c:v>17035.5</c:v>
                </c:pt>
                <c:pt idx="6088">
                  <c:v>17284</c:v>
                </c:pt>
                <c:pt idx="6089">
                  <c:v>17526.199999999997</c:v>
                </c:pt>
                <c:pt idx="6090">
                  <c:v>17766.600000000006</c:v>
                </c:pt>
                <c:pt idx="6091">
                  <c:v>18006.600000000006</c:v>
                </c:pt>
                <c:pt idx="6092">
                  <c:v>18237</c:v>
                </c:pt>
                <c:pt idx="6093">
                  <c:v>18456.800000000003</c:v>
                </c:pt>
                <c:pt idx="6094">
                  <c:v>18673.5</c:v>
                </c:pt>
                <c:pt idx="6095">
                  <c:v>18889.699999999997</c:v>
                </c:pt>
                <c:pt idx="6096">
                  <c:v>19097.899999999994</c:v>
                </c:pt>
                <c:pt idx="6097">
                  <c:v>19296</c:v>
                </c:pt>
                <c:pt idx="6098">
                  <c:v>19496.800000000003</c:v>
                </c:pt>
                <c:pt idx="6099">
                  <c:v>19696</c:v>
                </c:pt>
                <c:pt idx="6100">
                  <c:v>19881.5</c:v>
                </c:pt>
                <c:pt idx="6101">
                  <c:v>20054.899999999994</c:v>
                </c:pt>
                <c:pt idx="6102">
                  <c:v>20229.800000000003</c:v>
                </c:pt>
                <c:pt idx="6103">
                  <c:v>20398.300000000003</c:v>
                </c:pt>
                <c:pt idx="6104">
                  <c:v>20560.5</c:v>
                </c:pt>
                <c:pt idx="6105">
                  <c:v>20716.800000000003</c:v>
                </c:pt>
                <c:pt idx="6106">
                  <c:v>20866.800000000003</c:v>
                </c:pt>
                <c:pt idx="6107">
                  <c:v>21020.800000000003</c:v>
                </c:pt>
                <c:pt idx="6108">
                  <c:v>21152</c:v>
                </c:pt>
                <c:pt idx="6109">
                  <c:v>21291.100000000006</c:v>
                </c:pt>
                <c:pt idx="6110">
                  <c:v>21418.899999999994</c:v>
                </c:pt>
                <c:pt idx="6111">
                  <c:v>21536.699999999997</c:v>
                </c:pt>
                <c:pt idx="6112">
                  <c:v>21651.5</c:v>
                </c:pt>
                <c:pt idx="6113">
                  <c:v>21756.600000000006</c:v>
                </c:pt>
                <c:pt idx="6114">
                  <c:v>21865.600000000006</c:v>
                </c:pt>
                <c:pt idx="6115">
                  <c:v>21953.899999999994</c:v>
                </c:pt>
                <c:pt idx="6116">
                  <c:v>22046.600000000006</c:v>
                </c:pt>
                <c:pt idx="6117">
                  <c:v>22131.699999999997</c:v>
                </c:pt>
                <c:pt idx="6118">
                  <c:v>22207</c:v>
                </c:pt>
                <c:pt idx="6119">
                  <c:v>22277.5</c:v>
                </c:pt>
                <c:pt idx="6120">
                  <c:v>22339.199999999997</c:v>
                </c:pt>
                <c:pt idx="6121">
                  <c:v>22397.300000000003</c:v>
                </c:pt>
                <c:pt idx="6122">
                  <c:v>22443</c:v>
                </c:pt>
                <c:pt idx="6123">
                  <c:v>22484.199999999997</c:v>
                </c:pt>
                <c:pt idx="6124">
                  <c:v>22527.199999999997</c:v>
                </c:pt>
                <c:pt idx="6125">
                  <c:v>22564.800000000003</c:v>
                </c:pt>
                <c:pt idx="6126">
                  <c:v>22587.5</c:v>
                </c:pt>
                <c:pt idx="6127">
                  <c:v>22603.600000000006</c:v>
                </c:pt>
                <c:pt idx="6128">
                  <c:v>22615.199999999997</c:v>
                </c:pt>
                <c:pt idx="6129">
                  <c:v>22624</c:v>
                </c:pt>
                <c:pt idx="6130">
                  <c:v>22614.899999999994</c:v>
                </c:pt>
                <c:pt idx="6131">
                  <c:v>22608.899999999994</c:v>
                </c:pt>
                <c:pt idx="6132">
                  <c:v>22596.100000000006</c:v>
                </c:pt>
                <c:pt idx="6133">
                  <c:v>22578.899999999994</c:v>
                </c:pt>
                <c:pt idx="6134">
                  <c:v>22553.100000000006</c:v>
                </c:pt>
                <c:pt idx="6135">
                  <c:v>22518</c:v>
                </c:pt>
                <c:pt idx="6136">
                  <c:v>22478.600000000006</c:v>
                </c:pt>
                <c:pt idx="6137">
                  <c:v>22433.100000000006</c:v>
                </c:pt>
                <c:pt idx="6138">
                  <c:v>22381.5</c:v>
                </c:pt>
                <c:pt idx="6139">
                  <c:v>22321.800000000003</c:v>
                </c:pt>
                <c:pt idx="6140">
                  <c:v>22250.300000000003</c:v>
                </c:pt>
                <c:pt idx="6141">
                  <c:v>22182</c:v>
                </c:pt>
                <c:pt idx="6142">
                  <c:v>22113.899999999994</c:v>
                </c:pt>
                <c:pt idx="6143">
                  <c:v>22012.399999999994</c:v>
                </c:pt>
                <c:pt idx="6144">
                  <c:v>21926.399999999994</c:v>
                </c:pt>
                <c:pt idx="6145">
                  <c:v>21833.600000000006</c:v>
                </c:pt>
                <c:pt idx="6146">
                  <c:v>21739.399999999994</c:v>
                </c:pt>
                <c:pt idx="6147">
                  <c:v>21619.899999999994</c:v>
                </c:pt>
                <c:pt idx="6148">
                  <c:v>21496.899999999994</c:v>
                </c:pt>
                <c:pt idx="6149">
                  <c:v>21367</c:v>
                </c:pt>
                <c:pt idx="6150">
                  <c:v>21241</c:v>
                </c:pt>
                <c:pt idx="6151">
                  <c:v>21120.600000000006</c:v>
                </c:pt>
                <c:pt idx="6152">
                  <c:v>20976.100000000006</c:v>
                </c:pt>
                <c:pt idx="6153">
                  <c:v>20826.100000000006</c:v>
                </c:pt>
                <c:pt idx="6154">
                  <c:v>20682.300000000003</c:v>
                </c:pt>
                <c:pt idx="6155">
                  <c:v>20521</c:v>
                </c:pt>
                <c:pt idx="6156">
                  <c:v>20358</c:v>
                </c:pt>
                <c:pt idx="6157">
                  <c:v>20184.699999999997</c:v>
                </c:pt>
                <c:pt idx="6158">
                  <c:v>20010.899999999994</c:v>
                </c:pt>
                <c:pt idx="6159">
                  <c:v>19829.5</c:v>
                </c:pt>
                <c:pt idx="6160">
                  <c:v>19631.399999999994</c:v>
                </c:pt>
                <c:pt idx="6161">
                  <c:v>19446.399999999994</c:v>
                </c:pt>
                <c:pt idx="6162">
                  <c:v>19252.399999999994</c:v>
                </c:pt>
                <c:pt idx="6163">
                  <c:v>19040.5</c:v>
                </c:pt>
                <c:pt idx="6164">
                  <c:v>18833.800000000003</c:v>
                </c:pt>
                <c:pt idx="6165">
                  <c:v>18623.399999999994</c:v>
                </c:pt>
                <c:pt idx="6166">
                  <c:v>18396.199999999997</c:v>
                </c:pt>
                <c:pt idx="6167">
                  <c:v>18168.5</c:v>
                </c:pt>
                <c:pt idx="6168">
                  <c:v>17942.5</c:v>
                </c:pt>
                <c:pt idx="6169">
                  <c:v>17712</c:v>
                </c:pt>
                <c:pt idx="6170">
                  <c:v>17466.300000000003</c:v>
                </c:pt>
                <c:pt idx="6171">
                  <c:v>17217.5</c:v>
                </c:pt>
                <c:pt idx="6172">
                  <c:v>16970.399999999994</c:v>
                </c:pt>
                <c:pt idx="6173">
                  <c:v>16692.699999999997</c:v>
                </c:pt>
                <c:pt idx="6174">
                  <c:v>16431.5</c:v>
                </c:pt>
                <c:pt idx="6175">
                  <c:v>16178.600000000006</c:v>
                </c:pt>
                <c:pt idx="6176">
                  <c:v>15913.699999999997</c:v>
                </c:pt>
                <c:pt idx="6177">
                  <c:v>15643.699999999997</c:v>
                </c:pt>
                <c:pt idx="6178">
                  <c:v>15364.100000000006</c:v>
                </c:pt>
                <c:pt idx="6179">
                  <c:v>15070.699999999997</c:v>
                </c:pt>
                <c:pt idx="6180">
                  <c:v>14781.699999999997</c:v>
                </c:pt>
                <c:pt idx="6181">
                  <c:v>14502.800000000003</c:v>
                </c:pt>
                <c:pt idx="6182">
                  <c:v>14192.800000000003</c:v>
                </c:pt>
                <c:pt idx="6183">
                  <c:v>13906.600000000006</c:v>
                </c:pt>
                <c:pt idx="6184">
                  <c:v>13603.800000000003</c:v>
                </c:pt>
                <c:pt idx="6185">
                  <c:v>13279.699999999997</c:v>
                </c:pt>
                <c:pt idx="6186">
                  <c:v>12965.600000000006</c:v>
                </c:pt>
                <c:pt idx="6187">
                  <c:v>12657.600000000006</c:v>
                </c:pt>
                <c:pt idx="6188">
                  <c:v>12340.600000000006</c:v>
                </c:pt>
                <c:pt idx="6189">
                  <c:v>12007.899999999994</c:v>
                </c:pt>
                <c:pt idx="6190">
                  <c:v>11677.199999999997</c:v>
                </c:pt>
                <c:pt idx="6191">
                  <c:v>11351.899999999994</c:v>
                </c:pt>
                <c:pt idx="6192">
                  <c:v>11021.199999999997</c:v>
                </c:pt>
                <c:pt idx="6193">
                  <c:v>10673</c:v>
                </c:pt>
                <c:pt idx="6194">
                  <c:v>10331.5</c:v>
                </c:pt>
                <c:pt idx="6195">
                  <c:v>9991</c:v>
                </c:pt>
                <c:pt idx="6196">
                  <c:v>9640.3000000000029</c:v>
                </c:pt>
                <c:pt idx="6197">
                  <c:v>9273.8999999999942</c:v>
                </c:pt>
                <c:pt idx="6198">
                  <c:v>8924.1999999999971</c:v>
                </c:pt>
                <c:pt idx="6199">
                  <c:v>8571.3000000000029</c:v>
                </c:pt>
                <c:pt idx="6200">
                  <c:v>8217.1000000000058</c:v>
                </c:pt>
                <c:pt idx="6201">
                  <c:v>7854.3000000000029</c:v>
                </c:pt>
                <c:pt idx="6202">
                  <c:v>7479.3999999999942</c:v>
                </c:pt>
                <c:pt idx="6203">
                  <c:v>7109</c:v>
                </c:pt>
                <c:pt idx="6204">
                  <c:v>6738</c:v>
                </c:pt>
                <c:pt idx="6205">
                  <c:v>6366.5</c:v>
                </c:pt>
                <c:pt idx="6206">
                  <c:v>5997.8000000000029</c:v>
                </c:pt>
                <c:pt idx="6207">
                  <c:v>5617.1999999999971</c:v>
                </c:pt>
                <c:pt idx="6208">
                  <c:v>5238.6000000000058</c:v>
                </c:pt>
                <c:pt idx="6209">
                  <c:v>4865.1000000000058</c:v>
                </c:pt>
                <c:pt idx="6210">
                  <c:v>4484.3000000000029</c:v>
                </c:pt>
                <c:pt idx="6211">
                  <c:v>4091.6999999999971</c:v>
                </c:pt>
                <c:pt idx="6212">
                  <c:v>3703.6999999999971</c:v>
                </c:pt>
                <c:pt idx="6213">
                  <c:v>3318.6999999999971</c:v>
                </c:pt>
                <c:pt idx="6214">
                  <c:v>2942.8999999999942</c:v>
                </c:pt>
                <c:pt idx="6215">
                  <c:v>2557.3999999999942</c:v>
                </c:pt>
                <c:pt idx="6216">
                  <c:v>2163.6000000000058</c:v>
                </c:pt>
                <c:pt idx="6217">
                  <c:v>1771.3999999999942</c:v>
                </c:pt>
                <c:pt idx="6218">
                  <c:v>1380</c:v>
                </c:pt>
                <c:pt idx="6219">
                  <c:v>997.80000000000291</c:v>
                </c:pt>
                <c:pt idx="6220">
                  <c:v>611.69999999999709</c:v>
                </c:pt>
                <c:pt idx="6221">
                  <c:v>217.80000000000291</c:v>
                </c:pt>
                <c:pt idx="6222">
                  <c:v>-175.60000000000582</c:v>
                </c:pt>
                <c:pt idx="6223">
                  <c:v>-567.60000000000582</c:v>
                </c:pt>
                <c:pt idx="6224">
                  <c:v>-958</c:v>
                </c:pt>
                <c:pt idx="6225">
                  <c:v>-1345.6000000000058</c:v>
                </c:pt>
                <c:pt idx="6226">
                  <c:v>-1732</c:v>
                </c:pt>
                <c:pt idx="6227">
                  <c:v>-2119.1999999999971</c:v>
                </c:pt>
                <c:pt idx="6228">
                  <c:v>-2508.6999999999971</c:v>
                </c:pt>
                <c:pt idx="6229">
                  <c:v>-2896.1999999999971</c:v>
                </c:pt>
                <c:pt idx="6230">
                  <c:v>-3280.6000000000058</c:v>
                </c:pt>
                <c:pt idx="6231">
                  <c:v>-3661.6999999999971</c:v>
                </c:pt>
                <c:pt idx="6232">
                  <c:v>-4047.8999999999942</c:v>
                </c:pt>
                <c:pt idx="6233">
                  <c:v>-4436.1999999999971</c:v>
                </c:pt>
                <c:pt idx="6234">
                  <c:v>-4812.1999999999971</c:v>
                </c:pt>
                <c:pt idx="6235">
                  <c:v>-5187.1999999999971</c:v>
                </c:pt>
                <c:pt idx="6236">
                  <c:v>-5568.6000000000058</c:v>
                </c:pt>
                <c:pt idx="6237">
                  <c:v>-5944.3999999999942</c:v>
                </c:pt>
                <c:pt idx="6238">
                  <c:v>-6318</c:v>
                </c:pt>
                <c:pt idx="6239">
                  <c:v>-6689</c:v>
                </c:pt>
                <c:pt idx="6240">
                  <c:v>-7062.1999999999971</c:v>
                </c:pt>
                <c:pt idx="6241">
                  <c:v>-7426.8000000000029</c:v>
                </c:pt>
                <c:pt idx="6242">
                  <c:v>-7793</c:v>
                </c:pt>
                <c:pt idx="6243">
                  <c:v>-8158</c:v>
                </c:pt>
                <c:pt idx="6244">
                  <c:v>-8519</c:v>
                </c:pt>
                <c:pt idx="6245">
                  <c:v>-8876.8999999999942</c:v>
                </c:pt>
                <c:pt idx="6246">
                  <c:v>-9231.6000000000058</c:v>
                </c:pt>
                <c:pt idx="6247">
                  <c:v>-9588.6000000000058</c:v>
                </c:pt>
                <c:pt idx="6248">
                  <c:v>-9940.5</c:v>
                </c:pt>
                <c:pt idx="6249">
                  <c:v>-10290</c:v>
                </c:pt>
                <c:pt idx="6250">
                  <c:v>-10636.100000000006</c:v>
                </c:pt>
                <c:pt idx="6251">
                  <c:v>-10979.100000000006</c:v>
                </c:pt>
                <c:pt idx="6252">
                  <c:v>-11323.800000000003</c:v>
                </c:pt>
                <c:pt idx="6253">
                  <c:v>-11663.399999999994</c:v>
                </c:pt>
                <c:pt idx="6254">
                  <c:v>-11997.5</c:v>
                </c:pt>
                <c:pt idx="6255">
                  <c:v>-12327.800000000003</c:v>
                </c:pt>
                <c:pt idx="6256">
                  <c:v>-12654.900000000001</c:v>
                </c:pt>
                <c:pt idx="6257">
                  <c:v>-12980.599999999999</c:v>
                </c:pt>
                <c:pt idx="6258">
                  <c:v>-13307.099999999999</c:v>
                </c:pt>
                <c:pt idx="6259">
                  <c:v>-13627.699999999997</c:v>
                </c:pt>
                <c:pt idx="6260">
                  <c:v>-13942.400000000001</c:v>
                </c:pt>
                <c:pt idx="6261">
                  <c:v>-14256.199999999997</c:v>
                </c:pt>
                <c:pt idx="6262">
                  <c:v>-14564.900000000001</c:v>
                </c:pt>
                <c:pt idx="6263">
                  <c:v>-14873.699999999997</c:v>
                </c:pt>
                <c:pt idx="6264">
                  <c:v>-15173.699999999997</c:v>
                </c:pt>
                <c:pt idx="6265">
                  <c:v>-15469.900000000001</c:v>
                </c:pt>
                <c:pt idx="6266">
                  <c:v>-15764.900000000001</c:v>
                </c:pt>
                <c:pt idx="6267">
                  <c:v>-16056.900000000001</c:v>
                </c:pt>
                <c:pt idx="6268">
                  <c:v>-16342.5</c:v>
                </c:pt>
                <c:pt idx="6269">
                  <c:v>-16624</c:v>
                </c:pt>
                <c:pt idx="6270">
                  <c:v>-16904.099999999999</c:v>
                </c:pt>
                <c:pt idx="6271">
                  <c:v>-17178.099999999999</c:v>
                </c:pt>
                <c:pt idx="6272">
                  <c:v>-17447.199999999997</c:v>
                </c:pt>
                <c:pt idx="6273">
                  <c:v>-17713.199999999997</c:v>
                </c:pt>
                <c:pt idx="6274">
                  <c:v>-17973</c:v>
                </c:pt>
                <c:pt idx="6275">
                  <c:v>-18228.599999999999</c:v>
                </c:pt>
                <c:pt idx="6276">
                  <c:v>-18482.099999999999</c:v>
                </c:pt>
                <c:pt idx="6277">
                  <c:v>-18730.400000000001</c:v>
                </c:pt>
                <c:pt idx="6278">
                  <c:v>-18972.900000000001</c:v>
                </c:pt>
                <c:pt idx="6279">
                  <c:v>-19209.599999999999</c:v>
                </c:pt>
                <c:pt idx="6280">
                  <c:v>-19440.900000000001</c:v>
                </c:pt>
                <c:pt idx="6281">
                  <c:v>-19666.400000000001</c:v>
                </c:pt>
                <c:pt idx="6282">
                  <c:v>-19886.699999999997</c:v>
                </c:pt>
                <c:pt idx="6283">
                  <c:v>-20107.300000000003</c:v>
                </c:pt>
                <c:pt idx="6284">
                  <c:v>-20319.5</c:v>
                </c:pt>
                <c:pt idx="6285">
                  <c:v>-20522.199999999997</c:v>
                </c:pt>
                <c:pt idx="6286">
                  <c:v>-20723.400000000001</c:v>
                </c:pt>
                <c:pt idx="6287">
                  <c:v>-20918.099999999999</c:v>
                </c:pt>
                <c:pt idx="6288">
                  <c:v>-21105.599999999999</c:v>
                </c:pt>
                <c:pt idx="6289">
                  <c:v>-21287</c:v>
                </c:pt>
                <c:pt idx="6290">
                  <c:v>-21461.800000000003</c:v>
                </c:pt>
                <c:pt idx="6291">
                  <c:v>-21633.4</c:v>
                </c:pt>
                <c:pt idx="6292">
                  <c:v>-21799.199999999997</c:v>
                </c:pt>
                <c:pt idx="6293">
                  <c:v>-21952.5</c:v>
                </c:pt>
                <c:pt idx="6294">
                  <c:v>-22102.800000000003</c:v>
                </c:pt>
                <c:pt idx="6295">
                  <c:v>-22248.6</c:v>
                </c:pt>
                <c:pt idx="6296">
                  <c:v>-22384.800000000003</c:v>
                </c:pt>
                <c:pt idx="6297">
                  <c:v>-22513.199999999997</c:v>
                </c:pt>
                <c:pt idx="6298">
                  <c:v>-22637</c:v>
                </c:pt>
                <c:pt idx="6299">
                  <c:v>-22756.5</c:v>
                </c:pt>
                <c:pt idx="6300">
                  <c:v>-22864</c:v>
                </c:pt>
                <c:pt idx="6301">
                  <c:v>-22965.9</c:v>
                </c:pt>
                <c:pt idx="6302">
                  <c:v>-23063</c:v>
                </c:pt>
                <c:pt idx="6303">
                  <c:v>-23151.5</c:v>
                </c:pt>
                <c:pt idx="6304">
                  <c:v>-23230.6</c:v>
                </c:pt>
                <c:pt idx="6305">
                  <c:v>-23303.4</c:v>
                </c:pt>
                <c:pt idx="6306">
                  <c:v>-23369.199999999997</c:v>
                </c:pt>
                <c:pt idx="6307">
                  <c:v>-23426.300000000003</c:v>
                </c:pt>
                <c:pt idx="6308">
                  <c:v>-23478.300000000003</c:v>
                </c:pt>
                <c:pt idx="6309">
                  <c:v>-23518.9</c:v>
                </c:pt>
                <c:pt idx="6310">
                  <c:v>-23559.300000000003</c:v>
                </c:pt>
                <c:pt idx="6311">
                  <c:v>-23591.5</c:v>
                </c:pt>
                <c:pt idx="6312">
                  <c:v>-23610</c:v>
                </c:pt>
                <c:pt idx="6313">
                  <c:v>-23623.4</c:v>
                </c:pt>
                <c:pt idx="6314">
                  <c:v>-23631.599999999999</c:v>
                </c:pt>
                <c:pt idx="6315">
                  <c:v>-23629.199999999997</c:v>
                </c:pt>
                <c:pt idx="6316">
                  <c:v>-23623.9</c:v>
                </c:pt>
                <c:pt idx="6317">
                  <c:v>-23608.5</c:v>
                </c:pt>
                <c:pt idx="6318">
                  <c:v>-23589.9</c:v>
                </c:pt>
                <c:pt idx="6319">
                  <c:v>-23556.800000000003</c:v>
                </c:pt>
                <c:pt idx="6320">
                  <c:v>-23519.1</c:v>
                </c:pt>
                <c:pt idx="6321">
                  <c:v>-23477.300000000003</c:v>
                </c:pt>
                <c:pt idx="6322">
                  <c:v>-23427.9</c:v>
                </c:pt>
                <c:pt idx="6323">
                  <c:v>-23371.4</c:v>
                </c:pt>
                <c:pt idx="6324">
                  <c:v>-23309.9</c:v>
                </c:pt>
                <c:pt idx="6325">
                  <c:v>-23231.800000000003</c:v>
                </c:pt>
                <c:pt idx="6326">
                  <c:v>-23153.599999999999</c:v>
                </c:pt>
                <c:pt idx="6327">
                  <c:v>-23072.400000000001</c:v>
                </c:pt>
                <c:pt idx="6328">
                  <c:v>-22979.699999999997</c:v>
                </c:pt>
                <c:pt idx="6329">
                  <c:v>-22877.1</c:v>
                </c:pt>
                <c:pt idx="6330">
                  <c:v>-22771</c:v>
                </c:pt>
                <c:pt idx="6331">
                  <c:v>-22660.9</c:v>
                </c:pt>
                <c:pt idx="6332">
                  <c:v>-22542</c:v>
                </c:pt>
                <c:pt idx="6333">
                  <c:v>-22417.5</c:v>
                </c:pt>
                <c:pt idx="6334">
                  <c:v>-22285.800000000003</c:v>
                </c:pt>
                <c:pt idx="6335">
                  <c:v>-22151.1</c:v>
                </c:pt>
                <c:pt idx="6336">
                  <c:v>-22009.9</c:v>
                </c:pt>
                <c:pt idx="6337">
                  <c:v>-21859.699999999997</c:v>
                </c:pt>
                <c:pt idx="6338">
                  <c:v>-21703.599999999999</c:v>
                </c:pt>
                <c:pt idx="6339">
                  <c:v>-21542.1</c:v>
                </c:pt>
                <c:pt idx="6340">
                  <c:v>-21374.9</c:v>
                </c:pt>
                <c:pt idx="6341">
                  <c:v>-21205.599999999999</c:v>
                </c:pt>
                <c:pt idx="6342">
                  <c:v>-21029.599999999999</c:v>
                </c:pt>
                <c:pt idx="6343">
                  <c:v>-20844.699999999997</c:v>
                </c:pt>
                <c:pt idx="6344">
                  <c:v>-20655.900000000001</c:v>
                </c:pt>
                <c:pt idx="6345">
                  <c:v>-20463</c:v>
                </c:pt>
                <c:pt idx="6346">
                  <c:v>-20265.400000000001</c:v>
                </c:pt>
                <c:pt idx="6347">
                  <c:v>-20063.599999999999</c:v>
                </c:pt>
                <c:pt idx="6348">
                  <c:v>-19853.099999999999</c:v>
                </c:pt>
                <c:pt idx="6349">
                  <c:v>-19638.800000000003</c:v>
                </c:pt>
                <c:pt idx="6350">
                  <c:v>-19420.400000000001</c:v>
                </c:pt>
                <c:pt idx="6351">
                  <c:v>-19199</c:v>
                </c:pt>
                <c:pt idx="6352">
                  <c:v>-18970.900000000001</c:v>
                </c:pt>
                <c:pt idx="6353">
                  <c:v>-18736.800000000003</c:v>
                </c:pt>
                <c:pt idx="6354">
                  <c:v>-18501.699999999997</c:v>
                </c:pt>
                <c:pt idx="6355">
                  <c:v>-18259.5</c:v>
                </c:pt>
                <c:pt idx="6356">
                  <c:v>-18011.099999999999</c:v>
                </c:pt>
                <c:pt idx="6357">
                  <c:v>-17761.199999999997</c:v>
                </c:pt>
                <c:pt idx="6358">
                  <c:v>-17508.5</c:v>
                </c:pt>
                <c:pt idx="6359">
                  <c:v>-17243.5</c:v>
                </c:pt>
                <c:pt idx="6360">
                  <c:v>-16976.900000000001</c:v>
                </c:pt>
                <c:pt idx="6361">
                  <c:v>-16719.199999999997</c:v>
                </c:pt>
                <c:pt idx="6362">
                  <c:v>-16445.800000000003</c:v>
                </c:pt>
                <c:pt idx="6363">
                  <c:v>-16165.699999999997</c:v>
                </c:pt>
                <c:pt idx="6364">
                  <c:v>-15885.400000000001</c:v>
                </c:pt>
                <c:pt idx="6365">
                  <c:v>-15600.199999999997</c:v>
                </c:pt>
                <c:pt idx="6366">
                  <c:v>-15314.199999999997</c:v>
                </c:pt>
                <c:pt idx="6367">
                  <c:v>-15019</c:v>
                </c:pt>
                <c:pt idx="6368">
                  <c:v>-14719.300000000003</c:v>
                </c:pt>
                <c:pt idx="6369">
                  <c:v>-14417.099999999999</c:v>
                </c:pt>
                <c:pt idx="6370">
                  <c:v>-14112.699999999997</c:v>
                </c:pt>
                <c:pt idx="6371">
                  <c:v>-13806.199999999997</c:v>
                </c:pt>
                <c:pt idx="6372">
                  <c:v>-13497.599999999999</c:v>
                </c:pt>
                <c:pt idx="6373">
                  <c:v>-13183.199999999997</c:v>
                </c:pt>
                <c:pt idx="6374">
                  <c:v>-12857.199999999997</c:v>
                </c:pt>
                <c:pt idx="6375">
                  <c:v>-12528.5</c:v>
                </c:pt>
                <c:pt idx="6376">
                  <c:v>-12203.199999999997</c:v>
                </c:pt>
                <c:pt idx="6377">
                  <c:v>-11876.5</c:v>
                </c:pt>
                <c:pt idx="6378">
                  <c:v>-11544.300000000003</c:v>
                </c:pt>
                <c:pt idx="6379">
                  <c:v>-11201.399999999994</c:v>
                </c:pt>
                <c:pt idx="6380">
                  <c:v>-10852.800000000003</c:v>
                </c:pt>
                <c:pt idx="6381">
                  <c:v>-10509</c:v>
                </c:pt>
                <c:pt idx="6382">
                  <c:v>-10163.300000000003</c:v>
                </c:pt>
                <c:pt idx="6383">
                  <c:v>-9814.1999999999971</c:v>
                </c:pt>
                <c:pt idx="6384">
                  <c:v>-9455.3000000000029</c:v>
                </c:pt>
                <c:pt idx="6385">
                  <c:v>-9089.6999999999971</c:v>
                </c:pt>
                <c:pt idx="6386">
                  <c:v>-8729.6000000000058</c:v>
                </c:pt>
                <c:pt idx="6387">
                  <c:v>-8367.6999999999971</c:v>
                </c:pt>
                <c:pt idx="6388">
                  <c:v>-7996.8999999999942</c:v>
                </c:pt>
                <c:pt idx="6389">
                  <c:v>-7625.1999999999971</c:v>
                </c:pt>
                <c:pt idx="6390">
                  <c:v>-7252.6999999999971</c:v>
                </c:pt>
                <c:pt idx="6391">
                  <c:v>-6879.3000000000029</c:v>
                </c:pt>
                <c:pt idx="6392">
                  <c:v>-6505.6000000000058</c:v>
                </c:pt>
                <c:pt idx="6393">
                  <c:v>-6122.8999999999942</c:v>
                </c:pt>
                <c:pt idx="6394">
                  <c:v>-5730.3999999999942</c:v>
                </c:pt>
                <c:pt idx="6395">
                  <c:v>-5346.5</c:v>
                </c:pt>
                <c:pt idx="6396">
                  <c:v>-4962.8999999999942</c:v>
                </c:pt>
                <c:pt idx="6397">
                  <c:v>-4578.8000000000029</c:v>
                </c:pt>
                <c:pt idx="6398">
                  <c:v>-4188.3999999999942</c:v>
                </c:pt>
                <c:pt idx="6399">
                  <c:v>-3788.1999999999971</c:v>
                </c:pt>
                <c:pt idx="6400">
                  <c:v>-3402.5</c:v>
                </c:pt>
                <c:pt idx="6401">
                  <c:v>-3014.1999999999971</c:v>
                </c:pt>
                <c:pt idx="6402">
                  <c:v>-2610.5</c:v>
                </c:pt>
                <c:pt idx="6403">
                  <c:v>-2210</c:v>
                </c:pt>
                <c:pt idx="6404">
                  <c:v>-1818.6000000000058</c:v>
                </c:pt>
                <c:pt idx="6405">
                  <c:v>-1425.8999999999942</c:v>
                </c:pt>
                <c:pt idx="6406">
                  <c:v>-1019.3999999999942</c:v>
                </c:pt>
                <c:pt idx="6407">
                  <c:v>-613.10000000000582</c:v>
                </c:pt>
                <c:pt idx="6408">
                  <c:v>-222.30000000000291</c:v>
                </c:pt>
                <c:pt idx="6409">
                  <c:v>168.60000000000582</c:v>
                </c:pt>
                <c:pt idx="6410">
                  <c:v>570.39999999999418</c:v>
                </c:pt>
                <c:pt idx="6411">
                  <c:v>969.5</c:v>
                </c:pt>
                <c:pt idx="6412">
                  <c:v>1365.5</c:v>
                </c:pt>
                <c:pt idx="6413">
                  <c:v>1767.5</c:v>
                </c:pt>
                <c:pt idx="6414">
                  <c:v>2164.6999999999971</c:v>
                </c:pt>
                <c:pt idx="6415">
                  <c:v>2551.5</c:v>
                </c:pt>
                <c:pt idx="6416">
                  <c:v>2944.3999999999942</c:v>
                </c:pt>
                <c:pt idx="6417">
                  <c:v>3336</c:v>
                </c:pt>
                <c:pt idx="6418">
                  <c:v>3721.1999999999971</c:v>
                </c:pt>
                <c:pt idx="6419">
                  <c:v>4109.1999999999971</c:v>
                </c:pt>
                <c:pt idx="6420">
                  <c:v>4493.5</c:v>
                </c:pt>
                <c:pt idx="6421">
                  <c:v>4875.1999999999971</c:v>
                </c:pt>
                <c:pt idx="6422">
                  <c:v>5258.6999999999971</c:v>
                </c:pt>
                <c:pt idx="6423">
                  <c:v>5630.6000000000058</c:v>
                </c:pt>
                <c:pt idx="6424">
                  <c:v>6000</c:v>
                </c:pt>
                <c:pt idx="6425">
                  <c:v>6380.1999999999971</c:v>
                </c:pt>
                <c:pt idx="6426">
                  <c:v>6747</c:v>
                </c:pt>
                <c:pt idx="6427">
                  <c:v>7109.6999999999971</c:v>
                </c:pt>
                <c:pt idx="6428">
                  <c:v>7467.8000000000029</c:v>
                </c:pt>
                <c:pt idx="6429">
                  <c:v>7829.8000000000029</c:v>
                </c:pt>
                <c:pt idx="6430">
                  <c:v>8187.8999999999942</c:v>
                </c:pt>
                <c:pt idx="6431">
                  <c:v>8532.6999999999971</c:v>
                </c:pt>
                <c:pt idx="6432">
                  <c:v>8888</c:v>
                </c:pt>
                <c:pt idx="6433">
                  <c:v>9232</c:v>
                </c:pt>
                <c:pt idx="6434">
                  <c:v>9568.6000000000058</c:v>
                </c:pt>
                <c:pt idx="6435">
                  <c:v>9908.8999999999942</c:v>
                </c:pt>
                <c:pt idx="6436">
                  <c:v>10238</c:v>
                </c:pt>
                <c:pt idx="6437">
                  <c:v>10564.300000000003</c:v>
                </c:pt>
                <c:pt idx="6438">
                  <c:v>10889.600000000006</c:v>
                </c:pt>
                <c:pt idx="6439">
                  <c:v>11207.5</c:v>
                </c:pt>
                <c:pt idx="6440">
                  <c:v>11526.199999999997</c:v>
                </c:pt>
                <c:pt idx="6441">
                  <c:v>11836.300000000003</c:v>
                </c:pt>
                <c:pt idx="6442">
                  <c:v>12137.199999999997</c:v>
                </c:pt>
                <c:pt idx="6443">
                  <c:v>12437.800000000003</c:v>
                </c:pt>
                <c:pt idx="6444">
                  <c:v>12737.699999999997</c:v>
                </c:pt>
                <c:pt idx="6445">
                  <c:v>13030.199999999997</c:v>
                </c:pt>
                <c:pt idx="6446">
                  <c:v>13310.899999999994</c:v>
                </c:pt>
                <c:pt idx="6447">
                  <c:v>13589.899999999994</c:v>
                </c:pt>
                <c:pt idx="6448">
                  <c:v>13875</c:v>
                </c:pt>
                <c:pt idx="6449">
                  <c:v>14144.5</c:v>
                </c:pt>
                <c:pt idx="6450">
                  <c:v>14403.600000000006</c:v>
                </c:pt>
                <c:pt idx="6451">
                  <c:v>14663.899999999994</c:v>
                </c:pt>
                <c:pt idx="6452">
                  <c:v>14927</c:v>
                </c:pt>
                <c:pt idx="6453">
                  <c:v>15185.300000000003</c:v>
                </c:pt>
                <c:pt idx="6454">
                  <c:v>15424.800000000003</c:v>
                </c:pt>
                <c:pt idx="6455">
                  <c:v>15663.699999999997</c:v>
                </c:pt>
                <c:pt idx="6456">
                  <c:v>15910.300000000003</c:v>
                </c:pt>
                <c:pt idx="6457">
                  <c:v>16143.199999999997</c:v>
                </c:pt>
                <c:pt idx="6458">
                  <c:v>16371.899999999994</c:v>
                </c:pt>
                <c:pt idx="6459">
                  <c:v>16594.699999999997</c:v>
                </c:pt>
                <c:pt idx="6460">
                  <c:v>16812.699999999997</c:v>
                </c:pt>
                <c:pt idx="6461">
                  <c:v>17034</c:v>
                </c:pt>
                <c:pt idx="6462">
                  <c:v>17248.600000000006</c:v>
                </c:pt>
                <c:pt idx="6463">
                  <c:v>17448</c:v>
                </c:pt>
                <c:pt idx="6464">
                  <c:v>17644.100000000006</c:v>
                </c:pt>
                <c:pt idx="6465">
                  <c:v>17845.199999999997</c:v>
                </c:pt>
                <c:pt idx="6466">
                  <c:v>18038.600000000006</c:v>
                </c:pt>
                <c:pt idx="6467">
                  <c:v>18217.100000000006</c:v>
                </c:pt>
                <c:pt idx="6468">
                  <c:v>18397.699999999997</c:v>
                </c:pt>
                <c:pt idx="6469">
                  <c:v>18583.100000000006</c:v>
                </c:pt>
                <c:pt idx="6470">
                  <c:v>18756.399999999994</c:v>
                </c:pt>
                <c:pt idx="6471">
                  <c:v>18915.199999999997</c:v>
                </c:pt>
                <c:pt idx="6472">
                  <c:v>19073.199999999997</c:v>
                </c:pt>
                <c:pt idx="6473">
                  <c:v>19229.199999999997</c:v>
                </c:pt>
                <c:pt idx="6474">
                  <c:v>19378.300000000003</c:v>
                </c:pt>
                <c:pt idx="6475">
                  <c:v>19523.5</c:v>
                </c:pt>
                <c:pt idx="6476">
                  <c:v>19662</c:v>
                </c:pt>
                <c:pt idx="6477">
                  <c:v>19802</c:v>
                </c:pt>
                <c:pt idx="6478">
                  <c:v>19928.199999999997</c:v>
                </c:pt>
                <c:pt idx="6479">
                  <c:v>20052.300000000003</c:v>
                </c:pt>
                <c:pt idx="6480">
                  <c:v>20174.800000000003</c:v>
                </c:pt>
                <c:pt idx="6481">
                  <c:v>20286.199999999997</c:v>
                </c:pt>
                <c:pt idx="6482">
                  <c:v>20395.600000000006</c:v>
                </c:pt>
                <c:pt idx="6483">
                  <c:v>20498.699999999997</c:v>
                </c:pt>
                <c:pt idx="6484">
                  <c:v>20602</c:v>
                </c:pt>
                <c:pt idx="6485">
                  <c:v>20696.300000000003</c:v>
                </c:pt>
                <c:pt idx="6486">
                  <c:v>20782.100000000006</c:v>
                </c:pt>
                <c:pt idx="6487">
                  <c:v>20870.100000000006</c:v>
                </c:pt>
                <c:pt idx="6488">
                  <c:v>20946.5</c:v>
                </c:pt>
                <c:pt idx="6489">
                  <c:v>21018</c:v>
                </c:pt>
                <c:pt idx="6490">
                  <c:v>21083.300000000003</c:v>
                </c:pt>
                <c:pt idx="6491">
                  <c:v>21143.5</c:v>
                </c:pt>
                <c:pt idx="6492">
                  <c:v>21196</c:v>
                </c:pt>
                <c:pt idx="6493">
                  <c:v>21237.399999999994</c:v>
                </c:pt>
                <c:pt idx="6494">
                  <c:v>21281.399999999994</c:v>
                </c:pt>
                <c:pt idx="6495">
                  <c:v>21326.399999999994</c:v>
                </c:pt>
                <c:pt idx="6496">
                  <c:v>21357.199999999997</c:v>
                </c:pt>
                <c:pt idx="6497">
                  <c:v>21374.800000000003</c:v>
                </c:pt>
                <c:pt idx="6498">
                  <c:v>21394.800000000003</c:v>
                </c:pt>
                <c:pt idx="6499">
                  <c:v>21409.199999999997</c:v>
                </c:pt>
                <c:pt idx="6500">
                  <c:v>21410.800000000003</c:v>
                </c:pt>
                <c:pt idx="6501">
                  <c:v>21406.100000000006</c:v>
                </c:pt>
                <c:pt idx="6502">
                  <c:v>21402.699999999997</c:v>
                </c:pt>
                <c:pt idx="6503">
                  <c:v>21394.100000000006</c:v>
                </c:pt>
                <c:pt idx="6504">
                  <c:v>21372.800000000003</c:v>
                </c:pt>
                <c:pt idx="6505">
                  <c:v>21343.899999999994</c:v>
                </c:pt>
                <c:pt idx="6506">
                  <c:v>21310</c:v>
                </c:pt>
                <c:pt idx="6507">
                  <c:v>21269.5</c:v>
                </c:pt>
                <c:pt idx="6508">
                  <c:v>21233.300000000003</c:v>
                </c:pt>
                <c:pt idx="6509">
                  <c:v>21181.5</c:v>
                </c:pt>
                <c:pt idx="6510">
                  <c:v>21118.300000000003</c:v>
                </c:pt>
                <c:pt idx="6511">
                  <c:v>21062.600000000006</c:v>
                </c:pt>
                <c:pt idx="6512">
                  <c:v>21000.899999999994</c:v>
                </c:pt>
                <c:pt idx="6513">
                  <c:v>20925.199999999997</c:v>
                </c:pt>
                <c:pt idx="6514">
                  <c:v>20835.800000000003</c:v>
                </c:pt>
                <c:pt idx="6515">
                  <c:v>20747.100000000006</c:v>
                </c:pt>
                <c:pt idx="6516">
                  <c:v>20661.5</c:v>
                </c:pt>
                <c:pt idx="6517">
                  <c:v>20560.600000000006</c:v>
                </c:pt>
                <c:pt idx="6518">
                  <c:v>20451.300000000003</c:v>
                </c:pt>
                <c:pt idx="6519">
                  <c:v>20341</c:v>
                </c:pt>
                <c:pt idx="6520">
                  <c:v>20225.899999999994</c:v>
                </c:pt>
                <c:pt idx="6521">
                  <c:v>20102.699999999997</c:v>
                </c:pt>
                <c:pt idx="6522">
                  <c:v>19969.100000000006</c:v>
                </c:pt>
                <c:pt idx="6523">
                  <c:v>19834.300000000003</c:v>
                </c:pt>
                <c:pt idx="6524">
                  <c:v>19697.800000000003</c:v>
                </c:pt>
                <c:pt idx="6525">
                  <c:v>19551.100000000006</c:v>
                </c:pt>
                <c:pt idx="6526">
                  <c:v>19400.300000000003</c:v>
                </c:pt>
                <c:pt idx="6527">
                  <c:v>19243.199999999997</c:v>
                </c:pt>
                <c:pt idx="6528">
                  <c:v>19076.800000000003</c:v>
                </c:pt>
                <c:pt idx="6529">
                  <c:v>18912.399999999994</c:v>
                </c:pt>
                <c:pt idx="6530">
                  <c:v>18737.300000000003</c:v>
                </c:pt>
                <c:pt idx="6531">
                  <c:v>18559.300000000003</c:v>
                </c:pt>
                <c:pt idx="6532">
                  <c:v>18384.100000000006</c:v>
                </c:pt>
                <c:pt idx="6533">
                  <c:v>18190.100000000006</c:v>
                </c:pt>
                <c:pt idx="6534">
                  <c:v>18004.899999999994</c:v>
                </c:pt>
                <c:pt idx="6535">
                  <c:v>17816.600000000006</c:v>
                </c:pt>
                <c:pt idx="6536">
                  <c:v>17616.899999999994</c:v>
                </c:pt>
                <c:pt idx="6537">
                  <c:v>17415.5</c:v>
                </c:pt>
                <c:pt idx="6538">
                  <c:v>17209</c:v>
                </c:pt>
                <c:pt idx="6539">
                  <c:v>17008.300000000003</c:v>
                </c:pt>
                <c:pt idx="6540">
                  <c:v>16793.100000000006</c:v>
                </c:pt>
                <c:pt idx="6541">
                  <c:v>16570.600000000006</c:v>
                </c:pt>
                <c:pt idx="6542">
                  <c:v>16355.100000000006</c:v>
                </c:pt>
                <c:pt idx="6543">
                  <c:v>16130.399999999994</c:v>
                </c:pt>
                <c:pt idx="6544">
                  <c:v>15903.399999999994</c:v>
                </c:pt>
                <c:pt idx="6545">
                  <c:v>15672.699999999997</c:v>
                </c:pt>
                <c:pt idx="6546">
                  <c:v>15439.5</c:v>
                </c:pt>
                <c:pt idx="6547">
                  <c:v>15204.699999999997</c:v>
                </c:pt>
                <c:pt idx="6548">
                  <c:v>14967.399999999994</c:v>
                </c:pt>
                <c:pt idx="6549">
                  <c:v>14717</c:v>
                </c:pt>
                <c:pt idx="6550">
                  <c:v>14475.100000000006</c:v>
                </c:pt>
                <c:pt idx="6551">
                  <c:v>14235.399999999994</c:v>
                </c:pt>
                <c:pt idx="6552">
                  <c:v>13984.199999999997</c:v>
                </c:pt>
                <c:pt idx="6553">
                  <c:v>13734</c:v>
                </c:pt>
                <c:pt idx="6554">
                  <c:v>13484.899999999994</c:v>
                </c:pt>
                <c:pt idx="6555">
                  <c:v>13221.800000000003</c:v>
                </c:pt>
                <c:pt idx="6556">
                  <c:v>12955</c:v>
                </c:pt>
                <c:pt idx="6557">
                  <c:v>12701</c:v>
                </c:pt>
                <c:pt idx="6558">
                  <c:v>12448</c:v>
                </c:pt>
                <c:pt idx="6559">
                  <c:v>12181.399999999994</c:v>
                </c:pt>
                <c:pt idx="6560">
                  <c:v>11912.800000000003</c:v>
                </c:pt>
                <c:pt idx="6561">
                  <c:v>11653.800000000003</c:v>
                </c:pt>
                <c:pt idx="6562">
                  <c:v>11398.300000000003</c:v>
                </c:pt>
                <c:pt idx="6563">
                  <c:v>11127.399999999994</c:v>
                </c:pt>
                <c:pt idx="6564">
                  <c:v>10852.199999999997</c:v>
                </c:pt>
                <c:pt idx="6565">
                  <c:v>10589.100000000006</c:v>
                </c:pt>
                <c:pt idx="6566">
                  <c:v>10321.199999999997</c:v>
                </c:pt>
                <c:pt idx="6567">
                  <c:v>10043.899999999994</c:v>
                </c:pt>
                <c:pt idx="6568">
                  <c:v>9768.1000000000058</c:v>
                </c:pt>
                <c:pt idx="6569">
                  <c:v>9491.8999999999942</c:v>
                </c:pt>
                <c:pt idx="6570">
                  <c:v>9223.8000000000029</c:v>
                </c:pt>
                <c:pt idx="6571">
                  <c:v>8951.5</c:v>
                </c:pt>
                <c:pt idx="6572">
                  <c:v>8667.5</c:v>
                </c:pt>
                <c:pt idx="6573">
                  <c:v>8385.8000000000029</c:v>
                </c:pt>
                <c:pt idx="6574">
                  <c:v>8104.8000000000029</c:v>
                </c:pt>
                <c:pt idx="6575">
                  <c:v>7824.6000000000058</c:v>
                </c:pt>
                <c:pt idx="6576">
                  <c:v>7545.1999999999971</c:v>
                </c:pt>
                <c:pt idx="6577">
                  <c:v>7261.5</c:v>
                </c:pt>
                <c:pt idx="6578">
                  <c:v>6974.1999999999971</c:v>
                </c:pt>
                <c:pt idx="6579">
                  <c:v>6692.3000000000029</c:v>
                </c:pt>
                <c:pt idx="6580">
                  <c:v>6414.8000000000029</c:v>
                </c:pt>
                <c:pt idx="6581">
                  <c:v>6124.6000000000058</c:v>
                </c:pt>
                <c:pt idx="6582">
                  <c:v>5832.6999999999971</c:v>
                </c:pt>
                <c:pt idx="6583">
                  <c:v>5544.1999999999971</c:v>
                </c:pt>
                <c:pt idx="6584">
                  <c:v>5261</c:v>
                </c:pt>
                <c:pt idx="6585">
                  <c:v>4980.6999999999971</c:v>
                </c:pt>
                <c:pt idx="6586">
                  <c:v>4692.5</c:v>
                </c:pt>
                <c:pt idx="6587">
                  <c:v>4402.8999999999942</c:v>
                </c:pt>
                <c:pt idx="6588">
                  <c:v>4111.8999999999942</c:v>
                </c:pt>
                <c:pt idx="6589">
                  <c:v>3830</c:v>
                </c:pt>
                <c:pt idx="6590">
                  <c:v>3549.3999999999942</c:v>
                </c:pt>
                <c:pt idx="6591">
                  <c:v>3260.8999999999942</c:v>
                </c:pt>
                <c:pt idx="6592">
                  <c:v>2968.6999999999971</c:v>
                </c:pt>
                <c:pt idx="6593">
                  <c:v>2677.8999999999942</c:v>
                </c:pt>
                <c:pt idx="6594">
                  <c:v>2388.5</c:v>
                </c:pt>
                <c:pt idx="6595">
                  <c:v>2100.6000000000058</c:v>
                </c:pt>
                <c:pt idx="6596">
                  <c:v>1814.1999999999971</c:v>
                </c:pt>
                <c:pt idx="6597">
                  <c:v>1527.6000000000058</c:v>
                </c:pt>
                <c:pt idx="6598">
                  <c:v>1235.6000000000058</c:v>
                </c:pt>
                <c:pt idx="6599">
                  <c:v>946</c:v>
                </c:pt>
                <c:pt idx="6600">
                  <c:v>657.60000000000582</c:v>
                </c:pt>
                <c:pt idx="6601">
                  <c:v>371.30000000000291</c:v>
                </c:pt>
                <c:pt idx="6602">
                  <c:v>84.80000000000291</c:v>
                </c:pt>
                <c:pt idx="6603">
                  <c:v>-214.30000000000291</c:v>
                </c:pt>
                <c:pt idx="6604">
                  <c:v>-500.5</c:v>
                </c:pt>
                <c:pt idx="6605">
                  <c:v>-779.80000000000291</c:v>
                </c:pt>
                <c:pt idx="6606">
                  <c:v>-1069</c:v>
                </c:pt>
                <c:pt idx="6607">
                  <c:v>-1355.3000000000029</c:v>
                </c:pt>
                <c:pt idx="6608">
                  <c:v>-1642.6999999999971</c:v>
                </c:pt>
                <c:pt idx="6609">
                  <c:v>-1925.3000000000029</c:v>
                </c:pt>
                <c:pt idx="6610">
                  <c:v>-2211.8000000000029</c:v>
                </c:pt>
                <c:pt idx="6611">
                  <c:v>-2489.3999999999942</c:v>
                </c:pt>
                <c:pt idx="6612">
                  <c:v>-2765.8000000000029</c:v>
                </c:pt>
                <c:pt idx="6613">
                  <c:v>-3044.6999999999971</c:v>
                </c:pt>
                <c:pt idx="6614">
                  <c:v>-3319.8000000000029</c:v>
                </c:pt>
                <c:pt idx="6615">
                  <c:v>-3594.1000000000058</c:v>
                </c:pt>
                <c:pt idx="6616">
                  <c:v>-3863.3000000000029</c:v>
                </c:pt>
                <c:pt idx="6617">
                  <c:v>-4135.8999999999942</c:v>
                </c:pt>
                <c:pt idx="6618">
                  <c:v>-4408.1000000000058</c:v>
                </c:pt>
                <c:pt idx="6619">
                  <c:v>-4675.1999999999971</c:v>
                </c:pt>
                <c:pt idx="6620">
                  <c:v>-4944</c:v>
                </c:pt>
                <c:pt idx="6621">
                  <c:v>-5204.3000000000029</c:v>
                </c:pt>
                <c:pt idx="6622">
                  <c:v>-5466.6000000000058</c:v>
                </c:pt>
                <c:pt idx="6623">
                  <c:v>-5731.8999999999942</c:v>
                </c:pt>
                <c:pt idx="6624">
                  <c:v>-5989.3000000000029</c:v>
                </c:pt>
                <c:pt idx="6625">
                  <c:v>-6241.8999999999942</c:v>
                </c:pt>
                <c:pt idx="6626">
                  <c:v>-6496.1999999999971</c:v>
                </c:pt>
                <c:pt idx="6627">
                  <c:v>-6744.5</c:v>
                </c:pt>
                <c:pt idx="6628">
                  <c:v>-6995.3000000000029</c:v>
                </c:pt>
                <c:pt idx="6629">
                  <c:v>-7243</c:v>
                </c:pt>
                <c:pt idx="6630">
                  <c:v>-7486.3000000000029</c:v>
                </c:pt>
                <c:pt idx="6631">
                  <c:v>-7729.6000000000058</c:v>
                </c:pt>
                <c:pt idx="6632">
                  <c:v>-7968.1000000000058</c:v>
                </c:pt>
                <c:pt idx="6633">
                  <c:v>-8204.5</c:v>
                </c:pt>
                <c:pt idx="6634">
                  <c:v>-8437.6999999999971</c:v>
                </c:pt>
                <c:pt idx="6635">
                  <c:v>-8664.6999999999971</c:v>
                </c:pt>
                <c:pt idx="6636">
                  <c:v>-8891.1000000000058</c:v>
                </c:pt>
                <c:pt idx="6637">
                  <c:v>-9115.6000000000058</c:v>
                </c:pt>
                <c:pt idx="6638">
                  <c:v>-9334.5</c:v>
                </c:pt>
                <c:pt idx="6639">
                  <c:v>-9550</c:v>
                </c:pt>
                <c:pt idx="6640">
                  <c:v>-9758.8999999999942</c:v>
                </c:pt>
                <c:pt idx="6641">
                  <c:v>-9969.3000000000029</c:v>
                </c:pt>
                <c:pt idx="6642">
                  <c:v>-10174.399999999994</c:v>
                </c:pt>
                <c:pt idx="6643">
                  <c:v>-10381.699999999997</c:v>
                </c:pt>
                <c:pt idx="6644">
                  <c:v>-10582.199999999997</c:v>
                </c:pt>
                <c:pt idx="6645">
                  <c:v>-10777.5</c:v>
                </c:pt>
                <c:pt idx="6646">
                  <c:v>-10971.699999999997</c:v>
                </c:pt>
                <c:pt idx="6647">
                  <c:v>-11165.5</c:v>
                </c:pt>
                <c:pt idx="6648">
                  <c:v>-11353.699999999997</c:v>
                </c:pt>
                <c:pt idx="6649">
                  <c:v>-11538.300000000003</c:v>
                </c:pt>
                <c:pt idx="6650">
                  <c:v>-11719</c:v>
                </c:pt>
                <c:pt idx="6651">
                  <c:v>-11896.300000000003</c:v>
                </c:pt>
                <c:pt idx="6652">
                  <c:v>-12069.599999999999</c:v>
                </c:pt>
                <c:pt idx="6653">
                  <c:v>-12243.5</c:v>
                </c:pt>
                <c:pt idx="6654">
                  <c:v>-12415.599999999999</c:v>
                </c:pt>
                <c:pt idx="6655">
                  <c:v>-12581.5</c:v>
                </c:pt>
                <c:pt idx="6656">
                  <c:v>-12741.300000000003</c:v>
                </c:pt>
                <c:pt idx="6657">
                  <c:v>-12902.400000000001</c:v>
                </c:pt>
                <c:pt idx="6658">
                  <c:v>-13058.400000000001</c:v>
                </c:pt>
                <c:pt idx="6659">
                  <c:v>-13210.900000000001</c:v>
                </c:pt>
                <c:pt idx="6660">
                  <c:v>-13360</c:v>
                </c:pt>
                <c:pt idx="6661">
                  <c:v>-13506.099999999999</c:v>
                </c:pt>
                <c:pt idx="6662">
                  <c:v>-13652.5</c:v>
                </c:pt>
                <c:pt idx="6663">
                  <c:v>-13788.800000000003</c:v>
                </c:pt>
                <c:pt idx="6664">
                  <c:v>-13921.900000000001</c:v>
                </c:pt>
                <c:pt idx="6665">
                  <c:v>-14056.5</c:v>
                </c:pt>
                <c:pt idx="6666">
                  <c:v>-14186.599999999999</c:v>
                </c:pt>
                <c:pt idx="6667">
                  <c:v>-14311.900000000001</c:v>
                </c:pt>
                <c:pt idx="6668">
                  <c:v>-14435.699999999997</c:v>
                </c:pt>
                <c:pt idx="6669">
                  <c:v>-14557.400000000001</c:v>
                </c:pt>
                <c:pt idx="6670">
                  <c:v>-14675.900000000001</c:v>
                </c:pt>
                <c:pt idx="6671">
                  <c:v>-14788</c:v>
                </c:pt>
                <c:pt idx="6672">
                  <c:v>-14902.400000000001</c:v>
                </c:pt>
                <c:pt idx="6673">
                  <c:v>-15014.300000000003</c:v>
                </c:pt>
                <c:pt idx="6674">
                  <c:v>-15120.099999999999</c:v>
                </c:pt>
                <c:pt idx="6675">
                  <c:v>-15223.199999999997</c:v>
                </c:pt>
                <c:pt idx="6676">
                  <c:v>-15323.800000000003</c:v>
                </c:pt>
                <c:pt idx="6677">
                  <c:v>-15421.800000000003</c:v>
                </c:pt>
                <c:pt idx="6678">
                  <c:v>-15517.900000000001</c:v>
                </c:pt>
                <c:pt idx="6679">
                  <c:v>-15609.300000000003</c:v>
                </c:pt>
                <c:pt idx="6680">
                  <c:v>-15700.599999999999</c:v>
                </c:pt>
                <c:pt idx="6681">
                  <c:v>-15792.400000000001</c:v>
                </c:pt>
                <c:pt idx="6682">
                  <c:v>-15875.699999999997</c:v>
                </c:pt>
                <c:pt idx="6683">
                  <c:v>-15955.900000000001</c:v>
                </c:pt>
                <c:pt idx="6684">
                  <c:v>-16034</c:v>
                </c:pt>
                <c:pt idx="6685">
                  <c:v>-16108.900000000001</c:v>
                </c:pt>
                <c:pt idx="6686">
                  <c:v>-16181.800000000003</c:v>
                </c:pt>
                <c:pt idx="6687">
                  <c:v>-16252.800000000003</c:v>
                </c:pt>
                <c:pt idx="6688">
                  <c:v>-16320.400000000001</c:v>
                </c:pt>
                <c:pt idx="6689">
                  <c:v>-16382.5</c:v>
                </c:pt>
                <c:pt idx="6690">
                  <c:v>-16440.699999999997</c:v>
                </c:pt>
                <c:pt idx="6691">
                  <c:v>-16497.800000000003</c:v>
                </c:pt>
                <c:pt idx="6692">
                  <c:v>-16550.699999999997</c:v>
                </c:pt>
                <c:pt idx="6693">
                  <c:v>-16601.400000000001</c:v>
                </c:pt>
                <c:pt idx="6694">
                  <c:v>-16651.300000000003</c:v>
                </c:pt>
                <c:pt idx="6695">
                  <c:v>-16695.300000000003</c:v>
                </c:pt>
                <c:pt idx="6696">
                  <c:v>-16736.300000000003</c:v>
                </c:pt>
                <c:pt idx="6697">
                  <c:v>-16776.5</c:v>
                </c:pt>
                <c:pt idx="6698">
                  <c:v>-16813</c:v>
                </c:pt>
                <c:pt idx="6699">
                  <c:v>-16843.800000000003</c:v>
                </c:pt>
                <c:pt idx="6700">
                  <c:v>-16870.900000000001</c:v>
                </c:pt>
                <c:pt idx="6701">
                  <c:v>-16899.199999999997</c:v>
                </c:pt>
                <c:pt idx="6702">
                  <c:v>-16923.800000000003</c:v>
                </c:pt>
                <c:pt idx="6703">
                  <c:v>-16943.699999999997</c:v>
                </c:pt>
                <c:pt idx="6704">
                  <c:v>-16961.099999999999</c:v>
                </c:pt>
                <c:pt idx="6705">
                  <c:v>-16974.699999999997</c:v>
                </c:pt>
                <c:pt idx="6706">
                  <c:v>-16986.800000000003</c:v>
                </c:pt>
                <c:pt idx="6707">
                  <c:v>-16995.800000000003</c:v>
                </c:pt>
                <c:pt idx="6708">
                  <c:v>-16996.699999999997</c:v>
                </c:pt>
                <c:pt idx="6709">
                  <c:v>-16996.900000000001</c:v>
                </c:pt>
                <c:pt idx="6710">
                  <c:v>-16992.199999999997</c:v>
                </c:pt>
                <c:pt idx="6711">
                  <c:v>-16987.699999999997</c:v>
                </c:pt>
                <c:pt idx="6712">
                  <c:v>-16981.599999999999</c:v>
                </c:pt>
                <c:pt idx="6713">
                  <c:v>-16968.599999999999</c:v>
                </c:pt>
                <c:pt idx="6714">
                  <c:v>-16951</c:v>
                </c:pt>
                <c:pt idx="6715">
                  <c:v>-16931.900000000001</c:v>
                </c:pt>
                <c:pt idx="6716">
                  <c:v>-16907.099999999999</c:v>
                </c:pt>
                <c:pt idx="6717">
                  <c:v>-16882.900000000001</c:v>
                </c:pt>
                <c:pt idx="6718">
                  <c:v>-16850.300000000003</c:v>
                </c:pt>
                <c:pt idx="6719">
                  <c:v>-16814.800000000003</c:v>
                </c:pt>
                <c:pt idx="6720">
                  <c:v>-16777</c:v>
                </c:pt>
                <c:pt idx="6721">
                  <c:v>-16737.300000000003</c:v>
                </c:pt>
                <c:pt idx="6722">
                  <c:v>-16695.599999999999</c:v>
                </c:pt>
                <c:pt idx="6723">
                  <c:v>-16644.099999999999</c:v>
                </c:pt>
                <c:pt idx="6724">
                  <c:v>-16590.599999999999</c:v>
                </c:pt>
                <c:pt idx="6725">
                  <c:v>-16541.300000000003</c:v>
                </c:pt>
                <c:pt idx="6726">
                  <c:v>-16479.300000000003</c:v>
                </c:pt>
                <c:pt idx="6727">
                  <c:v>-16422.900000000001</c:v>
                </c:pt>
                <c:pt idx="6728">
                  <c:v>-16355.699999999997</c:v>
                </c:pt>
                <c:pt idx="6729">
                  <c:v>-16290.800000000003</c:v>
                </c:pt>
                <c:pt idx="6730">
                  <c:v>-16215.099999999999</c:v>
                </c:pt>
                <c:pt idx="6731">
                  <c:v>-16144.900000000001</c:v>
                </c:pt>
                <c:pt idx="6732">
                  <c:v>-16075.099999999999</c:v>
                </c:pt>
                <c:pt idx="6733">
                  <c:v>-15983.5</c:v>
                </c:pt>
                <c:pt idx="6734">
                  <c:v>-15898.400000000001</c:v>
                </c:pt>
                <c:pt idx="6735">
                  <c:v>-15816.199999999997</c:v>
                </c:pt>
                <c:pt idx="6736">
                  <c:v>-15728.099999999999</c:v>
                </c:pt>
                <c:pt idx="6737">
                  <c:v>-15637.599999999999</c:v>
                </c:pt>
                <c:pt idx="6738">
                  <c:v>-15530.400000000001</c:v>
                </c:pt>
                <c:pt idx="6739">
                  <c:v>-15428.400000000001</c:v>
                </c:pt>
                <c:pt idx="6740">
                  <c:v>-15324.199999999997</c:v>
                </c:pt>
                <c:pt idx="6741">
                  <c:v>-15223.900000000001</c:v>
                </c:pt>
                <c:pt idx="6742">
                  <c:v>-15117.300000000003</c:v>
                </c:pt>
                <c:pt idx="6743">
                  <c:v>-15007.900000000001</c:v>
                </c:pt>
                <c:pt idx="6744">
                  <c:v>-14893.099999999999</c:v>
                </c:pt>
                <c:pt idx="6745">
                  <c:v>-14757.199999999997</c:v>
                </c:pt>
                <c:pt idx="6746">
                  <c:v>-14644.699999999997</c:v>
                </c:pt>
                <c:pt idx="6747">
                  <c:v>-14524.5</c:v>
                </c:pt>
                <c:pt idx="6748">
                  <c:v>-14400.400000000001</c:v>
                </c:pt>
                <c:pt idx="6749">
                  <c:v>-14270.5</c:v>
                </c:pt>
                <c:pt idx="6750">
                  <c:v>-14126.5</c:v>
                </c:pt>
                <c:pt idx="6751">
                  <c:v>-13989.300000000003</c:v>
                </c:pt>
                <c:pt idx="6752">
                  <c:v>-13853.800000000003</c:v>
                </c:pt>
                <c:pt idx="6753">
                  <c:v>-13717.599999999999</c:v>
                </c:pt>
                <c:pt idx="6754">
                  <c:v>-13577.400000000001</c:v>
                </c:pt>
                <c:pt idx="6755">
                  <c:v>-13418.599999999999</c:v>
                </c:pt>
                <c:pt idx="6756">
                  <c:v>-13272.199999999997</c:v>
                </c:pt>
                <c:pt idx="6757">
                  <c:v>-13125.5</c:v>
                </c:pt>
                <c:pt idx="6758">
                  <c:v>-12967.699999999997</c:v>
                </c:pt>
                <c:pt idx="6759">
                  <c:v>-12805.900000000001</c:v>
                </c:pt>
                <c:pt idx="6760">
                  <c:v>-12646.199999999997</c:v>
                </c:pt>
                <c:pt idx="6761">
                  <c:v>-12485.800000000003</c:v>
                </c:pt>
                <c:pt idx="6762">
                  <c:v>-12324.800000000003</c:v>
                </c:pt>
                <c:pt idx="6763">
                  <c:v>-12162.599999999999</c:v>
                </c:pt>
                <c:pt idx="6764">
                  <c:v>-11984.599999999999</c:v>
                </c:pt>
                <c:pt idx="6765">
                  <c:v>-11808.199999999997</c:v>
                </c:pt>
                <c:pt idx="6766">
                  <c:v>-11634.600000000006</c:v>
                </c:pt>
                <c:pt idx="6767">
                  <c:v>-11456.699999999997</c:v>
                </c:pt>
                <c:pt idx="6768">
                  <c:v>-11282.800000000003</c:v>
                </c:pt>
                <c:pt idx="6769">
                  <c:v>-11094.300000000003</c:v>
                </c:pt>
                <c:pt idx="6770">
                  <c:v>-10908.199999999997</c:v>
                </c:pt>
                <c:pt idx="6771">
                  <c:v>-10726.5</c:v>
                </c:pt>
                <c:pt idx="6772">
                  <c:v>-10536.300000000003</c:v>
                </c:pt>
                <c:pt idx="6773">
                  <c:v>-10333</c:v>
                </c:pt>
                <c:pt idx="6774">
                  <c:v>-10139.600000000006</c:v>
                </c:pt>
                <c:pt idx="6775">
                  <c:v>-9949.1999999999971</c:v>
                </c:pt>
                <c:pt idx="6776">
                  <c:v>-9750.3000000000029</c:v>
                </c:pt>
                <c:pt idx="6777">
                  <c:v>-9536.3999999999942</c:v>
                </c:pt>
                <c:pt idx="6778">
                  <c:v>-9332.6999999999971</c:v>
                </c:pt>
                <c:pt idx="6779">
                  <c:v>-9139.5</c:v>
                </c:pt>
                <c:pt idx="6780">
                  <c:v>-8931.6999999999971</c:v>
                </c:pt>
                <c:pt idx="6781">
                  <c:v>-8714.6000000000058</c:v>
                </c:pt>
                <c:pt idx="6782">
                  <c:v>-8503.1999999999971</c:v>
                </c:pt>
                <c:pt idx="6783">
                  <c:v>-8287.6000000000058</c:v>
                </c:pt>
                <c:pt idx="6784">
                  <c:v>-8057.6999999999971</c:v>
                </c:pt>
                <c:pt idx="6785">
                  <c:v>-7849</c:v>
                </c:pt>
                <c:pt idx="6786">
                  <c:v>-7630.1000000000058</c:v>
                </c:pt>
                <c:pt idx="6787">
                  <c:v>-7399.1000000000058</c:v>
                </c:pt>
                <c:pt idx="6788">
                  <c:v>-7179.1000000000058</c:v>
                </c:pt>
                <c:pt idx="6789">
                  <c:v>-6948.5</c:v>
                </c:pt>
                <c:pt idx="6790">
                  <c:v>-6718.1999999999971</c:v>
                </c:pt>
                <c:pt idx="6791">
                  <c:v>-6486.1000000000058</c:v>
                </c:pt>
                <c:pt idx="6792">
                  <c:v>-6247.6999999999971</c:v>
                </c:pt>
                <c:pt idx="6793">
                  <c:v>-6011.3999999999942</c:v>
                </c:pt>
                <c:pt idx="6794">
                  <c:v>-5779.1999999999971</c:v>
                </c:pt>
                <c:pt idx="6795">
                  <c:v>-5532</c:v>
                </c:pt>
                <c:pt idx="6796">
                  <c:v>-5285.5</c:v>
                </c:pt>
                <c:pt idx="6797">
                  <c:v>-5042.8000000000029</c:v>
                </c:pt>
                <c:pt idx="6798">
                  <c:v>-4797.1999999999971</c:v>
                </c:pt>
                <c:pt idx="6799">
                  <c:v>-4549.3999999999942</c:v>
                </c:pt>
                <c:pt idx="6800">
                  <c:v>-4295.3999999999942</c:v>
                </c:pt>
                <c:pt idx="6801">
                  <c:v>-4044.5</c:v>
                </c:pt>
                <c:pt idx="6802">
                  <c:v>-3792.8000000000029</c:v>
                </c:pt>
                <c:pt idx="6803">
                  <c:v>-3534.1999999999971</c:v>
                </c:pt>
                <c:pt idx="6804">
                  <c:v>-3280.3999999999942</c:v>
                </c:pt>
                <c:pt idx="6805">
                  <c:v>-3021.6999999999971</c:v>
                </c:pt>
                <c:pt idx="6806">
                  <c:v>-2761.8999999999942</c:v>
                </c:pt>
                <c:pt idx="6807">
                  <c:v>-2504.3000000000029</c:v>
                </c:pt>
                <c:pt idx="6808">
                  <c:v>-2240.3000000000029</c:v>
                </c:pt>
                <c:pt idx="6809">
                  <c:v>-1976.3000000000029</c:v>
                </c:pt>
                <c:pt idx="6810">
                  <c:v>-1710.8000000000029</c:v>
                </c:pt>
                <c:pt idx="6811">
                  <c:v>-1440.1000000000058</c:v>
                </c:pt>
                <c:pt idx="6812">
                  <c:v>-1177.3000000000029</c:v>
                </c:pt>
                <c:pt idx="6813">
                  <c:v>-912.19999999999709</c:v>
                </c:pt>
                <c:pt idx="6814">
                  <c:v>-639.89999999999418</c:v>
                </c:pt>
                <c:pt idx="6815">
                  <c:v>-368.30000000000291</c:v>
                </c:pt>
                <c:pt idx="6816">
                  <c:v>-97.30000000000291</c:v>
                </c:pt>
                <c:pt idx="6817">
                  <c:v>169.60000000000582</c:v>
                </c:pt>
                <c:pt idx="6818">
                  <c:v>452.19999999999709</c:v>
                </c:pt>
                <c:pt idx="6819">
                  <c:v>733.5</c:v>
                </c:pt>
                <c:pt idx="6820">
                  <c:v>998.60000000000582</c:v>
                </c:pt>
                <c:pt idx="6821">
                  <c:v>1273</c:v>
                </c:pt>
                <c:pt idx="6822">
                  <c:v>1554.3999999999942</c:v>
                </c:pt>
                <c:pt idx="6823">
                  <c:v>1846.5</c:v>
                </c:pt>
                <c:pt idx="6824">
                  <c:v>2117.6999999999971</c:v>
                </c:pt>
                <c:pt idx="6825">
                  <c:v>2388.3999999999942</c:v>
                </c:pt>
                <c:pt idx="6826">
                  <c:v>2675.6000000000058</c:v>
                </c:pt>
                <c:pt idx="6827">
                  <c:v>2956.1000000000058</c:v>
                </c:pt>
                <c:pt idx="6828">
                  <c:v>3234.1000000000058</c:v>
                </c:pt>
                <c:pt idx="6829">
                  <c:v>3512.3000000000029</c:v>
                </c:pt>
                <c:pt idx="6830">
                  <c:v>3788.8999999999942</c:v>
                </c:pt>
                <c:pt idx="6831">
                  <c:v>4072.8999999999942</c:v>
                </c:pt>
                <c:pt idx="6832">
                  <c:v>4357.1999999999971</c:v>
                </c:pt>
                <c:pt idx="6833">
                  <c:v>4633.8999999999942</c:v>
                </c:pt>
                <c:pt idx="6834">
                  <c:v>4908.8000000000029</c:v>
                </c:pt>
                <c:pt idx="6835">
                  <c:v>5187.3999999999942</c:v>
                </c:pt>
                <c:pt idx="6836">
                  <c:v>5470.3999999999942</c:v>
                </c:pt>
                <c:pt idx="6837">
                  <c:v>5743.3000000000029</c:v>
                </c:pt>
                <c:pt idx="6838">
                  <c:v>6016.6000000000058</c:v>
                </c:pt>
                <c:pt idx="6839">
                  <c:v>6300.1999999999971</c:v>
                </c:pt>
                <c:pt idx="6840">
                  <c:v>6581.6000000000058</c:v>
                </c:pt>
                <c:pt idx="6841">
                  <c:v>6853.8999999999942</c:v>
                </c:pt>
                <c:pt idx="6842">
                  <c:v>7124.8000000000029</c:v>
                </c:pt>
                <c:pt idx="6843">
                  <c:v>7401.8999999999942</c:v>
                </c:pt>
                <c:pt idx="6844">
                  <c:v>7677.1000000000058</c:v>
                </c:pt>
                <c:pt idx="6845">
                  <c:v>7951.8000000000029</c:v>
                </c:pt>
                <c:pt idx="6846">
                  <c:v>8224.6000000000058</c:v>
                </c:pt>
                <c:pt idx="6847">
                  <c:v>8498.1000000000058</c:v>
                </c:pt>
                <c:pt idx="6848">
                  <c:v>8774</c:v>
                </c:pt>
                <c:pt idx="6849">
                  <c:v>9043.3999999999942</c:v>
                </c:pt>
                <c:pt idx="6850">
                  <c:v>9312.5</c:v>
                </c:pt>
                <c:pt idx="6851">
                  <c:v>9578.3999999999942</c:v>
                </c:pt>
                <c:pt idx="6852">
                  <c:v>9843.8000000000029</c:v>
                </c:pt>
                <c:pt idx="6853">
                  <c:v>10107</c:v>
                </c:pt>
                <c:pt idx="6854">
                  <c:v>10369.699999999997</c:v>
                </c:pt>
                <c:pt idx="6855">
                  <c:v>10638.100000000006</c:v>
                </c:pt>
                <c:pt idx="6856">
                  <c:v>10888.899999999994</c:v>
                </c:pt>
                <c:pt idx="6857">
                  <c:v>11155.800000000003</c:v>
                </c:pt>
                <c:pt idx="6858">
                  <c:v>11413.5</c:v>
                </c:pt>
                <c:pt idx="6859">
                  <c:v>11667.100000000006</c:v>
                </c:pt>
                <c:pt idx="6860">
                  <c:v>11920.300000000003</c:v>
                </c:pt>
                <c:pt idx="6861">
                  <c:v>12169.800000000003</c:v>
                </c:pt>
                <c:pt idx="6862">
                  <c:v>12419.300000000003</c:v>
                </c:pt>
                <c:pt idx="6863">
                  <c:v>12658.399999999994</c:v>
                </c:pt>
                <c:pt idx="6864">
                  <c:v>12901.5</c:v>
                </c:pt>
                <c:pt idx="6865">
                  <c:v>13150.300000000003</c:v>
                </c:pt>
                <c:pt idx="6866">
                  <c:v>13393.699999999997</c:v>
                </c:pt>
                <c:pt idx="6867">
                  <c:v>13625.600000000006</c:v>
                </c:pt>
                <c:pt idx="6868">
                  <c:v>13863.5</c:v>
                </c:pt>
                <c:pt idx="6869">
                  <c:v>14103.5</c:v>
                </c:pt>
                <c:pt idx="6870">
                  <c:v>14334.5</c:v>
                </c:pt>
                <c:pt idx="6871">
                  <c:v>14560.800000000003</c:v>
                </c:pt>
                <c:pt idx="6872">
                  <c:v>14789.699999999997</c:v>
                </c:pt>
                <c:pt idx="6873">
                  <c:v>15020.600000000006</c:v>
                </c:pt>
                <c:pt idx="6874">
                  <c:v>15243.399999999994</c:v>
                </c:pt>
                <c:pt idx="6875">
                  <c:v>15461</c:v>
                </c:pt>
                <c:pt idx="6876">
                  <c:v>15675.800000000003</c:v>
                </c:pt>
                <c:pt idx="6877">
                  <c:v>15887.600000000006</c:v>
                </c:pt>
                <c:pt idx="6878">
                  <c:v>16100.300000000003</c:v>
                </c:pt>
                <c:pt idx="6879">
                  <c:v>16309.899999999994</c:v>
                </c:pt>
                <c:pt idx="6880">
                  <c:v>16505.800000000003</c:v>
                </c:pt>
                <c:pt idx="6881">
                  <c:v>16704.600000000006</c:v>
                </c:pt>
                <c:pt idx="6882">
                  <c:v>16909.899999999994</c:v>
                </c:pt>
                <c:pt idx="6883">
                  <c:v>17104.800000000003</c:v>
                </c:pt>
                <c:pt idx="6884">
                  <c:v>17288.399999999994</c:v>
                </c:pt>
                <c:pt idx="6885">
                  <c:v>17465.800000000003</c:v>
                </c:pt>
                <c:pt idx="6886">
                  <c:v>17654.399999999994</c:v>
                </c:pt>
                <c:pt idx="6887">
                  <c:v>17837.5</c:v>
                </c:pt>
                <c:pt idx="6888">
                  <c:v>18004</c:v>
                </c:pt>
                <c:pt idx="6889">
                  <c:v>18174.600000000006</c:v>
                </c:pt>
                <c:pt idx="6890">
                  <c:v>18342.699999999997</c:v>
                </c:pt>
                <c:pt idx="6891">
                  <c:v>18508.100000000006</c:v>
                </c:pt>
                <c:pt idx="6892">
                  <c:v>18661.899999999994</c:v>
                </c:pt>
                <c:pt idx="6893">
                  <c:v>18813.100000000006</c:v>
                </c:pt>
                <c:pt idx="6894">
                  <c:v>18975.199999999997</c:v>
                </c:pt>
                <c:pt idx="6895">
                  <c:v>19125.699999999997</c:v>
                </c:pt>
                <c:pt idx="6896">
                  <c:v>19271.5</c:v>
                </c:pt>
                <c:pt idx="6897">
                  <c:v>19415.300000000003</c:v>
                </c:pt>
                <c:pt idx="6898">
                  <c:v>19547.399999999994</c:v>
                </c:pt>
                <c:pt idx="6899">
                  <c:v>19682.300000000003</c:v>
                </c:pt>
                <c:pt idx="6900">
                  <c:v>19808.699999999997</c:v>
                </c:pt>
                <c:pt idx="6901">
                  <c:v>19928.600000000006</c:v>
                </c:pt>
                <c:pt idx="6902">
                  <c:v>20053.100000000006</c:v>
                </c:pt>
                <c:pt idx="6903">
                  <c:v>20162.800000000003</c:v>
                </c:pt>
                <c:pt idx="6904">
                  <c:v>20270.300000000003</c:v>
                </c:pt>
                <c:pt idx="6905">
                  <c:v>20378</c:v>
                </c:pt>
                <c:pt idx="6906">
                  <c:v>20475.600000000006</c:v>
                </c:pt>
                <c:pt idx="6907">
                  <c:v>20565.899999999994</c:v>
                </c:pt>
                <c:pt idx="6908">
                  <c:v>20653.300000000003</c:v>
                </c:pt>
                <c:pt idx="6909">
                  <c:v>20742.100000000006</c:v>
                </c:pt>
                <c:pt idx="6910">
                  <c:v>20824.199999999997</c:v>
                </c:pt>
                <c:pt idx="6911">
                  <c:v>20890.600000000006</c:v>
                </c:pt>
                <c:pt idx="6912">
                  <c:v>20959.300000000003</c:v>
                </c:pt>
                <c:pt idx="6913">
                  <c:v>21024.800000000003</c:v>
                </c:pt>
                <c:pt idx="6914">
                  <c:v>21082.100000000006</c:v>
                </c:pt>
                <c:pt idx="6915">
                  <c:v>21135.5</c:v>
                </c:pt>
                <c:pt idx="6916">
                  <c:v>21182.399999999994</c:v>
                </c:pt>
                <c:pt idx="6917">
                  <c:v>21218.600000000006</c:v>
                </c:pt>
                <c:pt idx="6918">
                  <c:v>21262.300000000003</c:v>
                </c:pt>
                <c:pt idx="6919">
                  <c:v>21294.300000000003</c:v>
                </c:pt>
                <c:pt idx="6920">
                  <c:v>21320.5</c:v>
                </c:pt>
                <c:pt idx="6921">
                  <c:v>21349.100000000006</c:v>
                </c:pt>
                <c:pt idx="6922">
                  <c:v>21378.600000000006</c:v>
                </c:pt>
                <c:pt idx="6923">
                  <c:v>21385.600000000006</c:v>
                </c:pt>
                <c:pt idx="6924">
                  <c:v>21405.800000000003</c:v>
                </c:pt>
                <c:pt idx="6925">
                  <c:v>21412.5</c:v>
                </c:pt>
                <c:pt idx="6926">
                  <c:v>21389.199999999997</c:v>
                </c:pt>
                <c:pt idx="6927">
                  <c:v>21393.300000000003</c:v>
                </c:pt>
                <c:pt idx="6928">
                  <c:v>21393.800000000003</c:v>
                </c:pt>
                <c:pt idx="6929">
                  <c:v>21375.300000000003</c:v>
                </c:pt>
                <c:pt idx="6930">
                  <c:v>21336.5</c:v>
                </c:pt>
                <c:pt idx="6931">
                  <c:v>21315.699999999997</c:v>
                </c:pt>
                <c:pt idx="6932">
                  <c:v>21285.100000000006</c:v>
                </c:pt>
                <c:pt idx="6933">
                  <c:v>21253.5</c:v>
                </c:pt>
                <c:pt idx="6934">
                  <c:v>21197</c:v>
                </c:pt>
                <c:pt idx="6935">
                  <c:v>21151.699999999997</c:v>
                </c:pt>
                <c:pt idx="6936">
                  <c:v>21100.600000000006</c:v>
                </c:pt>
                <c:pt idx="6937">
                  <c:v>21030.899999999994</c:v>
                </c:pt>
                <c:pt idx="6938">
                  <c:v>20963</c:v>
                </c:pt>
                <c:pt idx="6939">
                  <c:v>20884.899999999994</c:v>
                </c:pt>
                <c:pt idx="6940">
                  <c:v>20812.199999999997</c:v>
                </c:pt>
                <c:pt idx="6941">
                  <c:v>20736.100000000006</c:v>
                </c:pt>
                <c:pt idx="6942">
                  <c:v>20641.899999999994</c:v>
                </c:pt>
                <c:pt idx="6943">
                  <c:v>20537.800000000003</c:v>
                </c:pt>
                <c:pt idx="6944">
                  <c:v>20435.5</c:v>
                </c:pt>
                <c:pt idx="6945">
                  <c:v>20332.800000000003</c:v>
                </c:pt>
                <c:pt idx="6946">
                  <c:v>20229.100000000006</c:v>
                </c:pt>
                <c:pt idx="6947">
                  <c:v>20127.300000000003</c:v>
                </c:pt>
                <c:pt idx="6948">
                  <c:v>20004.399999999994</c:v>
                </c:pt>
                <c:pt idx="6949">
                  <c:v>19884.5</c:v>
                </c:pt>
                <c:pt idx="6950">
                  <c:v>19766</c:v>
                </c:pt>
                <c:pt idx="6951">
                  <c:v>19632.100000000006</c:v>
                </c:pt>
                <c:pt idx="6952">
                  <c:v>19485.899999999994</c:v>
                </c:pt>
                <c:pt idx="6953">
                  <c:v>19338.800000000003</c:v>
                </c:pt>
                <c:pt idx="6954">
                  <c:v>19190.300000000003</c:v>
                </c:pt>
                <c:pt idx="6955">
                  <c:v>19035.899999999994</c:v>
                </c:pt>
                <c:pt idx="6956">
                  <c:v>18887.899999999994</c:v>
                </c:pt>
                <c:pt idx="6957">
                  <c:v>18716.300000000003</c:v>
                </c:pt>
                <c:pt idx="6958">
                  <c:v>18543.899999999994</c:v>
                </c:pt>
                <c:pt idx="6959">
                  <c:v>18365.699999999997</c:v>
                </c:pt>
                <c:pt idx="6960">
                  <c:v>18188.800000000003</c:v>
                </c:pt>
                <c:pt idx="6961">
                  <c:v>18009</c:v>
                </c:pt>
                <c:pt idx="6962">
                  <c:v>17807.300000000003</c:v>
                </c:pt>
                <c:pt idx="6963">
                  <c:v>17606.800000000003</c:v>
                </c:pt>
                <c:pt idx="6964">
                  <c:v>17402.300000000003</c:v>
                </c:pt>
                <c:pt idx="6965">
                  <c:v>17194.199999999997</c:v>
                </c:pt>
                <c:pt idx="6966">
                  <c:v>16982.899999999994</c:v>
                </c:pt>
                <c:pt idx="6967">
                  <c:v>16768.399999999994</c:v>
                </c:pt>
                <c:pt idx="6968">
                  <c:v>16548.300000000003</c:v>
                </c:pt>
                <c:pt idx="6969">
                  <c:v>16316.100000000006</c:v>
                </c:pt>
                <c:pt idx="6970">
                  <c:v>16084.899999999994</c:v>
                </c:pt>
                <c:pt idx="6971">
                  <c:v>15850.800000000003</c:v>
                </c:pt>
                <c:pt idx="6972">
                  <c:v>15618.600000000006</c:v>
                </c:pt>
                <c:pt idx="6973">
                  <c:v>15368.5</c:v>
                </c:pt>
                <c:pt idx="6974">
                  <c:v>15116.600000000006</c:v>
                </c:pt>
                <c:pt idx="6975">
                  <c:v>14870.800000000003</c:v>
                </c:pt>
                <c:pt idx="6976">
                  <c:v>14614.399999999994</c:v>
                </c:pt>
                <c:pt idx="6977">
                  <c:v>14349.600000000006</c:v>
                </c:pt>
                <c:pt idx="6978">
                  <c:v>14082.600000000006</c:v>
                </c:pt>
                <c:pt idx="6979">
                  <c:v>13813</c:v>
                </c:pt>
                <c:pt idx="6980">
                  <c:v>13535.199999999997</c:v>
                </c:pt>
                <c:pt idx="6981">
                  <c:v>13248.800000000003</c:v>
                </c:pt>
                <c:pt idx="6982">
                  <c:v>12970.300000000003</c:v>
                </c:pt>
                <c:pt idx="6983">
                  <c:v>12679.800000000003</c:v>
                </c:pt>
                <c:pt idx="6984">
                  <c:v>12383.300000000003</c:v>
                </c:pt>
                <c:pt idx="6985">
                  <c:v>12087.5</c:v>
                </c:pt>
                <c:pt idx="6986">
                  <c:v>11784.899999999994</c:v>
                </c:pt>
                <c:pt idx="6987">
                  <c:v>11481.600000000006</c:v>
                </c:pt>
                <c:pt idx="6988">
                  <c:v>11168.600000000006</c:v>
                </c:pt>
                <c:pt idx="6989">
                  <c:v>10850.800000000003</c:v>
                </c:pt>
                <c:pt idx="6990">
                  <c:v>10534.899999999994</c:v>
                </c:pt>
                <c:pt idx="6991">
                  <c:v>10207.800000000003</c:v>
                </c:pt>
                <c:pt idx="6992">
                  <c:v>9889.6999999999971</c:v>
                </c:pt>
                <c:pt idx="6993">
                  <c:v>9557.1999999999971</c:v>
                </c:pt>
                <c:pt idx="6994">
                  <c:v>9216.8000000000029</c:v>
                </c:pt>
                <c:pt idx="6995">
                  <c:v>8888.8000000000029</c:v>
                </c:pt>
                <c:pt idx="6996">
                  <c:v>8550.8999999999942</c:v>
                </c:pt>
                <c:pt idx="6997">
                  <c:v>8211.6999999999971</c:v>
                </c:pt>
                <c:pt idx="6998">
                  <c:v>7872.8999999999942</c:v>
                </c:pt>
                <c:pt idx="6999">
                  <c:v>7525.1000000000058</c:v>
                </c:pt>
                <c:pt idx="7000">
                  <c:v>7178</c:v>
                </c:pt>
                <c:pt idx="7001">
                  <c:v>6825</c:v>
                </c:pt>
                <c:pt idx="7002">
                  <c:v>6469.3000000000029</c:v>
                </c:pt>
                <c:pt idx="7003">
                  <c:v>6114.3000000000029</c:v>
                </c:pt>
                <c:pt idx="7004">
                  <c:v>5753.1999999999971</c:v>
                </c:pt>
                <c:pt idx="7005">
                  <c:v>5395.8999999999942</c:v>
                </c:pt>
                <c:pt idx="7006">
                  <c:v>5032.8999999999942</c:v>
                </c:pt>
                <c:pt idx="7007">
                  <c:v>4665.5</c:v>
                </c:pt>
                <c:pt idx="7008">
                  <c:v>4295.3000000000029</c:v>
                </c:pt>
                <c:pt idx="7009">
                  <c:v>3927.3999999999942</c:v>
                </c:pt>
                <c:pt idx="7010">
                  <c:v>3555.8999999999942</c:v>
                </c:pt>
                <c:pt idx="7011">
                  <c:v>3177.8999999999942</c:v>
                </c:pt>
                <c:pt idx="7012">
                  <c:v>2806.1999999999971</c:v>
                </c:pt>
                <c:pt idx="7013">
                  <c:v>2428.8999999999942</c:v>
                </c:pt>
                <c:pt idx="7014">
                  <c:v>2049.6000000000058</c:v>
                </c:pt>
                <c:pt idx="7015">
                  <c:v>1671.3000000000029</c:v>
                </c:pt>
                <c:pt idx="7016">
                  <c:v>1290.8000000000029</c:v>
                </c:pt>
                <c:pt idx="7017">
                  <c:v>906.80000000000291</c:v>
                </c:pt>
                <c:pt idx="7018">
                  <c:v>522.60000000000582</c:v>
                </c:pt>
                <c:pt idx="7019">
                  <c:v>138.80000000000291</c:v>
                </c:pt>
                <c:pt idx="7020">
                  <c:v>-245.69999999999709</c:v>
                </c:pt>
                <c:pt idx="7021">
                  <c:v>-630.80000000000291</c:v>
                </c:pt>
                <c:pt idx="7022">
                  <c:v>-1014.6999999999971</c:v>
                </c:pt>
                <c:pt idx="7023">
                  <c:v>-1397.3000000000029</c:v>
                </c:pt>
                <c:pt idx="7024">
                  <c:v>-1785.1000000000058</c:v>
                </c:pt>
                <c:pt idx="7025">
                  <c:v>-2168.6000000000058</c:v>
                </c:pt>
                <c:pt idx="7026">
                  <c:v>-2550.5</c:v>
                </c:pt>
                <c:pt idx="7027">
                  <c:v>-2936.1000000000058</c:v>
                </c:pt>
                <c:pt idx="7028">
                  <c:v>-3320</c:v>
                </c:pt>
                <c:pt idx="7029">
                  <c:v>-3703.3999999999942</c:v>
                </c:pt>
                <c:pt idx="7030">
                  <c:v>-4086.3999999999942</c:v>
                </c:pt>
                <c:pt idx="7031">
                  <c:v>-4469.1999999999971</c:v>
                </c:pt>
                <c:pt idx="7032">
                  <c:v>-4853.3000000000029</c:v>
                </c:pt>
                <c:pt idx="7033">
                  <c:v>-5238.8999999999942</c:v>
                </c:pt>
                <c:pt idx="7034">
                  <c:v>-5616.1000000000058</c:v>
                </c:pt>
                <c:pt idx="7035">
                  <c:v>-5998.3000000000029</c:v>
                </c:pt>
                <c:pt idx="7036">
                  <c:v>-6382.3999999999942</c:v>
                </c:pt>
                <c:pt idx="7037">
                  <c:v>-6761.1000000000058</c:v>
                </c:pt>
                <c:pt idx="7038">
                  <c:v>-7139.5</c:v>
                </c:pt>
                <c:pt idx="7039">
                  <c:v>-7516.8000000000029</c:v>
                </c:pt>
                <c:pt idx="7040">
                  <c:v>-7895.3000000000029</c:v>
                </c:pt>
                <c:pt idx="7041">
                  <c:v>-8266.8999999999942</c:v>
                </c:pt>
                <c:pt idx="7042">
                  <c:v>-8641</c:v>
                </c:pt>
                <c:pt idx="7043">
                  <c:v>-9017.1000000000058</c:v>
                </c:pt>
                <c:pt idx="7044">
                  <c:v>-9386.8999999999942</c:v>
                </c:pt>
                <c:pt idx="7045">
                  <c:v>-9754.3000000000029</c:v>
                </c:pt>
                <c:pt idx="7046">
                  <c:v>-10120.100000000006</c:v>
                </c:pt>
                <c:pt idx="7047">
                  <c:v>-10484.199999999997</c:v>
                </c:pt>
                <c:pt idx="7048">
                  <c:v>-10845</c:v>
                </c:pt>
                <c:pt idx="7049">
                  <c:v>-11201.300000000003</c:v>
                </c:pt>
                <c:pt idx="7050">
                  <c:v>-11554.5</c:v>
                </c:pt>
                <c:pt idx="7051">
                  <c:v>-11911.400000000001</c:v>
                </c:pt>
                <c:pt idx="7052">
                  <c:v>-12264.099999999999</c:v>
                </c:pt>
                <c:pt idx="7053">
                  <c:v>-12611.5</c:v>
                </c:pt>
                <c:pt idx="7054">
                  <c:v>-12957.099999999999</c:v>
                </c:pt>
                <c:pt idx="7055">
                  <c:v>-13300.199999999997</c:v>
                </c:pt>
                <c:pt idx="7056">
                  <c:v>-13641.300000000003</c:v>
                </c:pt>
                <c:pt idx="7057">
                  <c:v>-13980.400000000001</c:v>
                </c:pt>
                <c:pt idx="7058">
                  <c:v>-14316.800000000003</c:v>
                </c:pt>
                <c:pt idx="7059">
                  <c:v>-14649.900000000001</c:v>
                </c:pt>
                <c:pt idx="7060">
                  <c:v>-14977.199999999997</c:v>
                </c:pt>
                <c:pt idx="7061">
                  <c:v>-15303</c:v>
                </c:pt>
                <c:pt idx="7062">
                  <c:v>-15627</c:v>
                </c:pt>
                <c:pt idx="7063">
                  <c:v>-15944.699999999997</c:v>
                </c:pt>
                <c:pt idx="7064">
                  <c:v>-16261.800000000003</c:v>
                </c:pt>
                <c:pt idx="7065">
                  <c:v>-16575</c:v>
                </c:pt>
                <c:pt idx="7066">
                  <c:v>-16881.5</c:v>
                </c:pt>
                <c:pt idx="7067">
                  <c:v>-17187.099999999999</c:v>
                </c:pt>
                <c:pt idx="7068">
                  <c:v>-17490.599999999999</c:v>
                </c:pt>
                <c:pt idx="7069">
                  <c:v>-17786.400000000001</c:v>
                </c:pt>
                <c:pt idx="7070">
                  <c:v>-18074.800000000003</c:v>
                </c:pt>
                <c:pt idx="7071">
                  <c:v>-18363</c:v>
                </c:pt>
                <c:pt idx="7072">
                  <c:v>-18650.5</c:v>
                </c:pt>
                <c:pt idx="7073">
                  <c:v>-18930.5</c:v>
                </c:pt>
                <c:pt idx="7074">
                  <c:v>-19205.099999999999</c:v>
                </c:pt>
                <c:pt idx="7075">
                  <c:v>-19472.900000000001</c:v>
                </c:pt>
                <c:pt idx="7076">
                  <c:v>-19739.300000000003</c:v>
                </c:pt>
                <c:pt idx="7077">
                  <c:v>-20000.5</c:v>
                </c:pt>
                <c:pt idx="7078">
                  <c:v>-20253.400000000001</c:v>
                </c:pt>
                <c:pt idx="7079">
                  <c:v>-20502.5</c:v>
                </c:pt>
                <c:pt idx="7080">
                  <c:v>-20745</c:v>
                </c:pt>
                <c:pt idx="7081">
                  <c:v>-20984.6</c:v>
                </c:pt>
                <c:pt idx="7082">
                  <c:v>-21221.5</c:v>
                </c:pt>
                <c:pt idx="7083">
                  <c:v>-21449.9</c:v>
                </c:pt>
                <c:pt idx="7084">
                  <c:v>-21671.5</c:v>
                </c:pt>
                <c:pt idx="7085">
                  <c:v>-21889.1</c:v>
                </c:pt>
                <c:pt idx="7086">
                  <c:v>-22101.4</c:v>
                </c:pt>
                <c:pt idx="7087">
                  <c:v>-22310.1</c:v>
                </c:pt>
                <c:pt idx="7088">
                  <c:v>-22510.5</c:v>
                </c:pt>
                <c:pt idx="7089">
                  <c:v>-22703</c:v>
                </c:pt>
                <c:pt idx="7090">
                  <c:v>-22890.400000000001</c:v>
                </c:pt>
                <c:pt idx="7091">
                  <c:v>-23073.1</c:v>
                </c:pt>
                <c:pt idx="7092">
                  <c:v>-23250</c:v>
                </c:pt>
                <c:pt idx="7093">
                  <c:v>-23418.400000000001</c:v>
                </c:pt>
                <c:pt idx="7094">
                  <c:v>-23581.199999999997</c:v>
                </c:pt>
                <c:pt idx="7095">
                  <c:v>-23739.599999999999</c:v>
                </c:pt>
                <c:pt idx="7096">
                  <c:v>-23889.199999999997</c:v>
                </c:pt>
                <c:pt idx="7097">
                  <c:v>-24032.300000000003</c:v>
                </c:pt>
                <c:pt idx="7098">
                  <c:v>-24169.599999999999</c:v>
                </c:pt>
                <c:pt idx="7099">
                  <c:v>-24298.699999999997</c:v>
                </c:pt>
                <c:pt idx="7100">
                  <c:v>-24414.199999999997</c:v>
                </c:pt>
                <c:pt idx="7101">
                  <c:v>-24531.1</c:v>
                </c:pt>
                <c:pt idx="7102">
                  <c:v>-24650</c:v>
                </c:pt>
                <c:pt idx="7103">
                  <c:v>-24748.699999999997</c:v>
                </c:pt>
                <c:pt idx="7104">
                  <c:v>-24841.800000000003</c:v>
                </c:pt>
                <c:pt idx="7105">
                  <c:v>-24929.199999999997</c:v>
                </c:pt>
                <c:pt idx="7106">
                  <c:v>-25011.199999999997</c:v>
                </c:pt>
                <c:pt idx="7107">
                  <c:v>-25088.300000000003</c:v>
                </c:pt>
                <c:pt idx="7108">
                  <c:v>-25149.599999999999</c:v>
                </c:pt>
                <c:pt idx="7109">
                  <c:v>-25206.1</c:v>
                </c:pt>
                <c:pt idx="7110">
                  <c:v>-25253.5</c:v>
                </c:pt>
                <c:pt idx="7111">
                  <c:v>-25298.400000000001</c:v>
                </c:pt>
                <c:pt idx="7112">
                  <c:v>-25337.699999999997</c:v>
                </c:pt>
                <c:pt idx="7113">
                  <c:v>-25371.300000000003</c:v>
                </c:pt>
                <c:pt idx="7114">
                  <c:v>-25398.300000000003</c:v>
                </c:pt>
                <c:pt idx="7115">
                  <c:v>-25403.1</c:v>
                </c:pt>
                <c:pt idx="7116">
                  <c:v>-25410.300000000003</c:v>
                </c:pt>
                <c:pt idx="7117">
                  <c:v>-25412.6</c:v>
                </c:pt>
                <c:pt idx="7118">
                  <c:v>-25406.400000000001</c:v>
                </c:pt>
                <c:pt idx="7119">
                  <c:v>-25394.699999999997</c:v>
                </c:pt>
                <c:pt idx="7120">
                  <c:v>-25357.599999999999</c:v>
                </c:pt>
                <c:pt idx="7121">
                  <c:v>-25328.5</c:v>
                </c:pt>
                <c:pt idx="7122">
                  <c:v>-25288.199999999997</c:v>
                </c:pt>
                <c:pt idx="7123">
                  <c:v>-25246.6</c:v>
                </c:pt>
                <c:pt idx="7124">
                  <c:v>-25202.1</c:v>
                </c:pt>
                <c:pt idx="7125">
                  <c:v>-25136.5</c:v>
                </c:pt>
                <c:pt idx="7126">
                  <c:v>-25062.5</c:v>
                </c:pt>
                <c:pt idx="7127">
                  <c:v>-24985.1</c:v>
                </c:pt>
                <c:pt idx="7128">
                  <c:v>-24910.300000000003</c:v>
                </c:pt>
                <c:pt idx="7129">
                  <c:v>-24810.400000000001</c:v>
                </c:pt>
                <c:pt idx="7130">
                  <c:v>-24711.800000000003</c:v>
                </c:pt>
                <c:pt idx="7131">
                  <c:v>-24607.699999999997</c:v>
                </c:pt>
                <c:pt idx="7132">
                  <c:v>-24498</c:v>
                </c:pt>
                <c:pt idx="7133">
                  <c:v>-24386</c:v>
                </c:pt>
                <c:pt idx="7134">
                  <c:v>-24257.4</c:v>
                </c:pt>
                <c:pt idx="7135">
                  <c:v>-24107.800000000003</c:v>
                </c:pt>
                <c:pt idx="7136">
                  <c:v>-23972.199999999997</c:v>
                </c:pt>
                <c:pt idx="7137">
                  <c:v>-23828.800000000003</c:v>
                </c:pt>
                <c:pt idx="7138">
                  <c:v>-23673.800000000003</c:v>
                </c:pt>
                <c:pt idx="7139">
                  <c:v>-23512.5</c:v>
                </c:pt>
                <c:pt idx="7140">
                  <c:v>-23331.9</c:v>
                </c:pt>
                <c:pt idx="7141">
                  <c:v>-23163.800000000003</c:v>
                </c:pt>
                <c:pt idx="7142">
                  <c:v>-22984.6</c:v>
                </c:pt>
                <c:pt idx="7143">
                  <c:v>-22775.4</c:v>
                </c:pt>
                <c:pt idx="7144">
                  <c:v>-22576.300000000003</c:v>
                </c:pt>
                <c:pt idx="7145">
                  <c:v>-22375.699999999997</c:v>
                </c:pt>
                <c:pt idx="7146">
                  <c:v>-22169.9</c:v>
                </c:pt>
                <c:pt idx="7147">
                  <c:v>-21938</c:v>
                </c:pt>
                <c:pt idx="7148">
                  <c:v>-21705.800000000003</c:v>
                </c:pt>
                <c:pt idx="7149">
                  <c:v>-21474.5</c:v>
                </c:pt>
                <c:pt idx="7150">
                  <c:v>-21249.599999999999</c:v>
                </c:pt>
                <c:pt idx="7151">
                  <c:v>-20992.199999999997</c:v>
                </c:pt>
                <c:pt idx="7152">
                  <c:v>-20734.099999999999</c:v>
                </c:pt>
                <c:pt idx="7153">
                  <c:v>-20483.900000000001</c:v>
                </c:pt>
                <c:pt idx="7154">
                  <c:v>-20207.699999999997</c:v>
                </c:pt>
                <c:pt idx="7155">
                  <c:v>-19938.199999999997</c:v>
                </c:pt>
                <c:pt idx="7156">
                  <c:v>-19664.599999999999</c:v>
                </c:pt>
                <c:pt idx="7157">
                  <c:v>-19364.199999999997</c:v>
                </c:pt>
                <c:pt idx="7158">
                  <c:v>-19073.099999999999</c:v>
                </c:pt>
                <c:pt idx="7159">
                  <c:v>-18787</c:v>
                </c:pt>
                <c:pt idx="7160">
                  <c:v>-18476.800000000003</c:v>
                </c:pt>
                <c:pt idx="7161">
                  <c:v>-18169.800000000003</c:v>
                </c:pt>
                <c:pt idx="7162">
                  <c:v>-17852.900000000001</c:v>
                </c:pt>
                <c:pt idx="7163">
                  <c:v>-17523.800000000003</c:v>
                </c:pt>
                <c:pt idx="7164">
                  <c:v>-17200.5</c:v>
                </c:pt>
                <c:pt idx="7165">
                  <c:v>-16872</c:v>
                </c:pt>
                <c:pt idx="7166">
                  <c:v>-16519.699999999997</c:v>
                </c:pt>
                <c:pt idx="7167">
                  <c:v>-16174.5</c:v>
                </c:pt>
                <c:pt idx="7168">
                  <c:v>-15829.599999999999</c:v>
                </c:pt>
                <c:pt idx="7169">
                  <c:v>-15469.599999999999</c:v>
                </c:pt>
                <c:pt idx="7170">
                  <c:v>-15109</c:v>
                </c:pt>
                <c:pt idx="7171">
                  <c:v>-14739.400000000001</c:v>
                </c:pt>
                <c:pt idx="7172">
                  <c:v>-14372.099999999999</c:v>
                </c:pt>
                <c:pt idx="7173">
                  <c:v>-13986.599999999999</c:v>
                </c:pt>
                <c:pt idx="7174">
                  <c:v>-13604.300000000003</c:v>
                </c:pt>
                <c:pt idx="7175">
                  <c:v>-13218.599999999999</c:v>
                </c:pt>
                <c:pt idx="7176">
                  <c:v>-12820.400000000001</c:v>
                </c:pt>
                <c:pt idx="7177">
                  <c:v>-12426</c:v>
                </c:pt>
                <c:pt idx="7178">
                  <c:v>-12021.599999999999</c:v>
                </c:pt>
                <c:pt idx="7179">
                  <c:v>-11610.399999999994</c:v>
                </c:pt>
                <c:pt idx="7180">
                  <c:v>-11198.300000000003</c:v>
                </c:pt>
                <c:pt idx="7181">
                  <c:v>-10773.699999999997</c:v>
                </c:pt>
                <c:pt idx="7182">
                  <c:v>-10352.800000000003</c:v>
                </c:pt>
                <c:pt idx="7183">
                  <c:v>-9931.5</c:v>
                </c:pt>
                <c:pt idx="7184">
                  <c:v>-9498.1999999999971</c:v>
                </c:pt>
                <c:pt idx="7185">
                  <c:v>-9060.8999999999942</c:v>
                </c:pt>
                <c:pt idx="7186">
                  <c:v>-8620.8000000000029</c:v>
                </c:pt>
                <c:pt idx="7187">
                  <c:v>-8184.5</c:v>
                </c:pt>
                <c:pt idx="7188">
                  <c:v>-7735.6000000000058</c:v>
                </c:pt>
                <c:pt idx="7189">
                  <c:v>-7277.8999999999942</c:v>
                </c:pt>
                <c:pt idx="7190">
                  <c:v>-6830.6000000000058</c:v>
                </c:pt>
                <c:pt idx="7191">
                  <c:v>-6380.8000000000029</c:v>
                </c:pt>
                <c:pt idx="7192">
                  <c:v>-5920.3000000000029</c:v>
                </c:pt>
                <c:pt idx="7193">
                  <c:v>-5448.5</c:v>
                </c:pt>
                <c:pt idx="7194">
                  <c:v>-4982.1999999999971</c:v>
                </c:pt>
                <c:pt idx="7195">
                  <c:v>-4521</c:v>
                </c:pt>
                <c:pt idx="7196">
                  <c:v>-4048.8999999999942</c:v>
                </c:pt>
                <c:pt idx="7197">
                  <c:v>-3569.1000000000058</c:v>
                </c:pt>
                <c:pt idx="7198">
                  <c:v>-3094.1999999999971</c:v>
                </c:pt>
                <c:pt idx="7199">
                  <c:v>-2618.8000000000029</c:v>
                </c:pt>
                <c:pt idx="7200">
                  <c:v>-2140.1000000000058</c:v>
                </c:pt>
                <c:pt idx="7201">
                  <c:v>-1659.6999999999971</c:v>
                </c:pt>
                <c:pt idx="7202">
                  <c:v>-1170</c:v>
                </c:pt>
                <c:pt idx="7203">
                  <c:v>-681.30000000000291</c:v>
                </c:pt>
                <c:pt idx="7204">
                  <c:v>-198.80000000000291</c:v>
                </c:pt>
                <c:pt idx="7205">
                  <c:v>287.5</c:v>
                </c:pt>
                <c:pt idx="7206">
                  <c:v>781.5</c:v>
                </c:pt>
                <c:pt idx="7207">
                  <c:v>1274.6999999999971</c:v>
                </c:pt>
                <c:pt idx="7208">
                  <c:v>1760.3999999999942</c:v>
                </c:pt>
                <c:pt idx="7209">
                  <c:v>2255.1999999999971</c:v>
                </c:pt>
                <c:pt idx="7210">
                  <c:v>2757.8000000000029</c:v>
                </c:pt>
                <c:pt idx="7211">
                  <c:v>3254.6000000000058</c:v>
                </c:pt>
                <c:pt idx="7212">
                  <c:v>3737.6999999999971</c:v>
                </c:pt>
                <c:pt idx="7213">
                  <c:v>4230.8999999999942</c:v>
                </c:pt>
                <c:pt idx="7214">
                  <c:v>4725.1999999999971</c:v>
                </c:pt>
                <c:pt idx="7215">
                  <c:v>5218.6999999999971</c:v>
                </c:pt>
                <c:pt idx="7216">
                  <c:v>5711.8000000000029</c:v>
                </c:pt>
                <c:pt idx="7217">
                  <c:v>6202</c:v>
                </c:pt>
                <c:pt idx="7218">
                  <c:v>6701.1000000000058</c:v>
                </c:pt>
                <c:pt idx="7219">
                  <c:v>7182.3000000000029</c:v>
                </c:pt>
                <c:pt idx="7220">
                  <c:v>7674.3999999999942</c:v>
                </c:pt>
                <c:pt idx="7221">
                  <c:v>8163.1999999999971</c:v>
                </c:pt>
                <c:pt idx="7222">
                  <c:v>8645.6999999999971</c:v>
                </c:pt>
                <c:pt idx="7223">
                  <c:v>9129.6000000000058</c:v>
                </c:pt>
                <c:pt idx="7224">
                  <c:v>9608.6999999999971</c:v>
                </c:pt>
                <c:pt idx="7225">
                  <c:v>10094.399999999994</c:v>
                </c:pt>
                <c:pt idx="7226">
                  <c:v>10568.399999999994</c:v>
                </c:pt>
                <c:pt idx="7227">
                  <c:v>11043.600000000006</c:v>
                </c:pt>
                <c:pt idx="7228">
                  <c:v>11520.300000000003</c:v>
                </c:pt>
                <c:pt idx="7229">
                  <c:v>11991</c:v>
                </c:pt>
                <c:pt idx="7230">
                  <c:v>12461.100000000006</c:v>
                </c:pt>
                <c:pt idx="7231">
                  <c:v>12926.300000000003</c:v>
                </c:pt>
                <c:pt idx="7232">
                  <c:v>13391.100000000006</c:v>
                </c:pt>
                <c:pt idx="7233">
                  <c:v>13844.300000000003</c:v>
                </c:pt>
                <c:pt idx="7234">
                  <c:v>14296</c:v>
                </c:pt>
                <c:pt idx="7235">
                  <c:v>14752.899999999994</c:v>
                </c:pt>
                <c:pt idx="7236">
                  <c:v>15209</c:v>
                </c:pt>
                <c:pt idx="7237">
                  <c:v>15650.800000000003</c:v>
                </c:pt>
                <c:pt idx="7238">
                  <c:v>16087.699999999997</c:v>
                </c:pt>
                <c:pt idx="7239">
                  <c:v>16527.199999999997</c:v>
                </c:pt>
                <c:pt idx="7240">
                  <c:v>16959.199999999997</c:v>
                </c:pt>
                <c:pt idx="7241">
                  <c:v>17381</c:v>
                </c:pt>
                <c:pt idx="7242">
                  <c:v>17800.600000000006</c:v>
                </c:pt>
                <c:pt idx="7243">
                  <c:v>18222.699999999997</c:v>
                </c:pt>
                <c:pt idx="7244">
                  <c:v>18639.100000000006</c:v>
                </c:pt>
                <c:pt idx="7245">
                  <c:v>19044</c:v>
                </c:pt>
                <c:pt idx="7246">
                  <c:v>19444.199999999997</c:v>
                </c:pt>
                <c:pt idx="7247">
                  <c:v>19839.300000000003</c:v>
                </c:pt>
                <c:pt idx="7248">
                  <c:v>20230</c:v>
                </c:pt>
                <c:pt idx="7249">
                  <c:v>20623.600000000006</c:v>
                </c:pt>
                <c:pt idx="7250">
                  <c:v>20997.800000000003</c:v>
                </c:pt>
                <c:pt idx="7251">
                  <c:v>21364.899999999994</c:v>
                </c:pt>
                <c:pt idx="7252">
                  <c:v>21742.5</c:v>
                </c:pt>
                <c:pt idx="7253">
                  <c:v>22108.699999999997</c:v>
                </c:pt>
                <c:pt idx="7254">
                  <c:v>22462.600000000006</c:v>
                </c:pt>
                <c:pt idx="7255">
                  <c:v>22804</c:v>
                </c:pt>
                <c:pt idx="7256">
                  <c:v>23152</c:v>
                </c:pt>
                <c:pt idx="7257">
                  <c:v>23499</c:v>
                </c:pt>
                <c:pt idx="7258">
                  <c:v>23824</c:v>
                </c:pt>
                <c:pt idx="7259">
                  <c:v>24147</c:v>
                </c:pt>
                <c:pt idx="7260">
                  <c:v>24466</c:v>
                </c:pt>
                <c:pt idx="7261">
                  <c:v>24779</c:v>
                </c:pt>
                <c:pt idx="7262">
                  <c:v>25081</c:v>
                </c:pt>
                <c:pt idx="7263">
                  <c:v>25372</c:v>
                </c:pt>
                <c:pt idx="7264">
                  <c:v>25663</c:v>
                </c:pt>
                <c:pt idx="7265">
                  <c:v>25946</c:v>
                </c:pt>
                <c:pt idx="7266">
                  <c:v>26217</c:v>
                </c:pt>
                <c:pt idx="7267">
                  <c:v>26483</c:v>
                </c:pt>
                <c:pt idx="7268">
                  <c:v>26737</c:v>
                </c:pt>
                <c:pt idx="7269">
                  <c:v>26984</c:v>
                </c:pt>
                <c:pt idx="7270">
                  <c:v>27225</c:v>
                </c:pt>
                <c:pt idx="7271">
                  <c:v>27454</c:v>
                </c:pt>
                <c:pt idx="7272">
                  <c:v>27679</c:v>
                </c:pt>
                <c:pt idx="7273">
                  <c:v>27897</c:v>
                </c:pt>
                <c:pt idx="7274">
                  <c:v>28097</c:v>
                </c:pt>
                <c:pt idx="7275">
                  <c:v>28299</c:v>
                </c:pt>
                <c:pt idx="7276">
                  <c:v>28490</c:v>
                </c:pt>
                <c:pt idx="7277">
                  <c:v>28665</c:v>
                </c:pt>
                <c:pt idx="7278">
                  <c:v>28836</c:v>
                </c:pt>
                <c:pt idx="7279">
                  <c:v>28999</c:v>
                </c:pt>
                <c:pt idx="7280">
                  <c:v>29161</c:v>
                </c:pt>
                <c:pt idx="7281">
                  <c:v>29306</c:v>
                </c:pt>
                <c:pt idx="7282">
                  <c:v>29439</c:v>
                </c:pt>
                <c:pt idx="7283">
                  <c:v>29572</c:v>
                </c:pt>
                <c:pt idx="7284">
                  <c:v>29682</c:v>
                </c:pt>
                <c:pt idx="7285">
                  <c:v>29792</c:v>
                </c:pt>
                <c:pt idx="7286">
                  <c:v>29894</c:v>
                </c:pt>
                <c:pt idx="7287">
                  <c:v>29987</c:v>
                </c:pt>
                <c:pt idx="7288">
                  <c:v>30073</c:v>
                </c:pt>
                <c:pt idx="7289">
                  <c:v>30143</c:v>
                </c:pt>
                <c:pt idx="7290">
                  <c:v>30192</c:v>
                </c:pt>
                <c:pt idx="7291">
                  <c:v>30241</c:v>
                </c:pt>
                <c:pt idx="7292">
                  <c:v>30295</c:v>
                </c:pt>
                <c:pt idx="7293">
                  <c:v>30347</c:v>
                </c:pt>
                <c:pt idx="7294">
                  <c:v>30374</c:v>
                </c:pt>
                <c:pt idx="7295">
                  <c:v>30387</c:v>
                </c:pt>
                <c:pt idx="7296">
                  <c:v>30373</c:v>
                </c:pt>
                <c:pt idx="7297">
                  <c:v>30358</c:v>
                </c:pt>
                <c:pt idx="7298">
                  <c:v>30337</c:v>
                </c:pt>
                <c:pt idx="7299">
                  <c:v>30319</c:v>
                </c:pt>
                <c:pt idx="7300">
                  <c:v>30271</c:v>
                </c:pt>
                <c:pt idx="7301">
                  <c:v>30212</c:v>
                </c:pt>
                <c:pt idx="7302">
                  <c:v>30156</c:v>
                </c:pt>
                <c:pt idx="7303">
                  <c:v>30092</c:v>
                </c:pt>
                <c:pt idx="7304">
                  <c:v>29999</c:v>
                </c:pt>
                <c:pt idx="7305">
                  <c:v>29905</c:v>
                </c:pt>
                <c:pt idx="7306">
                  <c:v>29806</c:v>
                </c:pt>
                <c:pt idx="7307">
                  <c:v>29697</c:v>
                </c:pt>
                <c:pt idx="7308">
                  <c:v>29560</c:v>
                </c:pt>
                <c:pt idx="7309">
                  <c:v>29435</c:v>
                </c:pt>
                <c:pt idx="7310">
                  <c:v>29293</c:v>
                </c:pt>
                <c:pt idx="7311">
                  <c:v>29143</c:v>
                </c:pt>
                <c:pt idx="7312">
                  <c:v>28985</c:v>
                </c:pt>
                <c:pt idx="7313">
                  <c:v>28801</c:v>
                </c:pt>
                <c:pt idx="7314">
                  <c:v>28614</c:v>
                </c:pt>
                <c:pt idx="7315">
                  <c:v>28418</c:v>
                </c:pt>
                <c:pt idx="7316">
                  <c:v>28213</c:v>
                </c:pt>
                <c:pt idx="7317">
                  <c:v>27999</c:v>
                </c:pt>
                <c:pt idx="7318">
                  <c:v>27775</c:v>
                </c:pt>
                <c:pt idx="7319">
                  <c:v>27535</c:v>
                </c:pt>
                <c:pt idx="7320">
                  <c:v>27293</c:v>
                </c:pt>
                <c:pt idx="7321">
                  <c:v>27043</c:v>
                </c:pt>
                <c:pt idx="7322">
                  <c:v>26766</c:v>
                </c:pt>
                <c:pt idx="7323">
                  <c:v>26485</c:v>
                </c:pt>
                <c:pt idx="7324">
                  <c:v>26197</c:v>
                </c:pt>
                <c:pt idx="7325">
                  <c:v>25912</c:v>
                </c:pt>
                <c:pt idx="7326">
                  <c:v>25612</c:v>
                </c:pt>
                <c:pt idx="7327">
                  <c:v>25289</c:v>
                </c:pt>
                <c:pt idx="7328">
                  <c:v>24962</c:v>
                </c:pt>
                <c:pt idx="7329">
                  <c:v>24624</c:v>
                </c:pt>
                <c:pt idx="7330">
                  <c:v>24282</c:v>
                </c:pt>
                <c:pt idx="7331">
                  <c:v>23941</c:v>
                </c:pt>
                <c:pt idx="7332">
                  <c:v>23577</c:v>
                </c:pt>
                <c:pt idx="7333">
                  <c:v>23201</c:v>
                </c:pt>
                <c:pt idx="7334">
                  <c:v>22822</c:v>
                </c:pt>
                <c:pt idx="7335">
                  <c:v>22407.100000000006</c:v>
                </c:pt>
                <c:pt idx="7336">
                  <c:v>22013.5</c:v>
                </c:pt>
                <c:pt idx="7337">
                  <c:v>21613.100000000006</c:v>
                </c:pt>
                <c:pt idx="7338">
                  <c:v>21208.199999999997</c:v>
                </c:pt>
                <c:pt idx="7339">
                  <c:v>20778.800000000003</c:v>
                </c:pt>
                <c:pt idx="7340">
                  <c:v>20353.600000000006</c:v>
                </c:pt>
                <c:pt idx="7341">
                  <c:v>19917.600000000006</c:v>
                </c:pt>
                <c:pt idx="7342">
                  <c:v>19464.399999999994</c:v>
                </c:pt>
                <c:pt idx="7343">
                  <c:v>19024.399999999994</c:v>
                </c:pt>
                <c:pt idx="7344">
                  <c:v>18553</c:v>
                </c:pt>
                <c:pt idx="7345">
                  <c:v>18090.399999999994</c:v>
                </c:pt>
                <c:pt idx="7346">
                  <c:v>17621.800000000003</c:v>
                </c:pt>
                <c:pt idx="7347">
                  <c:v>17134.5</c:v>
                </c:pt>
                <c:pt idx="7348">
                  <c:v>16647.399999999994</c:v>
                </c:pt>
                <c:pt idx="7349">
                  <c:v>16151.100000000006</c:v>
                </c:pt>
                <c:pt idx="7350">
                  <c:v>15648.199999999997</c:v>
                </c:pt>
                <c:pt idx="7351">
                  <c:v>15136.399999999994</c:v>
                </c:pt>
                <c:pt idx="7352">
                  <c:v>14621.199999999997</c:v>
                </c:pt>
                <c:pt idx="7353">
                  <c:v>14099.300000000003</c:v>
                </c:pt>
                <c:pt idx="7354">
                  <c:v>13569.199999999997</c:v>
                </c:pt>
                <c:pt idx="7355">
                  <c:v>13034.800000000003</c:v>
                </c:pt>
                <c:pt idx="7356">
                  <c:v>12495.199999999997</c:v>
                </c:pt>
                <c:pt idx="7357">
                  <c:v>11953.5</c:v>
                </c:pt>
                <c:pt idx="7358">
                  <c:v>11399.699999999997</c:v>
                </c:pt>
                <c:pt idx="7359">
                  <c:v>10843.600000000006</c:v>
                </c:pt>
                <c:pt idx="7360">
                  <c:v>10283.600000000006</c:v>
                </c:pt>
                <c:pt idx="7361">
                  <c:v>9718.5</c:v>
                </c:pt>
                <c:pt idx="7362">
                  <c:v>9152.1999999999971</c:v>
                </c:pt>
                <c:pt idx="7363">
                  <c:v>8574.8000000000029</c:v>
                </c:pt>
                <c:pt idx="7364">
                  <c:v>7993</c:v>
                </c:pt>
                <c:pt idx="7365">
                  <c:v>7409.1000000000058</c:v>
                </c:pt>
                <c:pt idx="7366">
                  <c:v>6828.3000000000029</c:v>
                </c:pt>
                <c:pt idx="7367">
                  <c:v>6238.3000000000029</c:v>
                </c:pt>
                <c:pt idx="7368">
                  <c:v>5646.5</c:v>
                </c:pt>
                <c:pt idx="7369">
                  <c:v>5042.3999999999942</c:v>
                </c:pt>
                <c:pt idx="7370">
                  <c:v>4442.1000000000058</c:v>
                </c:pt>
                <c:pt idx="7371">
                  <c:v>3841.8000000000029</c:v>
                </c:pt>
                <c:pt idx="7372">
                  <c:v>3236</c:v>
                </c:pt>
                <c:pt idx="7373">
                  <c:v>2628.1999999999971</c:v>
                </c:pt>
                <c:pt idx="7374">
                  <c:v>2014</c:v>
                </c:pt>
                <c:pt idx="7375">
                  <c:v>1403.8000000000029</c:v>
                </c:pt>
                <c:pt idx="7376">
                  <c:v>792</c:v>
                </c:pt>
                <c:pt idx="7377">
                  <c:v>175.5</c:v>
                </c:pt>
                <c:pt idx="7378">
                  <c:v>-444.5</c:v>
                </c:pt>
                <c:pt idx="7379">
                  <c:v>-1063.6999999999971</c:v>
                </c:pt>
                <c:pt idx="7380">
                  <c:v>-1682.3999999999942</c:v>
                </c:pt>
                <c:pt idx="7381">
                  <c:v>-2306.3999999999942</c:v>
                </c:pt>
                <c:pt idx="7382">
                  <c:v>-2927.6999999999971</c:v>
                </c:pt>
                <c:pt idx="7383">
                  <c:v>-3547.5</c:v>
                </c:pt>
                <c:pt idx="7384">
                  <c:v>-4171.6000000000058</c:v>
                </c:pt>
                <c:pt idx="7385">
                  <c:v>-4791.5</c:v>
                </c:pt>
                <c:pt idx="7386">
                  <c:v>-5411.1999999999971</c:v>
                </c:pt>
                <c:pt idx="7387">
                  <c:v>-6031.3000000000029</c:v>
                </c:pt>
                <c:pt idx="7388">
                  <c:v>-6654.3000000000029</c:v>
                </c:pt>
                <c:pt idx="7389">
                  <c:v>-7273.6000000000058</c:v>
                </c:pt>
                <c:pt idx="7390">
                  <c:v>-7890.8999999999942</c:v>
                </c:pt>
                <c:pt idx="7391">
                  <c:v>-8504.8000000000029</c:v>
                </c:pt>
                <c:pt idx="7392">
                  <c:v>-9120.1999999999971</c:v>
                </c:pt>
                <c:pt idx="7393">
                  <c:v>-9731</c:v>
                </c:pt>
                <c:pt idx="7394">
                  <c:v>-10349.300000000003</c:v>
                </c:pt>
                <c:pt idx="7395">
                  <c:v>-10958</c:v>
                </c:pt>
                <c:pt idx="7396">
                  <c:v>-11562.800000000003</c:v>
                </c:pt>
                <c:pt idx="7397">
                  <c:v>-12168.699999999997</c:v>
                </c:pt>
                <c:pt idx="7398">
                  <c:v>-12768.900000000001</c:v>
                </c:pt>
                <c:pt idx="7399">
                  <c:v>-13365.5</c:v>
                </c:pt>
                <c:pt idx="7400">
                  <c:v>-13958.199999999997</c:v>
                </c:pt>
                <c:pt idx="7401">
                  <c:v>-14547.099999999999</c:v>
                </c:pt>
                <c:pt idx="7402">
                  <c:v>-15132.400000000001</c:v>
                </c:pt>
                <c:pt idx="7403">
                  <c:v>-15718.400000000001</c:v>
                </c:pt>
                <c:pt idx="7404">
                  <c:v>-16291.5</c:v>
                </c:pt>
                <c:pt idx="7405">
                  <c:v>-16863</c:v>
                </c:pt>
                <c:pt idx="7406">
                  <c:v>-17434</c:v>
                </c:pt>
                <c:pt idx="7407">
                  <c:v>-17997.800000000003</c:v>
                </c:pt>
                <c:pt idx="7408">
                  <c:v>-18553.900000000001</c:v>
                </c:pt>
                <c:pt idx="7409">
                  <c:v>-19104.800000000003</c:v>
                </c:pt>
                <c:pt idx="7410">
                  <c:v>-19654.099999999999</c:v>
                </c:pt>
                <c:pt idx="7411">
                  <c:v>-20192.300000000003</c:v>
                </c:pt>
                <c:pt idx="7412">
                  <c:v>-20724.900000000001</c:v>
                </c:pt>
                <c:pt idx="7413">
                  <c:v>-21255.5</c:v>
                </c:pt>
                <c:pt idx="7414">
                  <c:v>-21777.800000000003</c:v>
                </c:pt>
                <c:pt idx="7415">
                  <c:v>-22291.300000000003</c:v>
                </c:pt>
                <c:pt idx="7416">
                  <c:v>-22798.199999999997</c:v>
                </c:pt>
                <c:pt idx="7417">
                  <c:v>-23298.199999999997</c:v>
                </c:pt>
                <c:pt idx="7418">
                  <c:v>-23791.1</c:v>
                </c:pt>
                <c:pt idx="7419">
                  <c:v>-24275.699999999997</c:v>
                </c:pt>
                <c:pt idx="7420">
                  <c:v>-24750.9</c:v>
                </c:pt>
                <c:pt idx="7421">
                  <c:v>-25221.800000000003</c:v>
                </c:pt>
                <c:pt idx="7422">
                  <c:v>-25686.5</c:v>
                </c:pt>
                <c:pt idx="7423">
                  <c:v>-26138.1</c:v>
                </c:pt>
                <c:pt idx="7424">
                  <c:v>-26581</c:v>
                </c:pt>
                <c:pt idx="7425">
                  <c:v>-27015.4</c:v>
                </c:pt>
                <c:pt idx="7426">
                  <c:v>-27441.199999999997</c:v>
                </c:pt>
                <c:pt idx="7427">
                  <c:v>-27858.9</c:v>
                </c:pt>
                <c:pt idx="7428">
                  <c:v>-28268.400000000001</c:v>
                </c:pt>
                <c:pt idx="7429">
                  <c:v>-28670.1</c:v>
                </c:pt>
                <c:pt idx="7430">
                  <c:v>-29057.800000000003</c:v>
                </c:pt>
                <c:pt idx="7431">
                  <c:v>-29434.9</c:v>
                </c:pt>
                <c:pt idx="7432">
                  <c:v>-29804.199999999997</c:v>
                </c:pt>
                <c:pt idx="7433">
                  <c:v>-30160.1</c:v>
                </c:pt>
                <c:pt idx="7434">
                  <c:v>-30508.199999999997</c:v>
                </c:pt>
                <c:pt idx="7435">
                  <c:v>-30847</c:v>
                </c:pt>
                <c:pt idx="7436">
                  <c:v>-31171</c:v>
                </c:pt>
                <c:pt idx="7437">
                  <c:v>-31486.6</c:v>
                </c:pt>
                <c:pt idx="7438">
                  <c:v>-31792.9</c:v>
                </c:pt>
                <c:pt idx="7439">
                  <c:v>-32084.9</c:v>
                </c:pt>
                <c:pt idx="7440">
                  <c:v>-32364.1</c:v>
                </c:pt>
                <c:pt idx="7441">
                  <c:v>-32633.800000000003</c:v>
                </c:pt>
                <c:pt idx="7442">
                  <c:v>-32894.9</c:v>
                </c:pt>
                <c:pt idx="7443">
                  <c:v>-33142.300000000003</c:v>
                </c:pt>
                <c:pt idx="7444">
                  <c:v>-33377.9</c:v>
                </c:pt>
                <c:pt idx="7445">
                  <c:v>-33601</c:v>
                </c:pt>
                <c:pt idx="7446">
                  <c:v>-33809.199999999997</c:v>
                </c:pt>
                <c:pt idx="7447">
                  <c:v>-34010.5</c:v>
                </c:pt>
                <c:pt idx="7448">
                  <c:v>-34200.9</c:v>
                </c:pt>
                <c:pt idx="7449">
                  <c:v>-34342.1</c:v>
                </c:pt>
                <c:pt idx="7450">
                  <c:v>-34503</c:v>
                </c:pt>
                <c:pt idx="7451">
                  <c:v>-34651.5</c:v>
                </c:pt>
                <c:pt idx="7452">
                  <c:v>-34790.400000000001</c:v>
                </c:pt>
                <c:pt idx="7453">
                  <c:v>-34921.199999999997</c:v>
                </c:pt>
                <c:pt idx="7454">
                  <c:v>-35031</c:v>
                </c:pt>
                <c:pt idx="7455">
                  <c:v>-35129.199999999997</c:v>
                </c:pt>
                <c:pt idx="7456">
                  <c:v>-35215.4</c:v>
                </c:pt>
                <c:pt idx="7457">
                  <c:v>-35289.599999999999</c:v>
                </c:pt>
                <c:pt idx="7458">
                  <c:v>-35351.699999999997</c:v>
                </c:pt>
                <c:pt idx="7459">
                  <c:v>-35396.400000000001</c:v>
                </c:pt>
                <c:pt idx="7460">
                  <c:v>-35429.5</c:v>
                </c:pt>
                <c:pt idx="7461">
                  <c:v>-35450</c:v>
                </c:pt>
                <c:pt idx="7462">
                  <c:v>-35459.5</c:v>
                </c:pt>
                <c:pt idx="7463">
                  <c:v>-35456.5</c:v>
                </c:pt>
                <c:pt idx="7464">
                  <c:v>-35436.199999999997</c:v>
                </c:pt>
                <c:pt idx="7465">
                  <c:v>-35405</c:v>
                </c:pt>
                <c:pt idx="7466">
                  <c:v>-35360.1</c:v>
                </c:pt>
                <c:pt idx="7467">
                  <c:v>-35295.4</c:v>
                </c:pt>
                <c:pt idx="7468">
                  <c:v>-35223.800000000003</c:v>
                </c:pt>
                <c:pt idx="7469">
                  <c:v>-35140.199999999997</c:v>
                </c:pt>
                <c:pt idx="7470">
                  <c:v>-35045.699999999997</c:v>
                </c:pt>
                <c:pt idx="7471">
                  <c:v>-34930.6</c:v>
                </c:pt>
                <c:pt idx="7472">
                  <c:v>-34810.699999999997</c:v>
                </c:pt>
                <c:pt idx="7473">
                  <c:v>-34677</c:v>
                </c:pt>
                <c:pt idx="7474">
                  <c:v>-34521.199999999997</c:v>
                </c:pt>
                <c:pt idx="7475">
                  <c:v>-34355.800000000003</c:v>
                </c:pt>
                <c:pt idx="7476">
                  <c:v>-34175</c:v>
                </c:pt>
                <c:pt idx="7477">
                  <c:v>-33986.5</c:v>
                </c:pt>
                <c:pt idx="7478">
                  <c:v>-33784.1</c:v>
                </c:pt>
                <c:pt idx="7479">
                  <c:v>-33554.400000000001</c:v>
                </c:pt>
                <c:pt idx="7480">
                  <c:v>-33322.5</c:v>
                </c:pt>
                <c:pt idx="7481">
                  <c:v>-33066.400000000001</c:v>
                </c:pt>
                <c:pt idx="7482">
                  <c:v>-32811.800000000003</c:v>
                </c:pt>
                <c:pt idx="7483">
                  <c:v>-32546.699999999997</c:v>
                </c:pt>
                <c:pt idx="7484">
                  <c:v>-32290.800000000003</c:v>
                </c:pt>
                <c:pt idx="7485">
                  <c:v>-31993.599999999999</c:v>
                </c:pt>
                <c:pt idx="7486">
                  <c:v>-31680.5</c:v>
                </c:pt>
                <c:pt idx="7487">
                  <c:v>-31360.300000000003</c:v>
                </c:pt>
                <c:pt idx="7488">
                  <c:v>-31036</c:v>
                </c:pt>
                <c:pt idx="7489">
                  <c:v>-30685.9</c:v>
                </c:pt>
                <c:pt idx="7490">
                  <c:v>-30339.1</c:v>
                </c:pt>
                <c:pt idx="7491">
                  <c:v>-29964.6</c:v>
                </c:pt>
                <c:pt idx="7492">
                  <c:v>-29562.1</c:v>
                </c:pt>
                <c:pt idx="7493">
                  <c:v>-29173.9</c:v>
                </c:pt>
                <c:pt idx="7494">
                  <c:v>-28796.1</c:v>
                </c:pt>
                <c:pt idx="7495">
                  <c:v>-28386.1</c:v>
                </c:pt>
                <c:pt idx="7496">
                  <c:v>-27947</c:v>
                </c:pt>
                <c:pt idx="7497">
                  <c:v>-27517</c:v>
                </c:pt>
                <c:pt idx="7498">
                  <c:v>-27073.9</c:v>
                </c:pt>
                <c:pt idx="7499">
                  <c:v>-26599.599999999999</c:v>
                </c:pt>
                <c:pt idx="7500">
                  <c:v>-26128.5</c:v>
                </c:pt>
                <c:pt idx="7501">
                  <c:v>-25648.9</c:v>
                </c:pt>
                <c:pt idx="7502">
                  <c:v>-25160.6</c:v>
                </c:pt>
                <c:pt idx="7503">
                  <c:v>-24664</c:v>
                </c:pt>
                <c:pt idx="7504">
                  <c:v>-24164.6</c:v>
                </c:pt>
                <c:pt idx="7505">
                  <c:v>-23633.599999999999</c:v>
                </c:pt>
                <c:pt idx="7506">
                  <c:v>-23103.199999999997</c:v>
                </c:pt>
                <c:pt idx="7507">
                  <c:v>-22566.1</c:v>
                </c:pt>
                <c:pt idx="7508">
                  <c:v>-22020.300000000003</c:v>
                </c:pt>
                <c:pt idx="7509">
                  <c:v>-21461.9</c:v>
                </c:pt>
                <c:pt idx="7510">
                  <c:v>-20885.599999999999</c:v>
                </c:pt>
                <c:pt idx="7511">
                  <c:v>-20306.699999999997</c:v>
                </c:pt>
                <c:pt idx="7512">
                  <c:v>-19744.199999999997</c:v>
                </c:pt>
                <c:pt idx="7513">
                  <c:v>-19131.800000000003</c:v>
                </c:pt>
                <c:pt idx="7514">
                  <c:v>-18514.199999999997</c:v>
                </c:pt>
                <c:pt idx="7515">
                  <c:v>-17898.599999999999</c:v>
                </c:pt>
                <c:pt idx="7516">
                  <c:v>-17275.800000000003</c:v>
                </c:pt>
                <c:pt idx="7517">
                  <c:v>-16635.5</c:v>
                </c:pt>
                <c:pt idx="7518">
                  <c:v>-15985.5</c:v>
                </c:pt>
                <c:pt idx="7519">
                  <c:v>-15344.599999999999</c:v>
                </c:pt>
                <c:pt idx="7520">
                  <c:v>-14699.599999999999</c:v>
                </c:pt>
                <c:pt idx="7521">
                  <c:v>-14036.5</c:v>
                </c:pt>
                <c:pt idx="7522">
                  <c:v>-13368.5</c:v>
                </c:pt>
                <c:pt idx="7523">
                  <c:v>-12697.599999999999</c:v>
                </c:pt>
                <c:pt idx="7524">
                  <c:v>-12017.199999999997</c:v>
                </c:pt>
                <c:pt idx="7525">
                  <c:v>-11331</c:v>
                </c:pt>
                <c:pt idx="7526">
                  <c:v>-10652.100000000006</c:v>
                </c:pt>
                <c:pt idx="7527">
                  <c:v>-9962.3999999999942</c:v>
                </c:pt>
                <c:pt idx="7528">
                  <c:v>-9265</c:v>
                </c:pt>
                <c:pt idx="7529">
                  <c:v>-8569.8999999999942</c:v>
                </c:pt>
                <c:pt idx="7530">
                  <c:v>-7858.5</c:v>
                </c:pt>
                <c:pt idx="7531">
                  <c:v>-7153.1999999999971</c:v>
                </c:pt>
                <c:pt idx="7532">
                  <c:v>-6450.5</c:v>
                </c:pt>
                <c:pt idx="7533">
                  <c:v>-5737.8000000000029</c:v>
                </c:pt>
                <c:pt idx="7534">
                  <c:v>-5029.3999999999942</c:v>
                </c:pt>
                <c:pt idx="7535">
                  <c:v>-4319.8000000000029</c:v>
                </c:pt>
                <c:pt idx="7536">
                  <c:v>-3588.3000000000029</c:v>
                </c:pt>
                <c:pt idx="7537">
                  <c:v>-2838.6999999999971</c:v>
                </c:pt>
                <c:pt idx="7538">
                  <c:v>-2089.3000000000029</c:v>
                </c:pt>
                <c:pt idx="7539">
                  <c:v>-1341.3999999999942</c:v>
                </c:pt>
                <c:pt idx="7540">
                  <c:v>-589.89999999999418</c:v>
                </c:pt>
                <c:pt idx="7541">
                  <c:v>161.5</c:v>
                </c:pt>
                <c:pt idx="7542">
                  <c:v>901.60000000000582</c:v>
                </c:pt>
                <c:pt idx="7543">
                  <c:v>1650.8000000000029</c:v>
                </c:pt>
                <c:pt idx="7544">
                  <c:v>2393.5</c:v>
                </c:pt>
                <c:pt idx="7545">
                  <c:v>3128.8999999999942</c:v>
                </c:pt>
                <c:pt idx="7546">
                  <c:v>3869.3000000000029</c:v>
                </c:pt>
                <c:pt idx="7547">
                  <c:v>4598.8000000000029</c:v>
                </c:pt>
                <c:pt idx="7548">
                  <c:v>5324.8000000000029</c:v>
                </c:pt>
                <c:pt idx="7549">
                  <c:v>6051.6000000000058</c:v>
                </c:pt>
                <c:pt idx="7550">
                  <c:v>6770.8999999999942</c:v>
                </c:pt>
                <c:pt idx="7551">
                  <c:v>7489.8000000000029</c:v>
                </c:pt>
                <c:pt idx="7552">
                  <c:v>8200.6999999999971</c:v>
                </c:pt>
                <c:pt idx="7553">
                  <c:v>8905.3999999999942</c:v>
                </c:pt>
                <c:pt idx="7554">
                  <c:v>9602.1000000000058</c:v>
                </c:pt>
                <c:pt idx="7555">
                  <c:v>10304.5</c:v>
                </c:pt>
                <c:pt idx="7556">
                  <c:v>10993.800000000003</c:v>
                </c:pt>
                <c:pt idx="7557">
                  <c:v>11666.600000000006</c:v>
                </c:pt>
                <c:pt idx="7558">
                  <c:v>12338.199999999997</c:v>
                </c:pt>
                <c:pt idx="7559">
                  <c:v>13012.699999999997</c:v>
                </c:pt>
                <c:pt idx="7560">
                  <c:v>13673.800000000003</c:v>
                </c:pt>
                <c:pt idx="7561">
                  <c:v>14318.199999999997</c:v>
                </c:pt>
                <c:pt idx="7562">
                  <c:v>14963.600000000006</c:v>
                </c:pt>
                <c:pt idx="7563">
                  <c:v>15604.300000000003</c:v>
                </c:pt>
                <c:pt idx="7564">
                  <c:v>16242.5</c:v>
                </c:pt>
                <c:pt idx="7565">
                  <c:v>16856.199999999997</c:v>
                </c:pt>
                <c:pt idx="7566">
                  <c:v>17463.5</c:v>
                </c:pt>
                <c:pt idx="7567">
                  <c:v>18076.600000000006</c:v>
                </c:pt>
                <c:pt idx="7568">
                  <c:v>18669.699999999997</c:v>
                </c:pt>
                <c:pt idx="7569">
                  <c:v>19254.100000000006</c:v>
                </c:pt>
                <c:pt idx="7570">
                  <c:v>19828.199999999997</c:v>
                </c:pt>
                <c:pt idx="7571">
                  <c:v>20392.699999999997</c:v>
                </c:pt>
                <c:pt idx="7572">
                  <c:v>20956.800000000003</c:v>
                </c:pt>
                <c:pt idx="7573">
                  <c:v>21509</c:v>
                </c:pt>
                <c:pt idx="7574">
                  <c:v>22041.5</c:v>
                </c:pt>
                <c:pt idx="7575">
                  <c:v>22562.300000000003</c:v>
                </c:pt>
                <c:pt idx="7576">
                  <c:v>23081</c:v>
                </c:pt>
                <c:pt idx="7577">
                  <c:v>23588</c:v>
                </c:pt>
                <c:pt idx="7578">
                  <c:v>24077</c:v>
                </c:pt>
                <c:pt idx="7579">
                  <c:v>24560</c:v>
                </c:pt>
                <c:pt idx="7580">
                  <c:v>25040</c:v>
                </c:pt>
                <c:pt idx="7581">
                  <c:v>25504</c:v>
                </c:pt>
                <c:pt idx="7582">
                  <c:v>25949</c:v>
                </c:pt>
                <c:pt idx="7583">
                  <c:v>26383</c:v>
                </c:pt>
                <c:pt idx="7584">
                  <c:v>26810</c:v>
                </c:pt>
                <c:pt idx="7585">
                  <c:v>27223</c:v>
                </c:pt>
                <c:pt idx="7586">
                  <c:v>27626</c:v>
                </c:pt>
                <c:pt idx="7587">
                  <c:v>28015</c:v>
                </c:pt>
                <c:pt idx="7588">
                  <c:v>28398</c:v>
                </c:pt>
                <c:pt idx="7589">
                  <c:v>28763</c:v>
                </c:pt>
                <c:pt idx="7590">
                  <c:v>29115</c:v>
                </c:pt>
                <c:pt idx="7591">
                  <c:v>29461</c:v>
                </c:pt>
                <c:pt idx="7592">
                  <c:v>29788</c:v>
                </c:pt>
                <c:pt idx="7593">
                  <c:v>30104</c:v>
                </c:pt>
                <c:pt idx="7594">
                  <c:v>30406</c:v>
                </c:pt>
                <c:pt idx="7595">
                  <c:v>30699</c:v>
                </c:pt>
                <c:pt idx="7596">
                  <c:v>30979</c:v>
                </c:pt>
                <c:pt idx="7597">
                  <c:v>31239</c:v>
                </c:pt>
                <c:pt idx="7598">
                  <c:v>31497</c:v>
                </c:pt>
                <c:pt idx="7599">
                  <c:v>31735</c:v>
                </c:pt>
                <c:pt idx="7600">
                  <c:v>31960</c:v>
                </c:pt>
                <c:pt idx="7601">
                  <c:v>32173</c:v>
                </c:pt>
                <c:pt idx="7602">
                  <c:v>32373</c:v>
                </c:pt>
                <c:pt idx="7603">
                  <c:v>32559</c:v>
                </c:pt>
                <c:pt idx="7604">
                  <c:v>32724</c:v>
                </c:pt>
                <c:pt idx="7605">
                  <c:v>32884</c:v>
                </c:pt>
                <c:pt idx="7606">
                  <c:v>33041</c:v>
                </c:pt>
                <c:pt idx="7607">
                  <c:v>33178</c:v>
                </c:pt>
                <c:pt idx="7608">
                  <c:v>33292</c:v>
                </c:pt>
                <c:pt idx="7609">
                  <c:v>33400</c:v>
                </c:pt>
                <c:pt idx="7610">
                  <c:v>33496</c:v>
                </c:pt>
                <c:pt idx="7611">
                  <c:v>33601</c:v>
                </c:pt>
                <c:pt idx="7612">
                  <c:v>33662</c:v>
                </c:pt>
                <c:pt idx="7613">
                  <c:v>33716</c:v>
                </c:pt>
                <c:pt idx="7614">
                  <c:v>33757</c:v>
                </c:pt>
                <c:pt idx="7615">
                  <c:v>33787</c:v>
                </c:pt>
                <c:pt idx="7616">
                  <c:v>33797</c:v>
                </c:pt>
                <c:pt idx="7617">
                  <c:v>33795</c:v>
                </c:pt>
                <c:pt idx="7618">
                  <c:v>33778</c:v>
                </c:pt>
                <c:pt idx="7619">
                  <c:v>33756</c:v>
                </c:pt>
                <c:pt idx="7620">
                  <c:v>33716</c:v>
                </c:pt>
                <c:pt idx="7621">
                  <c:v>33654</c:v>
                </c:pt>
                <c:pt idx="7622">
                  <c:v>33590</c:v>
                </c:pt>
                <c:pt idx="7623">
                  <c:v>33517</c:v>
                </c:pt>
                <c:pt idx="7624">
                  <c:v>33423</c:v>
                </c:pt>
                <c:pt idx="7625">
                  <c:v>33309</c:v>
                </c:pt>
                <c:pt idx="7626">
                  <c:v>33185</c:v>
                </c:pt>
                <c:pt idx="7627">
                  <c:v>33059</c:v>
                </c:pt>
                <c:pt idx="7628">
                  <c:v>32917</c:v>
                </c:pt>
                <c:pt idx="7629">
                  <c:v>32753</c:v>
                </c:pt>
                <c:pt idx="7630">
                  <c:v>32578</c:v>
                </c:pt>
                <c:pt idx="7631">
                  <c:v>32398</c:v>
                </c:pt>
                <c:pt idx="7632">
                  <c:v>32208</c:v>
                </c:pt>
                <c:pt idx="7633">
                  <c:v>31998</c:v>
                </c:pt>
                <c:pt idx="7634">
                  <c:v>31778</c:v>
                </c:pt>
                <c:pt idx="7635">
                  <c:v>31550</c:v>
                </c:pt>
                <c:pt idx="7636">
                  <c:v>31308</c:v>
                </c:pt>
                <c:pt idx="7637">
                  <c:v>31054</c:v>
                </c:pt>
                <c:pt idx="7638">
                  <c:v>30790</c:v>
                </c:pt>
                <c:pt idx="7639">
                  <c:v>30501</c:v>
                </c:pt>
                <c:pt idx="7640">
                  <c:v>30222</c:v>
                </c:pt>
                <c:pt idx="7641">
                  <c:v>29922</c:v>
                </c:pt>
                <c:pt idx="7642">
                  <c:v>29609</c:v>
                </c:pt>
                <c:pt idx="7643">
                  <c:v>29298</c:v>
                </c:pt>
                <c:pt idx="7644">
                  <c:v>28961</c:v>
                </c:pt>
                <c:pt idx="7645">
                  <c:v>28621</c:v>
                </c:pt>
                <c:pt idx="7646">
                  <c:v>28275</c:v>
                </c:pt>
                <c:pt idx="7647">
                  <c:v>27910</c:v>
                </c:pt>
                <c:pt idx="7648">
                  <c:v>27537</c:v>
                </c:pt>
                <c:pt idx="7649">
                  <c:v>27156</c:v>
                </c:pt>
                <c:pt idx="7650">
                  <c:v>26771</c:v>
                </c:pt>
                <c:pt idx="7651">
                  <c:v>26374</c:v>
                </c:pt>
                <c:pt idx="7652">
                  <c:v>25961</c:v>
                </c:pt>
                <c:pt idx="7653">
                  <c:v>25547</c:v>
                </c:pt>
                <c:pt idx="7654">
                  <c:v>25123</c:v>
                </c:pt>
                <c:pt idx="7655">
                  <c:v>24688</c:v>
                </c:pt>
                <c:pt idx="7656">
                  <c:v>24250</c:v>
                </c:pt>
                <c:pt idx="7657">
                  <c:v>23803</c:v>
                </c:pt>
                <c:pt idx="7658">
                  <c:v>23348</c:v>
                </c:pt>
                <c:pt idx="7659">
                  <c:v>22860</c:v>
                </c:pt>
                <c:pt idx="7660">
                  <c:v>22384.300000000003</c:v>
                </c:pt>
                <c:pt idx="7661">
                  <c:v>21909.600000000006</c:v>
                </c:pt>
                <c:pt idx="7662">
                  <c:v>21433.699999999997</c:v>
                </c:pt>
                <c:pt idx="7663">
                  <c:v>20946</c:v>
                </c:pt>
                <c:pt idx="7664">
                  <c:v>20452.100000000006</c:v>
                </c:pt>
                <c:pt idx="7665">
                  <c:v>19957.199999999997</c:v>
                </c:pt>
                <c:pt idx="7666">
                  <c:v>19446.899999999994</c:v>
                </c:pt>
                <c:pt idx="7667">
                  <c:v>18926.300000000003</c:v>
                </c:pt>
                <c:pt idx="7668">
                  <c:v>18417.300000000003</c:v>
                </c:pt>
                <c:pt idx="7669">
                  <c:v>17907.100000000006</c:v>
                </c:pt>
                <c:pt idx="7670">
                  <c:v>17379.5</c:v>
                </c:pt>
                <c:pt idx="7671">
                  <c:v>16843.600000000006</c:v>
                </c:pt>
                <c:pt idx="7672">
                  <c:v>16314.800000000003</c:v>
                </c:pt>
                <c:pt idx="7673">
                  <c:v>15787.800000000003</c:v>
                </c:pt>
                <c:pt idx="7674">
                  <c:v>15245</c:v>
                </c:pt>
                <c:pt idx="7675">
                  <c:v>14692.399999999994</c:v>
                </c:pt>
                <c:pt idx="7676">
                  <c:v>14153.600000000006</c:v>
                </c:pt>
                <c:pt idx="7677">
                  <c:v>13607.300000000003</c:v>
                </c:pt>
                <c:pt idx="7678">
                  <c:v>13050</c:v>
                </c:pt>
                <c:pt idx="7679">
                  <c:v>12493</c:v>
                </c:pt>
                <c:pt idx="7680">
                  <c:v>11933.899999999994</c:v>
                </c:pt>
                <c:pt idx="7681">
                  <c:v>11379.800000000003</c:v>
                </c:pt>
                <c:pt idx="7682">
                  <c:v>10826.600000000006</c:v>
                </c:pt>
                <c:pt idx="7683">
                  <c:v>10259.699999999997</c:v>
                </c:pt>
                <c:pt idx="7684">
                  <c:v>9689.8999999999942</c:v>
                </c:pt>
                <c:pt idx="7685">
                  <c:v>9123.6999999999971</c:v>
                </c:pt>
                <c:pt idx="7686">
                  <c:v>8560.5</c:v>
                </c:pt>
                <c:pt idx="7687">
                  <c:v>7996.1000000000058</c:v>
                </c:pt>
                <c:pt idx="7688">
                  <c:v>7428.8000000000029</c:v>
                </c:pt>
                <c:pt idx="7689">
                  <c:v>6857.6000000000058</c:v>
                </c:pt>
                <c:pt idx="7690">
                  <c:v>6293.8999999999942</c:v>
                </c:pt>
                <c:pt idx="7691">
                  <c:v>5731.6000000000058</c:v>
                </c:pt>
                <c:pt idx="7692">
                  <c:v>5161.6999999999971</c:v>
                </c:pt>
                <c:pt idx="7693">
                  <c:v>4589.1000000000058</c:v>
                </c:pt>
                <c:pt idx="7694">
                  <c:v>4020.3999999999942</c:v>
                </c:pt>
                <c:pt idx="7695">
                  <c:v>3460.6000000000058</c:v>
                </c:pt>
                <c:pt idx="7696">
                  <c:v>2901.6000000000058</c:v>
                </c:pt>
                <c:pt idx="7697">
                  <c:v>2336.3000000000029</c:v>
                </c:pt>
                <c:pt idx="7698">
                  <c:v>1768.8000000000029</c:v>
                </c:pt>
                <c:pt idx="7699">
                  <c:v>1206.3000000000029</c:v>
                </c:pt>
                <c:pt idx="7700">
                  <c:v>650.5</c:v>
                </c:pt>
                <c:pt idx="7701">
                  <c:v>99.899999999994179</c:v>
                </c:pt>
                <c:pt idx="7702">
                  <c:v>-455.69999999999709</c:v>
                </c:pt>
                <c:pt idx="7703">
                  <c:v>-1013.8000000000029</c:v>
                </c:pt>
                <c:pt idx="7704">
                  <c:v>-1568.3000000000029</c:v>
                </c:pt>
                <c:pt idx="7705">
                  <c:v>-2117.8000000000029</c:v>
                </c:pt>
                <c:pt idx="7706">
                  <c:v>-2662.8999999999942</c:v>
                </c:pt>
                <c:pt idx="7707">
                  <c:v>-3203.6000000000058</c:v>
                </c:pt>
                <c:pt idx="7708">
                  <c:v>-3740.8000000000029</c:v>
                </c:pt>
                <c:pt idx="7709">
                  <c:v>-4279.6999999999971</c:v>
                </c:pt>
                <c:pt idx="7710">
                  <c:v>-4814</c:v>
                </c:pt>
                <c:pt idx="7711">
                  <c:v>-5344.3000000000029</c:v>
                </c:pt>
                <c:pt idx="7712">
                  <c:v>-5868.3000000000029</c:v>
                </c:pt>
                <c:pt idx="7713">
                  <c:v>-6387.8000000000029</c:v>
                </c:pt>
                <c:pt idx="7714">
                  <c:v>-6918.8999999999942</c:v>
                </c:pt>
                <c:pt idx="7715">
                  <c:v>-7433.8000000000029</c:v>
                </c:pt>
                <c:pt idx="7716">
                  <c:v>-7935.5</c:v>
                </c:pt>
                <c:pt idx="7717">
                  <c:v>-8444.6000000000058</c:v>
                </c:pt>
                <c:pt idx="7718">
                  <c:v>-8943.3999999999942</c:v>
                </c:pt>
                <c:pt idx="7719">
                  <c:v>-9439.8000000000029</c:v>
                </c:pt>
                <c:pt idx="7720">
                  <c:v>-9928.1999999999971</c:v>
                </c:pt>
                <c:pt idx="7721">
                  <c:v>-10415.300000000003</c:v>
                </c:pt>
                <c:pt idx="7722">
                  <c:v>-10893.699999999997</c:v>
                </c:pt>
                <c:pt idx="7723">
                  <c:v>-11366</c:v>
                </c:pt>
                <c:pt idx="7724">
                  <c:v>-11837.599999999999</c:v>
                </c:pt>
                <c:pt idx="7725">
                  <c:v>-12299.900000000001</c:v>
                </c:pt>
                <c:pt idx="7726">
                  <c:v>-12755.5</c:v>
                </c:pt>
                <c:pt idx="7727">
                  <c:v>-13203.400000000001</c:v>
                </c:pt>
                <c:pt idx="7728">
                  <c:v>-13646.800000000003</c:v>
                </c:pt>
                <c:pt idx="7729">
                  <c:v>-14086.900000000001</c:v>
                </c:pt>
                <c:pt idx="7730">
                  <c:v>-14517.900000000001</c:v>
                </c:pt>
                <c:pt idx="7731">
                  <c:v>-14943.400000000001</c:v>
                </c:pt>
                <c:pt idx="7732">
                  <c:v>-15358.400000000001</c:v>
                </c:pt>
                <c:pt idx="7733">
                  <c:v>-15765.400000000001</c:v>
                </c:pt>
                <c:pt idx="7734">
                  <c:v>-16172.800000000003</c:v>
                </c:pt>
                <c:pt idx="7735">
                  <c:v>-16565.699999999997</c:v>
                </c:pt>
                <c:pt idx="7736">
                  <c:v>-16952.900000000001</c:v>
                </c:pt>
                <c:pt idx="7737">
                  <c:v>-17331.5</c:v>
                </c:pt>
                <c:pt idx="7738">
                  <c:v>-17701.699999999997</c:v>
                </c:pt>
                <c:pt idx="7739">
                  <c:v>-18064.599999999999</c:v>
                </c:pt>
                <c:pt idx="7740">
                  <c:v>-18422.900000000001</c:v>
                </c:pt>
                <c:pt idx="7741">
                  <c:v>-18770.900000000001</c:v>
                </c:pt>
                <c:pt idx="7742">
                  <c:v>-19112.800000000003</c:v>
                </c:pt>
                <c:pt idx="7743">
                  <c:v>-19439.199999999997</c:v>
                </c:pt>
                <c:pt idx="7744">
                  <c:v>-19760.5</c:v>
                </c:pt>
                <c:pt idx="7745">
                  <c:v>-20073.5</c:v>
                </c:pt>
                <c:pt idx="7746">
                  <c:v>-20374</c:v>
                </c:pt>
                <c:pt idx="7747">
                  <c:v>-20669.099999999999</c:v>
                </c:pt>
                <c:pt idx="7748">
                  <c:v>-20956.699999999997</c:v>
                </c:pt>
                <c:pt idx="7749">
                  <c:v>-21233.800000000003</c:v>
                </c:pt>
                <c:pt idx="7750">
                  <c:v>-21500.6</c:v>
                </c:pt>
                <c:pt idx="7751">
                  <c:v>-21761.300000000003</c:v>
                </c:pt>
                <c:pt idx="7752">
                  <c:v>-22012.800000000003</c:v>
                </c:pt>
                <c:pt idx="7753">
                  <c:v>-22251.4</c:v>
                </c:pt>
                <c:pt idx="7754">
                  <c:v>-22484.300000000003</c:v>
                </c:pt>
                <c:pt idx="7755">
                  <c:v>-22705.599999999999</c:v>
                </c:pt>
                <c:pt idx="7756">
                  <c:v>-22916.699999999997</c:v>
                </c:pt>
                <c:pt idx="7757">
                  <c:v>-23120.800000000003</c:v>
                </c:pt>
                <c:pt idx="7758">
                  <c:v>-23316.800000000003</c:v>
                </c:pt>
                <c:pt idx="7759">
                  <c:v>-23502.199999999997</c:v>
                </c:pt>
                <c:pt idx="7760">
                  <c:v>-23677.599999999999</c:v>
                </c:pt>
                <c:pt idx="7761">
                  <c:v>-23842.9</c:v>
                </c:pt>
                <c:pt idx="7762">
                  <c:v>-23998.800000000003</c:v>
                </c:pt>
                <c:pt idx="7763">
                  <c:v>-24144.5</c:v>
                </c:pt>
                <c:pt idx="7764">
                  <c:v>-24284.9</c:v>
                </c:pt>
                <c:pt idx="7765">
                  <c:v>-24416.5</c:v>
                </c:pt>
                <c:pt idx="7766">
                  <c:v>-24534.6</c:v>
                </c:pt>
                <c:pt idx="7767">
                  <c:v>-24643.9</c:v>
                </c:pt>
                <c:pt idx="7768">
                  <c:v>-24744.400000000001</c:v>
                </c:pt>
                <c:pt idx="7769">
                  <c:v>-24834.9</c:v>
                </c:pt>
                <c:pt idx="7770">
                  <c:v>-24916.699999999997</c:v>
                </c:pt>
                <c:pt idx="7771">
                  <c:v>-24988.699999999997</c:v>
                </c:pt>
                <c:pt idx="7772">
                  <c:v>-25052.9</c:v>
                </c:pt>
                <c:pt idx="7773">
                  <c:v>-25110.300000000003</c:v>
                </c:pt>
                <c:pt idx="7774">
                  <c:v>-25156.800000000003</c:v>
                </c:pt>
                <c:pt idx="7775">
                  <c:v>-25191.699999999997</c:v>
                </c:pt>
                <c:pt idx="7776">
                  <c:v>-25222.9</c:v>
                </c:pt>
                <c:pt idx="7777">
                  <c:v>-25245.300000000003</c:v>
                </c:pt>
                <c:pt idx="7778">
                  <c:v>-25256.199999999997</c:v>
                </c:pt>
                <c:pt idx="7779">
                  <c:v>-25259.199999999997</c:v>
                </c:pt>
                <c:pt idx="7780">
                  <c:v>-25257.1</c:v>
                </c:pt>
                <c:pt idx="7781">
                  <c:v>-25246.5</c:v>
                </c:pt>
                <c:pt idx="7782">
                  <c:v>-25222.1</c:v>
                </c:pt>
                <c:pt idx="7783">
                  <c:v>-25196.400000000001</c:v>
                </c:pt>
                <c:pt idx="7784">
                  <c:v>-25162.9</c:v>
                </c:pt>
                <c:pt idx="7785">
                  <c:v>-25119.1</c:v>
                </c:pt>
                <c:pt idx="7786">
                  <c:v>-25068.6</c:v>
                </c:pt>
                <c:pt idx="7787">
                  <c:v>-25010.6</c:v>
                </c:pt>
                <c:pt idx="7788">
                  <c:v>-24944.6</c:v>
                </c:pt>
                <c:pt idx="7789">
                  <c:v>-24871.1</c:v>
                </c:pt>
                <c:pt idx="7790">
                  <c:v>-24788.300000000003</c:v>
                </c:pt>
                <c:pt idx="7791">
                  <c:v>-24700.9</c:v>
                </c:pt>
                <c:pt idx="7792">
                  <c:v>-24611</c:v>
                </c:pt>
                <c:pt idx="7793">
                  <c:v>-24509.4</c:v>
                </c:pt>
                <c:pt idx="7794">
                  <c:v>-24397.800000000003</c:v>
                </c:pt>
                <c:pt idx="7795">
                  <c:v>-24281.199999999997</c:v>
                </c:pt>
                <c:pt idx="7796">
                  <c:v>-24158.1</c:v>
                </c:pt>
                <c:pt idx="7797">
                  <c:v>-24029.5</c:v>
                </c:pt>
                <c:pt idx="7798">
                  <c:v>-23895.4</c:v>
                </c:pt>
                <c:pt idx="7799">
                  <c:v>-23757.4</c:v>
                </c:pt>
                <c:pt idx="7800">
                  <c:v>-23609.800000000003</c:v>
                </c:pt>
                <c:pt idx="7801">
                  <c:v>-23455.1</c:v>
                </c:pt>
                <c:pt idx="7802">
                  <c:v>-23296.1</c:v>
                </c:pt>
                <c:pt idx="7803">
                  <c:v>-23130.800000000003</c:v>
                </c:pt>
                <c:pt idx="7804">
                  <c:v>-22959.300000000003</c:v>
                </c:pt>
                <c:pt idx="7805">
                  <c:v>-22784.699999999997</c:v>
                </c:pt>
                <c:pt idx="7806">
                  <c:v>-22603.4</c:v>
                </c:pt>
                <c:pt idx="7807">
                  <c:v>-22414.699999999997</c:v>
                </c:pt>
                <c:pt idx="7808">
                  <c:v>-22223.599999999999</c:v>
                </c:pt>
                <c:pt idx="7809">
                  <c:v>-22027.5</c:v>
                </c:pt>
                <c:pt idx="7810">
                  <c:v>-21823.300000000003</c:v>
                </c:pt>
                <c:pt idx="7811">
                  <c:v>-21613</c:v>
                </c:pt>
                <c:pt idx="7812">
                  <c:v>-21401.699999999997</c:v>
                </c:pt>
                <c:pt idx="7813">
                  <c:v>-21185.4</c:v>
                </c:pt>
                <c:pt idx="7814">
                  <c:v>-20962.099999999999</c:v>
                </c:pt>
                <c:pt idx="7815">
                  <c:v>-20735.599999999999</c:v>
                </c:pt>
                <c:pt idx="7816">
                  <c:v>-20503</c:v>
                </c:pt>
                <c:pt idx="7817">
                  <c:v>-20269.199999999997</c:v>
                </c:pt>
                <c:pt idx="7818">
                  <c:v>-20029.699999999997</c:v>
                </c:pt>
                <c:pt idx="7819">
                  <c:v>-19782</c:v>
                </c:pt>
                <c:pt idx="7820">
                  <c:v>-19531.099999999999</c:v>
                </c:pt>
                <c:pt idx="7821">
                  <c:v>-19274.400000000001</c:v>
                </c:pt>
                <c:pt idx="7822">
                  <c:v>-19017.900000000001</c:v>
                </c:pt>
                <c:pt idx="7823">
                  <c:v>-18759.199999999997</c:v>
                </c:pt>
                <c:pt idx="7824">
                  <c:v>-18490.900000000001</c:v>
                </c:pt>
                <c:pt idx="7825">
                  <c:v>-18219.300000000003</c:v>
                </c:pt>
                <c:pt idx="7826">
                  <c:v>-17945.900000000001</c:v>
                </c:pt>
                <c:pt idx="7827">
                  <c:v>-17668.900000000001</c:v>
                </c:pt>
                <c:pt idx="7828">
                  <c:v>-17390.900000000001</c:v>
                </c:pt>
                <c:pt idx="7829">
                  <c:v>-17105.400000000001</c:v>
                </c:pt>
                <c:pt idx="7830">
                  <c:v>-16815.199999999997</c:v>
                </c:pt>
                <c:pt idx="7831">
                  <c:v>-16525.300000000003</c:v>
                </c:pt>
                <c:pt idx="7832">
                  <c:v>-16231.400000000001</c:v>
                </c:pt>
                <c:pt idx="7833">
                  <c:v>-15936.699999999997</c:v>
                </c:pt>
                <c:pt idx="7834">
                  <c:v>-15634.400000000001</c:v>
                </c:pt>
                <c:pt idx="7835">
                  <c:v>-15333.300000000003</c:v>
                </c:pt>
                <c:pt idx="7836">
                  <c:v>-15031.099999999999</c:v>
                </c:pt>
                <c:pt idx="7837">
                  <c:v>-14722.599999999999</c:v>
                </c:pt>
                <c:pt idx="7838">
                  <c:v>-14413.400000000001</c:v>
                </c:pt>
                <c:pt idx="7839">
                  <c:v>-14103.099999999999</c:v>
                </c:pt>
                <c:pt idx="7840">
                  <c:v>-13787.900000000001</c:v>
                </c:pt>
                <c:pt idx="7841">
                  <c:v>-13465.5</c:v>
                </c:pt>
                <c:pt idx="7842">
                  <c:v>-13153.900000000001</c:v>
                </c:pt>
                <c:pt idx="7843">
                  <c:v>-12840.599999999999</c:v>
                </c:pt>
                <c:pt idx="7844">
                  <c:v>-12516.900000000001</c:v>
                </c:pt>
                <c:pt idx="7845">
                  <c:v>-12191.699999999997</c:v>
                </c:pt>
                <c:pt idx="7846">
                  <c:v>-11868.199999999997</c:v>
                </c:pt>
                <c:pt idx="7847">
                  <c:v>-11542.800000000003</c:v>
                </c:pt>
                <c:pt idx="7848">
                  <c:v>-11218.5</c:v>
                </c:pt>
                <c:pt idx="7849">
                  <c:v>-10885.899999999994</c:v>
                </c:pt>
                <c:pt idx="7850">
                  <c:v>-10555.399999999994</c:v>
                </c:pt>
                <c:pt idx="7851">
                  <c:v>-10225.899999999994</c:v>
                </c:pt>
                <c:pt idx="7852">
                  <c:v>-9897.6999999999971</c:v>
                </c:pt>
                <c:pt idx="7853">
                  <c:v>-9570.8999999999942</c:v>
                </c:pt>
                <c:pt idx="7854">
                  <c:v>-9245.3000000000029</c:v>
                </c:pt>
                <c:pt idx="7855">
                  <c:v>-8915.1000000000058</c:v>
                </c:pt>
                <c:pt idx="7856">
                  <c:v>-8574.1999999999971</c:v>
                </c:pt>
                <c:pt idx="7857">
                  <c:v>-8247.1000000000058</c:v>
                </c:pt>
                <c:pt idx="7858">
                  <c:v>-7922.1999999999971</c:v>
                </c:pt>
                <c:pt idx="7859">
                  <c:v>-7597.1000000000058</c:v>
                </c:pt>
                <c:pt idx="7860">
                  <c:v>-7269.3000000000029</c:v>
                </c:pt>
                <c:pt idx="7861">
                  <c:v>-6932</c:v>
                </c:pt>
                <c:pt idx="7862">
                  <c:v>-6604.6000000000058</c:v>
                </c:pt>
                <c:pt idx="7863">
                  <c:v>-6282.1999999999971</c:v>
                </c:pt>
                <c:pt idx="7864">
                  <c:v>-5962.8999999999942</c:v>
                </c:pt>
                <c:pt idx="7865">
                  <c:v>-5642.3000000000029</c:v>
                </c:pt>
                <c:pt idx="7866">
                  <c:v>-5313.1999999999971</c:v>
                </c:pt>
                <c:pt idx="7867">
                  <c:v>-4992.1999999999971</c:v>
                </c:pt>
                <c:pt idx="7868">
                  <c:v>-4677.3999999999942</c:v>
                </c:pt>
                <c:pt idx="7869">
                  <c:v>-4360</c:v>
                </c:pt>
                <c:pt idx="7870">
                  <c:v>-4042.1000000000058</c:v>
                </c:pt>
                <c:pt idx="7871">
                  <c:v>-3728.3999999999942</c:v>
                </c:pt>
                <c:pt idx="7872">
                  <c:v>-3419.6000000000058</c:v>
                </c:pt>
                <c:pt idx="7873">
                  <c:v>-3113.3000000000029</c:v>
                </c:pt>
                <c:pt idx="7874">
                  <c:v>-2807.5</c:v>
                </c:pt>
                <c:pt idx="7875">
                  <c:v>-2496.5</c:v>
                </c:pt>
                <c:pt idx="7876">
                  <c:v>-2188.3999999999942</c:v>
                </c:pt>
                <c:pt idx="7877">
                  <c:v>-1890.1000000000058</c:v>
                </c:pt>
                <c:pt idx="7878">
                  <c:v>-1595.8999999999942</c:v>
                </c:pt>
                <c:pt idx="7879">
                  <c:v>-1304.1999999999971</c:v>
                </c:pt>
                <c:pt idx="7880">
                  <c:v>-1007.6999999999971</c:v>
                </c:pt>
                <c:pt idx="7881">
                  <c:v>-715</c:v>
                </c:pt>
                <c:pt idx="7882">
                  <c:v>-436.80000000000291</c:v>
                </c:pt>
                <c:pt idx="7883">
                  <c:v>-153</c:v>
                </c:pt>
                <c:pt idx="7884">
                  <c:v>137.60000000000582</c:v>
                </c:pt>
                <c:pt idx="7885">
                  <c:v>415.30000000000291</c:v>
                </c:pt>
                <c:pt idx="7886">
                  <c:v>683.10000000000582</c:v>
                </c:pt>
                <c:pt idx="7887">
                  <c:v>954.5</c:v>
                </c:pt>
                <c:pt idx="7888">
                  <c:v>1235.6999999999971</c:v>
                </c:pt>
                <c:pt idx="7889">
                  <c:v>1503.6000000000058</c:v>
                </c:pt>
                <c:pt idx="7890">
                  <c:v>1751.8999999999942</c:v>
                </c:pt>
                <c:pt idx="7891">
                  <c:v>2010.1999999999971</c:v>
                </c:pt>
                <c:pt idx="7892">
                  <c:v>2273.8000000000029</c:v>
                </c:pt>
                <c:pt idx="7893">
                  <c:v>2523.8000000000029</c:v>
                </c:pt>
                <c:pt idx="7894">
                  <c:v>2776.5</c:v>
                </c:pt>
                <c:pt idx="7895">
                  <c:v>3033.6999999999971</c:v>
                </c:pt>
                <c:pt idx="7896">
                  <c:v>3271.3999999999942</c:v>
                </c:pt>
                <c:pt idx="7897">
                  <c:v>3509.3999999999942</c:v>
                </c:pt>
                <c:pt idx="7898">
                  <c:v>3754.1999999999971</c:v>
                </c:pt>
                <c:pt idx="7899">
                  <c:v>3985.8999999999942</c:v>
                </c:pt>
                <c:pt idx="7900">
                  <c:v>4219.5</c:v>
                </c:pt>
                <c:pt idx="7901">
                  <c:v>4449.8999999999942</c:v>
                </c:pt>
                <c:pt idx="7902">
                  <c:v>4675.6999999999971</c:v>
                </c:pt>
                <c:pt idx="7903">
                  <c:v>4903.1999999999971</c:v>
                </c:pt>
                <c:pt idx="7904">
                  <c:v>5123</c:v>
                </c:pt>
                <c:pt idx="7905">
                  <c:v>5334</c:v>
                </c:pt>
                <c:pt idx="7906">
                  <c:v>5552.8999999999942</c:v>
                </c:pt>
                <c:pt idx="7907">
                  <c:v>5768.3999999999942</c:v>
                </c:pt>
                <c:pt idx="7908">
                  <c:v>5975</c:v>
                </c:pt>
                <c:pt idx="7909">
                  <c:v>6178.3999999999942</c:v>
                </c:pt>
                <c:pt idx="7910">
                  <c:v>6380.6999999999971</c:v>
                </c:pt>
                <c:pt idx="7911">
                  <c:v>6584.5</c:v>
                </c:pt>
                <c:pt idx="7912">
                  <c:v>6778.6000000000058</c:v>
                </c:pt>
                <c:pt idx="7913">
                  <c:v>6970.8000000000029</c:v>
                </c:pt>
                <c:pt idx="7914">
                  <c:v>7170.8000000000029</c:v>
                </c:pt>
                <c:pt idx="7915">
                  <c:v>7352.1000000000058</c:v>
                </c:pt>
                <c:pt idx="7916">
                  <c:v>7536.1999999999971</c:v>
                </c:pt>
                <c:pt idx="7917">
                  <c:v>7720.1000000000058</c:v>
                </c:pt>
                <c:pt idx="7918">
                  <c:v>7895.8999999999942</c:v>
                </c:pt>
                <c:pt idx="7919">
                  <c:v>8073.8999999999942</c:v>
                </c:pt>
                <c:pt idx="7920">
                  <c:v>8249</c:v>
                </c:pt>
                <c:pt idx="7921">
                  <c:v>8418.8000000000029</c:v>
                </c:pt>
                <c:pt idx="7922">
                  <c:v>8597</c:v>
                </c:pt>
                <c:pt idx="7923">
                  <c:v>8757.8000000000029</c:v>
                </c:pt>
                <c:pt idx="7924">
                  <c:v>8918.8000000000029</c:v>
                </c:pt>
                <c:pt idx="7925">
                  <c:v>9086.1999999999971</c:v>
                </c:pt>
                <c:pt idx="7926">
                  <c:v>9248</c:v>
                </c:pt>
                <c:pt idx="7927">
                  <c:v>9406.1000000000058</c:v>
                </c:pt>
                <c:pt idx="7928">
                  <c:v>9551.1999999999971</c:v>
                </c:pt>
                <c:pt idx="7929">
                  <c:v>9710.5</c:v>
                </c:pt>
                <c:pt idx="7930">
                  <c:v>9868.3999999999942</c:v>
                </c:pt>
                <c:pt idx="7931">
                  <c:v>10003.699999999997</c:v>
                </c:pt>
                <c:pt idx="7932">
                  <c:v>10145</c:v>
                </c:pt>
                <c:pt idx="7933">
                  <c:v>10287.600000000006</c:v>
                </c:pt>
                <c:pt idx="7934">
                  <c:v>10437.899999999994</c:v>
                </c:pt>
                <c:pt idx="7935">
                  <c:v>10569.300000000003</c:v>
                </c:pt>
                <c:pt idx="7936">
                  <c:v>10694.600000000006</c:v>
                </c:pt>
                <c:pt idx="7937">
                  <c:v>10832.600000000006</c:v>
                </c:pt>
                <c:pt idx="7938">
                  <c:v>10962.899999999994</c:v>
                </c:pt>
                <c:pt idx="7939">
                  <c:v>11086.100000000006</c:v>
                </c:pt>
                <c:pt idx="7940">
                  <c:v>11208.699999999997</c:v>
                </c:pt>
                <c:pt idx="7941">
                  <c:v>11326.199999999997</c:v>
                </c:pt>
                <c:pt idx="7942">
                  <c:v>11446.199999999997</c:v>
                </c:pt>
                <c:pt idx="7943">
                  <c:v>11568.100000000006</c:v>
                </c:pt>
                <c:pt idx="7944">
                  <c:v>11678.399999999994</c:v>
                </c:pt>
                <c:pt idx="7945">
                  <c:v>11783.100000000006</c:v>
                </c:pt>
                <c:pt idx="7946">
                  <c:v>11889.300000000003</c:v>
                </c:pt>
                <c:pt idx="7947">
                  <c:v>11998.300000000003</c:v>
                </c:pt>
                <c:pt idx="7948">
                  <c:v>12098.300000000003</c:v>
                </c:pt>
                <c:pt idx="7949">
                  <c:v>12196.899999999994</c:v>
                </c:pt>
                <c:pt idx="7950">
                  <c:v>12301.5</c:v>
                </c:pt>
                <c:pt idx="7951">
                  <c:v>12405.100000000006</c:v>
                </c:pt>
                <c:pt idx="7952">
                  <c:v>12499.399999999994</c:v>
                </c:pt>
                <c:pt idx="7953">
                  <c:v>12585.600000000006</c:v>
                </c:pt>
                <c:pt idx="7954">
                  <c:v>12672.699999999997</c:v>
                </c:pt>
                <c:pt idx="7955">
                  <c:v>12759.800000000003</c:v>
                </c:pt>
                <c:pt idx="7956">
                  <c:v>12843</c:v>
                </c:pt>
                <c:pt idx="7957">
                  <c:v>12923.800000000003</c:v>
                </c:pt>
                <c:pt idx="7958">
                  <c:v>13003.600000000006</c:v>
                </c:pt>
                <c:pt idx="7959">
                  <c:v>13086.399999999994</c:v>
                </c:pt>
                <c:pt idx="7960">
                  <c:v>13152.600000000006</c:v>
                </c:pt>
                <c:pt idx="7961">
                  <c:v>13230.600000000006</c:v>
                </c:pt>
                <c:pt idx="7962">
                  <c:v>13298.199999999997</c:v>
                </c:pt>
                <c:pt idx="7963">
                  <c:v>13364.199999999997</c:v>
                </c:pt>
                <c:pt idx="7964">
                  <c:v>13428.800000000003</c:v>
                </c:pt>
                <c:pt idx="7965">
                  <c:v>13490.199999999997</c:v>
                </c:pt>
                <c:pt idx="7966">
                  <c:v>13559.5</c:v>
                </c:pt>
                <c:pt idx="7967">
                  <c:v>13607.899999999994</c:v>
                </c:pt>
                <c:pt idx="7968">
                  <c:v>13669.899999999994</c:v>
                </c:pt>
                <c:pt idx="7969">
                  <c:v>13723.600000000006</c:v>
                </c:pt>
                <c:pt idx="7970">
                  <c:v>13773.199999999997</c:v>
                </c:pt>
                <c:pt idx="7971">
                  <c:v>13822.600000000006</c:v>
                </c:pt>
                <c:pt idx="7972">
                  <c:v>13868.300000000003</c:v>
                </c:pt>
                <c:pt idx="7973">
                  <c:v>13913.899999999994</c:v>
                </c:pt>
                <c:pt idx="7974">
                  <c:v>13953</c:v>
                </c:pt>
                <c:pt idx="7975">
                  <c:v>13995.399999999994</c:v>
                </c:pt>
                <c:pt idx="7976">
                  <c:v>14044.300000000003</c:v>
                </c:pt>
                <c:pt idx="7977">
                  <c:v>14089.399999999994</c:v>
                </c:pt>
                <c:pt idx="7978">
                  <c:v>14124.5</c:v>
                </c:pt>
                <c:pt idx="7979">
                  <c:v>14159.800000000003</c:v>
                </c:pt>
                <c:pt idx="7980">
                  <c:v>14197.300000000003</c:v>
                </c:pt>
                <c:pt idx="7981">
                  <c:v>14229.399999999994</c:v>
                </c:pt>
                <c:pt idx="7982">
                  <c:v>14255.899999999994</c:v>
                </c:pt>
                <c:pt idx="7983">
                  <c:v>14285.199999999997</c:v>
                </c:pt>
                <c:pt idx="7984">
                  <c:v>14318.600000000006</c:v>
                </c:pt>
                <c:pt idx="7985">
                  <c:v>14346.600000000006</c:v>
                </c:pt>
                <c:pt idx="7986">
                  <c:v>14369.100000000006</c:v>
                </c:pt>
                <c:pt idx="7987">
                  <c:v>14390.100000000006</c:v>
                </c:pt>
                <c:pt idx="7988">
                  <c:v>14410.300000000003</c:v>
                </c:pt>
                <c:pt idx="7989">
                  <c:v>14432.399999999994</c:v>
                </c:pt>
                <c:pt idx="7990">
                  <c:v>14455.5</c:v>
                </c:pt>
                <c:pt idx="7991">
                  <c:v>14465</c:v>
                </c:pt>
                <c:pt idx="7992">
                  <c:v>14477.5</c:v>
                </c:pt>
                <c:pt idx="7993">
                  <c:v>14501.199999999997</c:v>
                </c:pt>
                <c:pt idx="7994">
                  <c:v>14516.800000000003</c:v>
                </c:pt>
                <c:pt idx="7995">
                  <c:v>14523.399999999994</c:v>
                </c:pt>
                <c:pt idx="7996">
                  <c:v>14523.100000000006</c:v>
                </c:pt>
                <c:pt idx="7997">
                  <c:v>14538.100000000006</c:v>
                </c:pt>
                <c:pt idx="7998">
                  <c:v>14552.300000000003</c:v>
                </c:pt>
                <c:pt idx="7999">
                  <c:v>14549.699999999997</c:v>
                </c:pt>
                <c:pt idx="8000">
                  <c:v>14560.800000000003</c:v>
                </c:pt>
                <c:pt idx="8001">
                  <c:v>14572</c:v>
                </c:pt>
                <c:pt idx="8002">
                  <c:v>14581.800000000003</c:v>
                </c:pt>
                <c:pt idx="8003">
                  <c:v>14583.300000000003</c:v>
                </c:pt>
                <c:pt idx="8004">
                  <c:v>14583</c:v>
                </c:pt>
                <c:pt idx="8005">
                  <c:v>14591</c:v>
                </c:pt>
                <c:pt idx="8006">
                  <c:v>14592.300000000003</c:v>
                </c:pt>
                <c:pt idx="8007">
                  <c:v>14591.899999999994</c:v>
                </c:pt>
                <c:pt idx="8008">
                  <c:v>14592.100000000006</c:v>
                </c:pt>
                <c:pt idx="8009">
                  <c:v>14585</c:v>
                </c:pt>
                <c:pt idx="8010">
                  <c:v>14581.899999999994</c:v>
                </c:pt>
                <c:pt idx="8011">
                  <c:v>14575.600000000006</c:v>
                </c:pt>
                <c:pt idx="8012">
                  <c:v>14565.399999999994</c:v>
                </c:pt>
                <c:pt idx="8013">
                  <c:v>14560.5</c:v>
                </c:pt>
                <c:pt idx="8014">
                  <c:v>14549.899999999994</c:v>
                </c:pt>
                <c:pt idx="8015">
                  <c:v>14535.899999999994</c:v>
                </c:pt>
                <c:pt idx="8016">
                  <c:v>14524.899999999994</c:v>
                </c:pt>
                <c:pt idx="8017">
                  <c:v>14509.699999999997</c:v>
                </c:pt>
                <c:pt idx="8018">
                  <c:v>14488.100000000006</c:v>
                </c:pt>
                <c:pt idx="8019">
                  <c:v>14468.199999999997</c:v>
                </c:pt>
                <c:pt idx="8020">
                  <c:v>14455.100000000006</c:v>
                </c:pt>
                <c:pt idx="8021">
                  <c:v>14438.600000000006</c:v>
                </c:pt>
                <c:pt idx="8022">
                  <c:v>14408.199999999997</c:v>
                </c:pt>
                <c:pt idx="8023">
                  <c:v>14383.800000000003</c:v>
                </c:pt>
                <c:pt idx="8024">
                  <c:v>14360.199999999997</c:v>
                </c:pt>
                <c:pt idx="8025">
                  <c:v>14327.199999999997</c:v>
                </c:pt>
                <c:pt idx="8026">
                  <c:v>14302.199999999997</c:v>
                </c:pt>
                <c:pt idx="8027">
                  <c:v>14278.699999999997</c:v>
                </c:pt>
                <c:pt idx="8028">
                  <c:v>14246.100000000006</c:v>
                </c:pt>
                <c:pt idx="8029">
                  <c:v>14220.5</c:v>
                </c:pt>
                <c:pt idx="8030">
                  <c:v>14185.399999999994</c:v>
                </c:pt>
                <c:pt idx="8031">
                  <c:v>14142.399999999994</c:v>
                </c:pt>
                <c:pt idx="8032">
                  <c:v>14106.699999999997</c:v>
                </c:pt>
                <c:pt idx="8033">
                  <c:v>14075.699999999997</c:v>
                </c:pt>
                <c:pt idx="8034">
                  <c:v>14023.899999999994</c:v>
                </c:pt>
                <c:pt idx="8035">
                  <c:v>13992</c:v>
                </c:pt>
                <c:pt idx="8036">
                  <c:v>13946.899999999994</c:v>
                </c:pt>
                <c:pt idx="8037">
                  <c:v>13874.899999999994</c:v>
                </c:pt>
                <c:pt idx="8038">
                  <c:v>13831.600000000006</c:v>
                </c:pt>
                <c:pt idx="8039">
                  <c:v>13789.5</c:v>
                </c:pt>
                <c:pt idx="8040">
                  <c:v>13733.699999999997</c:v>
                </c:pt>
                <c:pt idx="8041">
                  <c:v>13663.100000000006</c:v>
                </c:pt>
                <c:pt idx="8042">
                  <c:v>13602.899999999994</c:v>
                </c:pt>
                <c:pt idx="8043">
                  <c:v>13541.5</c:v>
                </c:pt>
                <c:pt idx="8044">
                  <c:v>13483.5</c:v>
                </c:pt>
                <c:pt idx="8045">
                  <c:v>13401.399999999994</c:v>
                </c:pt>
                <c:pt idx="8046">
                  <c:v>13334.699999999997</c:v>
                </c:pt>
                <c:pt idx="8047">
                  <c:v>13265.600000000006</c:v>
                </c:pt>
                <c:pt idx="8048">
                  <c:v>13176.5</c:v>
                </c:pt>
                <c:pt idx="8049">
                  <c:v>13100</c:v>
                </c:pt>
                <c:pt idx="8050">
                  <c:v>13012</c:v>
                </c:pt>
                <c:pt idx="8051">
                  <c:v>12933.899999999994</c:v>
                </c:pt>
                <c:pt idx="8052">
                  <c:v>12858.800000000003</c:v>
                </c:pt>
                <c:pt idx="8053">
                  <c:v>12771.600000000006</c:v>
                </c:pt>
                <c:pt idx="8054">
                  <c:v>12676.600000000006</c:v>
                </c:pt>
                <c:pt idx="8055">
                  <c:v>12582.800000000003</c:v>
                </c:pt>
                <c:pt idx="8056">
                  <c:v>12487.899999999994</c:v>
                </c:pt>
                <c:pt idx="8057">
                  <c:v>12391.899999999994</c:v>
                </c:pt>
                <c:pt idx="8058">
                  <c:v>12294.5</c:v>
                </c:pt>
                <c:pt idx="8059">
                  <c:v>12187.5</c:v>
                </c:pt>
                <c:pt idx="8060">
                  <c:v>12082.199999999997</c:v>
                </c:pt>
                <c:pt idx="8061">
                  <c:v>11979.300000000003</c:v>
                </c:pt>
                <c:pt idx="8062">
                  <c:v>11868.399999999994</c:v>
                </c:pt>
                <c:pt idx="8063">
                  <c:v>11744.300000000003</c:v>
                </c:pt>
                <c:pt idx="8064">
                  <c:v>11622.899999999994</c:v>
                </c:pt>
                <c:pt idx="8065">
                  <c:v>11501.600000000006</c:v>
                </c:pt>
                <c:pt idx="8066">
                  <c:v>11388.300000000003</c:v>
                </c:pt>
                <c:pt idx="8067">
                  <c:v>11264.899999999994</c:v>
                </c:pt>
                <c:pt idx="8068">
                  <c:v>11128.399999999994</c:v>
                </c:pt>
                <c:pt idx="8069">
                  <c:v>10994</c:v>
                </c:pt>
                <c:pt idx="8070">
                  <c:v>10857</c:v>
                </c:pt>
                <c:pt idx="8071">
                  <c:v>10722.800000000003</c:v>
                </c:pt>
                <c:pt idx="8072">
                  <c:v>10588.800000000003</c:v>
                </c:pt>
                <c:pt idx="8073">
                  <c:v>10434.600000000006</c:v>
                </c:pt>
                <c:pt idx="8074">
                  <c:v>10287.199999999997</c:v>
                </c:pt>
                <c:pt idx="8075">
                  <c:v>10135.699999999997</c:v>
                </c:pt>
                <c:pt idx="8076">
                  <c:v>9982.8000000000029</c:v>
                </c:pt>
                <c:pt idx="8077">
                  <c:v>9833.3000000000029</c:v>
                </c:pt>
                <c:pt idx="8078">
                  <c:v>9683.1999999999971</c:v>
                </c:pt>
                <c:pt idx="8079">
                  <c:v>9527.6000000000058</c:v>
                </c:pt>
                <c:pt idx="8080">
                  <c:v>9363.6999999999971</c:v>
                </c:pt>
                <c:pt idx="8081">
                  <c:v>9203.8000000000029</c:v>
                </c:pt>
                <c:pt idx="8082">
                  <c:v>9037.3999999999942</c:v>
                </c:pt>
                <c:pt idx="8083">
                  <c:v>8874.1999999999971</c:v>
                </c:pt>
                <c:pt idx="8084">
                  <c:v>8697.8000000000029</c:v>
                </c:pt>
                <c:pt idx="8085">
                  <c:v>8518.1000000000058</c:v>
                </c:pt>
                <c:pt idx="8086">
                  <c:v>8347</c:v>
                </c:pt>
                <c:pt idx="8087">
                  <c:v>8170.3999999999942</c:v>
                </c:pt>
                <c:pt idx="8088">
                  <c:v>7986.1999999999971</c:v>
                </c:pt>
                <c:pt idx="8089">
                  <c:v>7800.8000000000029</c:v>
                </c:pt>
                <c:pt idx="8090">
                  <c:v>7613</c:v>
                </c:pt>
                <c:pt idx="8091">
                  <c:v>7421.6999999999971</c:v>
                </c:pt>
                <c:pt idx="8092">
                  <c:v>7225.1000000000058</c:v>
                </c:pt>
                <c:pt idx="8093">
                  <c:v>7031.8000000000029</c:v>
                </c:pt>
                <c:pt idx="8094">
                  <c:v>6833.3000000000029</c:v>
                </c:pt>
                <c:pt idx="8095">
                  <c:v>6625.1000000000058</c:v>
                </c:pt>
                <c:pt idx="8096">
                  <c:v>6426.8000000000029</c:v>
                </c:pt>
                <c:pt idx="8097">
                  <c:v>6218.6999999999971</c:v>
                </c:pt>
                <c:pt idx="8098">
                  <c:v>6013.1000000000058</c:v>
                </c:pt>
                <c:pt idx="8099">
                  <c:v>5798.1999999999971</c:v>
                </c:pt>
                <c:pt idx="8100">
                  <c:v>5581.3000000000029</c:v>
                </c:pt>
                <c:pt idx="8101">
                  <c:v>5364.8000000000029</c:v>
                </c:pt>
                <c:pt idx="8102">
                  <c:v>5146.1000000000058</c:v>
                </c:pt>
                <c:pt idx="8103">
                  <c:v>4930.3000000000029</c:v>
                </c:pt>
                <c:pt idx="8104">
                  <c:v>4705.8999999999942</c:v>
                </c:pt>
                <c:pt idx="8105">
                  <c:v>4479.3000000000029</c:v>
                </c:pt>
                <c:pt idx="8106">
                  <c:v>4258.1999999999971</c:v>
                </c:pt>
                <c:pt idx="8107">
                  <c:v>4029.3000000000029</c:v>
                </c:pt>
                <c:pt idx="8108">
                  <c:v>3799.5</c:v>
                </c:pt>
                <c:pt idx="8109">
                  <c:v>3565.6999999999971</c:v>
                </c:pt>
                <c:pt idx="8110">
                  <c:v>3325.8999999999942</c:v>
                </c:pt>
                <c:pt idx="8111">
                  <c:v>3088.8999999999942</c:v>
                </c:pt>
                <c:pt idx="8112">
                  <c:v>2847.8000000000029</c:v>
                </c:pt>
                <c:pt idx="8113">
                  <c:v>2604.1999999999971</c:v>
                </c:pt>
                <c:pt idx="8114">
                  <c:v>2359.8000000000029</c:v>
                </c:pt>
                <c:pt idx="8115">
                  <c:v>2110</c:v>
                </c:pt>
                <c:pt idx="8116">
                  <c:v>1863.5</c:v>
                </c:pt>
                <c:pt idx="8117">
                  <c:v>1613.5</c:v>
                </c:pt>
                <c:pt idx="8118">
                  <c:v>1358.8999999999942</c:v>
                </c:pt>
                <c:pt idx="8119">
                  <c:v>1102</c:v>
                </c:pt>
                <c:pt idx="8120">
                  <c:v>846.30000000000291</c:v>
                </c:pt>
                <c:pt idx="8121">
                  <c:v>587.89999999999418</c:v>
                </c:pt>
                <c:pt idx="8122">
                  <c:v>325.39999999999418</c:v>
                </c:pt>
                <c:pt idx="8123">
                  <c:v>63.69999999999709</c:v>
                </c:pt>
                <c:pt idx="8124">
                  <c:v>-200.89999999999418</c:v>
                </c:pt>
                <c:pt idx="8125">
                  <c:v>-467.5</c:v>
                </c:pt>
                <c:pt idx="8126">
                  <c:v>-733.80000000000291</c:v>
                </c:pt>
                <c:pt idx="8127">
                  <c:v>-1003.3999999999942</c:v>
                </c:pt>
                <c:pt idx="8128">
                  <c:v>-1274.1999999999971</c:v>
                </c:pt>
                <c:pt idx="8129">
                  <c:v>-1544.8999999999942</c:v>
                </c:pt>
                <c:pt idx="8130">
                  <c:v>-1813.8999999999942</c:v>
                </c:pt>
                <c:pt idx="8131">
                  <c:v>-2085.6999999999971</c:v>
                </c:pt>
                <c:pt idx="8132">
                  <c:v>-2357.3999999999942</c:v>
                </c:pt>
                <c:pt idx="8133">
                  <c:v>-2629.5</c:v>
                </c:pt>
                <c:pt idx="8134">
                  <c:v>-2902.8999999999942</c:v>
                </c:pt>
                <c:pt idx="8135">
                  <c:v>-3183.6000000000058</c:v>
                </c:pt>
                <c:pt idx="8136">
                  <c:v>-3460.5</c:v>
                </c:pt>
                <c:pt idx="8137">
                  <c:v>-3735.5</c:v>
                </c:pt>
                <c:pt idx="8138">
                  <c:v>-4013.8000000000029</c:v>
                </c:pt>
                <c:pt idx="8139">
                  <c:v>-4294.3999999999942</c:v>
                </c:pt>
                <c:pt idx="8140">
                  <c:v>-4573.3000000000029</c:v>
                </c:pt>
                <c:pt idx="8141">
                  <c:v>-4852.3000000000029</c:v>
                </c:pt>
                <c:pt idx="8142">
                  <c:v>-5131.6999999999971</c:v>
                </c:pt>
                <c:pt idx="8143">
                  <c:v>-5414.1999999999971</c:v>
                </c:pt>
                <c:pt idx="8144">
                  <c:v>-5698.6999999999971</c:v>
                </c:pt>
                <c:pt idx="8145">
                  <c:v>-5975.1999999999971</c:v>
                </c:pt>
                <c:pt idx="8146">
                  <c:v>-6256.3999999999942</c:v>
                </c:pt>
                <c:pt idx="8147">
                  <c:v>-6539.6999999999971</c:v>
                </c:pt>
                <c:pt idx="8148">
                  <c:v>-6819.6000000000058</c:v>
                </c:pt>
                <c:pt idx="8149">
                  <c:v>-7098.6999999999971</c:v>
                </c:pt>
                <c:pt idx="8150">
                  <c:v>-7379.3999999999942</c:v>
                </c:pt>
                <c:pt idx="8151">
                  <c:v>-7661.3000000000029</c:v>
                </c:pt>
                <c:pt idx="8152">
                  <c:v>-7938.1999999999971</c:v>
                </c:pt>
                <c:pt idx="8153">
                  <c:v>-8215.1999999999971</c:v>
                </c:pt>
                <c:pt idx="8154">
                  <c:v>-8494.5</c:v>
                </c:pt>
                <c:pt idx="8155">
                  <c:v>-8768.8000000000029</c:v>
                </c:pt>
                <c:pt idx="8156">
                  <c:v>-9041.3000000000029</c:v>
                </c:pt>
                <c:pt idx="8157">
                  <c:v>-9313</c:v>
                </c:pt>
                <c:pt idx="8158">
                  <c:v>-9583.8999999999942</c:v>
                </c:pt>
                <c:pt idx="8159">
                  <c:v>-9854</c:v>
                </c:pt>
                <c:pt idx="8160">
                  <c:v>-10121.399999999994</c:v>
                </c:pt>
                <c:pt idx="8161">
                  <c:v>-10386.600000000006</c:v>
                </c:pt>
                <c:pt idx="8162">
                  <c:v>-10655.300000000003</c:v>
                </c:pt>
                <c:pt idx="8163">
                  <c:v>-10921.699999999997</c:v>
                </c:pt>
                <c:pt idx="8164">
                  <c:v>-11182.600000000006</c:v>
                </c:pt>
                <c:pt idx="8165">
                  <c:v>-11442.5</c:v>
                </c:pt>
                <c:pt idx="8166">
                  <c:v>-11701.599999999999</c:v>
                </c:pt>
                <c:pt idx="8167">
                  <c:v>-11958.800000000003</c:v>
                </c:pt>
                <c:pt idx="8168">
                  <c:v>-12215.199999999997</c:v>
                </c:pt>
                <c:pt idx="8169">
                  <c:v>-12469.900000000001</c:v>
                </c:pt>
                <c:pt idx="8170">
                  <c:v>-12721.800000000003</c:v>
                </c:pt>
                <c:pt idx="8171">
                  <c:v>-12969.699999999997</c:v>
                </c:pt>
                <c:pt idx="8172">
                  <c:v>-13215.099999999999</c:v>
                </c:pt>
                <c:pt idx="8173">
                  <c:v>-13459.5</c:v>
                </c:pt>
                <c:pt idx="8174">
                  <c:v>-13698</c:v>
                </c:pt>
                <c:pt idx="8175">
                  <c:v>-13937.400000000001</c:v>
                </c:pt>
                <c:pt idx="8176">
                  <c:v>-14174.800000000003</c:v>
                </c:pt>
                <c:pt idx="8177">
                  <c:v>-14404.900000000001</c:v>
                </c:pt>
                <c:pt idx="8178">
                  <c:v>-14636.099999999999</c:v>
                </c:pt>
                <c:pt idx="8179">
                  <c:v>-14866.199999999997</c:v>
                </c:pt>
                <c:pt idx="8180">
                  <c:v>-15088.900000000001</c:v>
                </c:pt>
                <c:pt idx="8181">
                  <c:v>-15304.300000000003</c:v>
                </c:pt>
                <c:pt idx="8182">
                  <c:v>-15520.900000000001</c:v>
                </c:pt>
                <c:pt idx="8183">
                  <c:v>-15736.199999999997</c:v>
                </c:pt>
                <c:pt idx="8184">
                  <c:v>-15944.900000000001</c:v>
                </c:pt>
                <c:pt idx="8185">
                  <c:v>-16151.5</c:v>
                </c:pt>
                <c:pt idx="8186">
                  <c:v>-16353</c:v>
                </c:pt>
                <c:pt idx="8187">
                  <c:v>-16553.800000000003</c:v>
                </c:pt>
                <c:pt idx="8188">
                  <c:v>-16750.699999999997</c:v>
                </c:pt>
                <c:pt idx="8189">
                  <c:v>-16941</c:v>
                </c:pt>
                <c:pt idx="8190">
                  <c:v>-17127.900000000001</c:v>
                </c:pt>
                <c:pt idx="8191">
                  <c:v>-17309.699999999997</c:v>
                </c:pt>
                <c:pt idx="8192">
                  <c:v>-17489.199999999997</c:v>
                </c:pt>
                <c:pt idx="8193">
                  <c:v>-17667.699999999997</c:v>
                </c:pt>
                <c:pt idx="8194">
                  <c:v>-17839.5</c:v>
                </c:pt>
                <c:pt idx="8195">
                  <c:v>-18005.400000000001</c:v>
                </c:pt>
                <c:pt idx="8196">
                  <c:v>-18168.400000000001</c:v>
                </c:pt>
                <c:pt idx="8197">
                  <c:v>-18327.5</c:v>
                </c:pt>
                <c:pt idx="8198">
                  <c:v>-18483.699999999997</c:v>
                </c:pt>
                <c:pt idx="8199">
                  <c:v>-18634</c:v>
                </c:pt>
                <c:pt idx="8200">
                  <c:v>-18777.400000000001</c:v>
                </c:pt>
                <c:pt idx="8201">
                  <c:v>-18916.699999999997</c:v>
                </c:pt>
                <c:pt idx="8202">
                  <c:v>-19052.800000000003</c:v>
                </c:pt>
                <c:pt idx="8203">
                  <c:v>-19185.300000000003</c:v>
                </c:pt>
                <c:pt idx="8204">
                  <c:v>-19310.800000000003</c:v>
                </c:pt>
                <c:pt idx="8205">
                  <c:v>-19430</c:v>
                </c:pt>
                <c:pt idx="8206">
                  <c:v>-19548</c:v>
                </c:pt>
                <c:pt idx="8207">
                  <c:v>-19658.900000000001</c:v>
                </c:pt>
                <c:pt idx="8208">
                  <c:v>-19764.800000000003</c:v>
                </c:pt>
                <c:pt idx="8209">
                  <c:v>-19866.400000000001</c:v>
                </c:pt>
                <c:pt idx="8210">
                  <c:v>-19963.400000000001</c:v>
                </c:pt>
                <c:pt idx="8211">
                  <c:v>-20048.400000000001</c:v>
                </c:pt>
                <c:pt idx="8212">
                  <c:v>-20133.400000000001</c:v>
                </c:pt>
                <c:pt idx="8213">
                  <c:v>-20224.5</c:v>
                </c:pt>
                <c:pt idx="8214">
                  <c:v>-20296.599999999999</c:v>
                </c:pt>
                <c:pt idx="8215">
                  <c:v>-20364.599999999999</c:v>
                </c:pt>
                <c:pt idx="8216">
                  <c:v>-20429</c:v>
                </c:pt>
                <c:pt idx="8217">
                  <c:v>-20488.400000000001</c:v>
                </c:pt>
                <c:pt idx="8218">
                  <c:v>-20545</c:v>
                </c:pt>
                <c:pt idx="8219">
                  <c:v>-20583.800000000003</c:v>
                </c:pt>
                <c:pt idx="8220">
                  <c:v>-20623.300000000003</c:v>
                </c:pt>
                <c:pt idx="8221">
                  <c:v>-20658.699999999997</c:v>
                </c:pt>
                <c:pt idx="8222">
                  <c:v>-20690.199999999997</c:v>
                </c:pt>
                <c:pt idx="8223">
                  <c:v>-20717.699999999997</c:v>
                </c:pt>
                <c:pt idx="8224">
                  <c:v>-20741.400000000001</c:v>
                </c:pt>
                <c:pt idx="8225">
                  <c:v>-20761.900000000001</c:v>
                </c:pt>
                <c:pt idx="8226">
                  <c:v>-20760.900000000001</c:v>
                </c:pt>
                <c:pt idx="8227">
                  <c:v>-20760.400000000001</c:v>
                </c:pt>
                <c:pt idx="8228">
                  <c:v>-20759.300000000003</c:v>
                </c:pt>
                <c:pt idx="8229">
                  <c:v>-20749</c:v>
                </c:pt>
                <c:pt idx="8230">
                  <c:v>-20742.400000000001</c:v>
                </c:pt>
                <c:pt idx="8231">
                  <c:v>-20713</c:v>
                </c:pt>
                <c:pt idx="8232">
                  <c:v>-20682.099999999999</c:v>
                </c:pt>
                <c:pt idx="8233">
                  <c:v>-20646.199999999997</c:v>
                </c:pt>
                <c:pt idx="8234">
                  <c:v>-20611.199999999997</c:v>
                </c:pt>
                <c:pt idx="8235">
                  <c:v>-20574.099999999999</c:v>
                </c:pt>
                <c:pt idx="8236">
                  <c:v>-20521.800000000003</c:v>
                </c:pt>
                <c:pt idx="8237">
                  <c:v>-20457.800000000003</c:v>
                </c:pt>
                <c:pt idx="8238">
                  <c:v>-20397.800000000003</c:v>
                </c:pt>
                <c:pt idx="8239">
                  <c:v>-20333.699999999997</c:v>
                </c:pt>
                <c:pt idx="8240">
                  <c:v>-20249.099999999999</c:v>
                </c:pt>
                <c:pt idx="8241">
                  <c:v>-20167.900000000001</c:v>
                </c:pt>
                <c:pt idx="8242">
                  <c:v>-20082.800000000003</c:v>
                </c:pt>
                <c:pt idx="8243">
                  <c:v>-19993.599999999999</c:v>
                </c:pt>
                <c:pt idx="8244">
                  <c:v>-19905</c:v>
                </c:pt>
                <c:pt idx="8245">
                  <c:v>-19802.699999999997</c:v>
                </c:pt>
                <c:pt idx="8246">
                  <c:v>-19675.300000000003</c:v>
                </c:pt>
                <c:pt idx="8247">
                  <c:v>-19569.5</c:v>
                </c:pt>
                <c:pt idx="8248">
                  <c:v>-19452.800000000003</c:v>
                </c:pt>
                <c:pt idx="8249">
                  <c:v>-19329.5</c:v>
                </c:pt>
                <c:pt idx="8250">
                  <c:v>-19197.400000000001</c:v>
                </c:pt>
                <c:pt idx="8251">
                  <c:v>-19047.5</c:v>
                </c:pt>
                <c:pt idx="8252">
                  <c:v>-18912.900000000001</c:v>
                </c:pt>
                <c:pt idx="8253">
                  <c:v>-18770.400000000001</c:v>
                </c:pt>
                <c:pt idx="8254">
                  <c:v>-18599.199999999997</c:v>
                </c:pt>
                <c:pt idx="8255">
                  <c:v>-18438</c:v>
                </c:pt>
                <c:pt idx="8256">
                  <c:v>-18269.599999999999</c:v>
                </c:pt>
                <c:pt idx="8257">
                  <c:v>-18112</c:v>
                </c:pt>
                <c:pt idx="8258">
                  <c:v>-17924.099999999999</c:v>
                </c:pt>
                <c:pt idx="8259">
                  <c:v>-17734.5</c:v>
                </c:pt>
                <c:pt idx="8260">
                  <c:v>-17552</c:v>
                </c:pt>
                <c:pt idx="8261">
                  <c:v>-17369.199999999997</c:v>
                </c:pt>
                <c:pt idx="8262">
                  <c:v>-17153.800000000003</c:v>
                </c:pt>
                <c:pt idx="8263">
                  <c:v>-16955.800000000003</c:v>
                </c:pt>
                <c:pt idx="8264">
                  <c:v>-16750.900000000001</c:v>
                </c:pt>
                <c:pt idx="8265">
                  <c:v>-16528.800000000003</c:v>
                </c:pt>
                <c:pt idx="8266">
                  <c:v>-16308.800000000003</c:v>
                </c:pt>
                <c:pt idx="8267">
                  <c:v>-16089.699999999997</c:v>
                </c:pt>
                <c:pt idx="8268">
                  <c:v>-15857.599999999999</c:v>
                </c:pt>
                <c:pt idx="8269">
                  <c:v>-15621.300000000003</c:v>
                </c:pt>
                <c:pt idx="8270">
                  <c:v>-15385.199999999997</c:v>
                </c:pt>
                <c:pt idx="8271">
                  <c:v>-15134.800000000003</c:v>
                </c:pt>
                <c:pt idx="8272">
                  <c:v>-14886</c:v>
                </c:pt>
                <c:pt idx="8273">
                  <c:v>-14636</c:v>
                </c:pt>
                <c:pt idx="8274">
                  <c:v>-14373.199999999997</c:v>
                </c:pt>
                <c:pt idx="8275">
                  <c:v>-14115.300000000003</c:v>
                </c:pt>
                <c:pt idx="8276">
                  <c:v>-13852.699999999997</c:v>
                </c:pt>
                <c:pt idx="8277">
                  <c:v>-13567.400000000001</c:v>
                </c:pt>
                <c:pt idx="8278">
                  <c:v>-13295</c:v>
                </c:pt>
                <c:pt idx="8279">
                  <c:v>-13018.900000000001</c:v>
                </c:pt>
                <c:pt idx="8280">
                  <c:v>-12734.300000000003</c:v>
                </c:pt>
                <c:pt idx="8281">
                  <c:v>-12444.699999999997</c:v>
                </c:pt>
                <c:pt idx="8282">
                  <c:v>-12149.5</c:v>
                </c:pt>
                <c:pt idx="8283">
                  <c:v>-11858.800000000003</c:v>
                </c:pt>
                <c:pt idx="8284">
                  <c:v>-11549.300000000003</c:v>
                </c:pt>
                <c:pt idx="8285">
                  <c:v>-11244.100000000006</c:v>
                </c:pt>
                <c:pt idx="8286">
                  <c:v>-10937.699999999997</c:v>
                </c:pt>
                <c:pt idx="8287">
                  <c:v>-10618</c:v>
                </c:pt>
                <c:pt idx="8288">
                  <c:v>-10305.600000000006</c:v>
                </c:pt>
                <c:pt idx="8289">
                  <c:v>-9985.6000000000058</c:v>
                </c:pt>
                <c:pt idx="8290">
                  <c:v>-9659.8999999999942</c:v>
                </c:pt>
                <c:pt idx="8291">
                  <c:v>-9334.1999999999971</c:v>
                </c:pt>
                <c:pt idx="8292">
                  <c:v>-8997.8000000000029</c:v>
                </c:pt>
                <c:pt idx="8293">
                  <c:v>-8663.8999999999942</c:v>
                </c:pt>
                <c:pt idx="8294">
                  <c:v>-8331.8999999999942</c:v>
                </c:pt>
                <c:pt idx="8295">
                  <c:v>-7990.1999999999971</c:v>
                </c:pt>
                <c:pt idx="8296">
                  <c:v>-7644.5</c:v>
                </c:pt>
                <c:pt idx="8297">
                  <c:v>-7296.8999999999942</c:v>
                </c:pt>
                <c:pt idx="8298">
                  <c:v>-6952.8999999999942</c:v>
                </c:pt>
                <c:pt idx="8299">
                  <c:v>-6600.8999999999942</c:v>
                </c:pt>
                <c:pt idx="8300">
                  <c:v>-6238.5</c:v>
                </c:pt>
                <c:pt idx="8301">
                  <c:v>-5887</c:v>
                </c:pt>
                <c:pt idx="8302">
                  <c:v>-5535</c:v>
                </c:pt>
                <c:pt idx="8303">
                  <c:v>-5173.8000000000029</c:v>
                </c:pt>
                <c:pt idx="8304">
                  <c:v>-4802.8999999999942</c:v>
                </c:pt>
                <c:pt idx="8305">
                  <c:v>-4433.8999999999942</c:v>
                </c:pt>
                <c:pt idx="8306">
                  <c:v>-4071.3999999999942</c:v>
                </c:pt>
                <c:pt idx="8307">
                  <c:v>-3705.1000000000058</c:v>
                </c:pt>
                <c:pt idx="8308">
                  <c:v>-3325.6000000000058</c:v>
                </c:pt>
                <c:pt idx="8309">
                  <c:v>-2951.3999999999942</c:v>
                </c:pt>
                <c:pt idx="8310">
                  <c:v>-2578.1999999999971</c:v>
                </c:pt>
                <c:pt idx="8311">
                  <c:v>-2201.6999999999971</c:v>
                </c:pt>
                <c:pt idx="8312">
                  <c:v>-1823.5</c:v>
                </c:pt>
                <c:pt idx="8313">
                  <c:v>-1436.8999999999942</c:v>
                </c:pt>
                <c:pt idx="8314">
                  <c:v>-1051.6999999999971</c:v>
                </c:pt>
                <c:pt idx="8315">
                  <c:v>-673.80000000000291</c:v>
                </c:pt>
                <c:pt idx="8316">
                  <c:v>-294</c:v>
                </c:pt>
                <c:pt idx="8317">
                  <c:v>93.5</c:v>
                </c:pt>
                <c:pt idx="8318">
                  <c:v>481.60000000000582</c:v>
                </c:pt>
                <c:pt idx="8319">
                  <c:v>861.60000000000582</c:v>
                </c:pt>
                <c:pt idx="8320">
                  <c:v>1250</c:v>
                </c:pt>
                <c:pt idx="8321">
                  <c:v>1648.5</c:v>
                </c:pt>
                <c:pt idx="8322">
                  <c:v>2039.8999999999942</c:v>
                </c:pt>
                <c:pt idx="8323">
                  <c:v>2418.8999999999942</c:v>
                </c:pt>
                <c:pt idx="8324">
                  <c:v>2805.6999999999971</c:v>
                </c:pt>
                <c:pt idx="8325">
                  <c:v>3194.1000000000058</c:v>
                </c:pt>
                <c:pt idx="8326">
                  <c:v>3580.1999999999971</c:v>
                </c:pt>
                <c:pt idx="8327">
                  <c:v>3967.5</c:v>
                </c:pt>
                <c:pt idx="8328">
                  <c:v>4353</c:v>
                </c:pt>
                <c:pt idx="8329">
                  <c:v>4746.6999999999971</c:v>
                </c:pt>
                <c:pt idx="8330">
                  <c:v>5125.3000000000029</c:v>
                </c:pt>
                <c:pt idx="8331">
                  <c:v>5511.5</c:v>
                </c:pt>
                <c:pt idx="8332">
                  <c:v>5897.6999999999971</c:v>
                </c:pt>
                <c:pt idx="8333">
                  <c:v>6278.1000000000058</c:v>
                </c:pt>
                <c:pt idx="8334">
                  <c:v>6661.8000000000029</c:v>
                </c:pt>
                <c:pt idx="8335">
                  <c:v>7042.6000000000058</c:v>
                </c:pt>
                <c:pt idx="8336">
                  <c:v>7432.3999999999942</c:v>
                </c:pt>
                <c:pt idx="8337">
                  <c:v>7808.3999999999942</c:v>
                </c:pt>
                <c:pt idx="8338">
                  <c:v>8186.1999999999971</c:v>
                </c:pt>
                <c:pt idx="8339">
                  <c:v>8568.1000000000058</c:v>
                </c:pt>
                <c:pt idx="8340">
                  <c:v>8944.3000000000029</c:v>
                </c:pt>
                <c:pt idx="8341">
                  <c:v>9317.8000000000029</c:v>
                </c:pt>
                <c:pt idx="8342">
                  <c:v>9688.6999999999971</c:v>
                </c:pt>
                <c:pt idx="8343">
                  <c:v>10056.899999999994</c:v>
                </c:pt>
                <c:pt idx="8344">
                  <c:v>10420.899999999994</c:v>
                </c:pt>
                <c:pt idx="8345">
                  <c:v>10780.399999999994</c:v>
                </c:pt>
                <c:pt idx="8346">
                  <c:v>11145.699999999997</c:v>
                </c:pt>
                <c:pt idx="8347">
                  <c:v>11514.300000000003</c:v>
                </c:pt>
                <c:pt idx="8348">
                  <c:v>11869</c:v>
                </c:pt>
                <c:pt idx="8349">
                  <c:v>12219.300000000003</c:v>
                </c:pt>
                <c:pt idx="8350">
                  <c:v>12574.199999999997</c:v>
                </c:pt>
                <c:pt idx="8351">
                  <c:v>12924.199999999997</c:v>
                </c:pt>
                <c:pt idx="8352">
                  <c:v>13263.199999999997</c:v>
                </c:pt>
                <c:pt idx="8353">
                  <c:v>13600.699999999997</c:v>
                </c:pt>
                <c:pt idx="8354">
                  <c:v>13944.199999999997</c:v>
                </c:pt>
                <c:pt idx="8355">
                  <c:v>14284.300000000003</c:v>
                </c:pt>
                <c:pt idx="8356">
                  <c:v>14612.899999999994</c:v>
                </c:pt>
                <c:pt idx="8357">
                  <c:v>14939.699999999997</c:v>
                </c:pt>
                <c:pt idx="8358">
                  <c:v>15264.5</c:v>
                </c:pt>
                <c:pt idx="8359">
                  <c:v>15584.300000000003</c:v>
                </c:pt>
                <c:pt idx="8360">
                  <c:v>15914.699999999997</c:v>
                </c:pt>
                <c:pt idx="8361">
                  <c:v>16225.600000000006</c:v>
                </c:pt>
                <c:pt idx="8362">
                  <c:v>16531</c:v>
                </c:pt>
                <c:pt idx="8363">
                  <c:v>16849.600000000006</c:v>
                </c:pt>
                <c:pt idx="8364">
                  <c:v>17159.399999999994</c:v>
                </c:pt>
                <c:pt idx="8365">
                  <c:v>17458.600000000006</c:v>
                </c:pt>
                <c:pt idx="8366">
                  <c:v>17744</c:v>
                </c:pt>
                <c:pt idx="8367">
                  <c:v>18036.199999999997</c:v>
                </c:pt>
                <c:pt idx="8368">
                  <c:v>18331.399999999994</c:v>
                </c:pt>
                <c:pt idx="8369">
                  <c:v>18610.199999999997</c:v>
                </c:pt>
                <c:pt idx="8370">
                  <c:v>18885.300000000003</c:v>
                </c:pt>
                <c:pt idx="8371">
                  <c:v>19159.300000000003</c:v>
                </c:pt>
                <c:pt idx="8372">
                  <c:v>19429.699999999997</c:v>
                </c:pt>
                <c:pt idx="8373">
                  <c:v>19692</c:v>
                </c:pt>
                <c:pt idx="8374">
                  <c:v>19945.600000000006</c:v>
                </c:pt>
                <c:pt idx="8375">
                  <c:v>20200.300000000003</c:v>
                </c:pt>
                <c:pt idx="8376">
                  <c:v>20451</c:v>
                </c:pt>
                <c:pt idx="8377">
                  <c:v>20692.899999999994</c:v>
                </c:pt>
                <c:pt idx="8378">
                  <c:v>20931.100000000006</c:v>
                </c:pt>
                <c:pt idx="8379">
                  <c:v>21161.5</c:v>
                </c:pt>
                <c:pt idx="8380">
                  <c:v>21385.300000000003</c:v>
                </c:pt>
                <c:pt idx="8381">
                  <c:v>21607.899999999994</c:v>
                </c:pt>
                <c:pt idx="8382">
                  <c:v>21820.600000000006</c:v>
                </c:pt>
                <c:pt idx="8383">
                  <c:v>22030.899999999994</c:v>
                </c:pt>
                <c:pt idx="8384">
                  <c:v>22239.100000000006</c:v>
                </c:pt>
                <c:pt idx="8385">
                  <c:v>22432.600000000006</c:v>
                </c:pt>
                <c:pt idx="8386">
                  <c:v>22632.899999999994</c:v>
                </c:pt>
                <c:pt idx="8387">
                  <c:v>22828</c:v>
                </c:pt>
                <c:pt idx="8388">
                  <c:v>23011</c:v>
                </c:pt>
                <c:pt idx="8389">
                  <c:v>23189</c:v>
                </c:pt>
                <c:pt idx="8390">
                  <c:v>23363</c:v>
                </c:pt>
                <c:pt idx="8391">
                  <c:v>23540</c:v>
                </c:pt>
                <c:pt idx="8392">
                  <c:v>23695</c:v>
                </c:pt>
                <c:pt idx="8393">
                  <c:v>23846</c:v>
                </c:pt>
                <c:pt idx="8394">
                  <c:v>24001</c:v>
                </c:pt>
                <c:pt idx="8395">
                  <c:v>24141</c:v>
                </c:pt>
                <c:pt idx="8396">
                  <c:v>24277</c:v>
                </c:pt>
                <c:pt idx="8397">
                  <c:v>24408</c:v>
                </c:pt>
                <c:pt idx="8398">
                  <c:v>24527</c:v>
                </c:pt>
                <c:pt idx="8399">
                  <c:v>24645</c:v>
                </c:pt>
                <c:pt idx="8400">
                  <c:v>24756</c:v>
                </c:pt>
                <c:pt idx="8401">
                  <c:v>24849</c:v>
                </c:pt>
                <c:pt idx="8402">
                  <c:v>24949</c:v>
                </c:pt>
                <c:pt idx="8403">
                  <c:v>25045</c:v>
                </c:pt>
                <c:pt idx="8404">
                  <c:v>25123</c:v>
                </c:pt>
                <c:pt idx="8405">
                  <c:v>25201</c:v>
                </c:pt>
                <c:pt idx="8406">
                  <c:v>25275</c:v>
                </c:pt>
                <c:pt idx="8407">
                  <c:v>25326</c:v>
                </c:pt>
                <c:pt idx="8408">
                  <c:v>25375</c:v>
                </c:pt>
                <c:pt idx="8409">
                  <c:v>25424</c:v>
                </c:pt>
                <c:pt idx="8410">
                  <c:v>25476</c:v>
                </c:pt>
                <c:pt idx="8411">
                  <c:v>25505</c:v>
                </c:pt>
                <c:pt idx="8412">
                  <c:v>25533</c:v>
                </c:pt>
                <c:pt idx="8413">
                  <c:v>25563</c:v>
                </c:pt>
                <c:pt idx="8414">
                  <c:v>25589</c:v>
                </c:pt>
                <c:pt idx="8415">
                  <c:v>25594</c:v>
                </c:pt>
                <c:pt idx="8416">
                  <c:v>25593</c:v>
                </c:pt>
                <c:pt idx="8417">
                  <c:v>25587</c:v>
                </c:pt>
                <c:pt idx="8418">
                  <c:v>25585</c:v>
                </c:pt>
                <c:pt idx="8419">
                  <c:v>25557</c:v>
                </c:pt>
                <c:pt idx="8420">
                  <c:v>25530</c:v>
                </c:pt>
                <c:pt idx="8421">
                  <c:v>25494</c:v>
                </c:pt>
                <c:pt idx="8422">
                  <c:v>25461</c:v>
                </c:pt>
                <c:pt idx="8423">
                  <c:v>25416</c:v>
                </c:pt>
                <c:pt idx="8424">
                  <c:v>25348</c:v>
                </c:pt>
                <c:pt idx="8425">
                  <c:v>25281</c:v>
                </c:pt>
                <c:pt idx="8426">
                  <c:v>25209</c:v>
                </c:pt>
                <c:pt idx="8427">
                  <c:v>25132</c:v>
                </c:pt>
                <c:pt idx="8428">
                  <c:v>25048</c:v>
                </c:pt>
                <c:pt idx="8429">
                  <c:v>24962</c:v>
                </c:pt>
                <c:pt idx="8430">
                  <c:v>24857</c:v>
                </c:pt>
                <c:pt idx="8431">
                  <c:v>24747</c:v>
                </c:pt>
                <c:pt idx="8432">
                  <c:v>24645</c:v>
                </c:pt>
                <c:pt idx="8433">
                  <c:v>24513</c:v>
                </c:pt>
                <c:pt idx="8434">
                  <c:v>24379</c:v>
                </c:pt>
                <c:pt idx="8435">
                  <c:v>24239</c:v>
                </c:pt>
                <c:pt idx="8436">
                  <c:v>24104</c:v>
                </c:pt>
                <c:pt idx="8437">
                  <c:v>23962</c:v>
                </c:pt>
                <c:pt idx="8438">
                  <c:v>23801</c:v>
                </c:pt>
                <c:pt idx="8439">
                  <c:v>23640</c:v>
                </c:pt>
                <c:pt idx="8440">
                  <c:v>23467</c:v>
                </c:pt>
                <c:pt idx="8441">
                  <c:v>23298</c:v>
                </c:pt>
                <c:pt idx="8442">
                  <c:v>23124</c:v>
                </c:pt>
                <c:pt idx="8443">
                  <c:v>22934</c:v>
                </c:pt>
                <c:pt idx="8444">
                  <c:v>22734.100000000006</c:v>
                </c:pt>
                <c:pt idx="8445">
                  <c:v>22525.5</c:v>
                </c:pt>
                <c:pt idx="8446">
                  <c:v>22315.100000000006</c:v>
                </c:pt>
                <c:pt idx="8447">
                  <c:v>22099.600000000006</c:v>
                </c:pt>
                <c:pt idx="8448">
                  <c:v>21879</c:v>
                </c:pt>
                <c:pt idx="8449">
                  <c:v>21653.5</c:v>
                </c:pt>
                <c:pt idx="8450">
                  <c:v>21414</c:v>
                </c:pt>
                <c:pt idx="8451">
                  <c:v>21158.800000000003</c:v>
                </c:pt>
                <c:pt idx="8452">
                  <c:v>20920.300000000003</c:v>
                </c:pt>
                <c:pt idx="8453">
                  <c:v>20662.600000000006</c:v>
                </c:pt>
                <c:pt idx="8454">
                  <c:v>20404.5</c:v>
                </c:pt>
                <c:pt idx="8455">
                  <c:v>20124.100000000006</c:v>
                </c:pt>
                <c:pt idx="8456">
                  <c:v>19852.600000000006</c:v>
                </c:pt>
                <c:pt idx="8457">
                  <c:v>19577.899999999994</c:v>
                </c:pt>
                <c:pt idx="8458">
                  <c:v>19281.5</c:v>
                </c:pt>
                <c:pt idx="8459">
                  <c:v>18990.800000000003</c:v>
                </c:pt>
                <c:pt idx="8460">
                  <c:v>18687.199999999997</c:v>
                </c:pt>
                <c:pt idx="8461">
                  <c:v>18386.800000000003</c:v>
                </c:pt>
                <c:pt idx="8462">
                  <c:v>18071</c:v>
                </c:pt>
                <c:pt idx="8463">
                  <c:v>17761.100000000006</c:v>
                </c:pt>
                <c:pt idx="8464">
                  <c:v>17446.100000000006</c:v>
                </c:pt>
                <c:pt idx="8465">
                  <c:v>17116.899999999994</c:v>
                </c:pt>
                <c:pt idx="8466">
                  <c:v>16790.199999999997</c:v>
                </c:pt>
                <c:pt idx="8467">
                  <c:v>16450.699999999997</c:v>
                </c:pt>
                <c:pt idx="8468">
                  <c:v>16119.199999999997</c:v>
                </c:pt>
                <c:pt idx="8469">
                  <c:v>15771.699999999997</c:v>
                </c:pt>
                <c:pt idx="8470">
                  <c:v>15414.199999999997</c:v>
                </c:pt>
                <c:pt idx="8471">
                  <c:v>15065.300000000003</c:v>
                </c:pt>
                <c:pt idx="8472">
                  <c:v>14698.399999999994</c:v>
                </c:pt>
                <c:pt idx="8473">
                  <c:v>14342</c:v>
                </c:pt>
                <c:pt idx="8474">
                  <c:v>13969.800000000003</c:v>
                </c:pt>
                <c:pt idx="8475">
                  <c:v>13589.899999999994</c:v>
                </c:pt>
                <c:pt idx="8476">
                  <c:v>13211.600000000006</c:v>
                </c:pt>
                <c:pt idx="8477">
                  <c:v>12831.5</c:v>
                </c:pt>
                <c:pt idx="8478">
                  <c:v>12441.5</c:v>
                </c:pt>
                <c:pt idx="8479">
                  <c:v>12052.699999999997</c:v>
                </c:pt>
                <c:pt idx="8480">
                  <c:v>11652.800000000003</c:v>
                </c:pt>
                <c:pt idx="8481">
                  <c:v>11250.100000000006</c:v>
                </c:pt>
                <c:pt idx="8482">
                  <c:v>10846.399999999994</c:v>
                </c:pt>
                <c:pt idx="8483">
                  <c:v>10436.699999999997</c:v>
                </c:pt>
                <c:pt idx="8484">
                  <c:v>10023.800000000003</c:v>
                </c:pt>
                <c:pt idx="8485">
                  <c:v>9605.3000000000029</c:v>
                </c:pt>
                <c:pt idx="8486">
                  <c:v>9182.3000000000029</c:v>
                </c:pt>
                <c:pt idx="8487">
                  <c:v>8764.8000000000029</c:v>
                </c:pt>
                <c:pt idx="8488">
                  <c:v>8339.3000000000029</c:v>
                </c:pt>
                <c:pt idx="8489">
                  <c:v>7911.5</c:v>
                </c:pt>
                <c:pt idx="8490">
                  <c:v>7482.5</c:v>
                </c:pt>
                <c:pt idx="8491">
                  <c:v>7052</c:v>
                </c:pt>
                <c:pt idx="8492">
                  <c:v>6614.3000000000029</c:v>
                </c:pt>
                <c:pt idx="8493">
                  <c:v>6175</c:v>
                </c:pt>
                <c:pt idx="8494">
                  <c:v>5735.8000000000029</c:v>
                </c:pt>
                <c:pt idx="8495">
                  <c:v>5290.3999999999942</c:v>
                </c:pt>
                <c:pt idx="8496">
                  <c:v>4845.1000000000058</c:v>
                </c:pt>
                <c:pt idx="8497">
                  <c:v>4397.6999999999971</c:v>
                </c:pt>
                <c:pt idx="8498">
                  <c:v>3944.6000000000058</c:v>
                </c:pt>
                <c:pt idx="8499">
                  <c:v>3487.1999999999971</c:v>
                </c:pt>
                <c:pt idx="8500">
                  <c:v>3032.1999999999971</c:v>
                </c:pt>
                <c:pt idx="8501">
                  <c:v>2572.3999999999942</c:v>
                </c:pt>
                <c:pt idx="8502">
                  <c:v>2114.5</c:v>
                </c:pt>
                <c:pt idx="8503">
                  <c:v>1653.5</c:v>
                </c:pt>
                <c:pt idx="8504">
                  <c:v>1193.5</c:v>
                </c:pt>
                <c:pt idx="8505">
                  <c:v>725.30000000000291</c:v>
                </c:pt>
                <c:pt idx="8506">
                  <c:v>258.39999999999418</c:v>
                </c:pt>
                <c:pt idx="8507">
                  <c:v>-205.69999999999709</c:v>
                </c:pt>
                <c:pt idx="8508">
                  <c:v>-673.69999999999709</c:v>
                </c:pt>
                <c:pt idx="8509">
                  <c:v>-1142.1999999999971</c:v>
                </c:pt>
                <c:pt idx="8510">
                  <c:v>-1611.8999999999942</c:v>
                </c:pt>
                <c:pt idx="8511">
                  <c:v>-2081.1000000000058</c:v>
                </c:pt>
                <c:pt idx="8512">
                  <c:v>-2550.5</c:v>
                </c:pt>
                <c:pt idx="8513">
                  <c:v>-3022.3000000000029</c:v>
                </c:pt>
                <c:pt idx="8514">
                  <c:v>-3495.1000000000058</c:v>
                </c:pt>
                <c:pt idx="8515">
                  <c:v>-3961.3999999999942</c:v>
                </c:pt>
                <c:pt idx="8516">
                  <c:v>-4426.8999999999942</c:v>
                </c:pt>
                <c:pt idx="8517">
                  <c:v>-4898.5</c:v>
                </c:pt>
                <c:pt idx="8518">
                  <c:v>-5368.8000000000029</c:v>
                </c:pt>
                <c:pt idx="8519">
                  <c:v>-5832.1999999999971</c:v>
                </c:pt>
                <c:pt idx="8520">
                  <c:v>-6298.6000000000058</c:v>
                </c:pt>
                <c:pt idx="8521">
                  <c:v>-6766.8000000000029</c:v>
                </c:pt>
                <c:pt idx="8522">
                  <c:v>-7231.3000000000029</c:v>
                </c:pt>
                <c:pt idx="8523">
                  <c:v>-7693</c:v>
                </c:pt>
                <c:pt idx="8524">
                  <c:v>-8158.1999999999971</c:v>
                </c:pt>
                <c:pt idx="8525">
                  <c:v>-8623.3999999999942</c:v>
                </c:pt>
                <c:pt idx="8526">
                  <c:v>-9080.6000000000058</c:v>
                </c:pt>
                <c:pt idx="8527">
                  <c:v>-9538.3999999999942</c:v>
                </c:pt>
                <c:pt idx="8528">
                  <c:v>-9996.6999999999971</c:v>
                </c:pt>
                <c:pt idx="8529">
                  <c:v>-10451.300000000003</c:v>
                </c:pt>
                <c:pt idx="8530">
                  <c:v>-10903.5</c:v>
                </c:pt>
                <c:pt idx="8531">
                  <c:v>-11351.199999999997</c:v>
                </c:pt>
                <c:pt idx="8532">
                  <c:v>-11797.400000000001</c:v>
                </c:pt>
                <c:pt idx="8533">
                  <c:v>-12247.900000000001</c:v>
                </c:pt>
                <c:pt idx="8534">
                  <c:v>-12688.800000000003</c:v>
                </c:pt>
                <c:pt idx="8535">
                  <c:v>-13127.699999999997</c:v>
                </c:pt>
                <c:pt idx="8536">
                  <c:v>-13565.099999999999</c:v>
                </c:pt>
                <c:pt idx="8537">
                  <c:v>-13998.900000000001</c:v>
                </c:pt>
                <c:pt idx="8538">
                  <c:v>-14429.599999999999</c:v>
                </c:pt>
                <c:pt idx="8539">
                  <c:v>-14857.300000000003</c:v>
                </c:pt>
                <c:pt idx="8540">
                  <c:v>-15281.099999999999</c:v>
                </c:pt>
                <c:pt idx="8541">
                  <c:v>-15697.699999999997</c:v>
                </c:pt>
                <c:pt idx="8542">
                  <c:v>-16109.900000000001</c:v>
                </c:pt>
                <c:pt idx="8543">
                  <c:v>-16520.599999999999</c:v>
                </c:pt>
                <c:pt idx="8544">
                  <c:v>-16925.099999999999</c:v>
                </c:pt>
                <c:pt idx="8545">
                  <c:v>-17327.099999999999</c:v>
                </c:pt>
                <c:pt idx="8546">
                  <c:v>-17726.699999999997</c:v>
                </c:pt>
                <c:pt idx="8547">
                  <c:v>-18118.400000000001</c:v>
                </c:pt>
                <c:pt idx="8548">
                  <c:v>-18504.800000000003</c:v>
                </c:pt>
                <c:pt idx="8549">
                  <c:v>-18890.099999999999</c:v>
                </c:pt>
                <c:pt idx="8550">
                  <c:v>-19268.300000000003</c:v>
                </c:pt>
                <c:pt idx="8551">
                  <c:v>-19638.5</c:v>
                </c:pt>
                <c:pt idx="8552">
                  <c:v>-20004.5</c:v>
                </c:pt>
                <c:pt idx="8553">
                  <c:v>-20369.300000000003</c:v>
                </c:pt>
                <c:pt idx="8554">
                  <c:v>-20726.099999999999</c:v>
                </c:pt>
                <c:pt idx="8555">
                  <c:v>-21076.5</c:v>
                </c:pt>
                <c:pt idx="8556">
                  <c:v>-21421.1</c:v>
                </c:pt>
                <c:pt idx="8557">
                  <c:v>-21760.1</c:v>
                </c:pt>
                <c:pt idx="8558">
                  <c:v>-22095</c:v>
                </c:pt>
                <c:pt idx="8559">
                  <c:v>-22420.9</c:v>
                </c:pt>
                <c:pt idx="8560">
                  <c:v>-22739.699999999997</c:v>
                </c:pt>
                <c:pt idx="8561">
                  <c:v>-23052.300000000003</c:v>
                </c:pt>
                <c:pt idx="8562">
                  <c:v>-23357.699999999997</c:v>
                </c:pt>
                <c:pt idx="8563">
                  <c:v>-23659.800000000003</c:v>
                </c:pt>
                <c:pt idx="8564">
                  <c:v>-23955.800000000003</c:v>
                </c:pt>
                <c:pt idx="8565">
                  <c:v>-24240.6</c:v>
                </c:pt>
                <c:pt idx="8566">
                  <c:v>-24519.599999999999</c:v>
                </c:pt>
                <c:pt idx="8567">
                  <c:v>-24792.699999999997</c:v>
                </c:pt>
                <c:pt idx="8568">
                  <c:v>-25059.300000000003</c:v>
                </c:pt>
                <c:pt idx="8569">
                  <c:v>-25320.5</c:v>
                </c:pt>
                <c:pt idx="8570">
                  <c:v>-25569.800000000003</c:v>
                </c:pt>
                <c:pt idx="8571">
                  <c:v>-25812.800000000003</c:v>
                </c:pt>
                <c:pt idx="8572">
                  <c:v>-26049.5</c:v>
                </c:pt>
                <c:pt idx="8573">
                  <c:v>-26279.9</c:v>
                </c:pt>
                <c:pt idx="8574">
                  <c:v>-26501.4</c:v>
                </c:pt>
                <c:pt idx="8575">
                  <c:v>-26712</c:v>
                </c:pt>
                <c:pt idx="8576">
                  <c:v>-26919.699999999997</c:v>
                </c:pt>
                <c:pt idx="8577">
                  <c:v>-27117.4</c:v>
                </c:pt>
                <c:pt idx="8578">
                  <c:v>-27306.199999999997</c:v>
                </c:pt>
                <c:pt idx="8579">
                  <c:v>-27487.4</c:v>
                </c:pt>
                <c:pt idx="8580">
                  <c:v>-27661.5</c:v>
                </c:pt>
                <c:pt idx="8581">
                  <c:v>-27819.9</c:v>
                </c:pt>
                <c:pt idx="8582">
                  <c:v>-27972</c:v>
                </c:pt>
                <c:pt idx="8583">
                  <c:v>-28127.9</c:v>
                </c:pt>
                <c:pt idx="8584">
                  <c:v>-28268.800000000003</c:v>
                </c:pt>
                <c:pt idx="8585">
                  <c:v>-28395.1</c:v>
                </c:pt>
                <c:pt idx="8586">
                  <c:v>-28516.199999999997</c:v>
                </c:pt>
                <c:pt idx="8587">
                  <c:v>-28629.599999999999</c:v>
                </c:pt>
                <c:pt idx="8588">
                  <c:v>-28736.5</c:v>
                </c:pt>
                <c:pt idx="8589">
                  <c:v>-28831.5</c:v>
                </c:pt>
                <c:pt idx="8590">
                  <c:v>-28915.199999999997</c:v>
                </c:pt>
                <c:pt idx="8591">
                  <c:v>-28991.699999999997</c:v>
                </c:pt>
                <c:pt idx="8592">
                  <c:v>-29061.4</c:v>
                </c:pt>
                <c:pt idx="8593">
                  <c:v>-29120.1</c:v>
                </c:pt>
                <c:pt idx="8594">
                  <c:v>-29175.1</c:v>
                </c:pt>
                <c:pt idx="8595">
                  <c:v>-29224.199999999997</c:v>
                </c:pt>
                <c:pt idx="8596">
                  <c:v>-29255.5</c:v>
                </c:pt>
                <c:pt idx="8597">
                  <c:v>-29267.5</c:v>
                </c:pt>
                <c:pt idx="8598">
                  <c:v>-29288.1</c:v>
                </c:pt>
                <c:pt idx="8599">
                  <c:v>-29299.300000000003</c:v>
                </c:pt>
                <c:pt idx="8600">
                  <c:v>-29297.599999999999</c:v>
                </c:pt>
                <c:pt idx="8601">
                  <c:v>-29285.199999999997</c:v>
                </c:pt>
                <c:pt idx="8602">
                  <c:v>-29254.6</c:v>
                </c:pt>
                <c:pt idx="8603">
                  <c:v>-29217.699999999997</c:v>
                </c:pt>
                <c:pt idx="8604">
                  <c:v>-29180.1</c:v>
                </c:pt>
                <c:pt idx="8605">
                  <c:v>-29134.9</c:v>
                </c:pt>
                <c:pt idx="8606">
                  <c:v>-29082.5</c:v>
                </c:pt>
                <c:pt idx="8607">
                  <c:v>-28996.9</c:v>
                </c:pt>
                <c:pt idx="8608">
                  <c:v>-28927</c:v>
                </c:pt>
                <c:pt idx="8609">
                  <c:v>-28844.6</c:v>
                </c:pt>
                <c:pt idx="8610">
                  <c:v>-28707.599999999999</c:v>
                </c:pt>
                <c:pt idx="8611">
                  <c:v>-28599.5</c:v>
                </c:pt>
                <c:pt idx="8612">
                  <c:v>-28483.800000000003</c:v>
                </c:pt>
                <c:pt idx="8613">
                  <c:v>-28360.400000000001</c:v>
                </c:pt>
                <c:pt idx="8614">
                  <c:v>-28229.599999999999</c:v>
                </c:pt>
                <c:pt idx="8615">
                  <c:v>-28094.300000000003</c:v>
                </c:pt>
                <c:pt idx="8616">
                  <c:v>-27928.699999999997</c:v>
                </c:pt>
                <c:pt idx="8617">
                  <c:v>-27767</c:v>
                </c:pt>
                <c:pt idx="8618">
                  <c:v>-27598</c:v>
                </c:pt>
                <c:pt idx="8619">
                  <c:v>-27418</c:v>
                </c:pt>
                <c:pt idx="8620">
                  <c:v>-27233</c:v>
                </c:pt>
                <c:pt idx="8621">
                  <c:v>-27022.400000000001</c:v>
                </c:pt>
                <c:pt idx="8622">
                  <c:v>-26818.5</c:v>
                </c:pt>
                <c:pt idx="8623">
                  <c:v>-26607.1</c:v>
                </c:pt>
                <c:pt idx="8624">
                  <c:v>-26376.300000000003</c:v>
                </c:pt>
                <c:pt idx="8625">
                  <c:v>-26156.199999999997</c:v>
                </c:pt>
                <c:pt idx="8626">
                  <c:v>-25913</c:v>
                </c:pt>
                <c:pt idx="8627">
                  <c:v>-25666.6</c:v>
                </c:pt>
                <c:pt idx="8628">
                  <c:v>-25399.4</c:v>
                </c:pt>
                <c:pt idx="8629">
                  <c:v>-25105.800000000003</c:v>
                </c:pt>
                <c:pt idx="8630">
                  <c:v>-24837.1</c:v>
                </c:pt>
                <c:pt idx="8631">
                  <c:v>-24556.699999999997</c:v>
                </c:pt>
                <c:pt idx="8632">
                  <c:v>-24255.800000000003</c:v>
                </c:pt>
                <c:pt idx="8633">
                  <c:v>-23941.1</c:v>
                </c:pt>
                <c:pt idx="8634">
                  <c:v>-23625.800000000003</c:v>
                </c:pt>
                <c:pt idx="8635">
                  <c:v>-23296.800000000003</c:v>
                </c:pt>
                <c:pt idx="8636">
                  <c:v>-22950.699999999997</c:v>
                </c:pt>
                <c:pt idx="8637">
                  <c:v>-22619.9</c:v>
                </c:pt>
                <c:pt idx="8638">
                  <c:v>-22270.9</c:v>
                </c:pt>
                <c:pt idx="8639">
                  <c:v>-21906.699999999997</c:v>
                </c:pt>
                <c:pt idx="8640">
                  <c:v>-21543.599999999999</c:v>
                </c:pt>
                <c:pt idx="8641">
                  <c:v>-21160.9</c:v>
                </c:pt>
                <c:pt idx="8642">
                  <c:v>-20780</c:v>
                </c:pt>
                <c:pt idx="8643">
                  <c:v>-20389.699999999997</c:v>
                </c:pt>
                <c:pt idx="8644">
                  <c:v>-19987.599999999999</c:v>
                </c:pt>
                <c:pt idx="8645">
                  <c:v>-19584.099999999999</c:v>
                </c:pt>
                <c:pt idx="8646">
                  <c:v>-19177.699999999997</c:v>
                </c:pt>
                <c:pt idx="8647">
                  <c:v>-18746.599999999999</c:v>
                </c:pt>
                <c:pt idx="8648">
                  <c:v>-18316.900000000001</c:v>
                </c:pt>
                <c:pt idx="8649">
                  <c:v>-17884.300000000003</c:v>
                </c:pt>
                <c:pt idx="8650">
                  <c:v>-17443.199999999997</c:v>
                </c:pt>
                <c:pt idx="8651">
                  <c:v>-16993.5</c:v>
                </c:pt>
                <c:pt idx="8652">
                  <c:v>-16533</c:v>
                </c:pt>
                <c:pt idx="8653">
                  <c:v>-16075.5</c:v>
                </c:pt>
                <c:pt idx="8654">
                  <c:v>-15603.400000000001</c:v>
                </c:pt>
                <c:pt idx="8655">
                  <c:v>-15125.099999999999</c:v>
                </c:pt>
                <c:pt idx="8656">
                  <c:v>-14647.099999999999</c:v>
                </c:pt>
                <c:pt idx="8657">
                  <c:v>-14157.599999999999</c:v>
                </c:pt>
                <c:pt idx="8658">
                  <c:v>-13665.099999999999</c:v>
                </c:pt>
                <c:pt idx="8659">
                  <c:v>-13168.199999999997</c:v>
                </c:pt>
                <c:pt idx="8660">
                  <c:v>-12661.699999999997</c:v>
                </c:pt>
                <c:pt idx="8661">
                  <c:v>-12152.199999999997</c:v>
                </c:pt>
                <c:pt idx="8662">
                  <c:v>-11634.199999999997</c:v>
                </c:pt>
                <c:pt idx="8663">
                  <c:v>-11110.699999999997</c:v>
                </c:pt>
                <c:pt idx="8664">
                  <c:v>-10585.399999999994</c:v>
                </c:pt>
                <c:pt idx="8665">
                  <c:v>-10061.800000000003</c:v>
                </c:pt>
                <c:pt idx="8666">
                  <c:v>-9522.8999999999942</c:v>
                </c:pt>
                <c:pt idx="8667">
                  <c:v>-8982.6000000000058</c:v>
                </c:pt>
                <c:pt idx="8668">
                  <c:v>-8441.5</c:v>
                </c:pt>
                <c:pt idx="8669">
                  <c:v>-7900.8999999999942</c:v>
                </c:pt>
                <c:pt idx="8670">
                  <c:v>-7343.3999999999942</c:v>
                </c:pt>
                <c:pt idx="8671">
                  <c:v>-6786.6999999999971</c:v>
                </c:pt>
                <c:pt idx="8672">
                  <c:v>-6238.8000000000029</c:v>
                </c:pt>
                <c:pt idx="8673">
                  <c:v>-5679.3000000000029</c:v>
                </c:pt>
                <c:pt idx="8674">
                  <c:v>-5112.1999999999971</c:v>
                </c:pt>
                <c:pt idx="8675">
                  <c:v>-4532</c:v>
                </c:pt>
                <c:pt idx="8676">
                  <c:v>-3973</c:v>
                </c:pt>
                <c:pt idx="8677">
                  <c:v>-3407.8999999999942</c:v>
                </c:pt>
                <c:pt idx="8678">
                  <c:v>-2822.5</c:v>
                </c:pt>
                <c:pt idx="8679">
                  <c:v>-2246.1999999999971</c:v>
                </c:pt>
                <c:pt idx="8680">
                  <c:v>-1668.3000000000029</c:v>
                </c:pt>
                <c:pt idx="8681">
                  <c:v>-1089.5</c:v>
                </c:pt>
                <c:pt idx="8682">
                  <c:v>-510.80000000000291</c:v>
                </c:pt>
                <c:pt idx="8683">
                  <c:v>76.600000000005821</c:v>
                </c:pt>
                <c:pt idx="8684">
                  <c:v>666.60000000000582</c:v>
                </c:pt>
                <c:pt idx="8685">
                  <c:v>1249.1999999999971</c:v>
                </c:pt>
                <c:pt idx="8686">
                  <c:v>1829.6999999999971</c:v>
                </c:pt>
                <c:pt idx="8687">
                  <c:v>2418.1000000000058</c:v>
                </c:pt>
                <c:pt idx="8688">
                  <c:v>3008.8999999999942</c:v>
                </c:pt>
                <c:pt idx="8689">
                  <c:v>3589.3999999999942</c:v>
                </c:pt>
                <c:pt idx="8690">
                  <c:v>4174.3999999999942</c:v>
                </c:pt>
                <c:pt idx="8691">
                  <c:v>4773</c:v>
                </c:pt>
                <c:pt idx="8692">
                  <c:v>5360</c:v>
                </c:pt>
                <c:pt idx="8693">
                  <c:v>5939.5</c:v>
                </c:pt>
                <c:pt idx="8694">
                  <c:v>6520.1999999999971</c:v>
                </c:pt>
                <c:pt idx="8695">
                  <c:v>7105.6000000000058</c:v>
                </c:pt>
                <c:pt idx="8696">
                  <c:v>7687.1999999999971</c:v>
                </c:pt>
                <c:pt idx="8697">
                  <c:v>8270.1999999999971</c:v>
                </c:pt>
                <c:pt idx="8698">
                  <c:v>8848</c:v>
                </c:pt>
                <c:pt idx="8699">
                  <c:v>9425</c:v>
                </c:pt>
                <c:pt idx="8700">
                  <c:v>10001</c:v>
                </c:pt>
                <c:pt idx="8701">
                  <c:v>10569.899999999994</c:v>
                </c:pt>
                <c:pt idx="8702">
                  <c:v>11145.199999999997</c:v>
                </c:pt>
                <c:pt idx="8703">
                  <c:v>11710.399999999994</c:v>
                </c:pt>
                <c:pt idx="8704">
                  <c:v>12274.199999999997</c:v>
                </c:pt>
                <c:pt idx="8705">
                  <c:v>12833.600000000006</c:v>
                </c:pt>
                <c:pt idx="8706">
                  <c:v>13392.399999999994</c:v>
                </c:pt>
                <c:pt idx="8707">
                  <c:v>13950.699999999997</c:v>
                </c:pt>
                <c:pt idx="8708">
                  <c:v>14494.5</c:v>
                </c:pt>
                <c:pt idx="8709">
                  <c:v>15047.699999999997</c:v>
                </c:pt>
                <c:pt idx="8710">
                  <c:v>15588.600000000006</c:v>
                </c:pt>
                <c:pt idx="8711">
                  <c:v>16125.899999999994</c:v>
                </c:pt>
                <c:pt idx="8712">
                  <c:v>16658.600000000006</c:v>
                </c:pt>
                <c:pt idx="8713">
                  <c:v>17186.800000000003</c:v>
                </c:pt>
                <c:pt idx="8714">
                  <c:v>17711.399999999994</c:v>
                </c:pt>
                <c:pt idx="8715">
                  <c:v>18222.300000000003</c:v>
                </c:pt>
                <c:pt idx="8716">
                  <c:v>18735.399999999994</c:v>
                </c:pt>
                <c:pt idx="8717">
                  <c:v>19251.5</c:v>
                </c:pt>
                <c:pt idx="8718">
                  <c:v>19755.800000000003</c:v>
                </c:pt>
                <c:pt idx="8719">
                  <c:v>20244.699999999997</c:v>
                </c:pt>
                <c:pt idx="8720">
                  <c:v>20735.399999999994</c:v>
                </c:pt>
                <c:pt idx="8721">
                  <c:v>21222</c:v>
                </c:pt>
                <c:pt idx="8722">
                  <c:v>21696.5</c:v>
                </c:pt>
                <c:pt idx="8723">
                  <c:v>22161.699999999997</c:v>
                </c:pt>
                <c:pt idx="8724">
                  <c:v>22626.600000000006</c:v>
                </c:pt>
                <c:pt idx="8725">
                  <c:v>23088</c:v>
                </c:pt>
                <c:pt idx="8726">
                  <c:v>23537</c:v>
                </c:pt>
                <c:pt idx="8727">
                  <c:v>23976</c:v>
                </c:pt>
                <c:pt idx="8728">
                  <c:v>24408</c:v>
                </c:pt>
                <c:pt idx="8729">
                  <c:v>24832</c:v>
                </c:pt>
                <c:pt idx="8730">
                  <c:v>25255</c:v>
                </c:pt>
                <c:pt idx="8731">
                  <c:v>25664</c:v>
                </c:pt>
                <c:pt idx="8732">
                  <c:v>26058</c:v>
                </c:pt>
                <c:pt idx="8733">
                  <c:v>26452</c:v>
                </c:pt>
                <c:pt idx="8734">
                  <c:v>26842</c:v>
                </c:pt>
                <c:pt idx="8735">
                  <c:v>27217</c:v>
                </c:pt>
                <c:pt idx="8736">
                  <c:v>27575</c:v>
                </c:pt>
                <c:pt idx="8737">
                  <c:v>27923</c:v>
                </c:pt>
                <c:pt idx="8738">
                  <c:v>28276</c:v>
                </c:pt>
                <c:pt idx="8739">
                  <c:v>28616</c:v>
                </c:pt>
                <c:pt idx="8740">
                  <c:v>28935</c:v>
                </c:pt>
                <c:pt idx="8741">
                  <c:v>29251</c:v>
                </c:pt>
                <c:pt idx="8742">
                  <c:v>29559</c:v>
                </c:pt>
                <c:pt idx="8743">
                  <c:v>29857</c:v>
                </c:pt>
                <c:pt idx="8744">
                  <c:v>30141</c:v>
                </c:pt>
                <c:pt idx="8745">
                  <c:v>30414</c:v>
                </c:pt>
                <c:pt idx="8746">
                  <c:v>30684</c:v>
                </c:pt>
                <c:pt idx="8747">
                  <c:v>30940</c:v>
                </c:pt>
                <c:pt idx="8748">
                  <c:v>31185</c:v>
                </c:pt>
                <c:pt idx="8749">
                  <c:v>31420</c:v>
                </c:pt>
                <c:pt idx="8750">
                  <c:v>31631</c:v>
                </c:pt>
                <c:pt idx="8751">
                  <c:v>31853</c:v>
                </c:pt>
                <c:pt idx="8752">
                  <c:v>32052</c:v>
                </c:pt>
                <c:pt idx="8753">
                  <c:v>32237</c:v>
                </c:pt>
                <c:pt idx="8754">
                  <c:v>32420</c:v>
                </c:pt>
                <c:pt idx="8755">
                  <c:v>32579</c:v>
                </c:pt>
                <c:pt idx="8756">
                  <c:v>32731</c:v>
                </c:pt>
                <c:pt idx="8757">
                  <c:v>32906</c:v>
                </c:pt>
                <c:pt idx="8758">
                  <c:v>33028</c:v>
                </c:pt>
                <c:pt idx="8759">
                  <c:v>33145</c:v>
                </c:pt>
                <c:pt idx="8760">
                  <c:v>33245</c:v>
                </c:pt>
                <c:pt idx="8761">
                  <c:v>33344</c:v>
                </c:pt>
                <c:pt idx="8762">
                  <c:v>33427</c:v>
                </c:pt>
                <c:pt idx="8763">
                  <c:v>33488</c:v>
                </c:pt>
                <c:pt idx="8764">
                  <c:v>33536</c:v>
                </c:pt>
                <c:pt idx="8765">
                  <c:v>33585</c:v>
                </c:pt>
                <c:pt idx="8766">
                  <c:v>33597</c:v>
                </c:pt>
                <c:pt idx="8767">
                  <c:v>33614</c:v>
                </c:pt>
                <c:pt idx="8768">
                  <c:v>33639</c:v>
                </c:pt>
                <c:pt idx="8769">
                  <c:v>33627</c:v>
                </c:pt>
                <c:pt idx="8770">
                  <c:v>33609</c:v>
                </c:pt>
                <c:pt idx="8771">
                  <c:v>33574</c:v>
                </c:pt>
                <c:pt idx="8772">
                  <c:v>33528</c:v>
                </c:pt>
                <c:pt idx="8773">
                  <c:v>33475</c:v>
                </c:pt>
                <c:pt idx="8774">
                  <c:v>33409</c:v>
                </c:pt>
                <c:pt idx="8775">
                  <c:v>33322</c:v>
                </c:pt>
                <c:pt idx="8776">
                  <c:v>33225</c:v>
                </c:pt>
                <c:pt idx="8777">
                  <c:v>33124</c:v>
                </c:pt>
                <c:pt idx="8778">
                  <c:v>32986</c:v>
                </c:pt>
                <c:pt idx="8779">
                  <c:v>32862</c:v>
                </c:pt>
                <c:pt idx="8780">
                  <c:v>32726</c:v>
                </c:pt>
                <c:pt idx="8781">
                  <c:v>32564</c:v>
                </c:pt>
                <c:pt idx="8782">
                  <c:v>32372</c:v>
                </c:pt>
                <c:pt idx="8783">
                  <c:v>32200</c:v>
                </c:pt>
                <c:pt idx="8784">
                  <c:v>32003</c:v>
                </c:pt>
                <c:pt idx="8785">
                  <c:v>31804</c:v>
                </c:pt>
                <c:pt idx="8786">
                  <c:v>31570</c:v>
                </c:pt>
                <c:pt idx="8787">
                  <c:v>31342</c:v>
                </c:pt>
                <c:pt idx="8788">
                  <c:v>31101</c:v>
                </c:pt>
                <c:pt idx="8789">
                  <c:v>30835</c:v>
                </c:pt>
                <c:pt idx="8790">
                  <c:v>30561</c:v>
                </c:pt>
                <c:pt idx="8791">
                  <c:v>30273</c:v>
                </c:pt>
                <c:pt idx="8792">
                  <c:v>29973</c:v>
                </c:pt>
                <c:pt idx="8793">
                  <c:v>29682</c:v>
                </c:pt>
                <c:pt idx="8794">
                  <c:v>29358</c:v>
                </c:pt>
                <c:pt idx="8795">
                  <c:v>29012</c:v>
                </c:pt>
                <c:pt idx="8796">
                  <c:v>28667</c:v>
                </c:pt>
                <c:pt idx="8797">
                  <c:v>28313</c:v>
                </c:pt>
                <c:pt idx="8798">
                  <c:v>27950</c:v>
                </c:pt>
                <c:pt idx="8799">
                  <c:v>27585</c:v>
                </c:pt>
                <c:pt idx="8800">
                  <c:v>27192</c:v>
                </c:pt>
                <c:pt idx="8801">
                  <c:v>26796</c:v>
                </c:pt>
                <c:pt idx="8802">
                  <c:v>26393</c:v>
                </c:pt>
                <c:pt idx="8803">
                  <c:v>25969</c:v>
                </c:pt>
                <c:pt idx="8804">
                  <c:v>25521</c:v>
                </c:pt>
                <c:pt idx="8805">
                  <c:v>25082</c:v>
                </c:pt>
                <c:pt idx="8806">
                  <c:v>24637</c:v>
                </c:pt>
                <c:pt idx="8807">
                  <c:v>24180</c:v>
                </c:pt>
                <c:pt idx="8808">
                  <c:v>23707</c:v>
                </c:pt>
                <c:pt idx="8809">
                  <c:v>23217</c:v>
                </c:pt>
                <c:pt idx="8810">
                  <c:v>22722.100000000006</c:v>
                </c:pt>
                <c:pt idx="8811">
                  <c:v>22219.699999999997</c:v>
                </c:pt>
                <c:pt idx="8812">
                  <c:v>21714.199999999997</c:v>
                </c:pt>
                <c:pt idx="8813">
                  <c:v>21193.5</c:v>
                </c:pt>
                <c:pt idx="8814">
                  <c:v>20656.300000000003</c:v>
                </c:pt>
                <c:pt idx="8815">
                  <c:v>20085.300000000003</c:v>
                </c:pt>
                <c:pt idx="8816">
                  <c:v>19533.600000000006</c:v>
                </c:pt>
                <c:pt idx="8817">
                  <c:v>18976.600000000006</c:v>
                </c:pt>
                <c:pt idx="8818">
                  <c:v>18413</c:v>
                </c:pt>
                <c:pt idx="8819">
                  <c:v>17844.100000000006</c:v>
                </c:pt>
                <c:pt idx="8820">
                  <c:v>17259.899999999994</c:v>
                </c:pt>
                <c:pt idx="8821">
                  <c:v>16668.699999999997</c:v>
                </c:pt>
                <c:pt idx="8822">
                  <c:v>16070.399999999994</c:v>
                </c:pt>
                <c:pt idx="8823">
                  <c:v>15467.600000000006</c:v>
                </c:pt>
                <c:pt idx="8824">
                  <c:v>14859.699999999997</c:v>
                </c:pt>
                <c:pt idx="8825">
                  <c:v>14229.600000000006</c:v>
                </c:pt>
                <c:pt idx="8826">
                  <c:v>13604</c:v>
                </c:pt>
                <c:pt idx="8827">
                  <c:v>12979.699999999997</c:v>
                </c:pt>
                <c:pt idx="8828">
                  <c:v>12335.800000000003</c:v>
                </c:pt>
                <c:pt idx="8829">
                  <c:v>11691.100000000006</c:v>
                </c:pt>
                <c:pt idx="8830">
                  <c:v>11035.5</c:v>
                </c:pt>
                <c:pt idx="8831">
                  <c:v>10388.699999999997</c:v>
                </c:pt>
                <c:pt idx="8832">
                  <c:v>9725.8999999999942</c:v>
                </c:pt>
                <c:pt idx="8833">
                  <c:v>9060.5</c:v>
                </c:pt>
                <c:pt idx="8834">
                  <c:v>8390.8999999999942</c:v>
                </c:pt>
                <c:pt idx="8835">
                  <c:v>7706.6000000000058</c:v>
                </c:pt>
                <c:pt idx="8836">
                  <c:v>7031.8999999999942</c:v>
                </c:pt>
                <c:pt idx="8837">
                  <c:v>6344</c:v>
                </c:pt>
                <c:pt idx="8838">
                  <c:v>5663.6000000000058</c:v>
                </c:pt>
                <c:pt idx="8839">
                  <c:v>4974.8999999999942</c:v>
                </c:pt>
                <c:pt idx="8840">
                  <c:v>4276.3000000000029</c:v>
                </c:pt>
                <c:pt idx="8841">
                  <c:v>3578.6999999999971</c:v>
                </c:pt>
                <c:pt idx="8842">
                  <c:v>2881.1000000000058</c:v>
                </c:pt>
                <c:pt idx="8843">
                  <c:v>2180.3000000000029</c:v>
                </c:pt>
                <c:pt idx="8844">
                  <c:v>1477</c:v>
                </c:pt>
                <c:pt idx="8845">
                  <c:v>767.89999999999418</c:v>
                </c:pt>
                <c:pt idx="8846">
                  <c:v>60.5</c:v>
                </c:pt>
                <c:pt idx="8847">
                  <c:v>-647.89999999999418</c:v>
                </c:pt>
                <c:pt idx="8848">
                  <c:v>-1358.5</c:v>
                </c:pt>
                <c:pt idx="8849">
                  <c:v>-2067.8000000000029</c:v>
                </c:pt>
                <c:pt idx="8850">
                  <c:v>-2780.5</c:v>
                </c:pt>
                <c:pt idx="8851">
                  <c:v>-3494.6999999999971</c:v>
                </c:pt>
                <c:pt idx="8852">
                  <c:v>-4207</c:v>
                </c:pt>
                <c:pt idx="8853">
                  <c:v>-4919.1000000000058</c:v>
                </c:pt>
                <c:pt idx="8854">
                  <c:v>-5629.1000000000058</c:v>
                </c:pt>
                <c:pt idx="8855">
                  <c:v>-6339.8000000000029</c:v>
                </c:pt>
                <c:pt idx="8856">
                  <c:v>-7049.8999999999942</c:v>
                </c:pt>
                <c:pt idx="8857">
                  <c:v>-7755.6999999999971</c:v>
                </c:pt>
                <c:pt idx="8858">
                  <c:v>-8464.3000000000029</c:v>
                </c:pt>
                <c:pt idx="8859">
                  <c:v>-9167.5</c:v>
                </c:pt>
                <c:pt idx="8860">
                  <c:v>-9869.8999999999942</c:v>
                </c:pt>
                <c:pt idx="8861">
                  <c:v>-10565.800000000003</c:v>
                </c:pt>
                <c:pt idx="8862">
                  <c:v>-11261.5</c:v>
                </c:pt>
                <c:pt idx="8863">
                  <c:v>-11955.800000000003</c:v>
                </c:pt>
                <c:pt idx="8864">
                  <c:v>-12643.900000000001</c:v>
                </c:pt>
                <c:pt idx="8865">
                  <c:v>-13329.900000000001</c:v>
                </c:pt>
                <c:pt idx="8866">
                  <c:v>-14010.699999999997</c:v>
                </c:pt>
                <c:pt idx="8867">
                  <c:v>-14686.099999999999</c:v>
                </c:pt>
                <c:pt idx="8868">
                  <c:v>-15359.099999999999</c:v>
                </c:pt>
                <c:pt idx="8869">
                  <c:v>-16028.300000000003</c:v>
                </c:pt>
                <c:pt idx="8870">
                  <c:v>-16691.400000000001</c:v>
                </c:pt>
                <c:pt idx="8871">
                  <c:v>-17348.400000000001</c:v>
                </c:pt>
                <c:pt idx="8872">
                  <c:v>-17999</c:v>
                </c:pt>
                <c:pt idx="8873">
                  <c:v>-18643.400000000001</c:v>
                </c:pt>
                <c:pt idx="8874">
                  <c:v>-19280.5</c:v>
                </c:pt>
                <c:pt idx="8875">
                  <c:v>-19913.199999999997</c:v>
                </c:pt>
                <c:pt idx="8876">
                  <c:v>-20539.800000000003</c:v>
                </c:pt>
                <c:pt idx="8877">
                  <c:v>-21154.199999999997</c:v>
                </c:pt>
                <c:pt idx="8878">
                  <c:v>-21759.4</c:v>
                </c:pt>
                <c:pt idx="8879">
                  <c:v>-22357.5</c:v>
                </c:pt>
                <c:pt idx="8880">
                  <c:v>-22946.5</c:v>
                </c:pt>
                <c:pt idx="8881">
                  <c:v>-23525.9</c:v>
                </c:pt>
                <c:pt idx="8882">
                  <c:v>-24095.699999999997</c:v>
                </c:pt>
                <c:pt idx="8883">
                  <c:v>-24656.800000000003</c:v>
                </c:pt>
                <c:pt idx="8884">
                  <c:v>-25210.300000000003</c:v>
                </c:pt>
                <c:pt idx="8885">
                  <c:v>-25752.300000000003</c:v>
                </c:pt>
                <c:pt idx="8886">
                  <c:v>-26279.5</c:v>
                </c:pt>
                <c:pt idx="8887">
                  <c:v>-26802</c:v>
                </c:pt>
                <c:pt idx="8888">
                  <c:v>-27313.199999999997</c:v>
                </c:pt>
                <c:pt idx="8889">
                  <c:v>-27810.5</c:v>
                </c:pt>
                <c:pt idx="8890">
                  <c:v>-28297</c:v>
                </c:pt>
                <c:pt idx="8891">
                  <c:v>-28775.199999999997</c:v>
                </c:pt>
                <c:pt idx="8892">
                  <c:v>-29242.300000000003</c:v>
                </c:pt>
                <c:pt idx="8893">
                  <c:v>-29692</c:v>
                </c:pt>
                <c:pt idx="8894">
                  <c:v>-30136.9</c:v>
                </c:pt>
                <c:pt idx="8895">
                  <c:v>-30569.1</c:v>
                </c:pt>
                <c:pt idx="8896">
                  <c:v>-30985.9</c:v>
                </c:pt>
                <c:pt idx="8897">
                  <c:v>-31390.199999999997</c:v>
                </c:pt>
                <c:pt idx="8898">
                  <c:v>-31781.699999999997</c:v>
                </c:pt>
                <c:pt idx="8899">
                  <c:v>-32161.5</c:v>
                </c:pt>
                <c:pt idx="8900">
                  <c:v>-32510.699999999997</c:v>
                </c:pt>
                <c:pt idx="8901">
                  <c:v>-32839.599999999999</c:v>
                </c:pt>
                <c:pt idx="8902">
                  <c:v>-33156</c:v>
                </c:pt>
                <c:pt idx="8903">
                  <c:v>-33462.199999999997</c:v>
                </c:pt>
                <c:pt idx="8904">
                  <c:v>-33750.5</c:v>
                </c:pt>
                <c:pt idx="8905">
                  <c:v>-34021</c:v>
                </c:pt>
                <c:pt idx="8906">
                  <c:v>-34279.1</c:v>
                </c:pt>
                <c:pt idx="8907">
                  <c:v>-34522.6</c:v>
                </c:pt>
                <c:pt idx="8908">
                  <c:v>-34752.400000000001</c:v>
                </c:pt>
                <c:pt idx="8909">
                  <c:v>-34968.199999999997</c:v>
                </c:pt>
                <c:pt idx="8910">
                  <c:v>-35170.1</c:v>
                </c:pt>
                <c:pt idx="8911">
                  <c:v>-35327.800000000003</c:v>
                </c:pt>
                <c:pt idx="8912">
                  <c:v>-35497.300000000003</c:v>
                </c:pt>
                <c:pt idx="8913">
                  <c:v>-35653.4</c:v>
                </c:pt>
                <c:pt idx="8914">
                  <c:v>-35794.800000000003</c:v>
                </c:pt>
                <c:pt idx="8915">
                  <c:v>-35920.199999999997</c:v>
                </c:pt>
                <c:pt idx="8916">
                  <c:v>-36033.5</c:v>
                </c:pt>
                <c:pt idx="8917">
                  <c:v>-36132.800000000003</c:v>
                </c:pt>
                <c:pt idx="8918">
                  <c:v>-36211</c:v>
                </c:pt>
                <c:pt idx="8919">
                  <c:v>-36279.699999999997</c:v>
                </c:pt>
                <c:pt idx="8920">
                  <c:v>-36333.9</c:v>
                </c:pt>
                <c:pt idx="8921">
                  <c:v>-36370.800000000003</c:v>
                </c:pt>
                <c:pt idx="8922">
                  <c:v>-36391</c:v>
                </c:pt>
                <c:pt idx="8923">
                  <c:v>-36403.4</c:v>
                </c:pt>
                <c:pt idx="8924">
                  <c:v>-36399.5</c:v>
                </c:pt>
                <c:pt idx="8925">
                  <c:v>-36376.300000000003</c:v>
                </c:pt>
                <c:pt idx="8926">
                  <c:v>-36342.400000000001</c:v>
                </c:pt>
                <c:pt idx="8927">
                  <c:v>-36292</c:v>
                </c:pt>
                <c:pt idx="8928">
                  <c:v>-36234.5</c:v>
                </c:pt>
                <c:pt idx="8929">
                  <c:v>-36160.400000000001</c:v>
                </c:pt>
                <c:pt idx="8930">
                  <c:v>-36065.699999999997</c:v>
                </c:pt>
                <c:pt idx="8931">
                  <c:v>-35959.800000000003</c:v>
                </c:pt>
                <c:pt idx="8932">
                  <c:v>-35835.1</c:v>
                </c:pt>
                <c:pt idx="8933">
                  <c:v>-35704.5</c:v>
                </c:pt>
                <c:pt idx="8934">
                  <c:v>-35560.300000000003</c:v>
                </c:pt>
                <c:pt idx="8935">
                  <c:v>-35398.1</c:v>
                </c:pt>
                <c:pt idx="8936">
                  <c:v>-35222</c:v>
                </c:pt>
                <c:pt idx="8937">
                  <c:v>-35034.300000000003</c:v>
                </c:pt>
                <c:pt idx="8938">
                  <c:v>-34833.5</c:v>
                </c:pt>
                <c:pt idx="8939">
                  <c:v>-34621.599999999999</c:v>
                </c:pt>
                <c:pt idx="8940">
                  <c:v>-34393.5</c:v>
                </c:pt>
                <c:pt idx="8941">
                  <c:v>-34151.599999999999</c:v>
                </c:pt>
                <c:pt idx="8942">
                  <c:v>-33898</c:v>
                </c:pt>
                <c:pt idx="8943">
                  <c:v>-33633</c:v>
                </c:pt>
                <c:pt idx="8944">
                  <c:v>-33355.9</c:v>
                </c:pt>
                <c:pt idx="8945">
                  <c:v>-33064.199999999997</c:v>
                </c:pt>
                <c:pt idx="8946">
                  <c:v>-32762.400000000001</c:v>
                </c:pt>
                <c:pt idx="8947">
                  <c:v>-32449.599999999999</c:v>
                </c:pt>
                <c:pt idx="8948">
                  <c:v>-32123.599999999999</c:v>
                </c:pt>
                <c:pt idx="8949">
                  <c:v>-31786.300000000003</c:v>
                </c:pt>
                <c:pt idx="8950">
                  <c:v>-31438.6</c:v>
                </c:pt>
                <c:pt idx="8951">
                  <c:v>-31078.5</c:v>
                </c:pt>
                <c:pt idx="8952">
                  <c:v>-30699.800000000003</c:v>
                </c:pt>
                <c:pt idx="8953">
                  <c:v>-30322.6</c:v>
                </c:pt>
                <c:pt idx="8954">
                  <c:v>-29938</c:v>
                </c:pt>
                <c:pt idx="8955">
                  <c:v>-29532.199999999997</c:v>
                </c:pt>
                <c:pt idx="8956">
                  <c:v>-29118</c:v>
                </c:pt>
                <c:pt idx="8957">
                  <c:v>-28695.199999999997</c:v>
                </c:pt>
                <c:pt idx="8958">
                  <c:v>-28264.6</c:v>
                </c:pt>
                <c:pt idx="8959">
                  <c:v>-27825</c:v>
                </c:pt>
                <c:pt idx="8960">
                  <c:v>-27366</c:v>
                </c:pt>
                <c:pt idx="8961">
                  <c:v>-26903.699999999997</c:v>
                </c:pt>
                <c:pt idx="8962">
                  <c:v>-26434.300000000003</c:v>
                </c:pt>
                <c:pt idx="8963">
                  <c:v>-25958</c:v>
                </c:pt>
                <c:pt idx="8964">
                  <c:v>-25475.5</c:v>
                </c:pt>
                <c:pt idx="8965">
                  <c:v>-24986.9</c:v>
                </c:pt>
                <c:pt idx="8966">
                  <c:v>-24489.1</c:v>
                </c:pt>
                <c:pt idx="8967">
                  <c:v>-23965.9</c:v>
                </c:pt>
                <c:pt idx="8968">
                  <c:v>-23453.5</c:v>
                </c:pt>
                <c:pt idx="8969">
                  <c:v>-22933.699999999997</c:v>
                </c:pt>
                <c:pt idx="8970">
                  <c:v>-22406.6</c:v>
                </c:pt>
                <c:pt idx="8971">
                  <c:v>-21870.6</c:v>
                </c:pt>
                <c:pt idx="8972">
                  <c:v>-21317.699999999997</c:v>
                </c:pt>
                <c:pt idx="8973">
                  <c:v>-20793.599999999999</c:v>
                </c:pt>
                <c:pt idx="8974">
                  <c:v>-20237.5</c:v>
                </c:pt>
                <c:pt idx="8975">
                  <c:v>-19680.599999999999</c:v>
                </c:pt>
                <c:pt idx="8976">
                  <c:v>-19120.199999999997</c:v>
                </c:pt>
                <c:pt idx="8977">
                  <c:v>-18541.900000000001</c:v>
                </c:pt>
                <c:pt idx="8978">
                  <c:v>-17962.300000000003</c:v>
                </c:pt>
                <c:pt idx="8979">
                  <c:v>-17383.099999999999</c:v>
                </c:pt>
                <c:pt idx="8980">
                  <c:v>-16798</c:v>
                </c:pt>
                <c:pt idx="8981">
                  <c:v>-16200.300000000003</c:v>
                </c:pt>
                <c:pt idx="8982">
                  <c:v>-15605.900000000001</c:v>
                </c:pt>
                <c:pt idx="8983">
                  <c:v>-15009.599999999999</c:v>
                </c:pt>
                <c:pt idx="8984">
                  <c:v>-14411.800000000003</c:v>
                </c:pt>
                <c:pt idx="8985">
                  <c:v>-13815</c:v>
                </c:pt>
                <c:pt idx="8986">
                  <c:v>-13202.5</c:v>
                </c:pt>
                <c:pt idx="8987">
                  <c:v>-12587</c:v>
                </c:pt>
                <c:pt idx="8988">
                  <c:v>-11976.699999999997</c:v>
                </c:pt>
                <c:pt idx="8989">
                  <c:v>-11365.300000000003</c:v>
                </c:pt>
                <c:pt idx="8990">
                  <c:v>-10751.800000000003</c:v>
                </c:pt>
                <c:pt idx="8991">
                  <c:v>-10130.100000000006</c:v>
                </c:pt>
                <c:pt idx="8992">
                  <c:v>-9506.3000000000029</c:v>
                </c:pt>
                <c:pt idx="8993">
                  <c:v>-8894.8000000000029</c:v>
                </c:pt>
                <c:pt idx="8994">
                  <c:v>-8274.1000000000058</c:v>
                </c:pt>
                <c:pt idx="8995">
                  <c:v>-7638.6999999999971</c:v>
                </c:pt>
                <c:pt idx="8996">
                  <c:v>-7017.1999999999971</c:v>
                </c:pt>
                <c:pt idx="8997">
                  <c:v>-6400</c:v>
                </c:pt>
                <c:pt idx="8998">
                  <c:v>-5780.5</c:v>
                </c:pt>
                <c:pt idx="8999">
                  <c:v>-5143.3999999999942</c:v>
                </c:pt>
                <c:pt idx="9000">
                  <c:v>-4517.5</c:v>
                </c:pt>
                <c:pt idx="9001">
                  <c:v>-3908.1999999999971</c:v>
                </c:pt>
                <c:pt idx="9002">
                  <c:v>-3290.5</c:v>
                </c:pt>
                <c:pt idx="9003">
                  <c:v>-2663.3999999999942</c:v>
                </c:pt>
                <c:pt idx="9004">
                  <c:v>-2045.3999999999942</c:v>
                </c:pt>
                <c:pt idx="9005">
                  <c:v>-1427.6000000000058</c:v>
                </c:pt>
                <c:pt idx="9006">
                  <c:v>-801.69999999999709</c:v>
                </c:pt>
                <c:pt idx="9007">
                  <c:v>-193.60000000000582</c:v>
                </c:pt>
                <c:pt idx="9008">
                  <c:v>414.10000000000582</c:v>
                </c:pt>
                <c:pt idx="9009">
                  <c:v>1028.1999999999971</c:v>
                </c:pt>
                <c:pt idx="9010">
                  <c:v>1632.6999999999971</c:v>
                </c:pt>
                <c:pt idx="9011">
                  <c:v>2236.6000000000058</c:v>
                </c:pt>
                <c:pt idx="9012">
                  <c:v>2839.3999999999942</c:v>
                </c:pt>
                <c:pt idx="9013">
                  <c:v>3436.3999999999942</c:v>
                </c:pt>
                <c:pt idx="9014">
                  <c:v>4032.3000000000029</c:v>
                </c:pt>
                <c:pt idx="9015">
                  <c:v>4623.1999999999971</c:v>
                </c:pt>
                <c:pt idx="9016">
                  <c:v>5205.3000000000029</c:v>
                </c:pt>
                <c:pt idx="9017">
                  <c:v>5789.3000000000029</c:v>
                </c:pt>
                <c:pt idx="9018">
                  <c:v>6373.6999999999971</c:v>
                </c:pt>
                <c:pt idx="9019">
                  <c:v>6948.6999999999971</c:v>
                </c:pt>
                <c:pt idx="9020">
                  <c:v>7513.8000000000029</c:v>
                </c:pt>
                <c:pt idx="9021">
                  <c:v>8077.6000000000058</c:v>
                </c:pt>
                <c:pt idx="9022">
                  <c:v>8640.8999999999942</c:v>
                </c:pt>
                <c:pt idx="9023">
                  <c:v>9193.1000000000058</c:v>
                </c:pt>
                <c:pt idx="9024">
                  <c:v>9739.6000000000058</c:v>
                </c:pt>
                <c:pt idx="9025">
                  <c:v>10291.5</c:v>
                </c:pt>
                <c:pt idx="9026">
                  <c:v>10824.199999999997</c:v>
                </c:pt>
                <c:pt idx="9027">
                  <c:v>11354.899999999994</c:v>
                </c:pt>
                <c:pt idx="9028">
                  <c:v>11883</c:v>
                </c:pt>
                <c:pt idx="9029">
                  <c:v>12399.600000000006</c:v>
                </c:pt>
                <c:pt idx="9030">
                  <c:v>12914.800000000003</c:v>
                </c:pt>
                <c:pt idx="9031">
                  <c:v>13421.199999999997</c:v>
                </c:pt>
                <c:pt idx="9032">
                  <c:v>13921.399999999994</c:v>
                </c:pt>
                <c:pt idx="9033">
                  <c:v>14423.300000000003</c:v>
                </c:pt>
                <c:pt idx="9034">
                  <c:v>14904.300000000003</c:v>
                </c:pt>
                <c:pt idx="9035">
                  <c:v>15379.399999999994</c:v>
                </c:pt>
                <c:pt idx="9036">
                  <c:v>15857.800000000003</c:v>
                </c:pt>
                <c:pt idx="9037">
                  <c:v>16325.100000000006</c:v>
                </c:pt>
                <c:pt idx="9038">
                  <c:v>16782.899999999994</c:v>
                </c:pt>
                <c:pt idx="9039">
                  <c:v>17221.800000000003</c:v>
                </c:pt>
                <c:pt idx="9040">
                  <c:v>17667.5</c:v>
                </c:pt>
                <c:pt idx="9041">
                  <c:v>18108</c:v>
                </c:pt>
                <c:pt idx="9042">
                  <c:v>18524.199999999997</c:v>
                </c:pt>
                <c:pt idx="9043">
                  <c:v>18936.199999999997</c:v>
                </c:pt>
                <c:pt idx="9044">
                  <c:v>19344</c:v>
                </c:pt>
                <c:pt idx="9045">
                  <c:v>19753.699999999997</c:v>
                </c:pt>
                <c:pt idx="9046">
                  <c:v>20141.199999999997</c:v>
                </c:pt>
                <c:pt idx="9047">
                  <c:v>20515.300000000003</c:v>
                </c:pt>
                <c:pt idx="9048">
                  <c:v>20891.399999999994</c:v>
                </c:pt>
                <c:pt idx="9049">
                  <c:v>21257.899999999994</c:v>
                </c:pt>
                <c:pt idx="9050">
                  <c:v>21612.100000000006</c:v>
                </c:pt>
                <c:pt idx="9051">
                  <c:v>21955.800000000003</c:v>
                </c:pt>
                <c:pt idx="9052">
                  <c:v>22288.800000000003</c:v>
                </c:pt>
                <c:pt idx="9053">
                  <c:v>22616.5</c:v>
                </c:pt>
                <c:pt idx="9054">
                  <c:v>22940</c:v>
                </c:pt>
                <c:pt idx="9055">
                  <c:v>23248</c:v>
                </c:pt>
                <c:pt idx="9056">
                  <c:v>23543</c:v>
                </c:pt>
                <c:pt idx="9057">
                  <c:v>23828</c:v>
                </c:pt>
                <c:pt idx="9058">
                  <c:v>24112</c:v>
                </c:pt>
                <c:pt idx="9059">
                  <c:v>24379</c:v>
                </c:pt>
                <c:pt idx="9060">
                  <c:v>24636</c:v>
                </c:pt>
                <c:pt idx="9061">
                  <c:v>24887</c:v>
                </c:pt>
                <c:pt idx="9062">
                  <c:v>25135</c:v>
                </c:pt>
                <c:pt idx="9063">
                  <c:v>25364</c:v>
                </c:pt>
                <c:pt idx="9064">
                  <c:v>25577</c:v>
                </c:pt>
                <c:pt idx="9065">
                  <c:v>25787</c:v>
                </c:pt>
                <c:pt idx="9066">
                  <c:v>25986</c:v>
                </c:pt>
                <c:pt idx="9067">
                  <c:v>26175</c:v>
                </c:pt>
                <c:pt idx="9068">
                  <c:v>26354</c:v>
                </c:pt>
                <c:pt idx="9069">
                  <c:v>26523</c:v>
                </c:pt>
                <c:pt idx="9070">
                  <c:v>26690</c:v>
                </c:pt>
                <c:pt idx="9071">
                  <c:v>26830</c:v>
                </c:pt>
                <c:pt idx="9072">
                  <c:v>26978</c:v>
                </c:pt>
                <c:pt idx="9073">
                  <c:v>27109</c:v>
                </c:pt>
                <c:pt idx="9074">
                  <c:v>27225</c:v>
                </c:pt>
                <c:pt idx="9075">
                  <c:v>27335</c:v>
                </c:pt>
                <c:pt idx="9076">
                  <c:v>27431</c:v>
                </c:pt>
                <c:pt idx="9077">
                  <c:v>27529</c:v>
                </c:pt>
                <c:pt idx="9078">
                  <c:v>27601</c:v>
                </c:pt>
                <c:pt idx="9079">
                  <c:v>27675</c:v>
                </c:pt>
                <c:pt idx="9080">
                  <c:v>27738</c:v>
                </c:pt>
                <c:pt idx="9081">
                  <c:v>27788</c:v>
                </c:pt>
                <c:pt idx="9082">
                  <c:v>27831</c:v>
                </c:pt>
                <c:pt idx="9083">
                  <c:v>27863</c:v>
                </c:pt>
                <c:pt idx="9084">
                  <c:v>27887</c:v>
                </c:pt>
                <c:pt idx="9085">
                  <c:v>27895</c:v>
                </c:pt>
                <c:pt idx="9086">
                  <c:v>27896</c:v>
                </c:pt>
                <c:pt idx="9087">
                  <c:v>27897</c:v>
                </c:pt>
                <c:pt idx="9088">
                  <c:v>27888</c:v>
                </c:pt>
                <c:pt idx="9089">
                  <c:v>27862</c:v>
                </c:pt>
                <c:pt idx="9090">
                  <c:v>27827</c:v>
                </c:pt>
                <c:pt idx="9091">
                  <c:v>27788</c:v>
                </c:pt>
                <c:pt idx="9092">
                  <c:v>27737</c:v>
                </c:pt>
                <c:pt idx="9093">
                  <c:v>27672</c:v>
                </c:pt>
                <c:pt idx="9094">
                  <c:v>27602</c:v>
                </c:pt>
                <c:pt idx="9095">
                  <c:v>27530</c:v>
                </c:pt>
                <c:pt idx="9096">
                  <c:v>27447</c:v>
                </c:pt>
                <c:pt idx="9097">
                  <c:v>27350</c:v>
                </c:pt>
                <c:pt idx="9098">
                  <c:v>27246</c:v>
                </c:pt>
                <c:pt idx="9099">
                  <c:v>27134</c:v>
                </c:pt>
                <c:pt idx="9100">
                  <c:v>27016</c:v>
                </c:pt>
                <c:pt idx="9101">
                  <c:v>26895</c:v>
                </c:pt>
                <c:pt idx="9102">
                  <c:v>26753</c:v>
                </c:pt>
                <c:pt idx="9103">
                  <c:v>26605</c:v>
                </c:pt>
                <c:pt idx="9104">
                  <c:v>26463</c:v>
                </c:pt>
                <c:pt idx="9105">
                  <c:v>26310</c:v>
                </c:pt>
                <c:pt idx="9106">
                  <c:v>26140</c:v>
                </c:pt>
                <c:pt idx="9107">
                  <c:v>25959</c:v>
                </c:pt>
                <c:pt idx="9108">
                  <c:v>25787</c:v>
                </c:pt>
                <c:pt idx="9109">
                  <c:v>25610</c:v>
                </c:pt>
                <c:pt idx="9110">
                  <c:v>25407</c:v>
                </c:pt>
                <c:pt idx="9111">
                  <c:v>25205</c:v>
                </c:pt>
                <c:pt idx="9112">
                  <c:v>24999</c:v>
                </c:pt>
                <c:pt idx="9113">
                  <c:v>24788</c:v>
                </c:pt>
                <c:pt idx="9114">
                  <c:v>24565</c:v>
                </c:pt>
                <c:pt idx="9115">
                  <c:v>24333</c:v>
                </c:pt>
                <c:pt idx="9116">
                  <c:v>24102</c:v>
                </c:pt>
                <c:pt idx="9117">
                  <c:v>23864</c:v>
                </c:pt>
                <c:pt idx="9118">
                  <c:v>23616</c:v>
                </c:pt>
                <c:pt idx="9119">
                  <c:v>23365</c:v>
                </c:pt>
                <c:pt idx="9120">
                  <c:v>23102</c:v>
                </c:pt>
                <c:pt idx="9121">
                  <c:v>22837</c:v>
                </c:pt>
                <c:pt idx="9122">
                  <c:v>22566.600000000006</c:v>
                </c:pt>
                <c:pt idx="9123">
                  <c:v>22285.300000000003</c:v>
                </c:pt>
                <c:pt idx="9124">
                  <c:v>22006.600000000006</c:v>
                </c:pt>
                <c:pt idx="9125">
                  <c:v>21721.800000000003</c:v>
                </c:pt>
                <c:pt idx="9126">
                  <c:v>21424.399999999994</c:v>
                </c:pt>
                <c:pt idx="9127">
                  <c:v>21127.600000000006</c:v>
                </c:pt>
                <c:pt idx="9128">
                  <c:v>20826.5</c:v>
                </c:pt>
                <c:pt idx="9129">
                  <c:v>20513.699999999997</c:v>
                </c:pt>
                <c:pt idx="9130">
                  <c:v>20200.5</c:v>
                </c:pt>
                <c:pt idx="9131">
                  <c:v>19886.100000000006</c:v>
                </c:pt>
                <c:pt idx="9132">
                  <c:v>19571.100000000006</c:v>
                </c:pt>
                <c:pt idx="9133">
                  <c:v>19241.5</c:v>
                </c:pt>
                <c:pt idx="9134">
                  <c:v>18910.399999999994</c:v>
                </c:pt>
                <c:pt idx="9135">
                  <c:v>18581.199999999997</c:v>
                </c:pt>
                <c:pt idx="9136">
                  <c:v>18239.699999999997</c:v>
                </c:pt>
                <c:pt idx="9137">
                  <c:v>17898.699999999997</c:v>
                </c:pt>
                <c:pt idx="9138">
                  <c:v>17554.5</c:v>
                </c:pt>
                <c:pt idx="9139">
                  <c:v>17204.300000000003</c:v>
                </c:pt>
                <c:pt idx="9140">
                  <c:v>16856.5</c:v>
                </c:pt>
                <c:pt idx="9141">
                  <c:v>16499.199999999997</c:v>
                </c:pt>
                <c:pt idx="9142">
                  <c:v>16130.300000000003</c:v>
                </c:pt>
                <c:pt idx="9143">
                  <c:v>15775.100000000006</c:v>
                </c:pt>
                <c:pt idx="9144">
                  <c:v>15417.199999999997</c:v>
                </c:pt>
                <c:pt idx="9145">
                  <c:v>15042.100000000006</c:v>
                </c:pt>
                <c:pt idx="9146">
                  <c:v>14679.899999999994</c:v>
                </c:pt>
                <c:pt idx="9147">
                  <c:v>14308.199999999997</c:v>
                </c:pt>
                <c:pt idx="9148">
                  <c:v>13916.300000000003</c:v>
                </c:pt>
                <c:pt idx="9149">
                  <c:v>13538.399999999994</c:v>
                </c:pt>
                <c:pt idx="9150">
                  <c:v>13169.899999999994</c:v>
                </c:pt>
                <c:pt idx="9151">
                  <c:v>12789</c:v>
                </c:pt>
                <c:pt idx="9152">
                  <c:v>12396.300000000003</c:v>
                </c:pt>
                <c:pt idx="9153">
                  <c:v>12009.800000000003</c:v>
                </c:pt>
                <c:pt idx="9154">
                  <c:v>11630</c:v>
                </c:pt>
                <c:pt idx="9155">
                  <c:v>11244.899999999994</c:v>
                </c:pt>
                <c:pt idx="9156">
                  <c:v>10842.699999999997</c:v>
                </c:pt>
                <c:pt idx="9157">
                  <c:v>10457.5</c:v>
                </c:pt>
                <c:pt idx="9158">
                  <c:v>10073</c:v>
                </c:pt>
                <c:pt idx="9159">
                  <c:v>9680.3999999999942</c:v>
                </c:pt>
                <c:pt idx="9160">
                  <c:v>9284.3999999999942</c:v>
                </c:pt>
                <c:pt idx="9161">
                  <c:v>8887.6999999999971</c:v>
                </c:pt>
                <c:pt idx="9162">
                  <c:v>8501.3000000000029</c:v>
                </c:pt>
                <c:pt idx="9163">
                  <c:v>8116.3000000000029</c:v>
                </c:pt>
                <c:pt idx="9164">
                  <c:v>7724.1000000000058</c:v>
                </c:pt>
                <c:pt idx="9165">
                  <c:v>7326.1999999999971</c:v>
                </c:pt>
                <c:pt idx="9166">
                  <c:v>6931.8000000000029</c:v>
                </c:pt>
                <c:pt idx="9167">
                  <c:v>6539.3999999999942</c:v>
                </c:pt>
                <c:pt idx="9168">
                  <c:v>6149.1999999999971</c:v>
                </c:pt>
                <c:pt idx="9169">
                  <c:v>5760.3999999999942</c:v>
                </c:pt>
                <c:pt idx="9170">
                  <c:v>5367</c:v>
                </c:pt>
                <c:pt idx="9171">
                  <c:v>4976.6999999999971</c:v>
                </c:pt>
                <c:pt idx="9172">
                  <c:v>4595.1999999999971</c:v>
                </c:pt>
                <c:pt idx="9173">
                  <c:v>4209.3000000000029</c:v>
                </c:pt>
                <c:pt idx="9174">
                  <c:v>3816.1000000000058</c:v>
                </c:pt>
                <c:pt idx="9175">
                  <c:v>3428.8999999999942</c:v>
                </c:pt>
                <c:pt idx="9176">
                  <c:v>3042.8999999999942</c:v>
                </c:pt>
                <c:pt idx="9177">
                  <c:v>2671.1999999999971</c:v>
                </c:pt>
                <c:pt idx="9178">
                  <c:v>2293.6000000000058</c:v>
                </c:pt>
                <c:pt idx="9179">
                  <c:v>1909.1999999999971</c:v>
                </c:pt>
                <c:pt idx="9180">
                  <c:v>1530.1999999999971</c:v>
                </c:pt>
                <c:pt idx="9181">
                  <c:v>1153</c:v>
                </c:pt>
                <c:pt idx="9182">
                  <c:v>789</c:v>
                </c:pt>
                <c:pt idx="9183">
                  <c:v>425</c:v>
                </c:pt>
                <c:pt idx="9184">
                  <c:v>56.100000000005821</c:v>
                </c:pt>
                <c:pt idx="9185">
                  <c:v>-309.89999999999418</c:v>
                </c:pt>
                <c:pt idx="9186">
                  <c:v>-672</c:v>
                </c:pt>
                <c:pt idx="9187">
                  <c:v>-1029.8000000000029</c:v>
                </c:pt>
                <c:pt idx="9188">
                  <c:v>-1383.1999999999971</c:v>
                </c:pt>
                <c:pt idx="9189">
                  <c:v>-1732.1000000000058</c:v>
                </c:pt>
                <c:pt idx="9190">
                  <c:v>-2082.1000000000058</c:v>
                </c:pt>
                <c:pt idx="9191">
                  <c:v>-2431.1999999999971</c:v>
                </c:pt>
                <c:pt idx="9192">
                  <c:v>-2774.8999999999942</c:v>
                </c:pt>
                <c:pt idx="9193">
                  <c:v>-3115.5</c:v>
                </c:pt>
                <c:pt idx="9194">
                  <c:v>-3449</c:v>
                </c:pt>
                <c:pt idx="9195">
                  <c:v>-3788.3000000000029</c:v>
                </c:pt>
                <c:pt idx="9196">
                  <c:v>-4125.5</c:v>
                </c:pt>
                <c:pt idx="9197">
                  <c:v>-4449.1000000000058</c:v>
                </c:pt>
                <c:pt idx="9198">
                  <c:v>-4770.1000000000058</c:v>
                </c:pt>
                <c:pt idx="9199">
                  <c:v>-5094.5</c:v>
                </c:pt>
                <c:pt idx="9200">
                  <c:v>-5411.6000000000058</c:v>
                </c:pt>
                <c:pt idx="9201">
                  <c:v>-5725.8000000000029</c:v>
                </c:pt>
                <c:pt idx="9202">
                  <c:v>-6037.6999999999971</c:v>
                </c:pt>
                <c:pt idx="9203">
                  <c:v>-6347.3999999999942</c:v>
                </c:pt>
                <c:pt idx="9204">
                  <c:v>-6651.5</c:v>
                </c:pt>
                <c:pt idx="9205">
                  <c:v>-6948.5</c:v>
                </c:pt>
                <c:pt idx="9206">
                  <c:v>-7247.6999999999971</c:v>
                </c:pt>
                <c:pt idx="9207">
                  <c:v>-7538.8999999999942</c:v>
                </c:pt>
                <c:pt idx="9208">
                  <c:v>-7827.1999999999971</c:v>
                </c:pt>
                <c:pt idx="9209">
                  <c:v>-8107</c:v>
                </c:pt>
                <c:pt idx="9210">
                  <c:v>-8388.6999999999971</c:v>
                </c:pt>
                <c:pt idx="9211">
                  <c:v>-8665.6000000000058</c:v>
                </c:pt>
                <c:pt idx="9212">
                  <c:v>-8936.3999999999942</c:v>
                </c:pt>
                <c:pt idx="9213">
                  <c:v>-9203.1000000000058</c:v>
                </c:pt>
                <c:pt idx="9214">
                  <c:v>-9465.3000000000029</c:v>
                </c:pt>
                <c:pt idx="9215">
                  <c:v>-9730.6000000000058</c:v>
                </c:pt>
                <c:pt idx="9216">
                  <c:v>-9988.6999999999971</c:v>
                </c:pt>
                <c:pt idx="9217">
                  <c:v>-10240.399999999994</c:v>
                </c:pt>
                <c:pt idx="9218">
                  <c:v>-10486.5</c:v>
                </c:pt>
                <c:pt idx="9219">
                  <c:v>-10729</c:v>
                </c:pt>
                <c:pt idx="9220">
                  <c:v>-10968.699999999997</c:v>
                </c:pt>
                <c:pt idx="9221">
                  <c:v>-11209.199999999997</c:v>
                </c:pt>
                <c:pt idx="9222">
                  <c:v>-11442.800000000003</c:v>
                </c:pt>
                <c:pt idx="9223">
                  <c:v>-11670.300000000003</c:v>
                </c:pt>
                <c:pt idx="9224">
                  <c:v>-11896.199999999997</c:v>
                </c:pt>
                <c:pt idx="9225">
                  <c:v>-12116.599999999999</c:v>
                </c:pt>
                <c:pt idx="9226">
                  <c:v>-12336.800000000003</c:v>
                </c:pt>
                <c:pt idx="9227">
                  <c:v>-12550.199999999997</c:v>
                </c:pt>
                <c:pt idx="9228">
                  <c:v>-12752.599999999999</c:v>
                </c:pt>
                <c:pt idx="9229">
                  <c:v>-12958.099999999999</c:v>
                </c:pt>
                <c:pt idx="9230">
                  <c:v>-13164.199999999997</c:v>
                </c:pt>
                <c:pt idx="9231">
                  <c:v>-13356.800000000003</c:v>
                </c:pt>
                <c:pt idx="9232">
                  <c:v>-13547.199999999997</c:v>
                </c:pt>
                <c:pt idx="9233">
                  <c:v>-13738.5</c:v>
                </c:pt>
                <c:pt idx="9234">
                  <c:v>-13921.300000000003</c:v>
                </c:pt>
                <c:pt idx="9235">
                  <c:v>-14097.300000000003</c:v>
                </c:pt>
                <c:pt idx="9236">
                  <c:v>-14275</c:v>
                </c:pt>
                <c:pt idx="9237">
                  <c:v>-14443.5</c:v>
                </c:pt>
                <c:pt idx="9238">
                  <c:v>-14606.300000000003</c:v>
                </c:pt>
                <c:pt idx="9239">
                  <c:v>-14769.699999999997</c:v>
                </c:pt>
                <c:pt idx="9240">
                  <c:v>-14930.5</c:v>
                </c:pt>
                <c:pt idx="9241">
                  <c:v>-15082.5</c:v>
                </c:pt>
                <c:pt idx="9242">
                  <c:v>-15231.599999999999</c:v>
                </c:pt>
                <c:pt idx="9243">
                  <c:v>-15376.400000000001</c:v>
                </c:pt>
                <c:pt idx="9244">
                  <c:v>-15516.5</c:v>
                </c:pt>
                <c:pt idx="9245">
                  <c:v>-15651.900000000001</c:v>
                </c:pt>
                <c:pt idx="9246">
                  <c:v>-15790.400000000001</c:v>
                </c:pt>
                <c:pt idx="9247">
                  <c:v>-15919.699999999997</c:v>
                </c:pt>
                <c:pt idx="9248">
                  <c:v>-16042.800000000003</c:v>
                </c:pt>
                <c:pt idx="9249">
                  <c:v>-16165.300000000003</c:v>
                </c:pt>
                <c:pt idx="9250">
                  <c:v>-16282.400000000001</c:v>
                </c:pt>
                <c:pt idx="9251">
                  <c:v>-16397.699999999997</c:v>
                </c:pt>
                <c:pt idx="9252">
                  <c:v>-16505.900000000001</c:v>
                </c:pt>
                <c:pt idx="9253">
                  <c:v>-16609.900000000001</c:v>
                </c:pt>
                <c:pt idx="9254">
                  <c:v>-16711.800000000003</c:v>
                </c:pt>
                <c:pt idx="9255">
                  <c:v>-16811.099999999999</c:v>
                </c:pt>
                <c:pt idx="9256">
                  <c:v>-16900.300000000003</c:v>
                </c:pt>
                <c:pt idx="9257">
                  <c:v>-16989.099999999999</c:v>
                </c:pt>
                <c:pt idx="9258">
                  <c:v>-17076.400000000001</c:v>
                </c:pt>
                <c:pt idx="9259">
                  <c:v>-17156.400000000001</c:v>
                </c:pt>
                <c:pt idx="9260">
                  <c:v>-17230.599999999999</c:v>
                </c:pt>
                <c:pt idx="9261">
                  <c:v>-17302</c:v>
                </c:pt>
                <c:pt idx="9262">
                  <c:v>-17371.5</c:v>
                </c:pt>
                <c:pt idx="9263">
                  <c:v>-17432.300000000003</c:v>
                </c:pt>
                <c:pt idx="9264">
                  <c:v>-17491</c:v>
                </c:pt>
                <c:pt idx="9265">
                  <c:v>-17548.800000000003</c:v>
                </c:pt>
                <c:pt idx="9266">
                  <c:v>-17601.099999999999</c:v>
                </c:pt>
                <c:pt idx="9267">
                  <c:v>-17648.300000000003</c:v>
                </c:pt>
                <c:pt idx="9268">
                  <c:v>-17692.300000000003</c:v>
                </c:pt>
                <c:pt idx="9269">
                  <c:v>-17732.800000000003</c:v>
                </c:pt>
                <c:pt idx="9270">
                  <c:v>-17770</c:v>
                </c:pt>
                <c:pt idx="9271">
                  <c:v>-17802.199999999997</c:v>
                </c:pt>
                <c:pt idx="9272">
                  <c:v>-17830</c:v>
                </c:pt>
                <c:pt idx="9273">
                  <c:v>-17858.300000000003</c:v>
                </c:pt>
                <c:pt idx="9274">
                  <c:v>-17883.5</c:v>
                </c:pt>
                <c:pt idx="9275">
                  <c:v>-17900.400000000001</c:v>
                </c:pt>
                <c:pt idx="9276">
                  <c:v>-17914.800000000003</c:v>
                </c:pt>
                <c:pt idx="9277">
                  <c:v>-17926.699999999997</c:v>
                </c:pt>
                <c:pt idx="9278">
                  <c:v>-17935</c:v>
                </c:pt>
                <c:pt idx="9279">
                  <c:v>-17940.699999999997</c:v>
                </c:pt>
                <c:pt idx="9280">
                  <c:v>-17944.099999999999</c:v>
                </c:pt>
                <c:pt idx="9281">
                  <c:v>-17944.599999999999</c:v>
                </c:pt>
                <c:pt idx="9282">
                  <c:v>-17938.199999999997</c:v>
                </c:pt>
                <c:pt idx="9283">
                  <c:v>-17929.699999999997</c:v>
                </c:pt>
                <c:pt idx="9284">
                  <c:v>-17919.900000000001</c:v>
                </c:pt>
                <c:pt idx="9285">
                  <c:v>-17903.599999999999</c:v>
                </c:pt>
                <c:pt idx="9286">
                  <c:v>-17886.900000000001</c:v>
                </c:pt>
                <c:pt idx="9287">
                  <c:v>-17868.400000000001</c:v>
                </c:pt>
                <c:pt idx="9288">
                  <c:v>-17839.900000000001</c:v>
                </c:pt>
                <c:pt idx="9289">
                  <c:v>-17812.900000000001</c:v>
                </c:pt>
                <c:pt idx="9290">
                  <c:v>-17784.199999999997</c:v>
                </c:pt>
                <c:pt idx="9291">
                  <c:v>-17750.5</c:v>
                </c:pt>
                <c:pt idx="9292">
                  <c:v>-17709.599999999999</c:v>
                </c:pt>
                <c:pt idx="9293">
                  <c:v>-17671.699999999997</c:v>
                </c:pt>
                <c:pt idx="9294">
                  <c:v>-17632.300000000003</c:v>
                </c:pt>
                <c:pt idx="9295">
                  <c:v>-17586</c:v>
                </c:pt>
                <c:pt idx="9296">
                  <c:v>-17539.199999999997</c:v>
                </c:pt>
                <c:pt idx="9297">
                  <c:v>-17488.599999999999</c:v>
                </c:pt>
                <c:pt idx="9298">
                  <c:v>-17437.599999999999</c:v>
                </c:pt>
                <c:pt idx="9299">
                  <c:v>-17386.099999999999</c:v>
                </c:pt>
                <c:pt idx="9300">
                  <c:v>-17325.699999999997</c:v>
                </c:pt>
                <c:pt idx="9301">
                  <c:v>-17261.300000000003</c:v>
                </c:pt>
                <c:pt idx="9302">
                  <c:v>-17200.5</c:v>
                </c:pt>
                <c:pt idx="9303">
                  <c:v>-17134.800000000003</c:v>
                </c:pt>
                <c:pt idx="9304">
                  <c:v>-17066</c:v>
                </c:pt>
                <c:pt idx="9305">
                  <c:v>-17000.800000000003</c:v>
                </c:pt>
                <c:pt idx="9306">
                  <c:v>-16926.900000000001</c:v>
                </c:pt>
                <c:pt idx="9307">
                  <c:v>-16848.199999999997</c:v>
                </c:pt>
                <c:pt idx="9308">
                  <c:v>-16775.699999999997</c:v>
                </c:pt>
                <c:pt idx="9309">
                  <c:v>-16698.400000000001</c:v>
                </c:pt>
                <c:pt idx="9310">
                  <c:v>-16620.599999999999</c:v>
                </c:pt>
                <c:pt idx="9311">
                  <c:v>-16532.599999999999</c:v>
                </c:pt>
                <c:pt idx="9312">
                  <c:v>-16444.900000000001</c:v>
                </c:pt>
                <c:pt idx="9313">
                  <c:v>-16355.800000000003</c:v>
                </c:pt>
                <c:pt idx="9314">
                  <c:v>-16266.099999999999</c:v>
                </c:pt>
                <c:pt idx="9315">
                  <c:v>-16174.599999999999</c:v>
                </c:pt>
                <c:pt idx="9316">
                  <c:v>-16075.5</c:v>
                </c:pt>
                <c:pt idx="9317">
                  <c:v>-15980.400000000001</c:v>
                </c:pt>
                <c:pt idx="9318">
                  <c:v>-15880.800000000003</c:v>
                </c:pt>
                <c:pt idx="9319">
                  <c:v>-15774.099999999999</c:v>
                </c:pt>
                <c:pt idx="9320">
                  <c:v>-15675.800000000003</c:v>
                </c:pt>
                <c:pt idx="9321">
                  <c:v>-15572.5</c:v>
                </c:pt>
                <c:pt idx="9322">
                  <c:v>-15461.099999999999</c:v>
                </c:pt>
                <c:pt idx="9323">
                  <c:v>-15349.400000000001</c:v>
                </c:pt>
                <c:pt idx="9324">
                  <c:v>-15248.099999999999</c:v>
                </c:pt>
                <c:pt idx="9325">
                  <c:v>-15133.199999999997</c:v>
                </c:pt>
                <c:pt idx="9326">
                  <c:v>-15013.300000000003</c:v>
                </c:pt>
                <c:pt idx="9327">
                  <c:v>-14895</c:v>
                </c:pt>
                <c:pt idx="9328">
                  <c:v>-14775.5</c:v>
                </c:pt>
                <c:pt idx="9329">
                  <c:v>-14656.400000000001</c:v>
                </c:pt>
                <c:pt idx="9330">
                  <c:v>-14529.800000000003</c:v>
                </c:pt>
                <c:pt idx="9331">
                  <c:v>-14398</c:v>
                </c:pt>
                <c:pt idx="9332">
                  <c:v>-14268.599999999999</c:v>
                </c:pt>
                <c:pt idx="9333">
                  <c:v>-14138.800000000003</c:v>
                </c:pt>
                <c:pt idx="9334">
                  <c:v>-14008.699999999997</c:v>
                </c:pt>
                <c:pt idx="9335">
                  <c:v>-13878.400000000001</c:v>
                </c:pt>
                <c:pt idx="9336">
                  <c:v>-13746</c:v>
                </c:pt>
                <c:pt idx="9337">
                  <c:v>-13601</c:v>
                </c:pt>
                <c:pt idx="9338">
                  <c:v>-13455.800000000003</c:v>
                </c:pt>
                <c:pt idx="9339">
                  <c:v>-13311.5</c:v>
                </c:pt>
                <c:pt idx="9340">
                  <c:v>-13169.599999999999</c:v>
                </c:pt>
                <c:pt idx="9341">
                  <c:v>-13027.5</c:v>
                </c:pt>
                <c:pt idx="9342">
                  <c:v>-12874.5</c:v>
                </c:pt>
                <c:pt idx="9343">
                  <c:v>-12716.699999999997</c:v>
                </c:pt>
                <c:pt idx="9344">
                  <c:v>-12561.900000000001</c:v>
                </c:pt>
                <c:pt idx="9345">
                  <c:v>-12410.199999999997</c:v>
                </c:pt>
                <c:pt idx="9346">
                  <c:v>-12259.300000000003</c:v>
                </c:pt>
                <c:pt idx="9347">
                  <c:v>-12098</c:v>
                </c:pt>
                <c:pt idx="9348">
                  <c:v>-11925.599999999999</c:v>
                </c:pt>
                <c:pt idx="9349">
                  <c:v>-11767.599999999999</c:v>
                </c:pt>
                <c:pt idx="9350">
                  <c:v>-11606.199999999997</c:v>
                </c:pt>
                <c:pt idx="9351">
                  <c:v>-11434.399999999994</c:v>
                </c:pt>
                <c:pt idx="9352">
                  <c:v>-11263.800000000003</c:v>
                </c:pt>
                <c:pt idx="9353">
                  <c:v>-11093.100000000006</c:v>
                </c:pt>
                <c:pt idx="9354">
                  <c:v>-10922.199999999997</c:v>
                </c:pt>
                <c:pt idx="9355">
                  <c:v>-10751.100000000006</c:v>
                </c:pt>
                <c:pt idx="9356">
                  <c:v>-10574.100000000006</c:v>
                </c:pt>
                <c:pt idx="9357">
                  <c:v>-10382.699999999997</c:v>
                </c:pt>
                <c:pt idx="9358">
                  <c:v>-10203.5</c:v>
                </c:pt>
                <c:pt idx="9359">
                  <c:v>-10024.399999999994</c:v>
                </c:pt>
                <c:pt idx="9360">
                  <c:v>-9840.8000000000029</c:v>
                </c:pt>
                <c:pt idx="9361">
                  <c:v>-9656.3000000000029</c:v>
                </c:pt>
                <c:pt idx="9362">
                  <c:v>-9455.6999999999971</c:v>
                </c:pt>
                <c:pt idx="9363">
                  <c:v>-9272.8000000000029</c:v>
                </c:pt>
                <c:pt idx="9364">
                  <c:v>-9085.1000000000058</c:v>
                </c:pt>
                <c:pt idx="9365">
                  <c:v>-8879.3000000000029</c:v>
                </c:pt>
                <c:pt idx="9366">
                  <c:v>-8675.5</c:v>
                </c:pt>
                <c:pt idx="9367">
                  <c:v>-8478.3999999999942</c:v>
                </c:pt>
                <c:pt idx="9368">
                  <c:v>-8287.6999999999971</c:v>
                </c:pt>
                <c:pt idx="9369">
                  <c:v>-8076.6999999999971</c:v>
                </c:pt>
                <c:pt idx="9370">
                  <c:v>-7863</c:v>
                </c:pt>
                <c:pt idx="9371">
                  <c:v>-7663.1000000000058</c:v>
                </c:pt>
                <c:pt idx="9372">
                  <c:v>-7465.1000000000058</c:v>
                </c:pt>
                <c:pt idx="9373">
                  <c:v>-7250.8999999999942</c:v>
                </c:pt>
                <c:pt idx="9374">
                  <c:v>-7035.6999999999971</c:v>
                </c:pt>
                <c:pt idx="9375">
                  <c:v>-6825.6000000000058</c:v>
                </c:pt>
                <c:pt idx="9376">
                  <c:v>-6604.6000000000058</c:v>
                </c:pt>
                <c:pt idx="9377">
                  <c:v>-6384.5</c:v>
                </c:pt>
                <c:pt idx="9378">
                  <c:v>-6172.6999999999971</c:v>
                </c:pt>
                <c:pt idx="9379">
                  <c:v>-5953.3000000000029</c:v>
                </c:pt>
                <c:pt idx="9380">
                  <c:v>-5729.3999999999942</c:v>
                </c:pt>
                <c:pt idx="9381">
                  <c:v>-5510.8000000000029</c:v>
                </c:pt>
                <c:pt idx="9382">
                  <c:v>-5284.8000000000029</c:v>
                </c:pt>
                <c:pt idx="9383">
                  <c:v>-5059.3999999999942</c:v>
                </c:pt>
                <c:pt idx="9384">
                  <c:v>-4832.5</c:v>
                </c:pt>
                <c:pt idx="9385">
                  <c:v>-4600.6000000000058</c:v>
                </c:pt>
                <c:pt idx="9386">
                  <c:v>-4374.8000000000029</c:v>
                </c:pt>
                <c:pt idx="9387">
                  <c:v>-4148.1000000000058</c:v>
                </c:pt>
                <c:pt idx="9388">
                  <c:v>-3906.6000000000058</c:v>
                </c:pt>
                <c:pt idx="9389">
                  <c:v>-3670.8999999999942</c:v>
                </c:pt>
                <c:pt idx="9390">
                  <c:v>-3436.3000000000029</c:v>
                </c:pt>
                <c:pt idx="9391">
                  <c:v>-3201</c:v>
                </c:pt>
                <c:pt idx="9392">
                  <c:v>-2957.6000000000058</c:v>
                </c:pt>
                <c:pt idx="9393">
                  <c:v>-2713.3000000000029</c:v>
                </c:pt>
                <c:pt idx="9394">
                  <c:v>-2478.1999999999971</c:v>
                </c:pt>
                <c:pt idx="9395">
                  <c:v>-2227.1000000000058</c:v>
                </c:pt>
                <c:pt idx="9396">
                  <c:v>-1983.3000000000029</c:v>
                </c:pt>
                <c:pt idx="9397">
                  <c:v>-1741.1999999999971</c:v>
                </c:pt>
                <c:pt idx="9398">
                  <c:v>-1490.1999999999971</c:v>
                </c:pt>
                <c:pt idx="9399">
                  <c:v>-1246.8999999999942</c:v>
                </c:pt>
                <c:pt idx="9400">
                  <c:v>-998.69999999999709</c:v>
                </c:pt>
                <c:pt idx="9401">
                  <c:v>-747.60000000000582</c:v>
                </c:pt>
                <c:pt idx="9402">
                  <c:v>-498.39999999999418</c:v>
                </c:pt>
                <c:pt idx="9403">
                  <c:v>-242.19999999999709</c:v>
                </c:pt>
                <c:pt idx="9404">
                  <c:v>9.8999999999941792</c:v>
                </c:pt>
                <c:pt idx="9405">
                  <c:v>259</c:v>
                </c:pt>
                <c:pt idx="9406">
                  <c:v>513.80000000000291</c:v>
                </c:pt>
                <c:pt idx="9407">
                  <c:v>771.5</c:v>
                </c:pt>
                <c:pt idx="9408">
                  <c:v>1028.6000000000058</c:v>
                </c:pt>
                <c:pt idx="9409">
                  <c:v>1281.5</c:v>
                </c:pt>
                <c:pt idx="9410">
                  <c:v>1536.8000000000029</c:v>
                </c:pt>
                <c:pt idx="9411">
                  <c:v>1802.8999999999942</c:v>
                </c:pt>
                <c:pt idx="9412">
                  <c:v>2058.1000000000058</c:v>
                </c:pt>
                <c:pt idx="9413">
                  <c:v>2308.6999999999971</c:v>
                </c:pt>
                <c:pt idx="9414">
                  <c:v>2568.6000000000058</c:v>
                </c:pt>
                <c:pt idx="9415">
                  <c:v>2837.6000000000058</c:v>
                </c:pt>
                <c:pt idx="9416">
                  <c:v>3106.1000000000058</c:v>
                </c:pt>
                <c:pt idx="9417">
                  <c:v>3362.6000000000058</c:v>
                </c:pt>
                <c:pt idx="9418">
                  <c:v>3623</c:v>
                </c:pt>
                <c:pt idx="9419">
                  <c:v>3895.8000000000029</c:v>
                </c:pt>
                <c:pt idx="9420">
                  <c:v>4159.6999999999971</c:v>
                </c:pt>
                <c:pt idx="9421">
                  <c:v>4421.8999999999942</c:v>
                </c:pt>
                <c:pt idx="9422">
                  <c:v>4686.1000000000058</c:v>
                </c:pt>
                <c:pt idx="9423">
                  <c:v>4948.3999999999942</c:v>
                </c:pt>
                <c:pt idx="9424">
                  <c:v>5220.1000000000058</c:v>
                </c:pt>
                <c:pt idx="9425">
                  <c:v>5489.6000000000058</c:v>
                </c:pt>
                <c:pt idx="9426">
                  <c:v>5749.3000000000029</c:v>
                </c:pt>
                <c:pt idx="9427">
                  <c:v>6009.6999999999971</c:v>
                </c:pt>
                <c:pt idx="9428">
                  <c:v>6279.6000000000058</c:v>
                </c:pt>
                <c:pt idx="9429">
                  <c:v>6548.6999999999971</c:v>
                </c:pt>
                <c:pt idx="9430">
                  <c:v>6807.1000000000058</c:v>
                </c:pt>
                <c:pt idx="9431">
                  <c:v>7072.1000000000058</c:v>
                </c:pt>
                <c:pt idx="9432">
                  <c:v>7347.3999999999942</c:v>
                </c:pt>
                <c:pt idx="9433">
                  <c:v>7615.3000000000029</c:v>
                </c:pt>
                <c:pt idx="9434">
                  <c:v>7868.8999999999942</c:v>
                </c:pt>
                <c:pt idx="9435">
                  <c:v>8129.8999999999942</c:v>
                </c:pt>
                <c:pt idx="9436">
                  <c:v>8392.8999999999942</c:v>
                </c:pt>
                <c:pt idx="9437">
                  <c:v>8653.3000000000029</c:v>
                </c:pt>
                <c:pt idx="9438">
                  <c:v>8914.3000000000029</c:v>
                </c:pt>
                <c:pt idx="9439">
                  <c:v>9172.8000000000029</c:v>
                </c:pt>
                <c:pt idx="9440">
                  <c:v>9441.1000000000058</c:v>
                </c:pt>
                <c:pt idx="9441">
                  <c:v>9698.6999999999971</c:v>
                </c:pt>
                <c:pt idx="9442">
                  <c:v>9960.3000000000029</c:v>
                </c:pt>
                <c:pt idx="9443">
                  <c:v>10223.699999999997</c:v>
                </c:pt>
                <c:pt idx="9444">
                  <c:v>10480.399999999994</c:v>
                </c:pt>
                <c:pt idx="9445">
                  <c:v>10738</c:v>
                </c:pt>
                <c:pt idx="9446">
                  <c:v>10992.199999999997</c:v>
                </c:pt>
                <c:pt idx="9447">
                  <c:v>11250.800000000003</c:v>
                </c:pt>
                <c:pt idx="9448">
                  <c:v>11503.5</c:v>
                </c:pt>
                <c:pt idx="9449">
                  <c:v>11753.800000000003</c:v>
                </c:pt>
                <c:pt idx="9450">
                  <c:v>12009.5</c:v>
                </c:pt>
                <c:pt idx="9451">
                  <c:v>12258.199999999997</c:v>
                </c:pt>
                <c:pt idx="9452">
                  <c:v>12504.699999999997</c:v>
                </c:pt>
                <c:pt idx="9453">
                  <c:v>12750.300000000003</c:v>
                </c:pt>
                <c:pt idx="9454">
                  <c:v>12994.100000000006</c:v>
                </c:pt>
                <c:pt idx="9455">
                  <c:v>13233.100000000006</c:v>
                </c:pt>
                <c:pt idx="9456">
                  <c:v>13467</c:v>
                </c:pt>
                <c:pt idx="9457">
                  <c:v>13707.5</c:v>
                </c:pt>
                <c:pt idx="9458">
                  <c:v>13951.199999999997</c:v>
                </c:pt>
                <c:pt idx="9459">
                  <c:v>14183.600000000006</c:v>
                </c:pt>
                <c:pt idx="9460">
                  <c:v>14409.100000000006</c:v>
                </c:pt>
                <c:pt idx="9461">
                  <c:v>14642</c:v>
                </c:pt>
                <c:pt idx="9462">
                  <c:v>14870.300000000003</c:v>
                </c:pt>
                <c:pt idx="9463">
                  <c:v>15086.399999999994</c:v>
                </c:pt>
                <c:pt idx="9464">
                  <c:v>15303.100000000006</c:v>
                </c:pt>
                <c:pt idx="9465">
                  <c:v>15528.300000000003</c:v>
                </c:pt>
                <c:pt idx="9466">
                  <c:v>15753.5</c:v>
                </c:pt>
                <c:pt idx="9467">
                  <c:v>15967.399999999994</c:v>
                </c:pt>
                <c:pt idx="9468">
                  <c:v>16179</c:v>
                </c:pt>
                <c:pt idx="9469">
                  <c:v>16389.300000000003</c:v>
                </c:pt>
                <c:pt idx="9470">
                  <c:v>16595.899999999994</c:v>
                </c:pt>
                <c:pt idx="9471">
                  <c:v>16808.100000000006</c:v>
                </c:pt>
                <c:pt idx="9472">
                  <c:v>17005.5</c:v>
                </c:pt>
                <c:pt idx="9473">
                  <c:v>17195.800000000003</c:v>
                </c:pt>
                <c:pt idx="9474">
                  <c:v>17397.100000000006</c:v>
                </c:pt>
                <c:pt idx="9475">
                  <c:v>17594.399999999994</c:v>
                </c:pt>
                <c:pt idx="9476">
                  <c:v>17780.399999999994</c:v>
                </c:pt>
                <c:pt idx="9477">
                  <c:v>17955.600000000006</c:v>
                </c:pt>
                <c:pt idx="9478">
                  <c:v>18134.600000000006</c:v>
                </c:pt>
                <c:pt idx="9479">
                  <c:v>18318.5</c:v>
                </c:pt>
                <c:pt idx="9480">
                  <c:v>18489</c:v>
                </c:pt>
                <c:pt idx="9481">
                  <c:v>18654.199999999997</c:v>
                </c:pt>
                <c:pt idx="9482">
                  <c:v>18820.5</c:v>
                </c:pt>
                <c:pt idx="9483">
                  <c:v>18983.699999999997</c:v>
                </c:pt>
                <c:pt idx="9484">
                  <c:v>19140.199999999997</c:v>
                </c:pt>
                <c:pt idx="9485">
                  <c:v>19288.5</c:v>
                </c:pt>
                <c:pt idx="9486">
                  <c:v>19437.5</c:v>
                </c:pt>
                <c:pt idx="9487">
                  <c:v>19585.399999999994</c:v>
                </c:pt>
                <c:pt idx="9488">
                  <c:v>19724.600000000006</c:v>
                </c:pt>
                <c:pt idx="9489">
                  <c:v>19860.899999999994</c:v>
                </c:pt>
                <c:pt idx="9490">
                  <c:v>19991.199999999997</c:v>
                </c:pt>
                <c:pt idx="9491">
                  <c:v>20115.399999999994</c:v>
                </c:pt>
                <c:pt idx="9492">
                  <c:v>20245.100000000006</c:v>
                </c:pt>
                <c:pt idx="9493">
                  <c:v>20364.199999999997</c:v>
                </c:pt>
                <c:pt idx="9494">
                  <c:v>20481.800000000003</c:v>
                </c:pt>
                <c:pt idx="9495">
                  <c:v>20601.199999999997</c:v>
                </c:pt>
                <c:pt idx="9496">
                  <c:v>20702.899999999994</c:v>
                </c:pt>
                <c:pt idx="9497">
                  <c:v>20808.699999999997</c:v>
                </c:pt>
                <c:pt idx="9498">
                  <c:v>20911.600000000006</c:v>
                </c:pt>
                <c:pt idx="9499">
                  <c:v>21001.300000000003</c:v>
                </c:pt>
                <c:pt idx="9500">
                  <c:v>21088.899999999994</c:v>
                </c:pt>
                <c:pt idx="9501">
                  <c:v>21172.5</c:v>
                </c:pt>
                <c:pt idx="9502">
                  <c:v>21258.899999999994</c:v>
                </c:pt>
                <c:pt idx="9503">
                  <c:v>21330.399999999994</c:v>
                </c:pt>
                <c:pt idx="9504">
                  <c:v>21392.199999999997</c:v>
                </c:pt>
                <c:pt idx="9505">
                  <c:v>21458.399999999994</c:v>
                </c:pt>
                <c:pt idx="9506">
                  <c:v>21512.100000000006</c:v>
                </c:pt>
                <c:pt idx="9507">
                  <c:v>21564.199999999997</c:v>
                </c:pt>
                <c:pt idx="9508">
                  <c:v>21619.100000000006</c:v>
                </c:pt>
                <c:pt idx="9509">
                  <c:v>21656.600000000006</c:v>
                </c:pt>
                <c:pt idx="9510">
                  <c:v>21694.600000000006</c:v>
                </c:pt>
                <c:pt idx="9511">
                  <c:v>21727.399999999994</c:v>
                </c:pt>
                <c:pt idx="9512">
                  <c:v>21742.300000000003</c:v>
                </c:pt>
                <c:pt idx="9513">
                  <c:v>21765.399999999994</c:v>
                </c:pt>
                <c:pt idx="9514">
                  <c:v>21785.5</c:v>
                </c:pt>
                <c:pt idx="9515">
                  <c:v>21793.399999999994</c:v>
                </c:pt>
                <c:pt idx="9516">
                  <c:v>21798.399999999994</c:v>
                </c:pt>
                <c:pt idx="9517">
                  <c:v>21805</c:v>
                </c:pt>
                <c:pt idx="9518">
                  <c:v>21794.800000000003</c:v>
                </c:pt>
                <c:pt idx="9519">
                  <c:v>21779.600000000006</c:v>
                </c:pt>
                <c:pt idx="9520">
                  <c:v>21771.300000000003</c:v>
                </c:pt>
                <c:pt idx="9521">
                  <c:v>21761.800000000003</c:v>
                </c:pt>
                <c:pt idx="9522">
                  <c:v>21732.399999999994</c:v>
                </c:pt>
                <c:pt idx="9523">
                  <c:v>21693.800000000003</c:v>
                </c:pt>
                <c:pt idx="9524">
                  <c:v>21661.899999999994</c:v>
                </c:pt>
                <c:pt idx="9525">
                  <c:v>21629.899999999994</c:v>
                </c:pt>
                <c:pt idx="9526">
                  <c:v>21578</c:v>
                </c:pt>
                <c:pt idx="9527">
                  <c:v>21516.699999999997</c:v>
                </c:pt>
                <c:pt idx="9528">
                  <c:v>21461.5</c:v>
                </c:pt>
                <c:pt idx="9529">
                  <c:v>21400.800000000003</c:v>
                </c:pt>
                <c:pt idx="9530">
                  <c:v>21320.699999999997</c:v>
                </c:pt>
                <c:pt idx="9531">
                  <c:v>21243.100000000006</c:v>
                </c:pt>
                <c:pt idx="9532">
                  <c:v>21159.300000000003</c:v>
                </c:pt>
                <c:pt idx="9533">
                  <c:v>21070</c:v>
                </c:pt>
                <c:pt idx="9534">
                  <c:v>20986.600000000006</c:v>
                </c:pt>
                <c:pt idx="9535">
                  <c:v>20872.899999999994</c:v>
                </c:pt>
                <c:pt idx="9536">
                  <c:v>20763.600000000006</c:v>
                </c:pt>
                <c:pt idx="9537">
                  <c:v>20650.199999999997</c:v>
                </c:pt>
                <c:pt idx="9538">
                  <c:v>20532.699999999997</c:v>
                </c:pt>
                <c:pt idx="9539">
                  <c:v>20411.399999999994</c:v>
                </c:pt>
                <c:pt idx="9540">
                  <c:v>20289.600000000006</c:v>
                </c:pt>
                <c:pt idx="9541">
                  <c:v>20149.699999999997</c:v>
                </c:pt>
                <c:pt idx="9542">
                  <c:v>20005.5</c:v>
                </c:pt>
                <c:pt idx="9543">
                  <c:v>19877.899999999994</c:v>
                </c:pt>
                <c:pt idx="9544">
                  <c:v>19722.5</c:v>
                </c:pt>
                <c:pt idx="9545">
                  <c:v>19559.5</c:v>
                </c:pt>
                <c:pt idx="9546">
                  <c:v>19405.5</c:v>
                </c:pt>
                <c:pt idx="9547">
                  <c:v>19250.199999999997</c:v>
                </c:pt>
                <c:pt idx="9548">
                  <c:v>19087.100000000006</c:v>
                </c:pt>
                <c:pt idx="9549">
                  <c:v>18904.199999999997</c:v>
                </c:pt>
                <c:pt idx="9550">
                  <c:v>18723.199999999997</c:v>
                </c:pt>
                <c:pt idx="9551">
                  <c:v>18524.199999999997</c:v>
                </c:pt>
                <c:pt idx="9552">
                  <c:v>18343.300000000003</c:v>
                </c:pt>
                <c:pt idx="9553">
                  <c:v>18155.199999999997</c:v>
                </c:pt>
                <c:pt idx="9554">
                  <c:v>17951.399999999994</c:v>
                </c:pt>
                <c:pt idx="9555">
                  <c:v>17736.100000000006</c:v>
                </c:pt>
                <c:pt idx="9556">
                  <c:v>17520.300000000003</c:v>
                </c:pt>
                <c:pt idx="9557">
                  <c:v>17300.800000000003</c:v>
                </c:pt>
                <c:pt idx="9558">
                  <c:v>17077.699999999997</c:v>
                </c:pt>
                <c:pt idx="9559">
                  <c:v>16851.199999999997</c:v>
                </c:pt>
                <c:pt idx="9560">
                  <c:v>16622.300000000003</c:v>
                </c:pt>
                <c:pt idx="9561">
                  <c:v>16382</c:v>
                </c:pt>
                <c:pt idx="9562">
                  <c:v>16135</c:v>
                </c:pt>
                <c:pt idx="9563">
                  <c:v>15887.800000000003</c:v>
                </c:pt>
                <c:pt idx="9564">
                  <c:v>15634.100000000006</c:v>
                </c:pt>
                <c:pt idx="9565">
                  <c:v>15378.800000000003</c:v>
                </c:pt>
                <c:pt idx="9566">
                  <c:v>15104.399999999994</c:v>
                </c:pt>
                <c:pt idx="9567">
                  <c:v>14836.199999999997</c:v>
                </c:pt>
                <c:pt idx="9568">
                  <c:v>14571.800000000003</c:v>
                </c:pt>
                <c:pt idx="9569">
                  <c:v>14291.199999999997</c:v>
                </c:pt>
                <c:pt idx="9570">
                  <c:v>14019.100000000006</c:v>
                </c:pt>
                <c:pt idx="9571">
                  <c:v>13731.800000000003</c:v>
                </c:pt>
                <c:pt idx="9572">
                  <c:v>13450.300000000003</c:v>
                </c:pt>
                <c:pt idx="9573">
                  <c:v>13156.600000000006</c:v>
                </c:pt>
                <c:pt idx="9574">
                  <c:v>12861.5</c:v>
                </c:pt>
                <c:pt idx="9575">
                  <c:v>12566.199999999997</c:v>
                </c:pt>
                <c:pt idx="9576">
                  <c:v>12257.699999999997</c:v>
                </c:pt>
                <c:pt idx="9577">
                  <c:v>11953.399999999994</c:v>
                </c:pt>
                <c:pt idx="9578">
                  <c:v>11636.399999999994</c:v>
                </c:pt>
                <c:pt idx="9579">
                  <c:v>11329.699999999997</c:v>
                </c:pt>
                <c:pt idx="9580">
                  <c:v>11009.199999999997</c:v>
                </c:pt>
                <c:pt idx="9581">
                  <c:v>10681.600000000006</c:v>
                </c:pt>
                <c:pt idx="9582">
                  <c:v>10357.800000000003</c:v>
                </c:pt>
                <c:pt idx="9583">
                  <c:v>10021.300000000003</c:v>
                </c:pt>
                <c:pt idx="9584">
                  <c:v>9695.8999999999942</c:v>
                </c:pt>
                <c:pt idx="9585">
                  <c:v>9358.1999999999971</c:v>
                </c:pt>
                <c:pt idx="9586">
                  <c:v>9015</c:v>
                </c:pt>
                <c:pt idx="9587">
                  <c:v>8672.3999999999942</c:v>
                </c:pt>
                <c:pt idx="9588">
                  <c:v>8327.8999999999942</c:v>
                </c:pt>
                <c:pt idx="9589">
                  <c:v>7979.3999999999942</c:v>
                </c:pt>
                <c:pt idx="9590">
                  <c:v>7628</c:v>
                </c:pt>
                <c:pt idx="9591">
                  <c:v>7270.3999999999942</c:v>
                </c:pt>
                <c:pt idx="9592">
                  <c:v>6908.1999999999971</c:v>
                </c:pt>
                <c:pt idx="9593">
                  <c:v>6550.8999999999942</c:v>
                </c:pt>
                <c:pt idx="9594">
                  <c:v>6188.6999999999971</c:v>
                </c:pt>
                <c:pt idx="9595">
                  <c:v>5827.5</c:v>
                </c:pt>
                <c:pt idx="9596">
                  <c:v>5461.6000000000058</c:v>
                </c:pt>
                <c:pt idx="9597">
                  <c:v>5094.8999999999942</c:v>
                </c:pt>
                <c:pt idx="9598">
                  <c:v>4730.6000000000058</c:v>
                </c:pt>
                <c:pt idx="9599">
                  <c:v>4360.3000000000029</c:v>
                </c:pt>
                <c:pt idx="9600">
                  <c:v>3985.3000000000029</c:v>
                </c:pt>
                <c:pt idx="9601">
                  <c:v>3608.8999999999942</c:v>
                </c:pt>
                <c:pt idx="9602">
                  <c:v>3237</c:v>
                </c:pt>
                <c:pt idx="9603">
                  <c:v>2858</c:v>
                </c:pt>
                <c:pt idx="9604">
                  <c:v>2477.6000000000058</c:v>
                </c:pt>
                <c:pt idx="9605">
                  <c:v>2098.6000000000058</c:v>
                </c:pt>
                <c:pt idx="9606">
                  <c:v>1714.1000000000058</c:v>
                </c:pt>
                <c:pt idx="9607">
                  <c:v>1330.3000000000029</c:v>
                </c:pt>
                <c:pt idx="9608">
                  <c:v>946.5</c:v>
                </c:pt>
                <c:pt idx="9609">
                  <c:v>559</c:v>
                </c:pt>
                <c:pt idx="9610">
                  <c:v>170.5</c:v>
                </c:pt>
                <c:pt idx="9611">
                  <c:v>-218</c:v>
                </c:pt>
                <c:pt idx="9612">
                  <c:v>-606.89999999999418</c:v>
                </c:pt>
                <c:pt idx="9613">
                  <c:v>-995.30000000000291</c:v>
                </c:pt>
                <c:pt idx="9614">
                  <c:v>-1384.8000000000029</c:v>
                </c:pt>
                <c:pt idx="9615">
                  <c:v>-1773</c:v>
                </c:pt>
                <c:pt idx="9616">
                  <c:v>-2166.5</c:v>
                </c:pt>
                <c:pt idx="9617">
                  <c:v>-2560.6000000000058</c:v>
                </c:pt>
                <c:pt idx="9618">
                  <c:v>-2949.1999999999971</c:v>
                </c:pt>
                <c:pt idx="9619">
                  <c:v>-3338.8999999999942</c:v>
                </c:pt>
                <c:pt idx="9620">
                  <c:v>-3727</c:v>
                </c:pt>
                <c:pt idx="9621">
                  <c:v>-4113.3999999999942</c:v>
                </c:pt>
                <c:pt idx="9622">
                  <c:v>-4499.3000000000029</c:v>
                </c:pt>
                <c:pt idx="9623">
                  <c:v>-4884.3999999999942</c:v>
                </c:pt>
                <c:pt idx="9624">
                  <c:v>-5270.6999999999971</c:v>
                </c:pt>
                <c:pt idx="9625">
                  <c:v>-5658</c:v>
                </c:pt>
                <c:pt idx="9626">
                  <c:v>-6041.1000000000058</c:v>
                </c:pt>
                <c:pt idx="9627">
                  <c:v>-6422.3999999999942</c:v>
                </c:pt>
                <c:pt idx="9628">
                  <c:v>-6806.8000000000029</c:v>
                </c:pt>
                <c:pt idx="9629">
                  <c:v>-7188.3999999999942</c:v>
                </c:pt>
                <c:pt idx="9630">
                  <c:v>-7567</c:v>
                </c:pt>
                <c:pt idx="9631">
                  <c:v>-7947.1999999999971</c:v>
                </c:pt>
                <c:pt idx="9632">
                  <c:v>-8324.3000000000029</c:v>
                </c:pt>
                <c:pt idx="9633">
                  <c:v>-8700</c:v>
                </c:pt>
                <c:pt idx="9634">
                  <c:v>-9070.8000000000029</c:v>
                </c:pt>
                <c:pt idx="9635">
                  <c:v>-9445.1000000000058</c:v>
                </c:pt>
                <c:pt idx="9636">
                  <c:v>-9819.1000000000058</c:v>
                </c:pt>
                <c:pt idx="9637">
                  <c:v>-10186.600000000006</c:v>
                </c:pt>
                <c:pt idx="9638">
                  <c:v>-10551.899999999994</c:v>
                </c:pt>
                <c:pt idx="9639">
                  <c:v>-10915.300000000003</c:v>
                </c:pt>
                <c:pt idx="9640">
                  <c:v>-11276.600000000006</c:v>
                </c:pt>
                <c:pt idx="9641">
                  <c:v>-11635.600000000006</c:v>
                </c:pt>
                <c:pt idx="9642">
                  <c:v>-11987.599999999999</c:v>
                </c:pt>
                <c:pt idx="9643">
                  <c:v>-12342.699999999997</c:v>
                </c:pt>
                <c:pt idx="9644">
                  <c:v>-12700.699999999997</c:v>
                </c:pt>
                <c:pt idx="9645">
                  <c:v>-13047.400000000001</c:v>
                </c:pt>
                <c:pt idx="9646">
                  <c:v>-13388.599999999999</c:v>
                </c:pt>
                <c:pt idx="9647">
                  <c:v>-13728.199999999997</c:v>
                </c:pt>
                <c:pt idx="9648">
                  <c:v>-14064.300000000003</c:v>
                </c:pt>
                <c:pt idx="9649">
                  <c:v>-14398.400000000001</c:v>
                </c:pt>
                <c:pt idx="9650">
                  <c:v>-14730.5</c:v>
                </c:pt>
                <c:pt idx="9651">
                  <c:v>-15060.099999999999</c:v>
                </c:pt>
                <c:pt idx="9652">
                  <c:v>-15383.900000000001</c:v>
                </c:pt>
                <c:pt idx="9653">
                  <c:v>-15702.400000000001</c:v>
                </c:pt>
                <c:pt idx="9654">
                  <c:v>-16019.099999999999</c:v>
                </c:pt>
                <c:pt idx="9655">
                  <c:v>-16330.400000000001</c:v>
                </c:pt>
                <c:pt idx="9656">
                  <c:v>-16638.400000000001</c:v>
                </c:pt>
                <c:pt idx="9657">
                  <c:v>-16946.199999999997</c:v>
                </c:pt>
                <c:pt idx="9658">
                  <c:v>-17245.099999999999</c:v>
                </c:pt>
                <c:pt idx="9659">
                  <c:v>-17538.5</c:v>
                </c:pt>
                <c:pt idx="9660">
                  <c:v>-17832.900000000001</c:v>
                </c:pt>
                <c:pt idx="9661">
                  <c:v>-18120.699999999997</c:v>
                </c:pt>
                <c:pt idx="9662">
                  <c:v>-18401.300000000003</c:v>
                </c:pt>
                <c:pt idx="9663">
                  <c:v>-18677.400000000001</c:v>
                </c:pt>
                <c:pt idx="9664">
                  <c:v>-18952.400000000001</c:v>
                </c:pt>
                <c:pt idx="9665">
                  <c:v>-19221.900000000001</c:v>
                </c:pt>
                <c:pt idx="9666">
                  <c:v>-19485.400000000001</c:v>
                </c:pt>
                <c:pt idx="9667">
                  <c:v>-19744.400000000001</c:v>
                </c:pt>
                <c:pt idx="9668">
                  <c:v>-19998</c:v>
                </c:pt>
                <c:pt idx="9669">
                  <c:v>-20249.300000000003</c:v>
                </c:pt>
                <c:pt idx="9670">
                  <c:v>-20492.800000000003</c:v>
                </c:pt>
                <c:pt idx="9671">
                  <c:v>-20729.400000000001</c:v>
                </c:pt>
                <c:pt idx="9672">
                  <c:v>-20961</c:v>
                </c:pt>
                <c:pt idx="9673">
                  <c:v>-21186.1</c:v>
                </c:pt>
                <c:pt idx="9674">
                  <c:v>-21409.199999999997</c:v>
                </c:pt>
                <c:pt idx="9675">
                  <c:v>-21628.400000000001</c:v>
                </c:pt>
                <c:pt idx="9676">
                  <c:v>-21837.199999999997</c:v>
                </c:pt>
                <c:pt idx="9677">
                  <c:v>-22041.5</c:v>
                </c:pt>
                <c:pt idx="9678">
                  <c:v>-22241.800000000003</c:v>
                </c:pt>
                <c:pt idx="9679">
                  <c:v>-22437.4</c:v>
                </c:pt>
                <c:pt idx="9680">
                  <c:v>-22629.9</c:v>
                </c:pt>
                <c:pt idx="9681">
                  <c:v>-22810.1</c:v>
                </c:pt>
                <c:pt idx="9682">
                  <c:v>-22985.300000000003</c:v>
                </c:pt>
                <c:pt idx="9683">
                  <c:v>-23155.300000000003</c:v>
                </c:pt>
                <c:pt idx="9684">
                  <c:v>-23321.4</c:v>
                </c:pt>
                <c:pt idx="9685">
                  <c:v>-23480.300000000003</c:v>
                </c:pt>
                <c:pt idx="9686">
                  <c:v>-23630.699999999997</c:v>
                </c:pt>
                <c:pt idx="9687">
                  <c:v>-23778.800000000003</c:v>
                </c:pt>
                <c:pt idx="9688">
                  <c:v>-23919.5</c:v>
                </c:pt>
                <c:pt idx="9689">
                  <c:v>-24052.699999999997</c:v>
                </c:pt>
                <c:pt idx="9690">
                  <c:v>-24180.1</c:v>
                </c:pt>
                <c:pt idx="9691">
                  <c:v>-24302.6</c:v>
                </c:pt>
                <c:pt idx="9692">
                  <c:v>-24412.300000000003</c:v>
                </c:pt>
                <c:pt idx="9693">
                  <c:v>-24515.699999999997</c:v>
                </c:pt>
                <c:pt idx="9694">
                  <c:v>-24624</c:v>
                </c:pt>
                <c:pt idx="9695">
                  <c:v>-24722.6</c:v>
                </c:pt>
                <c:pt idx="9696">
                  <c:v>-24806.9</c:v>
                </c:pt>
                <c:pt idx="9697">
                  <c:v>-24887.800000000003</c:v>
                </c:pt>
                <c:pt idx="9698">
                  <c:v>-24963.199999999997</c:v>
                </c:pt>
                <c:pt idx="9699">
                  <c:v>-25034.1</c:v>
                </c:pt>
                <c:pt idx="9700">
                  <c:v>-25096.400000000001</c:v>
                </c:pt>
                <c:pt idx="9701">
                  <c:v>-25148.5</c:v>
                </c:pt>
                <c:pt idx="9702">
                  <c:v>-25195.300000000003</c:v>
                </c:pt>
                <c:pt idx="9703">
                  <c:v>-25237</c:v>
                </c:pt>
                <c:pt idx="9704">
                  <c:v>-25273.599999999999</c:v>
                </c:pt>
                <c:pt idx="9705">
                  <c:v>-25301.4</c:v>
                </c:pt>
                <c:pt idx="9706">
                  <c:v>-25331.9</c:v>
                </c:pt>
                <c:pt idx="9707">
                  <c:v>-25343.199999999997</c:v>
                </c:pt>
                <c:pt idx="9708">
                  <c:v>-25337.699999999997</c:v>
                </c:pt>
                <c:pt idx="9709">
                  <c:v>-25343.599999999999</c:v>
                </c:pt>
                <c:pt idx="9710">
                  <c:v>-25342.699999999997</c:v>
                </c:pt>
                <c:pt idx="9711">
                  <c:v>-25332.1</c:v>
                </c:pt>
                <c:pt idx="9712">
                  <c:v>-25313.4</c:v>
                </c:pt>
                <c:pt idx="9713">
                  <c:v>-25276.800000000003</c:v>
                </c:pt>
                <c:pt idx="9714">
                  <c:v>-25237.5</c:v>
                </c:pt>
                <c:pt idx="9715">
                  <c:v>-25200</c:v>
                </c:pt>
                <c:pt idx="9716">
                  <c:v>-25157.300000000003</c:v>
                </c:pt>
                <c:pt idx="9717">
                  <c:v>-25109.1</c:v>
                </c:pt>
                <c:pt idx="9718">
                  <c:v>-25032.199999999997</c:v>
                </c:pt>
                <c:pt idx="9719">
                  <c:v>-24971.1</c:v>
                </c:pt>
                <c:pt idx="9720">
                  <c:v>-24899.4</c:v>
                </c:pt>
                <c:pt idx="9721">
                  <c:v>-24812.199999999997</c:v>
                </c:pt>
                <c:pt idx="9722">
                  <c:v>-24715.9</c:v>
                </c:pt>
                <c:pt idx="9723">
                  <c:v>-24619.599999999999</c:v>
                </c:pt>
                <c:pt idx="9724">
                  <c:v>-24518.300000000003</c:v>
                </c:pt>
                <c:pt idx="9725">
                  <c:v>-24412.1</c:v>
                </c:pt>
                <c:pt idx="9726">
                  <c:v>-24303.599999999999</c:v>
                </c:pt>
                <c:pt idx="9727">
                  <c:v>-24170.199999999997</c:v>
                </c:pt>
                <c:pt idx="9728">
                  <c:v>-24036.300000000003</c:v>
                </c:pt>
                <c:pt idx="9729">
                  <c:v>-23901</c:v>
                </c:pt>
                <c:pt idx="9730">
                  <c:v>-23754.400000000001</c:v>
                </c:pt>
                <c:pt idx="9731">
                  <c:v>-23613.800000000003</c:v>
                </c:pt>
                <c:pt idx="9732">
                  <c:v>-23450.1</c:v>
                </c:pt>
                <c:pt idx="9733">
                  <c:v>-23285.5</c:v>
                </c:pt>
                <c:pt idx="9734">
                  <c:v>-23121.5</c:v>
                </c:pt>
                <c:pt idx="9735">
                  <c:v>-22942</c:v>
                </c:pt>
                <c:pt idx="9736">
                  <c:v>-22744.6</c:v>
                </c:pt>
                <c:pt idx="9737">
                  <c:v>-22555</c:v>
                </c:pt>
                <c:pt idx="9738">
                  <c:v>-22366.699999999997</c:v>
                </c:pt>
                <c:pt idx="9739">
                  <c:v>-22161.300000000003</c:v>
                </c:pt>
                <c:pt idx="9740">
                  <c:v>-21934.699999999997</c:v>
                </c:pt>
                <c:pt idx="9741">
                  <c:v>-21723</c:v>
                </c:pt>
                <c:pt idx="9742">
                  <c:v>-21510.1</c:v>
                </c:pt>
                <c:pt idx="9743">
                  <c:v>-21281.599999999999</c:v>
                </c:pt>
                <c:pt idx="9744">
                  <c:v>-21038</c:v>
                </c:pt>
                <c:pt idx="9745">
                  <c:v>-20795</c:v>
                </c:pt>
                <c:pt idx="9746">
                  <c:v>-20547.400000000001</c:v>
                </c:pt>
                <c:pt idx="9747">
                  <c:v>-20272.199999999997</c:v>
                </c:pt>
                <c:pt idx="9748">
                  <c:v>-20030.900000000001</c:v>
                </c:pt>
                <c:pt idx="9749">
                  <c:v>-19767.099999999999</c:v>
                </c:pt>
                <c:pt idx="9750">
                  <c:v>-19486.800000000003</c:v>
                </c:pt>
                <c:pt idx="9751">
                  <c:v>-19212.699999999997</c:v>
                </c:pt>
                <c:pt idx="9752">
                  <c:v>-18921.199999999997</c:v>
                </c:pt>
                <c:pt idx="9753">
                  <c:v>-18630.300000000003</c:v>
                </c:pt>
                <c:pt idx="9754">
                  <c:v>-18335.400000000001</c:v>
                </c:pt>
                <c:pt idx="9755">
                  <c:v>-18035</c:v>
                </c:pt>
                <c:pt idx="9756">
                  <c:v>-17729.199999999997</c:v>
                </c:pt>
                <c:pt idx="9757">
                  <c:v>-17424</c:v>
                </c:pt>
                <c:pt idx="9758">
                  <c:v>-17098.5</c:v>
                </c:pt>
                <c:pt idx="9759">
                  <c:v>-16771.300000000003</c:v>
                </c:pt>
                <c:pt idx="9760">
                  <c:v>-16446.300000000003</c:v>
                </c:pt>
                <c:pt idx="9761">
                  <c:v>-16110.099999999999</c:v>
                </c:pt>
                <c:pt idx="9762">
                  <c:v>-15776.699999999997</c:v>
                </c:pt>
                <c:pt idx="9763">
                  <c:v>-15427.199999999997</c:v>
                </c:pt>
                <c:pt idx="9764">
                  <c:v>-15079.599999999999</c:v>
                </c:pt>
                <c:pt idx="9765">
                  <c:v>-14731</c:v>
                </c:pt>
                <c:pt idx="9766">
                  <c:v>-14367.699999999997</c:v>
                </c:pt>
                <c:pt idx="9767">
                  <c:v>-14010</c:v>
                </c:pt>
                <c:pt idx="9768">
                  <c:v>-13643.300000000003</c:v>
                </c:pt>
                <c:pt idx="9769">
                  <c:v>-13270.300000000003</c:v>
                </c:pt>
                <c:pt idx="9770">
                  <c:v>-12900.199999999997</c:v>
                </c:pt>
                <c:pt idx="9771">
                  <c:v>-12518.699999999997</c:v>
                </c:pt>
                <c:pt idx="9772">
                  <c:v>-12130.599999999999</c:v>
                </c:pt>
                <c:pt idx="9773">
                  <c:v>-11747.699999999997</c:v>
                </c:pt>
                <c:pt idx="9774">
                  <c:v>-11346.300000000003</c:v>
                </c:pt>
                <c:pt idx="9775">
                  <c:v>-10957.300000000003</c:v>
                </c:pt>
                <c:pt idx="9776">
                  <c:v>-10563.100000000006</c:v>
                </c:pt>
                <c:pt idx="9777">
                  <c:v>-10156.399999999994</c:v>
                </c:pt>
                <c:pt idx="9778">
                  <c:v>-9748.1999999999971</c:v>
                </c:pt>
                <c:pt idx="9779">
                  <c:v>-9337.3999999999942</c:v>
                </c:pt>
                <c:pt idx="9780">
                  <c:v>-8928.8999999999942</c:v>
                </c:pt>
                <c:pt idx="9781">
                  <c:v>-8508</c:v>
                </c:pt>
                <c:pt idx="9782">
                  <c:v>-8083</c:v>
                </c:pt>
                <c:pt idx="9783">
                  <c:v>-7671.8999999999942</c:v>
                </c:pt>
                <c:pt idx="9784">
                  <c:v>-7250.5</c:v>
                </c:pt>
                <c:pt idx="9785">
                  <c:v>-6818.3000000000029</c:v>
                </c:pt>
                <c:pt idx="9786">
                  <c:v>-6373.3999999999942</c:v>
                </c:pt>
                <c:pt idx="9787">
                  <c:v>-5945.8000000000029</c:v>
                </c:pt>
                <c:pt idx="9788">
                  <c:v>-5518.8000000000029</c:v>
                </c:pt>
                <c:pt idx="9789">
                  <c:v>-5071.3000000000029</c:v>
                </c:pt>
                <c:pt idx="9790">
                  <c:v>-4631.5</c:v>
                </c:pt>
                <c:pt idx="9791">
                  <c:v>-4190.8000000000029</c:v>
                </c:pt>
                <c:pt idx="9792">
                  <c:v>-3747.8000000000029</c:v>
                </c:pt>
                <c:pt idx="9793">
                  <c:v>-3304.8999999999942</c:v>
                </c:pt>
                <c:pt idx="9794">
                  <c:v>-2853</c:v>
                </c:pt>
                <c:pt idx="9795">
                  <c:v>-2399</c:v>
                </c:pt>
                <c:pt idx="9796">
                  <c:v>-1950.8000000000029</c:v>
                </c:pt>
                <c:pt idx="9797">
                  <c:v>-1504.1999999999971</c:v>
                </c:pt>
                <c:pt idx="9798">
                  <c:v>-1050.8999999999942</c:v>
                </c:pt>
                <c:pt idx="9799">
                  <c:v>-594.30000000000291</c:v>
                </c:pt>
                <c:pt idx="9800">
                  <c:v>-141.30000000000291</c:v>
                </c:pt>
                <c:pt idx="9801">
                  <c:v>314.5</c:v>
                </c:pt>
                <c:pt idx="9802">
                  <c:v>780</c:v>
                </c:pt>
                <c:pt idx="9803">
                  <c:v>1245.1999999999971</c:v>
                </c:pt>
                <c:pt idx="9804">
                  <c:v>1702</c:v>
                </c:pt>
                <c:pt idx="9805">
                  <c:v>2157.6000000000058</c:v>
                </c:pt>
                <c:pt idx="9806">
                  <c:v>2618.5</c:v>
                </c:pt>
                <c:pt idx="9807">
                  <c:v>3079.6000000000058</c:v>
                </c:pt>
                <c:pt idx="9808">
                  <c:v>3538.8999999999942</c:v>
                </c:pt>
                <c:pt idx="9809">
                  <c:v>3999.3999999999942</c:v>
                </c:pt>
                <c:pt idx="9810">
                  <c:v>4460.3000000000029</c:v>
                </c:pt>
                <c:pt idx="9811">
                  <c:v>4922.8999999999942</c:v>
                </c:pt>
                <c:pt idx="9812">
                  <c:v>5377.6000000000058</c:v>
                </c:pt>
                <c:pt idx="9813">
                  <c:v>5840.8000000000029</c:v>
                </c:pt>
                <c:pt idx="9814">
                  <c:v>6296.5</c:v>
                </c:pt>
                <c:pt idx="9815">
                  <c:v>6752.3999999999942</c:v>
                </c:pt>
                <c:pt idx="9816">
                  <c:v>7206.1999999999971</c:v>
                </c:pt>
                <c:pt idx="9817">
                  <c:v>7660.8000000000029</c:v>
                </c:pt>
                <c:pt idx="9818">
                  <c:v>8120</c:v>
                </c:pt>
                <c:pt idx="9819">
                  <c:v>8563.3000000000029</c:v>
                </c:pt>
                <c:pt idx="9820">
                  <c:v>9020.6999999999971</c:v>
                </c:pt>
                <c:pt idx="9821">
                  <c:v>9468.8999999999942</c:v>
                </c:pt>
                <c:pt idx="9822">
                  <c:v>9916.3000000000029</c:v>
                </c:pt>
                <c:pt idx="9823">
                  <c:v>10361.600000000006</c:v>
                </c:pt>
                <c:pt idx="9824">
                  <c:v>10803.300000000003</c:v>
                </c:pt>
                <c:pt idx="9825">
                  <c:v>11244.399999999994</c:v>
                </c:pt>
                <c:pt idx="9826">
                  <c:v>11677.300000000003</c:v>
                </c:pt>
                <c:pt idx="9827">
                  <c:v>12117.600000000006</c:v>
                </c:pt>
                <c:pt idx="9828">
                  <c:v>12560.300000000003</c:v>
                </c:pt>
                <c:pt idx="9829">
                  <c:v>12997</c:v>
                </c:pt>
                <c:pt idx="9830">
                  <c:v>13422.899999999994</c:v>
                </c:pt>
                <c:pt idx="9831">
                  <c:v>13850.600000000006</c:v>
                </c:pt>
                <c:pt idx="9832">
                  <c:v>14277.699999999997</c:v>
                </c:pt>
                <c:pt idx="9833">
                  <c:v>14695.800000000003</c:v>
                </c:pt>
                <c:pt idx="9834">
                  <c:v>15108.199999999997</c:v>
                </c:pt>
                <c:pt idx="9835">
                  <c:v>15523</c:v>
                </c:pt>
                <c:pt idx="9836">
                  <c:v>15938.199999999997</c:v>
                </c:pt>
                <c:pt idx="9837">
                  <c:v>16345.699999999997</c:v>
                </c:pt>
                <c:pt idx="9838">
                  <c:v>16745.800000000003</c:v>
                </c:pt>
                <c:pt idx="9839">
                  <c:v>17143.199999999997</c:v>
                </c:pt>
                <c:pt idx="9840">
                  <c:v>17535.699999999997</c:v>
                </c:pt>
                <c:pt idx="9841">
                  <c:v>17928.300000000003</c:v>
                </c:pt>
                <c:pt idx="9842">
                  <c:v>18315.5</c:v>
                </c:pt>
                <c:pt idx="9843">
                  <c:v>18688.699999999997</c:v>
                </c:pt>
                <c:pt idx="9844">
                  <c:v>19063.5</c:v>
                </c:pt>
                <c:pt idx="9845">
                  <c:v>19443.399999999994</c:v>
                </c:pt>
                <c:pt idx="9846">
                  <c:v>19810.100000000006</c:v>
                </c:pt>
                <c:pt idx="9847">
                  <c:v>20164.899999999994</c:v>
                </c:pt>
                <c:pt idx="9848">
                  <c:v>20512.199999999997</c:v>
                </c:pt>
                <c:pt idx="9849">
                  <c:v>20868.199999999997</c:v>
                </c:pt>
                <c:pt idx="9850">
                  <c:v>21216.800000000003</c:v>
                </c:pt>
                <c:pt idx="9851">
                  <c:v>21549.100000000006</c:v>
                </c:pt>
                <c:pt idx="9852">
                  <c:v>21886.800000000003</c:v>
                </c:pt>
                <c:pt idx="9853">
                  <c:v>22220.399999999994</c:v>
                </c:pt>
                <c:pt idx="9854">
                  <c:v>22549.5</c:v>
                </c:pt>
                <c:pt idx="9855">
                  <c:v>22865</c:v>
                </c:pt>
                <c:pt idx="9856">
                  <c:v>23176</c:v>
                </c:pt>
                <c:pt idx="9857">
                  <c:v>23490</c:v>
                </c:pt>
                <c:pt idx="9858">
                  <c:v>23792</c:v>
                </c:pt>
                <c:pt idx="9859">
                  <c:v>24086</c:v>
                </c:pt>
                <c:pt idx="9860">
                  <c:v>24376</c:v>
                </c:pt>
                <c:pt idx="9861">
                  <c:v>24651</c:v>
                </c:pt>
                <c:pt idx="9862">
                  <c:v>24929</c:v>
                </c:pt>
                <c:pt idx="9863">
                  <c:v>25195</c:v>
                </c:pt>
                <c:pt idx="9864">
                  <c:v>25452</c:v>
                </c:pt>
                <c:pt idx="9865">
                  <c:v>25712</c:v>
                </c:pt>
                <c:pt idx="9866">
                  <c:v>25954</c:v>
                </c:pt>
                <c:pt idx="9867">
                  <c:v>26192</c:v>
                </c:pt>
                <c:pt idx="9868">
                  <c:v>26428</c:v>
                </c:pt>
                <c:pt idx="9869">
                  <c:v>26650</c:v>
                </c:pt>
                <c:pt idx="9870">
                  <c:v>26864</c:v>
                </c:pt>
                <c:pt idx="9871">
                  <c:v>27071</c:v>
                </c:pt>
                <c:pt idx="9872">
                  <c:v>27277</c:v>
                </c:pt>
                <c:pt idx="9873">
                  <c:v>27471</c:v>
                </c:pt>
                <c:pt idx="9874">
                  <c:v>27649</c:v>
                </c:pt>
                <c:pt idx="9875">
                  <c:v>27827</c:v>
                </c:pt>
                <c:pt idx="9876">
                  <c:v>27998</c:v>
                </c:pt>
                <c:pt idx="9877">
                  <c:v>28161</c:v>
                </c:pt>
                <c:pt idx="9878">
                  <c:v>28319</c:v>
                </c:pt>
                <c:pt idx="9879">
                  <c:v>28468</c:v>
                </c:pt>
                <c:pt idx="9880">
                  <c:v>28608</c:v>
                </c:pt>
                <c:pt idx="9881">
                  <c:v>28745</c:v>
                </c:pt>
                <c:pt idx="9882">
                  <c:v>28869</c:v>
                </c:pt>
                <c:pt idx="9883">
                  <c:v>28981</c:v>
                </c:pt>
                <c:pt idx="9884">
                  <c:v>29095</c:v>
                </c:pt>
                <c:pt idx="9885">
                  <c:v>29199</c:v>
                </c:pt>
                <c:pt idx="9886">
                  <c:v>29280</c:v>
                </c:pt>
                <c:pt idx="9887">
                  <c:v>29373</c:v>
                </c:pt>
                <c:pt idx="9888">
                  <c:v>29448</c:v>
                </c:pt>
                <c:pt idx="9889">
                  <c:v>29490</c:v>
                </c:pt>
                <c:pt idx="9890">
                  <c:v>29557</c:v>
                </c:pt>
                <c:pt idx="9891">
                  <c:v>29617</c:v>
                </c:pt>
                <c:pt idx="9892">
                  <c:v>29653</c:v>
                </c:pt>
                <c:pt idx="9893">
                  <c:v>29666</c:v>
                </c:pt>
                <c:pt idx="9894">
                  <c:v>29695</c:v>
                </c:pt>
                <c:pt idx="9895">
                  <c:v>29709</c:v>
                </c:pt>
                <c:pt idx="9896">
                  <c:v>29748</c:v>
                </c:pt>
                <c:pt idx="9897">
                  <c:v>29726</c:v>
                </c:pt>
                <c:pt idx="9898">
                  <c:v>29719</c:v>
                </c:pt>
                <c:pt idx="9899">
                  <c:v>29699</c:v>
                </c:pt>
                <c:pt idx="9900">
                  <c:v>29655</c:v>
                </c:pt>
                <c:pt idx="9901">
                  <c:v>29612</c:v>
                </c:pt>
                <c:pt idx="9902">
                  <c:v>29554</c:v>
                </c:pt>
                <c:pt idx="9903">
                  <c:v>29495</c:v>
                </c:pt>
                <c:pt idx="9904">
                  <c:v>29445</c:v>
                </c:pt>
                <c:pt idx="9905">
                  <c:v>29365</c:v>
                </c:pt>
                <c:pt idx="9906">
                  <c:v>29278</c:v>
                </c:pt>
                <c:pt idx="9907">
                  <c:v>29183</c:v>
                </c:pt>
                <c:pt idx="9908">
                  <c:v>29081</c:v>
                </c:pt>
                <c:pt idx="9909">
                  <c:v>28972</c:v>
                </c:pt>
                <c:pt idx="9910">
                  <c:v>28854</c:v>
                </c:pt>
                <c:pt idx="9911">
                  <c:v>28718</c:v>
                </c:pt>
                <c:pt idx="9912">
                  <c:v>28581</c:v>
                </c:pt>
                <c:pt idx="9913">
                  <c:v>28442</c:v>
                </c:pt>
                <c:pt idx="9914">
                  <c:v>28284</c:v>
                </c:pt>
                <c:pt idx="9915">
                  <c:v>28110</c:v>
                </c:pt>
                <c:pt idx="9916">
                  <c:v>27931</c:v>
                </c:pt>
                <c:pt idx="9917">
                  <c:v>27741</c:v>
                </c:pt>
                <c:pt idx="9918">
                  <c:v>27554</c:v>
                </c:pt>
                <c:pt idx="9919">
                  <c:v>27366</c:v>
                </c:pt>
                <c:pt idx="9920">
                  <c:v>27144</c:v>
                </c:pt>
                <c:pt idx="9921">
                  <c:v>26925</c:v>
                </c:pt>
                <c:pt idx="9922">
                  <c:v>26696</c:v>
                </c:pt>
                <c:pt idx="9923">
                  <c:v>26463</c:v>
                </c:pt>
                <c:pt idx="9924">
                  <c:v>26224</c:v>
                </c:pt>
                <c:pt idx="9925">
                  <c:v>25958</c:v>
                </c:pt>
                <c:pt idx="9926">
                  <c:v>25691</c:v>
                </c:pt>
                <c:pt idx="9927">
                  <c:v>25417</c:v>
                </c:pt>
                <c:pt idx="9928">
                  <c:v>25137</c:v>
                </c:pt>
                <c:pt idx="9929">
                  <c:v>24854</c:v>
                </c:pt>
                <c:pt idx="9930">
                  <c:v>24564</c:v>
                </c:pt>
                <c:pt idx="9931">
                  <c:v>24266</c:v>
                </c:pt>
                <c:pt idx="9932">
                  <c:v>23953</c:v>
                </c:pt>
                <c:pt idx="9933">
                  <c:v>23638</c:v>
                </c:pt>
                <c:pt idx="9934">
                  <c:v>23282</c:v>
                </c:pt>
                <c:pt idx="9935">
                  <c:v>22953</c:v>
                </c:pt>
                <c:pt idx="9936">
                  <c:v>22603.199999999997</c:v>
                </c:pt>
                <c:pt idx="9937">
                  <c:v>22249</c:v>
                </c:pt>
                <c:pt idx="9938">
                  <c:v>21897.899999999994</c:v>
                </c:pt>
                <c:pt idx="9939">
                  <c:v>21532.600000000006</c:v>
                </c:pt>
                <c:pt idx="9940">
                  <c:v>21156.100000000006</c:v>
                </c:pt>
                <c:pt idx="9941">
                  <c:v>20774.899999999994</c:v>
                </c:pt>
                <c:pt idx="9942">
                  <c:v>20388.399999999994</c:v>
                </c:pt>
                <c:pt idx="9943">
                  <c:v>19990.699999999997</c:v>
                </c:pt>
                <c:pt idx="9944">
                  <c:v>19581.100000000006</c:v>
                </c:pt>
                <c:pt idx="9945">
                  <c:v>19178.100000000006</c:v>
                </c:pt>
                <c:pt idx="9946">
                  <c:v>18759.600000000006</c:v>
                </c:pt>
                <c:pt idx="9947">
                  <c:v>18332.5</c:v>
                </c:pt>
                <c:pt idx="9948">
                  <c:v>17903.899999999994</c:v>
                </c:pt>
                <c:pt idx="9949">
                  <c:v>17465.699999999997</c:v>
                </c:pt>
                <c:pt idx="9950">
                  <c:v>17024.600000000006</c:v>
                </c:pt>
                <c:pt idx="9951">
                  <c:v>16570.399999999994</c:v>
                </c:pt>
                <c:pt idx="9952">
                  <c:v>16110.600000000006</c:v>
                </c:pt>
                <c:pt idx="9953">
                  <c:v>15650.100000000006</c:v>
                </c:pt>
                <c:pt idx="9954">
                  <c:v>15176.300000000003</c:v>
                </c:pt>
                <c:pt idx="9955">
                  <c:v>14713.199999999997</c:v>
                </c:pt>
                <c:pt idx="9956">
                  <c:v>14232.399999999994</c:v>
                </c:pt>
                <c:pt idx="9957">
                  <c:v>13741.800000000003</c:v>
                </c:pt>
                <c:pt idx="9958">
                  <c:v>13262.199999999997</c:v>
                </c:pt>
                <c:pt idx="9959">
                  <c:v>12769.399999999994</c:v>
                </c:pt>
                <c:pt idx="9960">
                  <c:v>12268.5</c:v>
                </c:pt>
                <c:pt idx="9961">
                  <c:v>11766.899999999994</c:v>
                </c:pt>
                <c:pt idx="9962">
                  <c:v>11253.600000000006</c:v>
                </c:pt>
                <c:pt idx="9963">
                  <c:v>10741.5</c:v>
                </c:pt>
                <c:pt idx="9964">
                  <c:v>10220.300000000003</c:v>
                </c:pt>
                <c:pt idx="9965">
                  <c:v>9694.8999999999942</c:v>
                </c:pt>
                <c:pt idx="9966">
                  <c:v>9165.8999999999942</c:v>
                </c:pt>
                <c:pt idx="9967">
                  <c:v>8631.8999999999942</c:v>
                </c:pt>
                <c:pt idx="9968">
                  <c:v>8099.5</c:v>
                </c:pt>
                <c:pt idx="9969">
                  <c:v>7560</c:v>
                </c:pt>
                <c:pt idx="9970">
                  <c:v>7014.8999999999942</c:v>
                </c:pt>
                <c:pt idx="9971">
                  <c:v>6463.8999999999942</c:v>
                </c:pt>
                <c:pt idx="9972">
                  <c:v>5915.8999999999942</c:v>
                </c:pt>
                <c:pt idx="9973">
                  <c:v>5364.6000000000058</c:v>
                </c:pt>
                <c:pt idx="9974">
                  <c:v>4803.8999999999942</c:v>
                </c:pt>
                <c:pt idx="9975">
                  <c:v>4248</c:v>
                </c:pt>
                <c:pt idx="9976">
                  <c:v>3685.8999999999942</c:v>
                </c:pt>
                <c:pt idx="9977">
                  <c:v>3122.1000000000058</c:v>
                </c:pt>
                <c:pt idx="9978">
                  <c:v>2557.3000000000029</c:v>
                </c:pt>
                <c:pt idx="9979">
                  <c:v>1988.8000000000029</c:v>
                </c:pt>
                <c:pt idx="9980">
                  <c:v>1418.3000000000029</c:v>
                </c:pt>
                <c:pt idx="9981">
                  <c:v>848.69999999999709</c:v>
                </c:pt>
                <c:pt idx="9982">
                  <c:v>277.89999999999418</c:v>
                </c:pt>
                <c:pt idx="9983">
                  <c:v>-294</c:v>
                </c:pt>
                <c:pt idx="9984">
                  <c:v>-867.19999999999709</c:v>
                </c:pt>
                <c:pt idx="9985">
                  <c:v>-1441</c:v>
                </c:pt>
                <c:pt idx="9986">
                  <c:v>-2017.1999999999971</c:v>
                </c:pt>
                <c:pt idx="9987">
                  <c:v>-2598.1999999999971</c:v>
                </c:pt>
                <c:pt idx="9988">
                  <c:v>-3174.3000000000029</c:v>
                </c:pt>
                <c:pt idx="9989">
                  <c:v>-3747.8000000000029</c:v>
                </c:pt>
                <c:pt idx="9990">
                  <c:v>-4325.8999999999942</c:v>
                </c:pt>
                <c:pt idx="9991">
                  <c:v>-4902.3000000000029</c:v>
                </c:pt>
                <c:pt idx="9992">
                  <c:v>-5478</c:v>
                </c:pt>
                <c:pt idx="9993">
                  <c:v>-6052.8000000000029</c:v>
                </c:pt>
                <c:pt idx="9994">
                  <c:v>-6627.1999999999971</c:v>
                </c:pt>
                <c:pt idx="9995">
                  <c:v>-7203.5</c:v>
                </c:pt>
                <c:pt idx="9996">
                  <c:v>-7780.1000000000058</c:v>
                </c:pt>
                <c:pt idx="9997">
                  <c:v>-8347.1999999999971</c:v>
                </c:pt>
                <c:pt idx="9998">
                  <c:v>-8915.6000000000058</c:v>
                </c:pt>
                <c:pt idx="9999">
                  <c:v>-9485.6000000000058</c:v>
                </c:pt>
                <c:pt idx="10000">
                  <c:v>-10051.800000000003</c:v>
                </c:pt>
                <c:pt idx="10001">
                  <c:v>-10616.199999999997</c:v>
                </c:pt>
                <c:pt idx="10002">
                  <c:v>-11179.300000000003</c:v>
                </c:pt>
                <c:pt idx="10003">
                  <c:v>-11741.199999999997</c:v>
                </c:pt>
                <c:pt idx="10004">
                  <c:v>-12294.199999999997</c:v>
                </c:pt>
                <c:pt idx="10005">
                  <c:v>-12849.099999999999</c:v>
                </c:pt>
                <c:pt idx="10006">
                  <c:v>-13402.900000000001</c:v>
                </c:pt>
                <c:pt idx="10007">
                  <c:v>-13948.900000000001</c:v>
                </c:pt>
                <c:pt idx="10008">
                  <c:v>-14491</c:v>
                </c:pt>
                <c:pt idx="10009">
                  <c:v>-15029.800000000003</c:v>
                </c:pt>
                <c:pt idx="10010">
                  <c:v>-15565</c:v>
                </c:pt>
                <c:pt idx="10011">
                  <c:v>-16096.5</c:v>
                </c:pt>
                <c:pt idx="10012">
                  <c:v>-16621.900000000001</c:v>
                </c:pt>
                <c:pt idx="10013">
                  <c:v>-17142.800000000003</c:v>
                </c:pt>
                <c:pt idx="10014">
                  <c:v>-17665.599999999999</c:v>
                </c:pt>
                <c:pt idx="10015">
                  <c:v>-18179</c:v>
                </c:pt>
                <c:pt idx="10016">
                  <c:v>-18686.099999999999</c:v>
                </c:pt>
                <c:pt idx="10017">
                  <c:v>-19188.300000000003</c:v>
                </c:pt>
                <c:pt idx="10018">
                  <c:v>-19685.400000000001</c:v>
                </c:pt>
                <c:pt idx="10019">
                  <c:v>-20178.699999999997</c:v>
                </c:pt>
                <c:pt idx="10020">
                  <c:v>-20667</c:v>
                </c:pt>
                <c:pt idx="10021">
                  <c:v>-21149.599999999999</c:v>
                </c:pt>
                <c:pt idx="10022">
                  <c:v>-21624.9</c:v>
                </c:pt>
                <c:pt idx="10023">
                  <c:v>-22093</c:v>
                </c:pt>
                <c:pt idx="10024">
                  <c:v>-22554.6</c:v>
                </c:pt>
                <c:pt idx="10025">
                  <c:v>-23010.199999999997</c:v>
                </c:pt>
                <c:pt idx="10026">
                  <c:v>-23457.300000000003</c:v>
                </c:pt>
                <c:pt idx="10027">
                  <c:v>-23899.699999999997</c:v>
                </c:pt>
                <c:pt idx="10028">
                  <c:v>-24335.1</c:v>
                </c:pt>
                <c:pt idx="10029">
                  <c:v>-24759.9</c:v>
                </c:pt>
                <c:pt idx="10030">
                  <c:v>-25180.5</c:v>
                </c:pt>
                <c:pt idx="10031">
                  <c:v>-25594.199999999997</c:v>
                </c:pt>
                <c:pt idx="10032">
                  <c:v>-25997.800000000003</c:v>
                </c:pt>
                <c:pt idx="10033">
                  <c:v>-26390.5</c:v>
                </c:pt>
                <c:pt idx="10034">
                  <c:v>-26780</c:v>
                </c:pt>
                <c:pt idx="10035">
                  <c:v>-27162.699999999997</c:v>
                </c:pt>
                <c:pt idx="10036">
                  <c:v>-27534.699999999997</c:v>
                </c:pt>
                <c:pt idx="10037">
                  <c:v>-27899.699999999997</c:v>
                </c:pt>
                <c:pt idx="10038">
                  <c:v>-28253.4</c:v>
                </c:pt>
                <c:pt idx="10039">
                  <c:v>-28601.599999999999</c:v>
                </c:pt>
                <c:pt idx="10040">
                  <c:v>-28939.599999999999</c:v>
                </c:pt>
                <c:pt idx="10041">
                  <c:v>-29264.800000000003</c:v>
                </c:pt>
                <c:pt idx="10042">
                  <c:v>-29582.800000000003</c:v>
                </c:pt>
                <c:pt idx="10043">
                  <c:v>-29889.1</c:v>
                </c:pt>
                <c:pt idx="10044">
                  <c:v>-30188.6</c:v>
                </c:pt>
                <c:pt idx="10045">
                  <c:v>-30480.9</c:v>
                </c:pt>
                <c:pt idx="10046">
                  <c:v>-30759.5</c:v>
                </c:pt>
                <c:pt idx="10047">
                  <c:v>-31027.1</c:v>
                </c:pt>
                <c:pt idx="10048">
                  <c:v>-31286</c:v>
                </c:pt>
                <c:pt idx="10049">
                  <c:v>-31535.300000000003</c:v>
                </c:pt>
                <c:pt idx="10050">
                  <c:v>-31775.4</c:v>
                </c:pt>
                <c:pt idx="10051">
                  <c:v>-32003.300000000003</c:v>
                </c:pt>
                <c:pt idx="10052">
                  <c:v>-32218.9</c:v>
                </c:pt>
                <c:pt idx="10053">
                  <c:v>-32424.800000000003</c:v>
                </c:pt>
                <c:pt idx="10054">
                  <c:v>-32619.5</c:v>
                </c:pt>
                <c:pt idx="10055">
                  <c:v>-32805.300000000003</c:v>
                </c:pt>
                <c:pt idx="10056">
                  <c:v>-32977.9</c:v>
                </c:pt>
                <c:pt idx="10057">
                  <c:v>-33140.800000000003</c:v>
                </c:pt>
                <c:pt idx="10058">
                  <c:v>-33294.800000000003</c:v>
                </c:pt>
                <c:pt idx="10059">
                  <c:v>-33408</c:v>
                </c:pt>
                <c:pt idx="10060">
                  <c:v>-33538.1</c:v>
                </c:pt>
                <c:pt idx="10061">
                  <c:v>-33653.599999999999</c:v>
                </c:pt>
                <c:pt idx="10062">
                  <c:v>-33764.300000000003</c:v>
                </c:pt>
                <c:pt idx="10063">
                  <c:v>-33855</c:v>
                </c:pt>
                <c:pt idx="10064">
                  <c:v>-33940.5</c:v>
                </c:pt>
                <c:pt idx="10065">
                  <c:v>-34022.1</c:v>
                </c:pt>
                <c:pt idx="10066">
                  <c:v>-34079.300000000003</c:v>
                </c:pt>
                <c:pt idx="10067">
                  <c:v>-34126.300000000003</c:v>
                </c:pt>
                <c:pt idx="10068">
                  <c:v>-34162.800000000003</c:v>
                </c:pt>
                <c:pt idx="10069">
                  <c:v>-34189.1</c:v>
                </c:pt>
                <c:pt idx="10070">
                  <c:v>-34205</c:v>
                </c:pt>
                <c:pt idx="10071">
                  <c:v>-34195</c:v>
                </c:pt>
                <c:pt idx="10072">
                  <c:v>-34181.800000000003</c:v>
                </c:pt>
                <c:pt idx="10073">
                  <c:v>-34158</c:v>
                </c:pt>
                <c:pt idx="10074">
                  <c:v>-34123.599999999999</c:v>
                </c:pt>
                <c:pt idx="10075">
                  <c:v>-34068</c:v>
                </c:pt>
                <c:pt idx="10076">
                  <c:v>-34012.400000000001</c:v>
                </c:pt>
                <c:pt idx="10077">
                  <c:v>-33959.5</c:v>
                </c:pt>
                <c:pt idx="10078">
                  <c:v>-33865.1</c:v>
                </c:pt>
                <c:pt idx="10079">
                  <c:v>-33770.6</c:v>
                </c:pt>
                <c:pt idx="10080">
                  <c:v>-33665.4</c:v>
                </c:pt>
                <c:pt idx="10081">
                  <c:v>-33546.300000000003</c:v>
                </c:pt>
                <c:pt idx="10082">
                  <c:v>-33418.9</c:v>
                </c:pt>
                <c:pt idx="10083">
                  <c:v>-33258</c:v>
                </c:pt>
                <c:pt idx="10084">
                  <c:v>-33106.1</c:v>
                </c:pt>
                <c:pt idx="10085">
                  <c:v>-32935.1</c:v>
                </c:pt>
                <c:pt idx="10086">
                  <c:v>-32759.699999999997</c:v>
                </c:pt>
                <c:pt idx="10087">
                  <c:v>-32579</c:v>
                </c:pt>
                <c:pt idx="10088">
                  <c:v>-32370.300000000003</c:v>
                </c:pt>
                <c:pt idx="10089">
                  <c:v>-32151.5</c:v>
                </c:pt>
                <c:pt idx="10090">
                  <c:v>-31905.300000000003</c:v>
                </c:pt>
                <c:pt idx="10091">
                  <c:v>-31688.699999999997</c:v>
                </c:pt>
                <c:pt idx="10092">
                  <c:v>-31426.300000000003</c:v>
                </c:pt>
                <c:pt idx="10093">
                  <c:v>-31163.1</c:v>
                </c:pt>
                <c:pt idx="10094">
                  <c:v>-30890.1</c:v>
                </c:pt>
                <c:pt idx="10095">
                  <c:v>-30607.4</c:v>
                </c:pt>
                <c:pt idx="10096">
                  <c:v>-30322.400000000001</c:v>
                </c:pt>
                <c:pt idx="10097">
                  <c:v>-30011.199999999997</c:v>
                </c:pt>
                <c:pt idx="10098">
                  <c:v>-29679.699999999997</c:v>
                </c:pt>
                <c:pt idx="10099">
                  <c:v>-29353.1</c:v>
                </c:pt>
                <c:pt idx="10100">
                  <c:v>-29015.5</c:v>
                </c:pt>
                <c:pt idx="10101">
                  <c:v>-28664.5</c:v>
                </c:pt>
                <c:pt idx="10102">
                  <c:v>-28300.199999999997</c:v>
                </c:pt>
                <c:pt idx="10103">
                  <c:v>-27916.800000000003</c:v>
                </c:pt>
                <c:pt idx="10104">
                  <c:v>-27539.1</c:v>
                </c:pt>
                <c:pt idx="10105">
                  <c:v>-27148.6</c:v>
                </c:pt>
                <c:pt idx="10106">
                  <c:v>-26724</c:v>
                </c:pt>
                <c:pt idx="10107">
                  <c:v>-26309.1</c:v>
                </c:pt>
                <c:pt idx="10108">
                  <c:v>-25878.400000000001</c:v>
                </c:pt>
                <c:pt idx="10109">
                  <c:v>-25456.400000000001</c:v>
                </c:pt>
                <c:pt idx="10110">
                  <c:v>-24997.5</c:v>
                </c:pt>
                <c:pt idx="10111">
                  <c:v>-24535.1</c:v>
                </c:pt>
                <c:pt idx="10112">
                  <c:v>-24076.699999999997</c:v>
                </c:pt>
                <c:pt idx="10113">
                  <c:v>-23610.400000000001</c:v>
                </c:pt>
                <c:pt idx="10114">
                  <c:v>-23117.9</c:v>
                </c:pt>
                <c:pt idx="10115">
                  <c:v>-22620.5</c:v>
                </c:pt>
                <c:pt idx="10116">
                  <c:v>-22121.699999999997</c:v>
                </c:pt>
                <c:pt idx="10117">
                  <c:v>-21600.800000000003</c:v>
                </c:pt>
                <c:pt idx="10118">
                  <c:v>-21081.5</c:v>
                </c:pt>
                <c:pt idx="10119">
                  <c:v>-20585.199999999997</c:v>
                </c:pt>
                <c:pt idx="10120">
                  <c:v>-20042.400000000001</c:v>
                </c:pt>
                <c:pt idx="10121">
                  <c:v>-19492.099999999999</c:v>
                </c:pt>
                <c:pt idx="10122">
                  <c:v>-18944.199999999997</c:v>
                </c:pt>
                <c:pt idx="10123">
                  <c:v>-18380.099999999999</c:v>
                </c:pt>
                <c:pt idx="10124">
                  <c:v>-17810.5</c:v>
                </c:pt>
                <c:pt idx="10125">
                  <c:v>-17230.699999999997</c:v>
                </c:pt>
                <c:pt idx="10126">
                  <c:v>-16644.800000000003</c:v>
                </c:pt>
                <c:pt idx="10127">
                  <c:v>-16057.300000000003</c:v>
                </c:pt>
                <c:pt idx="10128">
                  <c:v>-15458.699999999997</c:v>
                </c:pt>
                <c:pt idx="10129">
                  <c:v>-14846.699999999997</c:v>
                </c:pt>
                <c:pt idx="10130">
                  <c:v>-14235.800000000003</c:v>
                </c:pt>
                <c:pt idx="10131">
                  <c:v>-13619.900000000001</c:v>
                </c:pt>
                <c:pt idx="10132">
                  <c:v>-12993.300000000003</c:v>
                </c:pt>
                <c:pt idx="10133">
                  <c:v>-12364.599999999999</c:v>
                </c:pt>
                <c:pt idx="10134">
                  <c:v>-11729.800000000003</c:v>
                </c:pt>
                <c:pt idx="10135">
                  <c:v>-11093.5</c:v>
                </c:pt>
                <c:pt idx="10136">
                  <c:v>-10441</c:v>
                </c:pt>
                <c:pt idx="10137">
                  <c:v>-9793.6000000000058</c:v>
                </c:pt>
                <c:pt idx="10138">
                  <c:v>-9140.5</c:v>
                </c:pt>
                <c:pt idx="10139">
                  <c:v>-8477.3000000000029</c:v>
                </c:pt>
                <c:pt idx="10140">
                  <c:v>-7815.3999999999942</c:v>
                </c:pt>
                <c:pt idx="10141">
                  <c:v>-7150.1999999999971</c:v>
                </c:pt>
                <c:pt idx="10142">
                  <c:v>-6478.6000000000058</c:v>
                </c:pt>
                <c:pt idx="10143">
                  <c:v>-5804</c:v>
                </c:pt>
                <c:pt idx="10144">
                  <c:v>-5115.3000000000029</c:v>
                </c:pt>
                <c:pt idx="10145">
                  <c:v>-4440.1000000000058</c:v>
                </c:pt>
                <c:pt idx="10146">
                  <c:v>-3761.3999999999942</c:v>
                </c:pt>
                <c:pt idx="10147">
                  <c:v>-3072</c:v>
                </c:pt>
                <c:pt idx="10148">
                  <c:v>-2381.8000000000029</c:v>
                </c:pt>
                <c:pt idx="10149">
                  <c:v>-1690.6999999999971</c:v>
                </c:pt>
                <c:pt idx="10150">
                  <c:v>-1007.3000000000029</c:v>
                </c:pt>
                <c:pt idx="10151">
                  <c:v>-311.39999999999418</c:v>
                </c:pt>
                <c:pt idx="10152">
                  <c:v>390.69999999999709</c:v>
                </c:pt>
                <c:pt idx="10153">
                  <c:v>1079.8999999999942</c:v>
                </c:pt>
                <c:pt idx="10154">
                  <c:v>1769.1000000000058</c:v>
                </c:pt>
                <c:pt idx="10155">
                  <c:v>2464.6999999999971</c:v>
                </c:pt>
                <c:pt idx="10156">
                  <c:v>3169.8999999999942</c:v>
                </c:pt>
                <c:pt idx="10157">
                  <c:v>3865.6999999999971</c:v>
                </c:pt>
                <c:pt idx="10158">
                  <c:v>4553.8999999999942</c:v>
                </c:pt>
                <c:pt idx="10159">
                  <c:v>5249.8999999999942</c:v>
                </c:pt>
                <c:pt idx="10160">
                  <c:v>5947.3000000000029</c:v>
                </c:pt>
                <c:pt idx="10161">
                  <c:v>6642.1000000000058</c:v>
                </c:pt>
                <c:pt idx="10162">
                  <c:v>7331.1999999999971</c:v>
                </c:pt>
                <c:pt idx="10163">
                  <c:v>8017.1999999999971</c:v>
                </c:pt>
                <c:pt idx="10164">
                  <c:v>8700.8999999999942</c:v>
                </c:pt>
                <c:pt idx="10165">
                  <c:v>9396.6999999999971</c:v>
                </c:pt>
                <c:pt idx="10166">
                  <c:v>10074.5</c:v>
                </c:pt>
                <c:pt idx="10167">
                  <c:v>10748.5</c:v>
                </c:pt>
                <c:pt idx="10168">
                  <c:v>11420.300000000003</c:v>
                </c:pt>
                <c:pt idx="10169">
                  <c:v>12097.199999999997</c:v>
                </c:pt>
                <c:pt idx="10170">
                  <c:v>12765.899999999994</c:v>
                </c:pt>
                <c:pt idx="10171">
                  <c:v>13423.800000000003</c:v>
                </c:pt>
                <c:pt idx="10172">
                  <c:v>14086.100000000006</c:v>
                </c:pt>
                <c:pt idx="10173">
                  <c:v>14750.199999999997</c:v>
                </c:pt>
                <c:pt idx="10174">
                  <c:v>15402.300000000003</c:v>
                </c:pt>
                <c:pt idx="10175">
                  <c:v>16039.5</c:v>
                </c:pt>
                <c:pt idx="10176">
                  <c:v>16679.800000000003</c:v>
                </c:pt>
                <c:pt idx="10177">
                  <c:v>17314.300000000003</c:v>
                </c:pt>
                <c:pt idx="10178">
                  <c:v>17943.399999999994</c:v>
                </c:pt>
                <c:pt idx="10179">
                  <c:v>18567.5</c:v>
                </c:pt>
                <c:pt idx="10180">
                  <c:v>19183.199999999997</c:v>
                </c:pt>
                <c:pt idx="10181">
                  <c:v>19801</c:v>
                </c:pt>
                <c:pt idx="10182">
                  <c:v>20395.699999999997</c:v>
                </c:pt>
                <c:pt idx="10183">
                  <c:v>20996.300000000003</c:v>
                </c:pt>
                <c:pt idx="10184">
                  <c:v>21586.300000000003</c:v>
                </c:pt>
                <c:pt idx="10185">
                  <c:v>22164.199999999997</c:v>
                </c:pt>
                <c:pt idx="10186">
                  <c:v>22737.699999999997</c:v>
                </c:pt>
                <c:pt idx="10187">
                  <c:v>23300</c:v>
                </c:pt>
                <c:pt idx="10188">
                  <c:v>23863</c:v>
                </c:pt>
                <c:pt idx="10189">
                  <c:v>24405</c:v>
                </c:pt>
                <c:pt idx="10190">
                  <c:v>24947</c:v>
                </c:pt>
                <c:pt idx="10191">
                  <c:v>25479</c:v>
                </c:pt>
                <c:pt idx="10192">
                  <c:v>26000</c:v>
                </c:pt>
                <c:pt idx="10193">
                  <c:v>26511</c:v>
                </c:pt>
                <c:pt idx="10194">
                  <c:v>27012</c:v>
                </c:pt>
                <c:pt idx="10195">
                  <c:v>27505</c:v>
                </c:pt>
                <c:pt idx="10196">
                  <c:v>27982</c:v>
                </c:pt>
                <c:pt idx="10197">
                  <c:v>28449</c:v>
                </c:pt>
                <c:pt idx="10198">
                  <c:v>28913</c:v>
                </c:pt>
                <c:pt idx="10199">
                  <c:v>29370</c:v>
                </c:pt>
                <c:pt idx="10200">
                  <c:v>29806</c:v>
                </c:pt>
                <c:pt idx="10201">
                  <c:v>30231</c:v>
                </c:pt>
                <c:pt idx="10202">
                  <c:v>30649</c:v>
                </c:pt>
                <c:pt idx="10203">
                  <c:v>31055</c:v>
                </c:pt>
                <c:pt idx="10204">
                  <c:v>31441</c:v>
                </c:pt>
                <c:pt idx="10205">
                  <c:v>31821</c:v>
                </c:pt>
                <c:pt idx="10206">
                  <c:v>32193</c:v>
                </c:pt>
                <c:pt idx="10207">
                  <c:v>32553</c:v>
                </c:pt>
                <c:pt idx="10208">
                  <c:v>32897</c:v>
                </c:pt>
                <c:pt idx="10209">
                  <c:v>33225</c:v>
                </c:pt>
                <c:pt idx="10210">
                  <c:v>33544</c:v>
                </c:pt>
                <c:pt idx="10211">
                  <c:v>33850</c:v>
                </c:pt>
                <c:pt idx="10212">
                  <c:v>34145</c:v>
                </c:pt>
                <c:pt idx="10213">
                  <c:v>34425</c:v>
                </c:pt>
                <c:pt idx="10214">
                  <c:v>34686</c:v>
                </c:pt>
                <c:pt idx="10215">
                  <c:v>34944</c:v>
                </c:pt>
                <c:pt idx="10216">
                  <c:v>35195</c:v>
                </c:pt>
                <c:pt idx="10217">
                  <c:v>35439</c:v>
                </c:pt>
                <c:pt idx="10218">
                  <c:v>35647</c:v>
                </c:pt>
                <c:pt idx="10219">
                  <c:v>35849</c:v>
                </c:pt>
                <c:pt idx="10220">
                  <c:v>36042</c:v>
                </c:pt>
                <c:pt idx="10221">
                  <c:v>36201</c:v>
                </c:pt>
                <c:pt idx="10222">
                  <c:v>36351</c:v>
                </c:pt>
                <c:pt idx="10223">
                  <c:v>36493</c:v>
                </c:pt>
                <c:pt idx="10224">
                  <c:v>36623</c:v>
                </c:pt>
                <c:pt idx="10225">
                  <c:v>36741</c:v>
                </c:pt>
                <c:pt idx="10226">
                  <c:v>36832</c:v>
                </c:pt>
                <c:pt idx="10227">
                  <c:v>36918</c:v>
                </c:pt>
                <c:pt idx="10228">
                  <c:v>36991</c:v>
                </c:pt>
                <c:pt idx="10229">
                  <c:v>37036</c:v>
                </c:pt>
                <c:pt idx="10230">
                  <c:v>37076</c:v>
                </c:pt>
                <c:pt idx="10231">
                  <c:v>37103</c:v>
                </c:pt>
                <c:pt idx="10232">
                  <c:v>37112</c:v>
                </c:pt>
                <c:pt idx="10233">
                  <c:v>37107</c:v>
                </c:pt>
                <c:pt idx="10234">
                  <c:v>37077</c:v>
                </c:pt>
                <c:pt idx="10235">
                  <c:v>37052</c:v>
                </c:pt>
                <c:pt idx="10236">
                  <c:v>37005</c:v>
                </c:pt>
                <c:pt idx="10237">
                  <c:v>36910</c:v>
                </c:pt>
                <c:pt idx="10238">
                  <c:v>36801</c:v>
                </c:pt>
                <c:pt idx="10239">
                  <c:v>36668</c:v>
                </c:pt>
                <c:pt idx="10240">
                  <c:v>36510</c:v>
                </c:pt>
                <c:pt idx="10241">
                  <c:v>36345</c:v>
                </c:pt>
                <c:pt idx="10242">
                  <c:v>36166</c:v>
                </c:pt>
                <c:pt idx="10243">
                  <c:v>35975</c:v>
                </c:pt>
                <c:pt idx="10244">
                  <c:v>35765</c:v>
                </c:pt>
                <c:pt idx="10245">
                  <c:v>35538</c:v>
                </c:pt>
                <c:pt idx="10246">
                  <c:v>35304</c:v>
                </c:pt>
                <c:pt idx="10247">
                  <c:v>35005</c:v>
                </c:pt>
                <c:pt idx="10248">
                  <c:v>34762</c:v>
                </c:pt>
                <c:pt idx="10249">
                  <c:v>34484</c:v>
                </c:pt>
                <c:pt idx="10250">
                  <c:v>34209</c:v>
                </c:pt>
                <c:pt idx="10251">
                  <c:v>33906</c:v>
                </c:pt>
                <c:pt idx="10252">
                  <c:v>33586</c:v>
                </c:pt>
                <c:pt idx="10253">
                  <c:v>33242</c:v>
                </c:pt>
                <c:pt idx="10254">
                  <c:v>32891</c:v>
                </c:pt>
                <c:pt idx="10255">
                  <c:v>32545</c:v>
                </c:pt>
                <c:pt idx="10256">
                  <c:v>32165</c:v>
                </c:pt>
                <c:pt idx="10257">
                  <c:v>31787</c:v>
                </c:pt>
                <c:pt idx="10258">
                  <c:v>31392</c:v>
                </c:pt>
                <c:pt idx="10259">
                  <c:v>30967</c:v>
                </c:pt>
                <c:pt idx="10260">
                  <c:v>30542</c:v>
                </c:pt>
                <c:pt idx="10261">
                  <c:v>30112</c:v>
                </c:pt>
                <c:pt idx="10262">
                  <c:v>29674</c:v>
                </c:pt>
                <c:pt idx="10263">
                  <c:v>29190</c:v>
                </c:pt>
                <c:pt idx="10264">
                  <c:v>28690</c:v>
                </c:pt>
                <c:pt idx="10265">
                  <c:v>28188</c:v>
                </c:pt>
                <c:pt idx="10266">
                  <c:v>27676</c:v>
                </c:pt>
                <c:pt idx="10267">
                  <c:v>27140</c:v>
                </c:pt>
                <c:pt idx="10268">
                  <c:v>26600</c:v>
                </c:pt>
                <c:pt idx="10269">
                  <c:v>26057</c:v>
                </c:pt>
                <c:pt idx="10270">
                  <c:v>25498</c:v>
                </c:pt>
                <c:pt idx="10271">
                  <c:v>24926</c:v>
                </c:pt>
                <c:pt idx="10272">
                  <c:v>24348</c:v>
                </c:pt>
                <c:pt idx="10273">
                  <c:v>23765</c:v>
                </c:pt>
                <c:pt idx="10274">
                  <c:v>23179</c:v>
                </c:pt>
                <c:pt idx="10275">
                  <c:v>22579</c:v>
                </c:pt>
                <c:pt idx="10276">
                  <c:v>21955.5</c:v>
                </c:pt>
                <c:pt idx="10277">
                  <c:v>21336.399999999994</c:v>
                </c:pt>
                <c:pt idx="10278">
                  <c:v>20712</c:v>
                </c:pt>
                <c:pt idx="10279">
                  <c:v>20082.399999999994</c:v>
                </c:pt>
                <c:pt idx="10280">
                  <c:v>19428.899999999994</c:v>
                </c:pt>
                <c:pt idx="10281">
                  <c:v>18781.399999999994</c:v>
                </c:pt>
                <c:pt idx="10282">
                  <c:v>18130.899999999994</c:v>
                </c:pt>
                <c:pt idx="10283">
                  <c:v>17482</c:v>
                </c:pt>
                <c:pt idx="10284">
                  <c:v>16823.300000000003</c:v>
                </c:pt>
                <c:pt idx="10285">
                  <c:v>16147.600000000006</c:v>
                </c:pt>
                <c:pt idx="10286">
                  <c:v>15472.699999999997</c:v>
                </c:pt>
                <c:pt idx="10287">
                  <c:v>14795</c:v>
                </c:pt>
                <c:pt idx="10288">
                  <c:v>14128</c:v>
                </c:pt>
                <c:pt idx="10289">
                  <c:v>13447.199999999997</c:v>
                </c:pt>
                <c:pt idx="10290">
                  <c:v>12754.699999999997</c:v>
                </c:pt>
                <c:pt idx="10291">
                  <c:v>12061</c:v>
                </c:pt>
                <c:pt idx="10292">
                  <c:v>11365</c:v>
                </c:pt>
                <c:pt idx="10293">
                  <c:v>10676</c:v>
                </c:pt>
                <c:pt idx="10294">
                  <c:v>9981.1999999999971</c:v>
                </c:pt>
                <c:pt idx="10295">
                  <c:v>9276.3000000000029</c:v>
                </c:pt>
                <c:pt idx="10296">
                  <c:v>8569.1000000000058</c:v>
                </c:pt>
                <c:pt idx="10297">
                  <c:v>7862.8999999999942</c:v>
                </c:pt>
                <c:pt idx="10298">
                  <c:v>7157.1999999999971</c:v>
                </c:pt>
                <c:pt idx="10299">
                  <c:v>6452.1999999999971</c:v>
                </c:pt>
                <c:pt idx="10300">
                  <c:v>5748.3000000000029</c:v>
                </c:pt>
                <c:pt idx="10301">
                  <c:v>5042.1000000000058</c:v>
                </c:pt>
                <c:pt idx="10302">
                  <c:v>4331.3000000000029</c:v>
                </c:pt>
                <c:pt idx="10303">
                  <c:v>3623.6999999999971</c:v>
                </c:pt>
                <c:pt idx="10304">
                  <c:v>2917.8000000000029</c:v>
                </c:pt>
                <c:pt idx="10305">
                  <c:v>2214.8000000000029</c:v>
                </c:pt>
                <c:pt idx="10306">
                  <c:v>1508.3999999999942</c:v>
                </c:pt>
                <c:pt idx="10307">
                  <c:v>796.89999999999418</c:v>
                </c:pt>
                <c:pt idx="10308">
                  <c:v>99.399999999994179</c:v>
                </c:pt>
                <c:pt idx="10309">
                  <c:v>-596.60000000000582</c:v>
                </c:pt>
                <c:pt idx="10310">
                  <c:v>-1297.6000000000058</c:v>
                </c:pt>
                <c:pt idx="10311">
                  <c:v>-1993.6999999999971</c:v>
                </c:pt>
                <c:pt idx="10312">
                  <c:v>-2686.6999999999971</c:v>
                </c:pt>
                <c:pt idx="10313">
                  <c:v>-3377.6000000000058</c:v>
                </c:pt>
                <c:pt idx="10314">
                  <c:v>-4066.8000000000029</c:v>
                </c:pt>
                <c:pt idx="10315">
                  <c:v>-4748.6999999999971</c:v>
                </c:pt>
                <c:pt idx="10316">
                  <c:v>-5428.3000000000029</c:v>
                </c:pt>
                <c:pt idx="10317">
                  <c:v>-6107.1000000000058</c:v>
                </c:pt>
                <c:pt idx="10318">
                  <c:v>-6779.1000000000058</c:v>
                </c:pt>
                <c:pt idx="10319">
                  <c:v>-7446.1999999999971</c:v>
                </c:pt>
                <c:pt idx="10320">
                  <c:v>-8106.8000000000029</c:v>
                </c:pt>
                <c:pt idx="10321">
                  <c:v>-8769.3999999999942</c:v>
                </c:pt>
                <c:pt idx="10322">
                  <c:v>-9425.5</c:v>
                </c:pt>
                <c:pt idx="10323">
                  <c:v>-10075.199999999997</c:v>
                </c:pt>
                <c:pt idx="10324">
                  <c:v>-10718.899999999994</c:v>
                </c:pt>
                <c:pt idx="10325">
                  <c:v>-11355.199999999997</c:v>
                </c:pt>
                <c:pt idx="10326">
                  <c:v>-11991.400000000001</c:v>
                </c:pt>
                <c:pt idx="10327">
                  <c:v>-12619.900000000001</c:v>
                </c:pt>
                <c:pt idx="10328">
                  <c:v>-13239.900000000001</c:v>
                </c:pt>
                <c:pt idx="10329">
                  <c:v>-13852.400000000001</c:v>
                </c:pt>
                <c:pt idx="10330">
                  <c:v>-14459.599999999999</c:v>
                </c:pt>
                <c:pt idx="10331">
                  <c:v>-15059.5</c:v>
                </c:pt>
                <c:pt idx="10332">
                  <c:v>-15657.5</c:v>
                </c:pt>
                <c:pt idx="10333">
                  <c:v>-16246.400000000001</c:v>
                </c:pt>
                <c:pt idx="10334">
                  <c:v>-16825</c:v>
                </c:pt>
                <c:pt idx="10335">
                  <c:v>-17399.099999999999</c:v>
                </c:pt>
                <c:pt idx="10336">
                  <c:v>-17963.599999999999</c:v>
                </c:pt>
                <c:pt idx="10337">
                  <c:v>-18524.300000000003</c:v>
                </c:pt>
                <c:pt idx="10338">
                  <c:v>-19072.199999999997</c:v>
                </c:pt>
                <c:pt idx="10339">
                  <c:v>-19611.300000000003</c:v>
                </c:pt>
                <c:pt idx="10340">
                  <c:v>-20144.699999999997</c:v>
                </c:pt>
                <c:pt idx="10341">
                  <c:v>-20670.699999999997</c:v>
                </c:pt>
                <c:pt idx="10342">
                  <c:v>-21185.800000000003</c:v>
                </c:pt>
                <c:pt idx="10343">
                  <c:v>-21691.5</c:v>
                </c:pt>
                <c:pt idx="10344">
                  <c:v>-22191.4</c:v>
                </c:pt>
                <c:pt idx="10345">
                  <c:v>-22680</c:v>
                </c:pt>
                <c:pt idx="10346">
                  <c:v>-23158.800000000003</c:v>
                </c:pt>
                <c:pt idx="10347">
                  <c:v>-23630.1</c:v>
                </c:pt>
                <c:pt idx="10348">
                  <c:v>-24089.699999999997</c:v>
                </c:pt>
                <c:pt idx="10349">
                  <c:v>-24539.800000000003</c:v>
                </c:pt>
                <c:pt idx="10350">
                  <c:v>-24982.699999999997</c:v>
                </c:pt>
                <c:pt idx="10351">
                  <c:v>-25415.199999999997</c:v>
                </c:pt>
                <c:pt idx="10352">
                  <c:v>-25837</c:v>
                </c:pt>
                <c:pt idx="10353">
                  <c:v>-26247.5</c:v>
                </c:pt>
                <c:pt idx="10354">
                  <c:v>-26647.300000000003</c:v>
                </c:pt>
                <c:pt idx="10355">
                  <c:v>-27035.9</c:v>
                </c:pt>
                <c:pt idx="10356">
                  <c:v>-27413.199999999997</c:v>
                </c:pt>
                <c:pt idx="10357">
                  <c:v>-27787.4</c:v>
                </c:pt>
                <c:pt idx="10358">
                  <c:v>-28148.199999999997</c:v>
                </c:pt>
                <c:pt idx="10359">
                  <c:v>-28491.300000000003</c:v>
                </c:pt>
                <c:pt idx="10360">
                  <c:v>-28827.1</c:v>
                </c:pt>
                <c:pt idx="10361">
                  <c:v>-29150.9</c:v>
                </c:pt>
                <c:pt idx="10362">
                  <c:v>-29462.9</c:v>
                </c:pt>
                <c:pt idx="10363">
                  <c:v>-29763</c:v>
                </c:pt>
                <c:pt idx="10364">
                  <c:v>-30051.599999999999</c:v>
                </c:pt>
                <c:pt idx="10365">
                  <c:v>-30330.800000000003</c:v>
                </c:pt>
                <c:pt idx="10366">
                  <c:v>-30598.6</c:v>
                </c:pt>
                <c:pt idx="10367">
                  <c:v>-30849.1</c:v>
                </c:pt>
                <c:pt idx="10368">
                  <c:v>-31089.800000000003</c:v>
                </c:pt>
                <c:pt idx="10369">
                  <c:v>-31321</c:v>
                </c:pt>
                <c:pt idx="10370">
                  <c:v>-31537.300000000003</c:v>
                </c:pt>
                <c:pt idx="10371">
                  <c:v>-31741.1</c:v>
                </c:pt>
                <c:pt idx="10372">
                  <c:v>-31933.5</c:v>
                </c:pt>
                <c:pt idx="10373">
                  <c:v>-32115.599999999999</c:v>
                </c:pt>
                <c:pt idx="10374">
                  <c:v>-32281.5</c:v>
                </c:pt>
                <c:pt idx="10375">
                  <c:v>-32434.9</c:v>
                </c:pt>
                <c:pt idx="10376">
                  <c:v>-32580</c:v>
                </c:pt>
                <c:pt idx="10377">
                  <c:v>-32711.300000000003</c:v>
                </c:pt>
                <c:pt idx="10378">
                  <c:v>-32827</c:v>
                </c:pt>
                <c:pt idx="10379">
                  <c:v>-32931.699999999997</c:v>
                </c:pt>
                <c:pt idx="10380">
                  <c:v>-32996.400000000001</c:v>
                </c:pt>
                <c:pt idx="10381">
                  <c:v>-33077</c:v>
                </c:pt>
                <c:pt idx="10382">
                  <c:v>-33144.5</c:v>
                </c:pt>
                <c:pt idx="10383">
                  <c:v>-33198.199999999997</c:v>
                </c:pt>
                <c:pt idx="10384">
                  <c:v>-33245</c:v>
                </c:pt>
                <c:pt idx="10385">
                  <c:v>-33279.5</c:v>
                </c:pt>
                <c:pt idx="10386">
                  <c:v>-33296.6</c:v>
                </c:pt>
                <c:pt idx="10387">
                  <c:v>-33300.300000000003</c:v>
                </c:pt>
                <c:pt idx="10388">
                  <c:v>-33295.5</c:v>
                </c:pt>
                <c:pt idx="10389">
                  <c:v>-33275.5</c:v>
                </c:pt>
                <c:pt idx="10390">
                  <c:v>-33247.800000000003</c:v>
                </c:pt>
                <c:pt idx="10391">
                  <c:v>-33205.4</c:v>
                </c:pt>
                <c:pt idx="10392">
                  <c:v>-33155.199999999997</c:v>
                </c:pt>
                <c:pt idx="10393">
                  <c:v>-33086.800000000003</c:v>
                </c:pt>
                <c:pt idx="10394">
                  <c:v>-33009.199999999997</c:v>
                </c:pt>
                <c:pt idx="10395">
                  <c:v>-32921.1</c:v>
                </c:pt>
                <c:pt idx="10396">
                  <c:v>-32820.6</c:v>
                </c:pt>
                <c:pt idx="10397">
                  <c:v>-32708.9</c:v>
                </c:pt>
                <c:pt idx="10398">
                  <c:v>-32587.699999999997</c:v>
                </c:pt>
                <c:pt idx="10399">
                  <c:v>-32448.5</c:v>
                </c:pt>
                <c:pt idx="10400">
                  <c:v>-32305.4</c:v>
                </c:pt>
                <c:pt idx="10401">
                  <c:v>-32150.9</c:v>
                </c:pt>
                <c:pt idx="10402">
                  <c:v>-31984</c:v>
                </c:pt>
                <c:pt idx="10403">
                  <c:v>-31803.4</c:v>
                </c:pt>
                <c:pt idx="10404">
                  <c:v>-31614.9</c:v>
                </c:pt>
                <c:pt idx="10405">
                  <c:v>-31418.9</c:v>
                </c:pt>
                <c:pt idx="10406">
                  <c:v>-31210.699999999997</c:v>
                </c:pt>
                <c:pt idx="10407">
                  <c:v>-30992.800000000003</c:v>
                </c:pt>
                <c:pt idx="10408">
                  <c:v>-30765.599999999999</c:v>
                </c:pt>
                <c:pt idx="10409">
                  <c:v>-30529.1</c:v>
                </c:pt>
                <c:pt idx="10410">
                  <c:v>-30284.300000000003</c:v>
                </c:pt>
                <c:pt idx="10411">
                  <c:v>-30027.199999999997</c:v>
                </c:pt>
                <c:pt idx="10412">
                  <c:v>-29760.6</c:v>
                </c:pt>
                <c:pt idx="10413">
                  <c:v>-29485.599999999999</c:v>
                </c:pt>
                <c:pt idx="10414">
                  <c:v>-29201.5</c:v>
                </c:pt>
                <c:pt idx="10415">
                  <c:v>-28912.400000000001</c:v>
                </c:pt>
                <c:pt idx="10416">
                  <c:v>-28613.9</c:v>
                </c:pt>
                <c:pt idx="10417">
                  <c:v>-28303.199999999997</c:v>
                </c:pt>
                <c:pt idx="10418">
                  <c:v>-27985.300000000003</c:v>
                </c:pt>
                <c:pt idx="10419">
                  <c:v>-27660.699999999997</c:v>
                </c:pt>
                <c:pt idx="10420">
                  <c:v>-27328.699999999997</c:v>
                </c:pt>
                <c:pt idx="10421">
                  <c:v>-26990.5</c:v>
                </c:pt>
                <c:pt idx="10422">
                  <c:v>-26640.6</c:v>
                </c:pt>
                <c:pt idx="10423">
                  <c:v>-26284.699999999997</c:v>
                </c:pt>
                <c:pt idx="10424">
                  <c:v>-25922.300000000003</c:v>
                </c:pt>
                <c:pt idx="10425">
                  <c:v>-25555</c:v>
                </c:pt>
                <c:pt idx="10426">
                  <c:v>-25179.800000000003</c:v>
                </c:pt>
                <c:pt idx="10427">
                  <c:v>-24794.6</c:v>
                </c:pt>
                <c:pt idx="10428">
                  <c:v>-24408.9</c:v>
                </c:pt>
                <c:pt idx="10429">
                  <c:v>-24014.800000000003</c:v>
                </c:pt>
                <c:pt idx="10430">
                  <c:v>-23612.300000000003</c:v>
                </c:pt>
                <c:pt idx="10431">
                  <c:v>-23207.1</c:v>
                </c:pt>
                <c:pt idx="10432">
                  <c:v>-22794.400000000001</c:v>
                </c:pt>
                <c:pt idx="10433">
                  <c:v>-22398.9</c:v>
                </c:pt>
                <c:pt idx="10434">
                  <c:v>-21971.4</c:v>
                </c:pt>
                <c:pt idx="10435">
                  <c:v>-21551</c:v>
                </c:pt>
                <c:pt idx="10436">
                  <c:v>-21116.1</c:v>
                </c:pt>
                <c:pt idx="10437">
                  <c:v>-20672.300000000003</c:v>
                </c:pt>
                <c:pt idx="10438">
                  <c:v>-20226.5</c:v>
                </c:pt>
                <c:pt idx="10439">
                  <c:v>-19776.800000000003</c:v>
                </c:pt>
                <c:pt idx="10440">
                  <c:v>-19324.800000000003</c:v>
                </c:pt>
                <c:pt idx="10441">
                  <c:v>-18863.800000000003</c:v>
                </c:pt>
                <c:pt idx="10442">
                  <c:v>-18395.5</c:v>
                </c:pt>
                <c:pt idx="10443">
                  <c:v>-17927.199999999997</c:v>
                </c:pt>
                <c:pt idx="10444">
                  <c:v>-17454.400000000001</c:v>
                </c:pt>
                <c:pt idx="10445">
                  <c:v>-16979.400000000001</c:v>
                </c:pt>
                <c:pt idx="10446">
                  <c:v>-16502.300000000003</c:v>
                </c:pt>
                <c:pt idx="10447">
                  <c:v>-16020.199999999997</c:v>
                </c:pt>
                <c:pt idx="10448">
                  <c:v>-15526.699999999997</c:v>
                </c:pt>
                <c:pt idx="10449">
                  <c:v>-15029.5</c:v>
                </c:pt>
                <c:pt idx="10450">
                  <c:v>-14536.699999999997</c:v>
                </c:pt>
                <c:pt idx="10451">
                  <c:v>-14043.099999999999</c:v>
                </c:pt>
                <c:pt idx="10452">
                  <c:v>-13544.400000000001</c:v>
                </c:pt>
                <c:pt idx="10453">
                  <c:v>-13038</c:v>
                </c:pt>
                <c:pt idx="10454">
                  <c:v>-12525.199999999997</c:v>
                </c:pt>
                <c:pt idx="10455">
                  <c:v>-12018.300000000003</c:v>
                </c:pt>
                <c:pt idx="10456">
                  <c:v>-11510.899999999994</c:v>
                </c:pt>
                <c:pt idx="10457">
                  <c:v>-11001.800000000003</c:v>
                </c:pt>
                <c:pt idx="10458">
                  <c:v>-10484.800000000003</c:v>
                </c:pt>
                <c:pt idx="10459">
                  <c:v>-9960</c:v>
                </c:pt>
                <c:pt idx="10460">
                  <c:v>-9443.8999999999942</c:v>
                </c:pt>
                <c:pt idx="10461">
                  <c:v>-8927.3999999999942</c:v>
                </c:pt>
                <c:pt idx="10462">
                  <c:v>-8403</c:v>
                </c:pt>
                <c:pt idx="10463">
                  <c:v>-7879.3999999999942</c:v>
                </c:pt>
                <c:pt idx="10464">
                  <c:v>-7356.6000000000058</c:v>
                </c:pt>
                <c:pt idx="10465">
                  <c:v>-6834.8000000000029</c:v>
                </c:pt>
                <c:pt idx="10466">
                  <c:v>-6314.3999999999942</c:v>
                </c:pt>
                <c:pt idx="10467">
                  <c:v>-5787.3999999999942</c:v>
                </c:pt>
                <c:pt idx="10468">
                  <c:v>-5253.1000000000058</c:v>
                </c:pt>
                <c:pt idx="10469">
                  <c:v>-4726.3000000000029</c:v>
                </c:pt>
                <c:pt idx="10470">
                  <c:v>-4202.6999999999971</c:v>
                </c:pt>
                <c:pt idx="10471">
                  <c:v>-3680.6999999999971</c:v>
                </c:pt>
                <c:pt idx="10472">
                  <c:v>-3155.3000000000029</c:v>
                </c:pt>
                <c:pt idx="10473">
                  <c:v>-2622.8000000000029</c:v>
                </c:pt>
                <c:pt idx="10474">
                  <c:v>-2104.3999999999942</c:v>
                </c:pt>
                <c:pt idx="10475">
                  <c:v>-1587.8999999999942</c:v>
                </c:pt>
                <c:pt idx="10476">
                  <c:v>-1059.6999999999971</c:v>
                </c:pt>
                <c:pt idx="10477">
                  <c:v>-534.80000000000291</c:v>
                </c:pt>
                <c:pt idx="10478">
                  <c:v>-22.30000000000291</c:v>
                </c:pt>
                <c:pt idx="10479">
                  <c:v>488.39999999999418</c:v>
                </c:pt>
                <c:pt idx="10480">
                  <c:v>1008.5</c:v>
                </c:pt>
                <c:pt idx="10481">
                  <c:v>1527.8999999999942</c:v>
                </c:pt>
                <c:pt idx="10482">
                  <c:v>2029.6999999999971</c:v>
                </c:pt>
                <c:pt idx="10483">
                  <c:v>2526.1999999999971</c:v>
                </c:pt>
                <c:pt idx="10484">
                  <c:v>3031.6000000000058</c:v>
                </c:pt>
                <c:pt idx="10485">
                  <c:v>3532.5</c:v>
                </c:pt>
                <c:pt idx="10486">
                  <c:v>4026.6000000000058</c:v>
                </c:pt>
                <c:pt idx="10487">
                  <c:v>4524</c:v>
                </c:pt>
                <c:pt idx="10488">
                  <c:v>5016.1000000000058</c:v>
                </c:pt>
                <c:pt idx="10489">
                  <c:v>5493.6000000000058</c:v>
                </c:pt>
                <c:pt idx="10490">
                  <c:v>5972.8000000000029</c:v>
                </c:pt>
                <c:pt idx="10491">
                  <c:v>6450.3999999999942</c:v>
                </c:pt>
                <c:pt idx="10492">
                  <c:v>6917.1999999999971</c:v>
                </c:pt>
                <c:pt idx="10493">
                  <c:v>7386.3000000000029</c:v>
                </c:pt>
                <c:pt idx="10494">
                  <c:v>7847.3000000000029</c:v>
                </c:pt>
                <c:pt idx="10495">
                  <c:v>8302.6000000000058</c:v>
                </c:pt>
                <c:pt idx="10496">
                  <c:v>8759.5</c:v>
                </c:pt>
                <c:pt idx="10497">
                  <c:v>9200.5</c:v>
                </c:pt>
                <c:pt idx="10498">
                  <c:v>9636.1000000000058</c:v>
                </c:pt>
                <c:pt idx="10499">
                  <c:v>10082.5</c:v>
                </c:pt>
                <c:pt idx="10500">
                  <c:v>10511.300000000003</c:v>
                </c:pt>
                <c:pt idx="10501">
                  <c:v>10933.399999999994</c:v>
                </c:pt>
                <c:pt idx="10502">
                  <c:v>11347.800000000003</c:v>
                </c:pt>
                <c:pt idx="10503">
                  <c:v>11760.800000000003</c:v>
                </c:pt>
                <c:pt idx="10504">
                  <c:v>12168.899999999994</c:v>
                </c:pt>
                <c:pt idx="10505">
                  <c:v>12560.5</c:v>
                </c:pt>
                <c:pt idx="10506">
                  <c:v>12957.800000000003</c:v>
                </c:pt>
                <c:pt idx="10507">
                  <c:v>13342.800000000003</c:v>
                </c:pt>
                <c:pt idx="10508">
                  <c:v>13717.800000000003</c:v>
                </c:pt>
                <c:pt idx="10509">
                  <c:v>14093.100000000006</c:v>
                </c:pt>
                <c:pt idx="10510">
                  <c:v>14454.199999999997</c:v>
                </c:pt>
                <c:pt idx="10511">
                  <c:v>14809.600000000006</c:v>
                </c:pt>
                <c:pt idx="10512">
                  <c:v>15161.899999999994</c:v>
                </c:pt>
                <c:pt idx="10513">
                  <c:v>15504.199999999997</c:v>
                </c:pt>
                <c:pt idx="10514">
                  <c:v>15843.899999999994</c:v>
                </c:pt>
                <c:pt idx="10515">
                  <c:v>16173.699999999997</c:v>
                </c:pt>
                <c:pt idx="10516">
                  <c:v>16491.199999999997</c:v>
                </c:pt>
                <c:pt idx="10517">
                  <c:v>16805</c:v>
                </c:pt>
                <c:pt idx="10518">
                  <c:v>17116.300000000003</c:v>
                </c:pt>
                <c:pt idx="10519">
                  <c:v>17417.399999999994</c:v>
                </c:pt>
                <c:pt idx="10520">
                  <c:v>17705.699999999997</c:v>
                </c:pt>
                <c:pt idx="10521">
                  <c:v>17989.100000000006</c:v>
                </c:pt>
                <c:pt idx="10522">
                  <c:v>18277.300000000003</c:v>
                </c:pt>
                <c:pt idx="10523">
                  <c:v>18548.699999999997</c:v>
                </c:pt>
                <c:pt idx="10524">
                  <c:v>18804.600000000006</c:v>
                </c:pt>
                <c:pt idx="10525">
                  <c:v>19060.899999999994</c:v>
                </c:pt>
                <c:pt idx="10526">
                  <c:v>19316.699999999997</c:v>
                </c:pt>
                <c:pt idx="10527">
                  <c:v>19567</c:v>
                </c:pt>
                <c:pt idx="10528">
                  <c:v>19795.100000000006</c:v>
                </c:pt>
                <c:pt idx="10529">
                  <c:v>20018.800000000003</c:v>
                </c:pt>
                <c:pt idx="10530">
                  <c:v>20249.399999999994</c:v>
                </c:pt>
                <c:pt idx="10531">
                  <c:v>20461.399999999994</c:v>
                </c:pt>
                <c:pt idx="10532">
                  <c:v>20666.800000000003</c:v>
                </c:pt>
                <c:pt idx="10533">
                  <c:v>20864.199999999997</c:v>
                </c:pt>
                <c:pt idx="10534">
                  <c:v>21053.300000000003</c:v>
                </c:pt>
                <c:pt idx="10535">
                  <c:v>21245.899999999994</c:v>
                </c:pt>
                <c:pt idx="10536">
                  <c:v>21430.199999999997</c:v>
                </c:pt>
                <c:pt idx="10537">
                  <c:v>21596.699999999997</c:v>
                </c:pt>
                <c:pt idx="10538">
                  <c:v>21755.199999999997</c:v>
                </c:pt>
                <c:pt idx="10539">
                  <c:v>21916.300000000003</c:v>
                </c:pt>
                <c:pt idx="10540">
                  <c:v>22068.800000000003</c:v>
                </c:pt>
                <c:pt idx="10541">
                  <c:v>22205.600000000006</c:v>
                </c:pt>
                <c:pt idx="10542">
                  <c:v>22340.600000000006</c:v>
                </c:pt>
                <c:pt idx="10543">
                  <c:v>22479</c:v>
                </c:pt>
                <c:pt idx="10544">
                  <c:v>22604.800000000003</c:v>
                </c:pt>
                <c:pt idx="10545">
                  <c:v>22713.800000000003</c:v>
                </c:pt>
                <c:pt idx="10546">
                  <c:v>22821</c:v>
                </c:pt>
                <c:pt idx="10547">
                  <c:v>22926</c:v>
                </c:pt>
                <c:pt idx="10548">
                  <c:v>23023</c:v>
                </c:pt>
                <c:pt idx="10549">
                  <c:v>23114</c:v>
                </c:pt>
                <c:pt idx="10550">
                  <c:v>23196</c:v>
                </c:pt>
                <c:pt idx="10551">
                  <c:v>23278</c:v>
                </c:pt>
                <c:pt idx="10552">
                  <c:v>23346</c:v>
                </c:pt>
                <c:pt idx="10553">
                  <c:v>23408</c:v>
                </c:pt>
                <c:pt idx="10554">
                  <c:v>23470</c:v>
                </c:pt>
                <c:pt idx="10555">
                  <c:v>23518</c:v>
                </c:pt>
                <c:pt idx="10556">
                  <c:v>23561</c:v>
                </c:pt>
                <c:pt idx="10557">
                  <c:v>23596</c:v>
                </c:pt>
                <c:pt idx="10558">
                  <c:v>23629</c:v>
                </c:pt>
                <c:pt idx="10559">
                  <c:v>23654</c:v>
                </c:pt>
                <c:pt idx="10560">
                  <c:v>23667</c:v>
                </c:pt>
                <c:pt idx="10561">
                  <c:v>23683</c:v>
                </c:pt>
                <c:pt idx="10562">
                  <c:v>23686</c:v>
                </c:pt>
                <c:pt idx="10563">
                  <c:v>23683</c:v>
                </c:pt>
                <c:pt idx="10564">
                  <c:v>23673</c:v>
                </c:pt>
                <c:pt idx="10565">
                  <c:v>23657</c:v>
                </c:pt>
                <c:pt idx="10566">
                  <c:v>23634</c:v>
                </c:pt>
                <c:pt idx="10567">
                  <c:v>23598</c:v>
                </c:pt>
                <c:pt idx="10568">
                  <c:v>23564</c:v>
                </c:pt>
                <c:pt idx="10569">
                  <c:v>23531</c:v>
                </c:pt>
                <c:pt idx="10570">
                  <c:v>23485</c:v>
                </c:pt>
                <c:pt idx="10571">
                  <c:v>23425</c:v>
                </c:pt>
                <c:pt idx="10572">
                  <c:v>23371</c:v>
                </c:pt>
                <c:pt idx="10573">
                  <c:v>23311</c:v>
                </c:pt>
                <c:pt idx="10574">
                  <c:v>23236</c:v>
                </c:pt>
                <c:pt idx="10575">
                  <c:v>23154</c:v>
                </c:pt>
                <c:pt idx="10576">
                  <c:v>23074</c:v>
                </c:pt>
                <c:pt idx="10577">
                  <c:v>22990</c:v>
                </c:pt>
                <c:pt idx="10578">
                  <c:v>22894</c:v>
                </c:pt>
                <c:pt idx="10579">
                  <c:v>22789</c:v>
                </c:pt>
                <c:pt idx="10580">
                  <c:v>22680.699999999997</c:v>
                </c:pt>
                <c:pt idx="10581">
                  <c:v>22565.800000000003</c:v>
                </c:pt>
                <c:pt idx="10582">
                  <c:v>22452.399999999994</c:v>
                </c:pt>
                <c:pt idx="10583">
                  <c:v>22325.300000000003</c:v>
                </c:pt>
                <c:pt idx="10584">
                  <c:v>22185.800000000003</c:v>
                </c:pt>
                <c:pt idx="10585">
                  <c:v>22053.300000000003</c:v>
                </c:pt>
                <c:pt idx="10586">
                  <c:v>21917.300000000003</c:v>
                </c:pt>
                <c:pt idx="10587">
                  <c:v>21768.199999999997</c:v>
                </c:pt>
                <c:pt idx="10588">
                  <c:v>21606.300000000003</c:v>
                </c:pt>
                <c:pt idx="10589">
                  <c:v>21444.100000000006</c:v>
                </c:pt>
                <c:pt idx="10590">
                  <c:v>21285.100000000006</c:v>
                </c:pt>
                <c:pt idx="10591">
                  <c:v>21116.600000000006</c:v>
                </c:pt>
                <c:pt idx="10592">
                  <c:v>20936.300000000003</c:v>
                </c:pt>
                <c:pt idx="10593">
                  <c:v>20756.100000000006</c:v>
                </c:pt>
                <c:pt idx="10594">
                  <c:v>20573.199999999997</c:v>
                </c:pt>
                <c:pt idx="10595">
                  <c:v>20385.199999999997</c:v>
                </c:pt>
                <c:pt idx="10596">
                  <c:v>20186.300000000003</c:v>
                </c:pt>
                <c:pt idx="10597">
                  <c:v>19987.399999999994</c:v>
                </c:pt>
                <c:pt idx="10598">
                  <c:v>19791.800000000003</c:v>
                </c:pt>
                <c:pt idx="10599">
                  <c:v>19586.600000000006</c:v>
                </c:pt>
                <c:pt idx="10600">
                  <c:v>19378.5</c:v>
                </c:pt>
                <c:pt idx="10601">
                  <c:v>19166.699999999997</c:v>
                </c:pt>
                <c:pt idx="10602">
                  <c:v>18943.100000000006</c:v>
                </c:pt>
                <c:pt idx="10603">
                  <c:v>18727.199999999997</c:v>
                </c:pt>
                <c:pt idx="10604">
                  <c:v>18500.600000000006</c:v>
                </c:pt>
                <c:pt idx="10605">
                  <c:v>18270.600000000006</c:v>
                </c:pt>
                <c:pt idx="10606">
                  <c:v>18047</c:v>
                </c:pt>
                <c:pt idx="10607">
                  <c:v>17805.399999999994</c:v>
                </c:pt>
                <c:pt idx="10608">
                  <c:v>17569.800000000003</c:v>
                </c:pt>
                <c:pt idx="10609">
                  <c:v>17333.800000000003</c:v>
                </c:pt>
                <c:pt idx="10610">
                  <c:v>17084.800000000003</c:v>
                </c:pt>
                <c:pt idx="10611">
                  <c:v>16837.100000000006</c:v>
                </c:pt>
                <c:pt idx="10612">
                  <c:v>16585.399999999994</c:v>
                </c:pt>
                <c:pt idx="10613">
                  <c:v>16339.699999999997</c:v>
                </c:pt>
                <c:pt idx="10614">
                  <c:v>16085.699999999997</c:v>
                </c:pt>
                <c:pt idx="10615">
                  <c:v>15822.800000000003</c:v>
                </c:pt>
                <c:pt idx="10616">
                  <c:v>15566.600000000006</c:v>
                </c:pt>
                <c:pt idx="10617">
                  <c:v>15305.899999999994</c:v>
                </c:pt>
                <c:pt idx="10618">
                  <c:v>15040.800000000003</c:v>
                </c:pt>
                <c:pt idx="10619">
                  <c:v>14777.300000000003</c:v>
                </c:pt>
                <c:pt idx="10620">
                  <c:v>14510.399999999994</c:v>
                </c:pt>
                <c:pt idx="10621">
                  <c:v>14243.100000000006</c:v>
                </c:pt>
                <c:pt idx="10622">
                  <c:v>13976.5</c:v>
                </c:pt>
                <c:pt idx="10623">
                  <c:v>13698.5</c:v>
                </c:pt>
                <c:pt idx="10624">
                  <c:v>13433.600000000006</c:v>
                </c:pt>
                <c:pt idx="10625">
                  <c:v>13171.100000000006</c:v>
                </c:pt>
                <c:pt idx="10626">
                  <c:v>12900.699999999997</c:v>
                </c:pt>
                <c:pt idx="10627">
                  <c:v>12630.300000000003</c:v>
                </c:pt>
                <c:pt idx="10628">
                  <c:v>12362.399999999994</c:v>
                </c:pt>
                <c:pt idx="10629">
                  <c:v>12084.399999999994</c:v>
                </c:pt>
                <c:pt idx="10630">
                  <c:v>11800.300000000003</c:v>
                </c:pt>
                <c:pt idx="10631">
                  <c:v>11532.399999999994</c:v>
                </c:pt>
                <c:pt idx="10632">
                  <c:v>11267.800000000003</c:v>
                </c:pt>
                <c:pt idx="10633">
                  <c:v>10989.100000000006</c:v>
                </c:pt>
                <c:pt idx="10634">
                  <c:v>10703.600000000006</c:v>
                </c:pt>
                <c:pt idx="10635">
                  <c:v>10433.5</c:v>
                </c:pt>
                <c:pt idx="10636">
                  <c:v>10166.699999999997</c:v>
                </c:pt>
                <c:pt idx="10637">
                  <c:v>9887.8999999999942</c:v>
                </c:pt>
                <c:pt idx="10638">
                  <c:v>9602.6000000000058</c:v>
                </c:pt>
                <c:pt idx="10639">
                  <c:v>9332.8000000000029</c:v>
                </c:pt>
                <c:pt idx="10640">
                  <c:v>9059.5</c:v>
                </c:pt>
                <c:pt idx="10641">
                  <c:v>8777.5</c:v>
                </c:pt>
                <c:pt idx="10642">
                  <c:v>8498.3000000000029</c:v>
                </c:pt>
                <c:pt idx="10643">
                  <c:v>8219.3999999999942</c:v>
                </c:pt>
                <c:pt idx="10644">
                  <c:v>7950.6999999999971</c:v>
                </c:pt>
                <c:pt idx="10645">
                  <c:v>7679.1999999999971</c:v>
                </c:pt>
                <c:pt idx="10646">
                  <c:v>7397</c:v>
                </c:pt>
                <c:pt idx="10647">
                  <c:v>7118.1999999999971</c:v>
                </c:pt>
                <c:pt idx="10648">
                  <c:v>6841.1999999999971</c:v>
                </c:pt>
                <c:pt idx="10649">
                  <c:v>6569.6000000000058</c:v>
                </c:pt>
                <c:pt idx="10650">
                  <c:v>6300.6000000000058</c:v>
                </c:pt>
                <c:pt idx="10651">
                  <c:v>6029.1000000000058</c:v>
                </c:pt>
                <c:pt idx="10652">
                  <c:v>5753.1999999999971</c:v>
                </c:pt>
                <c:pt idx="10653">
                  <c:v>5485.3999999999942</c:v>
                </c:pt>
                <c:pt idx="10654">
                  <c:v>5223.6000000000058</c:v>
                </c:pt>
                <c:pt idx="10655">
                  <c:v>4949.8999999999942</c:v>
                </c:pt>
                <c:pt idx="10656">
                  <c:v>4674.8000000000029</c:v>
                </c:pt>
                <c:pt idx="10657">
                  <c:v>4403</c:v>
                </c:pt>
                <c:pt idx="10658">
                  <c:v>4138.1000000000058</c:v>
                </c:pt>
                <c:pt idx="10659">
                  <c:v>3877</c:v>
                </c:pt>
                <c:pt idx="10660">
                  <c:v>3607.1000000000058</c:v>
                </c:pt>
                <c:pt idx="10661">
                  <c:v>3335</c:v>
                </c:pt>
                <c:pt idx="10662">
                  <c:v>3065.1999999999971</c:v>
                </c:pt>
                <c:pt idx="10663">
                  <c:v>2801.6000000000058</c:v>
                </c:pt>
                <c:pt idx="10664">
                  <c:v>2542.6000000000058</c:v>
                </c:pt>
                <c:pt idx="10665">
                  <c:v>2277</c:v>
                </c:pt>
                <c:pt idx="10666">
                  <c:v>2007.6999999999971</c:v>
                </c:pt>
                <c:pt idx="10667">
                  <c:v>1740.8000000000029</c:v>
                </c:pt>
                <c:pt idx="10668">
                  <c:v>1476.1999999999971</c:v>
                </c:pt>
                <c:pt idx="10669">
                  <c:v>1213.8999999999942</c:v>
                </c:pt>
                <c:pt idx="10670">
                  <c:v>953.89999999999418</c:v>
                </c:pt>
                <c:pt idx="10671">
                  <c:v>695.19999999999709</c:v>
                </c:pt>
                <c:pt idx="10672">
                  <c:v>431.80000000000291</c:v>
                </c:pt>
                <c:pt idx="10673">
                  <c:v>170.39999999999418</c:v>
                </c:pt>
                <c:pt idx="10674">
                  <c:v>-87.899999999994179</c:v>
                </c:pt>
                <c:pt idx="10675">
                  <c:v>-340.80000000000291</c:v>
                </c:pt>
                <c:pt idx="10676">
                  <c:v>-591.5</c:v>
                </c:pt>
                <c:pt idx="10677">
                  <c:v>-856.60000000000582</c:v>
                </c:pt>
                <c:pt idx="10678">
                  <c:v>-1108.5</c:v>
                </c:pt>
                <c:pt idx="10679">
                  <c:v>-1351.8000000000029</c:v>
                </c:pt>
                <c:pt idx="10680">
                  <c:v>-1605.6999999999971</c:v>
                </c:pt>
                <c:pt idx="10681">
                  <c:v>-1854.8999999999942</c:v>
                </c:pt>
                <c:pt idx="10682">
                  <c:v>-2103</c:v>
                </c:pt>
                <c:pt idx="10683">
                  <c:v>-2349.8999999999942</c:v>
                </c:pt>
                <c:pt idx="10684">
                  <c:v>-2598.3000000000029</c:v>
                </c:pt>
                <c:pt idx="10685">
                  <c:v>-2842.3999999999942</c:v>
                </c:pt>
                <c:pt idx="10686">
                  <c:v>-3084.3000000000029</c:v>
                </c:pt>
                <c:pt idx="10687">
                  <c:v>-3329.8999999999942</c:v>
                </c:pt>
                <c:pt idx="10688">
                  <c:v>-3569.3000000000029</c:v>
                </c:pt>
                <c:pt idx="10689">
                  <c:v>-3811.3000000000029</c:v>
                </c:pt>
                <c:pt idx="10690">
                  <c:v>-4043.3999999999942</c:v>
                </c:pt>
                <c:pt idx="10691">
                  <c:v>-4280.6999999999971</c:v>
                </c:pt>
                <c:pt idx="10692">
                  <c:v>-4520.6000000000058</c:v>
                </c:pt>
                <c:pt idx="10693">
                  <c:v>-4750.6000000000058</c:v>
                </c:pt>
                <c:pt idx="10694">
                  <c:v>-4983</c:v>
                </c:pt>
                <c:pt idx="10695">
                  <c:v>-5210.8000000000029</c:v>
                </c:pt>
                <c:pt idx="10696">
                  <c:v>-5438.1999999999971</c:v>
                </c:pt>
                <c:pt idx="10697">
                  <c:v>-5667.8000000000029</c:v>
                </c:pt>
                <c:pt idx="10698">
                  <c:v>-5893.8000000000029</c:v>
                </c:pt>
                <c:pt idx="10699">
                  <c:v>-6112.3999999999942</c:v>
                </c:pt>
                <c:pt idx="10700">
                  <c:v>-6330.3999999999942</c:v>
                </c:pt>
                <c:pt idx="10701">
                  <c:v>-6544.1999999999971</c:v>
                </c:pt>
                <c:pt idx="10702">
                  <c:v>-6758</c:v>
                </c:pt>
                <c:pt idx="10703">
                  <c:v>-6972</c:v>
                </c:pt>
                <c:pt idx="10704">
                  <c:v>-7180.6000000000058</c:v>
                </c:pt>
                <c:pt idx="10705">
                  <c:v>-7388.3999999999942</c:v>
                </c:pt>
                <c:pt idx="10706">
                  <c:v>-7595.3000000000029</c:v>
                </c:pt>
                <c:pt idx="10707">
                  <c:v>-7797.8000000000029</c:v>
                </c:pt>
                <c:pt idx="10708">
                  <c:v>-8000.3999999999942</c:v>
                </c:pt>
                <c:pt idx="10709">
                  <c:v>-8196</c:v>
                </c:pt>
                <c:pt idx="10710">
                  <c:v>-8392.5</c:v>
                </c:pt>
                <c:pt idx="10711">
                  <c:v>-8589.1000000000058</c:v>
                </c:pt>
                <c:pt idx="10712">
                  <c:v>-8784.3999999999942</c:v>
                </c:pt>
                <c:pt idx="10713">
                  <c:v>-8971.6999999999971</c:v>
                </c:pt>
                <c:pt idx="10714">
                  <c:v>-9160.1000000000058</c:v>
                </c:pt>
                <c:pt idx="10715">
                  <c:v>-9349.1000000000058</c:v>
                </c:pt>
                <c:pt idx="10716">
                  <c:v>-9532</c:v>
                </c:pt>
                <c:pt idx="10717">
                  <c:v>-9719.8999999999942</c:v>
                </c:pt>
                <c:pt idx="10718">
                  <c:v>-9898.6999999999971</c:v>
                </c:pt>
                <c:pt idx="10719">
                  <c:v>-10071</c:v>
                </c:pt>
                <c:pt idx="10720">
                  <c:v>-10245.899999999994</c:v>
                </c:pt>
                <c:pt idx="10721">
                  <c:v>-10422</c:v>
                </c:pt>
                <c:pt idx="10722">
                  <c:v>-10591.899999999994</c:v>
                </c:pt>
                <c:pt idx="10723">
                  <c:v>-10761.899999999994</c:v>
                </c:pt>
                <c:pt idx="10724">
                  <c:v>-10926.199999999997</c:v>
                </c:pt>
                <c:pt idx="10725">
                  <c:v>-11090.899999999994</c:v>
                </c:pt>
                <c:pt idx="10726">
                  <c:v>-11249.399999999994</c:v>
                </c:pt>
                <c:pt idx="10727">
                  <c:v>-11407.800000000003</c:v>
                </c:pt>
                <c:pt idx="10728">
                  <c:v>-11566.800000000003</c:v>
                </c:pt>
                <c:pt idx="10729">
                  <c:v>-11721</c:v>
                </c:pt>
                <c:pt idx="10730">
                  <c:v>-11868.699999999997</c:v>
                </c:pt>
                <c:pt idx="10731">
                  <c:v>-12017.800000000003</c:v>
                </c:pt>
                <c:pt idx="10732">
                  <c:v>-12164.699999999997</c:v>
                </c:pt>
                <c:pt idx="10733">
                  <c:v>-12309.199999999997</c:v>
                </c:pt>
                <c:pt idx="10734">
                  <c:v>-12451.5</c:v>
                </c:pt>
                <c:pt idx="10735">
                  <c:v>-12593</c:v>
                </c:pt>
                <c:pt idx="10736">
                  <c:v>-12734.599999999999</c:v>
                </c:pt>
                <c:pt idx="10737">
                  <c:v>-12871.699999999997</c:v>
                </c:pt>
                <c:pt idx="10738">
                  <c:v>-13004.300000000003</c:v>
                </c:pt>
                <c:pt idx="10739">
                  <c:v>-13139</c:v>
                </c:pt>
                <c:pt idx="10740">
                  <c:v>-13271.5</c:v>
                </c:pt>
                <c:pt idx="10741">
                  <c:v>-13399.699999999997</c:v>
                </c:pt>
                <c:pt idx="10742">
                  <c:v>-13527.099999999999</c:v>
                </c:pt>
                <c:pt idx="10743">
                  <c:v>-13654.400000000001</c:v>
                </c:pt>
                <c:pt idx="10744">
                  <c:v>-13779.300000000003</c:v>
                </c:pt>
                <c:pt idx="10745">
                  <c:v>-13897.5</c:v>
                </c:pt>
                <c:pt idx="10746">
                  <c:v>-14019.800000000003</c:v>
                </c:pt>
                <c:pt idx="10747">
                  <c:v>-14140.699999999997</c:v>
                </c:pt>
                <c:pt idx="10748">
                  <c:v>-14256.300000000003</c:v>
                </c:pt>
                <c:pt idx="10749">
                  <c:v>-14369.599999999999</c:v>
                </c:pt>
                <c:pt idx="10750">
                  <c:v>-14483.5</c:v>
                </c:pt>
                <c:pt idx="10751">
                  <c:v>-14595.800000000003</c:v>
                </c:pt>
                <c:pt idx="10752">
                  <c:v>-14703.199999999997</c:v>
                </c:pt>
                <c:pt idx="10753">
                  <c:v>-14805.400000000001</c:v>
                </c:pt>
                <c:pt idx="10754">
                  <c:v>-14908.599999999999</c:v>
                </c:pt>
                <c:pt idx="10755">
                  <c:v>-15014.199999999997</c:v>
                </c:pt>
                <c:pt idx="10756">
                  <c:v>-15112.800000000003</c:v>
                </c:pt>
                <c:pt idx="10757">
                  <c:v>-15208.699999999997</c:v>
                </c:pt>
                <c:pt idx="10758">
                  <c:v>-15303.699999999997</c:v>
                </c:pt>
                <c:pt idx="10759">
                  <c:v>-15396.400000000001</c:v>
                </c:pt>
                <c:pt idx="10760">
                  <c:v>-15488.099999999999</c:v>
                </c:pt>
                <c:pt idx="10761">
                  <c:v>-15578.400000000001</c:v>
                </c:pt>
                <c:pt idx="10762">
                  <c:v>-15667.599999999999</c:v>
                </c:pt>
                <c:pt idx="10763">
                  <c:v>-15752.400000000001</c:v>
                </c:pt>
                <c:pt idx="10764">
                  <c:v>-15834.099999999999</c:v>
                </c:pt>
                <c:pt idx="10765">
                  <c:v>-15915.800000000003</c:v>
                </c:pt>
                <c:pt idx="10766">
                  <c:v>-15994</c:v>
                </c:pt>
                <c:pt idx="10767">
                  <c:v>-16069.800000000003</c:v>
                </c:pt>
                <c:pt idx="10768">
                  <c:v>-16145.699999999997</c:v>
                </c:pt>
                <c:pt idx="10769">
                  <c:v>-16217.400000000001</c:v>
                </c:pt>
                <c:pt idx="10770">
                  <c:v>-16285.5</c:v>
                </c:pt>
                <c:pt idx="10771">
                  <c:v>-16354.199999999997</c:v>
                </c:pt>
                <c:pt idx="10772">
                  <c:v>-16420.099999999999</c:v>
                </c:pt>
                <c:pt idx="10773">
                  <c:v>-16480.5</c:v>
                </c:pt>
                <c:pt idx="10774">
                  <c:v>-16537.599999999999</c:v>
                </c:pt>
                <c:pt idx="10775">
                  <c:v>-16596</c:v>
                </c:pt>
                <c:pt idx="10776">
                  <c:v>-16651.900000000001</c:v>
                </c:pt>
                <c:pt idx="10777">
                  <c:v>-16702.300000000003</c:v>
                </c:pt>
                <c:pt idx="10778">
                  <c:v>-16750.5</c:v>
                </c:pt>
                <c:pt idx="10779">
                  <c:v>-16794.900000000001</c:v>
                </c:pt>
                <c:pt idx="10780">
                  <c:v>-16840</c:v>
                </c:pt>
                <c:pt idx="10781">
                  <c:v>-16880.099999999999</c:v>
                </c:pt>
                <c:pt idx="10782">
                  <c:v>-16913.5</c:v>
                </c:pt>
                <c:pt idx="10783">
                  <c:v>-16946.900000000001</c:v>
                </c:pt>
                <c:pt idx="10784">
                  <c:v>-16975.400000000001</c:v>
                </c:pt>
                <c:pt idx="10785">
                  <c:v>-17004.800000000003</c:v>
                </c:pt>
                <c:pt idx="10786">
                  <c:v>-17034.400000000001</c:v>
                </c:pt>
                <c:pt idx="10787">
                  <c:v>-17057</c:v>
                </c:pt>
                <c:pt idx="10788">
                  <c:v>-17073.099999999999</c:v>
                </c:pt>
                <c:pt idx="10789">
                  <c:v>-17091.300000000003</c:v>
                </c:pt>
                <c:pt idx="10790">
                  <c:v>-17103</c:v>
                </c:pt>
                <c:pt idx="10791">
                  <c:v>-17115.599999999999</c:v>
                </c:pt>
                <c:pt idx="10792">
                  <c:v>-17120.800000000003</c:v>
                </c:pt>
                <c:pt idx="10793">
                  <c:v>-17122.699999999997</c:v>
                </c:pt>
                <c:pt idx="10794">
                  <c:v>-17122.300000000003</c:v>
                </c:pt>
                <c:pt idx="10795">
                  <c:v>-17120.199999999997</c:v>
                </c:pt>
                <c:pt idx="10796">
                  <c:v>-17116.5</c:v>
                </c:pt>
                <c:pt idx="10797">
                  <c:v>-17098.800000000003</c:v>
                </c:pt>
                <c:pt idx="10798">
                  <c:v>-17086.800000000003</c:v>
                </c:pt>
                <c:pt idx="10799">
                  <c:v>-17075.800000000003</c:v>
                </c:pt>
                <c:pt idx="10800">
                  <c:v>-17051.599999999999</c:v>
                </c:pt>
                <c:pt idx="10801">
                  <c:v>-17033.199999999997</c:v>
                </c:pt>
                <c:pt idx="10802">
                  <c:v>-17003.5</c:v>
                </c:pt>
                <c:pt idx="10803">
                  <c:v>-16976.900000000001</c:v>
                </c:pt>
                <c:pt idx="10804">
                  <c:v>-16935.099999999999</c:v>
                </c:pt>
                <c:pt idx="10805">
                  <c:v>-16904.900000000001</c:v>
                </c:pt>
                <c:pt idx="10806">
                  <c:v>-16869.199999999997</c:v>
                </c:pt>
                <c:pt idx="10807">
                  <c:v>-16819.300000000003</c:v>
                </c:pt>
                <c:pt idx="10808">
                  <c:v>-16770.199999999997</c:v>
                </c:pt>
                <c:pt idx="10809">
                  <c:v>-16718.900000000001</c:v>
                </c:pt>
                <c:pt idx="10810">
                  <c:v>-16666.099999999999</c:v>
                </c:pt>
                <c:pt idx="10811">
                  <c:v>-16611.599999999999</c:v>
                </c:pt>
                <c:pt idx="10812">
                  <c:v>-16538.699999999997</c:v>
                </c:pt>
                <c:pt idx="10813">
                  <c:v>-16471.400000000001</c:v>
                </c:pt>
                <c:pt idx="10814">
                  <c:v>-16402.400000000001</c:v>
                </c:pt>
                <c:pt idx="10815">
                  <c:v>-16331.699999999997</c:v>
                </c:pt>
                <c:pt idx="10816">
                  <c:v>-16264.900000000001</c:v>
                </c:pt>
                <c:pt idx="10817">
                  <c:v>-16190.199999999997</c:v>
                </c:pt>
                <c:pt idx="10818">
                  <c:v>-16109.599999999999</c:v>
                </c:pt>
                <c:pt idx="10819">
                  <c:v>-16005.400000000001</c:v>
                </c:pt>
                <c:pt idx="10820">
                  <c:v>-15925.599999999999</c:v>
                </c:pt>
                <c:pt idx="10821">
                  <c:v>-15837.5</c:v>
                </c:pt>
                <c:pt idx="10822">
                  <c:v>-15744.800000000003</c:v>
                </c:pt>
                <c:pt idx="10823">
                  <c:v>-15646.5</c:v>
                </c:pt>
                <c:pt idx="10824">
                  <c:v>-15531.900000000001</c:v>
                </c:pt>
                <c:pt idx="10825">
                  <c:v>-15416.800000000003</c:v>
                </c:pt>
                <c:pt idx="10826">
                  <c:v>-15315.900000000001</c:v>
                </c:pt>
                <c:pt idx="10827">
                  <c:v>-15207.300000000003</c:v>
                </c:pt>
                <c:pt idx="10828">
                  <c:v>-15095.099999999999</c:v>
                </c:pt>
                <c:pt idx="10829">
                  <c:v>-14965.199999999997</c:v>
                </c:pt>
                <c:pt idx="10830">
                  <c:v>-14839.699999999997</c:v>
                </c:pt>
                <c:pt idx="10831">
                  <c:v>-14715.199999999997</c:v>
                </c:pt>
                <c:pt idx="10832">
                  <c:v>-14582.400000000001</c:v>
                </c:pt>
                <c:pt idx="10833">
                  <c:v>-14442.400000000001</c:v>
                </c:pt>
                <c:pt idx="10834">
                  <c:v>-14303.900000000001</c:v>
                </c:pt>
                <c:pt idx="10835">
                  <c:v>-14163.800000000003</c:v>
                </c:pt>
                <c:pt idx="10836">
                  <c:v>-14022.199999999997</c:v>
                </c:pt>
                <c:pt idx="10837">
                  <c:v>-13879.400000000001</c:v>
                </c:pt>
                <c:pt idx="10838">
                  <c:v>-13719.599999999999</c:v>
                </c:pt>
                <c:pt idx="10839">
                  <c:v>-13560</c:v>
                </c:pt>
                <c:pt idx="10840">
                  <c:v>-13399.800000000003</c:v>
                </c:pt>
                <c:pt idx="10841">
                  <c:v>-13241.099999999999</c:v>
                </c:pt>
                <c:pt idx="10842">
                  <c:v>-13081.400000000001</c:v>
                </c:pt>
                <c:pt idx="10843">
                  <c:v>-12909.300000000003</c:v>
                </c:pt>
                <c:pt idx="10844">
                  <c:v>-12735</c:v>
                </c:pt>
                <c:pt idx="10845">
                  <c:v>-12562.300000000003</c:v>
                </c:pt>
                <c:pt idx="10846">
                  <c:v>-12388.300000000003</c:v>
                </c:pt>
                <c:pt idx="10847">
                  <c:v>-12190.900000000001</c:v>
                </c:pt>
                <c:pt idx="10848">
                  <c:v>-12009.300000000003</c:v>
                </c:pt>
                <c:pt idx="10849">
                  <c:v>-11827.599999999999</c:v>
                </c:pt>
                <c:pt idx="10850">
                  <c:v>-11637.300000000003</c:v>
                </c:pt>
                <c:pt idx="10851">
                  <c:v>-11429.699999999997</c:v>
                </c:pt>
                <c:pt idx="10852">
                  <c:v>-11228.800000000003</c:v>
                </c:pt>
                <c:pt idx="10853">
                  <c:v>-11039.100000000006</c:v>
                </c:pt>
                <c:pt idx="10854">
                  <c:v>-10836.899999999994</c:v>
                </c:pt>
                <c:pt idx="10855">
                  <c:v>-10619.800000000003</c:v>
                </c:pt>
                <c:pt idx="10856">
                  <c:v>-10408.699999999997</c:v>
                </c:pt>
                <c:pt idx="10857">
                  <c:v>-10191.899999999994</c:v>
                </c:pt>
                <c:pt idx="10858">
                  <c:v>-9958.3999999999942</c:v>
                </c:pt>
                <c:pt idx="10859">
                  <c:v>-9745.6000000000058</c:v>
                </c:pt>
                <c:pt idx="10860">
                  <c:v>-9523.8999999999942</c:v>
                </c:pt>
                <c:pt idx="10861">
                  <c:v>-9288.3999999999942</c:v>
                </c:pt>
                <c:pt idx="10862">
                  <c:v>-9060.8999999999942</c:v>
                </c:pt>
                <c:pt idx="10863">
                  <c:v>-8823.8000000000029</c:v>
                </c:pt>
                <c:pt idx="10864">
                  <c:v>-8585.1000000000058</c:v>
                </c:pt>
                <c:pt idx="10865">
                  <c:v>-8345</c:v>
                </c:pt>
                <c:pt idx="10866">
                  <c:v>-8098.6000000000058</c:v>
                </c:pt>
                <c:pt idx="10867">
                  <c:v>-7852.1000000000058</c:v>
                </c:pt>
                <c:pt idx="10868">
                  <c:v>-7609.1999999999971</c:v>
                </c:pt>
                <c:pt idx="10869">
                  <c:v>-7351.8000000000029</c:v>
                </c:pt>
                <c:pt idx="10870">
                  <c:v>-7092.1000000000058</c:v>
                </c:pt>
                <c:pt idx="10871">
                  <c:v>-6836.1000000000058</c:v>
                </c:pt>
                <c:pt idx="10872">
                  <c:v>-6570.8999999999942</c:v>
                </c:pt>
                <c:pt idx="10873">
                  <c:v>-6314</c:v>
                </c:pt>
                <c:pt idx="10874">
                  <c:v>-6044.1000000000058</c:v>
                </c:pt>
                <c:pt idx="10875">
                  <c:v>-5777.8000000000029</c:v>
                </c:pt>
                <c:pt idx="10876">
                  <c:v>-5507.1999999999971</c:v>
                </c:pt>
                <c:pt idx="10877">
                  <c:v>-5228.1999999999971</c:v>
                </c:pt>
                <c:pt idx="10878">
                  <c:v>-4954.8999999999942</c:v>
                </c:pt>
                <c:pt idx="10879">
                  <c:v>-4677.8999999999942</c:v>
                </c:pt>
                <c:pt idx="10880">
                  <c:v>-4395.6000000000058</c:v>
                </c:pt>
                <c:pt idx="10881">
                  <c:v>-4114.3000000000029</c:v>
                </c:pt>
                <c:pt idx="10882">
                  <c:v>-3826.1000000000058</c:v>
                </c:pt>
                <c:pt idx="10883">
                  <c:v>-3536.3999999999942</c:v>
                </c:pt>
                <c:pt idx="10884">
                  <c:v>-3245.3000000000029</c:v>
                </c:pt>
                <c:pt idx="10885">
                  <c:v>-2945.3000000000029</c:v>
                </c:pt>
                <c:pt idx="10886">
                  <c:v>-2656.1999999999971</c:v>
                </c:pt>
                <c:pt idx="10887">
                  <c:v>-2362.8000000000029</c:v>
                </c:pt>
                <c:pt idx="10888">
                  <c:v>-2060.6999999999971</c:v>
                </c:pt>
                <c:pt idx="10889">
                  <c:v>-1758.6000000000058</c:v>
                </c:pt>
                <c:pt idx="10890">
                  <c:v>-1456.5</c:v>
                </c:pt>
                <c:pt idx="10891">
                  <c:v>-1162.3999999999942</c:v>
                </c:pt>
                <c:pt idx="10892">
                  <c:v>-850.69999999999709</c:v>
                </c:pt>
                <c:pt idx="10893">
                  <c:v>-536.30000000000291</c:v>
                </c:pt>
                <c:pt idx="10894">
                  <c:v>-239.80000000000291</c:v>
                </c:pt>
                <c:pt idx="10895">
                  <c:v>64.30000000000291</c:v>
                </c:pt>
                <c:pt idx="10896">
                  <c:v>377</c:v>
                </c:pt>
                <c:pt idx="10897">
                  <c:v>698.89999999999418</c:v>
                </c:pt>
                <c:pt idx="10898">
                  <c:v>1006.3999999999942</c:v>
                </c:pt>
                <c:pt idx="10899">
                  <c:v>1310.8999999999942</c:v>
                </c:pt>
                <c:pt idx="10900">
                  <c:v>1631</c:v>
                </c:pt>
                <c:pt idx="10901">
                  <c:v>1946.6000000000058</c:v>
                </c:pt>
                <c:pt idx="10902">
                  <c:v>2259.8000000000029</c:v>
                </c:pt>
                <c:pt idx="10903">
                  <c:v>2573.3999999999942</c:v>
                </c:pt>
                <c:pt idx="10904">
                  <c:v>2886</c:v>
                </c:pt>
                <c:pt idx="10905">
                  <c:v>3204.5</c:v>
                </c:pt>
                <c:pt idx="10906">
                  <c:v>3528.6999999999971</c:v>
                </c:pt>
                <c:pt idx="10907">
                  <c:v>3847.3000000000029</c:v>
                </c:pt>
                <c:pt idx="10908">
                  <c:v>4161.6000000000058</c:v>
                </c:pt>
                <c:pt idx="10909">
                  <c:v>4479.1999999999971</c:v>
                </c:pt>
                <c:pt idx="10910">
                  <c:v>4802.3999999999942</c:v>
                </c:pt>
                <c:pt idx="10911">
                  <c:v>5119.6999999999971</c:v>
                </c:pt>
                <c:pt idx="10912">
                  <c:v>5435.3999999999942</c:v>
                </c:pt>
                <c:pt idx="10913">
                  <c:v>5758.1999999999971</c:v>
                </c:pt>
                <c:pt idx="10914">
                  <c:v>6083.6999999999971</c:v>
                </c:pt>
                <c:pt idx="10915">
                  <c:v>6399.1999999999971</c:v>
                </c:pt>
                <c:pt idx="10916">
                  <c:v>6710.8999999999942</c:v>
                </c:pt>
                <c:pt idx="10917">
                  <c:v>7027.6000000000058</c:v>
                </c:pt>
                <c:pt idx="10918">
                  <c:v>7342.6999999999971</c:v>
                </c:pt>
                <c:pt idx="10919">
                  <c:v>7656.1999999999971</c:v>
                </c:pt>
                <c:pt idx="10920">
                  <c:v>7969.1000000000058</c:v>
                </c:pt>
                <c:pt idx="10921">
                  <c:v>8282.8000000000029</c:v>
                </c:pt>
                <c:pt idx="10922">
                  <c:v>8600.1999999999971</c:v>
                </c:pt>
                <c:pt idx="10923">
                  <c:v>8903.3000000000029</c:v>
                </c:pt>
                <c:pt idx="10924">
                  <c:v>9218.1000000000058</c:v>
                </c:pt>
                <c:pt idx="10925">
                  <c:v>9524.1000000000058</c:v>
                </c:pt>
                <c:pt idx="10926">
                  <c:v>9829.3999999999942</c:v>
                </c:pt>
                <c:pt idx="10927">
                  <c:v>10132.600000000006</c:v>
                </c:pt>
                <c:pt idx="10928">
                  <c:v>10435.100000000006</c:v>
                </c:pt>
                <c:pt idx="10929">
                  <c:v>10746.300000000003</c:v>
                </c:pt>
                <c:pt idx="10930">
                  <c:v>11037.199999999997</c:v>
                </c:pt>
                <c:pt idx="10931">
                  <c:v>11341.699999999997</c:v>
                </c:pt>
                <c:pt idx="10932">
                  <c:v>11641.899999999994</c:v>
                </c:pt>
                <c:pt idx="10933">
                  <c:v>11938.300000000003</c:v>
                </c:pt>
                <c:pt idx="10934">
                  <c:v>12234.5</c:v>
                </c:pt>
                <c:pt idx="10935">
                  <c:v>12526.899999999994</c:v>
                </c:pt>
                <c:pt idx="10936">
                  <c:v>12818.699999999997</c:v>
                </c:pt>
                <c:pt idx="10937">
                  <c:v>13100.199999999997</c:v>
                </c:pt>
                <c:pt idx="10938">
                  <c:v>13385.5</c:v>
                </c:pt>
                <c:pt idx="10939">
                  <c:v>13676</c:v>
                </c:pt>
                <c:pt idx="10940">
                  <c:v>13961.699999999997</c:v>
                </c:pt>
                <c:pt idx="10941">
                  <c:v>14237.100000000006</c:v>
                </c:pt>
                <c:pt idx="10942">
                  <c:v>14510.899999999994</c:v>
                </c:pt>
                <c:pt idx="10943">
                  <c:v>14788.199999999997</c:v>
                </c:pt>
                <c:pt idx="10944">
                  <c:v>15054.699999999997</c:v>
                </c:pt>
                <c:pt idx="10945">
                  <c:v>15315.899999999994</c:v>
                </c:pt>
                <c:pt idx="10946">
                  <c:v>15579</c:v>
                </c:pt>
                <c:pt idx="10947">
                  <c:v>15844.5</c:v>
                </c:pt>
                <c:pt idx="10948">
                  <c:v>16101.800000000003</c:v>
                </c:pt>
                <c:pt idx="10949">
                  <c:v>16353.100000000006</c:v>
                </c:pt>
                <c:pt idx="10950">
                  <c:v>16600.800000000003</c:v>
                </c:pt>
                <c:pt idx="10951">
                  <c:v>16845.100000000006</c:v>
                </c:pt>
                <c:pt idx="10952">
                  <c:v>17089</c:v>
                </c:pt>
                <c:pt idx="10953">
                  <c:v>17331.300000000003</c:v>
                </c:pt>
                <c:pt idx="10954">
                  <c:v>17558</c:v>
                </c:pt>
                <c:pt idx="10955">
                  <c:v>17786.100000000006</c:v>
                </c:pt>
                <c:pt idx="10956">
                  <c:v>18021.800000000003</c:v>
                </c:pt>
                <c:pt idx="10957">
                  <c:v>18247.600000000006</c:v>
                </c:pt>
                <c:pt idx="10958">
                  <c:v>18465.600000000006</c:v>
                </c:pt>
                <c:pt idx="10959">
                  <c:v>18675</c:v>
                </c:pt>
                <c:pt idx="10960">
                  <c:v>18896.100000000006</c:v>
                </c:pt>
                <c:pt idx="10961">
                  <c:v>19112.5</c:v>
                </c:pt>
                <c:pt idx="10962">
                  <c:v>19309.800000000003</c:v>
                </c:pt>
                <c:pt idx="10963">
                  <c:v>19511.100000000006</c:v>
                </c:pt>
                <c:pt idx="10964">
                  <c:v>19710.100000000006</c:v>
                </c:pt>
                <c:pt idx="10965">
                  <c:v>19906.100000000006</c:v>
                </c:pt>
                <c:pt idx="10966">
                  <c:v>20089.899999999994</c:v>
                </c:pt>
                <c:pt idx="10967">
                  <c:v>20267.899999999994</c:v>
                </c:pt>
                <c:pt idx="10968">
                  <c:v>20450.699999999997</c:v>
                </c:pt>
                <c:pt idx="10969">
                  <c:v>20622.899999999994</c:v>
                </c:pt>
                <c:pt idx="10970">
                  <c:v>20789.899999999994</c:v>
                </c:pt>
                <c:pt idx="10971">
                  <c:v>20953.5</c:v>
                </c:pt>
                <c:pt idx="10972">
                  <c:v>21105.800000000003</c:v>
                </c:pt>
                <c:pt idx="10973">
                  <c:v>21258.800000000003</c:v>
                </c:pt>
                <c:pt idx="10974">
                  <c:v>21404</c:v>
                </c:pt>
                <c:pt idx="10975">
                  <c:v>21541.300000000003</c:v>
                </c:pt>
                <c:pt idx="10976">
                  <c:v>21681.5</c:v>
                </c:pt>
                <c:pt idx="10977">
                  <c:v>21808.899999999994</c:v>
                </c:pt>
                <c:pt idx="10978">
                  <c:v>21930.300000000003</c:v>
                </c:pt>
                <c:pt idx="10979">
                  <c:v>22052.399999999994</c:v>
                </c:pt>
                <c:pt idx="10980">
                  <c:v>22164.399999999994</c:v>
                </c:pt>
                <c:pt idx="10981">
                  <c:v>22269</c:v>
                </c:pt>
                <c:pt idx="10982">
                  <c:v>22367.300000000003</c:v>
                </c:pt>
                <c:pt idx="10983">
                  <c:v>22469.800000000003</c:v>
                </c:pt>
                <c:pt idx="10984">
                  <c:v>22569.899999999994</c:v>
                </c:pt>
                <c:pt idx="10985">
                  <c:v>22652.199999999997</c:v>
                </c:pt>
                <c:pt idx="10986">
                  <c:v>22735.5</c:v>
                </c:pt>
                <c:pt idx="10987">
                  <c:v>22816</c:v>
                </c:pt>
                <c:pt idx="10988">
                  <c:v>22887</c:v>
                </c:pt>
                <c:pt idx="10989">
                  <c:v>22953</c:v>
                </c:pt>
                <c:pt idx="10990">
                  <c:v>23013</c:v>
                </c:pt>
                <c:pt idx="10991">
                  <c:v>23064</c:v>
                </c:pt>
                <c:pt idx="10992">
                  <c:v>23117</c:v>
                </c:pt>
                <c:pt idx="10993">
                  <c:v>23156</c:v>
                </c:pt>
                <c:pt idx="10994">
                  <c:v>23184</c:v>
                </c:pt>
                <c:pt idx="10995">
                  <c:v>23216</c:v>
                </c:pt>
                <c:pt idx="10996">
                  <c:v>23248</c:v>
                </c:pt>
                <c:pt idx="10997">
                  <c:v>23255</c:v>
                </c:pt>
                <c:pt idx="10998">
                  <c:v>23278</c:v>
                </c:pt>
                <c:pt idx="10999">
                  <c:v>23284</c:v>
                </c:pt>
                <c:pt idx="11000">
                  <c:v>23250</c:v>
                </c:pt>
                <c:pt idx="11001">
                  <c:v>23261</c:v>
                </c:pt>
                <c:pt idx="11002">
                  <c:v>23259</c:v>
                </c:pt>
                <c:pt idx="11003">
                  <c:v>23237</c:v>
                </c:pt>
                <c:pt idx="11004">
                  <c:v>23195</c:v>
                </c:pt>
                <c:pt idx="11005">
                  <c:v>23168</c:v>
                </c:pt>
                <c:pt idx="11006">
                  <c:v>23132</c:v>
                </c:pt>
                <c:pt idx="11007">
                  <c:v>23095</c:v>
                </c:pt>
                <c:pt idx="11008">
                  <c:v>23030</c:v>
                </c:pt>
                <c:pt idx="11009">
                  <c:v>22983</c:v>
                </c:pt>
                <c:pt idx="11010">
                  <c:v>22931</c:v>
                </c:pt>
                <c:pt idx="11011">
                  <c:v>22854</c:v>
                </c:pt>
                <c:pt idx="11012">
                  <c:v>22785</c:v>
                </c:pt>
                <c:pt idx="11013">
                  <c:v>22705.699999999997</c:v>
                </c:pt>
                <c:pt idx="11014">
                  <c:v>22627.5</c:v>
                </c:pt>
                <c:pt idx="11015">
                  <c:v>22546.5</c:v>
                </c:pt>
                <c:pt idx="11016">
                  <c:v>22449.600000000006</c:v>
                </c:pt>
                <c:pt idx="11017">
                  <c:v>22335.300000000003</c:v>
                </c:pt>
                <c:pt idx="11018">
                  <c:v>22225.300000000003</c:v>
                </c:pt>
                <c:pt idx="11019">
                  <c:v>22110.899999999994</c:v>
                </c:pt>
                <c:pt idx="11020">
                  <c:v>21992.300000000003</c:v>
                </c:pt>
                <c:pt idx="11021">
                  <c:v>21875.600000000006</c:v>
                </c:pt>
                <c:pt idx="11022">
                  <c:v>21736.300000000003</c:v>
                </c:pt>
                <c:pt idx="11023">
                  <c:v>21599</c:v>
                </c:pt>
                <c:pt idx="11024">
                  <c:v>21463.699999999997</c:v>
                </c:pt>
                <c:pt idx="11025">
                  <c:v>21312.5</c:v>
                </c:pt>
                <c:pt idx="11026">
                  <c:v>21141.100000000006</c:v>
                </c:pt>
                <c:pt idx="11027">
                  <c:v>20981.600000000006</c:v>
                </c:pt>
                <c:pt idx="11028">
                  <c:v>20806.199999999997</c:v>
                </c:pt>
                <c:pt idx="11029">
                  <c:v>20645.800000000003</c:v>
                </c:pt>
                <c:pt idx="11030">
                  <c:v>20471.399999999994</c:v>
                </c:pt>
                <c:pt idx="11031">
                  <c:v>20278.800000000003</c:v>
                </c:pt>
                <c:pt idx="11032">
                  <c:v>20085</c:v>
                </c:pt>
                <c:pt idx="11033">
                  <c:v>19884.199999999997</c:v>
                </c:pt>
                <c:pt idx="11034">
                  <c:v>19685.899999999994</c:v>
                </c:pt>
                <c:pt idx="11035">
                  <c:v>19490</c:v>
                </c:pt>
                <c:pt idx="11036">
                  <c:v>19270.399999999994</c:v>
                </c:pt>
                <c:pt idx="11037">
                  <c:v>19051.800000000003</c:v>
                </c:pt>
                <c:pt idx="11038">
                  <c:v>18829.600000000006</c:v>
                </c:pt>
                <c:pt idx="11039">
                  <c:v>18603.300000000003</c:v>
                </c:pt>
                <c:pt idx="11040">
                  <c:v>18373.100000000006</c:v>
                </c:pt>
                <c:pt idx="11041">
                  <c:v>18139.100000000006</c:v>
                </c:pt>
                <c:pt idx="11042">
                  <c:v>17899.899999999994</c:v>
                </c:pt>
                <c:pt idx="11043">
                  <c:v>17647.399999999994</c:v>
                </c:pt>
                <c:pt idx="11044">
                  <c:v>17395.5</c:v>
                </c:pt>
                <c:pt idx="11045">
                  <c:v>17135.5</c:v>
                </c:pt>
                <c:pt idx="11046">
                  <c:v>16876.199999999997</c:v>
                </c:pt>
                <c:pt idx="11047">
                  <c:v>16600.100000000006</c:v>
                </c:pt>
                <c:pt idx="11048">
                  <c:v>16319.800000000003</c:v>
                </c:pt>
                <c:pt idx="11049">
                  <c:v>16043.800000000003</c:v>
                </c:pt>
                <c:pt idx="11050">
                  <c:v>15762.300000000003</c:v>
                </c:pt>
                <c:pt idx="11051">
                  <c:v>15469.199999999997</c:v>
                </c:pt>
                <c:pt idx="11052">
                  <c:v>15173.899999999994</c:v>
                </c:pt>
                <c:pt idx="11053">
                  <c:v>14874.199999999997</c:v>
                </c:pt>
                <c:pt idx="11054">
                  <c:v>14570</c:v>
                </c:pt>
                <c:pt idx="11055">
                  <c:v>14246.899999999994</c:v>
                </c:pt>
                <c:pt idx="11056">
                  <c:v>13947.600000000006</c:v>
                </c:pt>
                <c:pt idx="11057">
                  <c:v>13628.399999999994</c:v>
                </c:pt>
                <c:pt idx="11058">
                  <c:v>13291.600000000006</c:v>
                </c:pt>
                <c:pt idx="11059">
                  <c:v>12978</c:v>
                </c:pt>
                <c:pt idx="11060">
                  <c:v>12644.300000000003</c:v>
                </c:pt>
                <c:pt idx="11061">
                  <c:v>12321.399999999994</c:v>
                </c:pt>
                <c:pt idx="11062">
                  <c:v>11984.399999999994</c:v>
                </c:pt>
                <c:pt idx="11063">
                  <c:v>11638.5</c:v>
                </c:pt>
                <c:pt idx="11064">
                  <c:v>11302.100000000006</c:v>
                </c:pt>
                <c:pt idx="11065">
                  <c:v>10953.899999999994</c:v>
                </c:pt>
                <c:pt idx="11066">
                  <c:v>10608.199999999997</c:v>
                </c:pt>
                <c:pt idx="11067">
                  <c:v>10250.899999999994</c:v>
                </c:pt>
                <c:pt idx="11068">
                  <c:v>9885.1999999999971</c:v>
                </c:pt>
                <c:pt idx="11069">
                  <c:v>9532.8000000000029</c:v>
                </c:pt>
                <c:pt idx="11070">
                  <c:v>9169.1000000000058</c:v>
                </c:pt>
                <c:pt idx="11071">
                  <c:v>8799.3999999999942</c:v>
                </c:pt>
                <c:pt idx="11072">
                  <c:v>8430</c:v>
                </c:pt>
                <c:pt idx="11073">
                  <c:v>8051.3999999999942</c:v>
                </c:pt>
                <c:pt idx="11074">
                  <c:v>7675.8000000000029</c:v>
                </c:pt>
                <c:pt idx="11075">
                  <c:v>7294.6000000000058</c:v>
                </c:pt>
                <c:pt idx="11076">
                  <c:v>6905.3000000000029</c:v>
                </c:pt>
                <c:pt idx="11077">
                  <c:v>6524.8000000000029</c:v>
                </c:pt>
                <c:pt idx="11078">
                  <c:v>6134.3999999999942</c:v>
                </c:pt>
                <c:pt idx="11079">
                  <c:v>5747.3999999999942</c:v>
                </c:pt>
                <c:pt idx="11080">
                  <c:v>5356</c:v>
                </c:pt>
                <c:pt idx="11081">
                  <c:v>4959.5</c:v>
                </c:pt>
                <c:pt idx="11082">
                  <c:v>4560.3000000000029</c:v>
                </c:pt>
                <c:pt idx="11083">
                  <c:v>4163.3999999999942</c:v>
                </c:pt>
                <c:pt idx="11084">
                  <c:v>3763.8000000000029</c:v>
                </c:pt>
                <c:pt idx="11085">
                  <c:v>3357.3000000000029</c:v>
                </c:pt>
                <c:pt idx="11086">
                  <c:v>2958.8000000000029</c:v>
                </c:pt>
                <c:pt idx="11087">
                  <c:v>2558.6999999999971</c:v>
                </c:pt>
                <c:pt idx="11088">
                  <c:v>2155.3000000000029</c:v>
                </c:pt>
                <c:pt idx="11089">
                  <c:v>1753.6999999999971</c:v>
                </c:pt>
                <c:pt idx="11090">
                  <c:v>1348.8000000000029</c:v>
                </c:pt>
                <c:pt idx="11091">
                  <c:v>940.89999999999418</c:v>
                </c:pt>
                <c:pt idx="11092">
                  <c:v>532.80000000000291</c:v>
                </c:pt>
                <c:pt idx="11093">
                  <c:v>125.30000000000291</c:v>
                </c:pt>
                <c:pt idx="11094">
                  <c:v>-283.10000000000582</c:v>
                </c:pt>
                <c:pt idx="11095">
                  <c:v>-692</c:v>
                </c:pt>
                <c:pt idx="11096">
                  <c:v>-1101</c:v>
                </c:pt>
                <c:pt idx="11097">
                  <c:v>-1510.1999999999971</c:v>
                </c:pt>
                <c:pt idx="11098">
                  <c:v>-1925.1999999999971</c:v>
                </c:pt>
                <c:pt idx="11099">
                  <c:v>-2335.8000000000029</c:v>
                </c:pt>
                <c:pt idx="11100">
                  <c:v>-2744</c:v>
                </c:pt>
                <c:pt idx="11101">
                  <c:v>-3155.8999999999942</c:v>
                </c:pt>
                <c:pt idx="11102">
                  <c:v>-3565.8000000000029</c:v>
                </c:pt>
                <c:pt idx="11103">
                  <c:v>-3975</c:v>
                </c:pt>
                <c:pt idx="11104">
                  <c:v>-4383.5</c:v>
                </c:pt>
                <c:pt idx="11105">
                  <c:v>-4791.3000000000029</c:v>
                </c:pt>
                <c:pt idx="11106">
                  <c:v>-5200.3000000000029</c:v>
                </c:pt>
                <c:pt idx="11107">
                  <c:v>-5615</c:v>
                </c:pt>
                <c:pt idx="11108">
                  <c:v>-6015.6999999999971</c:v>
                </c:pt>
                <c:pt idx="11109">
                  <c:v>-6421.3000000000029</c:v>
                </c:pt>
                <c:pt idx="11110">
                  <c:v>-6828</c:v>
                </c:pt>
                <c:pt idx="11111">
                  <c:v>-7229.3999999999942</c:v>
                </c:pt>
                <c:pt idx="11112">
                  <c:v>-7628.5</c:v>
                </c:pt>
                <c:pt idx="11113">
                  <c:v>-8025.6999999999971</c:v>
                </c:pt>
                <c:pt idx="11114">
                  <c:v>-8425.3000000000029</c:v>
                </c:pt>
                <c:pt idx="11115">
                  <c:v>-8816.1000000000058</c:v>
                </c:pt>
                <c:pt idx="11116">
                  <c:v>-9209.3999999999942</c:v>
                </c:pt>
                <c:pt idx="11117">
                  <c:v>-9605</c:v>
                </c:pt>
                <c:pt idx="11118">
                  <c:v>-9994.3000000000029</c:v>
                </c:pt>
                <c:pt idx="11119">
                  <c:v>-10380.699999999997</c:v>
                </c:pt>
                <c:pt idx="11120">
                  <c:v>-10765.300000000003</c:v>
                </c:pt>
                <c:pt idx="11121">
                  <c:v>-11147.899999999994</c:v>
                </c:pt>
                <c:pt idx="11122">
                  <c:v>-11528.600000000006</c:v>
                </c:pt>
                <c:pt idx="11123">
                  <c:v>-11905.300000000003</c:v>
                </c:pt>
                <c:pt idx="11124">
                  <c:v>-12278.099999999999</c:v>
                </c:pt>
                <c:pt idx="11125">
                  <c:v>-12654.199999999997</c:v>
                </c:pt>
                <c:pt idx="11126">
                  <c:v>-13026.5</c:v>
                </c:pt>
                <c:pt idx="11127">
                  <c:v>-13392.599999999999</c:v>
                </c:pt>
                <c:pt idx="11128">
                  <c:v>-13756.400000000001</c:v>
                </c:pt>
                <c:pt idx="11129">
                  <c:v>-14117.5</c:v>
                </c:pt>
                <c:pt idx="11130">
                  <c:v>-14476</c:v>
                </c:pt>
                <c:pt idx="11131">
                  <c:v>-14831.300000000003</c:v>
                </c:pt>
                <c:pt idx="11132">
                  <c:v>-15184.699999999997</c:v>
                </c:pt>
                <c:pt idx="11133">
                  <c:v>-15534</c:v>
                </c:pt>
                <c:pt idx="11134">
                  <c:v>-15878</c:v>
                </c:pt>
                <c:pt idx="11135">
                  <c:v>-16218.900000000001</c:v>
                </c:pt>
                <c:pt idx="11136">
                  <c:v>-16557.800000000003</c:v>
                </c:pt>
                <c:pt idx="11137">
                  <c:v>-16889.5</c:v>
                </c:pt>
                <c:pt idx="11138">
                  <c:v>-17219.199999999997</c:v>
                </c:pt>
                <c:pt idx="11139">
                  <c:v>-17545.199999999997</c:v>
                </c:pt>
                <c:pt idx="11140">
                  <c:v>-17863.5</c:v>
                </c:pt>
                <c:pt idx="11141">
                  <c:v>-18180.699999999997</c:v>
                </c:pt>
                <c:pt idx="11142">
                  <c:v>-18496.199999999997</c:v>
                </c:pt>
                <c:pt idx="11143">
                  <c:v>-18804.400000000001</c:v>
                </c:pt>
                <c:pt idx="11144">
                  <c:v>-19103.400000000001</c:v>
                </c:pt>
                <c:pt idx="11145">
                  <c:v>-19402</c:v>
                </c:pt>
                <c:pt idx="11146">
                  <c:v>-19698.800000000003</c:v>
                </c:pt>
                <c:pt idx="11147">
                  <c:v>-19987.800000000003</c:v>
                </c:pt>
                <c:pt idx="11148">
                  <c:v>-20272.400000000001</c:v>
                </c:pt>
                <c:pt idx="11149">
                  <c:v>-20550.300000000003</c:v>
                </c:pt>
                <c:pt idx="11150">
                  <c:v>-20825.599999999999</c:v>
                </c:pt>
                <c:pt idx="11151">
                  <c:v>-21095.9</c:v>
                </c:pt>
                <c:pt idx="11152">
                  <c:v>-21357.699999999997</c:v>
                </c:pt>
                <c:pt idx="11153">
                  <c:v>-21614.800000000003</c:v>
                </c:pt>
                <c:pt idx="11154">
                  <c:v>-21865</c:v>
                </c:pt>
                <c:pt idx="11155">
                  <c:v>-22111.5</c:v>
                </c:pt>
                <c:pt idx="11156">
                  <c:v>-22355</c:v>
                </c:pt>
                <c:pt idx="11157">
                  <c:v>-22590.199999999997</c:v>
                </c:pt>
                <c:pt idx="11158">
                  <c:v>-22817.800000000003</c:v>
                </c:pt>
                <c:pt idx="11159">
                  <c:v>-23040.800000000003</c:v>
                </c:pt>
                <c:pt idx="11160">
                  <c:v>-23258.300000000003</c:v>
                </c:pt>
                <c:pt idx="11161">
                  <c:v>-23471.199999999997</c:v>
                </c:pt>
                <c:pt idx="11162">
                  <c:v>-23676.800000000003</c:v>
                </c:pt>
                <c:pt idx="11163">
                  <c:v>-23873.1</c:v>
                </c:pt>
                <c:pt idx="11164">
                  <c:v>-24063.9</c:v>
                </c:pt>
                <c:pt idx="11165">
                  <c:v>-24249.300000000003</c:v>
                </c:pt>
                <c:pt idx="11166">
                  <c:v>-24429.4</c:v>
                </c:pt>
                <c:pt idx="11167">
                  <c:v>-24600.5</c:v>
                </c:pt>
                <c:pt idx="11168">
                  <c:v>-24765.199999999997</c:v>
                </c:pt>
                <c:pt idx="11169">
                  <c:v>-24925.9</c:v>
                </c:pt>
                <c:pt idx="11170">
                  <c:v>-25077.5</c:v>
                </c:pt>
                <c:pt idx="11171">
                  <c:v>-25222</c:v>
                </c:pt>
                <c:pt idx="11172">
                  <c:v>-25360.199999999997</c:v>
                </c:pt>
                <c:pt idx="11173">
                  <c:v>-25491.5</c:v>
                </c:pt>
                <c:pt idx="11174">
                  <c:v>-25606.699999999997</c:v>
                </c:pt>
                <c:pt idx="11175">
                  <c:v>-25723.5</c:v>
                </c:pt>
                <c:pt idx="11176">
                  <c:v>-25843</c:v>
                </c:pt>
                <c:pt idx="11177">
                  <c:v>-25941.4</c:v>
                </c:pt>
                <c:pt idx="11178">
                  <c:v>-26034</c:v>
                </c:pt>
                <c:pt idx="11179">
                  <c:v>-26121.4</c:v>
                </c:pt>
                <c:pt idx="11180">
                  <c:v>-26202.1</c:v>
                </c:pt>
                <c:pt idx="11181">
                  <c:v>-26277.599999999999</c:v>
                </c:pt>
                <c:pt idx="11182">
                  <c:v>-26336.9</c:v>
                </c:pt>
                <c:pt idx="11183">
                  <c:v>-26391.300000000003</c:v>
                </c:pt>
                <c:pt idx="11184">
                  <c:v>-26439.599999999999</c:v>
                </c:pt>
                <c:pt idx="11185">
                  <c:v>-26482</c:v>
                </c:pt>
                <c:pt idx="11186">
                  <c:v>-26514.800000000003</c:v>
                </c:pt>
                <c:pt idx="11187">
                  <c:v>-26545.300000000003</c:v>
                </c:pt>
                <c:pt idx="11188">
                  <c:v>-26569.5</c:v>
                </c:pt>
                <c:pt idx="11189">
                  <c:v>-26571.599999999999</c:v>
                </c:pt>
                <c:pt idx="11190">
                  <c:v>-26572.699999999997</c:v>
                </c:pt>
                <c:pt idx="11191">
                  <c:v>-26571.1</c:v>
                </c:pt>
                <c:pt idx="11192">
                  <c:v>-26558.699999999997</c:v>
                </c:pt>
                <c:pt idx="11193">
                  <c:v>-26546.699999999997</c:v>
                </c:pt>
                <c:pt idx="11194">
                  <c:v>-26510.9</c:v>
                </c:pt>
                <c:pt idx="11195">
                  <c:v>-26472.400000000001</c:v>
                </c:pt>
                <c:pt idx="11196">
                  <c:v>-26427.1</c:v>
                </c:pt>
                <c:pt idx="11197">
                  <c:v>-26380.300000000003</c:v>
                </c:pt>
                <c:pt idx="11198">
                  <c:v>-26331.199999999997</c:v>
                </c:pt>
                <c:pt idx="11199">
                  <c:v>-26260.6</c:v>
                </c:pt>
                <c:pt idx="11200">
                  <c:v>-26179.699999999997</c:v>
                </c:pt>
                <c:pt idx="11201">
                  <c:v>-26095.599999999999</c:v>
                </c:pt>
                <c:pt idx="11202">
                  <c:v>-26015</c:v>
                </c:pt>
                <c:pt idx="11203">
                  <c:v>-25908</c:v>
                </c:pt>
                <c:pt idx="11204">
                  <c:v>-25802.199999999997</c:v>
                </c:pt>
                <c:pt idx="11205">
                  <c:v>-25690.6</c:v>
                </c:pt>
                <c:pt idx="11206">
                  <c:v>-25573.199999999997</c:v>
                </c:pt>
                <c:pt idx="11207">
                  <c:v>-25454.1</c:v>
                </c:pt>
                <c:pt idx="11208">
                  <c:v>-25318.1</c:v>
                </c:pt>
                <c:pt idx="11209">
                  <c:v>-25159.199999999997</c:v>
                </c:pt>
                <c:pt idx="11210">
                  <c:v>-25017.9</c:v>
                </c:pt>
                <c:pt idx="11211">
                  <c:v>-24862.800000000003</c:v>
                </c:pt>
                <c:pt idx="11212">
                  <c:v>-24702</c:v>
                </c:pt>
                <c:pt idx="11213">
                  <c:v>-24529.300000000003</c:v>
                </c:pt>
                <c:pt idx="11214">
                  <c:v>-24337.800000000003</c:v>
                </c:pt>
                <c:pt idx="11215">
                  <c:v>-24159.9</c:v>
                </c:pt>
                <c:pt idx="11216">
                  <c:v>-23972</c:v>
                </c:pt>
                <c:pt idx="11217">
                  <c:v>-23753.5</c:v>
                </c:pt>
                <c:pt idx="11218">
                  <c:v>-23544.1</c:v>
                </c:pt>
                <c:pt idx="11219">
                  <c:v>-23326.199999999997</c:v>
                </c:pt>
                <c:pt idx="11220">
                  <c:v>-23116.5</c:v>
                </c:pt>
                <c:pt idx="11221">
                  <c:v>-22875</c:v>
                </c:pt>
                <c:pt idx="11222">
                  <c:v>-22631</c:v>
                </c:pt>
                <c:pt idx="11223">
                  <c:v>-22392.9</c:v>
                </c:pt>
                <c:pt idx="11224">
                  <c:v>-22151.4</c:v>
                </c:pt>
                <c:pt idx="11225">
                  <c:v>-21876.199999999997</c:v>
                </c:pt>
                <c:pt idx="11226">
                  <c:v>-21617.300000000003</c:v>
                </c:pt>
                <c:pt idx="11227">
                  <c:v>-21349.1</c:v>
                </c:pt>
                <c:pt idx="11228">
                  <c:v>-21060.699999999997</c:v>
                </c:pt>
                <c:pt idx="11229">
                  <c:v>-20775.400000000001</c:v>
                </c:pt>
                <c:pt idx="11230">
                  <c:v>-20489.900000000001</c:v>
                </c:pt>
                <c:pt idx="11231">
                  <c:v>-20186.699999999997</c:v>
                </c:pt>
                <c:pt idx="11232">
                  <c:v>-19878.300000000003</c:v>
                </c:pt>
                <c:pt idx="11233">
                  <c:v>-19572.699999999997</c:v>
                </c:pt>
                <c:pt idx="11234">
                  <c:v>-19248.5</c:v>
                </c:pt>
                <c:pt idx="11235">
                  <c:v>-18927.400000000001</c:v>
                </c:pt>
                <c:pt idx="11236">
                  <c:v>-18596.800000000003</c:v>
                </c:pt>
                <c:pt idx="11237">
                  <c:v>-18252.5</c:v>
                </c:pt>
                <c:pt idx="11238">
                  <c:v>-17917.800000000003</c:v>
                </c:pt>
                <c:pt idx="11239">
                  <c:v>-17572.699999999997</c:v>
                </c:pt>
                <c:pt idx="11240">
                  <c:v>-17204.699999999997</c:v>
                </c:pt>
                <c:pt idx="11241">
                  <c:v>-16847.5</c:v>
                </c:pt>
                <c:pt idx="11242">
                  <c:v>-16485.099999999999</c:v>
                </c:pt>
                <c:pt idx="11243">
                  <c:v>-16112.300000000003</c:v>
                </c:pt>
                <c:pt idx="11244">
                  <c:v>-15733.099999999999</c:v>
                </c:pt>
                <c:pt idx="11245">
                  <c:v>-15347.800000000003</c:v>
                </c:pt>
                <c:pt idx="11246">
                  <c:v>-14964.599999999999</c:v>
                </c:pt>
                <c:pt idx="11247">
                  <c:v>-14562.900000000001</c:v>
                </c:pt>
                <c:pt idx="11248">
                  <c:v>-14164.099999999999</c:v>
                </c:pt>
                <c:pt idx="11249">
                  <c:v>-13762.699999999997</c:v>
                </c:pt>
                <c:pt idx="11250">
                  <c:v>-13345.5</c:v>
                </c:pt>
                <c:pt idx="11251">
                  <c:v>-12933.199999999997</c:v>
                </c:pt>
                <c:pt idx="11252">
                  <c:v>-12515</c:v>
                </c:pt>
                <c:pt idx="11253">
                  <c:v>-12088.400000000001</c:v>
                </c:pt>
                <c:pt idx="11254">
                  <c:v>-11660.699999999997</c:v>
                </c:pt>
                <c:pt idx="11255">
                  <c:v>-11220.699999999997</c:v>
                </c:pt>
                <c:pt idx="11256">
                  <c:v>-10782.699999999997</c:v>
                </c:pt>
                <c:pt idx="11257">
                  <c:v>-10345.100000000006</c:v>
                </c:pt>
                <c:pt idx="11258">
                  <c:v>-9896.3000000000029</c:v>
                </c:pt>
                <c:pt idx="11259">
                  <c:v>-9442.6999999999971</c:v>
                </c:pt>
                <c:pt idx="11260">
                  <c:v>-8986.1000000000058</c:v>
                </c:pt>
                <c:pt idx="11261">
                  <c:v>-8532.5</c:v>
                </c:pt>
                <c:pt idx="11262">
                  <c:v>-8068.8999999999942</c:v>
                </c:pt>
                <c:pt idx="11263">
                  <c:v>-7594.8999999999942</c:v>
                </c:pt>
                <c:pt idx="11264">
                  <c:v>-7130.1999999999971</c:v>
                </c:pt>
                <c:pt idx="11265">
                  <c:v>-6664.8000000000029</c:v>
                </c:pt>
                <c:pt idx="11266">
                  <c:v>-6188.1000000000058</c:v>
                </c:pt>
                <c:pt idx="11267">
                  <c:v>-5700.3999999999942</c:v>
                </c:pt>
                <c:pt idx="11268">
                  <c:v>-5214.6999999999971</c:v>
                </c:pt>
                <c:pt idx="11269">
                  <c:v>-4735.6999999999971</c:v>
                </c:pt>
                <c:pt idx="11270">
                  <c:v>-4248.3000000000029</c:v>
                </c:pt>
                <c:pt idx="11271">
                  <c:v>-3750.5</c:v>
                </c:pt>
                <c:pt idx="11272">
                  <c:v>-3258.3000000000029</c:v>
                </c:pt>
                <c:pt idx="11273">
                  <c:v>-2765.6000000000058</c:v>
                </c:pt>
                <c:pt idx="11274">
                  <c:v>-2269.3999999999942</c:v>
                </c:pt>
                <c:pt idx="11275">
                  <c:v>-1772.5</c:v>
                </c:pt>
                <c:pt idx="11276">
                  <c:v>-1266</c:v>
                </c:pt>
                <c:pt idx="11277">
                  <c:v>-760.89999999999418</c:v>
                </c:pt>
                <c:pt idx="11278">
                  <c:v>-262.60000000000582</c:v>
                </c:pt>
                <c:pt idx="11279">
                  <c:v>238.69999999999709</c:v>
                </c:pt>
                <c:pt idx="11280">
                  <c:v>748.30000000000291</c:v>
                </c:pt>
                <c:pt idx="11281">
                  <c:v>1256.6000000000058</c:v>
                </c:pt>
                <c:pt idx="11282">
                  <c:v>1758.1000000000058</c:v>
                </c:pt>
                <c:pt idx="11283">
                  <c:v>2267.5</c:v>
                </c:pt>
                <c:pt idx="11284">
                  <c:v>2786</c:v>
                </c:pt>
                <c:pt idx="11285">
                  <c:v>3297.1999999999971</c:v>
                </c:pt>
                <c:pt idx="11286">
                  <c:v>3798.5</c:v>
                </c:pt>
                <c:pt idx="11287">
                  <c:v>4307</c:v>
                </c:pt>
                <c:pt idx="11288">
                  <c:v>4816.1000000000058</c:v>
                </c:pt>
                <c:pt idx="11289">
                  <c:v>5322.6000000000058</c:v>
                </c:pt>
                <c:pt idx="11290">
                  <c:v>5830</c:v>
                </c:pt>
                <c:pt idx="11291">
                  <c:v>6335</c:v>
                </c:pt>
                <c:pt idx="11292">
                  <c:v>6849.8000000000029</c:v>
                </c:pt>
                <c:pt idx="11293">
                  <c:v>7349</c:v>
                </c:pt>
                <c:pt idx="11294">
                  <c:v>7856.8999999999942</c:v>
                </c:pt>
                <c:pt idx="11295">
                  <c:v>8362.3999999999942</c:v>
                </c:pt>
                <c:pt idx="11296">
                  <c:v>8862.1000000000058</c:v>
                </c:pt>
                <c:pt idx="11297">
                  <c:v>9362.3000000000029</c:v>
                </c:pt>
                <c:pt idx="11298">
                  <c:v>9857.8999999999942</c:v>
                </c:pt>
                <c:pt idx="11299">
                  <c:v>10359.800000000003</c:v>
                </c:pt>
                <c:pt idx="11300">
                  <c:v>10850.100000000006</c:v>
                </c:pt>
                <c:pt idx="11301">
                  <c:v>11341.5</c:v>
                </c:pt>
                <c:pt idx="11302">
                  <c:v>11833.5</c:v>
                </c:pt>
                <c:pt idx="11303">
                  <c:v>12319.199999999997</c:v>
                </c:pt>
                <c:pt idx="11304">
                  <c:v>12803.800000000003</c:v>
                </c:pt>
                <c:pt idx="11305">
                  <c:v>13282.5</c:v>
                </c:pt>
                <c:pt idx="11306">
                  <c:v>13757.399999999994</c:v>
                </c:pt>
                <c:pt idx="11307">
                  <c:v>14226</c:v>
                </c:pt>
                <c:pt idx="11308">
                  <c:v>14690.300000000003</c:v>
                </c:pt>
                <c:pt idx="11309">
                  <c:v>15159.699999999997</c:v>
                </c:pt>
                <c:pt idx="11310">
                  <c:v>15629.600000000006</c:v>
                </c:pt>
                <c:pt idx="11311">
                  <c:v>16084.399999999994</c:v>
                </c:pt>
                <c:pt idx="11312">
                  <c:v>16533.699999999997</c:v>
                </c:pt>
                <c:pt idx="11313">
                  <c:v>16985.199999999997</c:v>
                </c:pt>
                <c:pt idx="11314">
                  <c:v>17430.600000000006</c:v>
                </c:pt>
                <c:pt idx="11315">
                  <c:v>17864.800000000003</c:v>
                </c:pt>
                <c:pt idx="11316">
                  <c:v>18296.100000000006</c:v>
                </c:pt>
                <c:pt idx="11317">
                  <c:v>18730.800000000003</c:v>
                </c:pt>
                <c:pt idx="11318">
                  <c:v>19162.800000000003</c:v>
                </c:pt>
                <c:pt idx="11319">
                  <c:v>19582.5</c:v>
                </c:pt>
                <c:pt idx="11320">
                  <c:v>19997.399999999994</c:v>
                </c:pt>
                <c:pt idx="11321">
                  <c:v>20408.100000000006</c:v>
                </c:pt>
                <c:pt idx="11322">
                  <c:v>20814.199999999997</c:v>
                </c:pt>
                <c:pt idx="11323">
                  <c:v>21222.199999999997</c:v>
                </c:pt>
                <c:pt idx="11324">
                  <c:v>21611.199999999997</c:v>
                </c:pt>
                <c:pt idx="11325">
                  <c:v>21991</c:v>
                </c:pt>
                <c:pt idx="11326">
                  <c:v>22381.100000000006</c:v>
                </c:pt>
                <c:pt idx="11327">
                  <c:v>22761.699999999997</c:v>
                </c:pt>
                <c:pt idx="11328">
                  <c:v>23127</c:v>
                </c:pt>
                <c:pt idx="11329">
                  <c:v>23479</c:v>
                </c:pt>
                <c:pt idx="11330">
                  <c:v>23835</c:v>
                </c:pt>
                <c:pt idx="11331">
                  <c:v>24192</c:v>
                </c:pt>
                <c:pt idx="11332">
                  <c:v>24526</c:v>
                </c:pt>
                <c:pt idx="11333">
                  <c:v>24859</c:v>
                </c:pt>
                <c:pt idx="11334">
                  <c:v>25187</c:v>
                </c:pt>
                <c:pt idx="11335">
                  <c:v>25508</c:v>
                </c:pt>
                <c:pt idx="11336">
                  <c:v>25819</c:v>
                </c:pt>
                <c:pt idx="11337">
                  <c:v>26118</c:v>
                </c:pt>
                <c:pt idx="11338">
                  <c:v>26417</c:v>
                </c:pt>
                <c:pt idx="11339">
                  <c:v>26708</c:v>
                </c:pt>
                <c:pt idx="11340">
                  <c:v>26987</c:v>
                </c:pt>
                <c:pt idx="11341">
                  <c:v>27260</c:v>
                </c:pt>
                <c:pt idx="11342">
                  <c:v>27521</c:v>
                </c:pt>
                <c:pt idx="11343">
                  <c:v>27776</c:v>
                </c:pt>
                <c:pt idx="11344">
                  <c:v>28027</c:v>
                </c:pt>
                <c:pt idx="11345">
                  <c:v>28265</c:v>
                </c:pt>
                <c:pt idx="11346">
                  <c:v>28500</c:v>
                </c:pt>
                <c:pt idx="11347">
                  <c:v>28728</c:v>
                </c:pt>
                <c:pt idx="11348">
                  <c:v>28936</c:v>
                </c:pt>
                <c:pt idx="11349">
                  <c:v>29147</c:v>
                </c:pt>
                <c:pt idx="11350">
                  <c:v>29347</c:v>
                </c:pt>
                <c:pt idx="11351">
                  <c:v>29529</c:v>
                </c:pt>
                <c:pt idx="11352">
                  <c:v>29708</c:v>
                </c:pt>
                <c:pt idx="11353">
                  <c:v>29877</c:v>
                </c:pt>
                <c:pt idx="11354">
                  <c:v>30044</c:v>
                </c:pt>
                <c:pt idx="11355">
                  <c:v>30192</c:v>
                </c:pt>
                <c:pt idx="11356">
                  <c:v>30328</c:v>
                </c:pt>
                <c:pt idx="11357">
                  <c:v>30464</c:v>
                </c:pt>
                <c:pt idx="11358">
                  <c:v>30577</c:v>
                </c:pt>
                <c:pt idx="11359">
                  <c:v>30688</c:v>
                </c:pt>
                <c:pt idx="11360">
                  <c:v>30791</c:v>
                </c:pt>
                <c:pt idx="11361">
                  <c:v>30886</c:v>
                </c:pt>
                <c:pt idx="11362">
                  <c:v>30970</c:v>
                </c:pt>
                <c:pt idx="11363">
                  <c:v>31071</c:v>
                </c:pt>
                <c:pt idx="11364">
                  <c:v>31120</c:v>
                </c:pt>
                <c:pt idx="11365">
                  <c:v>31174</c:v>
                </c:pt>
                <c:pt idx="11366">
                  <c:v>31221</c:v>
                </c:pt>
                <c:pt idx="11367">
                  <c:v>31246</c:v>
                </c:pt>
                <c:pt idx="11368">
                  <c:v>31268</c:v>
                </c:pt>
                <c:pt idx="11369">
                  <c:v>31285</c:v>
                </c:pt>
                <c:pt idx="11370">
                  <c:v>31276</c:v>
                </c:pt>
                <c:pt idx="11371">
                  <c:v>31262</c:v>
                </c:pt>
                <c:pt idx="11372">
                  <c:v>31242</c:v>
                </c:pt>
                <c:pt idx="11373">
                  <c:v>31226</c:v>
                </c:pt>
                <c:pt idx="11374">
                  <c:v>31180</c:v>
                </c:pt>
                <c:pt idx="11375">
                  <c:v>31121</c:v>
                </c:pt>
                <c:pt idx="11376">
                  <c:v>31065</c:v>
                </c:pt>
                <c:pt idx="11377">
                  <c:v>31001</c:v>
                </c:pt>
                <c:pt idx="11378">
                  <c:v>30911</c:v>
                </c:pt>
                <c:pt idx="11379">
                  <c:v>30813</c:v>
                </c:pt>
                <c:pt idx="11380">
                  <c:v>30711</c:v>
                </c:pt>
                <c:pt idx="11381">
                  <c:v>30599</c:v>
                </c:pt>
                <c:pt idx="11382">
                  <c:v>30463</c:v>
                </c:pt>
                <c:pt idx="11383">
                  <c:v>30326</c:v>
                </c:pt>
                <c:pt idx="11384">
                  <c:v>30179</c:v>
                </c:pt>
                <c:pt idx="11385">
                  <c:v>30024</c:v>
                </c:pt>
                <c:pt idx="11386">
                  <c:v>29861</c:v>
                </c:pt>
                <c:pt idx="11387">
                  <c:v>29664</c:v>
                </c:pt>
                <c:pt idx="11388">
                  <c:v>29477</c:v>
                </c:pt>
                <c:pt idx="11389">
                  <c:v>29275</c:v>
                </c:pt>
                <c:pt idx="11390">
                  <c:v>29064</c:v>
                </c:pt>
                <c:pt idx="11391">
                  <c:v>28844</c:v>
                </c:pt>
                <c:pt idx="11392">
                  <c:v>28612</c:v>
                </c:pt>
                <c:pt idx="11393">
                  <c:v>28364</c:v>
                </c:pt>
                <c:pt idx="11394">
                  <c:v>28115</c:v>
                </c:pt>
                <c:pt idx="11395">
                  <c:v>27861</c:v>
                </c:pt>
                <c:pt idx="11396">
                  <c:v>27579</c:v>
                </c:pt>
                <c:pt idx="11397">
                  <c:v>27294</c:v>
                </c:pt>
                <c:pt idx="11398">
                  <c:v>27000</c:v>
                </c:pt>
                <c:pt idx="11399">
                  <c:v>26709</c:v>
                </c:pt>
                <c:pt idx="11400">
                  <c:v>26404</c:v>
                </c:pt>
                <c:pt idx="11401">
                  <c:v>26072</c:v>
                </c:pt>
                <c:pt idx="11402">
                  <c:v>25743</c:v>
                </c:pt>
                <c:pt idx="11403">
                  <c:v>25398</c:v>
                </c:pt>
                <c:pt idx="11404">
                  <c:v>25049</c:v>
                </c:pt>
                <c:pt idx="11405">
                  <c:v>24699</c:v>
                </c:pt>
                <c:pt idx="11406">
                  <c:v>24328</c:v>
                </c:pt>
                <c:pt idx="11407">
                  <c:v>23939</c:v>
                </c:pt>
                <c:pt idx="11408">
                  <c:v>23549</c:v>
                </c:pt>
                <c:pt idx="11409">
                  <c:v>23151</c:v>
                </c:pt>
                <c:pt idx="11410">
                  <c:v>22746.600000000006</c:v>
                </c:pt>
                <c:pt idx="11411">
                  <c:v>22334.699999999997</c:v>
                </c:pt>
                <c:pt idx="11412">
                  <c:v>21889.899999999994</c:v>
                </c:pt>
                <c:pt idx="11413">
                  <c:v>21453.600000000006</c:v>
                </c:pt>
                <c:pt idx="11414">
                  <c:v>21008.899999999994</c:v>
                </c:pt>
                <c:pt idx="11415">
                  <c:v>20566.800000000003</c:v>
                </c:pt>
                <c:pt idx="11416">
                  <c:v>20107</c:v>
                </c:pt>
                <c:pt idx="11417">
                  <c:v>19648.199999999997</c:v>
                </c:pt>
                <c:pt idx="11418">
                  <c:v>19165.5</c:v>
                </c:pt>
                <c:pt idx="11419">
                  <c:v>18688.800000000003</c:v>
                </c:pt>
                <c:pt idx="11420">
                  <c:v>18208.100000000006</c:v>
                </c:pt>
                <c:pt idx="11421">
                  <c:v>17698.800000000003</c:v>
                </c:pt>
                <c:pt idx="11422">
                  <c:v>17212.300000000003</c:v>
                </c:pt>
                <c:pt idx="11423">
                  <c:v>16704.100000000006</c:v>
                </c:pt>
                <c:pt idx="11424">
                  <c:v>16191.100000000006</c:v>
                </c:pt>
                <c:pt idx="11425">
                  <c:v>15667.5</c:v>
                </c:pt>
                <c:pt idx="11426">
                  <c:v>15140.800000000003</c:v>
                </c:pt>
                <c:pt idx="11427">
                  <c:v>14607.199999999997</c:v>
                </c:pt>
                <c:pt idx="11428">
                  <c:v>14064.399999999994</c:v>
                </c:pt>
                <c:pt idx="11429">
                  <c:v>13516.699999999997</c:v>
                </c:pt>
                <c:pt idx="11430">
                  <c:v>12964</c:v>
                </c:pt>
                <c:pt idx="11431">
                  <c:v>12407.899999999994</c:v>
                </c:pt>
                <c:pt idx="11432">
                  <c:v>11840.600000000006</c:v>
                </c:pt>
                <c:pt idx="11433">
                  <c:v>11268.699999999997</c:v>
                </c:pt>
                <c:pt idx="11434">
                  <c:v>10694.399999999994</c:v>
                </c:pt>
                <c:pt idx="11435">
                  <c:v>10114.100000000006</c:v>
                </c:pt>
                <c:pt idx="11436">
                  <c:v>9532.3000000000029</c:v>
                </c:pt>
                <c:pt idx="11437">
                  <c:v>8939.8999999999942</c:v>
                </c:pt>
                <c:pt idx="11438">
                  <c:v>8339.3000000000029</c:v>
                </c:pt>
                <c:pt idx="11439">
                  <c:v>7742.6999999999971</c:v>
                </c:pt>
                <c:pt idx="11440">
                  <c:v>7146.5</c:v>
                </c:pt>
                <c:pt idx="11441">
                  <c:v>6540.6000000000058</c:v>
                </c:pt>
                <c:pt idx="11442">
                  <c:v>5933.1999999999971</c:v>
                </c:pt>
                <c:pt idx="11443">
                  <c:v>5316.3999999999942</c:v>
                </c:pt>
                <c:pt idx="11444">
                  <c:v>4696.8999999999942</c:v>
                </c:pt>
                <c:pt idx="11445">
                  <c:v>4080.8000000000029</c:v>
                </c:pt>
                <c:pt idx="11446">
                  <c:v>3459.6000000000058</c:v>
                </c:pt>
                <c:pt idx="11447">
                  <c:v>2837.3000000000029</c:v>
                </c:pt>
                <c:pt idx="11448">
                  <c:v>2208.1999999999971</c:v>
                </c:pt>
                <c:pt idx="11449">
                  <c:v>1582.6999999999971</c:v>
                </c:pt>
                <c:pt idx="11450">
                  <c:v>956.10000000000582</c:v>
                </c:pt>
                <c:pt idx="11451">
                  <c:v>324.60000000000582</c:v>
                </c:pt>
                <c:pt idx="11452">
                  <c:v>-310.30000000000291</c:v>
                </c:pt>
                <c:pt idx="11453">
                  <c:v>-945.39999999999418</c:v>
                </c:pt>
                <c:pt idx="11454">
                  <c:v>-1579.1000000000058</c:v>
                </c:pt>
                <c:pt idx="11455">
                  <c:v>-2217.3000000000029</c:v>
                </c:pt>
                <c:pt idx="11456">
                  <c:v>-2855.8000000000029</c:v>
                </c:pt>
                <c:pt idx="11457">
                  <c:v>-3491.8000000000029</c:v>
                </c:pt>
                <c:pt idx="11458">
                  <c:v>-4132.5</c:v>
                </c:pt>
                <c:pt idx="11459">
                  <c:v>-4768.8000000000029</c:v>
                </c:pt>
                <c:pt idx="11460">
                  <c:v>-5404.5</c:v>
                </c:pt>
                <c:pt idx="11461">
                  <c:v>-6040.8000000000029</c:v>
                </c:pt>
                <c:pt idx="11462">
                  <c:v>-6680.1000000000058</c:v>
                </c:pt>
                <c:pt idx="11463">
                  <c:v>-7313.6999999999971</c:v>
                </c:pt>
                <c:pt idx="11464">
                  <c:v>-7949.8999999999942</c:v>
                </c:pt>
                <c:pt idx="11465">
                  <c:v>-8581.1999999999971</c:v>
                </c:pt>
                <c:pt idx="11466">
                  <c:v>-9213</c:v>
                </c:pt>
                <c:pt idx="11467">
                  <c:v>-9838.1000000000058</c:v>
                </c:pt>
                <c:pt idx="11468">
                  <c:v>-10470.399999999994</c:v>
                </c:pt>
                <c:pt idx="11469">
                  <c:v>-11094.800000000003</c:v>
                </c:pt>
                <c:pt idx="11470">
                  <c:v>-11715.300000000003</c:v>
                </c:pt>
                <c:pt idx="11471">
                  <c:v>-12336.300000000003</c:v>
                </c:pt>
                <c:pt idx="11472">
                  <c:v>-12951.300000000003</c:v>
                </c:pt>
                <c:pt idx="11473">
                  <c:v>-13562.5</c:v>
                </c:pt>
                <c:pt idx="11474">
                  <c:v>-14169.900000000001</c:v>
                </c:pt>
                <c:pt idx="11475">
                  <c:v>-14773.199999999997</c:v>
                </c:pt>
                <c:pt idx="11476">
                  <c:v>-15372.5</c:v>
                </c:pt>
                <c:pt idx="11477">
                  <c:v>-15972.800000000003</c:v>
                </c:pt>
                <c:pt idx="11478">
                  <c:v>-16560.599999999999</c:v>
                </c:pt>
                <c:pt idx="11479">
                  <c:v>-17146.400000000001</c:v>
                </c:pt>
                <c:pt idx="11480">
                  <c:v>-17732</c:v>
                </c:pt>
                <c:pt idx="11481">
                  <c:v>-18308.5</c:v>
                </c:pt>
                <c:pt idx="11482">
                  <c:v>-18878.300000000003</c:v>
                </c:pt>
                <c:pt idx="11483">
                  <c:v>-19443.599999999999</c:v>
                </c:pt>
                <c:pt idx="11484">
                  <c:v>-20005.400000000001</c:v>
                </c:pt>
                <c:pt idx="11485">
                  <c:v>-20557.300000000003</c:v>
                </c:pt>
                <c:pt idx="11486">
                  <c:v>-21102.5</c:v>
                </c:pt>
                <c:pt idx="11487">
                  <c:v>-21645.9</c:v>
                </c:pt>
                <c:pt idx="11488">
                  <c:v>-22181.1</c:v>
                </c:pt>
                <c:pt idx="11489">
                  <c:v>-22707</c:v>
                </c:pt>
                <c:pt idx="11490">
                  <c:v>-23226.199999999997</c:v>
                </c:pt>
                <c:pt idx="11491">
                  <c:v>-23738.199999999997</c:v>
                </c:pt>
                <c:pt idx="11492">
                  <c:v>-24242.800000000003</c:v>
                </c:pt>
                <c:pt idx="11493">
                  <c:v>-24739.199999999997</c:v>
                </c:pt>
                <c:pt idx="11494">
                  <c:v>-25225.5</c:v>
                </c:pt>
                <c:pt idx="11495">
                  <c:v>-25707.199999999997</c:v>
                </c:pt>
                <c:pt idx="11496">
                  <c:v>-26183.300000000003</c:v>
                </c:pt>
                <c:pt idx="11497">
                  <c:v>-26645</c:v>
                </c:pt>
                <c:pt idx="11498">
                  <c:v>-27099</c:v>
                </c:pt>
                <c:pt idx="11499">
                  <c:v>-27543.800000000003</c:v>
                </c:pt>
                <c:pt idx="11500">
                  <c:v>-27981.1</c:v>
                </c:pt>
                <c:pt idx="11501">
                  <c:v>-28410.5</c:v>
                </c:pt>
                <c:pt idx="11502">
                  <c:v>-28829.199999999997</c:v>
                </c:pt>
                <c:pt idx="11503">
                  <c:v>-29239.1</c:v>
                </c:pt>
                <c:pt idx="11504">
                  <c:v>-29635.4</c:v>
                </c:pt>
                <c:pt idx="11505">
                  <c:v>-30021.800000000003</c:v>
                </c:pt>
                <c:pt idx="11506">
                  <c:v>-30399.599999999999</c:v>
                </c:pt>
                <c:pt idx="11507">
                  <c:v>-30764.5</c:v>
                </c:pt>
                <c:pt idx="11508">
                  <c:v>-31120.5</c:v>
                </c:pt>
                <c:pt idx="11509">
                  <c:v>-31467</c:v>
                </c:pt>
                <c:pt idx="11510">
                  <c:v>-31798.9</c:v>
                </c:pt>
                <c:pt idx="11511">
                  <c:v>-32121.5</c:v>
                </c:pt>
                <c:pt idx="11512">
                  <c:v>-32434.699999999997</c:v>
                </c:pt>
                <c:pt idx="11513">
                  <c:v>-32733.599999999999</c:v>
                </c:pt>
                <c:pt idx="11514">
                  <c:v>-33019.4</c:v>
                </c:pt>
                <c:pt idx="11515">
                  <c:v>-33294.9</c:v>
                </c:pt>
                <c:pt idx="11516">
                  <c:v>-33561.699999999997</c:v>
                </c:pt>
                <c:pt idx="11517">
                  <c:v>-33815</c:v>
                </c:pt>
                <c:pt idx="11518">
                  <c:v>-34055.699999999997</c:v>
                </c:pt>
                <c:pt idx="11519">
                  <c:v>-34284</c:v>
                </c:pt>
                <c:pt idx="11520">
                  <c:v>-34500.6</c:v>
                </c:pt>
                <c:pt idx="11521">
                  <c:v>-34674.6</c:v>
                </c:pt>
                <c:pt idx="11522">
                  <c:v>-34869.599999999999</c:v>
                </c:pt>
                <c:pt idx="11523">
                  <c:v>-35042.699999999997</c:v>
                </c:pt>
                <c:pt idx="11524">
                  <c:v>-35207.9</c:v>
                </c:pt>
                <c:pt idx="11525">
                  <c:v>-35359.9</c:v>
                </c:pt>
                <c:pt idx="11526">
                  <c:v>-35502.199999999997</c:v>
                </c:pt>
                <c:pt idx="11527">
                  <c:v>-35636.6</c:v>
                </c:pt>
                <c:pt idx="11528">
                  <c:v>-35749.199999999997</c:v>
                </c:pt>
                <c:pt idx="11529">
                  <c:v>-35849.9</c:v>
                </c:pt>
                <c:pt idx="11530">
                  <c:v>-35938.400000000001</c:v>
                </c:pt>
                <c:pt idx="11531">
                  <c:v>-36014.400000000001</c:v>
                </c:pt>
                <c:pt idx="11532">
                  <c:v>-36078.6</c:v>
                </c:pt>
                <c:pt idx="11533">
                  <c:v>-36124.6</c:v>
                </c:pt>
                <c:pt idx="11534">
                  <c:v>-36158.300000000003</c:v>
                </c:pt>
                <c:pt idx="11535">
                  <c:v>-36179.300000000003</c:v>
                </c:pt>
                <c:pt idx="11536">
                  <c:v>-36192.300000000003</c:v>
                </c:pt>
                <c:pt idx="11537">
                  <c:v>-36188.800000000003</c:v>
                </c:pt>
                <c:pt idx="11538">
                  <c:v>-36165.599999999999</c:v>
                </c:pt>
                <c:pt idx="11539">
                  <c:v>-36126.6</c:v>
                </c:pt>
                <c:pt idx="11540">
                  <c:v>-36086.1</c:v>
                </c:pt>
                <c:pt idx="11541">
                  <c:v>-36019.800000000003</c:v>
                </c:pt>
                <c:pt idx="11542">
                  <c:v>-35946.300000000003</c:v>
                </c:pt>
                <c:pt idx="11543">
                  <c:v>-35860.5</c:v>
                </c:pt>
                <c:pt idx="11544">
                  <c:v>-35764.300000000003</c:v>
                </c:pt>
                <c:pt idx="11545">
                  <c:v>-35646</c:v>
                </c:pt>
                <c:pt idx="11546">
                  <c:v>-35515.699999999997</c:v>
                </c:pt>
                <c:pt idx="11547">
                  <c:v>-35386.1</c:v>
                </c:pt>
                <c:pt idx="11548">
                  <c:v>-35223.300000000003</c:v>
                </c:pt>
                <c:pt idx="11549">
                  <c:v>-35054.1</c:v>
                </c:pt>
                <c:pt idx="11550">
                  <c:v>-34872.6</c:v>
                </c:pt>
                <c:pt idx="11551">
                  <c:v>-34679.9</c:v>
                </c:pt>
                <c:pt idx="11552">
                  <c:v>-34473.699999999997</c:v>
                </c:pt>
                <c:pt idx="11553">
                  <c:v>-34239.1</c:v>
                </c:pt>
                <c:pt idx="11554">
                  <c:v>-34002.199999999997</c:v>
                </c:pt>
                <c:pt idx="11555">
                  <c:v>-33753.800000000003</c:v>
                </c:pt>
                <c:pt idx="11556">
                  <c:v>-33480.800000000003</c:v>
                </c:pt>
                <c:pt idx="11557">
                  <c:v>-33209.300000000003</c:v>
                </c:pt>
                <c:pt idx="11558">
                  <c:v>-32948.1</c:v>
                </c:pt>
                <c:pt idx="11559">
                  <c:v>-32645</c:v>
                </c:pt>
                <c:pt idx="11560">
                  <c:v>-32324.1</c:v>
                </c:pt>
                <c:pt idx="11561">
                  <c:v>-31999.800000000003</c:v>
                </c:pt>
                <c:pt idx="11562">
                  <c:v>-31664.6</c:v>
                </c:pt>
                <c:pt idx="11563">
                  <c:v>-31313.800000000003</c:v>
                </c:pt>
                <c:pt idx="11564">
                  <c:v>-30953.300000000003</c:v>
                </c:pt>
                <c:pt idx="11565">
                  <c:v>-30569.300000000003</c:v>
                </c:pt>
                <c:pt idx="11566">
                  <c:v>-30157.9</c:v>
                </c:pt>
                <c:pt idx="11567">
                  <c:v>-29760.699999999997</c:v>
                </c:pt>
                <c:pt idx="11568">
                  <c:v>-29374.6</c:v>
                </c:pt>
                <c:pt idx="11569">
                  <c:v>-28955.9</c:v>
                </c:pt>
                <c:pt idx="11570">
                  <c:v>-28500</c:v>
                </c:pt>
                <c:pt idx="11571">
                  <c:v>-28067.4</c:v>
                </c:pt>
                <c:pt idx="11572">
                  <c:v>-27614</c:v>
                </c:pt>
                <c:pt idx="11573">
                  <c:v>-27129.300000000003</c:v>
                </c:pt>
                <c:pt idx="11574">
                  <c:v>-26647.800000000003</c:v>
                </c:pt>
                <c:pt idx="11575">
                  <c:v>-26157.599999999999</c:v>
                </c:pt>
                <c:pt idx="11576">
                  <c:v>-25658.6</c:v>
                </c:pt>
                <c:pt idx="11577">
                  <c:v>-25151.1</c:v>
                </c:pt>
                <c:pt idx="11578">
                  <c:v>-24641.300000000003</c:v>
                </c:pt>
                <c:pt idx="11579">
                  <c:v>-24100.400000000001</c:v>
                </c:pt>
                <c:pt idx="11580">
                  <c:v>-23557.199999999997</c:v>
                </c:pt>
                <c:pt idx="11581">
                  <c:v>-23008.300000000003</c:v>
                </c:pt>
                <c:pt idx="11582">
                  <c:v>-22450.699999999997</c:v>
                </c:pt>
                <c:pt idx="11583">
                  <c:v>-21880.9</c:v>
                </c:pt>
                <c:pt idx="11584">
                  <c:v>-21270.300000000003</c:v>
                </c:pt>
                <c:pt idx="11585">
                  <c:v>-20709.099999999999</c:v>
                </c:pt>
                <c:pt idx="11586">
                  <c:v>-20118.199999999997</c:v>
                </c:pt>
                <c:pt idx="11587">
                  <c:v>-19506.800000000003</c:v>
                </c:pt>
                <c:pt idx="11588">
                  <c:v>-18913.5</c:v>
                </c:pt>
                <c:pt idx="11589">
                  <c:v>-18295.699999999997</c:v>
                </c:pt>
                <c:pt idx="11590">
                  <c:v>-17670.699999999997</c:v>
                </c:pt>
                <c:pt idx="11591">
                  <c:v>-17028.5</c:v>
                </c:pt>
                <c:pt idx="11592">
                  <c:v>-16372.900000000001</c:v>
                </c:pt>
                <c:pt idx="11593">
                  <c:v>-15727.800000000003</c:v>
                </c:pt>
                <c:pt idx="11594">
                  <c:v>-15079.300000000003</c:v>
                </c:pt>
                <c:pt idx="11595">
                  <c:v>-14411.800000000003</c:v>
                </c:pt>
                <c:pt idx="11596">
                  <c:v>-13737.400000000001</c:v>
                </c:pt>
                <c:pt idx="11597">
                  <c:v>-13060.900000000001</c:v>
                </c:pt>
                <c:pt idx="11598">
                  <c:v>-12374.5</c:v>
                </c:pt>
                <c:pt idx="11599">
                  <c:v>-11678.5</c:v>
                </c:pt>
                <c:pt idx="11600">
                  <c:v>-10986</c:v>
                </c:pt>
                <c:pt idx="11601">
                  <c:v>-10247.800000000003</c:v>
                </c:pt>
                <c:pt idx="11602">
                  <c:v>-9502.1999999999971</c:v>
                </c:pt>
                <c:pt idx="11603">
                  <c:v>-8761.6000000000058</c:v>
                </c:pt>
                <c:pt idx="11604">
                  <c:v>-8006</c:v>
                </c:pt>
                <c:pt idx="11605">
                  <c:v>-7257</c:v>
                </c:pt>
                <c:pt idx="11606">
                  <c:v>-6508.1000000000058</c:v>
                </c:pt>
                <c:pt idx="11607">
                  <c:v>-5757.1999999999971</c:v>
                </c:pt>
                <c:pt idx="11608">
                  <c:v>-5007.8999999999942</c:v>
                </c:pt>
                <c:pt idx="11609">
                  <c:v>-4261</c:v>
                </c:pt>
                <c:pt idx="11610">
                  <c:v>-3494.6999999999971</c:v>
                </c:pt>
                <c:pt idx="11611">
                  <c:v>-2742.6000000000058</c:v>
                </c:pt>
                <c:pt idx="11612">
                  <c:v>-1990.8999999999942</c:v>
                </c:pt>
                <c:pt idx="11613">
                  <c:v>-1240.5</c:v>
                </c:pt>
                <c:pt idx="11614">
                  <c:v>-486.80000000000291</c:v>
                </c:pt>
                <c:pt idx="11615">
                  <c:v>267.5</c:v>
                </c:pt>
                <c:pt idx="11616">
                  <c:v>1011.8000000000029</c:v>
                </c:pt>
                <c:pt idx="11617">
                  <c:v>1763.3000000000029</c:v>
                </c:pt>
                <c:pt idx="11618">
                  <c:v>2510.5</c:v>
                </c:pt>
                <c:pt idx="11619">
                  <c:v>3250.8999999999942</c:v>
                </c:pt>
                <c:pt idx="11620">
                  <c:v>3997.3999999999942</c:v>
                </c:pt>
                <c:pt idx="11621">
                  <c:v>4728</c:v>
                </c:pt>
                <c:pt idx="11622">
                  <c:v>5459.8999999999942</c:v>
                </c:pt>
                <c:pt idx="11623">
                  <c:v>6192.1999999999971</c:v>
                </c:pt>
                <c:pt idx="11624">
                  <c:v>6920</c:v>
                </c:pt>
                <c:pt idx="11625">
                  <c:v>7641.8999999999942</c:v>
                </c:pt>
                <c:pt idx="11626">
                  <c:v>8363.3000000000029</c:v>
                </c:pt>
                <c:pt idx="11627">
                  <c:v>9078.3000000000029</c:v>
                </c:pt>
                <c:pt idx="11628">
                  <c:v>9784.5</c:v>
                </c:pt>
                <c:pt idx="11629">
                  <c:v>10498.899999999994</c:v>
                </c:pt>
                <c:pt idx="11630">
                  <c:v>11199.100000000006</c:v>
                </c:pt>
                <c:pt idx="11631">
                  <c:v>11883.100000000006</c:v>
                </c:pt>
                <c:pt idx="11632">
                  <c:v>12565.800000000003</c:v>
                </c:pt>
                <c:pt idx="11633">
                  <c:v>13248.5</c:v>
                </c:pt>
                <c:pt idx="11634">
                  <c:v>13921.100000000006</c:v>
                </c:pt>
                <c:pt idx="11635">
                  <c:v>14574.699999999997</c:v>
                </c:pt>
                <c:pt idx="11636">
                  <c:v>15229.100000000006</c:v>
                </c:pt>
                <c:pt idx="11637">
                  <c:v>15878.600000000006</c:v>
                </c:pt>
                <c:pt idx="11638">
                  <c:v>16528.399999999994</c:v>
                </c:pt>
                <c:pt idx="11639">
                  <c:v>17150.199999999997</c:v>
                </c:pt>
                <c:pt idx="11640">
                  <c:v>17765</c:v>
                </c:pt>
                <c:pt idx="11641">
                  <c:v>18387.5</c:v>
                </c:pt>
                <c:pt idx="11642">
                  <c:v>18989.300000000003</c:v>
                </c:pt>
                <c:pt idx="11643">
                  <c:v>19583.300000000003</c:v>
                </c:pt>
                <c:pt idx="11644">
                  <c:v>20167.300000000003</c:v>
                </c:pt>
                <c:pt idx="11645">
                  <c:v>20738.600000000006</c:v>
                </c:pt>
                <c:pt idx="11646">
                  <c:v>21308.699999999997</c:v>
                </c:pt>
                <c:pt idx="11647">
                  <c:v>21867.699999999997</c:v>
                </c:pt>
                <c:pt idx="11648">
                  <c:v>22408.100000000006</c:v>
                </c:pt>
                <c:pt idx="11649">
                  <c:v>22936</c:v>
                </c:pt>
                <c:pt idx="11650">
                  <c:v>23460</c:v>
                </c:pt>
                <c:pt idx="11651">
                  <c:v>23974</c:v>
                </c:pt>
                <c:pt idx="11652">
                  <c:v>24471</c:v>
                </c:pt>
                <c:pt idx="11653">
                  <c:v>24959</c:v>
                </c:pt>
                <c:pt idx="11654">
                  <c:v>25445</c:v>
                </c:pt>
                <c:pt idx="11655">
                  <c:v>25915</c:v>
                </c:pt>
                <c:pt idx="11656">
                  <c:v>26365</c:v>
                </c:pt>
                <c:pt idx="11657">
                  <c:v>26805</c:v>
                </c:pt>
                <c:pt idx="11658">
                  <c:v>27237</c:v>
                </c:pt>
                <c:pt idx="11659">
                  <c:v>27655</c:v>
                </c:pt>
                <c:pt idx="11660">
                  <c:v>28062</c:v>
                </c:pt>
                <c:pt idx="11661">
                  <c:v>28455</c:v>
                </c:pt>
                <c:pt idx="11662">
                  <c:v>28841</c:v>
                </c:pt>
                <c:pt idx="11663">
                  <c:v>29211</c:v>
                </c:pt>
                <c:pt idx="11664">
                  <c:v>29565</c:v>
                </c:pt>
                <c:pt idx="11665">
                  <c:v>29914</c:v>
                </c:pt>
                <c:pt idx="11666">
                  <c:v>30244</c:v>
                </c:pt>
                <c:pt idx="11667">
                  <c:v>30562</c:v>
                </c:pt>
                <c:pt idx="11668">
                  <c:v>30866</c:v>
                </c:pt>
                <c:pt idx="11669">
                  <c:v>31160</c:v>
                </c:pt>
                <c:pt idx="11670">
                  <c:v>31443</c:v>
                </c:pt>
                <c:pt idx="11671">
                  <c:v>31703</c:v>
                </c:pt>
                <c:pt idx="11672">
                  <c:v>31962</c:v>
                </c:pt>
                <c:pt idx="11673">
                  <c:v>32201</c:v>
                </c:pt>
                <c:pt idx="11674">
                  <c:v>32427</c:v>
                </c:pt>
                <c:pt idx="11675">
                  <c:v>32640</c:v>
                </c:pt>
                <c:pt idx="11676">
                  <c:v>32839</c:v>
                </c:pt>
                <c:pt idx="11677">
                  <c:v>33025</c:v>
                </c:pt>
                <c:pt idx="11678">
                  <c:v>33189</c:v>
                </c:pt>
                <c:pt idx="11679">
                  <c:v>33349</c:v>
                </c:pt>
                <c:pt idx="11680">
                  <c:v>33506</c:v>
                </c:pt>
                <c:pt idx="11681">
                  <c:v>33641</c:v>
                </c:pt>
                <c:pt idx="11682">
                  <c:v>33752</c:v>
                </c:pt>
                <c:pt idx="11683">
                  <c:v>33885</c:v>
                </c:pt>
                <c:pt idx="11684">
                  <c:v>33978</c:v>
                </c:pt>
                <c:pt idx="11685">
                  <c:v>34053</c:v>
                </c:pt>
                <c:pt idx="11686">
                  <c:v>34111</c:v>
                </c:pt>
                <c:pt idx="11687">
                  <c:v>34161</c:v>
                </c:pt>
                <c:pt idx="11688">
                  <c:v>34199</c:v>
                </c:pt>
                <c:pt idx="11689">
                  <c:v>34225</c:v>
                </c:pt>
                <c:pt idx="11690">
                  <c:v>34230</c:v>
                </c:pt>
                <c:pt idx="11691">
                  <c:v>34223</c:v>
                </c:pt>
                <c:pt idx="11692">
                  <c:v>34203</c:v>
                </c:pt>
                <c:pt idx="11693">
                  <c:v>34176</c:v>
                </c:pt>
                <c:pt idx="11694">
                  <c:v>34132</c:v>
                </c:pt>
                <c:pt idx="11695">
                  <c:v>34063</c:v>
                </c:pt>
                <c:pt idx="11696">
                  <c:v>33994</c:v>
                </c:pt>
                <c:pt idx="11697">
                  <c:v>33916</c:v>
                </c:pt>
                <c:pt idx="11698">
                  <c:v>33817</c:v>
                </c:pt>
                <c:pt idx="11699">
                  <c:v>33698</c:v>
                </c:pt>
                <c:pt idx="11700">
                  <c:v>33567</c:v>
                </c:pt>
                <c:pt idx="11701">
                  <c:v>33436</c:v>
                </c:pt>
                <c:pt idx="11702">
                  <c:v>33288</c:v>
                </c:pt>
                <c:pt idx="11703">
                  <c:v>33117</c:v>
                </c:pt>
                <c:pt idx="11704">
                  <c:v>32936</c:v>
                </c:pt>
                <c:pt idx="11705">
                  <c:v>32750</c:v>
                </c:pt>
                <c:pt idx="11706">
                  <c:v>32554</c:v>
                </c:pt>
                <c:pt idx="11707">
                  <c:v>32338</c:v>
                </c:pt>
                <c:pt idx="11708">
                  <c:v>32111</c:v>
                </c:pt>
                <c:pt idx="11709">
                  <c:v>31877</c:v>
                </c:pt>
                <c:pt idx="11710">
                  <c:v>31630</c:v>
                </c:pt>
                <c:pt idx="11711">
                  <c:v>31368</c:v>
                </c:pt>
                <c:pt idx="11712">
                  <c:v>31098</c:v>
                </c:pt>
                <c:pt idx="11713">
                  <c:v>30802</c:v>
                </c:pt>
                <c:pt idx="11714">
                  <c:v>30518</c:v>
                </c:pt>
                <c:pt idx="11715">
                  <c:v>30211</c:v>
                </c:pt>
                <c:pt idx="11716">
                  <c:v>29891</c:v>
                </c:pt>
                <c:pt idx="11717">
                  <c:v>29572</c:v>
                </c:pt>
                <c:pt idx="11718">
                  <c:v>29228</c:v>
                </c:pt>
                <c:pt idx="11719">
                  <c:v>28880</c:v>
                </c:pt>
                <c:pt idx="11720">
                  <c:v>28527</c:v>
                </c:pt>
                <c:pt idx="11721">
                  <c:v>28154</c:v>
                </c:pt>
                <c:pt idx="11722">
                  <c:v>27776</c:v>
                </c:pt>
                <c:pt idx="11723">
                  <c:v>27386</c:v>
                </c:pt>
                <c:pt idx="11724">
                  <c:v>26997</c:v>
                </c:pt>
                <c:pt idx="11725">
                  <c:v>26592</c:v>
                </c:pt>
                <c:pt idx="11726">
                  <c:v>26172</c:v>
                </c:pt>
                <c:pt idx="11727">
                  <c:v>25749</c:v>
                </c:pt>
                <c:pt idx="11728">
                  <c:v>25321</c:v>
                </c:pt>
                <c:pt idx="11729">
                  <c:v>24880</c:v>
                </c:pt>
                <c:pt idx="11730">
                  <c:v>24437</c:v>
                </c:pt>
                <c:pt idx="11731">
                  <c:v>23983</c:v>
                </c:pt>
                <c:pt idx="11732">
                  <c:v>23521</c:v>
                </c:pt>
                <c:pt idx="11733">
                  <c:v>23055</c:v>
                </c:pt>
                <c:pt idx="11734">
                  <c:v>22546.800000000003</c:v>
                </c:pt>
                <c:pt idx="11735">
                  <c:v>22064.199999999997</c:v>
                </c:pt>
                <c:pt idx="11736">
                  <c:v>21583.5</c:v>
                </c:pt>
                <c:pt idx="11737">
                  <c:v>21090.199999999997</c:v>
                </c:pt>
                <c:pt idx="11738">
                  <c:v>20589.899999999994</c:v>
                </c:pt>
                <c:pt idx="11739">
                  <c:v>20088.399999999994</c:v>
                </c:pt>
                <c:pt idx="11740">
                  <c:v>19572.899999999994</c:v>
                </c:pt>
                <c:pt idx="11741">
                  <c:v>19044.5</c:v>
                </c:pt>
                <c:pt idx="11742">
                  <c:v>18528</c:v>
                </c:pt>
                <c:pt idx="11743">
                  <c:v>18012.399999999994</c:v>
                </c:pt>
                <c:pt idx="11744">
                  <c:v>17478.699999999997</c:v>
                </c:pt>
                <c:pt idx="11745">
                  <c:v>16934.300000000003</c:v>
                </c:pt>
                <c:pt idx="11746">
                  <c:v>16399.100000000006</c:v>
                </c:pt>
                <c:pt idx="11747">
                  <c:v>15865.399999999994</c:v>
                </c:pt>
                <c:pt idx="11748">
                  <c:v>15317.699999999997</c:v>
                </c:pt>
                <c:pt idx="11749">
                  <c:v>14756.899999999994</c:v>
                </c:pt>
                <c:pt idx="11750">
                  <c:v>14212.5</c:v>
                </c:pt>
                <c:pt idx="11751">
                  <c:v>13659.800000000003</c:v>
                </c:pt>
                <c:pt idx="11752">
                  <c:v>13095.100000000006</c:v>
                </c:pt>
                <c:pt idx="11753">
                  <c:v>12531.300000000003</c:v>
                </c:pt>
                <c:pt idx="11754">
                  <c:v>11965.100000000006</c:v>
                </c:pt>
                <c:pt idx="11755">
                  <c:v>11406.5</c:v>
                </c:pt>
                <c:pt idx="11756">
                  <c:v>10845.600000000006</c:v>
                </c:pt>
                <c:pt idx="11757">
                  <c:v>10273.699999999997</c:v>
                </c:pt>
                <c:pt idx="11758">
                  <c:v>9699.3999999999942</c:v>
                </c:pt>
                <c:pt idx="11759">
                  <c:v>9127.1000000000058</c:v>
                </c:pt>
                <c:pt idx="11760">
                  <c:v>8555.5</c:v>
                </c:pt>
                <c:pt idx="11761">
                  <c:v>7984.8999999999942</c:v>
                </c:pt>
                <c:pt idx="11762">
                  <c:v>7411.8999999999942</c:v>
                </c:pt>
                <c:pt idx="11763">
                  <c:v>6834.6000000000058</c:v>
                </c:pt>
                <c:pt idx="11764">
                  <c:v>6264.3999999999942</c:v>
                </c:pt>
                <c:pt idx="11765">
                  <c:v>5695.3000000000029</c:v>
                </c:pt>
                <c:pt idx="11766">
                  <c:v>5118.6999999999971</c:v>
                </c:pt>
                <c:pt idx="11767">
                  <c:v>4538.8999999999942</c:v>
                </c:pt>
                <c:pt idx="11768">
                  <c:v>3962.8999999999942</c:v>
                </c:pt>
                <c:pt idx="11769">
                  <c:v>3395.3999999999942</c:v>
                </c:pt>
                <c:pt idx="11770">
                  <c:v>2829.6999999999971</c:v>
                </c:pt>
                <c:pt idx="11771">
                  <c:v>2258</c:v>
                </c:pt>
                <c:pt idx="11772">
                  <c:v>1684.3999999999942</c:v>
                </c:pt>
                <c:pt idx="11773">
                  <c:v>1114.3999999999942</c:v>
                </c:pt>
                <c:pt idx="11774">
                  <c:v>550.5</c:v>
                </c:pt>
                <c:pt idx="11775">
                  <c:v>-6.3999999999941792</c:v>
                </c:pt>
                <c:pt idx="11776">
                  <c:v>-568.39999999999418</c:v>
                </c:pt>
                <c:pt idx="11777">
                  <c:v>-1132.8999999999942</c:v>
                </c:pt>
                <c:pt idx="11778">
                  <c:v>-1693.8999999999942</c:v>
                </c:pt>
                <c:pt idx="11779">
                  <c:v>-2249.8999999999942</c:v>
                </c:pt>
                <c:pt idx="11780">
                  <c:v>-2801.1999999999971</c:v>
                </c:pt>
                <c:pt idx="11781">
                  <c:v>-3347</c:v>
                </c:pt>
                <c:pt idx="11782">
                  <c:v>-3888.5</c:v>
                </c:pt>
                <c:pt idx="11783">
                  <c:v>-4432.1000000000058</c:v>
                </c:pt>
                <c:pt idx="11784">
                  <c:v>-4971.1999999999971</c:v>
                </c:pt>
                <c:pt idx="11785">
                  <c:v>-5505.6000000000058</c:v>
                </c:pt>
                <c:pt idx="11786">
                  <c:v>-6035.1999999999971</c:v>
                </c:pt>
                <c:pt idx="11787">
                  <c:v>-6558.8000000000029</c:v>
                </c:pt>
                <c:pt idx="11788">
                  <c:v>-7092.6999999999971</c:v>
                </c:pt>
                <c:pt idx="11789">
                  <c:v>-7611.5</c:v>
                </c:pt>
                <c:pt idx="11790">
                  <c:v>-8117</c:v>
                </c:pt>
                <c:pt idx="11791">
                  <c:v>-8629.6000000000058</c:v>
                </c:pt>
                <c:pt idx="11792">
                  <c:v>-9134.1999999999971</c:v>
                </c:pt>
                <c:pt idx="11793">
                  <c:v>-9633.1000000000058</c:v>
                </c:pt>
                <c:pt idx="11794">
                  <c:v>-10125.300000000003</c:v>
                </c:pt>
                <c:pt idx="11795">
                  <c:v>-10615.699999999997</c:v>
                </c:pt>
                <c:pt idx="11796">
                  <c:v>-11097.800000000003</c:v>
                </c:pt>
                <c:pt idx="11797">
                  <c:v>-11573.600000000006</c:v>
                </c:pt>
                <c:pt idx="11798">
                  <c:v>-12047.199999999997</c:v>
                </c:pt>
                <c:pt idx="11799">
                  <c:v>-12512.199999999997</c:v>
                </c:pt>
                <c:pt idx="11800">
                  <c:v>-12970.099999999999</c:v>
                </c:pt>
                <c:pt idx="11801">
                  <c:v>-13422.599999999999</c:v>
                </c:pt>
                <c:pt idx="11802">
                  <c:v>-13865.099999999999</c:v>
                </c:pt>
                <c:pt idx="11803">
                  <c:v>-14306.900000000001</c:v>
                </c:pt>
                <c:pt idx="11804">
                  <c:v>-14741.300000000003</c:v>
                </c:pt>
                <c:pt idx="11805">
                  <c:v>-15166</c:v>
                </c:pt>
                <c:pt idx="11806">
                  <c:v>-15579.300000000003</c:v>
                </c:pt>
                <c:pt idx="11807">
                  <c:v>-15987.199999999997</c:v>
                </c:pt>
                <c:pt idx="11808">
                  <c:v>-16393.900000000001</c:v>
                </c:pt>
                <c:pt idx="11809">
                  <c:v>-16785.900000000001</c:v>
                </c:pt>
                <c:pt idx="11810">
                  <c:v>-17171.699999999997</c:v>
                </c:pt>
                <c:pt idx="11811">
                  <c:v>-17548.900000000001</c:v>
                </c:pt>
                <c:pt idx="11812">
                  <c:v>-17915.5</c:v>
                </c:pt>
                <c:pt idx="11813">
                  <c:v>-18278</c:v>
                </c:pt>
                <c:pt idx="11814">
                  <c:v>-18633.800000000003</c:v>
                </c:pt>
                <c:pt idx="11815">
                  <c:v>-18980.199999999997</c:v>
                </c:pt>
                <c:pt idx="11816">
                  <c:v>-19317.599999999999</c:v>
                </c:pt>
                <c:pt idx="11817">
                  <c:v>-19644</c:v>
                </c:pt>
                <c:pt idx="11818">
                  <c:v>-19965.199999999997</c:v>
                </c:pt>
                <c:pt idx="11819">
                  <c:v>-20277.300000000003</c:v>
                </c:pt>
                <c:pt idx="11820">
                  <c:v>-20576.099999999999</c:v>
                </c:pt>
                <c:pt idx="11821">
                  <c:v>-20869.199999999997</c:v>
                </c:pt>
                <c:pt idx="11822">
                  <c:v>-21157.4</c:v>
                </c:pt>
                <c:pt idx="11823">
                  <c:v>-21433.599999999999</c:v>
                </c:pt>
                <c:pt idx="11824">
                  <c:v>-21696.800000000003</c:v>
                </c:pt>
                <c:pt idx="11825">
                  <c:v>-21954.6</c:v>
                </c:pt>
                <c:pt idx="11826">
                  <c:v>-22204</c:v>
                </c:pt>
                <c:pt idx="11827">
                  <c:v>-22440.800000000003</c:v>
                </c:pt>
                <c:pt idx="11828">
                  <c:v>-22672.199999999997</c:v>
                </c:pt>
                <c:pt idx="11829">
                  <c:v>-22890.6</c:v>
                </c:pt>
                <c:pt idx="11830">
                  <c:v>-23099.4</c:v>
                </c:pt>
                <c:pt idx="11831">
                  <c:v>-23301</c:v>
                </c:pt>
                <c:pt idx="11832">
                  <c:v>-23493.699999999997</c:v>
                </c:pt>
                <c:pt idx="11833">
                  <c:v>-23675.4</c:v>
                </c:pt>
                <c:pt idx="11834">
                  <c:v>-23847.199999999997</c:v>
                </c:pt>
                <c:pt idx="11835">
                  <c:v>-24008.9</c:v>
                </c:pt>
                <c:pt idx="11836">
                  <c:v>-24161.1</c:v>
                </c:pt>
                <c:pt idx="11837">
                  <c:v>-24303.199999999997</c:v>
                </c:pt>
                <c:pt idx="11838">
                  <c:v>-24439.599999999999</c:v>
                </c:pt>
                <c:pt idx="11839">
                  <c:v>-24567.699999999997</c:v>
                </c:pt>
                <c:pt idx="11840">
                  <c:v>-24683.1</c:v>
                </c:pt>
                <c:pt idx="11841">
                  <c:v>-24788.699999999997</c:v>
                </c:pt>
                <c:pt idx="11842">
                  <c:v>-24886.699999999997</c:v>
                </c:pt>
                <c:pt idx="11843">
                  <c:v>-24975.5</c:v>
                </c:pt>
                <c:pt idx="11844">
                  <c:v>-25055.599999999999</c:v>
                </c:pt>
                <c:pt idx="11845">
                  <c:v>-25126</c:v>
                </c:pt>
                <c:pt idx="11846">
                  <c:v>-25188.300000000003</c:v>
                </c:pt>
                <c:pt idx="11847">
                  <c:v>-25244.300000000003</c:v>
                </c:pt>
                <c:pt idx="11848">
                  <c:v>-25289.800000000003</c:v>
                </c:pt>
                <c:pt idx="11849">
                  <c:v>-25322.699999999997</c:v>
                </c:pt>
                <c:pt idx="11850">
                  <c:v>-25353</c:v>
                </c:pt>
                <c:pt idx="11851">
                  <c:v>-25373.699999999997</c:v>
                </c:pt>
                <c:pt idx="11852">
                  <c:v>-25383.300000000003</c:v>
                </c:pt>
                <c:pt idx="11853">
                  <c:v>-25384.699999999997</c:v>
                </c:pt>
                <c:pt idx="11854">
                  <c:v>-25381.199999999997</c:v>
                </c:pt>
                <c:pt idx="11855">
                  <c:v>-25369.9</c:v>
                </c:pt>
                <c:pt idx="11856">
                  <c:v>-25343.699999999997</c:v>
                </c:pt>
                <c:pt idx="11857">
                  <c:v>-25317.9</c:v>
                </c:pt>
                <c:pt idx="11858">
                  <c:v>-25283.699999999997</c:v>
                </c:pt>
                <c:pt idx="11859">
                  <c:v>-25237.1</c:v>
                </c:pt>
                <c:pt idx="11860">
                  <c:v>-25182.6</c:v>
                </c:pt>
                <c:pt idx="11861">
                  <c:v>-25120.800000000003</c:v>
                </c:pt>
                <c:pt idx="11862">
                  <c:v>-25052.1</c:v>
                </c:pt>
                <c:pt idx="11863">
                  <c:v>-24976</c:v>
                </c:pt>
                <c:pt idx="11864">
                  <c:v>-24890.800000000003</c:v>
                </c:pt>
                <c:pt idx="11865">
                  <c:v>-24800.5</c:v>
                </c:pt>
                <c:pt idx="11866">
                  <c:v>-24707.599999999999</c:v>
                </c:pt>
                <c:pt idx="11867">
                  <c:v>-24603.800000000003</c:v>
                </c:pt>
                <c:pt idx="11868">
                  <c:v>-24490.6</c:v>
                </c:pt>
                <c:pt idx="11869">
                  <c:v>-24372.6</c:v>
                </c:pt>
                <c:pt idx="11870">
                  <c:v>-24248</c:v>
                </c:pt>
                <c:pt idx="11871">
                  <c:v>-24117.9</c:v>
                </c:pt>
                <c:pt idx="11872">
                  <c:v>-23982.1</c:v>
                </c:pt>
                <c:pt idx="11873">
                  <c:v>-23841</c:v>
                </c:pt>
                <c:pt idx="11874">
                  <c:v>-23693.300000000003</c:v>
                </c:pt>
                <c:pt idx="11875">
                  <c:v>-23536.699999999997</c:v>
                </c:pt>
                <c:pt idx="11876">
                  <c:v>-23375.699999999997</c:v>
                </c:pt>
                <c:pt idx="11877">
                  <c:v>-23208.5</c:v>
                </c:pt>
                <c:pt idx="11878">
                  <c:v>-23034.699999999997</c:v>
                </c:pt>
                <c:pt idx="11879">
                  <c:v>-22857.800000000003</c:v>
                </c:pt>
                <c:pt idx="11880">
                  <c:v>-22674.5</c:v>
                </c:pt>
                <c:pt idx="11881">
                  <c:v>-22483.1</c:v>
                </c:pt>
                <c:pt idx="11882">
                  <c:v>-22289.300000000003</c:v>
                </c:pt>
                <c:pt idx="11883">
                  <c:v>-22090.300000000003</c:v>
                </c:pt>
                <c:pt idx="11884">
                  <c:v>-21882.1</c:v>
                </c:pt>
                <c:pt idx="11885">
                  <c:v>-21667.300000000003</c:v>
                </c:pt>
                <c:pt idx="11886">
                  <c:v>-21451.9</c:v>
                </c:pt>
                <c:pt idx="11887">
                  <c:v>-21231.599999999999</c:v>
                </c:pt>
                <c:pt idx="11888">
                  <c:v>-21003.9</c:v>
                </c:pt>
                <c:pt idx="11889">
                  <c:v>-20772.900000000001</c:v>
                </c:pt>
                <c:pt idx="11890">
                  <c:v>-20535.5</c:v>
                </c:pt>
                <c:pt idx="11891">
                  <c:v>-20297.800000000003</c:v>
                </c:pt>
                <c:pt idx="11892">
                  <c:v>-20053.699999999997</c:v>
                </c:pt>
                <c:pt idx="11893">
                  <c:v>-19802.400000000001</c:v>
                </c:pt>
                <c:pt idx="11894">
                  <c:v>-19550</c:v>
                </c:pt>
                <c:pt idx="11895">
                  <c:v>-19288.900000000001</c:v>
                </c:pt>
                <c:pt idx="11896">
                  <c:v>-19027.699999999997</c:v>
                </c:pt>
                <c:pt idx="11897">
                  <c:v>-18765</c:v>
                </c:pt>
                <c:pt idx="11898">
                  <c:v>-18493.699999999997</c:v>
                </c:pt>
                <c:pt idx="11899">
                  <c:v>-18218.699999999997</c:v>
                </c:pt>
                <c:pt idx="11900">
                  <c:v>-17941.800000000003</c:v>
                </c:pt>
                <c:pt idx="11901">
                  <c:v>-17661.5</c:v>
                </c:pt>
                <c:pt idx="11902">
                  <c:v>-17379.900000000001</c:v>
                </c:pt>
                <c:pt idx="11903">
                  <c:v>-17091.5</c:v>
                </c:pt>
                <c:pt idx="11904">
                  <c:v>-16798.099999999999</c:v>
                </c:pt>
                <c:pt idx="11905">
                  <c:v>-16504.800000000003</c:v>
                </c:pt>
                <c:pt idx="11906">
                  <c:v>-16207.599999999999</c:v>
                </c:pt>
                <c:pt idx="11907">
                  <c:v>-15910</c:v>
                </c:pt>
                <c:pt idx="11908">
                  <c:v>-15604.800000000003</c:v>
                </c:pt>
                <c:pt idx="11909">
                  <c:v>-15299.699999999997</c:v>
                </c:pt>
                <c:pt idx="11910">
                  <c:v>-14993.400000000001</c:v>
                </c:pt>
                <c:pt idx="11911">
                  <c:v>-14681</c:v>
                </c:pt>
                <c:pt idx="11912">
                  <c:v>-14367.800000000003</c:v>
                </c:pt>
                <c:pt idx="11913">
                  <c:v>-14053.5</c:v>
                </c:pt>
                <c:pt idx="11914">
                  <c:v>-13735.5</c:v>
                </c:pt>
                <c:pt idx="11915">
                  <c:v>-13409</c:v>
                </c:pt>
                <c:pt idx="11916">
                  <c:v>-13093.099999999999</c:v>
                </c:pt>
                <c:pt idx="11917">
                  <c:v>-12777.800000000003</c:v>
                </c:pt>
                <c:pt idx="11918">
                  <c:v>-12451</c:v>
                </c:pt>
                <c:pt idx="11919">
                  <c:v>-12123.300000000003</c:v>
                </c:pt>
                <c:pt idx="11920">
                  <c:v>-11798.400000000001</c:v>
                </c:pt>
                <c:pt idx="11921">
                  <c:v>-11471.699999999997</c:v>
                </c:pt>
                <c:pt idx="11922">
                  <c:v>-11147</c:v>
                </c:pt>
                <c:pt idx="11923">
                  <c:v>-10813.5</c:v>
                </c:pt>
                <c:pt idx="11924">
                  <c:v>-10482.199999999997</c:v>
                </c:pt>
                <c:pt idx="11925">
                  <c:v>-10152.100000000006</c:v>
                </c:pt>
                <c:pt idx="11926">
                  <c:v>-9823.5</c:v>
                </c:pt>
                <c:pt idx="11927">
                  <c:v>-9496.3999999999942</c:v>
                </c:pt>
                <c:pt idx="11928">
                  <c:v>-9171.3999999999942</c:v>
                </c:pt>
                <c:pt idx="11929">
                  <c:v>-8842.1999999999971</c:v>
                </c:pt>
                <c:pt idx="11930">
                  <c:v>-8501.6999999999971</c:v>
                </c:pt>
                <c:pt idx="11931">
                  <c:v>-8174.1999999999971</c:v>
                </c:pt>
                <c:pt idx="11932">
                  <c:v>-7849.3999999999942</c:v>
                </c:pt>
                <c:pt idx="11933">
                  <c:v>-7525</c:v>
                </c:pt>
                <c:pt idx="11934">
                  <c:v>-7198.5</c:v>
                </c:pt>
                <c:pt idx="11935">
                  <c:v>-6861.6999999999971</c:v>
                </c:pt>
                <c:pt idx="11936">
                  <c:v>-6533.3000000000029</c:v>
                </c:pt>
                <c:pt idx="11937">
                  <c:v>-6210.6999999999971</c:v>
                </c:pt>
                <c:pt idx="11938">
                  <c:v>-5891.3000000000029</c:v>
                </c:pt>
                <c:pt idx="11939">
                  <c:v>-5571.3999999999942</c:v>
                </c:pt>
                <c:pt idx="11940">
                  <c:v>-5243.1999999999971</c:v>
                </c:pt>
                <c:pt idx="11941">
                  <c:v>-4921.8000000000029</c:v>
                </c:pt>
                <c:pt idx="11942">
                  <c:v>-4607.3999999999942</c:v>
                </c:pt>
                <c:pt idx="11943">
                  <c:v>-4291.1000000000058</c:v>
                </c:pt>
                <c:pt idx="11944">
                  <c:v>-3973.8000000000029</c:v>
                </c:pt>
                <c:pt idx="11945">
                  <c:v>-3661.6000000000058</c:v>
                </c:pt>
                <c:pt idx="11946">
                  <c:v>-3354.8000000000029</c:v>
                </c:pt>
                <c:pt idx="11947">
                  <c:v>-3050.6999999999971</c:v>
                </c:pt>
                <c:pt idx="11948">
                  <c:v>-2747.6999999999971</c:v>
                </c:pt>
                <c:pt idx="11949">
                  <c:v>-2439.5</c:v>
                </c:pt>
                <c:pt idx="11950">
                  <c:v>-2133</c:v>
                </c:pt>
                <c:pt idx="11951">
                  <c:v>-1836.8999999999942</c:v>
                </c:pt>
                <c:pt idx="11952">
                  <c:v>-1545.6999999999971</c:v>
                </c:pt>
                <c:pt idx="11953">
                  <c:v>-1255.3000000000029</c:v>
                </c:pt>
                <c:pt idx="11954">
                  <c:v>-962.69999999999709</c:v>
                </c:pt>
                <c:pt idx="11955">
                  <c:v>-670.69999999999709</c:v>
                </c:pt>
                <c:pt idx="11956">
                  <c:v>-395.19999999999709</c:v>
                </c:pt>
                <c:pt idx="11957">
                  <c:v>-114.89999999999418</c:v>
                </c:pt>
                <c:pt idx="11958">
                  <c:v>174.10000000000582</c:v>
                </c:pt>
                <c:pt idx="11959">
                  <c:v>450.5</c:v>
                </c:pt>
                <c:pt idx="11960">
                  <c:v>715.89999999999418</c:v>
                </c:pt>
                <c:pt idx="11961">
                  <c:v>985.60000000000582</c:v>
                </c:pt>
                <c:pt idx="11962">
                  <c:v>1266.8999999999942</c:v>
                </c:pt>
                <c:pt idx="11963">
                  <c:v>1535.8999999999942</c:v>
                </c:pt>
                <c:pt idx="11964">
                  <c:v>1784</c:v>
                </c:pt>
                <c:pt idx="11965">
                  <c:v>2041.1000000000058</c:v>
                </c:pt>
                <c:pt idx="11966">
                  <c:v>2305.1999999999971</c:v>
                </c:pt>
                <c:pt idx="11967">
                  <c:v>2555.6999999999971</c:v>
                </c:pt>
                <c:pt idx="11968">
                  <c:v>2806.6000000000058</c:v>
                </c:pt>
                <c:pt idx="11969">
                  <c:v>3063.1999999999971</c:v>
                </c:pt>
                <c:pt idx="11970">
                  <c:v>3302.5</c:v>
                </c:pt>
                <c:pt idx="11971">
                  <c:v>3538.6000000000058</c:v>
                </c:pt>
                <c:pt idx="11972">
                  <c:v>3781.3000000000029</c:v>
                </c:pt>
                <c:pt idx="11973">
                  <c:v>4012.5</c:v>
                </c:pt>
                <c:pt idx="11974">
                  <c:v>4244.1000000000058</c:v>
                </c:pt>
                <c:pt idx="11975">
                  <c:v>4473.3000000000029</c:v>
                </c:pt>
                <c:pt idx="11976">
                  <c:v>4697.8999999999942</c:v>
                </c:pt>
                <c:pt idx="11977">
                  <c:v>4923.8000000000029</c:v>
                </c:pt>
                <c:pt idx="11978">
                  <c:v>5143.1000000000058</c:v>
                </c:pt>
                <c:pt idx="11979">
                  <c:v>5353.1999999999971</c:v>
                </c:pt>
                <c:pt idx="11980">
                  <c:v>5569.8000000000029</c:v>
                </c:pt>
                <c:pt idx="11981">
                  <c:v>5785.6999999999971</c:v>
                </c:pt>
                <c:pt idx="11982">
                  <c:v>5991</c:v>
                </c:pt>
                <c:pt idx="11983">
                  <c:v>6193.1000000000058</c:v>
                </c:pt>
                <c:pt idx="11984">
                  <c:v>6394</c:v>
                </c:pt>
                <c:pt idx="11985">
                  <c:v>6596.1999999999971</c:v>
                </c:pt>
                <c:pt idx="11986">
                  <c:v>6790.8999999999942</c:v>
                </c:pt>
                <c:pt idx="11987">
                  <c:v>6983.6000000000058</c:v>
                </c:pt>
                <c:pt idx="11988">
                  <c:v>7181.3999999999942</c:v>
                </c:pt>
                <c:pt idx="11989">
                  <c:v>7367.3000000000029</c:v>
                </c:pt>
                <c:pt idx="11990">
                  <c:v>7552.6000000000058</c:v>
                </c:pt>
                <c:pt idx="11991">
                  <c:v>7738.3999999999942</c:v>
                </c:pt>
                <c:pt idx="11992">
                  <c:v>7914.6999999999971</c:v>
                </c:pt>
                <c:pt idx="11993">
                  <c:v>8093.1000000000058</c:v>
                </c:pt>
                <c:pt idx="11994">
                  <c:v>8268.8000000000029</c:v>
                </c:pt>
                <c:pt idx="11995">
                  <c:v>8440.3000000000029</c:v>
                </c:pt>
                <c:pt idx="11996">
                  <c:v>8617.3000000000029</c:v>
                </c:pt>
                <c:pt idx="11997">
                  <c:v>8779.5</c:v>
                </c:pt>
                <c:pt idx="11998">
                  <c:v>8938.5</c:v>
                </c:pt>
                <c:pt idx="11999">
                  <c:v>9104.5</c:v>
                </c:pt>
                <c:pt idx="12000">
                  <c:v>9266.1000000000058</c:v>
                </c:pt>
                <c:pt idx="12001">
                  <c:v>9426.6000000000058</c:v>
                </c:pt>
                <c:pt idx="12002">
                  <c:v>9567.8000000000029</c:v>
                </c:pt>
                <c:pt idx="12003">
                  <c:v>9722.8999999999942</c:v>
                </c:pt>
                <c:pt idx="12004">
                  <c:v>9878.3000000000029</c:v>
                </c:pt>
                <c:pt idx="12005">
                  <c:v>10013.899999999994</c:v>
                </c:pt>
                <c:pt idx="12006">
                  <c:v>10152</c:v>
                </c:pt>
                <c:pt idx="12007">
                  <c:v>10292.100000000006</c:v>
                </c:pt>
                <c:pt idx="12008">
                  <c:v>10439.800000000003</c:v>
                </c:pt>
                <c:pt idx="12009">
                  <c:v>10570.300000000003</c:v>
                </c:pt>
                <c:pt idx="12010">
                  <c:v>10694.199999999997</c:v>
                </c:pt>
                <c:pt idx="12011">
                  <c:v>10827</c:v>
                </c:pt>
                <c:pt idx="12012">
                  <c:v>10958.5</c:v>
                </c:pt>
                <c:pt idx="12013">
                  <c:v>11083.199999999997</c:v>
                </c:pt>
                <c:pt idx="12014">
                  <c:v>11207.100000000006</c:v>
                </c:pt>
                <c:pt idx="12015">
                  <c:v>11322.899999999994</c:v>
                </c:pt>
                <c:pt idx="12016">
                  <c:v>11442.5</c:v>
                </c:pt>
                <c:pt idx="12017">
                  <c:v>11564.699999999997</c:v>
                </c:pt>
                <c:pt idx="12018">
                  <c:v>11675.800000000003</c:v>
                </c:pt>
                <c:pt idx="12019">
                  <c:v>11782.699999999997</c:v>
                </c:pt>
                <c:pt idx="12020">
                  <c:v>11886.5</c:v>
                </c:pt>
                <c:pt idx="12021">
                  <c:v>11995.699999999997</c:v>
                </c:pt>
                <c:pt idx="12022">
                  <c:v>12096.899999999994</c:v>
                </c:pt>
                <c:pt idx="12023">
                  <c:v>12192.199999999997</c:v>
                </c:pt>
                <c:pt idx="12024">
                  <c:v>12290.600000000006</c:v>
                </c:pt>
                <c:pt idx="12025">
                  <c:v>12392.800000000003</c:v>
                </c:pt>
                <c:pt idx="12026">
                  <c:v>12485</c:v>
                </c:pt>
                <c:pt idx="12027">
                  <c:v>12567.800000000003</c:v>
                </c:pt>
                <c:pt idx="12028">
                  <c:v>12652.100000000006</c:v>
                </c:pt>
                <c:pt idx="12029">
                  <c:v>12735.699999999997</c:v>
                </c:pt>
                <c:pt idx="12030">
                  <c:v>12816.899999999994</c:v>
                </c:pt>
                <c:pt idx="12031">
                  <c:v>12895</c:v>
                </c:pt>
                <c:pt idx="12032">
                  <c:v>12971.5</c:v>
                </c:pt>
                <c:pt idx="12033">
                  <c:v>13053</c:v>
                </c:pt>
                <c:pt idx="12034">
                  <c:v>13115.5</c:v>
                </c:pt>
                <c:pt idx="12035">
                  <c:v>13191.5</c:v>
                </c:pt>
                <c:pt idx="12036">
                  <c:v>13259.5</c:v>
                </c:pt>
                <c:pt idx="12037">
                  <c:v>13322.600000000006</c:v>
                </c:pt>
                <c:pt idx="12038">
                  <c:v>13388.899999999994</c:v>
                </c:pt>
                <c:pt idx="12039">
                  <c:v>13449.600000000006</c:v>
                </c:pt>
                <c:pt idx="12040">
                  <c:v>13519.199999999997</c:v>
                </c:pt>
                <c:pt idx="12041">
                  <c:v>13570.899999999994</c:v>
                </c:pt>
                <c:pt idx="12042">
                  <c:v>13632.800000000003</c:v>
                </c:pt>
                <c:pt idx="12043">
                  <c:v>13688.699999999997</c:v>
                </c:pt>
                <c:pt idx="12044">
                  <c:v>13740.199999999997</c:v>
                </c:pt>
                <c:pt idx="12045">
                  <c:v>13791.399999999994</c:v>
                </c:pt>
                <c:pt idx="12046">
                  <c:v>13839.300000000003</c:v>
                </c:pt>
                <c:pt idx="12047">
                  <c:v>13887.300000000003</c:v>
                </c:pt>
                <c:pt idx="12048">
                  <c:v>13926.300000000003</c:v>
                </c:pt>
                <c:pt idx="12049">
                  <c:v>13966.600000000006</c:v>
                </c:pt>
                <c:pt idx="12050">
                  <c:v>14013.5</c:v>
                </c:pt>
                <c:pt idx="12051">
                  <c:v>14058</c:v>
                </c:pt>
                <c:pt idx="12052">
                  <c:v>14092.300000000003</c:v>
                </c:pt>
                <c:pt idx="12053">
                  <c:v>14126.100000000006</c:v>
                </c:pt>
                <c:pt idx="12054">
                  <c:v>14163</c:v>
                </c:pt>
                <c:pt idx="12055">
                  <c:v>14195</c:v>
                </c:pt>
                <c:pt idx="12056">
                  <c:v>14220.899999999994</c:v>
                </c:pt>
                <c:pt idx="12057">
                  <c:v>14248.5</c:v>
                </c:pt>
                <c:pt idx="12058">
                  <c:v>14281.399999999994</c:v>
                </c:pt>
                <c:pt idx="12059">
                  <c:v>14309.899999999994</c:v>
                </c:pt>
                <c:pt idx="12060">
                  <c:v>14331.199999999997</c:v>
                </c:pt>
                <c:pt idx="12061">
                  <c:v>14352.300000000003</c:v>
                </c:pt>
                <c:pt idx="12062">
                  <c:v>14372.199999999997</c:v>
                </c:pt>
                <c:pt idx="12063">
                  <c:v>14394.5</c:v>
                </c:pt>
                <c:pt idx="12064">
                  <c:v>14422.899999999994</c:v>
                </c:pt>
                <c:pt idx="12065">
                  <c:v>14436.899999999994</c:v>
                </c:pt>
                <c:pt idx="12066">
                  <c:v>14452.300000000003</c:v>
                </c:pt>
                <c:pt idx="12067">
                  <c:v>14481</c:v>
                </c:pt>
                <c:pt idx="12068">
                  <c:v>14501.699999999997</c:v>
                </c:pt>
                <c:pt idx="12069">
                  <c:v>14513.399999999994</c:v>
                </c:pt>
                <c:pt idx="12070">
                  <c:v>14516.300000000003</c:v>
                </c:pt>
                <c:pt idx="12071">
                  <c:v>14536.300000000003</c:v>
                </c:pt>
                <c:pt idx="12072">
                  <c:v>14557.899999999994</c:v>
                </c:pt>
                <c:pt idx="12073">
                  <c:v>14559.800000000003</c:v>
                </c:pt>
                <c:pt idx="12074">
                  <c:v>14569.5</c:v>
                </c:pt>
                <c:pt idx="12075">
                  <c:v>14579.399999999994</c:v>
                </c:pt>
                <c:pt idx="12076">
                  <c:v>14589</c:v>
                </c:pt>
                <c:pt idx="12077">
                  <c:v>14591</c:v>
                </c:pt>
                <c:pt idx="12078">
                  <c:v>14590.699999999997</c:v>
                </c:pt>
                <c:pt idx="12079">
                  <c:v>14597.899999999994</c:v>
                </c:pt>
                <c:pt idx="12080">
                  <c:v>14599.600000000006</c:v>
                </c:pt>
                <c:pt idx="12081">
                  <c:v>14599</c:v>
                </c:pt>
                <c:pt idx="12082">
                  <c:v>14599</c:v>
                </c:pt>
                <c:pt idx="12083">
                  <c:v>14592.300000000003</c:v>
                </c:pt>
                <c:pt idx="12084">
                  <c:v>14588.300000000003</c:v>
                </c:pt>
                <c:pt idx="12085">
                  <c:v>14582.399999999994</c:v>
                </c:pt>
                <c:pt idx="12086">
                  <c:v>14570.800000000003</c:v>
                </c:pt>
                <c:pt idx="12087">
                  <c:v>14565.899999999994</c:v>
                </c:pt>
                <c:pt idx="12088">
                  <c:v>14556.300000000003</c:v>
                </c:pt>
                <c:pt idx="12089">
                  <c:v>14542.600000000006</c:v>
                </c:pt>
                <c:pt idx="12090">
                  <c:v>14537.199999999997</c:v>
                </c:pt>
                <c:pt idx="12091">
                  <c:v>14528.399999999994</c:v>
                </c:pt>
                <c:pt idx="12092">
                  <c:v>14509.800000000003</c:v>
                </c:pt>
                <c:pt idx="12093">
                  <c:v>14497.100000000006</c:v>
                </c:pt>
                <c:pt idx="12094">
                  <c:v>14484.699999999997</c:v>
                </c:pt>
                <c:pt idx="12095">
                  <c:v>14473.600000000006</c:v>
                </c:pt>
                <c:pt idx="12096">
                  <c:v>14448.800000000003</c:v>
                </c:pt>
                <c:pt idx="12097">
                  <c:v>14426.199999999997</c:v>
                </c:pt>
                <c:pt idx="12098">
                  <c:v>14407.100000000006</c:v>
                </c:pt>
                <c:pt idx="12099">
                  <c:v>14376.300000000003</c:v>
                </c:pt>
                <c:pt idx="12100">
                  <c:v>14349.800000000003</c:v>
                </c:pt>
                <c:pt idx="12101">
                  <c:v>14325.300000000003</c:v>
                </c:pt>
                <c:pt idx="12102">
                  <c:v>14292.199999999997</c:v>
                </c:pt>
                <c:pt idx="12103">
                  <c:v>14263.699999999997</c:v>
                </c:pt>
                <c:pt idx="12104">
                  <c:v>14227.600000000006</c:v>
                </c:pt>
                <c:pt idx="12105">
                  <c:v>14181.600000000006</c:v>
                </c:pt>
                <c:pt idx="12106">
                  <c:v>14144.800000000003</c:v>
                </c:pt>
                <c:pt idx="12107">
                  <c:v>14113</c:v>
                </c:pt>
                <c:pt idx="12108">
                  <c:v>14059.899999999994</c:v>
                </c:pt>
                <c:pt idx="12109">
                  <c:v>14025.699999999997</c:v>
                </c:pt>
                <c:pt idx="12110">
                  <c:v>13979.100000000006</c:v>
                </c:pt>
                <c:pt idx="12111">
                  <c:v>13910.100000000006</c:v>
                </c:pt>
                <c:pt idx="12112">
                  <c:v>13859.699999999997</c:v>
                </c:pt>
                <c:pt idx="12113">
                  <c:v>13815.100000000006</c:v>
                </c:pt>
                <c:pt idx="12114">
                  <c:v>13758.800000000003</c:v>
                </c:pt>
                <c:pt idx="12115">
                  <c:v>13691.300000000003</c:v>
                </c:pt>
                <c:pt idx="12116">
                  <c:v>13634.100000000006</c:v>
                </c:pt>
                <c:pt idx="12117">
                  <c:v>13580.199999999997</c:v>
                </c:pt>
                <c:pt idx="12118">
                  <c:v>13522.100000000006</c:v>
                </c:pt>
                <c:pt idx="12119">
                  <c:v>13439.399999999994</c:v>
                </c:pt>
                <c:pt idx="12120">
                  <c:v>13379.5</c:v>
                </c:pt>
                <c:pt idx="12121">
                  <c:v>13314.399999999994</c:v>
                </c:pt>
                <c:pt idx="12122">
                  <c:v>13234.100000000006</c:v>
                </c:pt>
                <c:pt idx="12123">
                  <c:v>13153.600000000006</c:v>
                </c:pt>
                <c:pt idx="12124">
                  <c:v>13066.300000000003</c:v>
                </c:pt>
                <c:pt idx="12125">
                  <c:v>12992.699999999997</c:v>
                </c:pt>
                <c:pt idx="12126">
                  <c:v>12916.199999999997</c:v>
                </c:pt>
                <c:pt idx="12127">
                  <c:v>12827.600000000006</c:v>
                </c:pt>
                <c:pt idx="12128">
                  <c:v>12730.600000000006</c:v>
                </c:pt>
                <c:pt idx="12129">
                  <c:v>12634.899999999994</c:v>
                </c:pt>
                <c:pt idx="12130">
                  <c:v>12538.100000000006</c:v>
                </c:pt>
                <c:pt idx="12131">
                  <c:v>12440.199999999997</c:v>
                </c:pt>
                <c:pt idx="12132">
                  <c:v>12341.699999999997</c:v>
                </c:pt>
                <c:pt idx="12133">
                  <c:v>12232.899999999994</c:v>
                </c:pt>
                <c:pt idx="12134">
                  <c:v>12125.199999999997</c:v>
                </c:pt>
                <c:pt idx="12135">
                  <c:v>12021.199999999997</c:v>
                </c:pt>
                <c:pt idx="12136">
                  <c:v>11909.399999999994</c:v>
                </c:pt>
                <c:pt idx="12137">
                  <c:v>11783.699999999997</c:v>
                </c:pt>
                <c:pt idx="12138">
                  <c:v>11660.800000000003</c:v>
                </c:pt>
                <c:pt idx="12139">
                  <c:v>11537.399999999994</c:v>
                </c:pt>
                <c:pt idx="12140">
                  <c:v>11423.699999999997</c:v>
                </c:pt>
                <c:pt idx="12141">
                  <c:v>11304.899999999994</c:v>
                </c:pt>
                <c:pt idx="12142">
                  <c:v>11173.5</c:v>
                </c:pt>
                <c:pt idx="12143">
                  <c:v>11041.899999999994</c:v>
                </c:pt>
                <c:pt idx="12144">
                  <c:v>10907</c:v>
                </c:pt>
                <c:pt idx="12145">
                  <c:v>10776.399999999994</c:v>
                </c:pt>
                <c:pt idx="12146">
                  <c:v>10646.899999999994</c:v>
                </c:pt>
                <c:pt idx="12147">
                  <c:v>10499.899999999994</c:v>
                </c:pt>
                <c:pt idx="12148">
                  <c:v>10353.100000000006</c:v>
                </c:pt>
                <c:pt idx="12149">
                  <c:v>10204.800000000003</c:v>
                </c:pt>
                <c:pt idx="12150">
                  <c:v>10055.300000000003</c:v>
                </c:pt>
                <c:pt idx="12151">
                  <c:v>9904.6000000000058</c:v>
                </c:pt>
                <c:pt idx="12152">
                  <c:v>9752.6000000000058</c:v>
                </c:pt>
                <c:pt idx="12153">
                  <c:v>9595.6999999999971</c:v>
                </c:pt>
                <c:pt idx="12154">
                  <c:v>9430</c:v>
                </c:pt>
                <c:pt idx="12155">
                  <c:v>9267.5</c:v>
                </c:pt>
                <c:pt idx="12156">
                  <c:v>9096.8999999999942</c:v>
                </c:pt>
                <c:pt idx="12157">
                  <c:v>8934.8999999999942</c:v>
                </c:pt>
                <c:pt idx="12158">
                  <c:v>8757.8999999999942</c:v>
                </c:pt>
                <c:pt idx="12159">
                  <c:v>8575.6000000000058</c:v>
                </c:pt>
                <c:pt idx="12160">
                  <c:v>8397.5</c:v>
                </c:pt>
                <c:pt idx="12161">
                  <c:v>8224.6000000000058</c:v>
                </c:pt>
                <c:pt idx="12162">
                  <c:v>8036.8999999999942</c:v>
                </c:pt>
                <c:pt idx="12163">
                  <c:v>7851.3000000000029</c:v>
                </c:pt>
                <c:pt idx="12164">
                  <c:v>7661.6999999999971</c:v>
                </c:pt>
                <c:pt idx="12165">
                  <c:v>7468.8999999999942</c:v>
                </c:pt>
                <c:pt idx="12166">
                  <c:v>7273.3000000000029</c:v>
                </c:pt>
                <c:pt idx="12167">
                  <c:v>7081.6000000000058</c:v>
                </c:pt>
                <c:pt idx="12168">
                  <c:v>6886.1999999999971</c:v>
                </c:pt>
                <c:pt idx="12169">
                  <c:v>6683.1999999999971</c:v>
                </c:pt>
                <c:pt idx="12170">
                  <c:v>6484.6000000000058</c:v>
                </c:pt>
                <c:pt idx="12171">
                  <c:v>6278.6999999999971</c:v>
                </c:pt>
                <c:pt idx="12172">
                  <c:v>6075.8999999999942</c:v>
                </c:pt>
                <c:pt idx="12173">
                  <c:v>5863</c:v>
                </c:pt>
                <c:pt idx="12174">
                  <c:v>5648</c:v>
                </c:pt>
                <c:pt idx="12175">
                  <c:v>5433.3999999999942</c:v>
                </c:pt>
                <c:pt idx="12176">
                  <c:v>5216</c:v>
                </c:pt>
                <c:pt idx="12177">
                  <c:v>4997.5</c:v>
                </c:pt>
                <c:pt idx="12178">
                  <c:v>4769.6999999999971</c:v>
                </c:pt>
                <c:pt idx="12179">
                  <c:v>4538.8000000000029</c:v>
                </c:pt>
                <c:pt idx="12180">
                  <c:v>4314</c:v>
                </c:pt>
                <c:pt idx="12181">
                  <c:v>4083.1999999999971</c:v>
                </c:pt>
                <c:pt idx="12182">
                  <c:v>3850.8000000000029</c:v>
                </c:pt>
                <c:pt idx="12183">
                  <c:v>3615.1999999999971</c:v>
                </c:pt>
                <c:pt idx="12184">
                  <c:v>3372.8000000000029</c:v>
                </c:pt>
                <c:pt idx="12185">
                  <c:v>3132.6000000000058</c:v>
                </c:pt>
                <c:pt idx="12186">
                  <c:v>2888.8000000000029</c:v>
                </c:pt>
                <c:pt idx="12187">
                  <c:v>2642.3000000000029</c:v>
                </c:pt>
                <c:pt idx="12188">
                  <c:v>2395.1999999999971</c:v>
                </c:pt>
                <c:pt idx="12189">
                  <c:v>2142.6000000000058</c:v>
                </c:pt>
                <c:pt idx="12190">
                  <c:v>1892.8999999999942</c:v>
                </c:pt>
                <c:pt idx="12191">
                  <c:v>1640.3999999999942</c:v>
                </c:pt>
                <c:pt idx="12192">
                  <c:v>1385.8000000000029</c:v>
                </c:pt>
                <c:pt idx="12193">
                  <c:v>1130</c:v>
                </c:pt>
                <c:pt idx="12194">
                  <c:v>875</c:v>
                </c:pt>
                <c:pt idx="12195">
                  <c:v>617.89999999999418</c:v>
                </c:pt>
                <c:pt idx="12196">
                  <c:v>356.19999999999709</c:v>
                </c:pt>
                <c:pt idx="12197">
                  <c:v>95</c:v>
                </c:pt>
                <c:pt idx="12198">
                  <c:v>-168.60000000000582</c:v>
                </c:pt>
                <c:pt idx="12199">
                  <c:v>-434.80000000000291</c:v>
                </c:pt>
                <c:pt idx="12200">
                  <c:v>-700.60000000000582</c:v>
                </c:pt>
                <c:pt idx="12201">
                  <c:v>-969.39999999999418</c:v>
                </c:pt>
                <c:pt idx="12202">
                  <c:v>-1241.5</c:v>
                </c:pt>
                <c:pt idx="12203">
                  <c:v>-1515.3999999999942</c:v>
                </c:pt>
                <c:pt idx="12204">
                  <c:v>-1787.6000000000058</c:v>
                </c:pt>
                <c:pt idx="12205">
                  <c:v>-2062.6000000000058</c:v>
                </c:pt>
                <c:pt idx="12206">
                  <c:v>-2336.1999999999971</c:v>
                </c:pt>
                <c:pt idx="12207">
                  <c:v>-2612.5</c:v>
                </c:pt>
                <c:pt idx="12208">
                  <c:v>-2888.3000000000029</c:v>
                </c:pt>
                <c:pt idx="12209">
                  <c:v>-3172.1000000000058</c:v>
                </c:pt>
                <c:pt idx="12210">
                  <c:v>-3452.1999999999971</c:v>
                </c:pt>
                <c:pt idx="12211">
                  <c:v>-3729.8000000000029</c:v>
                </c:pt>
                <c:pt idx="12212">
                  <c:v>-4012.6999999999971</c:v>
                </c:pt>
                <c:pt idx="12213">
                  <c:v>-4294</c:v>
                </c:pt>
                <c:pt idx="12214">
                  <c:v>-4574.6000000000058</c:v>
                </c:pt>
                <c:pt idx="12215">
                  <c:v>-4859.6000000000058</c:v>
                </c:pt>
                <c:pt idx="12216">
                  <c:v>-5141.8999999999942</c:v>
                </c:pt>
                <c:pt idx="12217">
                  <c:v>-5425.1000000000058</c:v>
                </c:pt>
                <c:pt idx="12218">
                  <c:v>-5709.6999999999971</c:v>
                </c:pt>
                <c:pt idx="12219">
                  <c:v>-5984.3999999999942</c:v>
                </c:pt>
                <c:pt idx="12220">
                  <c:v>-6264.6000000000058</c:v>
                </c:pt>
                <c:pt idx="12221">
                  <c:v>-6548.1999999999971</c:v>
                </c:pt>
                <c:pt idx="12222">
                  <c:v>-6827.1999999999971</c:v>
                </c:pt>
                <c:pt idx="12223">
                  <c:v>-7105.8999999999942</c:v>
                </c:pt>
                <c:pt idx="12224">
                  <c:v>-7386.1000000000058</c:v>
                </c:pt>
                <c:pt idx="12225">
                  <c:v>-7667.6999999999971</c:v>
                </c:pt>
                <c:pt idx="12226">
                  <c:v>-7944.8999999999942</c:v>
                </c:pt>
                <c:pt idx="12227">
                  <c:v>-8221.3000000000029</c:v>
                </c:pt>
                <c:pt idx="12228">
                  <c:v>-8502.3000000000029</c:v>
                </c:pt>
                <c:pt idx="12229">
                  <c:v>-8779.1999999999971</c:v>
                </c:pt>
                <c:pt idx="12230">
                  <c:v>-9054</c:v>
                </c:pt>
                <c:pt idx="12231">
                  <c:v>-9327.8999999999942</c:v>
                </c:pt>
                <c:pt idx="12232">
                  <c:v>-9601</c:v>
                </c:pt>
                <c:pt idx="12233">
                  <c:v>-9873.1999999999971</c:v>
                </c:pt>
                <c:pt idx="12234">
                  <c:v>-10142.899999999994</c:v>
                </c:pt>
                <c:pt idx="12235">
                  <c:v>-10409.899999999994</c:v>
                </c:pt>
                <c:pt idx="12236">
                  <c:v>-10680.300000000003</c:v>
                </c:pt>
                <c:pt idx="12237">
                  <c:v>-10949.100000000006</c:v>
                </c:pt>
                <c:pt idx="12238">
                  <c:v>-11211.899999999994</c:v>
                </c:pt>
                <c:pt idx="12239">
                  <c:v>-11473.600000000006</c:v>
                </c:pt>
                <c:pt idx="12240">
                  <c:v>-11734.5</c:v>
                </c:pt>
                <c:pt idx="12241">
                  <c:v>-11993.300000000003</c:v>
                </c:pt>
                <c:pt idx="12242">
                  <c:v>-12251.400000000001</c:v>
                </c:pt>
                <c:pt idx="12243">
                  <c:v>-12507.199999999997</c:v>
                </c:pt>
                <c:pt idx="12244">
                  <c:v>-12759.300000000003</c:v>
                </c:pt>
                <c:pt idx="12245">
                  <c:v>-13007</c:v>
                </c:pt>
                <c:pt idx="12246">
                  <c:v>-13252</c:v>
                </c:pt>
                <c:pt idx="12247">
                  <c:v>-13496.5</c:v>
                </c:pt>
                <c:pt idx="12248">
                  <c:v>-13734.800000000003</c:v>
                </c:pt>
                <c:pt idx="12249">
                  <c:v>-13974.099999999999</c:v>
                </c:pt>
                <c:pt idx="12250">
                  <c:v>-14213.5</c:v>
                </c:pt>
                <c:pt idx="12251">
                  <c:v>-14444.800000000003</c:v>
                </c:pt>
                <c:pt idx="12252">
                  <c:v>-14675.599999999999</c:v>
                </c:pt>
                <c:pt idx="12253">
                  <c:v>-14904.599999999999</c:v>
                </c:pt>
                <c:pt idx="12254">
                  <c:v>-15128.300000000003</c:v>
                </c:pt>
                <c:pt idx="12255">
                  <c:v>-15345.599999999999</c:v>
                </c:pt>
                <c:pt idx="12256">
                  <c:v>-15563.5</c:v>
                </c:pt>
                <c:pt idx="12257">
                  <c:v>-15780.300000000003</c:v>
                </c:pt>
                <c:pt idx="12258">
                  <c:v>-15990.699999999997</c:v>
                </c:pt>
                <c:pt idx="12259">
                  <c:v>-16198.800000000003</c:v>
                </c:pt>
                <c:pt idx="12260">
                  <c:v>-16401.900000000001</c:v>
                </c:pt>
                <c:pt idx="12261">
                  <c:v>-16603.699999999997</c:v>
                </c:pt>
                <c:pt idx="12262">
                  <c:v>-16802.099999999999</c:v>
                </c:pt>
                <c:pt idx="12263">
                  <c:v>-16994</c:v>
                </c:pt>
                <c:pt idx="12264">
                  <c:v>-17182</c:v>
                </c:pt>
                <c:pt idx="12265">
                  <c:v>-17365.199999999997</c:v>
                </c:pt>
                <c:pt idx="12266">
                  <c:v>-17545.5</c:v>
                </c:pt>
                <c:pt idx="12267">
                  <c:v>-17725</c:v>
                </c:pt>
                <c:pt idx="12268">
                  <c:v>-17898.300000000003</c:v>
                </c:pt>
                <c:pt idx="12269">
                  <c:v>-18064.599999999999</c:v>
                </c:pt>
                <c:pt idx="12270">
                  <c:v>-18227.599999999999</c:v>
                </c:pt>
                <c:pt idx="12271">
                  <c:v>-18386.699999999997</c:v>
                </c:pt>
                <c:pt idx="12272">
                  <c:v>-18542.699999999997</c:v>
                </c:pt>
                <c:pt idx="12273">
                  <c:v>-18693.5</c:v>
                </c:pt>
                <c:pt idx="12274">
                  <c:v>-18836.900000000001</c:v>
                </c:pt>
                <c:pt idx="12275">
                  <c:v>-18976.300000000003</c:v>
                </c:pt>
                <c:pt idx="12276">
                  <c:v>-19112.300000000003</c:v>
                </c:pt>
                <c:pt idx="12277">
                  <c:v>-19245</c:v>
                </c:pt>
                <c:pt idx="12278">
                  <c:v>-19370.900000000001</c:v>
                </c:pt>
                <c:pt idx="12279">
                  <c:v>-19490</c:v>
                </c:pt>
                <c:pt idx="12280">
                  <c:v>-19609</c:v>
                </c:pt>
                <c:pt idx="12281">
                  <c:v>-19720.699999999997</c:v>
                </c:pt>
                <c:pt idx="12282">
                  <c:v>-19827.300000000003</c:v>
                </c:pt>
                <c:pt idx="12283">
                  <c:v>-19929.400000000001</c:v>
                </c:pt>
                <c:pt idx="12284">
                  <c:v>-20027.699999999997</c:v>
                </c:pt>
                <c:pt idx="12285">
                  <c:v>-20113.099999999999</c:v>
                </c:pt>
                <c:pt idx="12286">
                  <c:v>-20198.199999999997</c:v>
                </c:pt>
                <c:pt idx="12287">
                  <c:v>-20290.900000000001</c:v>
                </c:pt>
                <c:pt idx="12288">
                  <c:v>-20363.5</c:v>
                </c:pt>
                <c:pt idx="12289">
                  <c:v>-20430.900000000001</c:v>
                </c:pt>
                <c:pt idx="12290">
                  <c:v>-20495.300000000003</c:v>
                </c:pt>
                <c:pt idx="12291">
                  <c:v>-20554.900000000001</c:v>
                </c:pt>
                <c:pt idx="12292">
                  <c:v>-20611.5</c:v>
                </c:pt>
                <c:pt idx="12293">
                  <c:v>-20651</c:v>
                </c:pt>
                <c:pt idx="12294">
                  <c:v>-20690.5</c:v>
                </c:pt>
                <c:pt idx="12295">
                  <c:v>-20725.599999999999</c:v>
                </c:pt>
                <c:pt idx="12296">
                  <c:v>-20756.599999999999</c:v>
                </c:pt>
                <c:pt idx="12297">
                  <c:v>-20783.699999999997</c:v>
                </c:pt>
                <c:pt idx="12298">
                  <c:v>-20806.900000000001</c:v>
                </c:pt>
                <c:pt idx="12299">
                  <c:v>-20827.599999999999</c:v>
                </c:pt>
                <c:pt idx="12300">
                  <c:v>-20826.800000000003</c:v>
                </c:pt>
                <c:pt idx="12301">
                  <c:v>-20825.199999999997</c:v>
                </c:pt>
                <c:pt idx="12302">
                  <c:v>-20819</c:v>
                </c:pt>
                <c:pt idx="12303">
                  <c:v>-20812.699999999997</c:v>
                </c:pt>
                <c:pt idx="12304">
                  <c:v>-20806.300000000003</c:v>
                </c:pt>
                <c:pt idx="12305">
                  <c:v>-20779.5</c:v>
                </c:pt>
                <c:pt idx="12306">
                  <c:v>-20745.400000000001</c:v>
                </c:pt>
                <c:pt idx="12307">
                  <c:v>-20709.199999999997</c:v>
                </c:pt>
                <c:pt idx="12308">
                  <c:v>-20673.900000000001</c:v>
                </c:pt>
                <c:pt idx="12309">
                  <c:v>-20637.099999999999</c:v>
                </c:pt>
                <c:pt idx="12310">
                  <c:v>-20585.199999999997</c:v>
                </c:pt>
                <c:pt idx="12311">
                  <c:v>-20520.199999999997</c:v>
                </c:pt>
                <c:pt idx="12312">
                  <c:v>-20459.800000000003</c:v>
                </c:pt>
                <c:pt idx="12313">
                  <c:v>-20396.099999999999</c:v>
                </c:pt>
                <c:pt idx="12314">
                  <c:v>-20311</c:v>
                </c:pt>
                <c:pt idx="12315">
                  <c:v>-20229.400000000001</c:v>
                </c:pt>
                <c:pt idx="12316">
                  <c:v>-20143.900000000001</c:v>
                </c:pt>
                <c:pt idx="12317">
                  <c:v>-20054.300000000003</c:v>
                </c:pt>
                <c:pt idx="12318">
                  <c:v>-19965.900000000001</c:v>
                </c:pt>
                <c:pt idx="12319">
                  <c:v>-19863.800000000003</c:v>
                </c:pt>
                <c:pt idx="12320">
                  <c:v>-19735.400000000001</c:v>
                </c:pt>
                <c:pt idx="12321">
                  <c:v>-19628.599999999999</c:v>
                </c:pt>
                <c:pt idx="12322">
                  <c:v>-19511.400000000001</c:v>
                </c:pt>
                <c:pt idx="12323">
                  <c:v>-19386.699999999997</c:v>
                </c:pt>
                <c:pt idx="12324">
                  <c:v>-19254.900000000001</c:v>
                </c:pt>
                <c:pt idx="12325">
                  <c:v>-19104.900000000001</c:v>
                </c:pt>
                <c:pt idx="12326">
                  <c:v>-18968.199999999997</c:v>
                </c:pt>
                <c:pt idx="12327">
                  <c:v>-18825.400000000001</c:v>
                </c:pt>
                <c:pt idx="12328">
                  <c:v>-18657.599999999999</c:v>
                </c:pt>
                <c:pt idx="12329">
                  <c:v>-18492</c:v>
                </c:pt>
                <c:pt idx="12330">
                  <c:v>-18322</c:v>
                </c:pt>
                <c:pt idx="12331">
                  <c:v>-18164.400000000001</c:v>
                </c:pt>
                <c:pt idx="12332">
                  <c:v>-17977.300000000003</c:v>
                </c:pt>
                <c:pt idx="12333">
                  <c:v>-17786.599999999999</c:v>
                </c:pt>
                <c:pt idx="12334">
                  <c:v>-17605.300000000003</c:v>
                </c:pt>
                <c:pt idx="12335">
                  <c:v>-17419.199999999997</c:v>
                </c:pt>
                <c:pt idx="12336">
                  <c:v>-17214</c:v>
                </c:pt>
                <c:pt idx="12337">
                  <c:v>-17005.599999999999</c:v>
                </c:pt>
                <c:pt idx="12338">
                  <c:v>-16800.599999999999</c:v>
                </c:pt>
                <c:pt idx="12339">
                  <c:v>-16578.599999999999</c:v>
                </c:pt>
                <c:pt idx="12340">
                  <c:v>-16356.800000000003</c:v>
                </c:pt>
                <c:pt idx="12341">
                  <c:v>-16136</c:v>
                </c:pt>
                <c:pt idx="12342">
                  <c:v>-15905.699999999997</c:v>
                </c:pt>
                <c:pt idx="12343">
                  <c:v>-15668.099999999999</c:v>
                </c:pt>
                <c:pt idx="12344">
                  <c:v>-15432.099999999999</c:v>
                </c:pt>
                <c:pt idx="12345">
                  <c:v>-15181.099999999999</c:v>
                </c:pt>
                <c:pt idx="12346">
                  <c:v>-14931.400000000001</c:v>
                </c:pt>
                <c:pt idx="12347">
                  <c:v>-14680.800000000003</c:v>
                </c:pt>
                <c:pt idx="12348">
                  <c:v>-14417.599999999999</c:v>
                </c:pt>
                <c:pt idx="12349">
                  <c:v>-14158.199999999997</c:v>
                </c:pt>
                <c:pt idx="12350">
                  <c:v>-13893.800000000003</c:v>
                </c:pt>
                <c:pt idx="12351">
                  <c:v>-13600</c:v>
                </c:pt>
                <c:pt idx="12352">
                  <c:v>-13334</c:v>
                </c:pt>
                <c:pt idx="12353">
                  <c:v>-13054.699999999997</c:v>
                </c:pt>
                <c:pt idx="12354">
                  <c:v>-12770.599999999999</c:v>
                </c:pt>
                <c:pt idx="12355">
                  <c:v>-12477.900000000001</c:v>
                </c:pt>
                <c:pt idx="12356">
                  <c:v>-12180.199999999997</c:v>
                </c:pt>
                <c:pt idx="12357">
                  <c:v>-11888.900000000001</c:v>
                </c:pt>
                <c:pt idx="12358">
                  <c:v>-11577.5</c:v>
                </c:pt>
                <c:pt idx="12359">
                  <c:v>-11270.699999999997</c:v>
                </c:pt>
                <c:pt idx="12360">
                  <c:v>-10964.899999999994</c:v>
                </c:pt>
                <c:pt idx="12361">
                  <c:v>-10645.800000000003</c:v>
                </c:pt>
                <c:pt idx="12362">
                  <c:v>-10330.300000000003</c:v>
                </c:pt>
                <c:pt idx="12363">
                  <c:v>-10011.800000000003</c:v>
                </c:pt>
                <c:pt idx="12364">
                  <c:v>-9684.6000000000058</c:v>
                </c:pt>
                <c:pt idx="12365">
                  <c:v>-9358.8999999999942</c:v>
                </c:pt>
                <c:pt idx="12366">
                  <c:v>-9022.5</c:v>
                </c:pt>
                <c:pt idx="12367">
                  <c:v>-8687.3000000000029</c:v>
                </c:pt>
                <c:pt idx="12368">
                  <c:v>-8354.5</c:v>
                </c:pt>
                <c:pt idx="12369">
                  <c:v>-8012.8999999999942</c:v>
                </c:pt>
                <c:pt idx="12370">
                  <c:v>-7666.6000000000058</c:v>
                </c:pt>
                <c:pt idx="12371">
                  <c:v>-7318.3000000000029</c:v>
                </c:pt>
                <c:pt idx="12372">
                  <c:v>-6972.1000000000058</c:v>
                </c:pt>
                <c:pt idx="12373">
                  <c:v>-6619.1999999999971</c:v>
                </c:pt>
                <c:pt idx="12374">
                  <c:v>-6252.5</c:v>
                </c:pt>
                <c:pt idx="12375">
                  <c:v>-5899.5</c:v>
                </c:pt>
                <c:pt idx="12376">
                  <c:v>-5546</c:v>
                </c:pt>
                <c:pt idx="12377">
                  <c:v>-5183</c:v>
                </c:pt>
                <c:pt idx="12378">
                  <c:v>-4810.5</c:v>
                </c:pt>
                <c:pt idx="12379">
                  <c:v>-4437.8000000000029</c:v>
                </c:pt>
                <c:pt idx="12380">
                  <c:v>-4075.1000000000058</c:v>
                </c:pt>
                <c:pt idx="12381">
                  <c:v>-3705.8000000000029</c:v>
                </c:pt>
                <c:pt idx="12382">
                  <c:v>-3323.6000000000058</c:v>
                </c:pt>
                <c:pt idx="12383">
                  <c:v>-2950.5</c:v>
                </c:pt>
                <c:pt idx="12384">
                  <c:v>-2575.5</c:v>
                </c:pt>
                <c:pt idx="12385">
                  <c:v>-2198.6999999999971</c:v>
                </c:pt>
                <c:pt idx="12386">
                  <c:v>-1820.8999999999942</c:v>
                </c:pt>
                <c:pt idx="12387">
                  <c:v>-1434.1000000000058</c:v>
                </c:pt>
                <c:pt idx="12388">
                  <c:v>-1048.1999999999971</c:v>
                </c:pt>
                <c:pt idx="12389">
                  <c:v>-670.10000000000582</c:v>
                </c:pt>
                <c:pt idx="12390">
                  <c:v>-291</c:v>
                </c:pt>
                <c:pt idx="12391">
                  <c:v>96.5</c:v>
                </c:pt>
                <c:pt idx="12392">
                  <c:v>485.30000000000291</c:v>
                </c:pt>
                <c:pt idx="12393">
                  <c:v>866.39999999999418</c:v>
                </c:pt>
                <c:pt idx="12394">
                  <c:v>1255</c:v>
                </c:pt>
                <c:pt idx="12395">
                  <c:v>1652.8999999999942</c:v>
                </c:pt>
                <c:pt idx="12396">
                  <c:v>2042.8000000000029</c:v>
                </c:pt>
                <c:pt idx="12397">
                  <c:v>2422.1000000000058</c:v>
                </c:pt>
                <c:pt idx="12398">
                  <c:v>2809.6999999999971</c:v>
                </c:pt>
                <c:pt idx="12399">
                  <c:v>3200.3999999999942</c:v>
                </c:pt>
                <c:pt idx="12400">
                  <c:v>3589</c:v>
                </c:pt>
                <c:pt idx="12401">
                  <c:v>3979.1999999999971</c:v>
                </c:pt>
                <c:pt idx="12402">
                  <c:v>4366.6999999999971</c:v>
                </c:pt>
                <c:pt idx="12403">
                  <c:v>4764.1999999999971</c:v>
                </c:pt>
                <c:pt idx="12404">
                  <c:v>5144.3999999999942</c:v>
                </c:pt>
                <c:pt idx="12405">
                  <c:v>5532.5</c:v>
                </c:pt>
                <c:pt idx="12406">
                  <c:v>5921.6000000000058</c:v>
                </c:pt>
                <c:pt idx="12407">
                  <c:v>6304.3000000000029</c:v>
                </c:pt>
                <c:pt idx="12408">
                  <c:v>6689.1000000000058</c:v>
                </c:pt>
                <c:pt idx="12409">
                  <c:v>7069.3000000000029</c:v>
                </c:pt>
                <c:pt idx="12410">
                  <c:v>7454.6000000000058</c:v>
                </c:pt>
                <c:pt idx="12411">
                  <c:v>7832</c:v>
                </c:pt>
                <c:pt idx="12412">
                  <c:v>8208.5</c:v>
                </c:pt>
                <c:pt idx="12413">
                  <c:v>8591.6999999999971</c:v>
                </c:pt>
                <c:pt idx="12414">
                  <c:v>8965.1999999999971</c:v>
                </c:pt>
                <c:pt idx="12415">
                  <c:v>9336</c:v>
                </c:pt>
                <c:pt idx="12416">
                  <c:v>9705.8999999999942</c:v>
                </c:pt>
                <c:pt idx="12417">
                  <c:v>10074.5</c:v>
                </c:pt>
                <c:pt idx="12418">
                  <c:v>10437.399999999994</c:v>
                </c:pt>
                <c:pt idx="12419">
                  <c:v>10795.800000000003</c:v>
                </c:pt>
                <c:pt idx="12420">
                  <c:v>11159.300000000003</c:v>
                </c:pt>
                <c:pt idx="12421">
                  <c:v>11526.100000000006</c:v>
                </c:pt>
                <c:pt idx="12422">
                  <c:v>11881.5</c:v>
                </c:pt>
                <c:pt idx="12423">
                  <c:v>12230</c:v>
                </c:pt>
                <c:pt idx="12424">
                  <c:v>12588.300000000003</c:v>
                </c:pt>
                <c:pt idx="12425">
                  <c:v>12941.899999999994</c:v>
                </c:pt>
                <c:pt idx="12426">
                  <c:v>13284</c:v>
                </c:pt>
                <c:pt idx="12427">
                  <c:v>13623.899999999994</c:v>
                </c:pt>
                <c:pt idx="12428">
                  <c:v>13971.100000000006</c:v>
                </c:pt>
                <c:pt idx="12429">
                  <c:v>14316.199999999997</c:v>
                </c:pt>
                <c:pt idx="12430">
                  <c:v>14649.399999999994</c:v>
                </c:pt>
                <c:pt idx="12431">
                  <c:v>14977.899999999994</c:v>
                </c:pt>
                <c:pt idx="12432">
                  <c:v>15304.899999999994</c:v>
                </c:pt>
                <c:pt idx="12433">
                  <c:v>15627.600000000006</c:v>
                </c:pt>
                <c:pt idx="12434">
                  <c:v>15956.199999999997</c:v>
                </c:pt>
                <c:pt idx="12435">
                  <c:v>16267.100000000006</c:v>
                </c:pt>
                <c:pt idx="12436">
                  <c:v>16571.300000000003</c:v>
                </c:pt>
                <c:pt idx="12437">
                  <c:v>16887.199999999997</c:v>
                </c:pt>
                <c:pt idx="12438">
                  <c:v>17196.199999999997</c:v>
                </c:pt>
                <c:pt idx="12439">
                  <c:v>17494.600000000006</c:v>
                </c:pt>
                <c:pt idx="12440">
                  <c:v>17779.300000000003</c:v>
                </c:pt>
                <c:pt idx="12441">
                  <c:v>18068.800000000003</c:v>
                </c:pt>
                <c:pt idx="12442">
                  <c:v>18362.5</c:v>
                </c:pt>
                <c:pt idx="12443">
                  <c:v>18641</c:v>
                </c:pt>
                <c:pt idx="12444">
                  <c:v>18914.199999999997</c:v>
                </c:pt>
                <c:pt idx="12445">
                  <c:v>19186.899999999994</c:v>
                </c:pt>
                <c:pt idx="12446">
                  <c:v>19455.899999999994</c:v>
                </c:pt>
                <c:pt idx="12447">
                  <c:v>19717.300000000003</c:v>
                </c:pt>
                <c:pt idx="12448">
                  <c:v>19969.5</c:v>
                </c:pt>
                <c:pt idx="12449">
                  <c:v>20224.399999999994</c:v>
                </c:pt>
                <c:pt idx="12450">
                  <c:v>20479.600000000006</c:v>
                </c:pt>
                <c:pt idx="12451">
                  <c:v>20725.5</c:v>
                </c:pt>
                <c:pt idx="12452">
                  <c:v>20967.5</c:v>
                </c:pt>
                <c:pt idx="12453">
                  <c:v>21202.600000000006</c:v>
                </c:pt>
                <c:pt idx="12454">
                  <c:v>21429.699999999997</c:v>
                </c:pt>
                <c:pt idx="12455">
                  <c:v>21656.800000000003</c:v>
                </c:pt>
                <c:pt idx="12456">
                  <c:v>21873.5</c:v>
                </c:pt>
                <c:pt idx="12457">
                  <c:v>22087.100000000006</c:v>
                </c:pt>
                <c:pt idx="12458">
                  <c:v>22300.300000000003</c:v>
                </c:pt>
                <c:pt idx="12459">
                  <c:v>22495.899999999994</c:v>
                </c:pt>
                <c:pt idx="12460">
                  <c:v>22694.300000000003</c:v>
                </c:pt>
                <c:pt idx="12461">
                  <c:v>22888</c:v>
                </c:pt>
                <c:pt idx="12462">
                  <c:v>23069</c:v>
                </c:pt>
                <c:pt idx="12463">
                  <c:v>23245</c:v>
                </c:pt>
                <c:pt idx="12464">
                  <c:v>23417</c:v>
                </c:pt>
                <c:pt idx="12465">
                  <c:v>23593</c:v>
                </c:pt>
                <c:pt idx="12466">
                  <c:v>23747</c:v>
                </c:pt>
                <c:pt idx="12467">
                  <c:v>23895</c:v>
                </c:pt>
                <c:pt idx="12468">
                  <c:v>24047</c:v>
                </c:pt>
                <c:pt idx="12469">
                  <c:v>24185</c:v>
                </c:pt>
                <c:pt idx="12470">
                  <c:v>24319</c:v>
                </c:pt>
                <c:pt idx="12471">
                  <c:v>24448</c:v>
                </c:pt>
                <c:pt idx="12472">
                  <c:v>24565</c:v>
                </c:pt>
                <c:pt idx="12473">
                  <c:v>24680</c:v>
                </c:pt>
                <c:pt idx="12474">
                  <c:v>24789</c:v>
                </c:pt>
                <c:pt idx="12475">
                  <c:v>24884</c:v>
                </c:pt>
                <c:pt idx="12476">
                  <c:v>24987</c:v>
                </c:pt>
                <c:pt idx="12477">
                  <c:v>25087</c:v>
                </c:pt>
                <c:pt idx="12478">
                  <c:v>25170</c:v>
                </c:pt>
                <c:pt idx="12479">
                  <c:v>25251</c:v>
                </c:pt>
                <c:pt idx="12480">
                  <c:v>25328</c:v>
                </c:pt>
                <c:pt idx="12481">
                  <c:v>25385</c:v>
                </c:pt>
                <c:pt idx="12482">
                  <c:v>25436</c:v>
                </c:pt>
                <c:pt idx="12483">
                  <c:v>25492</c:v>
                </c:pt>
                <c:pt idx="12484">
                  <c:v>25544</c:v>
                </c:pt>
                <c:pt idx="12485">
                  <c:v>25576</c:v>
                </c:pt>
                <c:pt idx="12486">
                  <c:v>25598</c:v>
                </c:pt>
                <c:pt idx="12487">
                  <c:v>25624</c:v>
                </c:pt>
                <c:pt idx="12488">
                  <c:v>25649</c:v>
                </c:pt>
                <c:pt idx="12489">
                  <c:v>25650</c:v>
                </c:pt>
                <c:pt idx="12490">
                  <c:v>25645</c:v>
                </c:pt>
                <c:pt idx="12491">
                  <c:v>25637</c:v>
                </c:pt>
                <c:pt idx="12492">
                  <c:v>25632</c:v>
                </c:pt>
                <c:pt idx="12493">
                  <c:v>25601</c:v>
                </c:pt>
                <c:pt idx="12494">
                  <c:v>25571</c:v>
                </c:pt>
                <c:pt idx="12495">
                  <c:v>25534</c:v>
                </c:pt>
                <c:pt idx="12496">
                  <c:v>25495</c:v>
                </c:pt>
                <c:pt idx="12497">
                  <c:v>25448</c:v>
                </c:pt>
                <c:pt idx="12498">
                  <c:v>25377</c:v>
                </c:pt>
                <c:pt idx="12499">
                  <c:v>25307</c:v>
                </c:pt>
                <c:pt idx="12500">
                  <c:v>25232</c:v>
                </c:pt>
                <c:pt idx="12501">
                  <c:v>25158</c:v>
                </c:pt>
                <c:pt idx="12502">
                  <c:v>25078</c:v>
                </c:pt>
                <c:pt idx="12503">
                  <c:v>24995</c:v>
                </c:pt>
                <c:pt idx="12504">
                  <c:v>24894</c:v>
                </c:pt>
                <c:pt idx="12505">
                  <c:v>24786</c:v>
                </c:pt>
                <c:pt idx="12506">
                  <c:v>24687</c:v>
                </c:pt>
                <c:pt idx="12507">
                  <c:v>24560</c:v>
                </c:pt>
                <c:pt idx="12508">
                  <c:v>24429</c:v>
                </c:pt>
                <c:pt idx="12509">
                  <c:v>24292</c:v>
                </c:pt>
                <c:pt idx="12510">
                  <c:v>24156</c:v>
                </c:pt>
                <c:pt idx="12511">
                  <c:v>24017</c:v>
                </c:pt>
                <c:pt idx="12512">
                  <c:v>23846</c:v>
                </c:pt>
                <c:pt idx="12513">
                  <c:v>23689</c:v>
                </c:pt>
                <c:pt idx="12514">
                  <c:v>23506</c:v>
                </c:pt>
                <c:pt idx="12515">
                  <c:v>23339</c:v>
                </c:pt>
                <c:pt idx="12516">
                  <c:v>23164</c:v>
                </c:pt>
                <c:pt idx="12517">
                  <c:v>22971</c:v>
                </c:pt>
                <c:pt idx="12518">
                  <c:v>22768.300000000003</c:v>
                </c:pt>
                <c:pt idx="12519">
                  <c:v>22557</c:v>
                </c:pt>
                <c:pt idx="12520">
                  <c:v>22343.800000000003</c:v>
                </c:pt>
                <c:pt idx="12521">
                  <c:v>22125.600000000006</c:v>
                </c:pt>
                <c:pt idx="12522">
                  <c:v>21902.300000000003</c:v>
                </c:pt>
                <c:pt idx="12523">
                  <c:v>21674.899999999994</c:v>
                </c:pt>
                <c:pt idx="12524">
                  <c:v>21433</c:v>
                </c:pt>
                <c:pt idx="12525">
                  <c:v>21182.699999999997</c:v>
                </c:pt>
                <c:pt idx="12526">
                  <c:v>20938</c:v>
                </c:pt>
                <c:pt idx="12527">
                  <c:v>20681.899999999994</c:v>
                </c:pt>
                <c:pt idx="12528">
                  <c:v>20428.699999999997</c:v>
                </c:pt>
                <c:pt idx="12529">
                  <c:v>20152.899999999994</c:v>
                </c:pt>
                <c:pt idx="12530">
                  <c:v>19882.5</c:v>
                </c:pt>
                <c:pt idx="12531">
                  <c:v>19612.100000000006</c:v>
                </c:pt>
                <c:pt idx="12532">
                  <c:v>19311.399999999994</c:v>
                </c:pt>
                <c:pt idx="12533">
                  <c:v>19031.699999999997</c:v>
                </c:pt>
                <c:pt idx="12534">
                  <c:v>18731.300000000003</c:v>
                </c:pt>
                <c:pt idx="12535">
                  <c:v>18434.199999999997</c:v>
                </c:pt>
                <c:pt idx="12536">
                  <c:v>18121.800000000003</c:v>
                </c:pt>
                <c:pt idx="12537">
                  <c:v>17806.5</c:v>
                </c:pt>
                <c:pt idx="12538">
                  <c:v>17489.800000000003</c:v>
                </c:pt>
                <c:pt idx="12539">
                  <c:v>17159</c:v>
                </c:pt>
                <c:pt idx="12540">
                  <c:v>16829.899999999994</c:v>
                </c:pt>
                <c:pt idx="12541">
                  <c:v>16488</c:v>
                </c:pt>
                <c:pt idx="12542">
                  <c:v>16154.100000000006</c:v>
                </c:pt>
                <c:pt idx="12543">
                  <c:v>15804.600000000006</c:v>
                </c:pt>
                <c:pt idx="12544">
                  <c:v>15444.699999999997</c:v>
                </c:pt>
                <c:pt idx="12545">
                  <c:v>15092.399999999994</c:v>
                </c:pt>
                <c:pt idx="12546">
                  <c:v>14724.300000000003</c:v>
                </c:pt>
                <c:pt idx="12547">
                  <c:v>14364.5</c:v>
                </c:pt>
                <c:pt idx="12548">
                  <c:v>13991.5</c:v>
                </c:pt>
                <c:pt idx="12549">
                  <c:v>13609.399999999994</c:v>
                </c:pt>
                <c:pt idx="12550">
                  <c:v>13228.699999999997</c:v>
                </c:pt>
                <c:pt idx="12551">
                  <c:v>12846.699999999997</c:v>
                </c:pt>
                <c:pt idx="12552">
                  <c:v>12459.199999999997</c:v>
                </c:pt>
                <c:pt idx="12553">
                  <c:v>12071.100000000006</c:v>
                </c:pt>
                <c:pt idx="12554">
                  <c:v>11674.600000000006</c:v>
                </c:pt>
                <c:pt idx="12555">
                  <c:v>11272.199999999997</c:v>
                </c:pt>
                <c:pt idx="12556">
                  <c:v>10873.100000000006</c:v>
                </c:pt>
                <c:pt idx="12557">
                  <c:v>10465.600000000006</c:v>
                </c:pt>
                <c:pt idx="12558">
                  <c:v>10055.199999999997</c:v>
                </c:pt>
                <c:pt idx="12559">
                  <c:v>9638.8000000000029</c:v>
                </c:pt>
                <c:pt idx="12560">
                  <c:v>9217.3000000000029</c:v>
                </c:pt>
                <c:pt idx="12561">
                  <c:v>8801.8999999999942</c:v>
                </c:pt>
                <c:pt idx="12562">
                  <c:v>8376.8000000000029</c:v>
                </c:pt>
                <c:pt idx="12563">
                  <c:v>7946.3000000000029</c:v>
                </c:pt>
                <c:pt idx="12564">
                  <c:v>7514.1000000000058</c:v>
                </c:pt>
                <c:pt idx="12565">
                  <c:v>7081.3999999999942</c:v>
                </c:pt>
                <c:pt idx="12566">
                  <c:v>6641.1000000000058</c:v>
                </c:pt>
                <c:pt idx="12567">
                  <c:v>6199.3000000000029</c:v>
                </c:pt>
                <c:pt idx="12568">
                  <c:v>5757.3999999999942</c:v>
                </c:pt>
                <c:pt idx="12569">
                  <c:v>5309.3000000000029</c:v>
                </c:pt>
                <c:pt idx="12570">
                  <c:v>4861.3999999999942</c:v>
                </c:pt>
                <c:pt idx="12571">
                  <c:v>4411</c:v>
                </c:pt>
                <c:pt idx="12572">
                  <c:v>3954.1000000000058</c:v>
                </c:pt>
                <c:pt idx="12573">
                  <c:v>3493.3000000000029</c:v>
                </c:pt>
                <c:pt idx="12574">
                  <c:v>3037.3999999999942</c:v>
                </c:pt>
                <c:pt idx="12575">
                  <c:v>2575.1000000000058</c:v>
                </c:pt>
                <c:pt idx="12576">
                  <c:v>2116.6999999999971</c:v>
                </c:pt>
                <c:pt idx="12577">
                  <c:v>1653.5</c:v>
                </c:pt>
                <c:pt idx="12578">
                  <c:v>1194.3000000000029</c:v>
                </c:pt>
                <c:pt idx="12579">
                  <c:v>728</c:v>
                </c:pt>
                <c:pt idx="12580">
                  <c:v>262</c:v>
                </c:pt>
                <c:pt idx="12581">
                  <c:v>-201.30000000000291</c:v>
                </c:pt>
                <c:pt idx="12582">
                  <c:v>-667.89999999999418</c:v>
                </c:pt>
                <c:pt idx="12583">
                  <c:v>-1135.5</c:v>
                </c:pt>
                <c:pt idx="12584">
                  <c:v>-1604.3999999999942</c:v>
                </c:pt>
                <c:pt idx="12585">
                  <c:v>-2072.8000000000029</c:v>
                </c:pt>
                <c:pt idx="12586">
                  <c:v>-2541.6000000000058</c:v>
                </c:pt>
                <c:pt idx="12587">
                  <c:v>-3012.3999999999942</c:v>
                </c:pt>
                <c:pt idx="12588">
                  <c:v>-3486.5</c:v>
                </c:pt>
                <c:pt idx="12589">
                  <c:v>-3955.5</c:v>
                </c:pt>
                <c:pt idx="12590">
                  <c:v>-4422.6999999999971</c:v>
                </c:pt>
                <c:pt idx="12591">
                  <c:v>-4896.3000000000029</c:v>
                </c:pt>
                <c:pt idx="12592">
                  <c:v>-5368.8000000000029</c:v>
                </c:pt>
                <c:pt idx="12593">
                  <c:v>-5834.1000000000058</c:v>
                </c:pt>
                <c:pt idx="12594">
                  <c:v>-6302.1000000000058</c:v>
                </c:pt>
                <c:pt idx="12595">
                  <c:v>-6772</c:v>
                </c:pt>
                <c:pt idx="12596">
                  <c:v>-7238.6999999999971</c:v>
                </c:pt>
                <c:pt idx="12597">
                  <c:v>-7701.5</c:v>
                </c:pt>
                <c:pt idx="12598">
                  <c:v>-8168.1000000000058</c:v>
                </c:pt>
                <c:pt idx="12599">
                  <c:v>-8635</c:v>
                </c:pt>
                <c:pt idx="12600">
                  <c:v>-9093.3999999999942</c:v>
                </c:pt>
                <c:pt idx="12601">
                  <c:v>-9552.3999999999942</c:v>
                </c:pt>
                <c:pt idx="12602">
                  <c:v>-10011.899999999994</c:v>
                </c:pt>
                <c:pt idx="12603">
                  <c:v>-10467.199999999997</c:v>
                </c:pt>
                <c:pt idx="12604">
                  <c:v>-10918.899999999994</c:v>
                </c:pt>
                <c:pt idx="12605">
                  <c:v>-11365.5</c:v>
                </c:pt>
                <c:pt idx="12606">
                  <c:v>-11810.5</c:v>
                </c:pt>
                <c:pt idx="12607">
                  <c:v>-12263.800000000003</c:v>
                </c:pt>
                <c:pt idx="12608">
                  <c:v>-12704.099999999999</c:v>
                </c:pt>
                <c:pt idx="12609">
                  <c:v>-13142</c:v>
                </c:pt>
                <c:pt idx="12610">
                  <c:v>-13577.599999999999</c:v>
                </c:pt>
                <c:pt idx="12611">
                  <c:v>-14009.900000000001</c:v>
                </c:pt>
                <c:pt idx="12612">
                  <c:v>-14440</c:v>
                </c:pt>
                <c:pt idx="12613">
                  <c:v>-14867.300000000003</c:v>
                </c:pt>
                <c:pt idx="12614">
                  <c:v>-15291.900000000001</c:v>
                </c:pt>
                <c:pt idx="12615">
                  <c:v>-15709.699999999997</c:v>
                </c:pt>
                <c:pt idx="12616">
                  <c:v>-16122.699999999997</c:v>
                </c:pt>
                <c:pt idx="12617">
                  <c:v>-16534</c:v>
                </c:pt>
                <c:pt idx="12618">
                  <c:v>-16939.400000000001</c:v>
                </c:pt>
                <c:pt idx="12619">
                  <c:v>-17341.900000000001</c:v>
                </c:pt>
                <c:pt idx="12620">
                  <c:v>-17742.099999999999</c:v>
                </c:pt>
                <c:pt idx="12621">
                  <c:v>-18133.800000000003</c:v>
                </c:pt>
                <c:pt idx="12622">
                  <c:v>-18521.400000000001</c:v>
                </c:pt>
                <c:pt idx="12623">
                  <c:v>-18907.099999999999</c:v>
                </c:pt>
                <c:pt idx="12624">
                  <c:v>-19285.900000000001</c:v>
                </c:pt>
                <c:pt idx="12625">
                  <c:v>-19656.800000000003</c:v>
                </c:pt>
                <c:pt idx="12626">
                  <c:v>-20022.699999999997</c:v>
                </c:pt>
                <c:pt idx="12627">
                  <c:v>-20387.800000000003</c:v>
                </c:pt>
                <c:pt idx="12628">
                  <c:v>-20744.199999999997</c:v>
                </c:pt>
                <c:pt idx="12629">
                  <c:v>-21095.5</c:v>
                </c:pt>
                <c:pt idx="12630">
                  <c:v>-21440.1</c:v>
                </c:pt>
                <c:pt idx="12631">
                  <c:v>-21778.699999999997</c:v>
                </c:pt>
                <c:pt idx="12632">
                  <c:v>-22113.800000000003</c:v>
                </c:pt>
                <c:pt idx="12633">
                  <c:v>-22439.9</c:v>
                </c:pt>
                <c:pt idx="12634">
                  <c:v>-22758.699999999997</c:v>
                </c:pt>
                <c:pt idx="12635">
                  <c:v>-23071.699999999997</c:v>
                </c:pt>
                <c:pt idx="12636">
                  <c:v>-23377.1</c:v>
                </c:pt>
                <c:pt idx="12637">
                  <c:v>-23679.4</c:v>
                </c:pt>
                <c:pt idx="12638">
                  <c:v>-23976.199999999997</c:v>
                </c:pt>
                <c:pt idx="12639">
                  <c:v>-24261.4</c:v>
                </c:pt>
                <c:pt idx="12640">
                  <c:v>-24540.800000000003</c:v>
                </c:pt>
                <c:pt idx="12641">
                  <c:v>-24814.400000000001</c:v>
                </c:pt>
                <c:pt idx="12642">
                  <c:v>-25081.5</c:v>
                </c:pt>
                <c:pt idx="12643">
                  <c:v>-25344.5</c:v>
                </c:pt>
                <c:pt idx="12644">
                  <c:v>-25595.199999999997</c:v>
                </c:pt>
                <c:pt idx="12645">
                  <c:v>-25838</c:v>
                </c:pt>
                <c:pt idx="12646">
                  <c:v>-26074.199999999997</c:v>
                </c:pt>
                <c:pt idx="12647">
                  <c:v>-26304.5</c:v>
                </c:pt>
                <c:pt idx="12648">
                  <c:v>-26526.5</c:v>
                </c:pt>
                <c:pt idx="12649">
                  <c:v>-26737.699999999997</c:v>
                </c:pt>
                <c:pt idx="12650">
                  <c:v>-26945.4</c:v>
                </c:pt>
                <c:pt idx="12651">
                  <c:v>-27143.699999999997</c:v>
                </c:pt>
                <c:pt idx="12652">
                  <c:v>-27332.800000000003</c:v>
                </c:pt>
                <c:pt idx="12653">
                  <c:v>-27514.300000000003</c:v>
                </c:pt>
                <c:pt idx="12654">
                  <c:v>-27688.6</c:v>
                </c:pt>
                <c:pt idx="12655">
                  <c:v>-27848.5</c:v>
                </c:pt>
                <c:pt idx="12656">
                  <c:v>-28001</c:v>
                </c:pt>
                <c:pt idx="12657">
                  <c:v>-28156.699999999997</c:v>
                </c:pt>
                <c:pt idx="12658">
                  <c:v>-28299.800000000003</c:v>
                </c:pt>
                <c:pt idx="12659">
                  <c:v>-28427</c:v>
                </c:pt>
                <c:pt idx="12660">
                  <c:v>-28548.9</c:v>
                </c:pt>
                <c:pt idx="12661">
                  <c:v>-28663.300000000003</c:v>
                </c:pt>
                <c:pt idx="12662">
                  <c:v>-28771</c:v>
                </c:pt>
                <c:pt idx="12663">
                  <c:v>-28867.699999999997</c:v>
                </c:pt>
                <c:pt idx="12664">
                  <c:v>-28952.300000000003</c:v>
                </c:pt>
                <c:pt idx="12665">
                  <c:v>-29029.4</c:v>
                </c:pt>
                <c:pt idx="12666">
                  <c:v>-29099.300000000003</c:v>
                </c:pt>
                <c:pt idx="12667">
                  <c:v>-29158.1</c:v>
                </c:pt>
                <c:pt idx="12668">
                  <c:v>-29213.1</c:v>
                </c:pt>
                <c:pt idx="12669">
                  <c:v>-29262.9</c:v>
                </c:pt>
                <c:pt idx="12670">
                  <c:v>-29294.9</c:v>
                </c:pt>
                <c:pt idx="12671">
                  <c:v>-29306.400000000001</c:v>
                </c:pt>
                <c:pt idx="12672">
                  <c:v>-29326.800000000003</c:v>
                </c:pt>
                <c:pt idx="12673">
                  <c:v>-29338</c:v>
                </c:pt>
                <c:pt idx="12674">
                  <c:v>-29336.699999999997</c:v>
                </c:pt>
                <c:pt idx="12675">
                  <c:v>-29324.9</c:v>
                </c:pt>
                <c:pt idx="12676">
                  <c:v>-29293.5</c:v>
                </c:pt>
                <c:pt idx="12677">
                  <c:v>-29256.5</c:v>
                </c:pt>
                <c:pt idx="12678">
                  <c:v>-29218.699999999997</c:v>
                </c:pt>
                <c:pt idx="12679">
                  <c:v>-29173.800000000003</c:v>
                </c:pt>
                <c:pt idx="12680">
                  <c:v>-29121.699999999997</c:v>
                </c:pt>
                <c:pt idx="12681">
                  <c:v>-29036.699999999997</c:v>
                </c:pt>
                <c:pt idx="12682">
                  <c:v>-28966.800000000003</c:v>
                </c:pt>
                <c:pt idx="12683">
                  <c:v>-28883.599999999999</c:v>
                </c:pt>
                <c:pt idx="12684">
                  <c:v>-28754.199999999997</c:v>
                </c:pt>
                <c:pt idx="12685">
                  <c:v>-28641.5</c:v>
                </c:pt>
                <c:pt idx="12686">
                  <c:v>-28526.199999999997</c:v>
                </c:pt>
                <c:pt idx="12687">
                  <c:v>-28403.300000000003</c:v>
                </c:pt>
                <c:pt idx="12688">
                  <c:v>-28272.800000000003</c:v>
                </c:pt>
                <c:pt idx="12689">
                  <c:v>-28137.199999999997</c:v>
                </c:pt>
                <c:pt idx="12690">
                  <c:v>-27976.699999999997</c:v>
                </c:pt>
                <c:pt idx="12691">
                  <c:v>-27811.300000000003</c:v>
                </c:pt>
                <c:pt idx="12692">
                  <c:v>-27641.599999999999</c:v>
                </c:pt>
                <c:pt idx="12693">
                  <c:v>-27455.199999999997</c:v>
                </c:pt>
                <c:pt idx="12694">
                  <c:v>-27275.699999999997</c:v>
                </c:pt>
                <c:pt idx="12695">
                  <c:v>-27068</c:v>
                </c:pt>
                <c:pt idx="12696">
                  <c:v>-26859.199999999997</c:v>
                </c:pt>
                <c:pt idx="12697">
                  <c:v>-26647.599999999999</c:v>
                </c:pt>
                <c:pt idx="12698">
                  <c:v>-26417.4</c:v>
                </c:pt>
                <c:pt idx="12699">
                  <c:v>-26168</c:v>
                </c:pt>
                <c:pt idx="12700">
                  <c:v>-25951.599999999999</c:v>
                </c:pt>
                <c:pt idx="12701">
                  <c:v>-25705</c:v>
                </c:pt>
                <c:pt idx="12702">
                  <c:v>-25438.400000000001</c:v>
                </c:pt>
                <c:pt idx="12703">
                  <c:v>-25149.300000000003</c:v>
                </c:pt>
                <c:pt idx="12704">
                  <c:v>-24872.6</c:v>
                </c:pt>
                <c:pt idx="12705">
                  <c:v>-24591.1</c:v>
                </c:pt>
                <c:pt idx="12706">
                  <c:v>-24291.9</c:v>
                </c:pt>
                <c:pt idx="12707">
                  <c:v>-23976.6</c:v>
                </c:pt>
                <c:pt idx="12708">
                  <c:v>-23661.9</c:v>
                </c:pt>
                <c:pt idx="12709">
                  <c:v>-23334.300000000003</c:v>
                </c:pt>
                <c:pt idx="12710">
                  <c:v>-22986.1</c:v>
                </c:pt>
                <c:pt idx="12711">
                  <c:v>-22655.9</c:v>
                </c:pt>
                <c:pt idx="12712">
                  <c:v>-22307.5</c:v>
                </c:pt>
                <c:pt idx="12713">
                  <c:v>-21942.400000000001</c:v>
                </c:pt>
                <c:pt idx="12714">
                  <c:v>-21579.4</c:v>
                </c:pt>
                <c:pt idx="12715">
                  <c:v>-21195.699999999997</c:v>
                </c:pt>
                <c:pt idx="12716">
                  <c:v>-20811.400000000001</c:v>
                </c:pt>
                <c:pt idx="12717">
                  <c:v>-20421</c:v>
                </c:pt>
                <c:pt idx="12718">
                  <c:v>-20022.5</c:v>
                </c:pt>
                <c:pt idx="12719">
                  <c:v>-19617.699999999997</c:v>
                </c:pt>
                <c:pt idx="12720">
                  <c:v>-19210.300000000003</c:v>
                </c:pt>
                <c:pt idx="12721">
                  <c:v>-18780.800000000003</c:v>
                </c:pt>
                <c:pt idx="12722">
                  <c:v>-18349</c:v>
                </c:pt>
                <c:pt idx="12723">
                  <c:v>-17915.400000000001</c:v>
                </c:pt>
                <c:pt idx="12724">
                  <c:v>-17472.599999999999</c:v>
                </c:pt>
                <c:pt idx="12725">
                  <c:v>-17024.400000000001</c:v>
                </c:pt>
                <c:pt idx="12726">
                  <c:v>-16563.5</c:v>
                </c:pt>
                <c:pt idx="12727">
                  <c:v>-16104.099999999999</c:v>
                </c:pt>
                <c:pt idx="12728">
                  <c:v>-15633.599999999999</c:v>
                </c:pt>
                <c:pt idx="12729">
                  <c:v>-15154.199999999997</c:v>
                </c:pt>
                <c:pt idx="12730">
                  <c:v>-14675.699999999997</c:v>
                </c:pt>
                <c:pt idx="12731">
                  <c:v>-14186.599999999999</c:v>
                </c:pt>
                <c:pt idx="12732">
                  <c:v>-13693.199999999997</c:v>
                </c:pt>
                <c:pt idx="12733">
                  <c:v>-13196.900000000001</c:v>
                </c:pt>
                <c:pt idx="12734">
                  <c:v>-12690.599999999999</c:v>
                </c:pt>
                <c:pt idx="12735">
                  <c:v>-12175.599999999999</c:v>
                </c:pt>
                <c:pt idx="12736">
                  <c:v>-11663</c:v>
                </c:pt>
                <c:pt idx="12737">
                  <c:v>-11138.699999999997</c:v>
                </c:pt>
                <c:pt idx="12738">
                  <c:v>-10617</c:v>
                </c:pt>
                <c:pt idx="12739">
                  <c:v>-10089.800000000003</c:v>
                </c:pt>
                <c:pt idx="12740">
                  <c:v>-9550.6000000000058</c:v>
                </c:pt>
                <c:pt idx="12741">
                  <c:v>-9009.8999999999942</c:v>
                </c:pt>
                <c:pt idx="12742">
                  <c:v>-8465.3000000000029</c:v>
                </c:pt>
                <c:pt idx="12743">
                  <c:v>-7926.8999999999942</c:v>
                </c:pt>
                <c:pt idx="12744">
                  <c:v>-7370.5</c:v>
                </c:pt>
                <c:pt idx="12745">
                  <c:v>-6812.1999999999971</c:v>
                </c:pt>
                <c:pt idx="12746">
                  <c:v>-6264.6000000000058</c:v>
                </c:pt>
                <c:pt idx="12747">
                  <c:v>-5705.6000000000058</c:v>
                </c:pt>
                <c:pt idx="12748">
                  <c:v>-5139</c:v>
                </c:pt>
                <c:pt idx="12749">
                  <c:v>-4557.3000000000029</c:v>
                </c:pt>
                <c:pt idx="12750">
                  <c:v>-3996.6000000000058</c:v>
                </c:pt>
                <c:pt idx="12751">
                  <c:v>-3431</c:v>
                </c:pt>
                <c:pt idx="12752">
                  <c:v>-2846.1000000000058</c:v>
                </c:pt>
                <c:pt idx="12753">
                  <c:v>-2270.3999999999942</c:v>
                </c:pt>
                <c:pt idx="12754">
                  <c:v>-1693.3000000000029</c:v>
                </c:pt>
                <c:pt idx="12755">
                  <c:v>-1114.3999999999942</c:v>
                </c:pt>
                <c:pt idx="12756">
                  <c:v>-535.60000000000582</c:v>
                </c:pt>
                <c:pt idx="12757">
                  <c:v>51.19999999999709</c:v>
                </c:pt>
                <c:pt idx="12758">
                  <c:v>641.69999999999709</c:v>
                </c:pt>
                <c:pt idx="12759">
                  <c:v>1225.6000000000058</c:v>
                </c:pt>
                <c:pt idx="12760">
                  <c:v>1806.8999999999942</c:v>
                </c:pt>
                <c:pt idx="12761">
                  <c:v>2395.3999999999942</c:v>
                </c:pt>
                <c:pt idx="12762">
                  <c:v>2987.1000000000058</c:v>
                </c:pt>
                <c:pt idx="12763">
                  <c:v>3569.8000000000029</c:v>
                </c:pt>
                <c:pt idx="12764">
                  <c:v>4154.3000000000029</c:v>
                </c:pt>
                <c:pt idx="12765">
                  <c:v>4750.3999999999942</c:v>
                </c:pt>
                <c:pt idx="12766">
                  <c:v>5340.5</c:v>
                </c:pt>
                <c:pt idx="12767">
                  <c:v>5923.1000000000058</c:v>
                </c:pt>
                <c:pt idx="12768">
                  <c:v>6503.8000000000029</c:v>
                </c:pt>
                <c:pt idx="12769">
                  <c:v>7089.5</c:v>
                </c:pt>
                <c:pt idx="12770">
                  <c:v>7671.3999999999942</c:v>
                </c:pt>
                <c:pt idx="12771">
                  <c:v>8252.3000000000029</c:v>
                </c:pt>
                <c:pt idx="12772">
                  <c:v>8830.5</c:v>
                </c:pt>
                <c:pt idx="12773">
                  <c:v>9409.1999999999971</c:v>
                </c:pt>
                <c:pt idx="12774">
                  <c:v>9986.6999999999971</c:v>
                </c:pt>
                <c:pt idx="12775">
                  <c:v>10555.600000000006</c:v>
                </c:pt>
                <c:pt idx="12776">
                  <c:v>11130.600000000006</c:v>
                </c:pt>
                <c:pt idx="12777">
                  <c:v>11696</c:v>
                </c:pt>
                <c:pt idx="12778">
                  <c:v>12260</c:v>
                </c:pt>
                <c:pt idx="12779">
                  <c:v>12819.600000000006</c:v>
                </c:pt>
                <c:pt idx="12780">
                  <c:v>13378</c:v>
                </c:pt>
                <c:pt idx="12781">
                  <c:v>13937.600000000006</c:v>
                </c:pt>
                <c:pt idx="12782">
                  <c:v>14480.399999999994</c:v>
                </c:pt>
                <c:pt idx="12783">
                  <c:v>15034.100000000006</c:v>
                </c:pt>
                <c:pt idx="12784">
                  <c:v>15576.800000000003</c:v>
                </c:pt>
                <c:pt idx="12785">
                  <c:v>16115.800000000003</c:v>
                </c:pt>
                <c:pt idx="12786">
                  <c:v>16652</c:v>
                </c:pt>
                <c:pt idx="12787">
                  <c:v>17182</c:v>
                </c:pt>
                <c:pt idx="12788">
                  <c:v>17708</c:v>
                </c:pt>
                <c:pt idx="12789">
                  <c:v>18219.300000000003</c:v>
                </c:pt>
                <c:pt idx="12790">
                  <c:v>18732.899999999994</c:v>
                </c:pt>
                <c:pt idx="12791">
                  <c:v>19249.899999999994</c:v>
                </c:pt>
                <c:pt idx="12792">
                  <c:v>19756.399999999994</c:v>
                </c:pt>
                <c:pt idx="12793">
                  <c:v>20247.600000000006</c:v>
                </c:pt>
                <c:pt idx="12794">
                  <c:v>20738</c:v>
                </c:pt>
                <c:pt idx="12795">
                  <c:v>21224.699999999997</c:v>
                </c:pt>
                <c:pt idx="12796">
                  <c:v>21699.899999999994</c:v>
                </c:pt>
                <c:pt idx="12797">
                  <c:v>22164.699999999997</c:v>
                </c:pt>
                <c:pt idx="12798">
                  <c:v>22629.5</c:v>
                </c:pt>
                <c:pt idx="12799">
                  <c:v>23091</c:v>
                </c:pt>
                <c:pt idx="12800">
                  <c:v>23541</c:v>
                </c:pt>
                <c:pt idx="12801">
                  <c:v>23980</c:v>
                </c:pt>
                <c:pt idx="12802">
                  <c:v>24412</c:v>
                </c:pt>
                <c:pt idx="12803">
                  <c:v>24836</c:v>
                </c:pt>
                <c:pt idx="12804">
                  <c:v>25258</c:v>
                </c:pt>
                <c:pt idx="12805">
                  <c:v>25668</c:v>
                </c:pt>
                <c:pt idx="12806">
                  <c:v>26061</c:v>
                </c:pt>
                <c:pt idx="12807">
                  <c:v>26454</c:v>
                </c:pt>
                <c:pt idx="12808">
                  <c:v>26845</c:v>
                </c:pt>
                <c:pt idx="12809">
                  <c:v>27221</c:v>
                </c:pt>
                <c:pt idx="12810">
                  <c:v>27581</c:v>
                </c:pt>
                <c:pt idx="12811">
                  <c:v>27930</c:v>
                </c:pt>
                <c:pt idx="12812">
                  <c:v>28284</c:v>
                </c:pt>
                <c:pt idx="12813">
                  <c:v>28626</c:v>
                </c:pt>
                <c:pt idx="12814">
                  <c:v>28947</c:v>
                </c:pt>
                <c:pt idx="12815">
                  <c:v>29266</c:v>
                </c:pt>
                <c:pt idx="12816">
                  <c:v>29574</c:v>
                </c:pt>
                <c:pt idx="12817">
                  <c:v>29874</c:v>
                </c:pt>
                <c:pt idx="12818">
                  <c:v>30159</c:v>
                </c:pt>
                <c:pt idx="12819">
                  <c:v>30432</c:v>
                </c:pt>
                <c:pt idx="12820">
                  <c:v>30702</c:v>
                </c:pt>
                <c:pt idx="12821">
                  <c:v>30959</c:v>
                </c:pt>
                <c:pt idx="12822">
                  <c:v>31205</c:v>
                </c:pt>
                <c:pt idx="12823">
                  <c:v>31441</c:v>
                </c:pt>
                <c:pt idx="12824">
                  <c:v>31650</c:v>
                </c:pt>
                <c:pt idx="12825">
                  <c:v>31871</c:v>
                </c:pt>
                <c:pt idx="12826">
                  <c:v>32069</c:v>
                </c:pt>
                <c:pt idx="12827">
                  <c:v>32253</c:v>
                </c:pt>
                <c:pt idx="12828">
                  <c:v>32434</c:v>
                </c:pt>
                <c:pt idx="12829">
                  <c:v>32596</c:v>
                </c:pt>
                <c:pt idx="12830">
                  <c:v>32748</c:v>
                </c:pt>
                <c:pt idx="12831">
                  <c:v>32920</c:v>
                </c:pt>
                <c:pt idx="12832">
                  <c:v>33039</c:v>
                </c:pt>
                <c:pt idx="12833">
                  <c:v>33158</c:v>
                </c:pt>
                <c:pt idx="12834">
                  <c:v>33261</c:v>
                </c:pt>
                <c:pt idx="12835">
                  <c:v>33359</c:v>
                </c:pt>
                <c:pt idx="12836">
                  <c:v>33446</c:v>
                </c:pt>
                <c:pt idx="12837">
                  <c:v>33504</c:v>
                </c:pt>
                <c:pt idx="12838">
                  <c:v>33562</c:v>
                </c:pt>
                <c:pt idx="12839">
                  <c:v>33608</c:v>
                </c:pt>
                <c:pt idx="12840">
                  <c:v>33620</c:v>
                </c:pt>
                <c:pt idx="12841">
                  <c:v>33639</c:v>
                </c:pt>
                <c:pt idx="12842">
                  <c:v>33663</c:v>
                </c:pt>
                <c:pt idx="12843">
                  <c:v>33649</c:v>
                </c:pt>
                <c:pt idx="12844">
                  <c:v>33632</c:v>
                </c:pt>
                <c:pt idx="12845">
                  <c:v>33607</c:v>
                </c:pt>
                <c:pt idx="12846">
                  <c:v>33559</c:v>
                </c:pt>
                <c:pt idx="12847">
                  <c:v>33504</c:v>
                </c:pt>
                <c:pt idx="12848">
                  <c:v>33439</c:v>
                </c:pt>
                <c:pt idx="12849">
                  <c:v>33344</c:v>
                </c:pt>
                <c:pt idx="12850">
                  <c:v>33261</c:v>
                </c:pt>
                <c:pt idx="12851">
                  <c:v>33155</c:v>
                </c:pt>
                <c:pt idx="12852">
                  <c:v>33015</c:v>
                </c:pt>
                <c:pt idx="12853">
                  <c:v>32889</c:v>
                </c:pt>
                <c:pt idx="12854">
                  <c:v>32755</c:v>
                </c:pt>
                <c:pt idx="12855">
                  <c:v>32593</c:v>
                </c:pt>
                <c:pt idx="12856">
                  <c:v>32387</c:v>
                </c:pt>
                <c:pt idx="12857">
                  <c:v>32228</c:v>
                </c:pt>
                <c:pt idx="12858">
                  <c:v>32032</c:v>
                </c:pt>
                <c:pt idx="12859">
                  <c:v>31833</c:v>
                </c:pt>
                <c:pt idx="12860">
                  <c:v>31599</c:v>
                </c:pt>
                <c:pt idx="12861">
                  <c:v>31371</c:v>
                </c:pt>
                <c:pt idx="12862">
                  <c:v>31131</c:v>
                </c:pt>
                <c:pt idx="12863">
                  <c:v>30866</c:v>
                </c:pt>
                <c:pt idx="12864">
                  <c:v>30594</c:v>
                </c:pt>
                <c:pt idx="12865">
                  <c:v>30307</c:v>
                </c:pt>
                <c:pt idx="12866">
                  <c:v>30016</c:v>
                </c:pt>
                <c:pt idx="12867">
                  <c:v>29719</c:v>
                </c:pt>
                <c:pt idx="12868">
                  <c:v>29396</c:v>
                </c:pt>
                <c:pt idx="12869">
                  <c:v>29051</c:v>
                </c:pt>
                <c:pt idx="12870">
                  <c:v>28707</c:v>
                </c:pt>
                <c:pt idx="12871">
                  <c:v>28354</c:v>
                </c:pt>
                <c:pt idx="12872">
                  <c:v>27990</c:v>
                </c:pt>
                <c:pt idx="12873">
                  <c:v>27625</c:v>
                </c:pt>
                <c:pt idx="12874">
                  <c:v>27221</c:v>
                </c:pt>
                <c:pt idx="12875">
                  <c:v>26836</c:v>
                </c:pt>
                <c:pt idx="12876">
                  <c:v>26432</c:v>
                </c:pt>
                <c:pt idx="12877">
                  <c:v>26010</c:v>
                </c:pt>
                <c:pt idx="12878">
                  <c:v>25560</c:v>
                </c:pt>
                <c:pt idx="12879">
                  <c:v>25122</c:v>
                </c:pt>
                <c:pt idx="12880">
                  <c:v>24673</c:v>
                </c:pt>
                <c:pt idx="12881">
                  <c:v>24206</c:v>
                </c:pt>
                <c:pt idx="12882">
                  <c:v>23746</c:v>
                </c:pt>
                <c:pt idx="12883">
                  <c:v>23257</c:v>
                </c:pt>
                <c:pt idx="12884">
                  <c:v>22761</c:v>
                </c:pt>
                <c:pt idx="12885">
                  <c:v>22257.5</c:v>
                </c:pt>
                <c:pt idx="12886">
                  <c:v>21751.600000000006</c:v>
                </c:pt>
                <c:pt idx="12887">
                  <c:v>21233</c:v>
                </c:pt>
                <c:pt idx="12888">
                  <c:v>20696.399999999994</c:v>
                </c:pt>
                <c:pt idx="12889">
                  <c:v>20125.899999999994</c:v>
                </c:pt>
                <c:pt idx="12890">
                  <c:v>19576.399999999994</c:v>
                </c:pt>
                <c:pt idx="12891">
                  <c:v>19018.199999999997</c:v>
                </c:pt>
                <c:pt idx="12892">
                  <c:v>18454.899999999994</c:v>
                </c:pt>
                <c:pt idx="12893">
                  <c:v>17886.300000000003</c:v>
                </c:pt>
                <c:pt idx="12894">
                  <c:v>17302.300000000003</c:v>
                </c:pt>
                <c:pt idx="12895">
                  <c:v>16711.399999999994</c:v>
                </c:pt>
                <c:pt idx="12896">
                  <c:v>16114.199999999997</c:v>
                </c:pt>
                <c:pt idx="12897">
                  <c:v>15511.300000000003</c:v>
                </c:pt>
                <c:pt idx="12898">
                  <c:v>14903</c:v>
                </c:pt>
                <c:pt idx="12899">
                  <c:v>14273.899999999994</c:v>
                </c:pt>
                <c:pt idx="12900">
                  <c:v>13647.199999999997</c:v>
                </c:pt>
                <c:pt idx="12901">
                  <c:v>13022</c:v>
                </c:pt>
                <c:pt idx="12902">
                  <c:v>12381.699999999997</c:v>
                </c:pt>
                <c:pt idx="12903">
                  <c:v>11733.600000000006</c:v>
                </c:pt>
                <c:pt idx="12904">
                  <c:v>11077.800000000003</c:v>
                </c:pt>
                <c:pt idx="12905">
                  <c:v>10430.699999999997</c:v>
                </c:pt>
                <c:pt idx="12906">
                  <c:v>9767.8999999999942</c:v>
                </c:pt>
                <c:pt idx="12907">
                  <c:v>9101.8000000000029</c:v>
                </c:pt>
                <c:pt idx="12908">
                  <c:v>8432.1000000000058</c:v>
                </c:pt>
                <c:pt idx="12909">
                  <c:v>7752.8000000000029</c:v>
                </c:pt>
                <c:pt idx="12910">
                  <c:v>7067.3999999999942</c:v>
                </c:pt>
                <c:pt idx="12911">
                  <c:v>6389.1999999999971</c:v>
                </c:pt>
                <c:pt idx="12912">
                  <c:v>5703.6000000000058</c:v>
                </c:pt>
                <c:pt idx="12913">
                  <c:v>5015.3000000000029</c:v>
                </c:pt>
                <c:pt idx="12914">
                  <c:v>4316.6000000000058</c:v>
                </c:pt>
                <c:pt idx="12915">
                  <c:v>3618.8000000000029</c:v>
                </c:pt>
                <c:pt idx="12916">
                  <c:v>2921</c:v>
                </c:pt>
                <c:pt idx="12917">
                  <c:v>2219.8999999999942</c:v>
                </c:pt>
                <c:pt idx="12918">
                  <c:v>1516.8999999999942</c:v>
                </c:pt>
                <c:pt idx="12919">
                  <c:v>807.39999999999418</c:v>
                </c:pt>
                <c:pt idx="12920">
                  <c:v>99.399999999994179</c:v>
                </c:pt>
                <c:pt idx="12921">
                  <c:v>-609.10000000000582</c:v>
                </c:pt>
                <c:pt idx="12922">
                  <c:v>-1320.1999999999971</c:v>
                </c:pt>
                <c:pt idx="12923">
                  <c:v>-2029.8000000000029</c:v>
                </c:pt>
                <c:pt idx="12924">
                  <c:v>-2742.1000000000058</c:v>
                </c:pt>
                <c:pt idx="12925">
                  <c:v>-3458</c:v>
                </c:pt>
                <c:pt idx="12926">
                  <c:v>-4170.8000000000029</c:v>
                </c:pt>
                <c:pt idx="12927">
                  <c:v>-4883.6999999999971</c:v>
                </c:pt>
                <c:pt idx="12928">
                  <c:v>-5594.6000000000058</c:v>
                </c:pt>
                <c:pt idx="12929">
                  <c:v>-6307.1999999999971</c:v>
                </c:pt>
                <c:pt idx="12930">
                  <c:v>-7019.3000000000029</c:v>
                </c:pt>
                <c:pt idx="12931">
                  <c:v>-7724.8000000000029</c:v>
                </c:pt>
                <c:pt idx="12932">
                  <c:v>-8430.1000000000058</c:v>
                </c:pt>
                <c:pt idx="12933">
                  <c:v>-9135.8999999999942</c:v>
                </c:pt>
                <c:pt idx="12934">
                  <c:v>-9839</c:v>
                </c:pt>
                <c:pt idx="12935">
                  <c:v>-10535.699999999997</c:v>
                </c:pt>
                <c:pt idx="12936">
                  <c:v>-11231.699999999997</c:v>
                </c:pt>
                <c:pt idx="12937">
                  <c:v>-11927.400000000001</c:v>
                </c:pt>
                <c:pt idx="12938">
                  <c:v>-12615.400000000001</c:v>
                </c:pt>
                <c:pt idx="12939">
                  <c:v>-13301.599999999999</c:v>
                </c:pt>
                <c:pt idx="12940">
                  <c:v>-13983</c:v>
                </c:pt>
                <c:pt idx="12941">
                  <c:v>-14658.900000000001</c:v>
                </c:pt>
                <c:pt idx="12942">
                  <c:v>-15332.099999999999</c:v>
                </c:pt>
                <c:pt idx="12943">
                  <c:v>-16001.699999999997</c:v>
                </c:pt>
                <c:pt idx="12944">
                  <c:v>-16665.400000000001</c:v>
                </c:pt>
                <c:pt idx="12945">
                  <c:v>-17322.900000000001</c:v>
                </c:pt>
                <c:pt idx="12946">
                  <c:v>-17974</c:v>
                </c:pt>
                <c:pt idx="12947">
                  <c:v>-18618.900000000001</c:v>
                </c:pt>
                <c:pt idx="12948">
                  <c:v>-19256.699999999997</c:v>
                </c:pt>
                <c:pt idx="12949">
                  <c:v>-19890.599999999999</c:v>
                </c:pt>
                <c:pt idx="12950">
                  <c:v>-20520.300000000003</c:v>
                </c:pt>
                <c:pt idx="12951">
                  <c:v>-21139.1</c:v>
                </c:pt>
                <c:pt idx="12952">
                  <c:v>-21749.300000000003</c:v>
                </c:pt>
                <c:pt idx="12953">
                  <c:v>-22353.800000000003</c:v>
                </c:pt>
                <c:pt idx="12954">
                  <c:v>-22950.199999999997</c:v>
                </c:pt>
                <c:pt idx="12955">
                  <c:v>-23538.5</c:v>
                </c:pt>
                <c:pt idx="12956">
                  <c:v>-24117.9</c:v>
                </c:pt>
                <c:pt idx="12957">
                  <c:v>-24689.300000000003</c:v>
                </c:pt>
                <c:pt idx="12958">
                  <c:v>-25254.6</c:v>
                </c:pt>
                <c:pt idx="12959">
                  <c:v>-25809.9</c:v>
                </c:pt>
                <c:pt idx="12960">
                  <c:v>-26350.400000000001</c:v>
                </c:pt>
                <c:pt idx="12961">
                  <c:v>-26887.5</c:v>
                </c:pt>
                <c:pt idx="12962">
                  <c:v>-27414.6</c:v>
                </c:pt>
                <c:pt idx="12963">
                  <c:v>-27927.599999999999</c:v>
                </c:pt>
                <c:pt idx="12964">
                  <c:v>-28407.9</c:v>
                </c:pt>
                <c:pt idx="12965">
                  <c:v>-28879</c:v>
                </c:pt>
                <c:pt idx="12966">
                  <c:v>-29337</c:v>
                </c:pt>
                <c:pt idx="12967">
                  <c:v>-29773.599999999999</c:v>
                </c:pt>
                <c:pt idx="12968">
                  <c:v>-30203.300000000003</c:v>
                </c:pt>
                <c:pt idx="12969">
                  <c:v>-30620.5</c:v>
                </c:pt>
                <c:pt idx="12970">
                  <c:v>-31021.1</c:v>
                </c:pt>
                <c:pt idx="12971">
                  <c:v>-31407</c:v>
                </c:pt>
                <c:pt idx="12972">
                  <c:v>-31779.9</c:v>
                </c:pt>
                <c:pt idx="12973">
                  <c:v>-32139</c:v>
                </c:pt>
                <c:pt idx="12974">
                  <c:v>-32484.300000000003</c:v>
                </c:pt>
                <c:pt idx="12975">
                  <c:v>-32813.4</c:v>
                </c:pt>
                <c:pt idx="12976">
                  <c:v>-33129.599999999999</c:v>
                </c:pt>
                <c:pt idx="12977">
                  <c:v>-33435.699999999997</c:v>
                </c:pt>
                <c:pt idx="12978">
                  <c:v>-33724.6</c:v>
                </c:pt>
                <c:pt idx="12979">
                  <c:v>-33995.300000000003</c:v>
                </c:pt>
                <c:pt idx="12980">
                  <c:v>-34253.599999999999</c:v>
                </c:pt>
                <c:pt idx="12981">
                  <c:v>-34497.5</c:v>
                </c:pt>
                <c:pt idx="12982">
                  <c:v>-34727.599999999999</c:v>
                </c:pt>
                <c:pt idx="12983">
                  <c:v>-34943.699999999997</c:v>
                </c:pt>
                <c:pt idx="12984">
                  <c:v>-35146.1</c:v>
                </c:pt>
                <c:pt idx="12985">
                  <c:v>-35304.6</c:v>
                </c:pt>
                <c:pt idx="12986">
                  <c:v>-35474.699999999997</c:v>
                </c:pt>
                <c:pt idx="12987">
                  <c:v>-35631.300000000003</c:v>
                </c:pt>
                <c:pt idx="12988">
                  <c:v>-35773.599999999999</c:v>
                </c:pt>
                <c:pt idx="12989">
                  <c:v>-35899.599999999999</c:v>
                </c:pt>
                <c:pt idx="12990">
                  <c:v>-36013.699999999997</c:v>
                </c:pt>
                <c:pt idx="12991">
                  <c:v>-36114.199999999997</c:v>
                </c:pt>
                <c:pt idx="12992">
                  <c:v>-36193.1</c:v>
                </c:pt>
                <c:pt idx="12993">
                  <c:v>-36262.6</c:v>
                </c:pt>
                <c:pt idx="12994">
                  <c:v>-36317.9</c:v>
                </c:pt>
                <c:pt idx="12995">
                  <c:v>-36356.1</c:v>
                </c:pt>
                <c:pt idx="12996">
                  <c:v>-36377.1</c:v>
                </c:pt>
                <c:pt idx="12997">
                  <c:v>-36390.400000000001</c:v>
                </c:pt>
                <c:pt idx="12998">
                  <c:v>-36387.9</c:v>
                </c:pt>
                <c:pt idx="12999">
                  <c:v>-36365.599999999999</c:v>
                </c:pt>
                <c:pt idx="13000">
                  <c:v>-36334.1</c:v>
                </c:pt>
                <c:pt idx="13001">
                  <c:v>-36288.400000000001</c:v>
                </c:pt>
                <c:pt idx="13002">
                  <c:v>-36228.9</c:v>
                </c:pt>
                <c:pt idx="13003">
                  <c:v>-36155.1</c:v>
                </c:pt>
                <c:pt idx="13004">
                  <c:v>-36061</c:v>
                </c:pt>
                <c:pt idx="13005">
                  <c:v>-35955.9</c:v>
                </c:pt>
                <c:pt idx="13006">
                  <c:v>-35832.400000000001</c:v>
                </c:pt>
                <c:pt idx="13007">
                  <c:v>-35702.5</c:v>
                </c:pt>
                <c:pt idx="13008">
                  <c:v>-35559.1</c:v>
                </c:pt>
                <c:pt idx="13009">
                  <c:v>-35399.4</c:v>
                </c:pt>
                <c:pt idx="13010">
                  <c:v>-35222.9</c:v>
                </c:pt>
                <c:pt idx="13011">
                  <c:v>-35037</c:v>
                </c:pt>
                <c:pt idx="13012">
                  <c:v>-34836.9</c:v>
                </c:pt>
                <c:pt idx="13013">
                  <c:v>-34625.599999999999</c:v>
                </c:pt>
                <c:pt idx="13014">
                  <c:v>-34398.5</c:v>
                </c:pt>
                <c:pt idx="13015">
                  <c:v>-34157</c:v>
                </c:pt>
                <c:pt idx="13016">
                  <c:v>-33904.400000000001</c:v>
                </c:pt>
                <c:pt idx="13017">
                  <c:v>-33639.599999999999</c:v>
                </c:pt>
                <c:pt idx="13018">
                  <c:v>-33362.9</c:v>
                </c:pt>
                <c:pt idx="13019">
                  <c:v>-33071.599999999999</c:v>
                </c:pt>
                <c:pt idx="13020">
                  <c:v>-32769.4</c:v>
                </c:pt>
                <c:pt idx="13021">
                  <c:v>-32456.9</c:v>
                </c:pt>
                <c:pt idx="13022">
                  <c:v>-32130.9</c:v>
                </c:pt>
                <c:pt idx="13023">
                  <c:v>-31793.4</c:v>
                </c:pt>
                <c:pt idx="13024">
                  <c:v>-31444.800000000003</c:v>
                </c:pt>
                <c:pt idx="13025">
                  <c:v>-31084.5</c:v>
                </c:pt>
                <c:pt idx="13026">
                  <c:v>-30706.6</c:v>
                </c:pt>
                <c:pt idx="13027">
                  <c:v>-30326.699999999997</c:v>
                </c:pt>
                <c:pt idx="13028">
                  <c:v>-29942.9</c:v>
                </c:pt>
                <c:pt idx="13029">
                  <c:v>-29536.699999999997</c:v>
                </c:pt>
                <c:pt idx="13030">
                  <c:v>-29121.300000000003</c:v>
                </c:pt>
                <c:pt idx="13031">
                  <c:v>-28698.699999999997</c:v>
                </c:pt>
                <c:pt idx="13032">
                  <c:v>-28266.699999999997</c:v>
                </c:pt>
                <c:pt idx="13033">
                  <c:v>-27827.9</c:v>
                </c:pt>
                <c:pt idx="13034">
                  <c:v>-27370.400000000001</c:v>
                </c:pt>
                <c:pt idx="13035">
                  <c:v>-26907.699999999997</c:v>
                </c:pt>
                <c:pt idx="13036">
                  <c:v>-26438.199999999997</c:v>
                </c:pt>
                <c:pt idx="13037">
                  <c:v>-25961.699999999997</c:v>
                </c:pt>
                <c:pt idx="13038">
                  <c:v>-25475.4</c:v>
                </c:pt>
                <c:pt idx="13039">
                  <c:v>-24985.699999999997</c:v>
                </c:pt>
                <c:pt idx="13040">
                  <c:v>-24487.800000000003</c:v>
                </c:pt>
                <c:pt idx="13041">
                  <c:v>-23967.5</c:v>
                </c:pt>
                <c:pt idx="13042">
                  <c:v>-23451.1</c:v>
                </c:pt>
                <c:pt idx="13043">
                  <c:v>-22930.699999999997</c:v>
                </c:pt>
                <c:pt idx="13044">
                  <c:v>-22403.1</c:v>
                </c:pt>
                <c:pt idx="13045">
                  <c:v>-21867.1</c:v>
                </c:pt>
                <c:pt idx="13046">
                  <c:v>-21314.800000000003</c:v>
                </c:pt>
                <c:pt idx="13047">
                  <c:v>-20791.199999999997</c:v>
                </c:pt>
                <c:pt idx="13048">
                  <c:v>-20233.400000000001</c:v>
                </c:pt>
                <c:pt idx="13049">
                  <c:v>-19676.400000000001</c:v>
                </c:pt>
                <c:pt idx="13050">
                  <c:v>-19116.199999999997</c:v>
                </c:pt>
                <c:pt idx="13051">
                  <c:v>-18539.199999999997</c:v>
                </c:pt>
                <c:pt idx="13052">
                  <c:v>-17959.300000000003</c:v>
                </c:pt>
                <c:pt idx="13053">
                  <c:v>-17379</c:v>
                </c:pt>
                <c:pt idx="13054">
                  <c:v>-16796.5</c:v>
                </c:pt>
                <c:pt idx="13055">
                  <c:v>-16199.5</c:v>
                </c:pt>
                <c:pt idx="13056">
                  <c:v>-15605.800000000003</c:v>
                </c:pt>
                <c:pt idx="13057">
                  <c:v>-15010.300000000003</c:v>
                </c:pt>
                <c:pt idx="13058">
                  <c:v>-14413.5</c:v>
                </c:pt>
                <c:pt idx="13059">
                  <c:v>-13818.5</c:v>
                </c:pt>
                <c:pt idx="13060">
                  <c:v>-13207.800000000003</c:v>
                </c:pt>
                <c:pt idx="13061">
                  <c:v>-12592.599999999999</c:v>
                </c:pt>
                <c:pt idx="13062">
                  <c:v>-11983.900000000001</c:v>
                </c:pt>
                <c:pt idx="13063">
                  <c:v>-11374.100000000006</c:v>
                </c:pt>
                <c:pt idx="13064">
                  <c:v>-10763.5</c:v>
                </c:pt>
                <c:pt idx="13065">
                  <c:v>-10143.899999999994</c:v>
                </c:pt>
                <c:pt idx="13066">
                  <c:v>-9520.1999999999971</c:v>
                </c:pt>
                <c:pt idx="13067">
                  <c:v>-8910.6999999999971</c:v>
                </c:pt>
                <c:pt idx="13068">
                  <c:v>-8293.1999999999971</c:v>
                </c:pt>
                <c:pt idx="13069">
                  <c:v>-7656.3000000000029</c:v>
                </c:pt>
                <c:pt idx="13070">
                  <c:v>-7038.6000000000058</c:v>
                </c:pt>
                <c:pt idx="13071">
                  <c:v>-6423.3999999999942</c:v>
                </c:pt>
                <c:pt idx="13072">
                  <c:v>-5806.1999999999971</c:v>
                </c:pt>
                <c:pt idx="13073">
                  <c:v>-5171.1000000000058</c:v>
                </c:pt>
                <c:pt idx="13074">
                  <c:v>-4546.8000000000029</c:v>
                </c:pt>
                <c:pt idx="13075">
                  <c:v>-3938.6999999999971</c:v>
                </c:pt>
                <c:pt idx="13076">
                  <c:v>-3324.1999999999971</c:v>
                </c:pt>
                <c:pt idx="13077">
                  <c:v>-2700</c:v>
                </c:pt>
                <c:pt idx="13078">
                  <c:v>-2084.8999999999942</c:v>
                </c:pt>
                <c:pt idx="13079">
                  <c:v>-1468.6999999999971</c:v>
                </c:pt>
                <c:pt idx="13080">
                  <c:v>-845.69999999999709</c:v>
                </c:pt>
                <c:pt idx="13081">
                  <c:v>-238.39999999999418</c:v>
                </c:pt>
                <c:pt idx="13082">
                  <c:v>366.60000000000582</c:v>
                </c:pt>
                <c:pt idx="13083">
                  <c:v>977.89999999999418</c:v>
                </c:pt>
                <c:pt idx="13084">
                  <c:v>1581.1999999999971</c:v>
                </c:pt>
                <c:pt idx="13085">
                  <c:v>2182.5</c:v>
                </c:pt>
                <c:pt idx="13086">
                  <c:v>2783.6000000000058</c:v>
                </c:pt>
                <c:pt idx="13087">
                  <c:v>3378.8000000000029</c:v>
                </c:pt>
                <c:pt idx="13088">
                  <c:v>3972.5</c:v>
                </c:pt>
                <c:pt idx="13089">
                  <c:v>4562.6000000000058</c:v>
                </c:pt>
                <c:pt idx="13090">
                  <c:v>5145.6000000000058</c:v>
                </c:pt>
                <c:pt idx="13091">
                  <c:v>5724.8000000000029</c:v>
                </c:pt>
                <c:pt idx="13092">
                  <c:v>6308.8999999999942</c:v>
                </c:pt>
                <c:pt idx="13093">
                  <c:v>6881.5</c:v>
                </c:pt>
                <c:pt idx="13094">
                  <c:v>7448.5</c:v>
                </c:pt>
                <c:pt idx="13095">
                  <c:v>8013.6999999999971</c:v>
                </c:pt>
                <c:pt idx="13096">
                  <c:v>8573.8999999999942</c:v>
                </c:pt>
                <c:pt idx="13097">
                  <c:v>9128</c:v>
                </c:pt>
                <c:pt idx="13098">
                  <c:v>9673.6999999999971</c:v>
                </c:pt>
                <c:pt idx="13099">
                  <c:v>10224.800000000003</c:v>
                </c:pt>
                <c:pt idx="13100">
                  <c:v>10760.300000000003</c:v>
                </c:pt>
                <c:pt idx="13101">
                  <c:v>11291.100000000006</c:v>
                </c:pt>
                <c:pt idx="13102">
                  <c:v>11820.800000000003</c:v>
                </c:pt>
                <c:pt idx="13103">
                  <c:v>12337.399999999994</c:v>
                </c:pt>
                <c:pt idx="13104">
                  <c:v>12852.300000000003</c:v>
                </c:pt>
                <c:pt idx="13105">
                  <c:v>13360.5</c:v>
                </c:pt>
                <c:pt idx="13106">
                  <c:v>13860.899999999994</c:v>
                </c:pt>
                <c:pt idx="13107">
                  <c:v>14365.399999999994</c:v>
                </c:pt>
                <c:pt idx="13108">
                  <c:v>14849.199999999997</c:v>
                </c:pt>
                <c:pt idx="13109">
                  <c:v>15325.100000000006</c:v>
                </c:pt>
                <c:pt idx="13110">
                  <c:v>15803.5</c:v>
                </c:pt>
                <c:pt idx="13111">
                  <c:v>16271.399999999994</c:v>
                </c:pt>
                <c:pt idx="13112">
                  <c:v>16730.699999999997</c:v>
                </c:pt>
                <c:pt idx="13113">
                  <c:v>17171.899999999994</c:v>
                </c:pt>
                <c:pt idx="13114">
                  <c:v>17618.100000000006</c:v>
                </c:pt>
                <c:pt idx="13115">
                  <c:v>18060.600000000006</c:v>
                </c:pt>
                <c:pt idx="13116">
                  <c:v>18480.899999999994</c:v>
                </c:pt>
                <c:pt idx="13117">
                  <c:v>18892.800000000003</c:v>
                </c:pt>
                <c:pt idx="13118">
                  <c:v>19302.5</c:v>
                </c:pt>
                <c:pt idx="13119">
                  <c:v>19714.199999999997</c:v>
                </c:pt>
                <c:pt idx="13120">
                  <c:v>20105.800000000003</c:v>
                </c:pt>
                <c:pt idx="13121">
                  <c:v>20482.699999999997</c:v>
                </c:pt>
                <c:pt idx="13122">
                  <c:v>20860.199999999997</c:v>
                </c:pt>
                <c:pt idx="13123">
                  <c:v>21230</c:v>
                </c:pt>
                <c:pt idx="13124">
                  <c:v>21586.899999999994</c:v>
                </c:pt>
                <c:pt idx="13125">
                  <c:v>21935</c:v>
                </c:pt>
                <c:pt idx="13126">
                  <c:v>22270.600000000006</c:v>
                </c:pt>
                <c:pt idx="13127">
                  <c:v>22597.300000000003</c:v>
                </c:pt>
                <c:pt idx="13128">
                  <c:v>22924</c:v>
                </c:pt>
                <c:pt idx="13129">
                  <c:v>23233</c:v>
                </c:pt>
                <c:pt idx="13130">
                  <c:v>23528</c:v>
                </c:pt>
                <c:pt idx="13131">
                  <c:v>23815</c:v>
                </c:pt>
                <c:pt idx="13132">
                  <c:v>24100</c:v>
                </c:pt>
                <c:pt idx="13133">
                  <c:v>24369</c:v>
                </c:pt>
                <c:pt idx="13134">
                  <c:v>24624</c:v>
                </c:pt>
                <c:pt idx="13135">
                  <c:v>24876</c:v>
                </c:pt>
                <c:pt idx="13136">
                  <c:v>25124</c:v>
                </c:pt>
                <c:pt idx="13137">
                  <c:v>25356</c:v>
                </c:pt>
                <c:pt idx="13138">
                  <c:v>25567</c:v>
                </c:pt>
                <c:pt idx="13139">
                  <c:v>25776</c:v>
                </c:pt>
                <c:pt idx="13140">
                  <c:v>25975</c:v>
                </c:pt>
                <c:pt idx="13141">
                  <c:v>26164</c:v>
                </c:pt>
                <c:pt idx="13142">
                  <c:v>26342</c:v>
                </c:pt>
                <c:pt idx="13143">
                  <c:v>26511</c:v>
                </c:pt>
                <c:pt idx="13144">
                  <c:v>26681</c:v>
                </c:pt>
                <c:pt idx="13145">
                  <c:v>26822</c:v>
                </c:pt>
                <c:pt idx="13146">
                  <c:v>26966</c:v>
                </c:pt>
                <c:pt idx="13147">
                  <c:v>27097</c:v>
                </c:pt>
                <c:pt idx="13148">
                  <c:v>27213</c:v>
                </c:pt>
                <c:pt idx="13149">
                  <c:v>27323</c:v>
                </c:pt>
                <c:pt idx="13150">
                  <c:v>27419</c:v>
                </c:pt>
                <c:pt idx="13151">
                  <c:v>27516</c:v>
                </c:pt>
                <c:pt idx="13152">
                  <c:v>27588</c:v>
                </c:pt>
                <c:pt idx="13153">
                  <c:v>27661</c:v>
                </c:pt>
                <c:pt idx="13154">
                  <c:v>27723</c:v>
                </c:pt>
                <c:pt idx="13155">
                  <c:v>27771</c:v>
                </c:pt>
                <c:pt idx="13156">
                  <c:v>27811</c:v>
                </c:pt>
                <c:pt idx="13157">
                  <c:v>27841</c:v>
                </c:pt>
                <c:pt idx="13158">
                  <c:v>27862</c:v>
                </c:pt>
                <c:pt idx="13159">
                  <c:v>27869</c:v>
                </c:pt>
                <c:pt idx="13160">
                  <c:v>27867</c:v>
                </c:pt>
                <c:pt idx="13161">
                  <c:v>27865</c:v>
                </c:pt>
                <c:pt idx="13162">
                  <c:v>27855</c:v>
                </c:pt>
                <c:pt idx="13163">
                  <c:v>27827</c:v>
                </c:pt>
                <c:pt idx="13164">
                  <c:v>27789</c:v>
                </c:pt>
                <c:pt idx="13165">
                  <c:v>27748</c:v>
                </c:pt>
                <c:pt idx="13166">
                  <c:v>27696</c:v>
                </c:pt>
                <c:pt idx="13167">
                  <c:v>27629</c:v>
                </c:pt>
                <c:pt idx="13168">
                  <c:v>27557</c:v>
                </c:pt>
                <c:pt idx="13169">
                  <c:v>27484</c:v>
                </c:pt>
                <c:pt idx="13170">
                  <c:v>27402</c:v>
                </c:pt>
                <c:pt idx="13171">
                  <c:v>27306</c:v>
                </c:pt>
                <c:pt idx="13172">
                  <c:v>27202</c:v>
                </c:pt>
                <c:pt idx="13173">
                  <c:v>27091</c:v>
                </c:pt>
                <c:pt idx="13174">
                  <c:v>26973</c:v>
                </c:pt>
                <c:pt idx="13175">
                  <c:v>26854</c:v>
                </c:pt>
                <c:pt idx="13176">
                  <c:v>26714</c:v>
                </c:pt>
                <c:pt idx="13177">
                  <c:v>26566</c:v>
                </c:pt>
                <c:pt idx="13178">
                  <c:v>26427</c:v>
                </c:pt>
                <c:pt idx="13179">
                  <c:v>26277</c:v>
                </c:pt>
                <c:pt idx="13180">
                  <c:v>26108</c:v>
                </c:pt>
                <c:pt idx="13181">
                  <c:v>25927</c:v>
                </c:pt>
                <c:pt idx="13182">
                  <c:v>25753</c:v>
                </c:pt>
                <c:pt idx="13183">
                  <c:v>25576</c:v>
                </c:pt>
                <c:pt idx="13184">
                  <c:v>25375</c:v>
                </c:pt>
                <c:pt idx="13185">
                  <c:v>25173</c:v>
                </c:pt>
                <c:pt idx="13186">
                  <c:v>24966</c:v>
                </c:pt>
                <c:pt idx="13187">
                  <c:v>24758</c:v>
                </c:pt>
                <c:pt idx="13188">
                  <c:v>24538</c:v>
                </c:pt>
                <c:pt idx="13189">
                  <c:v>24308</c:v>
                </c:pt>
                <c:pt idx="13190">
                  <c:v>24077</c:v>
                </c:pt>
                <c:pt idx="13191">
                  <c:v>23842</c:v>
                </c:pt>
                <c:pt idx="13192">
                  <c:v>23595</c:v>
                </c:pt>
                <c:pt idx="13193">
                  <c:v>23345</c:v>
                </c:pt>
                <c:pt idx="13194">
                  <c:v>23087</c:v>
                </c:pt>
                <c:pt idx="13195">
                  <c:v>22825</c:v>
                </c:pt>
                <c:pt idx="13196">
                  <c:v>22559.399999999994</c:v>
                </c:pt>
                <c:pt idx="13197">
                  <c:v>22282.600000000006</c:v>
                </c:pt>
                <c:pt idx="13198">
                  <c:v>22009.699999999997</c:v>
                </c:pt>
                <c:pt idx="13199">
                  <c:v>21729.100000000006</c:v>
                </c:pt>
                <c:pt idx="13200">
                  <c:v>21434.100000000006</c:v>
                </c:pt>
                <c:pt idx="13201">
                  <c:v>21145.5</c:v>
                </c:pt>
                <c:pt idx="13202">
                  <c:v>20848.800000000003</c:v>
                </c:pt>
                <c:pt idx="13203">
                  <c:v>20539.699999999997</c:v>
                </c:pt>
                <c:pt idx="13204">
                  <c:v>20231.199999999997</c:v>
                </c:pt>
                <c:pt idx="13205">
                  <c:v>19919.800000000003</c:v>
                </c:pt>
                <c:pt idx="13206">
                  <c:v>19608.100000000006</c:v>
                </c:pt>
                <c:pt idx="13207">
                  <c:v>19280.699999999997</c:v>
                </c:pt>
                <c:pt idx="13208">
                  <c:v>18950.800000000003</c:v>
                </c:pt>
                <c:pt idx="13209">
                  <c:v>18624</c:v>
                </c:pt>
                <c:pt idx="13210">
                  <c:v>18284.300000000003</c:v>
                </c:pt>
                <c:pt idx="13211">
                  <c:v>17944.899999999994</c:v>
                </c:pt>
                <c:pt idx="13212">
                  <c:v>17602.800000000003</c:v>
                </c:pt>
                <c:pt idx="13213">
                  <c:v>17253.399999999994</c:v>
                </c:pt>
                <c:pt idx="13214">
                  <c:v>16907.5</c:v>
                </c:pt>
                <c:pt idx="13215">
                  <c:v>16553.199999999997</c:v>
                </c:pt>
                <c:pt idx="13216">
                  <c:v>16184.5</c:v>
                </c:pt>
                <c:pt idx="13217">
                  <c:v>15828.899999999994</c:v>
                </c:pt>
                <c:pt idx="13218">
                  <c:v>15471.399999999994</c:v>
                </c:pt>
                <c:pt idx="13219">
                  <c:v>15097.399999999994</c:v>
                </c:pt>
                <c:pt idx="13220">
                  <c:v>14734.899999999994</c:v>
                </c:pt>
                <c:pt idx="13221">
                  <c:v>14365.800000000003</c:v>
                </c:pt>
                <c:pt idx="13222">
                  <c:v>13978.699999999997</c:v>
                </c:pt>
                <c:pt idx="13223">
                  <c:v>13600.699999999997</c:v>
                </c:pt>
                <c:pt idx="13224">
                  <c:v>13232.300000000003</c:v>
                </c:pt>
                <c:pt idx="13225">
                  <c:v>12856</c:v>
                </c:pt>
                <c:pt idx="13226">
                  <c:v>12465.100000000006</c:v>
                </c:pt>
                <c:pt idx="13227">
                  <c:v>12079.300000000003</c:v>
                </c:pt>
                <c:pt idx="13228">
                  <c:v>11700</c:v>
                </c:pt>
                <c:pt idx="13229">
                  <c:v>11317.199999999997</c:v>
                </c:pt>
                <c:pt idx="13230">
                  <c:v>10919.800000000003</c:v>
                </c:pt>
                <c:pt idx="13231">
                  <c:v>10528.899999999994</c:v>
                </c:pt>
                <c:pt idx="13232">
                  <c:v>10142.899999999994</c:v>
                </c:pt>
                <c:pt idx="13233">
                  <c:v>9748.6999999999971</c:v>
                </c:pt>
                <c:pt idx="13234">
                  <c:v>9348</c:v>
                </c:pt>
                <c:pt idx="13235">
                  <c:v>8953.3999999999942</c:v>
                </c:pt>
                <c:pt idx="13236">
                  <c:v>8562.6000000000058</c:v>
                </c:pt>
                <c:pt idx="13237">
                  <c:v>8174.3999999999942</c:v>
                </c:pt>
                <c:pt idx="13238">
                  <c:v>7780</c:v>
                </c:pt>
                <c:pt idx="13239">
                  <c:v>7379.3999999999942</c:v>
                </c:pt>
                <c:pt idx="13240">
                  <c:v>6982.1000000000058</c:v>
                </c:pt>
                <c:pt idx="13241">
                  <c:v>6586.8000000000029</c:v>
                </c:pt>
                <c:pt idx="13242">
                  <c:v>6193.6999999999971</c:v>
                </c:pt>
                <c:pt idx="13243">
                  <c:v>5802.6000000000058</c:v>
                </c:pt>
                <c:pt idx="13244">
                  <c:v>5406.6000000000058</c:v>
                </c:pt>
                <c:pt idx="13245">
                  <c:v>5012.3999999999942</c:v>
                </c:pt>
                <c:pt idx="13246">
                  <c:v>4627.8999999999942</c:v>
                </c:pt>
                <c:pt idx="13247">
                  <c:v>4243.8000000000029</c:v>
                </c:pt>
                <c:pt idx="13248">
                  <c:v>3850.6000000000058</c:v>
                </c:pt>
                <c:pt idx="13249">
                  <c:v>3463.3000000000029</c:v>
                </c:pt>
                <c:pt idx="13250">
                  <c:v>3077.8000000000029</c:v>
                </c:pt>
                <c:pt idx="13251">
                  <c:v>2704.6999999999971</c:v>
                </c:pt>
                <c:pt idx="13252">
                  <c:v>2328.3000000000029</c:v>
                </c:pt>
                <c:pt idx="13253">
                  <c:v>1944.5</c:v>
                </c:pt>
                <c:pt idx="13254">
                  <c:v>1566</c:v>
                </c:pt>
                <c:pt idx="13255">
                  <c:v>1189.3000000000029</c:v>
                </c:pt>
                <c:pt idx="13256">
                  <c:v>824.5</c:v>
                </c:pt>
                <c:pt idx="13257">
                  <c:v>459.89999999999418</c:v>
                </c:pt>
                <c:pt idx="13258">
                  <c:v>89.600000000005821</c:v>
                </c:pt>
                <c:pt idx="13259">
                  <c:v>-278.30000000000291</c:v>
                </c:pt>
                <c:pt idx="13260">
                  <c:v>-642.10000000000582</c:v>
                </c:pt>
                <c:pt idx="13261">
                  <c:v>-1001.3999999999942</c:v>
                </c:pt>
                <c:pt idx="13262">
                  <c:v>-1356.1999999999971</c:v>
                </c:pt>
                <c:pt idx="13263">
                  <c:v>-1706.6000000000058</c:v>
                </c:pt>
                <c:pt idx="13264">
                  <c:v>-2056.8000000000029</c:v>
                </c:pt>
                <c:pt idx="13265">
                  <c:v>-2407.3999999999942</c:v>
                </c:pt>
                <c:pt idx="13266">
                  <c:v>-2751</c:v>
                </c:pt>
                <c:pt idx="13267">
                  <c:v>-3091.3000000000029</c:v>
                </c:pt>
                <c:pt idx="13268">
                  <c:v>-3426</c:v>
                </c:pt>
                <c:pt idx="13269">
                  <c:v>-3764.3000000000029</c:v>
                </c:pt>
                <c:pt idx="13270">
                  <c:v>-4102.6000000000058</c:v>
                </c:pt>
                <c:pt idx="13271">
                  <c:v>-4425.8999999999942</c:v>
                </c:pt>
                <c:pt idx="13272">
                  <c:v>-4745.1000000000058</c:v>
                </c:pt>
                <c:pt idx="13273">
                  <c:v>-5066.5</c:v>
                </c:pt>
                <c:pt idx="13274">
                  <c:v>-5380.3000000000029</c:v>
                </c:pt>
                <c:pt idx="13275">
                  <c:v>-5691.1999999999971</c:v>
                </c:pt>
                <c:pt idx="13276">
                  <c:v>-5999.5</c:v>
                </c:pt>
                <c:pt idx="13277">
                  <c:v>-6306.1999999999971</c:v>
                </c:pt>
                <c:pt idx="13278">
                  <c:v>-6604.6999999999971</c:v>
                </c:pt>
                <c:pt idx="13279">
                  <c:v>-6900.1000000000058</c:v>
                </c:pt>
                <c:pt idx="13280">
                  <c:v>-7195</c:v>
                </c:pt>
                <c:pt idx="13281">
                  <c:v>-7483.8999999999942</c:v>
                </c:pt>
                <c:pt idx="13282">
                  <c:v>-7769.3000000000029</c:v>
                </c:pt>
                <c:pt idx="13283">
                  <c:v>-8048</c:v>
                </c:pt>
                <c:pt idx="13284">
                  <c:v>-8329.1000000000058</c:v>
                </c:pt>
                <c:pt idx="13285">
                  <c:v>-8605.6000000000058</c:v>
                </c:pt>
                <c:pt idx="13286">
                  <c:v>-8876.6999999999971</c:v>
                </c:pt>
                <c:pt idx="13287">
                  <c:v>-9143.8999999999942</c:v>
                </c:pt>
                <c:pt idx="13288">
                  <c:v>-9404.6000000000058</c:v>
                </c:pt>
                <c:pt idx="13289">
                  <c:v>-9668</c:v>
                </c:pt>
                <c:pt idx="13290">
                  <c:v>-9927</c:v>
                </c:pt>
                <c:pt idx="13291">
                  <c:v>-10176.800000000003</c:v>
                </c:pt>
                <c:pt idx="13292">
                  <c:v>-10422.300000000003</c:v>
                </c:pt>
                <c:pt idx="13293">
                  <c:v>-10664.600000000006</c:v>
                </c:pt>
                <c:pt idx="13294">
                  <c:v>-10903.800000000003</c:v>
                </c:pt>
                <c:pt idx="13295">
                  <c:v>-11145.600000000006</c:v>
                </c:pt>
                <c:pt idx="13296">
                  <c:v>-11377.899999999994</c:v>
                </c:pt>
                <c:pt idx="13297">
                  <c:v>-11605.300000000003</c:v>
                </c:pt>
                <c:pt idx="13298">
                  <c:v>-11833.099999999999</c:v>
                </c:pt>
                <c:pt idx="13299">
                  <c:v>-12048</c:v>
                </c:pt>
                <c:pt idx="13300">
                  <c:v>-12266.400000000001</c:v>
                </c:pt>
                <c:pt idx="13301">
                  <c:v>-12478.599999999999</c:v>
                </c:pt>
                <c:pt idx="13302">
                  <c:v>-12679.300000000003</c:v>
                </c:pt>
                <c:pt idx="13303">
                  <c:v>-12883.400000000001</c:v>
                </c:pt>
                <c:pt idx="13304">
                  <c:v>-13085.900000000001</c:v>
                </c:pt>
                <c:pt idx="13305">
                  <c:v>-13280.699999999997</c:v>
                </c:pt>
                <c:pt idx="13306">
                  <c:v>-13470.099999999999</c:v>
                </c:pt>
                <c:pt idx="13307">
                  <c:v>-13661.099999999999</c:v>
                </c:pt>
                <c:pt idx="13308">
                  <c:v>-13845.099999999999</c:v>
                </c:pt>
                <c:pt idx="13309">
                  <c:v>-14023.199999999997</c:v>
                </c:pt>
                <c:pt idx="13310">
                  <c:v>-14203.5</c:v>
                </c:pt>
                <c:pt idx="13311">
                  <c:v>-14374.599999999999</c:v>
                </c:pt>
                <c:pt idx="13312">
                  <c:v>-14540</c:v>
                </c:pt>
                <c:pt idx="13313">
                  <c:v>-14706.199999999997</c:v>
                </c:pt>
                <c:pt idx="13314">
                  <c:v>-14868.099999999999</c:v>
                </c:pt>
                <c:pt idx="13315">
                  <c:v>-15025.199999999997</c:v>
                </c:pt>
                <c:pt idx="13316">
                  <c:v>-15177.5</c:v>
                </c:pt>
                <c:pt idx="13317">
                  <c:v>-15325.5</c:v>
                </c:pt>
                <c:pt idx="13318">
                  <c:v>-15469</c:v>
                </c:pt>
                <c:pt idx="13319">
                  <c:v>-15607.400000000001</c:v>
                </c:pt>
                <c:pt idx="13320">
                  <c:v>-15749.5</c:v>
                </c:pt>
                <c:pt idx="13321">
                  <c:v>-15883.599999999999</c:v>
                </c:pt>
                <c:pt idx="13322">
                  <c:v>-16011.599999999999</c:v>
                </c:pt>
                <c:pt idx="13323">
                  <c:v>-16138.400000000001</c:v>
                </c:pt>
                <c:pt idx="13324">
                  <c:v>-16257.099999999999</c:v>
                </c:pt>
                <c:pt idx="13325">
                  <c:v>-16371.300000000003</c:v>
                </c:pt>
                <c:pt idx="13326">
                  <c:v>-16481.099999999999</c:v>
                </c:pt>
                <c:pt idx="13327">
                  <c:v>-16586.699999999997</c:v>
                </c:pt>
                <c:pt idx="13328">
                  <c:v>-16690.099999999999</c:v>
                </c:pt>
                <c:pt idx="13329">
                  <c:v>-16791.099999999999</c:v>
                </c:pt>
                <c:pt idx="13330">
                  <c:v>-16882.5</c:v>
                </c:pt>
                <c:pt idx="13331">
                  <c:v>-16972.699999999997</c:v>
                </c:pt>
                <c:pt idx="13332">
                  <c:v>-17061.800000000003</c:v>
                </c:pt>
                <c:pt idx="13333">
                  <c:v>-17144</c:v>
                </c:pt>
                <c:pt idx="13334">
                  <c:v>-17221.199999999997</c:v>
                </c:pt>
                <c:pt idx="13335">
                  <c:v>-17295.599999999999</c:v>
                </c:pt>
                <c:pt idx="13336">
                  <c:v>-17368.5</c:v>
                </c:pt>
                <c:pt idx="13337">
                  <c:v>-17433</c:v>
                </c:pt>
                <c:pt idx="13338">
                  <c:v>-17494.400000000001</c:v>
                </c:pt>
                <c:pt idx="13339">
                  <c:v>-17555.199999999997</c:v>
                </c:pt>
                <c:pt idx="13340">
                  <c:v>-17610.599999999999</c:v>
                </c:pt>
                <c:pt idx="13341">
                  <c:v>-17660.599999999999</c:v>
                </c:pt>
                <c:pt idx="13342">
                  <c:v>-17707.099999999999</c:v>
                </c:pt>
                <c:pt idx="13343">
                  <c:v>-17750.099999999999</c:v>
                </c:pt>
                <c:pt idx="13344">
                  <c:v>-17789.400000000001</c:v>
                </c:pt>
                <c:pt idx="13345">
                  <c:v>-17824</c:v>
                </c:pt>
                <c:pt idx="13346">
                  <c:v>-17853.5</c:v>
                </c:pt>
                <c:pt idx="13347">
                  <c:v>-17883.199999999997</c:v>
                </c:pt>
                <c:pt idx="13348">
                  <c:v>-17910.5</c:v>
                </c:pt>
                <c:pt idx="13349">
                  <c:v>-17929</c:v>
                </c:pt>
                <c:pt idx="13350">
                  <c:v>-17943.099999999999</c:v>
                </c:pt>
                <c:pt idx="13351">
                  <c:v>-17953.900000000001</c:v>
                </c:pt>
                <c:pt idx="13352">
                  <c:v>-17961.599999999999</c:v>
                </c:pt>
                <c:pt idx="13353">
                  <c:v>-17966.699999999997</c:v>
                </c:pt>
                <c:pt idx="13354">
                  <c:v>-17969.300000000003</c:v>
                </c:pt>
                <c:pt idx="13355">
                  <c:v>-17969.300000000003</c:v>
                </c:pt>
                <c:pt idx="13356">
                  <c:v>-17962</c:v>
                </c:pt>
                <c:pt idx="13357">
                  <c:v>-17953.400000000001</c:v>
                </c:pt>
                <c:pt idx="13358">
                  <c:v>-17944.400000000001</c:v>
                </c:pt>
                <c:pt idx="13359">
                  <c:v>-17927.099999999999</c:v>
                </c:pt>
                <c:pt idx="13360">
                  <c:v>-17909</c:v>
                </c:pt>
                <c:pt idx="13361">
                  <c:v>-17889.800000000003</c:v>
                </c:pt>
                <c:pt idx="13362">
                  <c:v>-17861.800000000003</c:v>
                </c:pt>
                <c:pt idx="13363">
                  <c:v>-17834.5</c:v>
                </c:pt>
                <c:pt idx="13364">
                  <c:v>-17805.699999999997</c:v>
                </c:pt>
                <c:pt idx="13365">
                  <c:v>-17772.199999999997</c:v>
                </c:pt>
                <c:pt idx="13366">
                  <c:v>-17731.400000000001</c:v>
                </c:pt>
                <c:pt idx="13367">
                  <c:v>-17691.699999999997</c:v>
                </c:pt>
                <c:pt idx="13368">
                  <c:v>-17651.800000000003</c:v>
                </c:pt>
                <c:pt idx="13369">
                  <c:v>-17606.900000000001</c:v>
                </c:pt>
                <c:pt idx="13370">
                  <c:v>-17559.800000000003</c:v>
                </c:pt>
                <c:pt idx="13371">
                  <c:v>-17509.199999999997</c:v>
                </c:pt>
                <c:pt idx="13372">
                  <c:v>-17457.599999999999</c:v>
                </c:pt>
                <c:pt idx="13373">
                  <c:v>-17404.400000000001</c:v>
                </c:pt>
                <c:pt idx="13374">
                  <c:v>-17345.699999999997</c:v>
                </c:pt>
                <c:pt idx="13375">
                  <c:v>-17280.400000000001</c:v>
                </c:pt>
                <c:pt idx="13376">
                  <c:v>-17218.400000000001</c:v>
                </c:pt>
                <c:pt idx="13377">
                  <c:v>-17151.300000000003</c:v>
                </c:pt>
                <c:pt idx="13378">
                  <c:v>-17081.199999999997</c:v>
                </c:pt>
                <c:pt idx="13379">
                  <c:v>-17015.400000000001</c:v>
                </c:pt>
                <c:pt idx="13380">
                  <c:v>-16940.5</c:v>
                </c:pt>
                <c:pt idx="13381">
                  <c:v>-16864.800000000003</c:v>
                </c:pt>
                <c:pt idx="13382">
                  <c:v>-16787.699999999997</c:v>
                </c:pt>
                <c:pt idx="13383">
                  <c:v>-16709.599999999999</c:v>
                </c:pt>
                <c:pt idx="13384">
                  <c:v>-16631.699999999997</c:v>
                </c:pt>
                <c:pt idx="13385">
                  <c:v>-16543.699999999997</c:v>
                </c:pt>
                <c:pt idx="13386">
                  <c:v>-16456.800000000003</c:v>
                </c:pt>
                <c:pt idx="13387">
                  <c:v>-16368.5</c:v>
                </c:pt>
                <c:pt idx="13388">
                  <c:v>-16280</c:v>
                </c:pt>
                <c:pt idx="13389">
                  <c:v>-16189.800000000003</c:v>
                </c:pt>
                <c:pt idx="13390">
                  <c:v>-16091.5</c:v>
                </c:pt>
                <c:pt idx="13391">
                  <c:v>-15997.900000000001</c:v>
                </c:pt>
                <c:pt idx="13392">
                  <c:v>-15900</c:v>
                </c:pt>
                <c:pt idx="13393">
                  <c:v>-15800.400000000001</c:v>
                </c:pt>
                <c:pt idx="13394">
                  <c:v>-15699.5</c:v>
                </c:pt>
                <c:pt idx="13395">
                  <c:v>-15597.199999999997</c:v>
                </c:pt>
                <c:pt idx="13396">
                  <c:v>-15487.599999999999</c:v>
                </c:pt>
                <c:pt idx="13397">
                  <c:v>-15376.900000000001</c:v>
                </c:pt>
                <c:pt idx="13398">
                  <c:v>-15276.300000000003</c:v>
                </c:pt>
                <c:pt idx="13399">
                  <c:v>-15164.599999999999</c:v>
                </c:pt>
                <c:pt idx="13400">
                  <c:v>-15046.5</c:v>
                </c:pt>
                <c:pt idx="13401">
                  <c:v>-14929.300000000003</c:v>
                </c:pt>
                <c:pt idx="13402">
                  <c:v>-14808</c:v>
                </c:pt>
                <c:pt idx="13403">
                  <c:v>-14692.699999999997</c:v>
                </c:pt>
                <c:pt idx="13404">
                  <c:v>-14567.800000000003</c:v>
                </c:pt>
                <c:pt idx="13405">
                  <c:v>-14437.099999999999</c:v>
                </c:pt>
                <c:pt idx="13406">
                  <c:v>-14308.699999999997</c:v>
                </c:pt>
                <c:pt idx="13407">
                  <c:v>-14180</c:v>
                </c:pt>
                <c:pt idx="13408">
                  <c:v>-14051</c:v>
                </c:pt>
                <c:pt idx="13409">
                  <c:v>-13921.800000000003</c:v>
                </c:pt>
                <c:pt idx="13410">
                  <c:v>-13791.099999999999</c:v>
                </c:pt>
                <c:pt idx="13411">
                  <c:v>-13648.300000000003</c:v>
                </c:pt>
                <c:pt idx="13412">
                  <c:v>-13501.5</c:v>
                </c:pt>
                <c:pt idx="13413">
                  <c:v>-13362.199999999997</c:v>
                </c:pt>
                <c:pt idx="13414">
                  <c:v>-13225.5</c:v>
                </c:pt>
                <c:pt idx="13415">
                  <c:v>-13082.699999999997</c:v>
                </c:pt>
                <c:pt idx="13416">
                  <c:v>-12932.300000000003</c:v>
                </c:pt>
                <c:pt idx="13417">
                  <c:v>-12775.5</c:v>
                </c:pt>
                <c:pt idx="13418">
                  <c:v>-12622.400000000001</c:v>
                </c:pt>
                <c:pt idx="13419">
                  <c:v>-12472.300000000003</c:v>
                </c:pt>
                <c:pt idx="13420">
                  <c:v>-12323.5</c:v>
                </c:pt>
                <c:pt idx="13421">
                  <c:v>-12164.400000000001</c:v>
                </c:pt>
                <c:pt idx="13422">
                  <c:v>-11992.599999999999</c:v>
                </c:pt>
                <c:pt idx="13423">
                  <c:v>-11835.900000000001</c:v>
                </c:pt>
                <c:pt idx="13424">
                  <c:v>-11676.300000000003</c:v>
                </c:pt>
                <c:pt idx="13425">
                  <c:v>-11505.399999999994</c:v>
                </c:pt>
                <c:pt idx="13426">
                  <c:v>-11335.699999999997</c:v>
                </c:pt>
                <c:pt idx="13427">
                  <c:v>-11164.600000000006</c:v>
                </c:pt>
                <c:pt idx="13428">
                  <c:v>-10993.300000000003</c:v>
                </c:pt>
                <c:pt idx="13429">
                  <c:v>-10821.800000000003</c:v>
                </c:pt>
                <c:pt idx="13430">
                  <c:v>-10644.399999999994</c:v>
                </c:pt>
                <c:pt idx="13431">
                  <c:v>-10452.600000000006</c:v>
                </c:pt>
                <c:pt idx="13432">
                  <c:v>-10270.300000000003</c:v>
                </c:pt>
                <c:pt idx="13433">
                  <c:v>-10090.899999999994</c:v>
                </c:pt>
                <c:pt idx="13434">
                  <c:v>-9907.1000000000058</c:v>
                </c:pt>
                <c:pt idx="13435">
                  <c:v>-9721.3999999999942</c:v>
                </c:pt>
                <c:pt idx="13436">
                  <c:v>-9520.3999999999942</c:v>
                </c:pt>
                <c:pt idx="13437">
                  <c:v>-9335.8000000000029</c:v>
                </c:pt>
                <c:pt idx="13438">
                  <c:v>-9148.3999999999942</c:v>
                </c:pt>
                <c:pt idx="13439">
                  <c:v>-8944.3999999999942</c:v>
                </c:pt>
                <c:pt idx="13440">
                  <c:v>-8738.6000000000058</c:v>
                </c:pt>
                <c:pt idx="13441">
                  <c:v>-8540.3000000000029</c:v>
                </c:pt>
                <c:pt idx="13442">
                  <c:v>-8349.6000000000058</c:v>
                </c:pt>
                <c:pt idx="13443">
                  <c:v>-8139.1999999999971</c:v>
                </c:pt>
                <c:pt idx="13444">
                  <c:v>-7924.1999999999971</c:v>
                </c:pt>
                <c:pt idx="13445">
                  <c:v>-7724</c:v>
                </c:pt>
                <c:pt idx="13446">
                  <c:v>-7524.1000000000058</c:v>
                </c:pt>
                <c:pt idx="13447">
                  <c:v>-7310.1999999999971</c:v>
                </c:pt>
                <c:pt idx="13448">
                  <c:v>-7093.5</c:v>
                </c:pt>
                <c:pt idx="13449">
                  <c:v>-6883.1000000000058</c:v>
                </c:pt>
                <c:pt idx="13450">
                  <c:v>-6661.8999999999942</c:v>
                </c:pt>
                <c:pt idx="13451">
                  <c:v>-6439.6000000000058</c:v>
                </c:pt>
                <c:pt idx="13452">
                  <c:v>-6221.3999999999942</c:v>
                </c:pt>
                <c:pt idx="13453">
                  <c:v>-6005.8000000000029</c:v>
                </c:pt>
                <c:pt idx="13454">
                  <c:v>-5779.3000000000029</c:v>
                </c:pt>
                <c:pt idx="13455">
                  <c:v>-5557.8999999999942</c:v>
                </c:pt>
                <c:pt idx="13456">
                  <c:v>-5329.3000000000029</c:v>
                </c:pt>
                <c:pt idx="13457">
                  <c:v>-5101.3000000000029</c:v>
                </c:pt>
                <c:pt idx="13458">
                  <c:v>-4872.5</c:v>
                </c:pt>
                <c:pt idx="13459">
                  <c:v>-4637.3999999999942</c:v>
                </c:pt>
                <c:pt idx="13460">
                  <c:v>-4408.8999999999942</c:v>
                </c:pt>
                <c:pt idx="13461">
                  <c:v>-4181.1000000000058</c:v>
                </c:pt>
                <c:pt idx="13462">
                  <c:v>-3936.6999999999971</c:v>
                </c:pt>
                <c:pt idx="13463">
                  <c:v>-3700.8000000000029</c:v>
                </c:pt>
                <c:pt idx="13464">
                  <c:v>-3464.8000000000029</c:v>
                </c:pt>
                <c:pt idx="13465">
                  <c:v>-3228.1000000000058</c:v>
                </c:pt>
                <c:pt idx="13466">
                  <c:v>-2985</c:v>
                </c:pt>
                <c:pt idx="13467">
                  <c:v>-2740.8000000000029</c:v>
                </c:pt>
                <c:pt idx="13468">
                  <c:v>-2505.8999999999942</c:v>
                </c:pt>
                <c:pt idx="13469">
                  <c:v>-2256.1000000000058</c:v>
                </c:pt>
                <c:pt idx="13470">
                  <c:v>-2011.6999999999971</c:v>
                </c:pt>
                <c:pt idx="13471">
                  <c:v>-1769.6000000000058</c:v>
                </c:pt>
                <c:pt idx="13472">
                  <c:v>-1518.6999999999971</c:v>
                </c:pt>
                <c:pt idx="13473">
                  <c:v>-1275.8999999999942</c:v>
                </c:pt>
                <c:pt idx="13474">
                  <c:v>-1028.6000000000058</c:v>
                </c:pt>
                <c:pt idx="13475">
                  <c:v>-778</c:v>
                </c:pt>
                <c:pt idx="13476">
                  <c:v>-529.30000000000291</c:v>
                </c:pt>
                <c:pt idx="13477">
                  <c:v>-274.39999999999418</c:v>
                </c:pt>
                <c:pt idx="13478">
                  <c:v>-20.80000000000291</c:v>
                </c:pt>
                <c:pt idx="13479">
                  <c:v>230.10000000000582</c:v>
                </c:pt>
                <c:pt idx="13480">
                  <c:v>485.89999999999418</c:v>
                </c:pt>
                <c:pt idx="13481">
                  <c:v>745.19999999999709</c:v>
                </c:pt>
                <c:pt idx="13482">
                  <c:v>1003.8999999999942</c:v>
                </c:pt>
                <c:pt idx="13483">
                  <c:v>1259</c:v>
                </c:pt>
                <c:pt idx="13484">
                  <c:v>1514.6999999999971</c:v>
                </c:pt>
                <c:pt idx="13485">
                  <c:v>1782.3000000000029</c:v>
                </c:pt>
                <c:pt idx="13486">
                  <c:v>2040.5</c:v>
                </c:pt>
                <c:pt idx="13487">
                  <c:v>2291.8999999999942</c:v>
                </c:pt>
                <c:pt idx="13488">
                  <c:v>2551.6000000000058</c:v>
                </c:pt>
                <c:pt idx="13489">
                  <c:v>2818.6999999999971</c:v>
                </c:pt>
                <c:pt idx="13490">
                  <c:v>3088.6000000000058</c:v>
                </c:pt>
                <c:pt idx="13491">
                  <c:v>3342.3000000000029</c:v>
                </c:pt>
                <c:pt idx="13492">
                  <c:v>3600</c:v>
                </c:pt>
                <c:pt idx="13493">
                  <c:v>3872</c:v>
                </c:pt>
                <c:pt idx="13494">
                  <c:v>4133.1999999999971</c:v>
                </c:pt>
                <c:pt idx="13495">
                  <c:v>4395.3999999999942</c:v>
                </c:pt>
                <c:pt idx="13496">
                  <c:v>4656.8999999999942</c:v>
                </c:pt>
                <c:pt idx="13497">
                  <c:v>4918.3999999999942</c:v>
                </c:pt>
                <c:pt idx="13498">
                  <c:v>5188.6999999999971</c:v>
                </c:pt>
                <c:pt idx="13499">
                  <c:v>5457.3999999999942</c:v>
                </c:pt>
                <c:pt idx="13500">
                  <c:v>5717.3000000000029</c:v>
                </c:pt>
                <c:pt idx="13501">
                  <c:v>5977.3000000000029</c:v>
                </c:pt>
                <c:pt idx="13502">
                  <c:v>6245.3999999999942</c:v>
                </c:pt>
                <c:pt idx="13503">
                  <c:v>6511.6999999999971</c:v>
                </c:pt>
                <c:pt idx="13504">
                  <c:v>6771.8000000000029</c:v>
                </c:pt>
                <c:pt idx="13505">
                  <c:v>7038.3999999999942</c:v>
                </c:pt>
                <c:pt idx="13506">
                  <c:v>7315.3000000000029</c:v>
                </c:pt>
                <c:pt idx="13507">
                  <c:v>7586.1999999999971</c:v>
                </c:pt>
                <c:pt idx="13508">
                  <c:v>7844</c:v>
                </c:pt>
                <c:pt idx="13509">
                  <c:v>8105.8999999999942</c:v>
                </c:pt>
                <c:pt idx="13510">
                  <c:v>8371.3999999999942</c:v>
                </c:pt>
                <c:pt idx="13511">
                  <c:v>8634.6999999999971</c:v>
                </c:pt>
                <c:pt idx="13512">
                  <c:v>8899.3999999999942</c:v>
                </c:pt>
                <c:pt idx="13513">
                  <c:v>9159.8000000000029</c:v>
                </c:pt>
                <c:pt idx="13514">
                  <c:v>9427.6000000000058</c:v>
                </c:pt>
                <c:pt idx="13515">
                  <c:v>9685.5</c:v>
                </c:pt>
                <c:pt idx="13516">
                  <c:v>9945.1000000000058</c:v>
                </c:pt>
                <c:pt idx="13517">
                  <c:v>10208.199999999997</c:v>
                </c:pt>
                <c:pt idx="13518">
                  <c:v>10464.199999999997</c:v>
                </c:pt>
                <c:pt idx="13519">
                  <c:v>10720.899999999994</c:v>
                </c:pt>
                <c:pt idx="13520">
                  <c:v>10974.5</c:v>
                </c:pt>
                <c:pt idx="13521">
                  <c:v>11231.399999999994</c:v>
                </c:pt>
                <c:pt idx="13522">
                  <c:v>11485</c:v>
                </c:pt>
                <c:pt idx="13523">
                  <c:v>11733.300000000003</c:v>
                </c:pt>
                <c:pt idx="13524">
                  <c:v>11988.899999999994</c:v>
                </c:pt>
                <c:pt idx="13525">
                  <c:v>12236.399999999994</c:v>
                </c:pt>
                <c:pt idx="13526">
                  <c:v>12483</c:v>
                </c:pt>
                <c:pt idx="13527">
                  <c:v>12727.399999999994</c:v>
                </c:pt>
                <c:pt idx="13528">
                  <c:v>12970.699999999997</c:v>
                </c:pt>
                <c:pt idx="13529">
                  <c:v>13211.300000000003</c:v>
                </c:pt>
                <c:pt idx="13530">
                  <c:v>13448.399999999994</c:v>
                </c:pt>
                <c:pt idx="13531">
                  <c:v>13692.300000000003</c:v>
                </c:pt>
                <c:pt idx="13532">
                  <c:v>13939.699999999997</c:v>
                </c:pt>
                <c:pt idx="13533">
                  <c:v>14177.600000000006</c:v>
                </c:pt>
                <c:pt idx="13534">
                  <c:v>14406.600000000006</c:v>
                </c:pt>
                <c:pt idx="13535">
                  <c:v>14643.800000000003</c:v>
                </c:pt>
                <c:pt idx="13536">
                  <c:v>14878</c:v>
                </c:pt>
                <c:pt idx="13537">
                  <c:v>15099.800000000003</c:v>
                </c:pt>
                <c:pt idx="13538">
                  <c:v>15319.300000000003</c:v>
                </c:pt>
                <c:pt idx="13539">
                  <c:v>15546.600000000006</c:v>
                </c:pt>
                <c:pt idx="13540">
                  <c:v>15770.699999999997</c:v>
                </c:pt>
                <c:pt idx="13541">
                  <c:v>15984.300000000003</c:v>
                </c:pt>
                <c:pt idx="13542">
                  <c:v>16195.300000000003</c:v>
                </c:pt>
                <c:pt idx="13543">
                  <c:v>16404.199999999997</c:v>
                </c:pt>
                <c:pt idx="13544">
                  <c:v>16609.800000000003</c:v>
                </c:pt>
                <c:pt idx="13545">
                  <c:v>16820.300000000003</c:v>
                </c:pt>
                <c:pt idx="13546">
                  <c:v>17017.699999999997</c:v>
                </c:pt>
                <c:pt idx="13547">
                  <c:v>17207.100000000006</c:v>
                </c:pt>
                <c:pt idx="13548">
                  <c:v>17405.800000000003</c:v>
                </c:pt>
                <c:pt idx="13549">
                  <c:v>17602.300000000003</c:v>
                </c:pt>
                <c:pt idx="13550">
                  <c:v>17787.699999999997</c:v>
                </c:pt>
                <c:pt idx="13551">
                  <c:v>17962.199999999997</c:v>
                </c:pt>
                <c:pt idx="13552">
                  <c:v>18138.600000000006</c:v>
                </c:pt>
                <c:pt idx="13553">
                  <c:v>18321</c:v>
                </c:pt>
                <c:pt idx="13554">
                  <c:v>18491.699999999997</c:v>
                </c:pt>
                <c:pt idx="13555">
                  <c:v>18656.899999999994</c:v>
                </c:pt>
                <c:pt idx="13556">
                  <c:v>18827.100000000006</c:v>
                </c:pt>
                <c:pt idx="13557">
                  <c:v>18994</c:v>
                </c:pt>
                <c:pt idx="13558">
                  <c:v>19154.899999999994</c:v>
                </c:pt>
                <c:pt idx="13559">
                  <c:v>19307</c:v>
                </c:pt>
                <c:pt idx="13560">
                  <c:v>19458.899999999994</c:v>
                </c:pt>
                <c:pt idx="13561">
                  <c:v>19611</c:v>
                </c:pt>
                <c:pt idx="13562">
                  <c:v>19753.899999999994</c:v>
                </c:pt>
                <c:pt idx="13563">
                  <c:v>19893.699999999997</c:v>
                </c:pt>
                <c:pt idx="13564">
                  <c:v>20028.100000000006</c:v>
                </c:pt>
                <c:pt idx="13565">
                  <c:v>20153.600000000006</c:v>
                </c:pt>
                <c:pt idx="13566">
                  <c:v>20281.699999999997</c:v>
                </c:pt>
                <c:pt idx="13567">
                  <c:v>20398.600000000006</c:v>
                </c:pt>
                <c:pt idx="13568">
                  <c:v>20513.199999999997</c:v>
                </c:pt>
                <c:pt idx="13569">
                  <c:v>20631.600000000006</c:v>
                </c:pt>
                <c:pt idx="13570">
                  <c:v>20730.300000000003</c:v>
                </c:pt>
                <c:pt idx="13571">
                  <c:v>20834.199999999997</c:v>
                </c:pt>
                <c:pt idx="13572">
                  <c:v>20936.600000000006</c:v>
                </c:pt>
                <c:pt idx="13573">
                  <c:v>21024</c:v>
                </c:pt>
                <c:pt idx="13574">
                  <c:v>21108.800000000003</c:v>
                </c:pt>
                <c:pt idx="13575">
                  <c:v>21189</c:v>
                </c:pt>
                <c:pt idx="13576">
                  <c:v>21272.5</c:v>
                </c:pt>
                <c:pt idx="13577">
                  <c:v>21342.800000000003</c:v>
                </c:pt>
                <c:pt idx="13578">
                  <c:v>21402.399999999994</c:v>
                </c:pt>
                <c:pt idx="13579">
                  <c:v>21465.600000000006</c:v>
                </c:pt>
                <c:pt idx="13580">
                  <c:v>21517.800000000003</c:v>
                </c:pt>
                <c:pt idx="13581">
                  <c:v>21572.199999999997</c:v>
                </c:pt>
                <c:pt idx="13582">
                  <c:v>21628.199999999997</c:v>
                </c:pt>
                <c:pt idx="13583">
                  <c:v>21673.100000000006</c:v>
                </c:pt>
                <c:pt idx="13584">
                  <c:v>21714.399999999994</c:v>
                </c:pt>
                <c:pt idx="13585">
                  <c:v>21750.699999999997</c:v>
                </c:pt>
                <c:pt idx="13586">
                  <c:v>21767.199999999997</c:v>
                </c:pt>
                <c:pt idx="13587">
                  <c:v>21796.800000000003</c:v>
                </c:pt>
                <c:pt idx="13588">
                  <c:v>21821.399999999994</c:v>
                </c:pt>
                <c:pt idx="13589">
                  <c:v>21833.800000000003</c:v>
                </c:pt>
                <c:pt idx="13590">
                  <c:v>21842</c:v>
                </c:pt>
                <c:pt idx="13591">
                  <c:v>21847.300000000003</c:v>
                </c:pt>
                <c:pt idx="13592">
                  <c:v>21838.600000000006</c:v>
                </c:pt>
                <c:pt idx="13593">
                  <c:v>21820</c:v>
                </c:pt>
                <c:pt idx="13594">
                  <c:v>21811.100000000006</c:v>
                </c:pt>
                <c:pt idx="13595">
                  <c:v>21798.199999999997</c:v>
                </c:pt>
                <c:pt idx="13596">
                  <c:v>21767.399999999994</c:v>
                </c:pt>
                <c:pt idx="13597">
                  <c:v>21721.199999999997</c:v>
                </c:pt>
                <c:pt idx="13598">
                  <c:v>21691.399999999994</c:v>
                </c:pt>
                <c:pt idx="13599">
                  <c:v>21655.899999999994</c:v>
                </c:pt>
                <c:pt idx="13600">
                  <c:v>21605.399999999994</c:v>
                </c:pt>
                <c:pt idx="13601">
                  <c:v>21540.899999999994</c:v>
                </c:pt>
                <c:pt idx="13602">
                  <c:v>21484.300000000003</c:v>
                </c:pt>
                <c:pt idx="13603">
                  <c:v>21422.399999999994</c:v>
                </c:pt>
                <c:pt idx="13604">
                  <c:v>21343.199999999997</c:v>
                </c:pt>
                <c:pt idx="13605">
                  <c:v>21261</c:v>
                </c:pt>
                <c:pt idx="13606">
                  <c:v>21174.899999999994</c:v>
                </c:pt>
                <c:pt idx="13607">
                  <c:v>21090.399999999994</c:v>
                </c:pt>
                <c:pt idx="13608">
                  <c:v>21013.5</c:v>
                </c:pt>
                <c:pt idx="13609">
                  <c:v>20902.5</c:v>
                </c:pt>
                <c:pt idx="13610">
                  <c:v>20797.300000000003</c:v>
                </c:pt>
                <c:pt idx="13611">
                  <c:v>20688.100000000006</c:v>
                </c:pt>
                <c:pt idx="13612">
                  <c:v>20574.699999999997</c:v>
                </c:pt>
                <c:pt idx="13613">
                  <c:v>20457.300000000003</c:v>
                </c:pt>
                <c:pt idx="13614">
                  <c:v>20340.199999999997</c:v>
                </c:pt>
                <c:pt idx="13615">
                  <c:v>20201</c:v>
                </c:pt>
                <c:pt idx="13616">
                  <c:v>20063</c:v>
                </c:pt>
                <c:pt idx="13617">
                  <c:v>19933.300000000003</c:v>
                </c:pt>
                <c:pt idx="13618">
                  <c:v>19781.199999999997</c:v>
                </c:pt>
                <c:pt idx="13619">
                  <c:v>19612.800000000003</c:v>
                </c:pt>
                <c:pt idx="13620">
                  <c:v>19456.399999999994</c:v>
                </c:pt>
                <c:pt idx="13621">
                  <c:v>19294.800000000003</c:v>
                </c:pt>
                <c:pt idx="13622">
                  <c:v>19133.399999999994</c:v>
                </c:pt>
                <c:pt idx="13623">
                  <c:v>18952.399999999994</c:v>
                </c:pt>
                <c:pt idx="13624">
                  <c:v>18762.5</c:v>
                </c:pt>
                <c:pt idx="13625">
                  <c:v>18564.699999999997</c:v>
                </c:pt>
                <c:pt idx="13626">
                  <c:v>18381</c:v>
                </c:pt>
                <c:pt idx="13627">
                  <c:v>18191.300000000003</c:v>
                </c:pt>
                <c:pt idx="13628">
                  <c:v>17987.699999999997</c:v>
                </c:pt>
                <c:pt idx="13629">
                  <c:v>17768.600000000006</c:v>
                </c:pt>
                <c:pt idx="13630">
                  <c:v>17550.699999999997</c:v>
                </c:pt>
                <c:pt idx="13631">
                  <c:v>17329.199999999997</c:v>
                </c:pt>
                <c:pt idx="13632">
                  <c:v>17105.899999999994</c:v>
                </c:pt>
                <c:pt idx="13633">
                  <c:v>16883</c:v>
                </c:pt>
                <c:pt idx="13634">
                  <c:v>16658.300000000003</c:v>
                </c:pt>
                <c:pt idx="13635">
                  <c:v>16421.699999999997</c:v>
                </c:pt>
                <c:pt idx="13636">
                  <c:v>16178</c:v>
                </c:pt>
                <c:pt idx="13637">
                  <c:v>15934.199999999997</c:v>
                </c:pt>
                <c:pt idx="13638">
                  <c:v>15683.699999999997</c:v>
                </c:pt>
                <c:pt idx="13639">
                  <c:v>15432.899999999994</c:v>
                </c:pt>
                <c:pt idx="13640">
                  <c:v>15160.899999999994</c:v>
                </c:pt>
                <c:pt idx="13641">
                  <c:v>14896</c:v>
                </c:pt>
                <c:pt idx="13642">
                  <c:v>14634</c:v>
                </c:pt>
                <c:pt idx="13643">
                  <c:v>14342.699999999997</c:v>
                </c:pt>
                <c:pt idx="13644">
                  <c:v>14072.699999999997</c:v>
                </c:pt>
                <c:pt idx="13645">
                  <c:v>13785.100000000006</c:v>
                </c:pt>
                <c:pt idx="13646">
                  <c:v>13502</c:v>
                </c:pt>
                <c:pt idx="13647">
                  <c:v>13206.5</c:v>
                </c:pt>
                <c:pt idx="13648">
                  <c:v>12908.699999999997</c:v>
                </c:pt>
                <c:pt idx="13649">
                  <c:v>12610.699999999997</c:v>
                </c:pt>
                <c:pt idx="13650">
                  <c:v>12300.699999999997</c:v>
                </c:pt>
                <c:pt idx="13651">
                  <c:v>11993.899999999994</c:v>
                </c:pt>
                <c:pt idx="13652">
                  <c:v>11674.699999999997</c:v>
                </c:pt>
                <c:pt idx="13653">
                  <c:v>11364.899999999994</c:v>
                </c:pt>
                <c:pt idx="13654">
                  <c:v>11043.300000000003</c:v>
                </c:pt>
                <c:pt idx="13655">
                  <c:v>10710.399999999994</c:v>
                </c:pt>
                <c:pt idx="13656">
                  <c:v>10387.699999999997</c:v>
                </c:pt>
                <c:pt idx="13657">
                  <c:v>10053.199999999997</c:v>
                </c:pt>
                <c:pt idx="13658">
                  <c:v>9725.1999999999971</c:v>
                </c:pt>
                <c:pt idx="13659">
                  <c:v>9391</c:v>
                </c:pt>
                <c:pt idx="13660">
                  <c:v>9051.1000000000058</c:v>
                </c:pt>
                <c:pt idx="13661">
                  <c:v>8709.6999999999971</c:v>
                </c:pt>
                <c:pt idx="13662">
                  <c:v>8369.1000000000058</c:v>
                </c:pt>
                <c:pt idx="13663">
                  <c:v>8023.3000000000029</c:v>
                </c:pt>
                <c:pt idx="13664">
                  <c:v>7674.8000000000029</c:v>
                </c:pt>
                <c:pt idx="13665">
                  <c:v>7319.8000000000029</c:v>
                </c:pt>
                <c:pt idx="13666">
                  <c:v>6961.5</c:v>
                </c:pt>
                <c:pt idx="13667">
                  <c:v>6605.1000000000058</c:v>
                </c:pt>
                <c:pt idx="13668">
                  <c:v>6243.3000000000029</c:v>
                </c:pt>
                <c:pt idx="13669">
                  <c:v>5880</c:v>
                </c:pt>
                <c:pt idx="13670">
                  <c:v>5512</c:v>
                </c:pt>
                <c:pt idx="13671">
                  <c:v>5143.5</c:v>
                </c:pt>
                <c:pt idx="13672">
                  <c:v>4776.5</c:v>
                </c:pt>
                <c:pt idx="13673">
                  <c:v>4404.3000000000029</c:v>
                </c:pt>
                <c:pt idx="13674">
                  <c:v>4027.1999999999971</c:v>
                </c:pt>
                <c:pt idx="13675">
                  <c:v>3648.5</c:v>
                </c:pt>
                <c:pt idx="13676">
                  <c:v>3273.3999999999942</c:v>
                </c:pt>
                <c:pt idx="13677">
                  <c:v>2894.1999999999971</c:v>
                </c:pt>
                <c:pt idx="13678">
                  <c:v>2511</c:v>
                </c:pt>
                <c:pt idx="13679">
                  <c:v>2129.1000000000058</c:v>
                </c:pt>
                <c:pt idx="13680">
                  <c:v>1741.8000000000029</c:v>
                </c:pt>
                <c:pt idx="13681">
                  <c:v>1357.1999999999971</c:v>
                </c:pt>
                <c:pt idx="13682">
                  <c:v>973.10000000000582</c:v>
                </c:pt>
                <c:pt idx="13683">
                  <c:v>584</c:v>
                </c:pt>
                <c:pt idx="13684">
                  <c:v>197.60000000000582</c:v>
                </c:pt>
                <c:pt idx="13685">
                  <c:v>-188.89999999999418</c:v>
                </c:pt>
                <c:pt idx="13686">
                  <c:v>-575.89999999999418</c:v>
                </c:pt>
                <c:pt idx="13687">
                  <c:v>-962.5</c:v>
                </c:pt>
                <c:pt idx="13688">
                  <c:v>-1350.1999999999971</c:v>
                </c:pt>
                <c:pt idx="13689">
                  <c:v>-1736.8000000000029</c:v>
                </c:pt>
                <c:pt idx="13690">
                  <c:v>-2128.3000000000029</c:v>
                </c:pt>
                <c:pt idx="13691">
                  <c:v>-2521.1999999999971</c:v>
                </c:pt>
                <c:pt idx="13692">
                  <c:v>-2908.8000000000029</c:v>
                </c:pt>
                <c:pt idx="13693">
                  <c:v>-3297.1000000000058</c:v>
                </c:pt>
                <c:pt idx="13694">
                  <c:v>-3686.1999999999971</c:v>
                </c:pt>
                <c:pt idx="13695">
                  <c:v>-4074.8000000000029</c:v>
                </c:pt>
                <c:pt idx="13696">
                  <c:v>-4462.8000000000029</c:v>
                </c:pt>
                <c:pt idx="13697">
                  <c:v>-4850.1000000000058</c:v>
                </c:pt>
                <c:pt idx="13698">
                  <c:v>-5238.1999999999971</c:v>
                </c:pt>
                <c:pt idx="13699">
                  <c:v>-5627.5</c:v>
                </c:pt>
                <c:pt idx="13700">
                  <c:v>-6013.1000000000058</c:v>
                </c:pt>
                <c:pt idx="13701">
                  <c:v>-6395.8999999999942</c:v>
                </c:pt>
                <c:pt idx="13702">
                  <c:v>-6782.1999999999971</c:v>
                </c:pt>
                <c:pt idx="13703">
                  <c:v>-7166</c:v>
                </c:pt>
                <c:pt idx="13704">
                  <c:v>-7546.5</c:v>
                </c:pt>
                <c:pt idx="13705">
                  <c:v>-7928.3000000000029</c:v>
                </c:pt>
                <c:pt idx="13706">
                  <c:v>-8307</c:v>
                </c:pt>
                <c:pt idx="13707">
                  <c:v>-8685.1000000000058</c:v>
                </c:pt>
                <c:pt idx="13708">
                  <c:v>-9057</c:v>
                </c:pt>
                <c:pt idx="13709">
                  <c:v>-9432.6000000000058</c:v>
                </c:pt>
                <c:pt idx="13710">
                  <c:v>-9806.1000000000058</c:v>
                </c:pt>
                <c:pt idx="13711">
                  <c:v>-10172.800000000003</c:v>
                </c:pt>
                <c:pt idx="13712">
                  <c:v>-10537.399999999994</c:v>
                </c:pt>
                <c:pt idx="13713">
                  <c:v>-10900.199999999997</c:v>
                </c:pt>
                <c:pt idx="13714">
                  <c:v>-11260.300000000003</c:v>
                </c:pt>
                <c:pt idx="13715">
                  <c:v>-11622.399999999994</c:v>
                </c:pt>
                <c:pt idx="13716">
                  <c:v>-11974.5</c:v>
                </c:pt>
                <c:pt idx="13717">
                  <c:v>-12327.5</c:v>
                </c:pt>
                <c:pt idx="13718">
                  <c:v>-12683.800000000003</c:v>
                </c:pt>
                <c:pt idx="13719">
                  <c:v>-13030.900000000001</c:v>
                </c:pt>
                <c:pt idx="13720">
                  <c:v>-13373.699999999997</c:v>
                </c:pt>
                <c:pt idx="13721">
                  <c:v>-13715</c:v>
                </c:pt>
                <c:pt idx="13722">
                  <c:v>-14052.699999999997</c:v>
                </c:pt>
                <c:pt idx="13723">
                  <c:v>-14388.400000000001</c:v>
                </c:pt>
                <c:pt idx="13724">
                  <c:v>-14722</c:v>
                </c:pt>
                <c:pt idx="13725">
                  <c:v>-15053.099999999999</c:v>
                </c:pt>
                <c:pt idx="13726">
                  <c:v>-15377.400000000001</c:v>
                </c:pt>
                <c:pt idx="13727">
                  <c:v>-15698.400000000001</c:v>
                </c:pt>
                <c:pt idx="13728">
                  <c:v>-16016.099999999999</c:v>
                </c:pt>
                <c:pt idx="13729">
                  <c:v>-16328.900000000001</c:v>
                </c:pt>
                <c:pt idx="13730">
                  <c:v>-16637.800000000003</c:v>
                </c:pt>
                <c:pt idx="13731">
                  <c:v>-16946.599999999999</c:v>
                </c:pt>
                <c:pt idx="13732">
                  <c:v>-17245.300000000003</c:v>
                </c:pt>
                <c:pt idx="13733">
                  <c:v>-17540.900000000001</c:v>
                </c:pt>
                <c:pt idx="13734">
                  <c:v>-17836.099999999999</c:v>
                </c:pt>
                <c:pt idx="13735">
                  <c:v>-18124.400000000001</c:v>
                </c:pt>
                <c:pt idx="13736">
                  <c:v>-18404.800000000003</c:v>
                </c:pt>
                <c:pt idx="13737">
                  <c:v>-18680.199999999997</c:v>
                </c:pt>
                <c:pt idx="13738">
                  <c:v>-18954.699999999997</c:v>
                </c:pt>
                <c:pt idx="13739">
                  <c:v>-19223.5</c:v>
                </c:pt>
                <c:pt idx="13740">
                  <c:v>-19487.300000000003</c:v>
                </c:pt>
                <c:pt idx="13741">
                  <c:v>-19746.300000000003</c:v>
                </c:pt>
                <c:pt idx="13742">
                  <c:v>-19999.400000000001</c:v>
                </c:pt>
                <c:pt idx="13743">
                  <c:v>-20250.699999999997</c:v>
                </c:pt>
                <c:pt idx="13744">
                  <c:v>-20494.400000000001</c:v>
                </c:pt>
                <c:pt idx="13745">
                  <c:v>-20730.800000000003</c:v>
                </c:pt>
                <c:pt idx="13746">
                  <c:v>-20963.400000000001</c:v>
                </c:pt>
                <c:pt idx="13747">
                  <c:v>-21188.800000000003</c:v>
                </c:pt>
                <c:pt idx="13748">
                  <c:v>-21412.300000000003</c:v>
                </c:pt>
                <c:pt idx="13749">
                  <c:v>-21632.5</c:v>
                </c:pt>
                <c:pt idx="13750">
                  <c:v>-21842.800000000003</c:v>
                </c:pt>
                <c:pt idx="13751">
                  <c:v>-22048.400000000001</c:v>
                </c:pt>
                <c:pt idx="13752">
                  <c:v>-22249</c:v>
                </c:pt>
                <c:pt idx="13753">
                  <c:v>-22443.800000000003</c:v>
                </c:pt>
                <c:pt idx="13754">
                  <c:v>-22635.4</c:v>
                </c:pt>
                <c:pt idx="13755">
                  <c:v>-22816.9</c:v>
                </c:pt>
                <c:pt idx="13756">
                  <c:v>-22992.199999999997</c:v>
                </c:pt>
                <c:pt idx="13757">
                  <c:v>-23162.6</c:v>
                </c:pt>
                <c:pt idx="13758">
                  <c:v>-23328.400000000001</c:v>
                </c:pt>
                <c:pt idx="13759">
                  <c:v>-23488</c:v>
                </c:pt>
                <c:pt idx="13760">
                  <c:v>-23638.699999999997</c:v>
                </c:pt>
                <c:pt idx="13761">
                  <c:v>-23786.6</c:v>
                </c:pt>
                <c:pt idx="13762">
                  <c:v>-23927.800000000003</c:v>
                </c:pt>
                <c:pt idx="13763">
                  <c:v>-24061.199999999997</c:v>
                </c:pt>
                <c:pt idx="13764">
                  <c:v>-24188.800000000003</c:v>
                </c:pt>
                <c:pt idx="13765">
                  <c:v>-24311.4</c:v>
                </c:pt>
                <c:pt idx="13766">
                  <c:v>-24422.300000000003</c:v>
                </c:pt>
                <c:pt idx="13767">
                  <c:v>-24525.699999999997</c:v>
                </c:pt>
                <c:pt idx="13768">
                  <c:v>-24633.4</c:v>
                </c:pt>
                <c:pt idx="13769">
                  <c:v>-24733.699999999997</c:v>
                </c:pt>
                <c:pt idx="13770">
                  <c:v>-24818.5</c:v>
                </c:pt>
                <c:pt idx="13771">
                  <c:v>-24899.9</c:v>
                </c:pt>
                <c:pt idx="13772">
                  <c:v>-24975.800000000003</c:v>
                </c:pt>
                <c:pt idx="13773">
                  <c:v>-25047.199999999997</c:v>
                </c:pt>
                <c:pt idx="13774">
                  <c:v>-25110.699999999997</c:v>
                </c:pt>
                <c:pt idx="13775">
                  <c:v>-25163.300000000003</c:v>
                </c:pt>
                <c:pt idx="13776">
                  <c:v>-25210.699999999997</c:v>
                </c:pt>
                <c:pt idx="13777">
                  <c:v>-25252.9</c:v>
                </c:pt>
                <c:pt idx="13778">
                  <c:v>-25290</c:v>
                </c:pt>
                <c:pt idx="13779">
                  <c:v>-25318.400000000001</c:v>
                </c:pt>
                <c:pt idx="13780">
                  <c:v>-25348.199999999997</c:v>
                </c:pt>
                <c:pt idx="13781">
                  <c:v>-25362.699999999997</c:v>
                </c:pt>
                <c:pt idx="13782">
                  <c:v>-25357.199999999997</c:v>
                </c:pt>
                <c:pt idx="13783">
                  <c:v>-25365.800000000003</c:v>
                </c:pt>
                <c:pt idx="13784">
                  <c:v>-25363.5</c:v>
                </c:pt>
                <c:pt idx="13785">
                  <c:v>-25356.199999999997</c:v>
                </c:pt>
                <c:pt idx="13786">
                  <c:v>-25337</c:v>
                </c:pt>
                <c:pt idx="13787">
                  <c:v>-25301</c:v>
                </c:pt>
                <c:pt idx="13788">
                  <c:v>-25262.6</c:v>
                </c:pt>
                <c:pt idx="13789">
                  <c:v>-25225.699999999997</c:v>
                </c:pt>
                <c:pt idx="13790">
                  <c:v>-25184</c:v>
                </c:pt>
                <c:pt idx="13791">
                  <c:v>-25137.4</c:v>
                </c:pt>
                <c:pt idx="13792">
                  <c:v>-25062.199999999997</c:v>
                </c:pt>
                <c:pt idx="13793">
                  <c:v>-25001.5</c:v>
                </c:pt>
                <c:pt idx="13794">
                  <c:v>-24930.699999999997</c:v>
                </c:pt>
                <c:pt idx="13795">
                  <c:v>-24845.199999999997</c:v>
                </c:pt>
                <c:pt idx="13796">
                  <c:v>-24749.800000000003</c:v>
                </c:pt>
                <c:pt idx="13797">
                  <c:v>-24654.199999999997</c:v>
                </c:pt>
                <c:pt idx="13798">
                  <c:v>-24553.5</c:v>
                </c:pt>
                <c:pt idx="13799">
                  <c:v>-24447.800000000003</c:v>
                </c:pt>
                <c:pt idx="13800">
                  <c:v>-24340.5</c:v>
                </c:pt>
                <c:pt idx="13801">
                  <c:v>-24210.9</c:v>
                </c:pt>
                <c:pt idx="13802">
                  <c:v>-24074.199999999997</c:v>
                </c:pt>
                <c:pt idx="13803">
                  <c:v>-23933.599999999999</c:v>
                </c:pt>
                <c:pt idx="13804">
                  <c:v>-23793.1</c:v>
                </c:pt>
                <c:pt idx="13805">
                  <c:v>-23653.5</c:v>
                </c:pt>
                <c:pt idx="13806">
                  <c:v>-23490.9</c:v>
                </c:pt>
                <c:pt idx="13807">
                  <c:v>-23325.300000000003</c:v>
                </c:pt>
                <c:pt idx="13808">
                  <c:v>-23159.1</c:v>
                </c:pt>
                <c:pt idx="13809">
                  <c:v>-22984.199999999997</c:v>
                </c:pt>
                <c:pt idx="13810">
                  <c:v>-22786.5</c:v>
                </c:pt>
                <c:pt idx="13811">
                  <c:v>-22599.4</c:v>
                </c:pt>
                <c:pt idx="13812">
                  <c:v>-22405.699999999997</c:v>
                </c:pt>
                <c:pt idx="13813">
                  <c:v>-22205</c:v>
                </c:pt>
                <c:pt idx="13814">
                  <c:v>-21981.1</c:v>
                </c:pt>
                <c:pt idx="13815">
                  <c:v>-21765.1</c:v>
                </c:pt>
                <c:pt idx="13816">
                  <c:v>-21553.4</c:v>
                </c:pt>
                <c:pt idx="13817">
                  <c:v>-21325.699999999997</c:v>
                </c:pt>
                <c:pt idx="13818">
                  <c:v>-21081.300000000003</c:v>
                </c:pt>
                <c:pt idx="13819">
                  <c:v>-20838.800000000003</c:v>
                </c:pt>
                <c:pt idx="13820">
                  <c:v>-20591.699999999997</c:v>
                </c:pt>
                <c:pt idx="13821">
                  <c:v>-20321.199999999997</c:v>
                </c:pt>
                <c:pt idx="13822">
                  <c:v>-20072.199999999997</c:v>
                </c:pt>
                <c:pt idx="13823">
                  <c:v>-19809</c:v>
                </c:pt>
                <c:pt idx="13824">
                  <c:v>-19528.400000000001</c:v>
                </c:pt>
                <c:pt idx="13825">
                  <c:v>-19254.099999999999</c:v>
                </c:pt>
                <c:pt idx="13826">
                  <c:v>-18966.199999999997</c:v>
                </c:pt>
                <c:pt idx="13827">
                  <c:v>-18671.5</c:v>
                </c:pt>
                <c:pt idx="13828">
                  <c:v>-18376.099999999999</c:v>
                </c:pt>
                <c:pt idx="13829">
                  <c:v>-18075.099999999999</c:v>
                </c:pt>
                <c:pt idx="13830">
                  <c:v>-17769</c:v>
                </c:pt>
                <c:pt idx="13831">
                  <c:v>-17463.199999999997</c:v>
                </c:pt>
                <c:pt idx="13832">
                  <c:v>-17138.599999999999</c:v>
                </c:pt>
                <c:pt idx="13833">
                  <c:v>-16810.300000000003</c:v>
                </c:pt>
                <c:pt idx="13834">
                  <c:v>-16484.900000000001</c:v>
                </c:pt>
                <c:pt idx="13835">
                  <c:v>-16148.300000000003</c:v>
                </c:pt>
                <c:pt idx="13836">
                  <c:v>-15815.099999999999</c:v>
                </c:pt>
                <c:pt idx="13837">
                  <c:v>-15461.900000000001</c:v>
                </c:pt>
                <c:pt idx="13838">
                  <c:v>-15116.300000000003</c:v>
                </c:pt>
                <c:pt idx="13839">
                  <c:v>-14768.199999999997</c:v>
                </c:pt>
                <c:pt idx="13840">
                  <c:v>-14403.400000000001</c:v>
                </c:pt>
                <c:pt idx="13841">
                  <c:v>-14039.699999999997</c:v>
                </c:pt>
                <c:pt idx="13842">
                  <c:v>-13677.900000000001</c:v>
                </c:pt>
                <c:pt idx="13843">
                  <c:v>-13303.199999999997</c:v>
                </c:pt>
                <c:pt idx="13844">
                  <c:v>-12932.800000000003</c:v>
                </c:pt>
                <c:pt idx="13845">
                  <c:v>-12551.099999999999</c:v>
                </c:pt>
                <c:pt idx="13846">
                  <c:v>-12164.400000000001</c:v>
                </c:pt>
                <c:pt idx="13847">
                  <c:v>-11777.800000000003</c:v>
                </c:pt>
                <c:pt idx="13848">
                  <c:v>-11375.100000000006</c:v>
                </c:pt>
                <c:pt idx="13849">
                  <c:v>-10985.800000000003</c:v>
                </c:pt>
                <c:pt idx="13850">
                  <c:v>-10592.300000000003</c:v>
                </c:pt>
                <c:pt idx="13851">
                  <c:v>-10185.699999999997</c:v>
                </c:pt>
                <c:pt idx="13852">
                  <c:v>-9777.1999999999971</c:v>
                </c:pt>
                <c:pt idx="13853">
                  <c:v>-9367.1000000000058</c:v>
                </c:pt>
                <c:pt idx="13854">
                  <c:v>-8960.8999999999942</c:v>
                </c:pt>
                <c:pt idx="13855">
                  <c:v>-8538.6999999999971</c:v>
                </c:pt>
                <c:pt idx="13856">
                  <c:v>-8112.8000000000029</c:v>
                </c:pt>
                <c:pt idx="13857">
                  <c:v>-7701.6999999999971</c:v>
                </c:pt>
                <c:pt idx="13858">
                  <c:v>-7279.6000000000058</c:v>
                </c:pt>
                <c:pt idx="13859">
                  <c:v>-6848.5</c:v>
                </c:pt>
                <c:pt idx="13860">
                  <c:v>-6406</c:v>
                </c:pt>
                <c:pt idx="13861">
                  <c:v>-5978.8999999999942</c:v>
                </c:pt>
                <c:pt idx="13862">
                  <c:v>-5552.6000000000058</c:v>
                </c:pt>
                <c:pt idx="13863">
                  <c:v>-5108</c:v>
                </c:pt>
                <c:pt idx="13864">
                  <c:v>-4666</c:v>
                </c:pt>
                <c:pt idx="13865">
                  <c:v>-4224.5</c:v>
                </c:pt>
                <c:pt idx="13866">
                  <c:v>-3780.1999999999971</c:v>
                </c:pt>
                <c:pt idx="13867">
                  <c:v>-3337.1999999999971</c:v>
                </c:pt>
                <c:pt idx="13868">
                  <c:v>-2885.6999999999971</c:v>
                </c:pt>
                <c:pt idx="13869">
                  <c:v>-2430.1000000000058</c:v>
                </c:pt>
                <c:pt idx="13870">
                  <c:v>-1979.6000000000058</c:v>
                </c:pt>
                <c:pt idx="13871">
                  <c:v>-1532.6999999999971</c:v>
                </c:pt>
                <c:pt idx="13872">
                  <c:v>-1079</c:v>
                </c:pt>
                <c:pt idx="13873">
                  <c:v>-621.30000000000291</c:v>
                </c:pt>
                <c:pt idx="13874">
                  <c:v>-167.69999999999709</c:v>
                </c:pt>
                <c:pt idx="13875">
                  <c:v>286.19999999999709</c:v>
                </c:pt>
                <c:pt idx="13876">
                  <c:v>749.80000000000291</c:v>
                </c:pt>
                <c:pt idx="13877">
                  <c:v>1214.5</c:v>
                </c:pt>
                <c:pt idx="13878">
                  <c:v>1670.6999999999971</c:v>
                </c:pt>
                <c:pt idx="13879">
                  <c:v>2124.5</c:v>
                </c:pt>
                <c:pt idx="13880">
                  <c:v>2584.1000000000058</c:v>
                </c:pt>
                <c:pt idx="13881">
                  <c:v>3042.8999999999942</c:v>
                </c:pt>
                <c:pt idx="13882">
                  <c:v>3502</c:v>
                </c:pt>
                <c:pt idx="13883">
                  <c:v>3960.1000000000058</c:v>
                </c:pt>
                <c:pt idx="13884">
                  <c:v>4420.3000000000029</c:v>
                </c:pt>
                <c:pt idx="13885">
                  <c:v>4882.8999999999942</c:v>
                </c:pt>
                <c:pt idx="13886">
                  <c:v>5337.3999999999942</c:v>
                </c:pt>
                <c:pt idx="13887">
                  <c:v>5797.1000000000058</c:v>
                </c:pt>
                <c:pt idx="13888">
                  <c:v>6251.8999999999942</c:v>
                </c:pt>
                <c:pt idx="13889">
                  <c:v>6707.1000000000058</c:v>
                </c:pt>
                <c:pt idx="13890">
                  <c:v>7163</c:v>
                </c:pt>
                <c:pt idx="13891">
                  <c:v>7618.8000000000029</c:v>
                </c:pt>
                <c:pt idx="13892">
                  <c:v>8081.8000000000029</c:v>
                </c:pt>
                <c:pt idx="13893">
                  <c:v>8527.8000000000029</c:v>
                </c:pt>
                <c:pt idx="13894">
                  <c:v>8988.8999999999942</c:v>
                </c:pt>
                <c:pt idx="13895">
                  <c:v>9439.6000000000058</c:v>
                </c:pt>
                <c:pt idx="13896">
                  <c:v>9887.6000000000058</c:v>
                </c:pt>
                <c:pt idx="13897">
                  <c:v>10335.300000000003</c:v>
                </c:pt>
                <c:pt idx="13898">
                  <c:v>10779.300000000003</c:v>
                </c:pt>
                <c:pt idx="13899">
                  <c:v>11223.199999999997</c:v>
                </c:pt>
                <c:pt idx="13900">
                  <c:v>11657.100000000006</c:v>
                </c:pt>
                <c:pt idx="13901">
                  <c:v>12093.899999999994</c:v>
                </c:pt>
                <c:pt idx="13902">
                  <c:v>12536.399999999994</c:v>
                </c:pt>
                <c:pt idx="13903">
                  <c:v>12972.899999999994</c:v>
                </c:pt>
                <c:pt idx="13904">
                  <c:v>13398.800000000003</c:v>
                </c:pt>
                <c:pt idx="13905">
                  <c:v>13825.100000000006</c:v>
                </c:pt>
                <c:pt idx="13906">
                  <c:v>14251.399999999994</c:v>
                </c:pt>
                <c:pt idx="13907">
                  <c:v>14669.399999999994</c:v>
                </c:pt>
                <c:pt idx="13908">
                  <c:v>15081.100000000006</c:v>
                </c:pt>
                <c:pt idx="13909">
                  <c:v>15494.5</c:v>
                </c:pt>
                <c:pt idx="13910">
                  <c:v>15909.199999999997</c:v>
                </c:pt>
                <c:pt idx="13911">
                  <c:v>16316.800000000003</c:v>
                </c:pt>
                <c:pt idx="13912">
                  <c:v>16716.699999999997</c:v>
                </c:pt>
                <c:pt idx="13913">
                  <c:v>17112.699999999997</c:v>
                </c:pt>
                <c:pt idx="13914">
                  <c:v>17504.600000000006</c:v>
                </c:pt>
                <c:pt idx="13915">
                  <c:v>17897.5</c:v>
                </c:pt>
                <c:pt idx="13916">
                  <c:v>18290.100000000006</c:v>
                </c:pt>
                <c:pt idx="13917">
                  <c:v>18666.399999999994</c:v>
                </c:pt>
                <c:pt idx="13918">
                  <c:v>19044.100000000006</c:v>
                </c:pt>
                <c:pt idx="13919">
                  <c:v>19428.399999999994</c:v>
                </c:pt>
                <c:pt idx="13920">
                  <c:v>19799.699999999997</c:v>
                </c:pt>
                <c:pt idx="13921">
                  <c:v>20159.100000000006</c:v>
                </c:pt>
                <c:pt idx="13922">
                  <c:v>20509.100000000006</c:v>
                </c:pt>
                <c:pt idx="13923">
                  <c:v>20869</c:v>
                </c:pt>
                <c:pt idx="13924">
                  <c:v>21222.800000000003</c:v>
                </c:pt>
                <c:pt idx="13925">
                  <c:v>21557.5</c:v>
                </c:pt>
                <c:pt idx="13926">
                  <c:v>21894.300000000003</c:v>
                </c:pt>
                <c:pt idx="13927">
                  <c:v>22226.899999999994</c:v>
                </c:pt>
                <c:pt idx="13928">
                  <c:v>22555.899999999994</c:v>
                </c:pt>
                <c:pt idx="13929">
                  <c:v>22872</c:v>
                </c:pt>
                <c:pt idx="13930">
                  <c:v>23182</c:v>
                </c:pt>
                <c:pt idx="13931">
                  <c:v>23493</c:v>
                </c:pt>
                <c:pt idx="13932">
                  <c:v>23794</c:v>
                </c:pt>
                <c:pt idx="13933">
                  <c:v>24086</c:v>
                </c:pt>
                <c:pt idx="13934">
                  <c:v>24375</c:v>
                </c:pt>
                <c:pt idx="13935">
                  <c:v>24649</c:v>
                </c:pt>
                <c:pt idx="13936">
                  <c:v>24925</c:v>
                </c:pt>
                <c:pt idx="13937">
                  <c:v>25190</c:v>
                </c:pt>
                <c:pt idx="13938">
                  <c:v>25446</c:v>
                </c:pt>
                <c:pt idx="13939">
                  <c:v>25703</c:v>
                </c:pt>
                <c:pt idx="13940">
                  <c:v>25945</c:v>
                </c:pt>
                <c:pt idx="13941">
                  <c:v>26184</c:v>
                </c:pt>
                <c:pt idx="13942">
                  <c:v>26423</c:v>
                </c:pt>
                <c:pt idx="13943">
                  <c:v>26650</c:v>
                </c:pt>
                <c:pt idx="13944">
                  <c:v>26868</c:v>
                </c:pt>
                <c:pt idx="13945">
                  <c:v>27078</c:v>
                </c:pt>
                <c:pt idx="13946">
                  <c:v>27287</c:v>
                </c:pt>
                <c:pt idx="13947">
                  <c:v>27486</c:v>
                </c:pt>
                <c:pt idx="13948">
                  <c:v>27668</c:v>
                </c:pt>
                <c:pt idx="13949">
                  <c:v>27848</c:v>
                </c:pt>
                <c:pt idx="13950">
                  <c:v>28024</c:v>
                </c:pt>
                <c:pt idx="13951">
                  <c:v>28187</c:v>
                </c:pt>
                <c:pt idx="13952">
                  <c:v>28342</c:v>
                </c:pt>
                <c:pt idx="13953">
                  <c:v>28490</c:v>
                </c:pt>
                <c:pt idx="13954">
                  <c:v>28627</c:v>
                </c:pt>
                <c:pt idx="13955">
                  <c:v>28761</c:v>
                </c:pt>
                <c:pt idx="13956">
                  <c:v>28884</c:v>
                </c:pt>
                <c:pt idx="13957">
                  <c:v>28992</c:v>
                </c:pt>
                <c:pt idx="13958">
                  <c:v>29104</c:v>
                </c:pt>
                <c:pt idx="13959">
                  <c:v>29205</c:v>
                </c:pt>
                <c:pt idx="13960">
                  <c:v>29284</c:v>
                </c:pt>
                <c:pt idx="13961">
                  <c:v>29375</c:v>
                </c:pt>
                <c:pt idx="13962">
                  <c:v>29449</c:v>
                </c:pt>
                <c:pt idx="13963">
                  <c:v>29487</c:v>
                </c:pt>
                <c:pt idx="13964">
                  <c:v>29551</c:v>
                </c:pt>
                <c:pt idx="13965">
                  <c:v>29610</c:v>
                </c:pt>
                <c:pt idx="13966">
                  <c:v>29644</c:v>
                </c:pt>
                <c:pt idx="13967">
                  <c:v>29660</c:v>
                </c:pt>
                <c:pt idx="13968">
                  <c:v>29692</c:v>
                </c:pt>
                <c:pt idx="13969">
                  <c:v>29709</c:v>
                </c:pt>
                <c:pt idx="13970">
                  <c:v>29752</c:v>
                </c:pt>
                <c:pt idx="13971">
                  <c:v>29734</c:v>
                </c:pt>
                <c:pt idx="13972">
                  <c:v>29729</c:v>
                </c:pt>
                <c:pt idx="13973">
                  <c:v>29713</c:v>
                </c:pt>
                <c:pt idx="13974">
                  <c:v>29668</c:v>
                </c:pt>
                <c:pt idx="13975">
                  <c:v>29634</c:v>
                </c:pt>
                <c:pt idx="13976">
                  <c:v>29579</c:v>
                </c:pt>
                <c:pt idx="13977">
                  <c:v>29519</c:v>
                </c:pt>
                <c:pt idx="13978">
                  <c:v>29467</c:v>
                </c:pt>
                <c:pt idx="13979">
                  <c:v>29389</c:v>
                </c:pt>
                <c:pt idx="13980">
                  <c:v>29290</c:v>
                </c:pt>
                <c:pt idx="13981">
                  <c:v>29200</c:v>
                </c:pt>
                <c:pt idx="13982">
                  <c:v>29096</c:v>
                </c:pt>
                <c:pt idx="13983">
                  <c:v>28985</c:v>
                </c:pt>
                <c:pt idx="13984">
                  <c:v>28866</c:v>
                </c:pt>
                <c:pt idx="13985">
                  <c:v>28728</c:v>
                </c:pt>
                <c:pt idx="13986">
                  <c:v>28589</c:v>
                </c:pt>
                <c:pt idx="13987">
                  <c:v>28449</c:v>
                </c:pt>
                <c:pt idx="13988">
                  <c:v>28290</c:v>
                </c:pt>
                <c:pt idx="13989">
                  <c:v>28114</c:v>
                </c:pt>
                <c:pt idx="13990">
                  <c:v>27934</c:v>
                </c:pt>
                <c:pt idx="13991">
                  <c:v>27742</c:v>
                </c:pt>
                <c:pt idx="13992">
                  <c:v>27563</c:v>
                </c:pt>
                <c:pt idx="13993">
                  <c:v>27372</c:v>
                </c:pt>
                <c:pt idx="13994">
                  <c:v>27155</c:v>
                </c:pt>
                <c:pt idx="13995">
                  <c:v>26941</c:v>
                </c:pt>
                <c:pt idx="13996">
                  <c:v>26714</c:v>
                </c:pt>
                <c:pt idx="13997">
                  <c:v>26485</c:v>
                </c:pt>
                <c:pt idx="13998">
                  <c:v>26251</c:v>
                </c:pt>
                <c:pt idx="13999">
                  <c:v>25989</c:v>
                </c:pt>
                <c:pt idx="14000">
                  <c:v>25725</c:v>
                </c:pt>
                <c:pt idx="14001">
                  <c:v>25455</c:v>
                </c:pt>
                <c:pt idx="14002">
                  <c:v>25178</c:v>
                </c:pt>
                <c:pt idx="14003">
                  <c:v>24894</c:v>
                </c:pt>
                <c:pt idx="14004">
                  <c:v>24603</c:v>
                </c:pt>
                <c:pt idx="14005">
                  <c:v>24305</c:v>
                </c:pt>
                <c:pt idx="14006">
                  <c:v>23989</c:v>
                </c:pt>
                <c:pt idx="14007">
                  <c:v>23672</c:v>
                </c:pt>
                <c:pt idx="14008">
                  <c:v>23316</c:v>
                </c:pt>
                <c:pt idx="14009">
                  <c:v>22986</c:v>
                </c:pt>
                <c:pt idx="14010">
                  <c:v>22636.100000000006</c:v>
                </c:pt>
                <c:pt idx="14011">
                  <c:v>22279.899999999994</c:v>
                </c:pt>
                <c:pt idx="14012">
                  <c:v>21927</c:v>
                </c:pt>
                <c:pt idx="14013">
                  <c:v>21561.399999999994</c:v>
                </c:pt>
                <c:pt idx="14014">
                  <c:v>21183.699999999997</c:v>
                </c:pt>
                <c:pt idx="14015">
                  <c:v>20801.399999999994</c:v>
                </c:pt>
                <c:pt idx="14016">
                  <c:v>20411.800000000003</c:v>
                </c:pt>
                <c:pt idx="14017">
                  <c:v>20015.399999999994</c:v>
                </c:pt>
                <c:pt idx="14018">
                  <c:v>19598.5</c:v>
                </c:pt>
                <c:pt idx="14019">
                  <c:v>19207.100000000006</c:v>
                </c:pt>
                <c:pt idx="14020">
                  <c:v>18792</c:v>
                </c:pt>
                <c:pt idx="14021">
                  <c:v>18367.800000000003</c:v>
                </c:pt>
                <c:pt idx="14022">
                  <c:v>17942.199999999997</c:v>
                </c:pt>
                <c:pt idx="14023">
                  <c:v>17506.699999999997</c:v>
                </c:pt>
                <c:pt idx="14024">
                  <c:v>17068.800000000003</c:v>
                </c:pt>
                <c:pt idx="14025">
                  <c:v>16617</c:v>
                </c:pt>
                <c:pt idx="14026">
                  <c:v>16155.600000000006</c:v>
                </c:pt>
                <c:pt idx="14027">
                  <c:v>15701.5</c:v>
                </c:pt>
                <c:pt idx="14028">
                  <c:v>15228.699999999997</c:v>
                </c:pt>
                <c:pt idx="14029">
                  <c:v>14764.300000000003</c:v>
                </c:pt>
                <c:pt idx="14030">
                  <c:v>14282.300000000003</c:v>
                </c:pt>
                <c:pt idx="14031">
                  <c:v>13789.300000000003</c:v>
                </c:pt>
                <c:pt idx="14032">
                  <c:v>13308.199999999997</c:v>
                </c:pt>
                <c:pt idx="14033">
                  <c:v>12813.600000000006</c:v>
                </c:pt>
                <c:pt idx="14034">
                  <c:v>12311.399999999994</c:v>
                </c:pt>
                <c:pt idx="14035">
                  <c:v>11808</c:v>
                </c:pt>
                <c:pt idx="14036">
                  <c:v>11292.100000000006</c:v>
                </c:pt>
                <c:pt idx="14037">
                  <c:v>10777.100000000006</c:v>
                </c:pt>
                <c:pt idx="14038">
                  <c:v>10255.399999999994</c:v>
                </c:pt>
                <c:pt idx="14039">
                  <c:v>9730.8000000000029</c:v>
                </c:pt>
                <c:pt idx="14040">
                  <c:v>9199.6999999999971</c:v>
                </c:pt>
                <c:pt idx="14041">
                  <c:v>8663.8000000000029</c:v>
                </c:pt>
                <c:pt idx="14042">
                  <c:v>8130.1000000000058</c:v>
                </c:pt>
                <c:pt idx="14043">
                  <c:v>7589.6999999999971</c:v>
                </c:pt>
                <c:pt idx="14044">
                  <c:v>7045.8999999999942</c:v>
                </c:pt>
                <c:pt idx="14045">
                  <c:v>6498.3999999999942</c:v>
                </c:pt>
                <c:pt idx="14046">
                  <c:v>5950</c:v>
                </c:pt>
                <c:pt idx="14047">
                  <c:v>5400.6000000000058</c:v>
                </c:pt>
                <c:pt idx="14048">
                  <c:v>4841.3999999999942</c:v>
                </c:pt>
                <c:pt idx="14049">
                  <c:v>4286.6000000000058</c:v>
                </c:pt>
                <c:pt idx="14050">
                  <c:v>3726.1999999999971</c:v>
                </c:pt>
                <c:pt idx="14051">
                  <c:v>3163.3999999999942</c:v>
                </c:pt>
                <c:pt idx="14052">
                  <c:v>2599.8999999999942</c:v>
                </c:pt>
                <c:pt idx="14053">
                  <c:v>2032.6999999999971</c:v>
                </c:pt>
                <c:pt idx="14054">
                  <c:v>1461.8999999999942</c:v>
                </c:pt>
                <c:pt idx="14055">
                  <c:v>891</c:v>
                </c:pt>
                <c:pt idx="14056">
                  <c:v>318.80000000000291</c:v>
                </c:pt>
                <c:pt idx="14057">
                  <c:v>-254.30000000000291</c:v>
                </c:pt>
                <c:pt idx="14058">
                  <c:v>-828.69999999999709</c:v>
                </c:pt>
                <c:pt idx="14059">
                  <c:v>-1403.6000000000058</c:v>
                </c:pt>
                <c:pt idx="14060">
                  <c:v>-1980.1999999999971</c:v>
                </c:pt>
                <c:pt idx="14061">
                  <c:v>-2561</c:v>
                </c:pt>
                <c:pt idx="14062">
                  <c:v>-3139.6999999999971</c:v>
                </c:pt>
                <c:pt idx="14063">
                  <c:v>-3713.6999999999971</c:v>
                </c:pt>
                <c:pt idx="14064">
                  <c:v>-4292.6000000000058</c:v>
                </c:pt>
                <c:pt idx="14065">
                  <c:v>-4869.6000000000058</c:v>
                </c:pt>
                <c:pt idx="14066">
                  <c:v>-5446</c:v>
                </c:pt>
                <c:pt idx="14067">
                  <c:v>-6021.3000000000029</c:v>
                </c:pt>
                <c:pt idx="14068">
                  <c:v>-6595.8999999999942</c:v>
                </c:pt>
                <c:pt idx="14069">
                  <c:v>-7172.3999999999942</c:v>
                </c:pt>
                <c:pt idx="14070">
                  <c:v>-7748.3999999999942</c:v>
                </c:pt>
                <c:pt idx="14071">
                  <c:v>-8314.8999999999942</c:v>
                </c:pt>
                <c:pt idx="14072">
                  <c:v>-8883.5</c:v>
                </c:pt>
                <c:pt idx="14073">
                  <c:v>-9453.8999999999942</c:v>
                </c:pt>
                <c:pt idx="14074">
                  <c:v>-10017.5</c:v>
                </c:pt>
                <c:pt idx="14075">
                  <c:v>-10580.699999999997</c:v>
                </c:pt>
                <c:pt idx="14076">
                  <c:v>-11141.800000000003</c:v>
                </c:pt>
                <c:pt idx="14077">
                  <c:v>-11703.800000000003</c:v>
                </c:pt>
                <c:pt idx="14078">
                  <c:v>-12257.599999999999</c:v>
                </c:pt>
                <c:pt idx="14079">
                  <c:v>-12809.5</c:v>
                </c:pt>
                <c:pt idx="14080">
                  <c:v>-13363.599999999999</c:v>
                </c:pt>
                <c:pt idx="14081">
                  <c:v>-13913.400000000001</c:v>
                </c:pt>
                <c:pt idx="14082">
                  <c:v>-14452.699999999997</c:v>
                </c:pt>
                <c:pt idx="14083">
                  <c:v>-14991.699999999997</c:v>
                </c:pt>
                <c:pt idx="14084">
                  <c:v>-15527.199999999997</c:v>
                </c:pt>
                <c:pt idx="14085">
                  <c:v>-16058.900000000001</c:v>
                </c:pt>
                <c:pt idx="14086">
                  <c:v>-16584.800000000003</c:v>
                </c:pt>
                <c:pt idx="14087">
                  <c:v>-17105.599999999999</c:v>
                </c:pt>
                <c:pt idx="14088">
                  <c:v>-17627.199999999997</c:v>
                </c:pt>
                <c:pt idx="14089">
                  <c:v>-18142.5</c:v>
                </c:pt>
                <c:pt idx="14090">
                  <c:v>-18649.699999999997</c:v>
                </c:pt>
                <c:pt idx="14091">
                  <c:v>-19152</c:v>
                </c:pt>
                <c:pt idx="14092">
                  <c:v>-19649.199999999997</c:v>
                </c:pt>
                <c:pt idx="14093">
                  <c:v>-20142.300000000003</c:v>
                </c:pt>
                <c:pt idx="14094">
                  <c:v>-20631.099999999999</c:v>
                </c:pt>
                <c:pt idx="14095">
                  <c:v>-21113.599999999999</c:v>
                </c:pt>
                <c:pt idx="14096">
                  <c:v>-21589.199999999997</c:v>
                </c:pt>
                <c:pt idx="14097">
                  <c:v>-22057.300000000003</c:v>
                </c:pt>
                <c:pt idx="14098">
                  <c:v>-22518.9</c:v>
                </c:pt>
                <c:pt idx="14099">
                  <c:v>-22975</c:v>
                </c:pt>
                <c:pt idx="14100">
                  <c:v>-23422.199999999997</c:v>
                </c:pt>
                <c:pt idx="14101">
                  <c:v>-23865</c:v>
                </c:pt>
                <c:pt idx="14102">
                  <c:v>-24301.300000000003</c:v>
                </c:pt>
                <c:pt idx="14103">
                  <c:v>-24726.400000000001</c:v>
                </c:pt>
                <c:pt idx="14104">
                  <c:v>-25147.599999999999</c:v>
                </c:pt>
                <c:pt idx="14105">
                  <c:v>-25562.199999999997</c:v>
                </c:pt>
                <c:pt idx="14106">
                  <c:v>-25966.699999999997</c:v>
                </c:pt>
                <c:pt idx="14107">
                  <c:v>-26360.9</c:v>
                </c:pt>
                <c:pt idx="14108">
                  <c:v>-26752.1</c:v>
                </c:pt>
                <c:pt idx="14109">
                  <c:v>-27136</c:v>
                </c:pt>
                <c:pt idx="14110">
                  <c:v>-27507</c:v>
                </c:pt>
                <c:pt idx="14111">
                  <c:v>-27871.699999999997</c:v>
                </c:pt>
                <c:pt idx="14112">
                  <c:v>-28226.199999999997</c:v>
                </c:pt>
                <c:pt idx="14113">
                  <c:v>-28574.699999999997</c:v>
                </c:pt>
                <c:pt idx="14114">
                  <c:v>-28913.5</c:v>
                </c:pt>
                <c:pt idx="14115">
                  <c:v>-29239.599999999999</c:v>
                </c:pt>
                <c:pt idx="14116">
                  <c:v>-29558.1</c:v>
                </c:pt>
                <c:pt idx="14117">
                  <c:v>-29865.300000000003</c:v>
                </c:pt>
                <c:pt idx="14118">
                  <c:v>-30165.199999999997</c:v>
                </c:pt>
                <c:pt idx="14119">
                  <c:v>-30458</c:v>
                </c:pt>
                <c:pt idx="14120">
                  <c:v>-30737.800000000003</c:v>
                </c:pt>
                <c:pt idx="14121">
                  <c:v>-31006.400000000001</c:v>
                </c:pt>
                <c:pt idx="14122">
                  <c:v>-31266.699999999997</c:v>
                </c:pt>
                <c:pt idx="14123">
                  <c:v>-31517.4</c:v>
                </c:pt>
                <c:pt idx="14124">
                  <c:v>-31758.9</c:v>
                </c:pt>
                <c:pt idx="14125">
                  <c:v>-31988.800000000003</c:v>
                </c:pt>
                <c:pt idx="14126">
                  <c:v>-32205.9</c:v>
                </c:pt>
                <c:pt idx="14127">
                  <c:v>-32413.4</c:v>
                </c:pt>
                <c:pt idx="14128">
                  <c:v>-32609.5</c:v>
                </c:pt>
                <c:pt idx="14129">
                  <c:v>-32797.199999999997</c:v>
                </c:pt>
                <c:pt idx="14130">
                  <c:v>-32971.599999999999</c:v>
                </c:pt>
                <c:pt idx="14131">
                  <c:v>-33135.5</c:v>
                </c:pt>
                <c:pt idx="14132">
                  <c:v>-33290.6</c:v>
                </c:pt>
                <c:pt idx="14133">
                  <c:v>-33404.6</c:v>
                </c:pt>
                <c:pt idx="14134">
                  <c:v>-33535.4</c:v>
                </c:pt>
                <c:pt idx="14135">
                  <c:v>-33651.599999999999</c:v>
                </c:pt>
                <c:pt idx="14136">
                  <c:v>-33759.699999999997</c:v>
                </c:pt>
                <c:pt idx="14137">
                  <c:v>-33854.800000000003</c:v>
                </c:pt>
                <c:pt idx="14138">
                  <c:v>-33941.1</c:v>
                </c:pt>
                <c:pt idx="14139">
                  <c:v>-34023.4</c:v>
                </c:pt>
                <c:pt idx="14140">
                  <c:v>-34081.300000000003</c:v>
                </c:pt>
                <c:pt idx="14141">
                  <c:v>-34128.800000000003</c:v>
                </c:pt>
                <c:pt idx="14142">
                  <c:v>-34165.9</c:v>
                </c:pt>
                <c:pt idx="14143">
                  <c:v>-34193.199999999997</c:v>
                </c:pt>
                <c:pt idx="14144">
                  <c:v>-34210.6</c:v>
                </c:pt>
                <c:pt idx="14145">
                  <c:v>-34201</c:v>
                </c:pt>
                <c:pt idx="14146">
                  <c:v>-34187.800000000003</c:v>
                </c:pt>
                <c:pt idx="14147">
                  <c:v>-34165.1</c:v>
                </c:pt>
                <c:pt idx="14148">
                  <c:v>-34132.1</c:v>
                </c:pt>
                <c:pt idx="14149">
                  <c:v>-34077.9</c:v>
                </c:pt>
                <c:pt idx="14150">
                  <c:v>-34023.800000000003</c:v>
                </c:pt>
                <c:pt idx="14151">
                  <c:v>-33973</c:v>
                </c:pt>
                <c:pt idx="14152">
                  <c:v>-33880.6</c:v>
                </c:pt>
                <c:pt idx="14153">
                  <c:v>-33786.9</c:v>
                </c:pt>
                <c:pt idx="14154">
                  <c:v>-33683</c:v>
                </c:pt>
                <c:pt idx="14155">
                  <c:v>-33565.300000000003</c:v>
                </c:pt>
                <c:pt idx="14156">
                  <c:v>-33439.9</c:v>
                </c:pt>
                <c:pt idx="14157">
                  <c:v>-33280.300000000003</c:v>
                </c:pt>
                <c:pt idx="14158">
                  <c:v>-33128</c:v>
                </c:pt>
                <c:pt idx="14159">
                  <c:v>-32945.199999999997</c:v>
                </c:pt>
                <c:pt idx="14160">
                  <c:v>-32781.9</c:v>
                </c:pt>
                <c:pt idx="14161">
                  <c:v>-32602.199999999997</c:v>
                </c:pt>
                <c:pt idx="14162">
                  <c:v>-32394.400000000001</c:v>
                </c:pt>
                <c:pt idx="14163">
                  <c:v>-32172.1</c:v>
                </c:pt>
                <c:pt idx="14164">
                  <c:v>-31941.599999999999</c:v>
                </c:pt>
                <c:pt idx="14165">
                  <c:v>-31713.300000000003</c:v>
                </c:pt>
                <c:pt idx="14166">
                  <c:v>-31451.1</c:v>
                </c:pt>
                <c:pt idx="14167">
                  <c:v>-31188</c:v>
                </c:pt>
                <c:pt idx="14168">
                  <c:v>-30915.1</c:v>
                </c:pt>
                <c:pt idx="14169">
                  <c:v>-30632.6</c:v>
                </c:pt>
                <c:pt idx="14170">
                  <c:v>-30345.199999999997</c:v>
                </c:pt>
                <c:pt idx="14171">
                  <c:v>-30038.1</c:v>
                </c:pt>
                <c:pt idx="14172">
                  <c:v>-29706.400000000001</c:v>
                </c:pt>
                <c:pt idx="14173">
                  <c:v>-29380.800000000003</c:v>
                </c:pt>
                <c:pt idx="14174">
                  <c:v>-29044.400000000001</c:v>
                </c:pt>
                <c:pt idx="14175">
                  <c:v>-28695.1</c:v>
                </c:pt>
                <c:pt idx="14176">
                  <c:v>-28332.699999999997</c:v>
                </c:pt>
                <c:pt idx="14177">
                  <c:v>-27949.199999999997</c:v>
                </c:pt>
                <c:pt idx="14178">
                  <c:v>-27574.5</c:v>
                </c:pt>
                <c:pt idx="14179">
                  <c:v>-27184.400000000001</c:v>
                </c:pt>
                <c:pt idx="14180">
                  <c:v>-26741.800000000003</c:v>
                </c:pt>
                <c:pt idx="14181">
                  <c:v>-26346.6</c:v>
                </c:pt>
                <c:pt idx="14182">
                  <c:v>-25903.699999999997</c:v>
                </c:pt>
                <c:pt idx="14183">
                  <c:v>-25495.699999999997</c:v>
                </c:pt>
                <c:pt idx="14184">
                  <c:v>-25038.400000000001</c:v>
                </c:pt>
                <c:pt idx="14185">
                  <c:v>-24575.599999999999</c:v>
                </c:pt>
                <c:pt idx="14186">
                  <c:v>-24119.5</c:v>
                </c:pt>
                <c:pt idx="14187">
                  <c:v>-23651.300000000003</c:v>
                </c:pt>
                <c:pt idx="14188">
                  <c:v>-23158.199999999997</c:v>
                </c:pt>
                <c:pt idx="14189">
                  <c:v>-22665.1</c:v>
                </c:pt>
                <c:pt idx="14190">
                  <c:v>-22163.9</c:v>
                </c:pt>
                <c:pt idx="14191">
                  <c:v>-21644.1</c:v>
                </c:pt>
                <c:pt idx="14192">
                  <c:v>-21123.9</c:v>
                </c:pt>
                <c:pt idx="14193">
                  <c:v>-20628.400000000001</c:v>
                </c:pt>
                <c:pt idx="14194">
                  <c:v>-20087.199999999997</c:v>
                </c:pt>
                <c:pt idx="14195">
                  <c:v>-19541.400000000001</c:v>
                </c:pt>
                <c:pt idx="14196">
                  <c:v>-18989.199999999997</c:v>
                </c:pt>
                <c:pt idx="14197">
                  <c:v>-18425.400000000001</c:v>
                </c:pt>
                <c:pt idx="14198">
                  <c:v>-17856.400000000001</c:v>
                </c:pt>
                <c:pt idx="14199">
                  <c:v>-17278.300000000003</c:v>
                </c:pt>
                <c:pt idx="14200">
                  <c:v>-16691.699999999997</c:v>
                </c:pt>
                <c:pt idx="14201">
                  <c:v>-16107.5</c:v>
                </c:pt>
                <c:pt idx="14202">
                  <c:v>-15510.099999999999</c:v>
                </c:pt>
                <c:pt idx="14203">
                  <c:v>-14896.5</c:v>
                </c:pt>
                <c:pt idx="14204">
                  <c:v>-14287.800000000003</c:v>
                </c:pt>
                <c:pt idx="14205">
                  <c:v>-13672.699999999997</c:v>
                </c:pt>
                <c:pt idx="14206">
                  <c:v>-13051.5</c:v>
                </c:pt>
                <c:pt idx="14207">
                  <c:v>-12419.5</c:v>
                </c:pt>
                <c:pt idx="14208">
                  <c:v>-11784.5</c:v>
                </c:pt>
                <c:pt idx="14209">
                  <c:v>-11149.800000000003</c:v>
                </c:pt>
                <c:pt idx="14210">
                  <c:v>-10496.899999999994</c:v>
                </c:pt>
                <c:pt idx="14211">
                  <c:v>-9849.6000000000058</c:v>
                </c:pt>
                <c:pt idx="14212">
                  <c:v>-9197.3999999999942</c:v>
                </c:pt>
                <c:pt idx="14213">
                  <c:v>-8534.3000000000029</c:v>
                </c:pt>
                <c:pt idx="14214">
                  <c:v>-7871.8000000000029</c:v>
                </c:pt>
                <c:pt idx="14215">
                  <c:v>-7205.8000000000029</c:v>
                </c:pt>
                <c:pt idx="14216">
                  <c:v>-6534.1999999999971</c:v>
                </c:pt>
                <c:pt idx="14217">
                  <c:v>-5860.5</c:v>
                </c:pt>
                <c:pt idx="14218">
                  <c:v>-5173.3999999999942</c:v>
                </c:pt>
                <c:pt idx="14219">
                  <c:v>-4497.8000000000029</c:v>
                </c:pt>
                <c:pt idx="14220">
                  <c:v>-3819.1000000000058</c:v>
                </c:pt>
                <c:pt idx="14221">
                  <c:v>-3130.3999999999942</c:v>
                </c:pt>
                <c:pt idx="14222">
                  <c:v>-2440.3000000000029</c:v>
                </c:pt>
                <c:pt idx="14223">
                  <c:v>-1749.1999999999971</c:v>
                </c:pt>
                <c:pt idx="14224">
                  <c:v>-1064.6999999999971</c:v>
                </c:pt>
                <c:pt idx="14225">
                  <c:v>-370.39999999999418</c:v>
                </c:pt>
                <c:pt idx="14226">
                  <c:v>331.30000000000291</c:v>
                </c:pt>
                <c:pt idx="14227">
                  <c:v>1020.8999999999942</c:v>
                </c:pt>
                <c:pt idx="14228">
                  <c:v>1710.5</c:v>
                </c:pt>
                <c:pt idx="14229">
                  <c:v>2406.3000000000029</c:v>
                </c:pt>
                <c:pt idx="14230">
                  <c:v>3110.1999999999971</c:v>
                </c:pt>
                <c:pt idx="14231">
                  <c:v>3807.3999999999942</c:v>
                </c:pt>
                <c:pt idx="14232">
                  <c:v>4497.5</c:v>
                </c:pt>
                <c:pt idx="14233">
                  <c:v>5190.8999999999942</c:v>
                </c:pt>
                <c:pt idx="14234">
                  <c:v>5890.6000000000058</c:v>
                </c:pt>
                <c:pt idx="14235">
                  <c:v>6584.5</c:v>
                </c:pt>
                <c:pt idx="14236">
                  <c:v>7271.5</c:v>
                </c:pt>
                <c:pt idx="14237">
                  <c:v>7958.1000000000058</c:v>
                </c:pt>
                <c:pt idx="14238">
                  <c:v>8643.8000000000029</c:v>
                </c:pt>
                <c:pt idx="14239">
                  <c:v>9340</c:v>
                </c:pt>
                <c:pt idx="14240">
                  <c:v>10020.699999999997</c:v>
                </c:pt>
                <c:pt idx="14241">
                  <c:v>10693.399999999994</c:v>
                </c:pt>
                <c:pt idx="14242">
                  <c:v>11365</c:v>
                </c:pt>
                <c:pt idx="14243">
                  <c:v>12042.300000000003</c:v>
                </c:pt>
                <c:pt idx="14244">
                  <c:v>12712.199999999997</c:v>
                </c:pt>
                <c:pt idx="14245">
                  <c:v>13369.300000000003</c:v>
                </c:pt>
                <c:pt idx="14246">
                  <c:v>14031.800000000003</c:v>
                </c:pt>
                <c:pt idx="14247">
                  <c:v>14697.300000000003</c:v>
                </c:pt>
                <c:pt idx="14248">
                  <c:v>15350.600000000006</c:v>
                </c:pt>
                <c:pt idx="14249">
                  <c:v>15987.800000000003</c:v>
                </c:pt>
                <c:pt idx="14250">
                  <c:v>16630.100000000006</c:v>
                </c:pt>
                <c:pt idx="14251">
                  <c:v>17267.899999999994</c:v>
                </c:pt>
                <c:pt idx="14252">
                  <c:v>17896.300000000003</c:v>
                </c:pt>
                <c:pt idx="14253">
                  <c:v>18520.399999999994</c:v>
                </c:pt>
                <c:pt idx="14254">
                  <c:v>19136</c:v>
                </c:pt>
                <c:pt idx="14255">
                  <c:v>19753.899999999994</c:v>
                </c:pt>
                <c:pt idx="14256">
                  <c:v>20351</c:v>
                </c:pt>
                <c:pt idx="14257">
                  <c:v>20951.300000000003</c:v>
                </c:pt>
                <c:pt idx="14258">
                  <c:v>21542.899999999994</c:v>
                </c:pt>
                <c:pt idx="14259">
                  <c:v>22121.899999999994</c:v>
                </c:pt>
                <c:pt idx="14260">
                  <c:v>22696.100000000006</c:v>
                </c:pt>
                <c:pt idx="14261">
                  <c:v>23259</c:v>
                </c:pt>
                <c:pt idx="14262">
                  <c:v>23823</c:v>
                </c:pt>
                <c:pt idx="14263">
                  <c:v>24367</c:v>
                </c:pt>
                <c:pt idx="14264">
                  <c:v>24908</c:v>
                </c:pt>
                <c:pt idx="14265">
                  <c:v>25442</c:v>
                </c:pt>
                <c:pt idx="14266">
                  <c:v>25963</c:v>
                </c:pt>
                <c:pt idx="14267">
                  <c:v>26476</c:v>
                </c:pt>
                <c:pt idx="14268">
                  <c:v>26978</c:v>
                </c:pt>
                <c:pt idx="14269">
                  <c:v>27471</c:v>
                </c:pt>
                <c:pt idx="14270">
                  <c:v>27950</c:v>
                </c:pt>
                <c:pt idx="14271">
                  <c:v>28417</c:v>
                </c:pt>
                <c:pt idx="14272">
                  <c:v>28882</c:v>
                </c:pt>
                <c:pt idx="14273">
                  <c:v>29340</c:v>
                </c:pt>
                <c:pt idx="14274">
                  <c:v>29778</c:v>
                </c:pt>
                <c:pt idx="14275">
                  <c:v>30203</c:v>
                </c:pt>
                <c:pt idx="14276">
                  <c:v>30623</c:v>
                </c:pt>
                <c:pt idx="14277">
                  <c:v>31030</c:v>
                </c:pt>
                <c:pt idx="14278">
                  <c:v>31417</c:v>
                </c:pt>
                <c:pt idx="14279">
                  <c:v>31798</c:v>
                </c:pt>
                <c:pt idx="14280">
                  <c:v>32171</c:v>
                </c:pt>
                <c:pt idx="14281">
                  <c:v>32533</c:v>
                </c:pt>
                <c:pt idx="14282">
                  <c:v>32878</c:v>
                </c:pt>
                <c:pt idx="14283">
                  <c:v>33209</c:v>
                </c:pt>
                <c:pt idx="14284">
                  <c:v>33528</c:v>
                </c:pt>
                <c:pt idx="14285">
                  <c:v>33835</c:v>
                </c:pt>
                <c:pt idx="14286">
                  <c:v>34133</c:v>
                </c:pt>
                <c:pt idx="14287">
                  <c:v>34416</c:v>
                </c:pt>
                <c:pt idx="14288">
                  <c:v>34676</c:v>
                </c:pt>
                <c:pt idx="14289">
                  <c:v>34932</c:v>
                </c:pt>
                <c:pt idx="14290">
                  <c:v>35185</c:v>
                </c:pt>
                <c:pt idx="14291">
                  <c:v>35430</c:v>
                </c:pt>
                <c:pt idx="14292">
                  <c:v>35639</c:v>
                </c:pt>
                <c:pt idx="14293">
                  <c:v>35841</c:v>
                </c:pt>
                <c:pt idx="14294">
                  <c:v>36035</c:v>
                </c:pt>
                <c:pt idx="14295">
                  <c:v>36191</c:v>
                </c:pt>
                <c:pt idx="14296">
                  <c:v>36346</c:v>
                </c:pt>
                <c:pt idx="14297">
                  <c:v>36489</c:v>
                </c:pt>
                <c:pt idx="14298">
                  <c:v>36620</c:v>
                </c:pt>
                <c:pt idx="14299">
                  <c:v>36740</c:v>
                </c:pt>
                <c:pt idx="14300">
                  <c:v>36826</c:v>
                </c:pt>
                <c:pt idx="14301">
                  <c:v>36911</c:v>
                </c:pt>
                <c:pt idx="14302">
                  <c:v>36970</c:v>
                </c:pt>
                <c:pt idx="14303">
                  <c:v>36995</c:v>
                </c:pt>
                <c:pt idx="14304">
                  <c:v>37034</c:v>
                </c:pt>
                <c:pt idx="14305">
                  <c:v>37053</c:v>
                </c:pt>
                <c:pt idx="14306">
                  <c:v>37046</c:v>
                </c:pt>
                <c:pt idx="14307">
                  <c:v>37024</c:v>
                </c:pt>
                <c:pt idx="14308">
                  <c:v>36997</c:v>
                </c:pt>
                <c:pt idx="14309">
                  <c:v>36952</c:v>
                </c:pt>
                <c:pt idx="14310">
                  <c:v>36894</c:v>
                </c:pt>
                <c:pt idx="14311">
                  <c:v>36802</c:v>
                </c:pt>
                <c:pt idx="14312">
                  <c:v>36722</c:v>
                </c:pt>
                <c:pt idx="14313">
                  <c:v>36618</c:v>
                </c:pt>
                <c:pt idx="14314">
                  <c:v>36492</c:v>
                </c:pt>
                <c:pt idx="14315">
                  <c:v>36354</c:v>
                </c:pt>
                <c:pt idx="14316">
                  <c:v>36204</c:v>
                </c:pt>
                <c:pt idx="14317">
                  <c:v>36043</c:v>
                </c:pt>
                <c:pt idx="14318">
                  <c:v>35862</c:v>
                </c:pt>
                <c:pt idx="14319">
                  <c:v>35663</c:v>
                </c:pt>
                <c:pt idx="14320">
                  <c:v>35459</c:v>
                </c:pt>
                <c:pt idx="14321">
                  <c:v>35210</c:v>
                </c:pt>
                <c:pt idx="14322">
                  <c:v>34972</c:v>
                </c:pt>
                <c:pt idx="14323">
                  <c:v>34722</c:v>
                </c:pt>
                <c:pt idx="14324">
                  <c:v>34476</c:v>
                </c:pt>
                <c:pt idx="14325">
                  <c:v>34199</c:v>
                </c:pt>
                <c:pt idx="14326">
                  <c:v>33906</c:v>
                </c:pt>
                <c:pt idx="14327">
                  <c:v>33540</c:v>
                </c:pt>
                <c:pt idx="14328">
                  <c:v>33165</c:v>
                </c:pt>
                <c:pt idx="14329">
                  <c:v>32783</c:v>
                </c:pt>
                <c:pt idx="14330">
                  <c:v>32374</c:v>
                </c:pt>
                <c:pt idx="14331">
                  <c:v>31967</c:v>
                </c:pt>
                <c:pt idx="14332">
                  <c:v>31542</c:v>
                </c:pt>
                <c:pt idx="14333">
                  <c:v>31091</c:v>
                </c:pt>
                <c:pt idx="14334">
                  <c:v>30635</c:v>
                </c:pt>
                <c:pt idx="14335">
                  <c:v>30171</c:v>
                </c:pt>
                <c:pt idx="14336">
                  <c:v>29712</c:v>
                </c:pt>
                <c:pt idx="14337">
                  <c:v>29219</c:v>
                </c:pt>
                <c:pt idx="14338">
                  <c:v>28719</c:v>
                </c:pt>
                <c:pt idx="14339">
                  <c:v>28218</c:v>
                </c:pt>
                <c:pt idx="14340">
                  <c:v>27705</c:v>
                </c:pt>
                <c:pt idx="14341">
                  <c:v>27170</c:v>
                </c:pt>
                <c:pt idx="14342">
                  <c:v>26629</c:v>
                </c:pt>
                <c:pt idx="14343">
                  <c:v>26085</c:v>
                </c:pt>
                <c:pt idx="14344">
                  <c:v>25529</c:v>
                </c:pt>
                <c:pt idx="14345">
                  <c:v>24957</c:v>
                </c:pt>
                <c:pt idx="14346">
                  <c:v>24378</c:v>
                </c:pt>
                <c:pt idx="14347">
                  <c:v>23795</c:v>
                </c:pt>
                <c:pt idx="14348">
                  <c:v>23208</c:v>
                </c:pt>
                <c:pt idx="14349">
                  <c:v>22609.100000000006</c:v>
                </c:pt>
                <c:pt idx="14350">
                  <c:v>21985.300000000003</c:v>
                </c:pt>
                <c:pt idx="14351">
                  <c:v>21365.800000000003</c:v>
                </c:pt>
                <c:pt idx="14352">
                  <c:v>20740.899999999994</c:v>
                </c:pt>
                <c:pt idx="14353">
                  <c:v>20110.699999999997</c:v>
                </c:pt>
                <c:pt idx="14354">
                  <c:v>19456.600000000006</c:v>
                </c:pt>
                <c:pt idx="14355">
                  <c:v>18809.100000000006</c:v>
                </c:pt>
                <c:pt idx="14356">
                  <c:v>18157.100000000006</c:v>
                </c:pt>
                <c:pt idx="14357">
                  <c:v>17503.899999999994</c:v>
                </c:pt>
                <c:pt idx="14358">
                  <c:v>16848.600000000006</c:v>
                </c:pt>
                <c:pt idx="14359">
                  <c:v>16167.100000000006</c:v>
                </c:pt>
                <c:pt idx="14360">
                  <c:v>15491.399999999994</c:v>
                </c:pt>
                <c:pt idx="14361">
                  <c:v>14812.899999999994</c:v>
                </c:pt>
                <c:pt idx="14362">
                  <c:v>14149.199999999997</c:v>
                </c:pt>
                <c:pt idx="14363">
                  <c:v>13467.600000000006</c:v>
                </c:pt>
                <c:pt idx="14364">
                  <c:v>12774.899999999994</c:v>
                </c:pt>
                <c:pt idx="14365">
                  <c:v>12079.5</c:v>
                </c:pt>
                <c:pt idx="14366">
                  <c:v>11382.899999999994</c:v>
                </c:pt>
                <c:pt idx="14367">
                  <c:v>10691.100000000006</c:v>
                </c:pt>
                <c:pt idx="14368">
                  <c:v>9996.3000000000029</c:v>
                </c:pt>
                <c:pt idx="14369">
                  <c:v>9292.1000000000058</c:v>
                </c:pt>
                <c:pt idx="14370">
                  <c:v>8584.5</c:v>
                </c:pt>
                <c:pt idx="14371">
                  <c:v>7876.6999999999971</c:v>
                </c:pt>
                <c:pt idx="14372">
                  <c:v>7168.6999999999971</c:v>
                </c:pt>
                <c:pt idx="14373">
                  <c:v>6462.6999999999971</c:v>
                </c:pt>
                <c:pt idx="14374">
                  <c:v>5757.8000000000029</c:v>
                </c:pt>
                <c:pt idx="14375">
                  <c:v>5051.3000000000029</c:v>
                </c:pt>
                <c:pt idx="14376">
                  <c:v>4339.6000000000058</c:v>
                </c:pt>
                <c:pt idx="14377">
                  <c:v>3631.1999999999971</c:v>
                </c:pt>
                <c:pt idx="14378">
                  <c:v>2924.6000000000058</c:v>
                </c:pt>
                <c:pt idx="14379">
                  <c:v>2222</c:v>
                </c:pt>
                <c:pt idx="14380">
                  <c:v>1515.3999999999942</c:v>
                </c:pt>
                <c:pt idx="14381">
                  <c:v>802.80000000000291</c:v>
                </c:pt>
                <c:pt idx="14382">
                  <c:v>104.39999999999418</c:v>
                </c:pt>
                <c:pt idx="14383">
                  <c:v>-590.89999999999418</c:v>
                </c:pt>
                <c:pt idx="14384">
                  <c:v>-1291.8999999999942</c:v>
                </c:pt>
                <c:pt idx="14385">
                  <c:v>-1988</c:v>
                </c:pt>
                <c:pt idx="14386">
                  <c:v>-2680.8000000000029</c:v>
                </c:pt>
                <c:pt idx="14387">
                  <c:v>-3371.1999999999971</c:v>
                </c:pt>
                <c:pt idx="14388">
                  <c:v>-4062</c:v>
                </c:pt>
                <c:pt idx="14389">
                  <c:v>-4741.8999999999942</c:v>
                </c:pt>
                <c:pt idx="14390">
                  <c:v>-5420.8000000000029</c:v>
                </c:pt>
                <c:pt idx="14391">
                  <c:v>-6099.1999999999971</c:v>
                </c:pt>
                <c:pt idx="14392">
                  <c:v>-6770.8000000000029</c:v>
                </c:pt>
                <c:pt idx="14393">
                  <c:v>-7438.3000000000029</c:v>
                </c:pt>
                <c:pt idx="14394">
                  <c:v>-8099.6000000000058</c:v>
                </c:pt>
                <c:pt idx="14395">
                  <c:v>-8760.8000000000029</c:v>
                </c:pt>
                <c:pt idx="14396">
                  <c:v>-9415.3999999999942</c:v>
                </c:pt>
                <c:pt idx="14397">
                  <c:v>-10063.899999999994</c:v>
                </c:pt>
                <c:pt idx="14398">
                  <c:v>-10706.300000000003</c:v>
                </c:pt>
                <c:pt idx="14399">
                  <c:v>-11340.699999999997</c:v>
                </c:pt>
                <c:pt idx="14400">
                  <c:v>-11974.599999999999</c:v>
                </c:pt>
                <c:pt idx="14401">
                  <c:v>-12601.800000000003</c:v>
                </c:pt>
                <c:pt idx="14402">
                  <c:v>-13220.099999999999</c:v>
                </c:pt>
                <c:pt idx="14403">
                  <c:v>-13832.900000000001</c:v>
                </c:pt>
                <c:pt idx="14404">
                  <c:v>-14437.900000000001</c:v>
                </c:pt>
                <c:pt idx="14405">
                  <c:v>-15037.199999999997</c:v>
                </c:pt>
                <c:pt idx="14406">
                  <c:v>-15633.5</c:v>
                </c:pt>
                <c:pt idx="14407">
                  <c:v>-16219.800000000003</c:v>
                </c:pt>
                <c:pt idx="14408">
                  <c:v>-16798.5</c:v>
                </c:pt>
                <c:pt idx="14409">
                  <c:v>-17371.400000000001</c:v>
                </c:pt>
                <c:pt idx="14410">
                  <c:v>-17934.400000000001</c:v>
                </c:pt>
                <c:pt idx="14411">
                  <c:v>-18493.900000000001</c:v>
                </c:pt>
                <c:pt idx="14412">
                  <c:v>-19039.900000000001</c:v>
                </c:pt>
                <c:pt idx="14413">
                  <c:v>-19577.800000000003</c:v>
                </c:pt>
                <c:pt idx="14414">
                  <c:v>-20111.199999999997</c:v>
                </c:pt>
                <c:pt idx="14415">
                  <c:v>-20636.5</c:v>
                </c:pt>
                <c:pt idx="14416">
                  <c:v>-21151.300000000003</c:v>
                </c:pt>
                <c:pt idx="14417">
                  <c:v>-21656.1</c:v>
                </c:pt>
                <c:pt idx="14418">
                  <c:v>-22155</c:v>
                </c:pt>
                <c:pt idx="14419">
                  <c:v>-22644.1</c:v>
                </c:pt>
                <c:pt idx="14420">
                  <c:v>-23122.5</c:v>
                </c:pt>
                <c:pt idx="14421">
                  <c:v>-23594</c:v>
                </c:pt>
                <c:pt idx="14422">
                  <c:v>-24053.699999999997</c:v>
                </c:pt>
                <c:pt idx="14423">
                  <c:v>-24503.699999999997</c:v>
                </c:pt>
                <c:pt idx="14424">
                  <c:v>-24947</c:v>
                </c:pt>
                <c:pt idx="14425">
                  <c:v>-25380.1</c:v>
                </c:pt>
                <c:pt idx="14426">
                  <c:v>-25802.699999999997</c:v>
                </c:pt>
                <c:pt idx="14427">
                  <c:v>-26214</c:v>
                </c:pt>
                <c:pt idx="14428">
                  <c:v>-26615.4</c:v>
                </c:pt>
                <c:pt idx="14429">
                  <c:v>-27006.800000000003</c:v>
                </c:pt>
                <c:pt idx="14430">
                  <c:v>-27386</c:v>
                </c:pt>
                <c:pt idx="14431">
                  <c:v>-27759.9</c:v>
                </c:pt>
                <c:pt idx="14432">
                  <c:v>-28120.800000000003</c:v>
                </c:pt>
                <c:pt idx="14433">
                  <c:v>-28465.5</c:v>
                </c:pt>
                <c:pt idx="14434">
                  <c:v>-28802.6</c:v>
                </c:pt>
                <c:pt idx="14435">
                  <c:v>-29128</c:v>
                </c:pt>
                <c:pt idx="14436">
                  <c:v>-29441.800000000003</c:v>
                </c:pt>
                <c:pt idx="14437">
                  <c:v>-29743.9</c:v>
                </c:pt>
                <c:pt idx="14438">
                  <c:v>-30034.5</c:v>
                </c:pt>
                <c:pt idx="14439">
                  <c:v>-30315.5</c:v>
                </c:pt>
                <c:pt idx="14440">
                  <c:v>-30585.699999999997</c:v>
                </c:pt>
                <c:pt idx="14441">
                  <c:v>-30839.300000000003</c:v>
                </c:pt>
                <c:pt idx="14442">
                  <c:v>-31082.1</c:v>
                </c:pt>
                <c:pt idx="14443">
                  <c:v>-31316</c:v>
                </c:pt>
                <c:pt idx="14444">
                  <c:v>-31535.300000000003</c:v>
                </c:pt>
                <c:pt idx="14445">
                  <c:v>-31740.9</c:v>
                </c:pt>
                <c:pt idx="14446">
                  <c:v>-31936</c:v>
                </c:pt>
                <c:pt idx="14447">
                  <c:v>-32121.699999999997</c:v>
                </c:pt>
                <c:pt idx="14448">
                  <c:v>-32291.5</c:v>
                </c:pt>
                <c:pt idx="14449">
                  <c:v>-32447.1</c:v>
                </c:pt>
                <c:pt idx="14450">
                  <c:v>-32594.199999999997</c:v>
                </c:pt>
                <c:pt idx="14451">
                  <c:v>-32728.5</c:v>
                </c:pt>
                <c:pt idx="14452">
                  <c:v>-32848.199999999997</c:v>
                </c:pt>
                <c:pt idx="14453">
                  <c:v>-32954</c:v>
                </c:pt>
                <c:pt idx="14454">
                  <c:v>-33021.1</c:v>
                </c:pt>
                <c:pt idx="14455">
                  <c:v>-33103.9</c:v>
                </c:pt>
                <c:pt idx="14456">
                  <c:v>-33173.5</c:v>
                </c:pt>
                <c:pt idx="14457">
                  <c:v>-33228.699999999997</c:v>
                </c:pt>
                <c:pt idx="14458">
                  <c:v>-33276.699999999997</c:v>
                </c:pt>
                <c:pt idx="14459">
                  <c:v>-33313.1</c:v>
                </c:pt>
                <c:pt idx="14460">
                  <c:v>-33331.5</c:v>
                </c:pt>
                <c:pt idx="14461">
                  <c:v>-33336.199999999997</c:v>
                </c:pt>
                <c:pt idx="14462">
                  <c:v>-33332.5</c:v>
                </c:pt>
                <c:pt idx="14463">
                  <c:v>-33313.1</c:v>
                </c:pt>
                <c:pt idx="14464">
                  <c:v>-33285.300000000003</c:v>
                </c:pt>
                <c:pt idx="14465">
                  <c:v>-33246.6</c:v>
                </c:pt>
                <c:pt idx="14466">
                  <c:v>-33197.699999999997</c:v>
                </c:pt>
                <c:pt idx="14467">
                  <c:v>-33128.800000000003</c:v>
                </c:pt>
                <c:pt idx="14468">
                  <c:v>-33050.300000000003</c:v>
                </c:pt>
                <c:pt idx="14469">
                  <c:v>-32962.300000000003</c:v>
                </c:pt>
                <c:pt idx="14470">
                  <c:v>-32862.199999999997</c:v>
                </c:pt>
                <c:pt idx="14471">
                  <c:v>-32750.1</c:v>
                </c:pt>
                <c:pt idx="14472">
                  <c:v>-32628.6</c:v>
                </c:pt>
                <c:pt idx="14473">
                  <c:v>-32489.4</c:v>
                </c:pt>
                <c:pt idx="14474">
                  <c:v>-32343.1</c:v>
                </c:pt>
                <c:pt idx="14475">
                  <c:v>-32187.800000000003</c:v>
                </c:pt>
                <c:pt idx="14476">
                  <c:v>-32022.400000000001</c:v>
                </c:pt>
                <c:pt idx="14477">
                  <c:v>-31841.1</c:v>
                </c:pt>
                <c:pt idx="14478">
                  <c:v>-31651.1</c:v>
                </c:pt>
                <c:pt idx="14479">
                  <c:v>-31453.599999999999</c:v>
                </c:pt>
                <c:pt idx="14480">
                  <c:v>-31244.300000000003</c:v>
                </c:pt>
                <c:pt idx="14481">
                  <c:v>-31024.400000000001</c:v>
                </c:pt>
                <c:pt idx="14482">
                  <c:v>-30794</c:v>
                </c:pt>
                <c:pt idx="14483">
                  <c:v>-30554.9</c:v>
                </c:pt>
                <c:pt idx="14484">
                  <c:v>-30307.9</c:v>
                </c:pt>
                <c:pt idx="14485">
                  <c:v>-30050</c:v>
                </c:pt>
                <c:pt idx="14486">
                  <c:v>-29779.599999999999</c:v>
                </c:pt>
                <c:pt idx="14487">
                  <c:v>-29503</c:v>
                </c:pt>
                <c:pt idx="14488">
                  <c:v>-29216.199999999997</c:v>
                </c:pt>
                <c:pt idx="14489">
                  <c:v>-28923.9</c:v>
                </c:pt>
                <c:pt idx="14490">
                  <c:v>-28624.1</c:v>
                </c:pt>
                <c:pt idx="14491">
                  <c:v>-28311.800000000003</c:v>
                </c:pt>
                <c:pt idx="14492">
                  <c:v>-27992.699999999997</c:v>
                </c:pt>
                <c:pt idx="14493">
                  <c:v>-27666.199999999997</c:v>
                </c:pt>
                <c:pt idx="14494">
                  <c:v>-27332.800000000003</c:v>
                </c:pt>
                <c:pt idx="14495">
                  <c:v>-26993.5</c:v>
                </c:pt>
                <c:pt idx="14496">
                  <c:v>-26641.5</c:v>
                </c:pt>
                <c:pt idx="14497">
                  <c:v>-26284.300000000003</c:v>
                </c:pt>
                <c:pt idx="14498">
                  <c:v>-25920.6</c:v>
                </c:pt>
                <c:pt idx="14499">
                  <c:v>-25552.5</c:v>
                </c:pt>
                <c:pt idx="14500">
                  <c:v>-25177.5</c:v>
                </c:pt>
                <c:pt idx="14501">
                  <c:v>-24792.199999999997</c:v>
                </c:pt>
                <c:pt idx="14502">
                  <c:v>-24405.599999999999</c:v>
                </c:pt>
                <c:pt idx="14503">
                  <c:v>-24010.400000000001</c:v>
                </c:pt>
                <c:pt idx="14504">
                  <c:v>-23607.199999999997</c:v>
                </c:pt>
                <c:pt idx="14505">
                  <c:v>-23200.5</c:v>
                </c:pt>
                <c:pt idx="14506">
                  <c:v>-22789.4</c:v>
                </c:pt>
                <c:pt idx="14507">
                  <c:v>-22394.400000000001</c:v>
                </c:pt>
                <c:pt idx="14508">
                  <c:v>-21965.4</c:v>
                </c:pt>
                <c:pt idx="14509">
                  <c:v>-21544.800000000003</c:v>
                </c:pt>
                <c:pt idx="14510">
                  <c:v>-21111.1</c:v>
                </c:pt>
                <c:pt idx="14511">
                  <c:v>-20666</c:v>
                </c:pt>
                <c:pt idx="14512">
                  <c:v>-20222.199999999997</c:v>
                </c:pt>
                <c:pt idx="14513">
                  <c:v>-19771.5</c:v>
                </c:pt>
                <c:pt idx="14514">
                  <c:v>-19321.800000000003</c:v>
                </c:pt>
                <c:pt idx="14515">
                  <c:v>-18862.300000000003</c:v>
                </c:pt>
                <c:pt idx="14516">
                  <c:v>-18395.099999999999</c:v>
                </c:pt>
                <c:pt idx="14517">
                  <c:v>-17926.900000000001</c:v>
                </c:pt>
                <c:pt idx="14518">
                  <c:v>-17456.400000000001</c:v>
                </c:pt>
                <c:pt idx="14519">
                  <c:v>-16983.699999999997</c:v>
                </c:pt>
                <c:pt idx="14520">
                  <c:v>-16509.199999999997</c:v>
                </c:pt>
                <c:pt idx="14521">
                  <c:v>-16031.199999999997</c:v>
                </c:pt>
                <c:pt idx="14522">
                  <c:v>-15542</c:v>
                </c:pt>
                <c:pt idx="14523">
                  <c:v>-15047.099999999999</c:v>
                </c:pt>
                <c:pt idx="14524">
                  <c:v>-14557.099999999999</c:v>
                </c:pt>
                <c:pt idx="14525">
                  <c:v>-14066.599999999999</c:v>
                </c:pt>
                <c:pt idx="14526">
                  <c:v>-13569.800000000003</c:v>
                </c:pt>
                <c:pt idx="14527">
                  <c:v>-13068.900000000001</c:v>
                </c:pt>
                <c:pt idx="14528">
                  <c:v>-12558.599999999999</c:v>
                </c:pt>
                <c:pt idx="14529">
                  <c:v>-12053.900000000001</c:v>
                </c:pt>
                <c:pt idx="14530">
                  <c:v>-11549.699999999997</c:v>
                </c:pt>
                <c:pt idx="14531">
                  <c:v>-11045.100000000006</c:v>
                </c:pt>
                <c:pt idx="14532">
                  <c:v>-10531.699999999997</c:v>
                </c:pt>
                <c:pt idx="14533">
                  <c:v>-10008.399999999994</c:v>
                </c:pt>
                <c:pt idx="14534">
                  <c:v>-9493.1000000000058</c:v>
                </c:pt>
                <c:pt idx="14535">
                  <c:v>-8979.3000000000029</c:v>
                </c:pt>
                <c:pt idx="14536">
                  <c:v>-8456.3999999999942</c:v>
                </c:pt>
                <c:pt idx="14537">
                  <c:v>-7934.1000000000058</c:v>
                </c:pt>
                <c:pt idx="14538">
                  <c:v>-7412.3999999999942</c:v>
                </c:pt>
                <c:pt idx="14539">
                  <c:v>-6891.8000000000029</c:v>
                </c:pt>
                <c:pt idx="14540">
                  <c:v>-6372.1999999999971</c:v>
                </c:pt>
                <c:pt idx="14541">
                  <c:v>-5846.6000000000058</c:v>
                </c:pt>
                <c:pt idx="14542">
                  <c:v>-5313.6000000000058</c:v>
                </c:pt>
                <c:pt idx="14543">
                  <c:v>-4787.6000000000058</c:v>
                </c:pt>
                <c:pt idx="14544">
                  <c:v>-4265.6000000000058</c:v>
                </c:pt>
                <c:pt idx="14545">
                  <c:v>-3744.8999999999942</c:v>
                </c:pt>
                <c:pt idx="14546">
                  <c:v>-3221.1999999999971</c:v>
                </c:pt>
                <c:pt idx="14547">
                  <c:v>-2690.3000000000029</c:v>
                </c:pt>
                <c:pt idx="14548">
                  <c:v>-2171.1999999999971</c:v>
                </c:pt>
                <c:pt idx="14549">
                  <c:v>-1655.8000000000029</c:v>
                </c:pt>
                <c:pt idx="14550">
                  <c:v>-1129</c:v>
                </c:pt>
                <c:pt idx="14551">
                  <c:v>-603.60000000000582</c:v>
                </c:pt>
                <c:pt idx="14552">
                  <c:v>-90</c:v>
                </c:pt>
                <c:pt idx="14553">
                  <c:v>420.39999999999418</c:v>
                </c:pt>
                <c:pt idx="14554">
                  <c:v>939.69999999999709</c:v>
                </c:pt>
                <c:pt idx="14555">
                  <c:v>1460.6000000000058</c:v>
                </c:pt>
                <c:pt idx="14556">
                  <c:v>1964.8000000000029</c:v>
                </c:pt>
                <c:pt idx="14557">
                  <c:v>2461.3999999999942</c:v>
                </c:pt>
                <c:pt idx="14558">
                  <c:v>2968</c:v>
                </c:pt>
                <c:pt idx="14559">
                  <c:v>3472.8000000000029</c:v>
                </c:pt>
                <c:pt idx="14560">
                  <c:v>3970</c:v>
                </c:pt>
                <c:pt idx="14561">
                  <c:v>4470.1999999999971</c:v>
                </c:pt>
                <c:pt idx="14562">
                  <c:v>4967.1999999999971</c:v>
                </c:pt>
                <c:pt idx="14563">
                  <c:v>5447.3000000000029</c:v>
                </c:pt>
                <c:pt idx="14564">
                  <c:v>5930.3000000000029</c:v>
                </c:pt>
                <c:pt idx="14565">
                  <c:v>6412.6000000000058</c:v>
                </c:pt>
                <c:pt idx="14566">
                  <c:v>6882.8999999999942</c:v>
                </c:pt>
                <c:pt idx="14567">
                  <c:v>7354.8000000000029</c:v>
                </c:pt>
                <c:pt idx="14568">
                  <c:v>7819.8000000000029</c:v>
                </c:pt>
                <c:pt idx="14569">
                  <c:v>8278.3999999999942</c:v>
                </c:pt>
                <c:pt idx="14570">
                  <c:v>8738.3999999999942</c:v>
                </c:pt>
                <c:pt idx="14571">
                  <c:v>9182.8000000000029</c:v>
                </c:pt>
                <c:pt idx="14572">
                  <c:v>9620.6999999999971</c:v>
                </c:pt>
                <c:pt idx="14573">
                  <c:v>10070.199999999997</c:v>
                </c:pt>
                <c:pt idx="14574">
                  <c:v>10501.399999999994</c:v>
                </c:pt>
                <c:pt idx="14575">
                  <c:v>10925</c:v>
                </c:pt>
                <c:pt idx="14576">
                  <c:v>11341.899999999994</c:v>
                </c:pt>
                <c:pt idx="14577">
                  <c:v>11756.600000000006</c:v>
                </c:pt>
                <c:pt idx="14578">
                  <c:v>12166.899999999994</c:v>
                </c:pt>
                <c:pt idx="14579">
                  <c:v>12561.5</c:v>
                </c:pt>
                <c:pt idx="14580">
                  <c:v>12959.5</c:v>
                </c:pt>
                <c:pt idx="14581">
                  <c:v>13347.100000000006</c:v>
                </c:pt>
                <c:pt idx="14582">
                  <c:v>13724</c:v>
                </c:pt>
                <c:pt idx="14583">
                  <c:v>14102.399999999994</c:v>
                </c:pt>
                <c:pt idx="14584">
                  <c:v>14464.699999999997</c:v>
                </c:pt>
                <c:pt idx="14585">
                  <c:v>14822.600000000006</c:v>
                </c:pt>
                <c:pt idx="14586">
                  <c:v>15179.899999999994</c:v>
                </c:pt>
                <c:pt idx="14587">
                  <c:v>15523</c:v>
                </c:pt>
                <c:pt idx="14588">
                  <c:v>15864.699999999997</c:v>
                </c:pt>
                <c:pt idx="14589">
                  <c:v>16197.600000000006</c:v>
                </c:pt>
                <c:pt idx="14590">
                  <c:v>16519.300000000003</c:v>
                </c:pt>
                <c:pt idx="14591">
                  <c:v>16832.5</c:v>
                </c:pt>
                <c:pt idx="14592">
                  <c:v>17145.600000000006</c:v>
                </c:pt>
                <c:pt idx="14593">
                  <c:v>17448.399999999994</c:v>
                </c:pt>
                <c:pt idx="14594">
                  <c:v>17737.800000000003</c:v>
                </c:pt>
                <c:pt idx="14595">
                  <c:v>18020.100000000006</c:v>
                </c:pt>
                <c:pt idx="14596">
                  <c:v>18305.300000000003</c:v>
                </c:pt>
                <c:pt idx="14597">
                  <c:v>18577.300000000003</c:v>
                </c:pt>
                <c:pt idx="14598">
                  <c:v>18831.600000000006</c:v>
                </c:pt>
                <c:pt idx="14599">
                  <c:v>19085.699999999997</c:v>
                </c:pt>
                <c:pt idx="14600">
                  <c:v>19338.899999999994</c:v>
                </c:pt>
                <c:pt idx="14601">
                  <c:v>19590.100000000006</c:v>
                </c:pt>
                <c:pt idx="14602">
                  <c:v>19814.699999999997</c:v>
                </c:pt>
                <c:pt idx="14603">
                  <c:v>20034.699999999997</c:v>
                </c:pt>
                <c:pt idx="14604">
                  <c:v>20266.399999999994</c:v>
                </c:pt>
                <c:pt idx="14605">
                  <c:v>20473.100000000006</c:v>
                </c:pt>
                <c:pt idx="14606">
                  <c:v>20675.300000000003</c:v>
                </c:pt>
                <c:pt idx="14607">
                  <c:v>20872</c:v>
                </c:pt>
                <c:pt idx="14608">
                  <c:v>21059.300000000003</c:v>
                </c:pt>
                <c:pt idx="14609">
                  <c:v>21248.899999999994</c:v>
                </c:pt>
                <c:pt idx="14610">
                  <c:v>21431.199999999997</c:v>
                </c:pt>
                <c:pt idx="14611">
                  <c:v>21597.399999999994</c:v>
                </c:pt>
                <c:pt idx="14612">
                  <c:v>21755.399999999994</c:v>
                </c:pt>
                <c:pt idx="14613">
                  <c:v>21914.800000000003</c:v>
                </c:pt>
                <c:pt idx="14614">
                  <c:v>22066.800000000003</c:v>
                </c:pt>
                <c:pt idx="14615">
                  <c:v>22203.800000000003</c:v>
                </c:pt>
                <c:pt idx="14616">
                  <c:v>22337.800000000003</c:v>
                </c:pt>
                <c:pt idx="14617">
                  <c:v>22475.899999999994</c:v>
                </c:pt>
                <c:pt idx="14618">
                  <c:v>22601.300000000003</c:v>
                </c:pt>
                <c:pt idx="14619">
                  <c:v>22710.800000000003</c:v>
                </c:pt>
                <c:pt idx="14620">
                  <c:v>22816</c:v>
                </c:pt>
                <c:pt idx="14621">
                  <c:v>22918</c:v>
                </c:pt>
                <c:pt idx="14622">
                  <c:v>23012</c:v>
                </c:pt>
                <c:pt idx="14623">
                  <c:v>23101</c:v>
                </c:pt>
                <c:pt idx="14624">
                  <c:v>23181</c:v>
                </c:pt>
                <c:pt idx="14625">
                  <c:v>23259</c:v>
                </c:pt>
                <c:pt idx="14626">
                  <c:v>23327</c:v>
                </c:pt>
                <c:pt idx="14627">
                  <c:v>23386</c:v>
                </c:pt>
                <c:pt idx="14628">
                  <c:v>23447</c:v>
                </c:pt>
                <c:pt idx="14629">
                  <c:v>23493</c:v>
                </c:pt>
                <c:pt idx="14630">
                  <c:v>23535</c:v>
                </c:pt>
                <c:pt idx="14631">
                  <c:v>23569</c:v>
                </c:pt>
                <c:pt idx="14632">
                  <c:v>23600</c:v>
                </c:pt>
                <c:pt idx="14633">
                  <c:v>23626</c:v>
                </c:pt>
                <c:pt idx="14634">
                  <c:v>23637</c:v>
                </c:pt>
                <c:pt idx="14635">
                  <c:v>23654</c:v>
                </c:pt>
                <c:pt idx="14636">
                  <c:v>23660</c:v>
                </c:pt>
                <c:pt idx="14637">
                  <c:v>23660</c:v>
                </c:pt>
                <c:pt idx="14638">
                  <c:v>23654</c:v>
                </c:pt>
                <c:pt idx="14639">
                  <c:v>23641</c:v>
                </c:pt>
                <c:pt idx="14640">
                  <c:v>23622</c:v>
                </c:pt>
                <c:pt idx="14641">
                  <c:v>23589</c:v>
                </c:pt>
                <c:pt idx="14642">
                  <c:v>23558</c:v>
                </c:pt>
                <c:pt idx="14643">
                  <c:v>23532</c:v>
                </c:pt>
                <c:pt idx="14644">
                  <c:v>23492</c:v>
                </c:pt>
                <c:pt idx="14645">
                  <c:v>23435</c:v>
                </c:pt>
                <c:pt idx="14646">
                  <c:v>23380</c:v>
                </c:pt>
                <c:pt idx="14647">
                  <c:v>23320</c:v>
                </c:pt>
                <c:pt idx="14648">
                  <c:v>23247</c:v>
                </c:pt>
                <c:pt idx="14649">
                  <c:v>23167</c:v>
                </c:pt>
                <c:pt idx="14650">
                  <c:v>23088</c:v>
                </c:pt>
                <c:pt idx="14651">
                  <c:v>23005</c:v>
                </c:pt>
                <c:pt idx="14652">
                  <c:v>22911</c:v>
                </c:pt>
                <c:pt idx="14653">
                  <c:v>22808</c:v>
                </c:pt>
                <c:pt idx="14654">
                  <c:v>22701</c:v>
                </c:pt>
                <c:pt idx="14655">
                  <c:v>22587.600000000006</c:v>
                </c:pt>
                <c:pt idx="14656">
                  <c:v>22475.100000000006</c:v>
                </c:pt>
                <c:pt idx="14657">
                  <c:v>22350.699999999997</c:v>
                </c:pt>
                <c:pt idx="14658">
                  <c:v>22212.699999999997</c:v>
                </c:pt>
                <c:pt idx="14659">
                  <c:v>22080.100000000006</c:v>
                </c:pt>
                <c:pt idx="14660">
                  <c:v>21946</c:v>
                </c:pt>
                <c:pt idx="14661">
                  <c:v>21800.5</c:v>
                </c:pt>
                <c:pt idx="14662">
                  <c:v>21643.600000000006</c:v>
                </c:pt>
                <c:pt idx="14663">
                  <c:v>21483.899999999994</c:v>
                </c:pt>
                <c:pt idx="14664">
                  <c:v>21330.600000000006</c:v>
                </c:pt>
                <c:pt idx="14665">
                  <c:v>21166.199999999997</c:v>
                </c:pt>
                <c:pt idx="14666">
                  <c:v>20989.100000000006</c:v>
                </c:pt>
                <c:pt idx="14667">
                  <c:v>20812.399999999994</c:v>
                </c:pt>
                <c:pt idx="14668">
                  <c:v>20633</c:v>
                </c:pt>
                <c:pt idx="14669">
                  <c:v>20448.899999999994</c:v>
                </c:pt>
                <c:pt idx="14670">
                  <c:v>20253.199999999997</c:v>
                </c:pt>
                <c:pt idx="14671">
                  <c:v>20055.399999999994</c:v>
                </c:pt>
                <c:pt idx="14672">
                  <c:v>19859.600000000006</c:v>
                </c:pt>
                <c:pt idx="14673">
                  <c:v>19654.100000000006</c:v>
                </c:pt>
                <c:pt idx="14674">
                  <c:v>19444</c:v>
                </c:pt>
                <c:pt idx="14675">
                  <c:v>19231.5</c:v>
                </c:pt>
                <c:pt idx="14676">
                  <c:v>19005.699999999997</c:v>
                </c:pt>
                <c:pt idx="14677">
                  <c:v>18788.5</c:v>
                </c:pt>
                <c:pt idx="14678">
                  <c:v>18560.699999999997</c:v>
                </c:pt>
                <c:pt idx="14679">
                  <c:v>18328.699999999997</c:v>
                </c:pt>
                <c:pt idx="14680">
                  <c:v>18104.100000000006</c:v>
                </c:pt>
                <c:pt idx="14681">
                  <c:v>17859.899999999994</c:v>
                </c:pt>
                <c:pt idx="14682">
                  <c:v>17620.100000000006</c:v>
                </c:pt>
                <c:pt idx="14683">
                  <c:v>17381.100000000006</c:v>
                </c:pt>
                <c:pt idx="14684">
                  <c:v>17129.899999999994</c:v>
                </c:pt>
                <c:pt idx="14685">
                  <c:v>16879</c:v>
                </c:pt>
                <c:pt idx="14686">
                  <c:v>16624.199999999997</c:v>
                </c:pt>
                <c:pt idx="14687">
                  <c:v>16377.5</c:v>
                </c:pt>
                <c:pt idx="14688">
                  <c:v>16125</c:v>
                </c:pt>
                <c:pt idx="14689">
                  <c:v>15861.5</c:v>
                </c:pt>
                <c:pt idx="14690">
                  <c:v>15603.800000000003</c:v>
                </c:pt>
                <c:pt idx="14691">
                  <c:v>15345.600000000006</c:v>
                </c:pt>
                <c:pt idx="14692">
                  <c:v>15080.5</c:v>
                </c:pt>
                <c:pt idx="14693">
                  <c:v>14816.899999999994</c:v>
                </c:pt>
                <c:pt idx="14694">
                  <c:v>14550.399999999994</c:v>
                </c:pt>
                <c:pt idx="14695">
                  <c:v>14282.199999999997</c:v>
                </c:pt>
                <c:pt idx="14696">
                  <c:v>14014.800000000003</c:v>
                </c:pt>
                <c:pt idx="14697">
                  <c:v>13738.100000000006</c:v>
                </c:pt>
                <c:pt idx="14698">
                  <c:v>13466.699999999997</c:v>
                </c:pt>
                <c:pt idx="14699">
                  <c:v>13199.5</c:v>
                </c:pt>
                <c:pt idx="14700">
                  <c:v>12925.699999999997</c:v>
                </c:pt>
                <c:pt idx="14701">
                  <c:v>12650.5</c:v>
                </c:pt>
                <c:pt idx="14702">
                  <c:v>12377</c:v>
                </c:pt>
                <c:pt idx="14703">
                  <c:v>12099.199999999997</c:v>
                </c:pt>
                <c:pt idx="14704">
                  <c:v>11809.5</c:v>
                </c:pt>
                <c:pt idx="14705">
                  <c:v>11538.300000000003</c:v>
                </c:pt>
                <c:pt idx="14706">
                  <c:v>11270.199999999997</c:v>
                </c:pt>
                <c:pt idx="14707">
                  <c:v>10988.600000000006</c:v>
                </c:pt>
                <c:pt idx="14708">
                  <c:v>10699.199999999997</c:v>
                </c:pt>
                <c:pt idx="14709">
                  <c:v>10425.100000000006</c:v>
                </c:pt>
                <c:pt idx="14710">
                  <c:v>10156.5</c:v>
                </c:pt>
                <c:pt idx="14711">
                  <c:v>9875.5</c:v>
                </c:pt>
                <c:pt idx="14712">
                  <c:v>9586.5</c:v>
                </c:pt>
                <c:pt idx="14713">
                  <c:v>9318.6000000000058</c:v>
                </c:pt>
                <c:pt idx="14714">
                  <c:v>9047.8000000000029</c:v>
                </c:pt>
                <c:pt idx="14715">
                  <c:v>8767.3000000000029</c:v>
                </c:pt>
                <c:pt idx="14716">
                  <c:v>8490.3000000000029</c:v>
                </c:pt>
                <c:pt idx="14717">
                  <c:v>8212.8999999999942</c:v>
                </c:pt>
                <c:pt idx="14718">
                  <c:v>7942.8999999999942</c:v>
                </c:pt>
                <c:pt idx="14719">
                  <c:v>7676.1000000000058</c:v>
                </c:pt>
                <c:pt idx="14720">
                  <c:v>7397.3000000000029</c:v>
                </c:pt>
                <c:pt idx="14721">
                  <c:v>7120.8000000000029</c:v>
                </c:pt>
                <c:pt idx="14722">
                  <c:v>6846.1999999999971</c:v>
                </c:pt>
                <c:pt idx="14723">
                  <c:v>6573.6999999999971</c:v>
                </c:pt>
                <c:pt idx="14724">
                  <c:v>6303.3999999999942</c:v>
                </c:pt>
                <c:pt idx="14725">
                  <c:v>6031.3000000000029</c:v>
                </c:pt>
                <c:pt idx="14726">
                  <c:v>5754.3999999999942</c:v>
                </c:pt>
                <c:pt idx="14727">
                  <c:v>5487.6000000000058</c:v>
                </c:pt>
                <c:pt idx="14728">
                  <c:v>5222.3000000000029</c:v>
                </c:pt>
                <c:pt idx="14729">
                  <c:v>4949.1999999999971</c:v>
                </c:pt>
                <c:pt idx="14730">
                  <c:v>4673.6000000000058</c:v>
                </c:pt>
                <c:pt idx="14731">
                  <c:v>4401.1999999999971</c:v>
                </c:pt>
                <c:pt idx="14732">
                  <c:v>4135.3000000000029</c:v>
                </c:pt>
                <c:pt idx="14733">
                  <c:v>3873.8000000000029</c:v>
                </c:pt>
                <c:pt idx="14734">
                  <c:v>3605</c:v>
                </c:pt>
                <c:pt idx="14735">
                  <c:v>3331.5</c:v>
                </c:pt>
                <c:pt idx="14736">
                  <c:v>3063.5</c:v>
                </c:pt>
                <c:pt idx="14737">
                  <c:v>2798.5</c:v>
                </c:pt>
                <c:pt idx="14738">
                  <c:v>2541.3000000000029</c:v>
                </c:pt>
                <c:pt idx="14739">
                  <c:v>2280.1999999999971</c:v>
                </c:pt>
                <c:pt idx="14740">
                  <c:v>2014.6000000000058</c:v>
                </c:pt>
                <c:pt idx="14741">
                  <c:v>1751.3999999999942</c:v>
                </c:pt>
                <c:pt idx="14742">
                  <c:v>1490.3000000000029</c:v>
                </c:pt>
                <c:pt idx="14743">
                  <c:v>1231.3999999999942</c:v>
                </c:pt>
                <c:pt idx="14744">
                  <c:v>974.89999999999418</c:v>
                </c:pt>
                <c:pt idx="14745">
                  <c:v>720</c:v>
                </c:pt>
                <c:pt idx="14746">
                  <c:v>459.69999999999709</c:v>
                </c:pt>
                <c:pt idx="14747">
                  <c:v>201.30000000000291</c:v>
                </c:pt>
                <c:pt idx="14748">
                  <c:v>-54.69999999999709</c:v>
                </c:pt>
                <c:pt idx="14749">
                  <c:v>-308.69999999999709</c:v>
                </c:pt>
                <c:pt idx="14750">
                  <c:v>-560.19999999999709</c:v>
                </c:pt>
                <c:pt idx="14751">
                  <c:v>-827.19999999999709</c:v>
                </c:pt>
                <c:pt idx="14752">
                  <c:v>-1081.1999999999971</c:v>
                </c:pt>
                <c:pt idx="14753">
                  <c:v>-1325.1000000000058</c:v>
                </c:pt>
                <c:pt idx="14754">
                  <c:v>-1578.6999999999971</c:v>
                </c:pt>
                <c:pt idx="14755">
                  <c:v>-1830</c:v>
                </c:pt>
                <c:pt idx="14756">
                  <c:v>-2079.6999999999971</c:v>
                </c:pt>
                <c:pt idx="14757">
                  <c:v>-2328.3000000000029</c:v>
                </c:pt>
                <c:pt idx="14758">
                  <c:v>-2578.1999999999971</c:v>
                </c:pt>
                <c:pt idx="14759">
                  <c:v>-2824.5</c:v>
                </c:pt>
                <c:pt idx="14760">
                  <c:v>-3068.3000000000029</c:v>
                </c:pt>
                <c:pt idx="14761">
                  <c:v>-3315.6000000000058</c:v>
                </c:pt>
                <c:pt idx="14762">
                  <c:v>-3557.3000000000029</c:v>
                </c:pt>
                <c:pt idx="14763">
                  <c:v>-3799.1999999999971</c:v>
                </c:pt>
                <c:pt idx="14764">
                  <c:v>-4033.8999999999942</c:v>
                </c:pt>
                <c:pt idx="14765">
                  <c:v>-4269.6999999999971</c:v>
                </c:pt>
                <c:pt idx="14766">
                  <c:v>-4506.5</c:v>
                </c:pt>
                <c:pt idx="14767">
                  <c:v>-4738</c:v>
                </c:pt>
                <c:pt idx="14768">
                  <c:v>-4969.8000000000029</c:v>
                </c:pt>
                <c:pt idx="14769">
                  <c:v>-5197.1999999999971</c:v>
                </c:pt>
                <c:pt idx="14770">
                  <c:v>-5423.8000000000029</c:v>
                </c:pt>
                <c:pt idx="14771">
                  <c:v>-5653.1999999999971</c:v>
                </c:pt>
                <c:pt idx="14772">
                  <c:v>-5879.3999999999942</c:v>
                </c:pt>
                <c:pt idx="14773">
                  <c:v>-6097.6999999999971</c:v>
                </c:pt>
                <c:pt idx="14774">
                  <c:v>-6317.1999999999971</c:v>
                </c:pt>
                <c:pt idx="14775">
                  <c:v>-6536.3000000000029</c:v>
                </c:pt>
                <c:pt idx="14776">
                  <c:v>-6751.1999999999971</c:v>
                </c:pt>
                <c:pt idx="14777">
                  <c:v>-6968.8999999999942</c:v>
                </c:pt>
                <c:pt idx="14778">
                  <c:v>-7180.6999999999971</c:v>
                </c:pt>
                <c:pt idx="14779">
                  <c:v>-7392</c:v>
                </c:pt>
                <c:pt idx="14780">
                  <c:v>-7602</c:v>
                </c:pt>
                <c:pt idx="14781">
                  <c:v>-7807.8000000000029</c:v>
                </c:pt>
                <c:pt idx="14782">
                  <c:v>-8014.1000000000058</c:v>
                </c:pt>
                <c:pt idx="14783">
                  <c:v>-8212.5</c:v>
                </c:pt>
                <c:pt idx="14784">
                  <c:v>-8411.8000000000029</c:v>
                </c:pt>
                <c:pt idx="14785">
                  <c:v>-8611.8000000000029</c:v>
                </c:pt>
                <c:pt idx="14786">
                  <c:v>-8811.5</c:v>
                </c:pt>
                <c:pt idx="14787">
                  <c:v>-9002.6999999999971</c:v>
                </c:pt>
                <c:pt idx="14788">
                  <c:v>-9192.5</c:v>
                </c:pt>
                <c:pt idx="14789">
                  <c:v>-9382.8999999999942</c:v>
                </c:pt>
                <c:pt idx="14790">
                  <c:v>-9565.3000000000029</c:v>
                </c:pt>
                <c:pt idx="14791">
                  <c:v>-9749.1000000000058</c:v>
                </c:pt>
                <c:pt idx="14792">
                  <c:v>-9930.5</c:v>
                </c:pt>
                <c:pt idx="14793">
                  <c:v>-10102.199999999997</c:v>
                </c:pt>
                <c:pt idx="14794">
                  <c:v>-10275.899999999994</c:v>
                </c:pt>
                <c:pt idx="14795">
                  <c:v>-10451.100000000006</c:v>
                </c:pt>
                <c:pt idx="14796">
                  <c:v>-10621.699999999997</c:v>
                </c:pt>
                <c:pt idx="14797">
                  <c:v>-10789.300000000003</c:v>
                </c:pt>
                <c:pt idx="14798">
                  <c:v>-10953.899999999994</c:v>
                </c:pt>
                <c:pt idx="14799">
                  <c:v>-11118.899999999994</c:v>
                </c:pt>
                <c:pt idx="14800">
                  <c:v>-11275.399999999994</c:v>
                </c:pt>
                <c:pt idx="14801">
                  <c:v>-11434.600000000006</c:v>
                </c:pt>
                <c:pt idx="14802">
                  <c:v>-11595.199999999997</c:v>
                </c:pt>
                <c:pt idx="14803">
                  <c:v>-11750.800000000003</c:v>
                </c:pt>
                <c:pt idx="14804">
                  <c:v>-11899.199999999997</c:v>
                </c:pt>
                <c:pt idx="14805">
                  <c:v>-12049.199999999997</c:v>
                </c:pt>
                <c:pt idx="14806">
                  <c:v>-12196.699999999997</c:v>
                </c:pt>
                <c:pt idx="14807">
                  <c:v>-12343.900000000001</c:v>
                </c:pt>
                <c:pt idx="14808">
                  <c:v>-12484.599999999999</c:v>
                </c:pt>
                <c:pt idx="14809">
                  <c:v>-12626.199999999997</c:v>
                </c:pt>
                <c:pt idx="14810">
                  <c:v>-12767.900000000001</c:v>
                </c:pt>
                <c:pt idx="14811">
                  <c:v>-12905.5</c:v>
                </c:pt>
                <c:pt idx="14812">
                  <c:v>-13037.599999999999</c:v>
                </c:pt>
                <c:pt idx="14813">
                  <c:v>-13172.099999999999</c:v>
                </c:pt>
                <c:pt idx="14814">
                  <c:v>-13304.599999999999</c:v>
                </c:pt>
                <c:pt idx="14815">
                  <c:v>-13432</c:v>
                </c:pt>
                <c:pt idx="14816">
                  <c:v>-13556.5</c:v>
                </c:pt>
                <c:pt idx="14817">
                  <c:v>-13680.900000000001</c:v>
                </c:pt>
                <c:pt idx="14818">
                  <c:v>-13803.599999999999</c:v>
                </c:pt>
                <c:pt idx="14819">
                  <c:v>-13918.5</c:v>
                </c:pt>
                <c:pt idx="14820">
                  <c:v>-14038.099999999999</c:v>
                </c:pt>
                <c:pt idx="14821">
                  <c:v>-14157.5</c:v>
                </c:pt>
                <c:pt idx="14822">
                  <c:v>-14272.099999999999</c:v>
                </c:pt>
                <c:pt idx="14823">
                  <c:v>-14383.800000000003</c:v>
                </c:pt>
                <c:pt idx="14824">
                  <c:v>-14493.400000000001</c:v>
                </c:pt>
                <c:pt idx="14825">
                  <c:v>-14602.099999999999</c:v>
                </c:pt>
                <c:pt idx="14826">
                  <c:v>-14709</c:v>
                </c:pt>
                <c:pt idx="14827">
                  <c:v>-14811.199999999997</c:v>
                </c:pt>
                <c:pt idx="14828">
                  <c:v>-14913.599999999999</c:v>
                </c:pt>
                <c:pt idx="14829">
                  <c:v>-15018.599999999999</c:v>
                </c:pt>
                <c:pt idx="14830">
                  <c:v>-15117.300000000003</c:v>
                </c:pt>
                <c:pt idx="14831">
                  <c:v>-15212.900000000001</c:v>
                </c:pt>
                <c:pt idx="14832">
                  <c:v>-15307.599999999999</c:v>
                </c:pt>
                <c:pt idx="14833">
                  <c:v>-15400.099999999999</c:v>
                </c:pt>
                <c:pt idx="14834">
                  <c:v>-15491.5</c:v>
                </c:pt>
                <c:pt idx="14835">
                  <c:v>-15581.599999999999</c:v>
                </c:pt>
                <c:pt idx="14836">
                  <c:v>-15670.599999999999</c:v>
                </c:pt>
                <c:pt idx="14837">
                  <c:v>-15755.599999999999</c:v>
                </c:pt>
                <c:pt idx="14838">
                  <c:v>-15837.300000000003</c:v>
                </c:pt>
                <c:pt idx="14839">
                  <c:v>-15918.900000000001</c:v>
                </c:pt>
                <c:pt idx="14840">
                  <c:v>-15997.400000000001</c:v>
                </c:pt>
                <c:pt idx="14841">
                  <c:v>-16072.400000000001</c:v>
                </c:pt>
                <c:pt idx="14842">
                  <c:v>-16146.900000000001</c:v>
                </c:pt>
                <c:pt idx="14843">
                  <c:v>-16217.699999999997</c:v>
                </c:pt>
                <c:pt idx="14844">
                  <c:v>-16284.400000000001</c:v>
                </c:pt>
                <c:pt idx="14845">
                  <c:v>-16352.099999999999</c:v>
                </c:pt>
                <c:pt idx="14846">
                  <c:v>-16417.199999999997</c:v>
                </c:pt>
                <c:pt idx="14847">
                  <c:v>-16477.099999999999</c:v>
                </c:pt>
                <c:pt idx="14848">
                  <c:v>-16533.199999999997</c:v>
                </c:pt>
                <c:pt idx="14849">
                  <c:v>-16591</c:v>
                </c:pt>
                <c:pt idx="14850">
                  <c:v>-16646.599999999999</c:v>
                </c:pt>
                <c:pt idx="14851">
                  <c:v>-16696.900000000001</c:v>
                </c:pt>
                <c:pt idx="14852">
                  <c:v>-16746.300000000003</c:v>
                </c:pt>
                <c:pt idx="14853">
                  <c:v>-16791.400000000001</c:v>
                </c:pt>
                <c:pt idx="14854">
                  <c:v>-16837.900000000001</c:v>
                </c:pt>
                <c:pt idx="14855">
                  <c:v>-16879.400000000001</c:v>
                </c:pt>
                <c:pt idx="14856">
                  <c:v>-16913.699999999997</c:v>
                </c:pt>
                <c:pt idx="14857">
                  <c:v>-16949.400000000001</c:v>
                </c:pt>
                <c:pt idx="14858">
                  <c:v>-16980.199999999997</c:v>
                </c:pt>
                <c:pt idx="14859">
                  <c:v>-17010.5</c:v>
                </c:pt>
                <c:pt idx="14860">
                  <c:v>-17040.199999999997</c:v>
                </c:pt>
                <c:pt idx="14861">
                  <c:v>-17063.5</c:v>
                </c:pt>
                <c:pt idx="14862">
                  <c:v>-17080.699999999997</c:v>
                </c:pt>
                <c:pt idx="14863">
                  <c:v>-17098.199999999997</c:v>
                </c:pt>
                <c:pt idx="14864">
                  <c:v>-17112.599999999999</c:v>
                </c:pt>
                <c:pt idx="14865">
                  <c:v>-17126.199999999997</c:v>
                </c:pt>
                <c:pt idx="14866">
                  <c:v>-17132.800000000003</c:v>
                </c:pt>
                <c:pt idx="14867">
                  <c:v>-17131.099999999999</c:v>
                </c:pt>
                <c:pt idx="14868">
                  <c:v>-17134.300000000003</c:v>
                </c:pt>
                <c:pt idx="14869">
                  <c:v>-17132</c:v>
                </c:pt>
                <c:pt idx="14870">
                  <c:v>-17126.199999999997</c:v>
                </c:pt>
                <c:pt idx="14871">
                  <c:v>-17110.599999999999</c:v>
                </c:pt>
                <c:pt idx="14872">
                  <c:v>-17098.099999999999</c:v>
                </c:pt>
                <c:pt idx="14873">
                  <c:v>-17087.099999999999</c:v>
                </c:pt>
                <c:pt idx="14874">
                  <c:v>-17067.099999999999</c:v>
                </c:pt>
                <c:pt idx="14875">
                  <c:v>-17039.5</c:v>
                </c:pt>
                <c:pt idx="14876">
                  <c:v>-17013.800000000003</c:v>
                </c:pt>
                <c:pt idx="14877">
                  <c:v>-16988.400000000001</c:v>
                </c:pt>
                <c:pt idx="14878">
                  <c:v>-16942.099999999999</c:v>
                </c:pt>
                <c:pt idx="14879">
                  <c:v>-16916</c:v>
                </c:pt>
                <c:pt idx="14880">
                  <c:v>-16882</c:v>
                </c:pt>
                <c:pt idx="14881">
                  <c:v>-16832.5</c:v>
                </c:pt>
                <c:pt idx="14882">
                  <c:v>-16783.599999999999</c:v>
                </c:pt>
                <c:pt idx="14883">
                  <c:v>-16735</c:v>
                </c:pt>
                <c:pt idx="14884">
                  <c:v>-16679.800000000003</c:v>
                </c:pt>
                <c:pt idx="14885">
                  <c:v>-16626</c:v>
                </c:pt>
                <c:pt idx="14886">
                  <c:v>-16553.099999999999</c:v>
                </c:pt>
                <c:pt idx="14887">
                  <c:v>-16485.699999999997</c:v>
                </c:pt>
                <c:pt idx="14888">
                  <c:v>-16416.599999999999</c:v>
                </c:pt>
                <c:pt idx="14889">
                  <c:v>-16351.199999999997</c:v>
                </c:pt>
                <c:pt idx="14890">
                  <c:v>-16278.699999999997</c:v>
                </c:pt>
                <c:pt idx="14891">
                  <c:v>-16204.099999999999</c:v>
                </c:pt>
                <c:pt idx="14892">
                  <c:v>-16123.900000000001</c:v>
                </c:pt>
                <c:pt idx="14893">
                  <c:v>-16018.300000000003</c:v>
                </c:pt>
                <c:pt idx="14894">
                  <c:v>-15937.099999999999</c:v>
                </c:pt>
                <c:pt idx="14895">
                  <c:v>-15847.900000000001</c:v>
                </c:pt>
                <c:pt idx="14896">
                  <c:v>-15753.099999999999</c:v>
                </c:pt>
                <c:pt idx="14897">
                  <c:v>-15653.900000000001</c:v>
                </c:pt>
                <c:pt idx="14898">
                  <c:v>-15538.599999999999</c:v>
                </c:pt>
                <c:pt idx="14899">
                  <c:v>-15421.400000000001</c:v>
                </c:pt>
                <c:pt idx="14900">
                  <c:v>-15318.900000000001</c:v>
                </c:pt>
                <c:pt idx="14901">
                  <c:v>-15208.900000000001</c:v>
                </c:pt>
                <c:pt idx="14902">
                  <c:v>-15095.699999999997</c:v>
                </c:pt>
                <c:pt idx="14903">
                  <c:v>-14965.800000000003</c:v>
                </c:pt>
                <c:pt idx="14904">
                  <c:v>-14839.199999999997</c:v>
                </c:pt>
                <c:pt idx="14905">
                  <c:v>-14714.099999999999</c:v>
                </c:pt>
                <c:pt idx="14906">
                  <c:v>-14581.400000000001</c:v>
                </c:pt>
                <c:pt idx="14907">
                  <c:v>-14440.900000000001</c:v>
                </c:pt>
                <c:pt idx="14908">
                  <c:v>-14301.900000000001</c:v>
                </c:pt>
                <c:pt idx="14909">
                  <c:v>-14161.400000000001</c:v>
                </c:pt>
                <c:pt idx="14910">
                  <c:v>-14019.300000000003</c:v>
                </c:pt>
                <c:pt idx="14911">
                  <c:v>-13875.099999999999</c:v>
                </c:pt>
                <c:pt idx="14912">
                  <c:v>-13718.900000000001</c:v>
                </c:pt>
                <c:pt idx="14913">
                  <c:v>-13553.400000000001</c:v>
                </c:pt>
                <c:pt idx="14914">
                  <c:v>-13396.199999999997</c:v>
                </c:pt>
                <c:pt idx="14915">
                  <c:v>-13240.599999999999</c:v>
                </c:pt>
                <c:pt idx="14916">
                  <c:v>-13074.400000000001</c:v>
                </c:pt>
                <c:pt idx="14917">
                  <c:v>-12907.199999999997</c:v>
                </c:pt>
                <c:pt idx="14918">
                  <c:v>-12730.300000000003</c:v>
                </c:pt>
                <c:pt idx="14919">
                  <c:v>-12557</c:v>
                </c:pt>
                <c:pt idx="14920">
                  <c:v>-12383.099999999999</c:v>
                </c:pt>
                <c:pt idx="14921">
                  <c:v>-12184</c:v>
                </c:pt>
                <c:pt idx="14922">
                  <c:v>-12000.599999999999</c:v>
                </c:pt>
                <c:pt idx="14923">
                  <c:v>-11818.5</c:v>
                </c:pt>
                <c:pt idx="14924">
                  <c:v>-11628.399999999994</c:v>
                </c:pt>
                <c:pt idx="14925">
                  <c:v>-11419.199999999997</c:v>
                </c:pt>
                <c:pt idx="14926">
                  <c:v>-11216.899999999994</c:v>
                </c:pt>
                <c:pt idx="14927">
                  <c:v>-11026.600000000006</c:v>
                </c:pt>
                <c:pt idx="14928">
                  <c:v>-10824.100000000006</c:v>
                </c:pt>
                <c:pt idx="14929">
                  <c:v>-10606.100000000006</c:v>
                </c:pt>
                <c:pt idx="14930">
                  <c:v>-10395.100000000006</c:v>
                </c:pt>
                <c:pt idx="14931">
                  <c:v>-10179.899999999994</c:v>
                </c:pt>
                <c:pt idx="14932">
                  <c:v>-9949.6999999999971</c:v>
                </c:pt>
                <c:pt idx="14933">
                  <c:v>-9734.6999999999971</c:v>
                </c:pt>
                <c:pt idx="14934">
                  <c:v>-9514.1000000000058</c:v>
                </c:pt>
                <c:pt idx="14935">
                  <c:v>-9280.1000000000058</c:v>
                </c:pt>
                <c:pt idx="14936">
                  <c:v>-9052.5</c:v>
                </c:pt>
                <c:pt idx="14937">
                  <c:v>-8816.8999999999942</c:v>
                </c:pt>
                <c:pt idx="14938">
                  <c:v>-8579</c:v>
                </c:pt>
                <c:pt idx="14939">
                  <c:v>-8339.6999999999971</c:v>
                </c:pt>
                <c:pt idx="14940">
                  <c:v>-8094.8000000000029</c:v>
                </c:pt>
                <c:pt idx="14941">
                  <c:v>-7848.5</c:v>
                </c:pt>
                <c:pt idx="14942">
                  <c:v>-7606.1999999999971</c:v>
                </c:pt>
                <c:pt idx="14943">
                  <c:v>-7351.3000000000029</c:v>
                </c:pt>
                <c:pt idx="14944">
                  <c:v>-7091</c:v>
                </c:pt>
                <c:pt idx="14945">
                  <c:v>-6833.8999999999942</c:v>
                </c:pt>
                <c:pt idx="14946">
                  <c:v>-6574.1999999999971</c:v>
                </c:pt>
                <c:pt idx="14947">
                  <c:v>-6311.1000000000058</c:v>
                </c:pt>
                <c:pt idx="14948">
                  <c:v>-6040.3999999999942</c:v>
                </c:pt>
                <c:pt idx="14949">
                  <c:v>-5772.3999999999942</c:v>
                </c:pt>
                <c:pt idx="14950">
                  <c:v>-5502.5</c:v>
                </c:pt>
                <c:pt idx="14951">
                  <c:v>-5221.6999999999971</c:v>
                </c:pt>
                <c:pt idx="14952">
                  <c:v>-4948.8999999999942</c:v>
                </c:pt>
                <c:pt idx="14953">
                  <c:v>-4670</c:v>
                </c:pt>
                <c:pt idx="14954">
                  <c:v>-4386.6999999999971</c:v>
                </c:pt>
                <c:pt idx="14955">
                  <c:v>-4107</c:v>
                </c:pt>
                <c:pt idx="14956">
                  <c:v>-3819.6999999999971</c:v>
                </c:pt>
                <c:pt idx="14957">
                  <c:v>-3531.8000000000029</c:v>
                </c:pt>
                <c:pt idx="14958">
                  <c:v>-3241.5</c:v>
                </c:pt>
                <c:pt idx="14959">
                  <c:v>-2941.8000000000029</c:v>
                </c:pt>
                <c:pt idx="14960">
                  <c:v>-2653.6000000000058</c:v>
                </c:pt>
                <c:pt idx="14961">
                  <c:v>-2361.8999999999942</c:v>
                </c:pt>
                <c:pt idx="14962">
                  <c:v>-2060.8000000000029</c:v>
                </c:pt>
                <c:pt idx="14963">
                  <c:v>-1759.6999999999971</c:v>
                </c:pt>
                <c:pt idx="14964">
                  <c:v>-1457.1000000000058</c:v>
                </c:pt>
                <c:pt idx="14965">
                  <c:v>-1163.3000000000029</c:v>
                </c:pt>
                <c:pt idx="14966">
                  <c:v>-853.19999999999709</c:v>
                </c:pt>
                <c:pt idx="14967">
                  <c:v>-540.19999999999709</c:v>
                </c:pt>
                <c:pt idx="14968">
                  <c:v>-244.60000000000582</c:v>
                </c:pt>
                <c:pt idx="14969">
                  <c:v>57.69999999999709</c:v>
                </c:pt>
                <c:pt idx="14970">
                  <c:v>371</c:v>
                </c:pt>
                <c:pt idx="14971">
                  <c:v>693.80000000000291</c:v>
                </c:pt>
                <c:pt idx="14972">
                  <c:v>1004.3000000000029</c:v>
                </c:pt>
                <c:pt idx="14973">
                  <c:v>1310.6000000000058</c:v>
                </c:pt>
                <c:pt idx="14974">
                  <c:v>1631.1000000000058</c:v>
                </c:pt>
                <c:pt idx="14975">
                  <c:v>1949.1999999999971</c:v>
                </c:pt>
                <c:pt idx="14976">
                  <c:v>2264.1999999999971</c:v>
                </c:pt>
                <c:pt idx="14977">
                  <c:v>2581</c:v>
                </c:pt>
                <c:pt idx="14978">
                  <c:v>2894.1999999999971</c:v>
                </c:pt>
                <c:pt idx="14979">
                  <c:v>3214</c:v>
                </c:pt>
                <c:pt idx="14980">
                  <c:v>3538.1000000000058</c:v>
                </c:pt>
                <c:pt idx="14981">
                  <c:v>3856.3999999999942</c:v>
                </c:pt>
                <c:pt idx="14982">
                  <c:v>4169.6000000000058</c:v>
                </c:pt>
                <c:pt idx="14983">
                  <c:v>4485.3999999999942</c:v>
                </c:pt>
                <c:pt idx="14984">
                  <c:v>4807.3999999999942</c:v>
                </c:pt>
                <c:pt idx="14985">
                  <c:v>5124.1000000000058</c:v>
                </c:pt>
                <c:pt idx="14986">
                  <c:v>5438</c:v>
                </c:pt>
                <c:pt idx="14987">
                  <c:v>5758.8000000000029</c:v>
                </c:pt>
                <c:pt idx="14988">
                  <c:v>6083.6999999999971</c:v>
                </c:pt>
                <c:pt idx="14989">
                  <c:v>6400.6999999999971</c:v>
                </c:pt>
                <c:pt idx="14990">
                  <c:v>6710.5</c:v>
                </c:pt>
                <c:pt idx="14991">
                  <c:v>7022.5</c:v>
                </c:pt>
                <c:pt idx="14992">
                  <c:v>7336.3000000000029</c:v>
                </c:pt>
                <c:pt idx="14993">
                  <c:v>7649.3000000000029</c:v>
                </c:pt>
                <c:pt idx="14994">
                  <c:v>7960.8000000000029</c:v>
                </c:pt>
                <c:pt idx="14995">
                  <c:v>8272.8999999999942</c:v>
                </c:pt>
                <c:pt idx="14996">
                  <c:v>8593.6999999999971</c:v>
                </c:pt>
                <c:pt idx="14997">
                  <c:v>8897.8000000000029</c:v>
                </c:pt>
                <c:pt idx="14998">
                  <c:v>9215.3999999999942</c:v>
                </c:pt>
                <c:pt idx="14999">
                  <c:v>9523.6000000000058</c:v>
                </c:pt>
                <c:pt idx="15000">
                  <c:v>9832.1000000000058</c:v>
                </c:pt>
                <c:pt idx="15001">
                  <c:v>10140.800000000003</c:v>
                </c:pt>
                <c:pt idx="15002">
                  <c:v>10443.300000000003</c:v>
                </c:pt>
                <c:pt idx="15003">
                  <c:v>10755.699999999997</c:v>
                </c:pt>
                <c:pt idx="15004">
                  <c:v>11049.100000000006</c:v>
                </c:pt>
                <c:pt idx="15005">
                  <c:v>11354.600000000006</c:v>
                </c:pt>
                <c:pt idx="15006">
                  <c:v>11653.899999999994</c:v>
                </c:pt>
                <c:pt idx="15007">
                  <c:v>11948.5</c:v>
                </c:pt>
                <c:pt idx="15008">
                  <c:v>12242.800000000003</c:v>
                </c:pt>
                <c:pt idx="15009">
                  <c:v>12533.5</c:v>
                </c:pt>
                <c:pt idx="15010">
                  <c:v>12823.300000000003</c:v>
                </c:pt>
                <c:pt idx="15011">
                  <c:v>13103.600000000006</c:v>
                </c:pt>
                <c:pt idx="15012">
                  <c:v>13386.300000000003</c:v>
                </c:pt>
                <c:pt idx="15013">
                  <c:v>13674.199999999997</c:v>
                </c:pt>
                <c:pt idx="15014">
                  <c:v>13959</c:v>
                </c:pt>
                <c:pt idx="15015">
                  <c:v>14232.699999999997</c:v>
                </c:pt>
                <c:pt idx="15016">
                  <c:v>14503.899999999994</c:v>
                </c:pt>
                <c:pt idx="15017">
                  <c:v>14779.300000000003</c:v>
                </c:pt>
                <c:pt idx="15018">
                  <c:v>15044.5</c:v>
                </c:pt>
                <c:pt idx="15019">
                  <c:v>15305.100000000006</c:v>
                </c:pt>
                <c:pt idx="15020">
                  <c:v>15564.199999999997</c:v>
                </c:pt>
                <c:pt idx="15021">
                  <c:v>15829.699999999997</c:v>
                </c:pt>
                <c:pt idx="15022">
                  <c:v>16091.199999999997</c:v>
                </c:pt>
                <c:pt idx="15023">
                  <c:v>16344.600000000006</c:v>
                </c:pt>
                <c:pt idx="15024">
                  <c:v>16594.399999999994</c:v>
                </c:pt>
                <c:pt idx="15025">
                  <c:v>16842.399999999994</c:v>
                </c:pt>
                <c:pt idx="15026">
                  <c:v>17088.600000000006</c:v>
                </c:pt>
                <c:pt idx="15027">
                  <c:v>17335.399999999994</c:v>
                </c:pt>
                <c:pt idx="15028">
                  <c:v>17565</c:v>
                </c:pt>
                <c:pt idx="15029">
                  <c:v>17794.699999999997</c:v>
                </c:pt>
                <c:pt idx="15030">
                  <c:v>18034</c:v>
                </c:pt>
                <c:pt idx="15031">
                  <c:v>18262.5</c:v>
                </c:pt>
                <c:pt idx="15032">
                  <c:v>18479.100000000006</c:v>
                </c:pt>
                <c:pt idx="15033">
                  <c:v>18685.199999999997</c:v>
                </c:pt>
                <c:pt idx="15034">
                  <c:v>18904.100000000006</c:v>
                </c:pt>
                <c:pt idx="15035">
                  <c:v>19120.199999999997</c:v>
                </c:pt>
                <c:pt idx="15036">
                  <c:v>19316</c:v>
                </c:pt>
                <c:pt idx="15037">
                  <c:v>19516.199999999997</c:v>
                </c:pt>
                <c:pt idx="15038">
                  <c:v>19712.399999999994</c:v>
                </c:pt>
                <c:pt idx="15039">
                  <c:v>19905</c:v>
                </c:pt>
                <c:pt idx="15040">
                  <c:v>20087</c:v>
                </c:pt>
                <c:pt idx="15041">
                  <c:v>20263</c:v>
                </c:pt>
                <c:pt idx="15042">
                  <c:v>20443</c:v>
                </c:pt>
                <c:pt idx="15043">
                  <c:v>20613.699999999997</c:v>
                </c:pt>
                <c:pt idx="15044">
                  <c:v>20778.699999999997</c:v>
                </c:pt>
                <c:pt idx="15045">
                  <c:v>20940.199999999997</c:v>
                </c:pt>
                <c:pt idx="15046">
                  <c:v>21091.100000000006</c:v>
                </c:pt>
                <c:pt idx="15047">
                  <c:v>21245.399999999994</c:v>
                </c:pt>
                <c:pt idx="15048">
                  <c:v>21394.600000000006</c:v>
                </c:pt>
                <c:pt idx="15049">
                  <c:v>21535.600000000006</c:v>
                </c:pt>
                <c:pt idx="15050">
                  <c:v>21678.600000000006</c:v>
                </c:pt>
                <c:pt idx="15051">
                  <c:v>21810.800000000003</c:v>
                </c:pt>
                <c:pt idx="15052">
                  <c:v>21935.100000000006</c:v>
                </c:pt>
                <c:pt idx="15053">
                  <c:v>22060.5</c:v>
                </c:pt>
                <c:pt idx="15054">
                  <c:v>22176.699999999997</c:v>
                </c:pt>
                <c:pt idx="15055">
                  <c:v>22284.800000000003</c:v>
                </c:pt>
                <c:pt idx="15056">
                  <c:v>22386.399999999994</c:v>
                </c:pt>
                <c:pt idx="15057">
                  <c:v>22488.800000000003</c:v>
                </c:pt>
                <c:pt idx="15058">
                  <c:v>22587.5</c:v>
                </c:pt>
                <c:pt idx="15059">
                  <c:v>22667.399999999994</c:v>
                </c:pt>
                <c:pt idx="15060">
                  <c:v>22748.899999999994</c:v>
                </c:pt>
                <c:pt idx="15061">
                  <c:v>22828</c:v>
                </c:pt>
                <c:pt idx="15062">
                  <c:v>22894</c:v>
                </c:pt>
                <c:pt idx="15063">
                  <c:v>22958</c:v>
                </c:pt>
                <c:pt idx="15064">
                  <c:v>23012</c:v>
                </c:pt>
                <c:pt idx="15065">
                  <c:v>23063</c:v>
                </c:pt>
                <c:pt idx="15066">
                  <c:v>23114</c:v>
                </c:pt>
                <c:pt idx="15067">
                  <c:v>23151</c:v>
                </c:pt>
                <c:pt idx="15068">
                  <c:v>23176</c:v>
                </c:pt>
                <c:pt idx="15069">
                  <c:v>23205</c:v>
                </c:pt>
                <c:pt idx="15070">
                  <c:v>23235</c:v>
                </c:pt>
                <c:pt idx="15071">
                  <c:v>23239</c:v>
                </c:pt>
                <c:pt idx="15072">
                  <c:v>23260</c:v>
                </c:pt>
                <c:pt idx="15073">
                  <c:v>23270</c:v>
                </c:pt>
                <c:pt idx="15074">
                  <c:v>23248</c:v>
                </c:pt>
                <c:pt idx="15075">
                  <c:v>23252</c:v>
                </c:pt>
                <c:pt idx="15076">
                  <c:v>23253</c:v>
                </c:pt>
                <c:pt idx="15077">
                  <c:v>23236</c:v>
                </c:pt>
                <c:pt idx="15078">
                  <c:v>23197</c:v>
                </c:pt>
                <c:pt idx="15079">
                  <c:v>23174</c:v>
                </c:pt>
                <c:pt idx="15080">
                  <c:v>23140</c:v>
                </c:pt>
                <c:pt idx="15081">
                  <c:v>23108</c:v>
                </c:pt>
                <c:pt idx="15082">
                  <c:v>23041</c:v>
                </c:pt>
                <c:pt idx="15083">
                  <c:v>22997</c:v>
                </c:pt>
                <c:pt idx="15084">
                  <c:v>22940</c:v>
                </c:pt>
                <c:pt idx="15085">
                  <c:v>22862</c:v>
                </c:pt>
                <c:pt idx="15086">
                  <c:v>22791</c:v>
                </c:pt>
                <c:pt idx="15087">
                  <c:v>22702.5</c:v>
                </c:pt>
                <c:pt idx="15088">
                  <c:v>22626.399999999994</c:v>
                </c:pt>
                <c:pt idx="15089">
                  <c:v>22543.100000000006</c:v>
                </c:pt>
                <c:pt idx="15090">
                  <c:v>22443.899999999994</c:v>
                </c:pt>
                <c:pt idx="15091">
                  <c:v>22326.899999999994</c:v>
                </c:pt>
                <c:pt idx="15092">
                  <c:v>22214.199999999997</c:v>
                </c:pt>
                <c:pt idx="15093">
                  <c:v>22097.100000000006</c:v>
                </c:pt>
                <c:pt idx="15094">
                  <c:v>21975.800000000003</c:v>
                </c:pt>
                <c:pt idx="15095">
                  <c:v>21857.100000000006</c:v>
                </c:pt>
                <c:pt idx="15096">
                  <c:v>21718.600000000006</c:v>
                </c:pt>
                <c:pt idx="15097">
                  <c:v>21578.199999999997</c:v>
                </c:pt>
                <c:pt idx="15098">
                  <c:v>21436.199999999997</c:v>
                </c:pt>
                <c:pt idx="15099">
                  <c:v>21292.899999999994</c:v>
                </c:pt>
                <c:pt idx="15100">
                  <c:v>21125.399999999994</c:v>
                </c:pt>
                <c:pt idx="15101">
                  <c:v>20969.800000000003</c:v>
                </c:pt>
                <c:pt idx="15102">
                  <c:v>20797.600000000006</c:v>
                </c:pt>
                <c:pt idx="15103">
                  <c:v>20645.100000000006</c:v>
                </c:pt>
                <c:pt idx="15104">
                  <c:v>20472.699999999997</c:v>
                </c:pt>
                <c:pt idx="15105">
                  <c:v>20282.899999999994</c:v>
                </c:pt>
                <c:pt idx="15106">
                  <c:v>20093</c:v>
                </c:pt>
                <c:pt idx="15107">
                  <c:v>19895</c:v>
                </c:pt>
                <c:pt idx="15108">
                  <c:v>19699.899999999994</c:v>
                </c:pt>
                <c:pt idx="15109">
                  <c:v>19502.199999999997</c:v>
                </c:pt>
                <c:pt idx="15110">
                  <c:v>19281</c:v>
                </c:pt>
                <c:pt idx="15111">
                  <c:v>19060.5</c:v>
                </c:pt>
                <c:pt idx="15112">
                  <c:v>18836.100000000006</c:v>
                </c:pt>
                <c:pt idx="15113">
                  <c:v>18607.699999999997</c:v>
                </c:pt>
                <c:pt idx="15114">
                  <c:v>18375.5</c:v>
                </c:pt>
                <c:pt idx="15115">
                  <c:v>18139.5</c:v>
                </c:pt>
                <c:pt idx="15116">
                  <c:v>17899</c:v>
                </c:pt>
                <c:pt idx="15117">
                  <c:v>17641</c:v>
                </c:pt>
                <c:pt idx="15118">
                  <c:v>17390.899999999994</c:v>
                </c:pt>
                <c:pt idx="15119">
                  <c:v>17125.399999999994</c:v>
                </c:pt>
                <c:pt idx="15120">
                  <c:v>16866.300000000003</c:v>
                </c:pt>
                <c:pt idx="15121">
                  <c:v>16591.699999999997</c:v>
                </c:pt>
                <c:pt idx="15122">
                  <c:v>16309.100000000006</c:v>
                </c:pt>
                <c:pt idx="15123">
                  <c:v>16027.300000000003</c:v>
                </c:pt>
                <c:pt idx="15124">
                  <c:v>15752</c:v>
                </c:pt>
                <c:pt idx="15125">
                  <c:v>15463</c:v>
                </c:pt>
                <c:pt idx="15126">
                  <c:v>15171.800000000003</c:v>
                </c:pt>
                <c:pt idx="15127">
                  <c:v>14876.199999999997</c:v>
                </c:pt>
                <c:pt idx="15128">
                  <c:v>14576.199999999997</c:v>
                </c:pt>
                <c:pt idx="15129">
                  <c:v>14264.100000000006</c:v>
                </c:pt>
                <c:pt idx="15130">
                  <c:v>13959.199999999997</c:v>
                </c:pt>
                <c:pt idx="15131">
                  <c:v>13646.699999999997</c:v>
                </c:pt>
                <c:pt idx="15132">
                  <c:v>13319.800000000003</c:v>
                </c:pt>
                <c:pt idx="15133">
                  <c:v>13002.100000000006</c:v>
                </c:pt>
                <c:pt idx="15134">
                  <c:v>12669.800000000003</c:v>
                </c:pt>
                <c:pt idx="15135">
                  <c:v>12345.399999999994</c:v>
                </c:pt>
                <c:pt idx="15136">
                  <c:v>12006.100000000006</c:v>
                </c:pt>
                <c:pt idx="15137">
                  <c:v>11658.100000000006</c:v>
                </c:pt>
                <c:pt idx="15138">
                  <c:v>11320.100000000006</c:v>
                </c:pt>
                <c:pt idx="15139">
                  <c:v>10969.199999999997</c:v>
                </c:pt>
                <c:pt idx="15140">
                  <c:v>10622</c:v>
                </c:pt>
                <c:pt idx="15141">
                  <c:v>10262.5</c:v>
                </c:pt>
                <c:pt idx="15142">
                  <c:v>9894.3999999999942</c:v>
                </c:pt>
                <c:pt idx="15143">
                  <c:v>9538.8000000000029</c:v>
                </c:pt>
                <c:pt idx="15144">
                  <c:v>9172.1999999999971</c:v>
                </c:pt>
                <c:pt idx="15145">
                  <c:v>8802.6000000000058</c:v>
                </c:pt>
                <c:pt idx="15146">
                  <c:v>8430.8000000000029</c:v>
                </c:pt>
                <c:pt idx="15147">
                  <c:v>8050.5</c:v>
                </c:pt>
                <c:pt idx="15148">
                  <c:v>7673.1000000000058</c:v>
                </c:pt>
                <c:pt idx="15149">
                  <c:v>7290.1000000000058</c:v>
                </c:pt>
                <c:pt idx="15150">
                  <c:v>6909.6000000000058</c:v>
                </c:pt>
                <c:pt idx="15151">
                  <c:v>6525.1000000000058</c:v>
                </c:pt>
                <c:pt idx="15152">
                  <c:v>6136.3000000000029</c:v>
                </c:pt>
                <c:pt idx="15153">
                  <c:v>5752.1999999999971</c:v>
                </c:pt>
                <c:pt idx="15154">
                  <c:v>5363.3999999999942</c:v>
                </c:pt>
                <c:pt idx="15155">
                  <c:v>4969.3000000000029</c:v>
                </c:pt>
                <c:pt idx="15156">
                  <c:v>4572.1999999999971</c:v>
                </c:pt>
                <c:pt idx="15157">
                  <c:v>4176.8999999999942</c:v>
                </c:pt>
                <c:pt idx="15158">
                  <c:v>3779.5</c:v>
                </c:pt>
                <c:pt idx="15159">
                  <c:v>3376.5</c:v>
                </c:pt>
                <c:pt idx="15160">
                  <c:v>2975.1999999999971</c:v>
                </c:pt>
                <c:pt idx="15161">
                  <c:v>2572.8000000000029</c:v>
                </c:pt>
                <c:pt idx="15162">
                  <c:v>2166.8000000000029</c:v>
                </c:pt>
                <c:pt idx="15163">
                  <c:v>1762</c:v>
                </c:pt>
                <c:pt idx="15164">
                  <c:v>1355.8999999999942</c:v>
                </c:pt>
                <c:pt idx="15165">
                  <c:v>945.69999999999709</c:v>
                </c:pt>
                <c:pt idx="15166">
                  <c:v>535.39999999999418</c:v>
                </c:pt>
                <c:pt idx="15167">
                  <c:v>125.69999999999709</c:v>
                </c:pt>
                <c:pt idx="15168">
                  <c:v>-284.80000000000291</c:v>
                </c:pt>
                <c:pt idx="15169">
                  <c:v>-695.60000000000582</c:v>
                </c:pt>
                <c:pt idx="15170">
                  <c:v>-1106.5</c:v>
                </c:pt>
                <c:pt idx="15171">
                  <c:v>-1517.1000000000058</c:v>
                </c:pt>
                <c:pt idx="15172">
                  <c:v>-1934</c:v>
                </c:pt>
                <c:pt idx="15173">
                  <c:v>-2346.5</c:v>
                </c:pt>
                <c:pt idx="15174">
                  <c:v>-2755.8999999999942</c:v>
                </c:pt>
                <c:pt idx="15175">
                  <c:v>-3168.8999999999942</c:v>
                </c:pt>
                <c:pt idx="15176">
                  <c:v>-3576.8000000000029</c:v>
                </c:pt>
                <c:pt idx="15177">
                  <c:v>-3984.1999999999971</c:v>
                </c:pt>
                <c:pt idx="15178">
                  <c:v>-4391.3999999999942</c:v>
                </c:pt>
                <c:pt idx="15179">
                  <c:v>-4798.8000000000029</c:v>
                </c:pt>
                <c:pt idx="15180">
                  <c:v>-5206.8000000000029</c:v>
                </c:pt>
                <c:pt idx="15181">
                  <c:v>-5616.1000000000058</c:v>
                </c:pt>
                <c:pt idx="15182">
                  <c:v>-6016.5</c:v>
                </c:pt>
                <c:pt idx="15183">
                  <c:v>-6419.6999999999971</c:v>
                </c:pt>
                <c:pt idx="15184">
                  <c:v>-6824.6999999999971</c:v>
                </c:pt>
                <c:pt idx="15185">
                  <c:v>-7224.6999999999971</c:v>
                </c:pt>
                <c:pt idx="15186">
                  <c:v>-7624.6999999999971</c:v>
                </c:pt>
                <c:pt idx="15187">
                  <c:v>-8022.8999999999942</c:v>
                </c:pt>
                <c:pt idx="15188">
                  <c:v>-8423.5</c:v>
                </c:pt>
                <c:pt idx="15189">
                  <c:v>-8815.8000000000029</c:v>
                </c:pt>
                <c:pt idx="15190">
                  <c:v>-9209.3999999999942</c:v>
                </c:pt>
                <c:pt idx="15191">
                  <c:v>-9605.6999999999971</c:v>
                </c:pt>
                <c:pt idx="15192">
                  <c:v>-9995.8999999999942</c:v>
                </c:pt>
                <c:pt idx="15193">
                  <c:v>-10382.800000000003</c:v>
                </c:pt>
                <c:pt idx="15194">
                  <c:v>-10767.800000000003</c:v>
                </c:pt>
                <c:pt idx="15195">
                  <c:v>-11150.899999999994</c:v>
                </c:pt>
                <c:pt idx="15196">
                  <c:v>-11531.800000000003</c:v>
                </c:pt>
                <c:pt idx="15197">
                  <c:v>-11908.900000000001</c:v>
                </c:pt>
                <c:pt idx="15198">
                  <c:v>-12281.599999999999</c:v>
                </c:pt>
                <c:pt idx="15199">
                  <c:v>-12657.400000000001</c:v>
                </c:pt>
                <c:pt idx="15200">
                  <c:v>-13030</c:v>
                </c:pt>
                <c:pt idx="15201">
                  <c:v>-13395.300000000003</c:v>
                </c:pt>
                <c:pt idx="15202">
                  <c:v>-13757.099999999999</c:v>
                </c:pt>
                <c:pt idx="15203">
                  <c:v>-14116.199999999997</c:v>
                </c:pt>
                <c:pt idx="15204">
                  <c:v>-14472.800000000003</c:v>
                </c:pt>
                <c:pt idx="15205">
                  <c:v>-14826.300000000003</c:v>
                </c:pt>
                <c:pt idx="15206">
                  <c:v>-15177.900000000001</c:v>
                </c:pt>
                <c:pt idx="15207">
                  <c:v>-15525.900000000001</c:v>
                </c:pt>
                <c:pt idx="15208">
                  <c:v>-15868.099999999999</c:v>
                </c:pt>
                <c:pt idx="15209">
                  <c:v>-16207.599999999999</c:v>
                </c:pt>
                <c:pt idx="15210">
                  <c:v>-16545.5</c:v>
                </c:pt>
                <c:pt idx="15211">
                  <c:v>-16876</c:v>
                </c:pt>
                <c:pt idx="15212">
                  <c:v>-17205.699999999997</c:v>
                </c:pt>
                <c:pt idx="15213">
                  <c:v>-17532.300000000003</c:v>
                </c:pt>
                <c:pt idx="15214">
                  <c:v>-17851.400000000001</c:v>
                </c:pt>
                <c:pt idx="15215">
                  <c:v>-18170</c:v>
                </c:pt>
                <c:pt idx="15216">
                  <c:v>-18485.900000000001</c:v>
                </c:pt>
                <c:pt idx="15217">
                  <c:v>-18793.199999999997</c:v>
                </c:pt>
                <c:pt idx="15218">
                  <c:v>-19092.599999999999</c:v>
                </c:pt>
                <c:pt idx="15219">
                  <c:v>-19389.699999999997</c:v>
                </c:pt>
                <c:pt idx="15220">
                  <c:v>-19686.5</c:v>
                </c:pt>
                <c:pt idx="15221">
                  <c:v>-19975.900000000001</c:v>
                </c:pt>
                <c:pt idx="15222">
                  <c:v>-20260.5</c:v>
                </c:pt>
                <c:pt idx="15223">
                  <c:v>-20538.699999999997</c:v>
                </c:pt>
                <c:pt idx="15224">
                  <c:v>-20813.800000000003</c:v>
                </c:pt>
                <c:pt idx="15225">
                  <c:v>-21084.400000000001</c:v>
                </c:pt>
                <c:pt idx="15226">
                  <c:v>-21346.699999999997</c:v>
                </c:pt>
                <c:pt idx="15227">
                  <c:v>-21603.4</c:v>
                </c:pt>
                <c:pt idx="15228">
                  <c:v>-21853.5</c:v>
                </c:pt>
                <c:pt idx="15229">
                  <c:v>-22099.5</c:v>
                </c:pt>
                <c:pt idx="15230">
                  <c:v>-22342.800000000003</c:v>
                </c:pt>
                <c:pt idx="15231">
                  <c:v>-22578.400000000001</c:v>
                </c:pt>
                <c:pt idx="15232">
                  <c:v>-22805.9</c:v>
                </c:pt>
                <c:pt idx="15233">
                  <c:v>-23029.1</c:v>
                </c:pt>
                <c:pt idx="15234">
                  <c:v>-23246.800000000003</c:v>
                </c:pt>
                <c:pt idx="15235">
                  <c:v>-23459.800000000003</c:v>
                </c:pt>
                <c:pt idx="15236">
                  <c:v>-23666.300000000003</c:v>
                </c:pt>
                <c:pt idx="15237">
                  <c:v>-23863.199999999997</c:v>
                </c:pt>
                <c:pt idx="15238">
                  <c:v>-24054.800000000003</c:v>
                </c:pt>
                <c:pt idx="15239">
                  <c:v>-24240.699999999997</c:v>
                </c:pt>
                <c:pt idx="15240">
                  <c:v>-24421.800000000003</c:v>
                </c:pt>
                <c:pt idx="15241">
                  <c:v>-24593.800000000003</c:v>
                </c:pt>
                <c:pt idx="15242">
                  <c:v>-24758.9</c:v>
                </c:pt>
                <c:pt idx="15243">
                  <c:v>-24920.5</c:v>
                </c:pt>
                <c:pt idx="15244">
                  <c:v>-25073</c:v>
                </c:pt>
                <c:pt idx="15245">
                  <c:v>-25218.1</c:v>
                </c:pt>
                <c:pt idx="15246">
                  <c:v>-25356.9</c:v>
                </c:pt>
                <c:pt idx="15247">
                  <c:v>-25489.699999999997</c:v>
                </c:pt>
                <c:pt idx="15248">
                  <c:v>-25605.5</c:v>
                </c:pt>
                <c:pt idx="15249">
                  <c:v>-25721.4</c:v>
                </c:pt>
                <c:pt idx="15250">
                  <c:v>-25843.1</c:v>
                </c:pt>
                <c:pt idx="15251">
                  <c:v>-25943</c:v>
                </c:pt>
                <c:pt idx="15252">
                  <c:v>-26035.4</c:v>
                </c:pt>
                <c:pt idx="15253">
                  <c:v>-26123</c:v>
                </c:pt>
                <c:pt idx="15254">
                  <c:v>-26203.9</c:v>
                </c:pt>
                <c:pt idx="15255">
                  <c:v>-26279.800000000003</c:v>
                </c:pt>
                <c:pt idx="15256">
                  <c:v>-26340.400000000001</c:v>
                </c:pt>
                <c:pt idx="15257">
                  <c:v>-26395.300000000003</c:v>
                </c:pt>
                <c:pt idx="15258">
                  <c:v>-26444.1</c:v>
                </c:pt>
                <c:pt idx="15259">
                  <c:v>-26487</c:v>
                </c:pt>
                <c:pt idx="15260">
                  <c:v>-26520.300000000003</c:v>
                </c:pt>
                <c:pt idx="15261">
                  <c:v>-26551.199999999997</c:v>
                </c:pt>
                <c:pt idx="15262">
                  <c:v>-26576.400000000001</c:v>
                </c:pt>
                <c:pt idx="15263">
                  <c:v>-26579.300000000003</c:v>
                </c:pt>
                <c:pt idx="15264">
                  <c:v>-26579.800000000003</c:v>
                </c:pt>
                <c:pt idx="15265">
                  <c:v>-26577.9</c:v>
                </c:pt>
                <c:pt idx="15266">
                  <c:v>-26565.4</c:v>
                </c:pt>
                <c:pt idx="15267">
                  <c:v>-26553.699999999997</c:v>
                </c:pt>
                <c:pt idx="15268">
                  <c:v>-26520.5</c:v>
                </c:pt>
                <c:pt idx="15269">
                  <c:v>-26478.9</c:v>
                </c:pt>
                <c:pt idx="15270">
                  <c:v>-26433.199999999997</c:v>
                </c:pt>
                <c:pt idx="15271">
                  <c:v>-26385.9</c:v>
                </c:pt>
                <c:pt idx="15272">
                  <c:v>-26334.6</c:v>
                </c:pt>
                <c:pt idx="15273">
                  <c:v>-26266.400000000001</c:v>
                </c:pt>
                <c:pt idx="15274">
                  <c:v>-26184.400000000001</c:v>
                </c:pt>
                <c:pt idx="15275">
                  <c:v>-26104.5</c:v>
                </c:pt>
                <c:pt idx="15276">
                  <c:v>-26018.9</c:v>
                </c:pt>
                <c:pt idx="15277">
                  <c:v>-25911.199999999997</c:v>
                </c:pt>
                <c:pt idx="15278">
                  <c:v>-25804.800000000003</c:v>
                </c:pt>
                <c:pt idx="15279">
                  <c:v>-25692.9</c:v>
                </c:pt>
                <c:pt idx="15280">
                  <c:v>-25575.300000000003</c:v>
                </c:pt>
                <c:pt idx="15281">
                  <c:v>-25456.400000000001</c:v>
                </c:pt>
                <c:pt idx="15282">
                  <c:v>-25322.1</c:v>
                </c:pt>
                <c:pt idx="15283">
                  <c:v>-25161</c:v>
                </c:pt>
                <c:pt idx="15284">
                  <c:v>-25019.199999999997</c:v>
                </c:pt>
                <c:pt idx="15285">
                  <c:v>-24865.199999999997</c:v>
                </c:pt>
                <c:pt idx="15286">
                  <c:v>-24702.6</c:v>
                </c:pt>
                <c:pt idx="15287">
                  <c:v>-24530.199999999997</c:v>
                </c:pt>
                <c:pt idx="15288">
                  <c:v>-24338.199999999997</c:v>
                </c:pt>
                <c:pt idx="15289">
                  <c:v>-24158.9</c:v>
                </c:pt>
                <c:pt idx="15290">
                  <c:v>-23970.699999999997</c:v>
                </c:pt>
                <c:pt idx="15291">
                  <c:v>-23755.599999999999</c:v>
                </c:pt>
                <c:pt idx="15292">
                  <c:v>-23542.1</c:v>
                </c:pt>
                <c:pt idx="15293">
                  <c:v>-23322.699999999997</c:v>
                </c:pt>
                <c:pt idx="15294">
                  <c:v>-23113</c:v>
                </c:pt>
                <c:pt idx="15295">
                  <c:v>-22872.1</c:v>
                </c:pt>
                <c:pt idx="15296">
                  <c:v>-22625.4</c:v>
                </c:pt>
                <c:pt idx="15297">
                  <c:v>-22387</c:v>
                </c:pt>
                <c:pt idx="15298">
                  <c:v>-22145.4</c:v>
                </c:pt>
                <c:pt idx="15299">
                  <c:v>-21877.5</c:v>
                </c:pt>
                <c:pt idx="15300">
                  <c:v>-21611.4</c:v>
                </c:pt>
                <c:pt idx="15301">
                  <c:v>-21343.5</c:v>
                </c:pt>
                <c:pt idx="15302">
                  <c:v>-21057.1</c:v>
                </c:pt>
                <c:pt idx="15303">
                  <c:v>-20768.800000000003</c:v>
                </c:pt>
                <c:pt idx="15304">
                  <c:v>-20483.800000000003</c:v>
                </c:pt>
                <c:pt idx="15305">
                  <c:v>-20183.099999999999</c:v>
                </c:pt>
                <c:pt idx="15306">
                  <c:v>-19875.800000000003</c:v>
                </c:pt>
                <c:pt idx="15307">
                  <c:v>-19567.800000000003</c:v>
                </c:pt>
                <c:pt idx="15308">
                  <c:v>-19243.800000000003</c:v>
                </c:pt>
                <c:pt idx="15309">
                  <c:v>-18919.699999999997</c:v>
                </c:pt>
                <c:pt idx="15310">
                  <c:v>-18593.199999999997</c:v>
                </c:pt>
                <c:pt idx="15311">
                  <c:v>-18251.800000000003</c:v>
                </c:pt>
                <c:pt idx="15312">
                  <c:v>-17914.099999999999</c:v>
                </c:pt>
                <c:pt idx="15313">
                  <c:v>-17570.699999999997</c:v>
                </c:pt>
                <c:pt idx="15314">
                  <c:v>-17196.099999999999</c:v>
                </c:pt>
                <c:pt idx="15315">
                  <c:v>-16845.699999999997</c:v>
                </c:pt>
                <c:pt idx="15316">
                  <c:v>-16483.800000000003</c:v>
                </c:pt>
                <c:pt idx="15317">
                  <c:v>-16112.300000000003</c:v>
                </c:pt>
                <c:pt idx="15318">
                  <c:v>-15734.099999999999</c:v>
                </c:pt>
                <c:pt idx="15319">
                  <c:v>-15348.5</c:v>
                </c:pt>
                <c:pt idx="15320">
                  <c:v>-14967.5</c:v>
                </c:pt>
                <c:pt idx="15321">
                  <c:v>-14565.599999999999</c:v>
                </c:pt>
                <c:pt idx="15322">
                  <c:v>-14166</c:v>
                </c:pt>
                <c:pt idx="15323">
                  <c:v>-13765.900000000001</c:v>
                </c:pt>
                <c:pt idx="15324">
                  <c:v>-13350.599999999999</c:v>
                </c:pt>
                <c:pt idx="15325">
                  <c:v>-12941.5</c:v>
                </c:pt>
                <c:pt idx="15326">
                  <c:v>-12523.300000000003</c:v>
                </c:pt>
                <c:pt idx="15327">
                  <c:v>-12097.300000000003</c:v>
                </c:pt>
                <c:pt idx="15328">
                  <c:v>-11671.300000000003</c:v>
                </c:pt>
                <c:pt idx="15329">
                  <c:v>-11233.199999999997</c:v>
                </c:pt>
                <c:pt idx="15330">
                  <c:v>-10795.399999999994</c:v>
                </c:pt>
                <c:pt idx="15331">
                  <c:v>-10358.199999999997</c:v>
                </c:pt>
                <c:pt idx="15332">
                  <c:v>-9910.6000000000058</c:v>
                </c:pt>
                <c:pt idx="15333">
                  <c:v>-9457.3999999999942</c:v>
                </c:pt>
                <c:pt idx="15334">
                  <c:v>-9001.3000000000029</c:v>
                </c:pt>
                <c:pt idx="15335">
                  <c:v>-8547.1999999999971</c:v>
                </c:pt>
                <c:pt idx="15336">
                  <c:v>-8085</c:v>
                </c:pt>
                <c:pt idx="15337">
                  <c:v>-7610.3000000000029</c:v>
                </c:pt>
                <c:pt idx="15338">
                  <c:v>-7145.8000000000029</c:v>
                </c:pt>
                <c:pt idx="15339">
                  <c:v>-6680.6000000000058</c:v>
                </c:pt>
                <c:pt idx="15340">
                  <c:v>-6205.1000000000058</c:v>
                </c:pt>
                <c:pt idx="15341">
                  <c:v>-5719.1000000000058</c:v>
                </c:pt>
                <c:pt idx="15342">
                  <c:v>-5233</c:v>
                </c:pt>
                <c:pt idx="15343">
                  <c:v>-4753.6000000000058</c:v>
                </c:pt>
                <c:pt idx="15344">
                  <c:v>-4269.8999999999942</c:v>
                </c:pt>
                <c:pt idx="15345">
                  <c:v>-3772.3999999999942</c:v>
                </c:pt>
                <c:pt idx="15346">
                  <c:v>-3281</c:v>
                </c:pt>
                <c:pt idx="15347">
                  <c:v>-2789.8999999999942</c:v>
                </c:pt>
                <c:pt idx="15348">
                  <c:v>-2295.1999999999971</c:v>
                </c:pt>
                <c:pt idx="15349">
                  <c:v>-1798.6000000000058</c:v>
                </c:pt>
                <c:pt idx="15350">
                  <c:v>-1292.8999999999942</c:v>
                </c:pt>
                <c:pt idx="15351">
                  <c:v>-788</c:v>
                </c:pt>
                <c:pt idx="15352">
                  <c:v>-290.5</c:v>
                </c:pt>
                <c:pt idx="15353">
                  <c:v>209.19999999999709</c:v>
                </c:pt>
                <c:pt idx="15354">
                  <c:v>717.60000000000582</c:v>
                </c:pt>
                <c:pt idx="15355">
                  <c:v>1226.5</c:v>
                </c:pt>
                <c:pt idx="15356">
                  <c:v>1727.8999999999942</c:v>
                </c:pt>
                <c:pt idx="15357">
                  <c:v>2239.5</c:v>
                </c:pt>
                <c:pt idx="15358">
                  <c:v>2761.3999999999942</c:v>
                </c:pt>
                <c:pt idx="15359">
                  <c:v>3273.8000000000029</c:v>
                </c:pt>
                <c:pt idx="15360">
                  <c:v>3775.6999999999971</c:v>
                </c:pt>
                <c:pt idx="15361">
                  <c:v>4284</c:v>
                </c:pt>
                <c:pt idx="15362">
                  <c:v>4794.5</c:v>
                </c:pt>
                <c:pt idx="15363">
                  <c:v>5303</c:v>
                </c:pt>
                <c:pt idx="15364">
                  <c:v>5811.8999999999942</c:v>
                </c:pt>
                <c:pt idx="15365">
                  <c:v>6318.1999999999971</c:v>
                </c:pt>
                <c:pt idx="15366">
                  <c:v>6833.8000000000029</c:v>
                </c:pt>
                <c:pt idx="15367">
                  <c:v>7332.3000000000029</c:v>
                </c:pt>
                <c:pt idx="15368">
                  <c:v>7838.5</c:v>
                </c:pt>
                <c:pt idx="15369">
                  <c:v>8344</c:v>
                </c:pt>
                <c:pt idx="15370">
                  <c:v>8843.3000000000029</c:v>
                </c:pt>
                <c:pt idx="15371">
                  <c:v>9343</c:v>
                </c:pt>
                <c:pt idx="15372">
                  <c:v>9838.8000000000029</c:v>
                </c:pt>
                <c:pt idx="15373">
                  <c:v>10342.300000000003</c:v>
                </c:pt>
                <c:pt idx="15374">
                  <c:v>10829.800000000003</c:v>
                </c:pt>
                <c:pt idx="15375">
                  <c:v>11319.300000000003</c:v>
                </c:pt>
                <c:pt idx="15376">
                  <c:v>11812.300000000003</c:v>
                </c:pt>
                <c:pt idx="15377">
                  <c:v>12296.300000000003</c:v>
                </c:pt>
                <c:pt idx="15378">
                  <c:v>12778.300000000003</c:v>
                </c:pt>
                <c:pt idx="15379">
                  <c:v>13256.399999999994</c:v>
                </c:pt>
                <c:pt idx="15380">
                  <c:v>13731.5</c:v>
                </c:pt>
                <c:pt idx="15381">
                  <c:v>14201.699999999997</c:v>
                </c:pt>
                <c:pt idx="15382">
                  <c:v>14667.199999999997</c:v>
                </c:pt>
                <c:pt idx="15383">
                  <c:v>15138</c:v>
                </c:pt>
                <c:pt idx="15384">
                  <c:v>15609.300000000003</c:v>
                </c:pt>
                <c:pt idx="15385">
                  <c:v>16067.899999999994</c:v>
                </c:pt>
                <c:pt idx="15386">
                  <c:v>16518.399999999994</c:v>
                </c:pt>
                <c:pt idx="15387">
                  <c:v>16971.899999999994</c:v>
                </c:pt>
                <c:pt idx="15388">
                  <c:v>17420.199999999997</c:v>
                </c:pt>
                <c:pt idx="15389">
                  <c:v>17856.100000000006</c:v>
                </c:pt>
                <c:pt idx="15390">
                  <c:v>18288.600000000006</c:v>
                </c:pt>
                <c:pt idx="15391">
                  <c:v>18724.800000000003</c:v>
                </c:pt>
                <c:pt idx="15392">
                  <c:v>19156.5</c:v>
                </c:pt>
                <c:pt idx="15393">
                  <c:v>19576.5</c:v>
                </c:pt>
                <c:pt idx="15394">
                  <c:v>19991</c:v>
                </c:pt>
                <c:pt idx="15395">
                  <c:v>20400.199999999997</c:v>
                </c:pt>
                <c:pt idx="15396">
                  <c:v>20803.300000000003</c:v>
                </c:pt>
                <c:pt idx="15397">
                  <c:v>21208.699999999997</c:v>
                </c:pt>
                <c:pt idx="15398">
                  <c:v>21597.399999999994</c:v>
                </c:pt>
                <c:pt idx="15399">
                  <c:v>21975.5</c:v>
                </c:pt>
                <c:pt idx="15400">
                  <c:v>22362.899999999994</c:v>
                </c:pt>
                <c:pt idx="15401">
                  <c:v>22742.5</c:v>
                </c:pt>
                <c:pt idx="15402">
                  <c:v>23107</c:v>
                </c:pt>
                <c:pt idx="15403">
                  <c:v>23458</c:v>
                </c:pt>
                <c:pt idx="15404">
                  <c:v>23811</c:v>
                </c:pt>
                <c:pt idx="15405">
                  <c:v>24165</c:v>
                </c:pt>
                <c:pt idx="15406">
                  <c:v>24500</c:v>
                </c:pt>
                <c:pt idx="15407">
                  <c:v>24832</c:v>
                </c:pt>
                <c:pt idx="15408">
                  <c:v>25162</c:v>
                </c:pt>
                <c:pt idx="15409">
                  <c:v>25485</c:v>
                </c:pt>
                <c:pt idx="15410">
                  <c:v>25799</c:v>
                </c:pt>
                <c:pt idx="15411">
                  <c:v>26100</c:v>
                </c:pt>
                <c:pt idx="15412">
                  <c:v>26399</c:v>
                </c:pt>
                <c:pt idx="15413">
                  <c:v>26693</c:v>
                </c:pt>
                <c:pt idx="15414">
                  <c:v>26974</c:v>
                </c:pt>
                <c:pt idx="15415">
                  <c:v>27249</c:v>
                </c:pt>
                <c:pt idx="15416">
                  <c:v>27513</c:v>
                </c:pt>
                <c:pt idx="15417">
                  <c:v>27767</c:v>
                </c:pt>
                <c:pt idx="15418">
                  <c:v>28017</c:v>
                </c:pt>
                <c:pt idx="15419">
                  <c:v>28254</c:v>
                </c:pt>
                <c:pt idx="15420">
                  <c:v>28486</c:v>
                </c:pt>
                <c:pt idx="15421">
                  <c:v>28714</c:v>
                </c:pt>
                <c:pt idx="15422">
                  <c:v>28920</c:v>
                </c:pt>
                <c:pt idx="15423">
                  <c:v>29129</c:v>
                </c:pt>
                <c:pt idx="15424">
                  <c:v>29329</c:v>
                </c:pt>
                <c:pt idx="15425">
                  <c:v>29511</c:v>
                </c:pt>
                <c:pt idx="15426">
                  <c:v>29686</c:v>
                </c:pt>
                <c:pt idx="15427">
                  <c:v>29854</c:v>
                </c:pt>
                <c:pt idx="15428">
                  <c:v>30020</c:v>
                </c:pt>
                <c:pt idx="15429">
                  <c:v>30168</c:v>
                </c:pt>
                <c:pt idx="15430">
                  <c:v>30303</c:v>
                </c:pt>
                <c:pt idx="15431">
                  <c:v>30437</c:v>
                </c:pt>
                <c:pt idx="15432">
                  <c:v>30549</c:v>
                </c:pt>
                <c:pt idx="15433">
                  <c:v>30662</c:v>
                </c:pt>
                <c:pt idx="15434">
                  <c:v>30768</c:v>
                </c:pt>
                <c:pt idx="15435">
                  <c:v>30866</c:v>
                </c:pt>
                <c:pt idx="15436">
                  <c:v>30953</c:v>
                </c:pt>
                <c:pt idx="15437">
                  <c:v>31057</c:v>
                </c:pt>
                <c:pt idx="15438">
                  <c:v>31111</c:v>
                </c:pt>
                <c:pt idx="15439">
                  <c:v>31166</c:v>
                </c:pt>
                <c:pt idx="15440">
                  <c:v>31217</c:v>
                </c:pt>
                <c:pt idx="15441">
                  <c:v>31245</c:v>
                </c:pt>
                <c:pt idx="15442">
                  <c:v>31270</c:v>
                </c:pt>
                <c:pt idx="15443">
                  <c:v>31287</c:v>
                </c:pt>
                <c:pt idx="15444">
                  <c:v>31279</c:v>
                </c:pt>
                <c:pt idx="15445">
                  <c:v>31263</c:v>
                </c:pt>
                <c:pt idx="15446">
                  <c:v>31248</c:v>
                </c:pt>
                <c:pt idx="15447">
                  <c:v>31227</c:v>
                </c:pt>
                <c:pt idx="15448">
                  <c:v>31181</c:v>
                </c:pt>
                <c:pt idx="15449">
                  <c:v>31121</c:v>
                </c:pt>
                <c:pt idx="15450">
                  <c:v>31063</c:v>
                </c:pt>
                <c:pt idx="15451">
                  <c:v>31000</c:v>
                </c:pt>
                <c:pt idx="15452">
                  <c:v>30912</c:v>
                </c:pt>
                <c:pt idx="15453">
                  <c:v>30811</c:v>
                </c:pt>
                <c:pt idx="15454">
                  <c:v>30701</c:v>
                </c:pt>
                <c:pt idx="15455">
                  <c:v>30598</c:v>
                </c:pt>
                <c:pt idx="15456">
                  <c:v>30461</c:v>
                </c:pt>
                <c:pt idx="15457">
                  <c:v>30324</c:v>
                </c:pt>
                <c:pt idx="15458">
                  <c:v>30176</c:v>
                </c:pt>
                <c:pt idx="15459">
                  <c:v>30025</c:v>
                </c:pt>
                <c:pt idx="15460">
                  <c:v>29865</c:v>
                </c:pt>
                <c:pt idx="15461">
                  <c:v>29679</c:v>
                </c:pt>
                <c:pt idx="15462">
                  <c:v>29488</c:v>
                </c:pt>
                <c:pt idx="15463">
                  <c:v>29289</c:v>
                </c:pt>
                <c:pt idx="15464">
                  <c:v>29081</c:v>
                </c:pt>
                <c:pt idx="15465">
                  <c:v>28864</c:v>
                </c:pt>
                <c:pt idx="15466">
                  <c:v>28636</c:v>
                </c:pt>
                <c:pt idx="15467">
                  <c:v>28390</c:v>
                </c:pt>
                <c:pt idx="15468">
                  <c:v>28135</c:v>
                </c:pt>
                <c:pt idx="15469">
                  <c:v>27889</c:v>
                </c:pt>
                <c:pt idx="15470">
                  <c:v>27608</c:v>
                </c:pt>
                <c:pt idx="15471">
                  <c:v>27322</c:v>
                </c:pt>
                <c:pt idx="15472">
                  <c:v>27027</c:v>
                </c:pt>
                <c:pt idx="15473">
                  <c:v>26735</c:v>
                </c:pt>
                <c:pt idx="15474">
                  <c:v>26430</c:v>
                </c:pt>
                <c:pt idx="15475">
                  <c:v>26090</c:v>
                </c:pt>
                <c:pt idx="15476">
                  <c:v>25768</c:v>
                </c:pt>
                <c:pt idx="15477">
                  <c:v>25418</c:v>
                </c:pt>
                <c:pt idx="15478">
                  <c:v>25072</c:v>
                </c:pt>
                <c:pt idx="15479">
                  <c:v>24722</c:v>
                </c:pt>
                <c:pt idx="15480">
                  <c:v>24350</c:v>
                </c:pt>
                <c:pt idx="15481">
                  <c:v>23961</c:v>
                </c:pt>
                <c:pt idx="15482">
                  <c:v>23570</c:v>
                </c:pt>
                <c:pt idx="15483">
                  <c:v>23172</c:v>
                </c:pt>
                <c:pt idx="15484">
                  <c:v>22767.800000000003</c:v>
                </c:pt>
                <c:pt idx="15485">
                  <c:v>22357.899999999994</c:v>
                </c:pt>
                <c:pt idx="15486">
                  <c:v>21915.699999999997</c:v>
                </c:pt>
                <c:pt idx="15487">
                  <c:v>21483.300000000003</c:v>
                </c:pt>
                <c:pt idx="15488">
                  <c:v>21042.300000000003</c:v>
                </c:pt>
                <c:pt idx="15489">
                  <c:v>20598.100000000006</c:v>
                </c:pt>
                <c:pt idx="15490">
                  <c:v>20143.800000000003</c:v>
                </c:pt>
                <c:pt idx="15491">
                  <c:v>19684.100000000006</c:v>
                </c:pt>
                <c:pt idx="15492">
                  <c:v>19203.600000000006</c:v>
                </c:pt>
                <c:pt idx="15493">
                  <c:v>18726.5</c:v>
                </c:pt>
                <c:pt idx="15494">
                  <c:v>18247.5</c:v>
                </c:pt>
                <c:pt idx="15495">
                  <c:v>17744.699999999997</c:v>
                </c:pt>
                <c:pt idx="15496">
                  <c:v>17249.699999999997</c:v>
                </c:pt>
                <c:pt idx="15497">
                  <c:v>16738.899999999994</c:v>
                </c:pt>
                <c:pt idx="15498">
                  <c:v>16227.100000000006</c:v>
                </c:pt>
                <c:pt idx="15499">
                  <c:v>15702.5</c:v>
                </c:pt>
                <c:pt idx="15500">
                  <c:v>15174</c:v>
                </c:pt>
                <c:pt idx="15501">
                  <c:v>14639</c:v>
                </c:pt>
                <c:pt idx="15502">
                  <c:v>14095.300000000003</c:v>
                </c:pt>
                <c:pt idx="15503">
                  <c:v>13547.899999999994</c:v>
                </c:pt>
                <c:pt idx="15504">
                  <c:v>12994.600000000006</c:v>
                </c:pt>
                <c:pt idx="15505">
                  <c:v>12438.199999999997</c:v>
                </c:pt>
                <c:pt idx="15506">
                  <c:v>11870.699999999997</c:v>
                </c:pt>
                <c:pt idx="15507">
                  <c:v>11298.100000000006</c:v>
                </c:pt>
                <c:pt idx="15508">
                  <c:v>10723.199999999997</c:v>
                </c:pt>
                <c:pt idx="15509">
                  <c:v>10142.300000000003</c:v>
                </c:pt>
                <c:pt idx="15510">
                  <c:v>9560.5</c:v>
                </c:pt>
                <c:pt idx="15511">
                  <c:v>8970.6999999999971</c:v>
                </c:pt>
                <c:pt idx="15512">
                  <c:v>8371.1999999999971</c:v>
                </c:pt>
                <c:pt idx="15513">
                  <c:v>7775.5</c:v>
                </c:pt>
                <c:pt idx="15514">
                  <c:v>7180.6000000000058</c:v>
                </c:pt>
                <c:pt idx="15515">
                  <c:v>6572.6000000000058</c:v>
                </c:pt>
                <c:pt idx="15516">
                  <c:v>5969.6999999999971</c:v>
                </c:pt>
                <c:pt idx="15517">
                  <c:v>5354.1000000000058</c:v>
                </c:pt>
                <c:pt idx="15518">
                  <c:v>4738.1999999999971</c:v>
                </c:pt>
                <c:pt idx="15519">
                  <c:v>4120.3000000000029</c:v>
                </c:pt>
                <c:pt idx="15520">
                  <c:v>3499.1999999999971</c:v>
                </c:pt>
                <c:pt idx="15521">
                  <c:v>2876.6999999999971</c:v>
                </c:pt>
                <c:pt idx="15522">
                  <c:v>2248.5</c:v>
                </c:pt>
                <c:pt idx="15523">
                  <c:v>1620.8000000000029</c:v>
                </c:pt>
                <c:pt idx="15524">
                  <c:v>994.19999999999709</c:v>
                </c:pt>
                <c:pt idx="15525">
                  <c:v>362.5</c:v>
                </c:pt>
                <c:pt idx="15526">
                  <c:v>-272.60000000000582</c:v>
                </c:pt>
                <c:pt idx="15527">
                  <c:v>-908.39999999999418</c:v>
                </c:pt>
                <c:pt idx="15528">
                  <c:v>-1541.8999999999942</c:v>
                </c:pt>
                <c:pt idx="15529">
                  <c:v>-2180.3000000000029</c:v>
                </c:pt>
                <c:pt idx="15530">
                  <c:v>-2818.1999999999971</c:v>
                </c:pt>
                <c:pt idx="15531">
                  <c:v>-3454</c:v>
                </c:pt>
                <c:pt idx="15532">
                  <c:v>-4096.1999999999971</c:v>
                </c:pt>
                <c:pt idx="15533">
                  <c:v>-4732.6999999999971</c:v>
                </c:pt>
                <c:pt idx="15534">
                  <c:v>-5368.1999999999971</c:v>
                </c:pt>
                <c:pt idx="15535">
                  <c:v>-6005</c:v>
                </c:pt>
                <c:pt idx="15536">
                  <c:v>-6645.1999999999971</c:v>
                </c:pt>
                <c:pt idx="15537">
                  <c:v>-7281.1000000000058</c:v>
                </c:pt>
                <c:pt idx="15538">
                  <c:v>-7914.1999999999971</c:v>
                </c:pt>
                <c:pt idx="15539">
                  <c:v>-8543.3999999999942</c:v>
                </c:pt>
                <c:pt idx="15540">
                  <c:v>-9174.3999999999942</c:v>
                </c:pt>
                <c:pt idx="15541">
                  <c:v>-9800.8000000000029</c:v>
                </c:pt>
                <c:pt idx="15542">
                  <c:v>-10430.600000000006</c:v>
                </c:pt>
                <c:pt idx="15543">
                  <c:v>-11054.899999999994</c:v>
                </c:pt>
                <c:pt idx="15544">
                  <c:v>-11675.5</c:v>
                </c:pt>
                <c:pt idx="15545">
                  <c:v>-12296.199999999997</c:v>
                </c:pt>
                <c:pt idx="15546">
                  <c:v>-12911.400000000001</c:v>
                </c:pt>
                <c:pt idx="15547">
                  <c:v>-13522.900000000001</c:v>
                </c:pt>
                <c:pt idx="15548">
                  <c:v>-14130.599999999999</c:v>
                </c:pt>
                <c:pt idx="15549">
                  <c:v>-14734.300000000003</c:v>
                </c:pt>
                <c:pt idx="15550">
                  <c:v>-15333.699999999997</c:v>
                </c:pt>
                <c:pt idx="15551">
                  <c:v>-15934.400000000001</c:v>
                </c:pt>
                <c:pt idx="15552">
                  <c:v>-16523</c:v>
                </c:pt>
                <c:pt idx="15553">
                  <c:v>-17108.699999999997</c:v>
                </c:pt>
                <c:pt idx="15554">
                  <c:v>-17694.599999999999</c:v>
                </c:pt>
                <c:pt idx="15555">
                  <c:v>-18271.800000000003</c:v>
                </c:pt>
                <c:pt idx="15556">
                  <c:v>-18842</c:v>
                </c:pt>
                <c:pt idx="15557">
                  <c:v>-19407.5</c:v>
                </c:pt>
                <c:pt idx="15558">
                  <c:v>-19968.699999999997</c:v>
                </c:pt>
                <c:pt idx="15559">
                  <c:v>-20522.400000000001</c:v>
                </c:pt>
                <c:pt idx="15560">
                  <c:v>-21067.5</c:v>
                </c:pt>
                <c:pt idx="15561">
                  <c:v>-21611.4</c:v>
                </c:pt>
                <c:pt idx="15562">
                  <c:v>-22147</c:v>
                </c:pt>
                <c:pt idx="15563">
                  <c:v>-22673.599999999999</c:v>
                </c:pt>
                <c:pt idx="15564">
                  <c:v>-23193.4</c:v>
                </c:pt>
                <c:pt idx="15565">
                  <c:v>-23706</c:v>
                </c:pt>
                <c:pt idx="15566">
                  <c:v>-24211.300000000003</c:v>
                </c:pt>
                <c:pt idx="15567">
                  <c:v>-24708.699999999997</c:v>
                </c:pt>
                <c:pt idx="15568">
                  <c:v>-25195.5</c:v>
                </c:pt>
                <c:pt idx="15569">
                  <c:v>-25677.699999999997</c:v>
                </c:pt>
                <c:pt idx="15570">
                  <c:v>-26155.1</c:v>
                </c:pt>
                <c:pt idx="15571">
                  <c:v>-26618.6</c:v>
                </c:pt>
                <c:pt idx="15572">
                  <c:v>-27074.699999999997</c:v>
                </c:pt>
                <c:pt idx="15573">
                  <c:v>-27521.199999999997</c:v>
                </c:pt>
                <c:pt idx="15574">
                  <c:v>-27957.699999999997</c:v>
                </c:pt>
                <c:pt idx="15575">
                  <c:v>-28386</c:v>
                </c:pt>
                <c:pt idx="15576">
                  <c:v>-28805.599999999999</c:v>
                </c:pt>
                <c:pt idx="15577">
                  <c:v>-29216.199999999997</c:v>
                </c:pt>
                <c:pt idx="15578">
                  <c:v>-29613.5</c:v>
                </c:pt>
                <c:pt idx="15579">
                  <c:v>-30000.6</c:v>
                </c:pt>
                <c:pt idx="15580">
                  <c:v>-30379</c:v>
                </c:pt>
                <c:pt idx="15581">
                  <c:v>-30744.800000000003</c:v>
                </c:pt>
                <c:pt idx="15582">
                  <c:v>-31101.199999999997</c:v>
                </c:pt>
                <c:pt idx="15583">
                  <c:v>-31448.300000000003</c:v>
                </c:pt>
                <c:pt idx="15584">
                  <c:v>-31781.4</c:v>
                </c:pt>
                <c:pt idx="15585">
                  <c:v>-32104.300000000003</c:v>
                </c:pt>
                <c:pt idx="15586">
                  <c:v>-32418.1</c:v>
                </c:pt>
                <c:pt idx="15587">
                  <c:v>-32718.1</c:v>
                </c:pt>
                <c:pt idx="15588">
                  <c:v>-33005.300000000003</c:v>
                </c:pt>
                <c:pt idx="15589">
                  <c:v>-33281.599999999999</c:v>
                </c:pt>
                <c:pt idx="15590">
                  <c:v>-33549.4</c:v>
                </c:pt>
                <c:pt idx="15591">
                  <c:v>-33804</c:v>
                </c:pt>
                <c:pt idx="15592">
                  <c:v>-34045.800000000003</c:v>
                </c:pt>
                <c:pt idx="15593">
                  <c:v>-34275.4</c:v>
                </c:pt>
                <c:pt idx="15594">
                  <c:v>-34492.800000000003</c:v>
                </c:pt>
                <c:pt idx="15595">
                  <c:v>-34696</c:v>
                </c:pt>
                <c:pt idx="15596">
                  <c:v>-34864.300000000003</c:v>
                </c:pt>
                <c:pt idx="15597">
                  <c:v>-35038.300000000003</c:v>
                </c:pt>
                <c:pt idx="15598">
                  <c:v>-35208.699999999997</c:v>
                </c:pt>
                <c:pt idx="15599">
                  <c:v>-35356.699999999997</c:v>
                </c:pt>
                <c:pt idx="15600">
                  <c:v>-35499.4</c:v>
                </c:pt>
                <c:pt idx="15601">
                  <c:v>-35630.1</c:v>
                </c:pt>
                <c:pt idx="15602">
                  <c:v>-35748</c:v>
                </c:pt>
                <c:pt idx="15603">
                  <c:v>-35849.300000000003</c:v>
                </c:pt>
                <c:pt idx="15604">
                  <c:v>-35938.400000000001</c:v>
                </c:pt>
                <c:pt idx="15605">
                  <c:v>-36014.800000000003</c:v>
                </c:pt>
                <c:pt idx="15606">
                  <c:v>-36080</c:v>
                </c:pt>
                <c:pt idx="15607">
                  <c:v>-36127.300000000003</c:v>
                </c:pt>
                <c:pt idx="15608">
                  <c:v>-36162.300000000003</c:v>
                </c:pt>
                <c:pt idx="15609">
                  <c:v>-36184</c:v>
                </c:pt>
                <c:pt idx="15610">
                  <c:v>-36193.599999999999</c:v>
                </c:pt>
                <c:pt idx="15611">
                  <c:v>-36191.5</c:v>
                </c:pt>
                <c:pt idx="15612">
                  <c:v>-36167.699999999997</c:v>
                </c:pt>
                <c:pt idx="15613">
                  <c:v>-36132</c:v>
                </c:pt>
                <c:pt idx="15614">
                  <c:v>-36092.800000000003</c:v>
                </c:pt>
                <c:pt idx="15615">
                  <c:v>-36027.599999999999</c:v>
                </c:pt>
                <c:pt idx="15616">
                  <c:v>-35955.1</c:v>
                </c:pt>
                <c:pt idx="15617">
                  <c:v>-35870.300000000003</c:v>
                </c:pt>
                <c:pt idx="15618">
                  <c:v>-35775.9</c:v>
                </c:pt>
                <c:pt idx="15619">
                  <c:v>-35656.699999999997</c:v>
                </c:pt>
                <c:pt idx="15620">
                  <c:v>-35527.9</c:v>
                </c:pt>
                <c:pt idx="15621">
                  <c:v>-35400.5</c:v>
                </c:pt>
                <c:pt idx="15622">
                  <c:v>-35238.800000000003</c:v>
                </c:pt>
                <c:pt idx="15623">
                  <c:v>-35063.800000000003</c:v>
                </c:pt>
                <c:pt idx="15624">
                  <c:v>-34882.6</c:v>
                </c:pt>
                <c:pt idx="15625">
                  <c:v>-34690.300000000003</c:v>
                </c:pt>
                <c:pt idx="15626">
                  <c:v>-34491.699999999997</c:v>
                </c:pt>
                <c:pt idx="15627">
                  <c:v>-34257.599999999999</c:v>
                </c:pt>
                <c:pt idx="15628">
                  <c:v>-34021.1</c:v>
                </c:pt>
                <c:pt idx="15629">
                  <c:v>-33773.1</c:v>
                </c:pt>
                <c:pt idx="15630">
                  <c:v>-33500.5</c:v>
                </c:pt>
                <c:pt idx="15631">
                  <c:v>-33229.4</c:v>
                </c:pt>
                <c:pt idx="15632">
                  <c:v>-32969.199999999997</c:v>
                </c:pt>
                <c:pt idx="15633">
                  <c:v>-32667.1</c:v>
                </c:pt>
                <c:pt idx="15634">
                  <c:v>-32342.699999999997</c:v>
                </c:pt>
                <c:pt idx="15635">
                  <c:v>-32022</c:v>
                </c:pt>
                <c:pt idx="15636">
                  <c:v>-31688.800000000003</c:v>
                </c:pt>
                <c:pt idx="15637">
                  <c:v>-31340.699999999997</c:v>
                </c:pt>
                <c:pt idx="15638">
                  <c:v>-30978</c:v>
                </c:pt>
                <c:pt idx="15639">
                  <c:v>-30594</c:v>
                </c:pt>
                <c:pt idx="15640">
                  <c:v>-30183.4</c:v>
                </c:pt>
                <c:pt idx="15641">
                  <c:v>-29786.9</c:v>
                </c:pt>
                <c:pt idx="15642">
                  <c:v>-29381.300000000003</c:v>
                </c:pt>
                <c:pt idx="15643">
                  <c:v>-28984.9</c:v>
                </c:pt>
                <c:pt idx="15644">
                  <c:v>-28529.599999999999</c:v>
                </c:pt>
                <c:pt idx="15645">
                  <c:v>-28097.199999999997</c:v>
                </c:pt>
                <c:pt idx="15646">
                  <c:v>-27644.6</c:v>
                </c:pt>
                <c:pt idx="15647">
                  <c:v>-27170.9</c:v>
                </c:pt>
                <c:pt idx="15648">
                  <c:v>-26680.300000000003</c:v>
                </c:pt>
                <c:pt idx="15649">
                  <c:v>-26190.400000000001</c:v>
                </c:pt>
                <c:pt idx="15650">
                  <c:v>-25691.9</c:v>
                </c:pt>
                <c:pt idx="15651">
                  <c:v>-25184.699999999997</c:v>
                </c:pt>
                <c:pt idx="15652">
                  <c:v>-24676</c:v>
                </c:pt>
                <c:pt idx="15653">
                  <c:v>-24136.199999999997</c:v>
                </c:pt>
                <c:pt idx="15654">
                  <c:v>-23593</c:v>
                </c:pt>
                <c:pt idx="15655">
                  <c:v>-23044.400000000001</c:v>
                </c:pt>
                <c:pt idx="15656">
                  <c:v>-22487.1</c:v>
                </c:pt>
                <c:pt idx="15657">
                  <c:v>-21918.300000000003</c:v>
                </c:pt>
                <c:pt idx="15658">
                  <c:v>-21331.699999999997</c:v>
                </c:pt>
                <c:pt idx="15659">
                  <c:v>-20746.699999999997</c:v>
                </c:pt>
                <c:pt idx="15660">
                  <c:v>-20156.800000000003</c:v>
                </c:pt>
                <c:pt idx="15661">
                  <c:v>-19547.099999999999</c:v>
                </c:pt>
                <c:pt idx="15662">
                  <c:v>-18953.5</c:v>
                </c:pt>
                <c:pt idx="15663">
                  <c:v>-18335.5</c:v>
                </c:pt>
                <c:pt idx="15664">
                  <c:v>-17701.699999999997</c:v>
                </c:pt>
                <c:pt idx="15665">
                  <c:v>-17038.400000000001</c:v>
                </c:pt>
                <c:pt idx="15666">
                  <c:v>-16352.699999999997</c:v>
                </c:pt>
                <c:pt idx="15667">
                  <c:v>-15692.800000000003</c:v>
                </c:pt>
                <c:pt idx="15668">
                  <c:v>-15024.699999999997</c:v>
                </c:pt>
                <c:pt idx="15669">
                  <c:v>-14339.099999999999</c:v>
                </c:pt>
                <c:pt idx="15670">
                  <c:v>-13645.400000000001</c:v>
                </c:pt>
                <c:pt idx="15671">
                  <c:v>-12951.800000000003</c:v>
                </c:pt>
                <c:pt idx="15672">
                  <c:v>-12249.099999999999</c:v>
                </c:pt>
                <c:pt idx="15673">
                  <c:v>-11535.800000000003</c:v>
                </c:pt>
                <c:pt idx="15674">
                  <c:v>-10837.300000000003</c:v>
                </c:pt>
                <c:pt idx="15675">
                  <c:v>-10125.600000000006</c:v>
                </c:pt>
                <c:pt idx="15676">
                  <c:v>-9404.6999999999971</c:v>
                </c:pt>
                <c:pt idx="15677">
                  <c:v>-8689.3000000000029</c:v>
                </c:pt>
                <c:pt idx="15678">
                  <c:v>-7956.5</c:v>
                </c:pt>
                <c:pt idx="15679">
                  <c:v>-7229.8000000000029</c:v>
                </c:pt>
                <c:pt idx="15680">
                  <c:v>-6502.3999999999942</c:v>
                </c:pt>
                <c:pt idx="15681">
                  <c:v>-5774.3999999999942</c:v>
                </c:pt>
                <c:pt idx="15682">
                  <c:v>-5045.3000000000029</c:v>
                </c:pt>
                <c:pt idx="15683">
                  <c:v>-4317.3999999999942</c:v>
                </c:pt>
                <c:pt idx="15684">
                  <c:v>-3571.1000000000058</c:v>
                </c:pt>
                <c:pt idx="15685">
                  <c:v>-2835.8999999999942</c:v>
                </c:pt>
                <c:pt idx="15686">
                  <c:v>-2100.5</c:v>
                </c:pt>
                <c:pt idx="15687">
                  <c:v>-1365.3000000000029</c:v>
                </c:pt>
                <c:pt idx="15688">
                  <c:v>-626.39999999999418</c:v>
                </c:pt>
                <c:pt idx="15689">
                  <c:v>114.60000000000582</c:v>
                </c:pt>
                <c:pt idx="15690">
                  <c:v>862.80000000000291</c:v>
                </c:pt>
                <c:pt idx="15691">
                  <c:v>1622.6000000000058</c:v>
                </c:pt>
                <c:pt idx="15692">
                  <c:v>2379.5</c:v>
                </c:pt>
                <c:pt idx="15693">
                  <c:v>3128.6999999999971</c:v>
                </c:pt>
                <c:pt idx="15694">
                  <c:v>3879.8999999999942</c:v>
                </c:pt>
                <c:pt idx="15695">
                  <c:v>4622</c:v>
                </c:pt>
                <c:pt idx="15696">
                  <c:v>5360.8000000000029</c:v>
                </c:pt>
                <c:pt idx="15697">
                  <c:v>6102.3999999999942</c:v>
                </c:pt>
                <c:pt idx="15698">
                  <c:v>6834.1999999999971</c:v>
                </c:pt>
                <c:pt idx="15699">
                  <c:v>7560.3000000000029</c:v>
                </c:pt>
                <c:pt idx="15700">
                  <c:v>8286.6999999999971</c:v>
                </c:pt>
                <c:pt idx="15701">
                  <c:v>9000</c:v>
                </c:pt>
                <c:pt idx="15702">
                  <c:v>9708.5</c:v>
                </c:pt>
                <c:pt idx="15703">
                  <c:v>10423.5</c:v>
                </c:pt>
                <c:pt idx="15704">
                  <c:v>11124.5</c:v>
                </c:pt>
                <c:pt idx="15705">
                  <c:v>11809.899999999994</c:v>
                </c:pt>
                <c:pt idx="15706">
                  <c:v>12492.100000000006</c:v>
                </c:pt>
                <c:pt idx="15707">
                  <c:v>13175.199999999997</c:v>
                </c:pt>
                <c:pt idx="15708">
                  <c:v>13850.100000000006</c:v>
                </c:pt>
                <c:pt idx="15709">
                  <c:v>14504.199999999997</c:v>
                </c:pt>
                <c:pt idx="15710">
                  <c:v>15161.899999999994</c:v>
                </c:pt>
                <c:pt idx="15711">
                  <c:v>15808.600000000006</c:v>
                </c:pt>
                <c:pt idx="15712">
                  <c:v>16460.600000000006</c:v>
                </c:pt>
                <c:pt idx="15713">
                  <c:v>17083.399999999994</c:v>
                </c:pt>
                <c:pt idx="15714">
                  <c:v>17698.899999999994</c:v>
                </c:pt>
                <c:pt idx="15715">
                  <c:v>18324</c:v>
                </c:pt>
                <c:pt idx="15716">
                  <c:v>18927.600000000006</c:v>
                </c:pt>
                <c:pt idx="15717">
                  <c:v>19520.899999999994</c:v>
                </c:pt>
                <c:pt idx="15718">
                  <c:v>20104.699999999997</c:v>
                </c:pt>
                <c:pt idx="15719">
                  <c:v>20677</c:v>
                </c:pt>
                <c:pt idx="15720">
                  <c:v>21247.300000000003</c:v>
                </c:pt>
                <c:pt idx="15721">
                  <c:v>21807.100000000006</c:v>
                </c:pt>
                <c:pt idx="15722">
                  <c:v>22349</c:v>
                </c:pt>
                <c:pt idx="15723">
                  <c:v>22878</c:v>
                </c:pt>
                <c:pt idx="15724">
                  <c:v>23402</c:v>
                </c:pt>
                <c:pt idx="15725">
                  <c:v>23917</c:v>
                </c:pt>
                <c:pt idx="15726">
                  <c:v>24415</c:v>
                </c:pt>
                <c:pt idx="15727">
                  <c:v>24903</c:v>
                </c:pt>
                <c:pt idx="15728">
                  <c:v>25388</c:v>
                </c:pt>
                <c:pt idx="15729">
                  <c:v>25860</c:v>
                </c:pt>
                <c:pt idx="15730">
                  <c:v>26311</c:v>
                </c:pt>
                <c:pt idx="15731">
                  <c:v>26751</c:v>
                </c:pt>
                <c:pt idx="15732">
                  <c:v>27183</c:v>
                </c:pt>
                <c:pt idx="15733">
                  <c:v>27601</c:v>
                </c:pt>
                <c:pt idx="15734">
                  <c:v>28009</c:v>
                </c:pt>
                <c:pt idx="15735">
                  <c:v>28403</c:v>
                </c:pt>
                <c:pt idx="15736">
                  <c:v>28788</c:v>
                </c:pt>
                <c:pt idx="15737">
                  <c:v>29160</c:v>
                </c:pt>
                <c:pt idx="15738">
                  <c:v>29513</c:v>
                </c:pt>
                <c:pt idx="15739">
                  <c:v>29863</c:v>
                </c:pt>
                <c:pt idx="15740">
                  <c:v>30193</c:v>
                </c:pt>
                <c:pt idx="15741">
                  <c:v>30512</c:v>
                </c:pt>
                <c:pt idx="15742">
                  <c:v>30817</c:v>
                </c:pt>
                <c:pt idx="15743">
                  <c:v>31111</c:v>
                </c:pt>
                <c:pt idx="15744">
                  <c:v>31395</c:v>
                </c:pt>
                <c:pt idx="15745">
                  <c:v>31655</c:v>
                </c:pt>
                <c:pt idx="15746">
                  <c:v>31915</c:v>
                </c:pt>
                <c:pt idx="15747">
                  <c:v>32155</c:v>
                </c:pt>
                <c:pt idx="15748">
                  <c:v>32382</c:v>
                </c:pt>
                <c:pt idx="15749">
                  <c:v>32595</c:v>
                </c:pt>
                <c:pt idx="15750">
                  <c:v>32797</c:v>
                </c:pt>
                <c:pt idx="15751">
                  <c:v>32986</c:v>
                </c:pt>
                <c:pt idx="15752">
                  <c:v>33151</c:v>
                </c:pt>
                <c:pt idx="15753">
                  <c:v>33310</c:v>
                </c:pt>
                <c:pt idx="15754">
                  <c:v>33466</c:v>
                </c:pt>
                <c:pt idx="15755">
                  <c:v>33602</c:v>
                </c:pt>
                <c:pt idx="15756">
                  <c:v>33715</c:v>
                </c:pt>
                <c:pt idx="15757">
                  <c:v>33820</c:v>
                </c:pt>
                <c:pt idx="15758">
                  <c:v>33943</c:v>
                </c:pt>
                <c:pt idx="15759">
                  <c:v>34020</c:v>
                </c:pt>
                <c:pt idx="15760">
                  <c:v>34079</c:v>
                </c:pt>
                <c:pt idx="15761">
                  <c:v>34130</c:v>
                </c:pt>
                <c:pt idx="15762">
                  <c:v>34169</c:v>
                </c:pt>
                <c:pt idx="15763">
                  <c:v>34198</c:v>
                </c:pt>
                <c:pt idx="15764">
                  <c:v>34204</c:v>
                </c:pt>
                <c:pt idx="15765">
                  <c:v>34199</c:v>
                </c:pt>
                <c:pt idx="15766">
                  <c:v>34181</c:v>
                </c:pt>
                <c:pt idx="15767">
                  <c:v>34155</c:v>
                </c:pt>
                <c:pt idx="15768">
                  <c:v>34115</c:v>
                </c:pt>
                <c:pt idx="15769">
                  <c:v>34048</c:v>
                </c:pt>
                <c:pt idx="15770">
                  <c:v>33980</c:v>
                </c:pt>
                <c:pt idx="15771">
                  <c:v>33905</c:v>
                </c:pt>
                <c:pt idx="15772">
                  <c:v>33809</c:v>
                </c:pt>
                <c:pt idx="15773">
                  <c:v>33693</c:v>
                </c:pt>
                <c:pt idx="15774">
                  <c:v>33562</c:v>
                </c:pt>
                <c:pt idx="15775">
                  <c:v>33435</c:v>
                </c:pt>
                <c:pt idx="15776">
                  <c:v>33291</c:v>
                </c:pt>
                <c:pt idx="15777">
                  <c:v>33122</c:v>
                </c:pt>
                <c:pt idx="15778">
                  <c:v>32943</c:v>
                </c:pt>
                <c:pt idx="15779">
                  <c:v>32759</c:v>
                </c:pt>
                <c:pt idx="15780">
                  <c:v>32566</c:v>
                </c:pt>
                <c:pt idx="15781">
                  <c:v>32353</c:v>
                </c:pt>
                <c:pt idx="15782">
                  <c:v>32127</c:v>
                </c:pt>
                <c:pt idx="15783">
                  <c:v>31892</c:v>
                </c:pt>
                <c:pt idx="15784">
                  <c:v>31651</c:v>
                </c:pt>
                <c:pt idx="15785">
                  <c:v>31393</c:v>
                </c:pt>
                <c:pt idx="15786">
                  <c:v>31126</c:v>
                </c:pt>
                <c:pt idx="15787">
                  <c:v>30836</c:v>
                </c:pt>
                <c:pt idx="15788">
                  <c:v>30549</c:v>
                </c:pt>
                <c:pt idx="15789">
                  <c:v>30244</c:v>
                </c:pt>
                <c:pt idx="15790">
                  <c:v>29926</c:v>
                </c:pt>
                <c:pt idx="15791">
                  <c:v>29607</c:v>
                </c:pt>
                <c:pt idx="15792">
                  <c:v>29267</c:v>
                </c:pt>
                <c:pt idx="15793">
                  <c:v>28921</c:v>
                </c:pt>
                <c:pt idx="15794">
                  <c:v>28569</c:v>
                </c:pt>
                <c:pt idx="15795">
                  <c:v>28200</c:v>
                </c:pt>
                <c:pt idx="15796">
                  <c:v>27822</c:v>
                </c:pt>
                <c:pt idx="15797">
                  <c:v>27435</c:v>
                </c:pt>
                <c:pt idx="15798">
                  <c:v>27047</c:v>
                </c:pt>
                <c:pt idx="15799">
                  <c:v>26646</c:v>
                </c:pt>
                <c:pt idx="15800">
                  <c:v>26226</c:v>
                </c:pt>
                <c:pt idx="15801">
                  <c:v>25806</c:v>
                </c:pt>
                <c:pt idx="15802">
                  <c:v>25380</c:v>
                </c:pt>
                <c:pt idx="15803">
                  <c:v>24938</c:v>
                </c:pt>
                <c:pt idx="15804">
                  <c:v>24493</c:v>
                </c:pt>
                <c:pt idx="15805">
                  <c:v>24042</c:v>
                </c:pt>
                <c:pt idx="15806">
                  <c:v>23579</c:v>
                </c:pt>
                <c:pt idx="15807">
                  <c:v>23114</c:v>
                </c:pt>
                <c:pt idx="15808">
                  <c:v>22607.300000000003</c:v>
                </c:pt>
                <c:pt idx="15809">
                  <c:v>22123.199999999997</c:v>
                </c:pt>
                <c:pt idx="15810">
                  <c:v>21642.199999999997</c:v>
                </c:pt>
                <c:pt idx="15811">
                  <c:v>21149.5</c:v>
                </c:pt>
                <c:pt idx="15812">
                  <c:v>20647.800000000003</c:v>
                </c:pt>
                <c:pt idx="15813">
                  <c:v>20146.800000000003</c:v>
                </c:pt>
                <c:pt idx="15814">
                  <c:v>19632.199999999997</c:v>
                </c:pt>
                <c:pt idx="15815">
                  <c:v>19101.800000000003</c:v>
                </c:pt>
                <c:pt idx="15816">
                  <c:v>18583.699999999997</c:v>
                </c:pt>
                <c:pt idx="15817">
                  <c:v>18068.100000000006</c:v>
                </c:pt>
                <c:pt idx="15818">
                  <c:v>17534.399999999994</c:v>
                </c:pt>
                <c:pt idx="15819">
                  <c:v>16990</c:v>
                </c:pt>
                <c:pt idx="15820">
                  <c:v>16452.600000000006</c:v>
                </c:pt>
                <c:pt idx="15821">
                  <c:v>15919.800000000003</c:v>
                </c:pt>
                <c:pt idx="15822">
                  <c:v>15372.800000000003</c:v>
                </c:pt>
                <c:pt idx="15823">
                  <c:v>14811.199999999997</c:v>
                </c:pt>
                <c:pt idx="15824">
                  <c:v>14265.199999999997</c:v>
                </c:pt>
                <c:pt idx="15825">
                  <c:v>13712.399999999994</c:v>
                </c:pt>
                <c:pt idx="15826">
                  <c:v>13147.899999999994</c:v>
                </c:pt>
                <c:pt idx="15827">
                  <c:v>12583.399999999994</c:v>
                </c:pt>
                <c:pt idx="15828">
                  <c:v>12016.899999999994</c:v>
                </c:pt>
                <c:pt idx="15829">
                  <c:v>11456.199999999997</c:v>
                </c:pt>
                <c:pt idx="15830">
                  <c:v>10894.5</c:v>
                </c:pt>
                <c:pt idx="15831">
                  <c:v>10321.899999999994</c:v>
                </c:pt>
                <c:pt idx="15832">
                  <c:v>9746.3000000000029</c:v>
                </c:pt>
                <c:pt idx="15833">
                  <c:v>9172.6999999999971</c:v>
                </c:pt>
                <c:pt idx="15834">
                  <c:v>8599.8000000000029</c:v>
                </c:pt>
                <c:pt idx="15835">
                  <c:v>8028</c:v>
                </c:pt>
                <c:pt idx="15836">
                  <c:v>7454.5</c:v>
                </c:pt>
                <c:pt idx="15837">
                  <c:v>6876.1999999999971</c:v>
                </c:pt>
                <c:pt idx="15838">
                  <c:v>6304.3999999999942</c:v>
                </c:pt>
                <c:pt idx="15839">
                  <c:v>5734.8999999999942</c:v>
                </c:pt>
                <c:pt idx="15840">
                  <c:v>5158.1999999999971</c:v>
                </c:pt>
                <c:pt idx="15841">
                  <c:v>4577.6000000000058</c:v>
                </c:pt>
                <c:pt idx="15842">
                  <c:v>4001</c:v>
                </c:pt>
                <c:pt idx="15843">
                  <c:v>3432.3000000000029</c:v>
                </c:pt>
                <c:pt idx="15844">
                  <c:v>2867.1000000000058</c:v>
                </c:pt>
                <c:pt idx="15845">
                  <c:v>2297</c:v>
                </c:pt>
                <c:pt idx="15846">
                  <c:v>1724.3999999999942</c:v>
                </c:pt>
                <c:pt idx="15847">
                  <c:v>1154.8000000000029</c:v>
                </c:pt>
                <c:pt idx="15848">
                  <c:v>591.19999999999709</c:v>
                </c:pt>
                <c:pt idx="15849">
                  <c:v>35.899999999994179</c:v>
                </c:pt>
                <c:pt idx="15850">
                  <c:v>-524.19999999999709</c:v>
                </c:pt>
                <c:pt idx="15851">
                  <c:v>-1087.6999999999971</c:v>
                </c:pt>
                <c:pt idx="15852">
                  <c:v>-1647.5</c:v>
                </c:pt>
                <c:pt idx="15853">
                  <c:v>-2202.1999999999971</c:v>
                </c:pt>
                <c:pt idx="15854">
                  <c:v>-2752.3999999999942</c:v>
                </c:pt>
                <c:pt idx="15855">
                  <c:v>-3297.8999999999942</c:v>
                </c:pt>
                <c:pt idx="15856">
                  <c:v>-3838.5</c:v>
                </c:pt>
                <c:pt idx="15857">
                  <c:v>-4381.6999999999971</c:v>
                </c:pt>
                <c:pt idx="15858">
                  <c:v>-4921.8000000000029</c:v>
                </c:pt>
                <c:pt idx="15859">
                  <c:v>-5455.3000000000029</c:v>
                </c:pt>
                <c:pt idx="15860">
                  <c:v>-5984.1000000000058</c:v>
                </c:pt>
                <c:pt idx="15861">
                  <c:v>-6506.6999999999971</c:v>
                </c:pt>
                <c:pt idx="15862">
                  <c:v>-7038.8000000000029</c:v>
                </c:pt>
                <c:pt idx="15863">
                  <c:v>-7557.8999999999942</c:v>
                </c:pt>
                <c:pt idx="15864">
                  <c:v>-8063.3999999999942</c:v>
                </c:pt>
                <c:pt idx="15865">
                  <c:v>-8574.6000000000058</c:v>
                </c:pt>
                <c:pt idx="15866">
                  <c:v>-9078.6999999999971</c:v>
                </c:pt>
                <c:pt idx="15867">
                  <c:v>-9577.1000000000058</c:v>
                </c:pt>
                <c:pt idx="15868">
                  <c:v>-10068.800000000003</c:v>
                </c:pt>
                <c:pt idx="15869">
                  <c:v>-10558.5</c:v>
                </c:pt>
                <c:pt idx="15870">
                  <c:v>-11039.699999999997</c:v>
                </c:pt>
                <c:pt idx="15871">
                  <c:v>-11513.899999999994</c:v>
                </c:pt>
                <c:pt idx="15872">
                  <c:v>-11988.300000000003</c:v>
                </c:pt>
                <c:pt idx="15873">
                  <c:v>-12452.099999999999</c:v>
                </c:pt>
                <c:pt idx="15874">
                  <c:v>-12908.699999999997</c:v>
                </c:pt>
                <c:pt idx="15875">
                  <c:v>-13357.699999999997</c:v>
                </c:pt>
                <c:pt idx="15876">
                  <c:v>-13798.599999999999</c:v>
                </c:pt>
                <c:pt idx="15877">
                  <c:v>-14241.699999999997</c:v>
                </c:pt>
                <c:pt idx="15878">
                  <c:v>-14673.300000000003</c:v>
                </c:pt>
                <c:pt idx="15879">
                  <c:v>-15095.199999999997</c:v>
                </c:pt>
                <c:pt idx="15880">
                  <c:v>-15510.699999999997</c:v>
                </c:pt>
                <c:pt idx="15881">
                  <c:v>-15919</c:v>
                </c:pt>
                <c:pt idx="15882">
                  <c:v>-16326.900000000001</c:v>
                </c:pt>
                <c:pt idx="15883">
                  <c:v>-16720.400000000001</c:v>
                </c:pt>
                <c:pt idx="15884">
                  <c:v>-17107.400000000001</c:v>
                </c:pt>
                <c:pt idx="15885">
                  <c:v>-17484.400000000001</c:v>
                </c:pt>
                <c:pt idx="15886">
                  <c:v>-17854.099999999999</c:v>
                </c:pt>
                <c:pt idx="15887">
                  <c:v>-18218</c:v>
                </c:pt>
                <c:pt idx="15888">
                  <c:v>-18576.099999999999</c:v>
                </c:pt>
                <c:pt idx="15889">
                  <c:v>-18924.199999999997</c:v>
                </c:pt>
                <c:pt idx="15890">
                  <c:v>-19263.900000000001</c:v>
                </c:pt>
                <c:pt idx="15891">
                  <c:v>-19592.199999999997</c:v>
                </c:pt>
                <c:pt idx="15892">
                  <c:v>-19916</c:v>
                </c:pt>
                <c:pt idx="15893">
                  <c:v>-20232.199999999997</c:v>
                </c:pt>
                <c:pt idx="15894">
                  <c:v>-20535.699999999997</c:v>
                </c:pt>
                <c:pt idx="15895">
                  <c:v>-20830.699999999997</c:v>
                </c:pt>
                <c:pt idx="15896">
                  <c:v>-21118</c:v>
                </c:pt>
                <c:pt idx="15897">
                  <c:v>-21395.800000000003</c:v>
                </c:pt>
                <c:pt idx="15898">
                  <c:v>-21659.9</c:v>
                </c:pt>
                <c:pt idx="15899">
                  <c:v>-21918.9</c:v>
                </c:pt>
                <c:pt idx="15900">
                  <c:v>-22170</c:v>
                </c:pt>
                <c:pt idx="15901">
                  <c:v>-22408.800000000003</c:v>
                </c:pt>
                <c:pt idx="15902">
                  <c:v>-22640.800000000003</c:v>
                </c:pt>
                <c:pt idx="15903">
                  <c:v>-22862.1</c:v>
                </c:pt>
                <c:pt idx="15904">
                  <c:v>-23072.9</c:v>
                </c:pt>
                <c:pt idx="15905">
                  <c:v>-23276.5</c:v>
                </c:pt>
                <c:pt idx="15906">
                  <c:v>-23471.9</c:v>
                </c:pt>
                <c:pt idx="15907">
                  <c:v>-23657.1</c:v>
                </c:pt>
                <c:pt idx="15908">
                  <c:v>-23832.300000000003</c:v>
                </c:pt>
                <c:pt idx="15909">
                  <c:v>-23997.4</c:v>
                </c:pt>
                <c:pt idx="15910">
                  <c:v>-24153</c:v>
                </c:pt>
                <c:pt idx="15911">
                  <c:v>-24298.5</c:v>
                </c:pt>
                <c:pt idx="15912">
                  <c:v>-24437.699999999997</c:v>
                </c:pt>
                <c:pt idx="15913">
                  <c:v>-24569.199999999997</c:v>
                </c:pt>
                <c:pt idx="15914">
                  <c:v>-24688.300000000003</c:v>
                </c:pt>
                <c:pt idx="15915">
                  <c:v>-24796.400000000001</c:v>
                </c:pt>
                <c:pt idx="15916">
                  <c:v>-24897.300000000003</c:v>
                </c:pt>
                <c:pt idx="15917">
                  <c:v>-24988.9</c:v>
                </c:pt>
                <c:pt idx="15918">
                  <c:v>-25071.699999999997</c:v>
                </c:pt>
                <c:pt idx="15919">
                  <c:v>-25144.699999999997</c:v>
                </c:pt>
                <c:pt idx="15920">
                  <c:v>-25209.300000000003</c:v>
                </c:pt>
                <c:pt idx="15921">
                  <c:v>-25267.199999999997</c:v>
                </c:pt>
                <c:pt idx="15922">
                  <c:v>-25314</c:v>
                </c:pt>
                <c:pt idx="15923">
                  <c:v>-25347.1</c:v>
                </c:pt>
                <c:pt idx="15924">
                  <c:v>-25377.800000000003</c:v>
                </c:pt>
                <c:pt idx="15925">
                  <c:v>-25399.199999999997</c:v>
                </c:pt>
                <c:pt idx="15926">
                  <c:v>-25409.1</c:v>
                </c:pt>
                <c:pt idx="15927">
                  <c:v>-25410.5</c:v>
                </c:pt>
                <c:pt idx="15928">
                  <c:v>-25407.599999999999</c:v>
                </c:pt>
                <c:pt idx="15929">
                  <c:v>-25398.300000000003</c:v>
                </c:pt>
                <c:pt idx="15930">
                  <c:v>-25372.800000000003</c:v>
                </c:pt>
                <c:pt idx="15931">
                  <c:v>-25345.300000000003</c:v>
                </c:pt>
                <c:pt idx="15932">
                  <c:v>-25310.5</c:v>
                </c:pt>
                <c:pt idx="15933">
                  <c:v>-25264.800000000003</c:v>
                </c:pt>
                <c:pt idx="15934">
                  <c:v>-25211.1</c:v>
                </c:pt>
                <c:pt idx="15935">
                  <c:v>-25149.9</c:v>
                </c:pt>
                <c:pt idx="15936">
                  <c:v>-25081.699999999997</c:v>
                </c:pt>
                <c:pt idx="15937">
                  <c:v>-25005.9</c:v>
                </c:pt>
                <c:pt idx="15938">
                  <c:v>-24921.199999999997</c:v>
                </c:pt>
                <c:pt idx="15939">
                  <c:v>-24830.800000000003</c:v>
                </c:pt>
                <c:pt idx="15940">
                  <c:v>-24737.599999999999</c:v>
                </c:pt>
                <c:pt idx="15941">
                  <c:v>-24634.300000000003</c:v>
                </c:pt>
                <c:pt idx="15942">
                  <c:v>-24521</c:v>
                </c:pt>
                <c:pt idx="15943">
                  <c:v>-24402.699999999997</c:v>
                </c:pt>
                <c:pt idx="15944">
                  <c:v>-24277.9</c:v>
                </c:pt>
                <c:pt idx="15945">
                  <c:v>-24147.4</c:v>
                </c:pt>
                <c:pt idx="15946">
                  <c:v>-24011.1</c:v>
                </c:pt>
                <c:pt idx="15947">
                  <c:v>-23868.9</c:v>
                </c:pt>
                <c:pt idx="15948">
                  <c:v>-23719.599999999999</c:v>
                </c:pt>
                <c:pt idx="15949">
                  <c:v>-23559.800000000003</c:v>
                </c:pt>
                <c:pt idx="15950">
                  <c:v>-23398.199999999997</c:v>
                </c:pt>
                <c:pt idx="15951">
                  <c:v>-23229.5</c:v>
                </c:pt>
                <c:pt idx="15952">
                  <c:v>-23053.800000000003</c:v>
                </c:pt>
                <c:pt idx="15953">
                  <c:v>-22875.1</c:v>
                </c:pt>
                <c:pt idx="15954">
                  <c:v>-22690.6</c:v>
                </c:pt>
                <c:pt idx="15955">
                  <c:v>-22497.300000000003</c:v>
                </c:pt>
                <c:pt idx="15956">
                  <c:v>-22301.9</c:v>
                </c:pt>
                <c:pt idx="15957">
                  <c:v>-22102.1</c:v>
                </c:pt>
                <c:pt idx="15958">
                  <c:v>-21894.1</c:v>
                </c:pt>
                <c:pt idx="15959">
                  <c:v>-21679</c:v>
                </c:pt>
                <c:pt idx="15960">
                  <c:v>-21463.5</c:v>
                </c:pt>
                <c:pt idx="15961">
                  <c:v>-21243.9</c:v>
                </c:pt>
                <c:pt idx="15962">
                  <c:v>-21016.300000000003</c:v>
                </c:pt>
                <c:pt idx="15963">
                  <c:v>-20785.800000000003</c:v>
                </c:pt>
                <c:pt idx="15964">
                  <c:v>-20549.5</c:v>
                </c:pt>
                <c:pt idx="15965">
                  <c:v>-20313.599999999999</c:v>
                </c:pt>
                <c:pt idx="15966">
                  <c:v>-20070.699999999997</c:v>
                </c:pt>
                <c:pt idx="15967">
                  <c:v>-19819</c:v>
                </c:pt>
                <c:pt idx="15968">
                  <c:v>-19565.800000000003</c:v>
                </c:pt>
                <c:pt idx="15969">
                  <c:v>-19306.300000000003</c:v>
                </c:pt>
                <c:pt idx="15970">
                  <c:v>-19045.900000000001</c:v>
                </c:pt>
                <c:pt idx="15971">
                  <c:v>-18784.099999999999</c:v>
                </c:pt>
                <c:pt idx="15972">
                  <c:v>-18514.5</c:v>
                </c:pt>
                <c:pt idx="15973">
                  <c:v>-18239.599999999999</c:v>
                </c:pt>
                <c:pt idx="15974">
                  <c:v>-17962.599999999999</c:v>
                </c:pt>
                <c:pt idx="15975">
                  <c:v>-17681.300000000003</c:v>
                </c:pt>
                <c:pt idx="15976">
                  <c:v>-17401</c:v>
                </c:pt>
                <c:pt idx="15977">
                  <c:v>-17113.300000000003</c:v>
                </c:pt>
                <c:pt idx="15978">
                  <c:v>-16820.199999999997</c:v>
                </c:pt>
                <c:pt idx="15979">
                  <c:v>-16526.199999999997</c:v>
                </c:pt>
                <c:pt idx="15980">
                  <c:v>-16230.599999999999</c:v>
                </c:pt>
                <c:pt idx="15981">
                  <c:v>-15933.800000000003</c:v>
                </c:pt>
                <c:pt idx="15982">
                  <c:v>-15629.5</c:v>
                </c:pt>
                <c:pt idx="15983">
                  <c:v>-15325.599999999999</c:v>
                </c:pt>
                <c:pt idx="15984">
                  <c:v>-15021.699999999997</c:v>
                </c:pt>
                <c:pt idx="15985">
                  <c:v>-14711.400000000001</c:v>
                </c:pt>
                <c:pt idx="15986">
                  <c:v>-14400.400000000001</c:v>
                </c:pt>
                <c:pt idx="15987">
                  <c:v>-14088.300000000003</c:v>
                </c:pt>
                <c:pt idx="15988">
                  <c:v>-13773.199999999997</c:v>
                </c:pt>
                <c:pt idx="15989">
                  <c:v>-13449.699999999997</c:v>
                </c:pt>
                <c:pt idx="15990">
                  <c:v>-13133.699999999997</c:v>
                </c:pt>
                <c:pt idx="15991">
                  <c:v>-12821.699999999997</c:v>
                </c:pt>
                <c:pt idx="15992">
                  <c:v>-12496.900000000001</c:v>
                </c:pt>
                <c:pt idx="15993">
                  <c:v>-12171.099999999999</c:v>
                </c:pt>
                <c:pt idx="15994">
                  <c:v>-11848</c:v>
                </c:pt>
                <c:pt idx="15995">
                  <c:v>-11524.5</c:v>
                </c:pt>
                <c:pt idx="15996">
                  <c:v>-11200.800000000003</c:v>
                </c:pt>
                <c:pt idx="15997">
                  <c:v>-10868.899999999994</c:v>
                </c:pt>
                <c:pt idx="15998">
                  <c:v>-10539.100000000006</c:v>
                </c:pt>
                <c:pt idx="15999">
                  <c:v>-10209.100000000006</c:v>
                </c:pt>
                <c:pt idx="16000">
                  <c:v>-9880.8999999999942</c:v>
                </c:pt>
                <c:pt idx="16001">
                  <c:v>-9554.1999999999971</c:v>
                </c:pt>
                <c:pt idx="16002">
                  <c:v>-9228.8000000000029</c:v>
                </c:pt>
                <c:pt idx="16003">
                  <c:v>-8899.5</c:v>
                </c:pt>
                <c:pt idx="16004">
                  <c:v>-8558.8999999999942</c:v>
                </c:pt>
                <c:pt idx="16005">
                  <c:v>-8230.3000000000029</c:v>
                </c:pt>
                <c:pt idx="16006">
                  <c:v>-7904.1999999999971</c:v>
                </c:pt>
                <c:pt idx="16007">
                  <c:v>-7579.6000000000058</c:v>
                </c:pt>
                <c:pt idx="16008">
                  <c:v>-7252.6000000000058</c:v>
                </c:pt>
                <c:pt idx="16009">
                  <c:v>-6915.6000000000058</c:v>
                </c:pt>
                <c:pt idx="16010">
                  <c:v>-6588.1999999999971</c:v>
                </c:pt>
                <c:pt idx="16011">
                  <c:v>-6265.6999999999971</c:v>
                </c:pt>
                <c:pt idx="16012">
                  <c:v>-5946.3000000000029</c:v>
                </c:pt>
                <c:pt idx="16013">
                  <c:v>-5626.8999999999942</c:v>
                </c:pt>
                <c:pt idx="16014">
                  <c:v>-5299</c:v>
                </c:pt>
                <c:pt idx="16015">
                  <c:v>-4976.6999999999971</c:v>
                </c:pt>
                <c:pt idx="16016">
                  <c:v>-4661.6999999999971</c:v>
                </c:pt>
                <c:pt idx="16017">
                  <c:v>-4345.3999999999942</c:v>
                </c:pt>
                <c:pt idx="16018">
                  <c:v>-4027.3000000000029</c:v>
                </c:pt>
                <c:pt idx="16019">
                  <c:v>-3714.3000000000029</c:v>
                </c:pt>
                <c:pt idx="16020">
                  <c:v>-3406.6000000000058</c:v>
                </c:pt>
                <c:pt idx="16021">
                  <c:v>-3101.3999999999942</c:v>
                </c:pt>
                <c:pt idx="16022">
                  <c:v>-2797.8999999999942</c:v>
                </c:pt>
                <c:pt idx="16023">
                  <c:v>-2489.1999999999971</c:v>
                </c:pt>
                <c:pt idx="16024">
                  <c:v>-2180.3000000000029</c:v>
                </c:pt>
                <c:pt idx="16025">
                  <c:v>-1881.3000000000029</c:v>
                </c:pt>
                <c:pt idx="16026">
                  <c:v>-1587.3000000000029</c:v>
                </c:pt>
                <c:pt idx="16027">
                  <c:v>-1294.6000000000058</c:v>
                </c:pt>
                <c:pt idx="16028">
                  <c:v>-999.69999999999709</c:v>
                </c:pt>
                <c:pt idx="16029">
                  <c:v>-703.5</c:v>
                </c:pt>
                <c:pt idx="16030">
                  <c:v>-425.60000000000582</c:v>
                </c:pt>
                <c:pt idx="16031">
                  <c:v>-143.69999999999709</c:v>
                </c:pt>
                <c:pt idx="16032">
                  <c:v>149</c:v>
                </c:pt>
                <c:pt idx="16033">
                  <c:v>429</c:v>
                </c:pt>
                <c:pt idx="16034">
                  <c:v>696.5</c:v>
                </c:pt>
                <c:pt idx="16035">
                  <c:v>966.5</c:v>
                </c:pt>
                <c:pt idx="16036">
                  <c:v>1250</c:v>
                </c:pt>
                <c:pt idx="16037">
                  <c:v>1521.6999999999971</c:v>
                </c:pt>
                <c:pt idx="16038">
                  <c:v>1771.1000000000058</c:v>
                </c:pt>
                <c:pt idx="16039">
                  <c:v>2028</c:v>
                </c:pt>
                <c:pt idx="16040">
                  <c:v>2292.5</c:v>
                </c:pt>
                <c:pt idx="16041">
                  <c:v>2544.6999999999971</c:v>
                </c:pt>
                <c:pt idx="16042">
                  <c:v>2796</c:v>
                </c:pt>
                <c:pt idx="16043">
                  <c:v>3052.8999999999942</c:v>
                </c:pt>
                <c:pt idx="16044">
                  <c:v>3294.1999999999971</c:v>
                </c:pt>
                <c:pt idx="16045">
                  <c:v>3530.5</c:v>
                </c:pt>
                <c:pt idx="16046">
                  <c:v>3773.6000000000058</c:v>
                </c:pt>
                <c:pt idx="16047">
                  <c:v>4005.8999999999942</c:v>
                </c:pt>
                <c:pt idx="16048">
                  <c:v>4237.1000000000058</c:v>
                </c:pt>
                <c:pt idx="16049">
                  <c:v>4466.6999999999971</c:v>
                </c:pt>
                <c:pt idx="16050">
                  <c:v>4692.6999999999971</c:v>
                </c:pt>
                <c:pt idx="16051">
                  <c:v>4920</c:v>
                </c:pt>
                <c:pt idx="16052">
                  <c:v>5141.8000000000029</c:v>
                </c:pt>
                <c:pt idx="16053">
                  <c:v>5353.8000000000029</c:v>
                </c:pt>
                <c:pt idx="16054">
                  <c:v>5570.8999999999942</c:v>
                </c:pt>
                <c:pt idx="16055">
                  <c:v>5789</c:v>
                </c:pt>
                <c:pt idx="16056">
                  <c:v>5996</c:v>
                </c:pt>
                <c:pt idx="16057">
                  <c:v>6199.5</c:v>
                </c:pt>
                <c:pt idx="16058">
                  <c:v>6401.1999999999971</c:v>
                </c:pt>
                <c:pt idx="16059">
                  <c:v>6604.6000000000058</c:v>
                </c:pt>
                <c:pt idx="16060">
                  <c:v>6800.1000000000058</c:v>
                </c:pt>
                <c:pt idx="16061">
                  <c:v>6990.6999999999971</c:v>
                </c:pt>
                <c:pt idx="16062">
                  <c:v>7188.3999999999942</c:v>
                </c:pt>
                <c:pt idx="16063">
                  <c:v>7373.1000000000058</c:v>
                </c:pt>
                <c:pt idx="16064">
                  <c:v>7556.8999999999942</c:v>
                </c:pt>
                <c:pt idx="16065">
                  <c:v>7742.1000000000058</c:v>
                </c:pt>
                <c:pt idx="16066">
                  <c:v>7916.6000000000058</c:v>
                </c:pt>
                <c:pt idx="16067">
                  <c:v>8093.6000000000058</c:v>
                </c:pt>
                <c:pt idx="16068">
                  <c:v>8267.8999999999942</c:v>
                </c:pt>
                <c:pt idx="16069">
                  <c:v>8437.3000000000029</c:v>
                </c:pt>
                <c:pt idx="16070">
                  <c:v>8613.5</c:v>
                </c:pt>
                <c:pt idx="16071">
                  <c:v>8775</c:v>
                </c:pt>
                <c:pt idx="16072">
                  <c:v>8933.1999999999971</c:v>
                </c:pt>
                <c:pt idx="16073">
                  <c:v>9098.3000000000029</c:v>
                </c:pt>
                <c:pt idx="16074">
                  <c:v>9257.1999999999971</c:v>
                </c:pt>
                <c:pt idx="16075">
                  <c:v>9412.5</c:v>
                </c:pt>
                <c:pt idx="16076">
                  <c:v>9557.3999999999942</c:v>
                </c:pt>
                <c:pt idx="16077">
                  <c:v>9712.1999999999971</c:v>
                </c:pt>
                <c:pt idx="16078">
                  <c:v>9868.6999999999971</c:v>
                </c:pt>
                <c:pt idx="16079">
                  <c:v>10006.300000000003</c:v>
                </c:pt>
                <c:pt idx="16080">
                  <c:v>10144.899999999994</c:v>
                </c:pt>
                <c:pt idx="16081">
                  <c:v>10285.399999999994</c:v>
                </c:pt>
                <c:pt idx="16082">
                  <c:v>10433.5</c:v>
                </c:pt>
                <c:pt idx="16083">
                  <c:v>10567.100000000006</c:v>
                </c:pt>
                <c:pt idx="16084">
                  <c:v>10691.699999999997</c:v>
                </c:pt>
                <c:pt idx="16085">
                  <c:v>10824.5</c:v>
                </c:pt>
                <c:pt idx="16086">
                  <c:v>10956.300000000003</c:v>
                </c:pt>
                <c:pt idx="16087">
                  <c:v>11079.800000000003</c:v>
                </c:pt>
                <c:pt idx="16088">
                  <c:v>11202.5</c:v>
                </c:pt>
                <c:pt idx="16089">
                  <c:v>11317.199999999997</c:v>
                </c:pt>
                <c:pt idx="16090">
                  <c:v>11435.199999999997</c:v>
                </c:pt>
                <c:pt idx="16091">
                  <c:v>11556.300000000003</c:v>
                </c:pt>
                <c:pt idx="16092">
                  <c:v>11669.100000000006</c:v>
                </c:pt>
                <c:pt idx="16093">
                  <c:v>11773.399999999994</c:v>
                </c:pt>
                <c:pt idx="16094">
                  <c:v>11874.800000000003</c:v>
                </c:pt>
                <c:pt idx="16095">
                  <c:v>11984.199999999997</c:v>
                </c:pt>
                <c:pt idx="16096">
                  <c:v>12085.399999999994</c:v>
                </c:pt>
                <c:pt idx="16097">
                  <c:v>12179.600000000006</c:v>
                </c:pt>
                <c:pt idx="16098">
                  <c:v>12276.800000000003</c:v>
                </c:pt>
                <c:pt idx="16099">
                  <c:v>12379.199999999997</c:v>
                </c:pt>
                <c:pt idx="16100">
                  <c:v>12471.699999999997</c:v>
                </c:pt>
                <c:pt idx="16101">
                  <c:v>12552.5</c:v>
                </c:pt>
                <c:pt idx="16102">
                  <c:v>12641.300000000003</c:v>
                </c:pt>
                <c:pt idx="16103">
                  <c:v>12727.899999999994</c:v>
                </c:pt>
                <c:pt idx="16104">
                  <c:v>12812.100000000006</c:v>
                </c:pt>
                <c:pt idx="16105">
                  <c:v>12893.399999999994</c:v>
                </c:pt>
                <c:pt idx="16106">
                  <c:v>12972.300000000003</c:v>
                </c:pt>
                <c:pt idx="16107">
                  <c:v>13059.300000000003</c:v>
                </c:pt>
                <c:pt idx="16108">
                  <c:v>13125.899999999994</c:v>
                </c:pt>
                <c:pt idx="16109">
                  <c:v>13204.399999999994</c:v>
                </c:pt>
                <c:pt idx="16110">
                  <c:v>13275.699999999997</c:v>
                </c:pt>
                <c:pt idx="16111">
                  <c:v>13340.800000000003</c:v>
                </c:pt>
                <c:pt idx="16112">
                  <c:v>13407.100000000006</c:v>
                </c:pt>
                <c:pt idx="16113">
                  <c:v>13467.600000000006</c:v>
                </c:pt>
                <c:pt idx="16114">
                  <c:v>13536.5</c:v>
                </c:pt>
                <c:pt idx="16115">
                  <c:v>13589.199999999997</c:v>
                </c:pt>
                <c:pt idx="16116">
                  <c:v>13649.5</c:v>
                </c:pt>
                <c:pt idx="16117">
                  <c:v>13705.800000000003</c:v>
                </c:pt>
                <c:pt idx="16118">
                  <c:v>13757.600000000006</c:v>
                </c:pt>
                <c:pt idx="16119">
                  <c:v>13808.399999999994</c:v>
                </c:pt>
                <c:pt idx="16120">
                  <c:v>13856</c:v>
                </c:pt>
                <c:pt idx="16121">
                  <c:v>13903</c:v>
                </c:pt>
                <c:pt idx="16122">
                  <c:v>13943</c:v>
                </c:pt>
                <c:pt idx="16123">
                  <c:v>13981.399999999994</c:v>
                </c:pt>
                <c:pt idx="16124">
                  <c:v>14027.100000000006</c:v>
                </c:pt>
                <c:pt idx="16125">
                  <c:v>14071.800000000003</c:v>
                </c:pt>
                <c:pt idx="16126">
                  <c:v>14105.800000000003</c:v>
                </c:pt>
                <c:pt idx="16127">
                  <c:v>14139.899999999994</c:v>
                </c:pt>
                <c:pt idx="16128">
                  <c:v>14179.899999999994</c:v>
                </c:pt>
                <c:pt idx="16129">
                  <c:v>14215.600000000006</c:v>
                </c:pt>
                <c:pt idx="16130">
                  <c:v>14244.5</c:v>
                </c:pt>
                <c:pt idx="16131">
                  <c:v>14274.399999999994</c:v>
                </c:pt>
                <c:pt idx="16132">
                  <c:v>14310</c:v>
                </c:pt>
                <c:pt idx="16133">
                  <c:v>14341.899999999994</c:v>
                </c:pt>
                <c:pt idx="16134">
                  <c:v>14366</c:v>
                </c:pt>
                <c:pt idx="16135">
                  <c:v>14389.600000000006</c:v>
                </c:pt>
                <c:pt idx="16136">
                  <c:v>14412.100000000006</c:v>
                </c:pt>
                <c:pt idx="16137">
                  <c:v>14435.100000000006</c:v>
                </c:pt>
                <c:pt idx="16138">
                  <c:v>14462.899999999994</c:v>
                </c:pt>
                <c:pt idx="16139">
                  <c:v>14474.899999999994</c:v>
                </c:pt>
                <c:pt idx="16140">
                  <c:v>14487</c:v>
                </c:pt>
                <c:pt idx="16141">
                  <c:v>14514</c:v>
                </c:pt>
                <c:pt idx="16142">
                  <c:v>14533.199999999997</c:v>
                </c:pt>
                <c:pt idx="16143">
                  <c:v>14544.199999999997</c:v>
                </c:pt>
                <c:pt idx="16144">
                  <c:v>14546.100000000006</c:v>
                </c:pt>
                <c:pt idx="16145">
                  <c:v>14561.5</c:v>
                </c:pt>
                <c:pt idx="16146">
                  <c:v>14579.699999999997</c:v>
                </c:pt>
                <c:pt idx="16147">
                  <c:v>14579.699999999997</c:v>
                </c:pt>
                <c:pt idx="16148">
                  <c:v>14586.199999999997</c:v>
                </c:pt>
                <c:pt idx="16149">
                  <c:v>14593.300000000003</c:v>
                </c:pt>
                <c:pt idx="16150">
                  <c:v>14600.300000000003</c:v>
                </c:pt>
                <c:pt idx="16151">
                  <c:v>14600.199999999997</c:v>
                </c:pt>
                <c:pt idx="16152">
                  <c:v>14597.300000000003</c:v>
                </c:pt>
                <c:pt idx="16153">
                  <c:v>14604.300000000003</c:v>
                </c:pt>
                <c:pt idx="16154">
                  <c:v>14609</c:v>
                </c:pt>
                <c:pt idx="16155">
                  <c:v>14610</c:v>
                </c:pt>
                <c:pt idx="16156">
                  <c:v>14611.899999999994</c:v>
                </c:pt>
                <c:pt idx="16157">
                  <c:v>14607.800000000003</c:v>
                </c:pt>
                <c:pt idx="16158">
                  <c:v>14605</c:v>
                </c:pt>
                <c:pt idx="16159">
                  <c:v>14601.600000000006</c:v>
                </c:pt>
                <c:pt idx="16160">
                  <c:v>14592</c:v>
                </c:pt>
                <c:pt idx="16161">
                  <c:v>14588.199999999997</c:v>
                </c:pt>
                <c:pt idx="16162">
                  <c:v>14581.800000000003</c:v>
                </c:pt>
                <c:pt idx="16163">
                  <c:v>14566.800000000003</c:v>
                </c:pt>
                <c:pt idx="16164">
                  <c:v>14558.300000000003</c:v>
                </c:pt>
                <c:pt idx="16165">
                  <c:v>14547.199999999997</c:v>
                </c:pt>
                <c:pt idx="16166">
                  <c:v>14528.300000000003</c:v>
                </c:pt>
                <c:pt idx="16167">
                  <c:v>14509.899999999994</c:v>
                </c:pt>
                <c:pt idx="16168">
                  <c:v>14493.899999999994</c:v>
                </c:pt>
                <c:pt idx="16169">
                  <c:v>14479.699999999997</c:v>
                </c:pt>
                <c:pt idx="16170">
                  <c:v>14453.699999999997</c:v>
                </c:pt>
                <c:pt idx="16171">
                  <c:v>14427.699999999997</c:v>
                </c:pt>
                <c:pt idx="16172">
                  <c:v>14406.600000000006</c:v>
                </c:pt>
                <c:pt idx="16173">
                  <c:v>14373.300000000003</c:v>
                </c:pt>
                <c:pt idx="16174">
                  <c:v>14344.300000000003</c:v>
                </c:pt>
                <c:pt idx="16175">
                  <c:v>14314.399999999994</c:v>
                </c:pt>
                <c:pt idx="16176">
                  <c:v>14281.899999999994</c:v>
                </c:pt>
                <c:pt idx="16177">
                  <c:v>14252.600000000006</c:v>
                </c:pt>
                <c:pt idx="16178">
                  <c:v>14214.600000000006</c:v>
                </c:pt>
                <c:pt idx="16179">
                  <c:v>14171.100000000006</c:v>
                </c:pt>
                <c:pt idx="16180">
                  <c:v>14137.800000000003</c:v>
                </c:pt>
                <c:pt idx="16181">
                  <c:v>14109.199999999997</c:v>
                </c:pt>
                <c:pt idx="16182">
                  <c:v>14059.100000000006</c:v>
                </c:pt>
                <c:pt idx="16183">
                  <c:v>14027.5</c:v>
                </c:pt>
                <c:pt idx="16184">
                  <c:v>13984.699999999997</c:v>
                </c:pt>
                <c:pt idx="16185">
                  <c:v>13920.300000000003</c:v>
                </c:pt>
                <c:pt idx="16186">
                  <c:v>13871.899999999994</c:v>
                </c:pt>
                <c:pt idx="16187">
                  <c:v>13829.800000000003</c:v>
                </c:pt>
                <c:pt idx="16188">
                  <c:v>13778</c:v>
                </c:pt>
                <c:pt idx="16189">
                  <c:v>13710.300000000003</c:v>
                </c:pt>
                <c:pt idx="16190">
                  <c:v>13650.399999999994</c:v>
                </c:pt>
                <c:pt idx="16191">
                  <c:v>13593.899999999994</c:v>
                </c:pt>
                <c:pt idx="16192">
                  <c:v>13535.100000000006</c:v>
                </c:pt>
                <c:pt idx="16193">
                  <c:v>13456</c:v>
                </c:pt>
                <c:pt idx="16194">
                  <c:v>13388.300000000003</c:v>
                </c:pt>
                <c:pt idx="16195">
                  <c:v>13320.699999999997</c:v>
                </c:pt>
                <c:pt idx="16196">
                  <c:v>13243.100000000006</c:v>
                </c:pt>
                <c:pt idx="16197">
                  <c:v>13158.399999999994</c:v>
                </c:pt>
                <c:pt idx="16198">
                  <c:v>13074.399999999994</c:v>
                </c:pt>
                <c:pt idx="16199">
                  <c:v>12993.5</c:v>
                </c:pt>
                <c:pt idx="16200">
                  <c:v>12915.899999999994</c:v>
                </c:pt>
                <c:pt idx="16201">
                  <c:v>12826.399999999994</c:v>
                </c:pt>
                <c:pt idx="16202">
                  <c:v>12727.899999999994</c:v>
                </c:pt>
                <c:pt idx="16203">
                  <c:v>12630.600000000006</c:v>
                </c:pt>
                <c:pt idx="16204">
                  <c:v>12533.800000000003</c:v>
                </c:pt>
                <c:pt idx="16205">
                  <c:v>12439.600000000006</c:v>
                </c:pt>
                <c:pt idx="16206">
                  <c:v>12345.399999999994</c:v>
                </c:pt>
                <c:pt idx="16207">
                  <c:v>12241.699999999997</c:v>
                </c:pt>
                <c:pt idx="16208">
                  <c:v>12135.399999999994</c:v>
                </c:pt>
                <c:pt idx="16209">
                  <c:v>12032.699999999997</c:v>
                </c:pt>
                <c:pt idx="16210">
                  <c:v>11927.800000000003</c:v>
                </c:pt>
                <c:pt idx="16211">
                  <c:v>11805.399999999994</c:v>
                </c:pt>
                <c:pt idx="16212">
                  <c:v>11685.800000000003</c:v>
                </c:pt>
                <c:pt idx="16213">
                  <c:v>11564.800000000003</c:v>
                </c:pt>
                <c:pt idx="16214">
                  <c:v>11454</c:v>
                </c:pt>
                <c:pt idx="16215">
                  <c:v>11333.5</c:v>
                </c:pt>
                <c:pt idx="16216">
                  <c:v>11199.300000000003</c:v>
                </c:pt>
                <c:pt idx="16217">
                  <c:v>11066.100000000006</c:v>
                </c:pt>
                <c:pt idx="16218">
                  <c:v>10927.699999999997</c:v>
                </c:pt>
                <c:pt idx="16219">
                  <c:v>10795.600000000006</c:v>
                </c:pt>
                <c:pt idx="16220">
                  <c:v>10663.600000000006</c:v>
                </c:pt>
                <c:pt idx="16221">
                  <c:v>10515.699999999997</c:v>
                </c:pt>
                <c:pt idx="16222">
                  <c:v>10366.5</c:v>
                </c:pt>
                <c:pt idx="16223">
                  <c:v>10216</c:v>
                </c:pt>
                <c:pt idx="16224">
                  <c:v>10064.100000000006</c:v>
                </c:pt>
                <c:pt idx="16225">
                  <c:v>9911</c:v>
                </c:pt>
                <c:pt idx="16226">
                  <c:v>9756.8000000000029</c:v>
                </c:pt>
                <c:pt idx="16227">
                  <c:v>9598.1999999999971</c:v>
                </c:pt>
                <c:pt idx="16228">
                  <c:v>9427.3000000000029</c:v>
                </c:pt>
                <c:pt idx="16229">
                  <c:v>9265.3999999999942</c:v>
                </c:pt>
                <c:pt idx="16230">
                  <c:v>9095.5</c:v>
                </c:pt>
                <c:pt idx="16231">
                  <c:v>8934.6000000000058</c:v>
                </c:pt>
                <c:pt idx="16232">
                  <c:v>8763.1000000000058</c:v>
                </c:pt>
                <c:pt idx="16233">
                  <c:v>8582.6000000000058</c:v>
                </c:pt>
                <c:pt idx="16234">
                  <c:v>8409.6000000000058</c:v>
                </c:pt>
                <c:pt idx="16235">
                  <c:v>8236.8999999999942</c:v>
                </c:pt>
                <c:pt idx="16236">
                  <c:v>8051.6000000000058</c:v>
                </c:pt>
                <c:pt idx="16237">
                  <c:v>7868.3000000000029</c:v>
                </c:pt>
                <c:pt idx="16238">
                  <c:v>7681</c:v>
                </c:pt>
                <c:pt idx="16239">
                  <c:v>7490.6999999999971</c:v>
                </c:pt>
                <c:pt idx="16240">
                  <c:v>7295.1999999999971</c:v>
                </c:pt>
                <c:pt idx="16241">
                  <c:v>7096.5</c:v>
                </c:pt>
                <c:pt idx="16242">
                  <c:v>6903.3000000000029</c:v>
                </c:pt>
                <c:pt idx="16243">
                  <c:v>6699.1999999999971</c:v>
                </c:pt>
                <c:pt idx="16244">
                  <c:v>6496.6999999999971</c:v>
                </c:pt>
                <c:pt idx="16245">
                  <c:v>6288.1000000000058</c:v>
                </c:pt>
                <c:pt idx="16246">
                  <c:v>6083.3000000000029</c:v>
                </c:pt>
                <c:pt idx="16247">
                  <c:v>5868.1000000000058</c:v>
                </c:pt>
                <c:pt idx="16248">
                  <c:v>5651.6000000000058</c:v>
                </c:pt>
                <c:pt idx="16249">
                  <c:v>5434</c:v>
                </c:pt>
                <c:pt idx="16250">
                  <c:v>5213.3000000000029</c:v>
                </c:pt>
                <c:pt idx="16251">
                  <c:v>4991.6999999999971</c:v>
                </c:pt>
                <c:pt idx="16252">
                  <c:v>4762.6000000000058</c:v>
                </c:pt>
                <c:pt idx="16253">
                  <c:v>4530.8000000000029</c:v>
                </c:pt>
                <c:pt idx="16254">
                  <c:v>4304.6000000000058</c:v>
                </c:pt>
                <c:pt idx="16255">
                  <c:v>4072.3000000000029</c:v>
                </c:pt>
                <c:pt idx="16256">
                  <c:v>3841.8000000000029</c:v>
                </c:pt>
                <c:pt idx="16257">
                  <c:v>3609.1999999999971</c:v>
                </c:pt>
                <c:pt idx="16258">
                  <c:v>3368.1999999999971</c:v>
                </c:pt>
                <c:pt idx="16259">
                  <c:v>3131.6999999999971</c:v>
                </c:pt>
                <c:pt idx="16260">
                  <c:v>2890.6999999999971</c:v>
                </c:pt>
                <c:pt idx="16261">
                  <c:v>2646.5</c:v>
                </c:pt>
                <c:pt idx="16262">
                  <c:v>2402.1999999999971</c:v>
                </c:pt>
                <c:pt idx="16263">
                  <c:v>2150.6999999999971</c:v>
                </c:pt>
                <c:pt idx="16264">
                  <c:v>1904.3000000000029</c:v>
                </c:pt>
                <c:pt idx="16265">
                  <c:v>1654.3999999999942</c:v>
                </c:pt>
                <c:pt idx="16266">
                  <c:v>1399.6999999999971</c:v>
                </c:pt>
                <c:pt idx="16267">
                  <c:v>1142.3000000000029</c:v>
                </c:pt>
                <c:pt idx="16268">
                  <c:v>885.39999999999418</c:v>
                </c:pt>
                <c:pt idx="16269">
                  <c:v>627.30000000000291</c:v>
                </c:pt>
                <c:pt idx="16270">
                  <c:v>364.19999999999709</c:v>
                </c:pt>
                <c:pt idx="16271">
                  <c:v>101.30000000000291</c:v>
                </c:pt>
                <c:pt idx="16272">
                  <c:v>-163.19999999999709</c:v>
                </c:pt>
                <c:pt idx="16273">
                  <c:v>-430.80000000000291</c:v>
                </c:pt>
                <c:pt idx="16274">
                  <c:v>-697.80000000000291</c:v>
                </c:pt>
                <c:pt idx="16275">
                  <c:v>-967.5</c:v>
                </c:pt>
                <c:pt idx="16276">
                  <c:v>-1240.5</c:v>
                </c:pt>
                <c:pt idx="16277">
                  <c:v>-1515.5</c:v>
                </c:pt>
                <c:pt idx="16278">
                  <c:v>-1788.6999999999971</c:v>
                </c:pt>
                <c:pt idx="16279">
                  <c:v>-2064.5</c:v>
                </c:pt>
                <c:pt idx="16280">
                  <c:v>-2339</c:v>
                </c:pt>
                <c:pt idx="16281">
                  <c:v>-2615.6999999999971</c:v>
                </c:pt>
                <c:pt idx="16282">
                  <c:v>-2888.3999999999942</c:v>
                </c:pt>
                <c:pt idx="16283">
                  <c:v>-3170</c:v>
                </c:pt>
                <c:pt idx="16284">
                  <c:v>-3446.8999999999942</c:v>
                </c:pt>
                <c:pt idx="16285">
                  <c:v>-3722.3000000000029</c:v>
                </c:pt>
                <c:pt idx="16286">
                  <c:v>-4003.6000000000058</c:v>
                </c:pt>
                <c:pt idx="16287">
                  <c:v>-4285.8999999999942</c:v>
                </c:pt>
                <c:pt idx="16288">
                  <c:v>-4565.3999999999942</c:v>
                </c:pt>
                <c:pt idx="16289">
                  <c:v>-4845.1000000000058</c:v>
                </c:pt>
                <c:pt idx="16290">
                  <c:v>-5124.8999999999942</c:v>
                </c:pt>
                <c:pt idx="16291">
                  <c:v>-5406.1000000000058</c:v>
                </c:pt>
                <c:pt idx="16292">
                  <c:v>-5691.5</c:v>
                </c:pt>
                <c:pt idx="16293">
                  <c:v>-5967.8999999999942</c:v>
                </c:pt>
                <c:pt idx="16294">
                  <c:v>-6248.6999999999971</c:v>
                </c:pt>
                <c:pt idx="16295">
                  <c:v>-6533.3000000000029</c:v>
                </c:pt>
                <c:pt idx="16296">
                  <c:v>-6813.6999999999971</c:v>
                </c:pt>
                <c:pt idx="16297">
                  <c:v>-7094.8999999999942</c:v>
                </c:pt>
                <c:pt idx="16298">
                  <c:v>-7374.3999999999942</c:v>
                </c:pt>
                <c:pt idx="16299">
                  <c:v>-7658.3000000000029</c:v>
                </c:pt>
                <c:pt idx="16300">
                  <c:v>-7935.6000000000058</c:v>
                </c:pt>
                <c:pt idx="16301">
                  <c:v>-8212.3999999999942</c:v>
                </c:pt>
                <c:pt idx="16302">
                  <c:v>-8494.1999999999971</c:v>
                </c:pt>
                <c:pt idx="16303">
                  <c:v>-8772.1999999999971</c:v>
                </c:pt>
                <c:pt idx="16304">
                  <c:v>-9047.8999999999942</c:v>
                </c:pt>
                <c:pt idx="16305">
                  <c:v>-9322.6000000000058</c:v>
                </c:pt>
                <c:pt idx="16306">
                  <c:v>-9596.5</c:v>
                </c:pt>
                <c:pt idx="16307">
                  <c:v>-9868.5</c:v>
                </c:pt>
                <c:pt idx="16308">
                  <c:v>-10137</c:v>
                </c:pt>
                <c:pt idx="16309">
                  <c:v>-10402.399999999994</c:v>
                </c:pt>
                <c:pt idx="16310">
                  <c:v>-10671.100000000006</c:v>
                </c:pt>
                <c:pt idx="16311">
                  <c:v>-10939.300000000003</c:v>
                </c:pt>
                <c:pt idx="16312">
                  <c:v>-11200.800000000003</c:v>
                </c:pt>
                <c:pt idx="16313">
                  <c:v>-11461.5</c:v>
                </c:pt>
                <c:pt idx="16314">
                  <c:v>-11721.300000000003</c:v>
                </c:pt>
                <c:pt idx="16315">
                  <c:v>-11979.099999999999</c:v>
                </c:pt>
                <c:pt idx="16316">
                  <c:v>-12236.300000000003</c:v>
                </c:pt>
                <c:pt idx="16317">
                  <c:v>-12491.699999999997</c:v>
                </c:pt>
                <c:pt idx="16318">
                  <c:v>-12745.099999999999</c:v>
                </c:pt>
                <c:pt idx="16319">
                  <c:v>-12993.900000000001</c:v>
                </c:pt>
                <c:pt idx="16320">
                  <c:v>-13239.800000000003</c:v>
                </c:pt>
                <c:pt idx="16321">
                  <c:v>-13486.300000000003</c:v>
                </c:pt>
                <c:pt idx="16322">
                  <c:v>-13727.099999999999</c:v>
                </c:pt>
                <c:pt idx="16323">
                  <c:v>-13967.599999999999</c:v>
                </c:pt>
                <c:pt idx="16324">
                  <c:v>-14206.699999999997</c:v>
                </c:pt>
                <c:pt idx="16325">
                  <c:v>-14438</c:v>
                </c:pt>
                <c:pt idx="16326">
                  <c:v>-14669.300000000003</c:v>
                </c:pt>
                <c:pt idx="16327">
                  <c:v>-14898.900000000001</c:v>
                </c:pt>
                <c:pt idx="16328">
                  <c:v>-15123.599999999999</c:v>
                </c:pt>
                <c:pt idx="16329">
                  <c:v>-15341.900000000001</c:v>
                </c:pt>
                <c:pt idx="16330">
                  <c:v>-15560.099999999999</c:v>
                </c:pt>
                <c:pt idx="16331">
                  <c:v>-15777.300000000003</c:v>
                </c:pt>
                <c:pt idx="16332">
                  <c:v>-15988.699999999997</c:v>
                </c:pt>
                <c:pt idx="16333">
                  <c:v>-16196.199999999997</c:v>
                </c:pt>
                <c:pt idx="16334">
                  <c:v>-16398.800000000003</c:v>
                </c:pt>
                <c:pt idx="16335">
                  <c:v>-16599.699999999997</c:v>
                </c:pt>
                <c:pt idx="16336">
                  <c:v>-16797.599999999999</c:v>
                </c:pt>
                <c:pt idx="16337">
                  <c:v>-16989.199999999997</c:v>
                </c:pt>
                <c:pt idx="16338">
                  <c:v>-17176.400000000001</c:v>
                </c:pt>
                <c:pt idx="16339">
                  <c:v>-17359.300000000003</c:v>
                </c:pt>
                <c:pt idx="16340">
                  <c:v>-17538.900000000001</c:v>
                </c:pt>
                <c:pt idx="16341">
                  <c:v>-17717.800000000003</c:v>
                </c:pt>
                <c:pt idx="16342">
                  <c:v>-17891.199999999997</c:v>
                </c:pt>
                <c:pt idx="16343">
                  <c:v>-18057.5</c:v>
                </c:pt>
                <c:pt idx="16344">
                  <c:v>-18221</c:v>
                </c:pt>
                <c:pt idx="16345">
                  <c:v>-18380.699999999997</c:v>
                </c:pt>
                <c:pt idx="16346">
                  <c:v>-18537.199999999997</c:v>
                </c:pt>
                <c:pt idx="16347">
                  <c:v>-18689</c:v>
                </c:pt>
                <c:pt idx="16348">
                  <c:v>-18832.800000000003</c:v>
                </c:pt>
                <c:pt idx="16349">
                  <c:v>-18972.599999999999</c:v>
                </c:pt>
                <c:pt idx="16350">
                  <c:v>-19108.900000000001</c:v>
                </c:pt>
                <c:pt idx="16351">
                  <c:v>-19242.199999999997</c:v>
                </c:pt>
                <c:pt idx="16352">
                  <c:v>-19368.699999999997</c:v>
                </c:pt>
                <c:pt idx="16353">
                  <c:v>-19487.800000000003</c:v>
                </c:pt>
                <c:pt idx="16354">
                  <c:v>-19607.400000000001</c:v>
                </c:pt>
                <c:pt idx="16355">
                  <c:v>-19719.599999999999</c:v>
                </c:pt>
                <c:pt idx="16356">
                  <c:v>-19826.5</c:v>
                </c:pt>
                <c:pt idx="16357">
                  <c:v>-19929.5</c:v>
                </c:pt>
                <c:pt idx="16358">
                  <c:v>-20029.099999999999</c:v>
                </c:pt>
                <c:pt idx="16359">
                  <c:v>-20114.900000000001</c:v>
                </c:pt>
                <c:pt idx="16360">
                  <c:v>-20198.199999999997</c:v>
                </c:pt>
                <c:pt idx="16361">
                  <c:v>-20289.400000000001</c:v>
                </c:pt>
                <c:pt idx="16362">
                  <c:v>-20363</c:v>
                </c:pt>
                <c:pt idx="16363">
                  <c:v>-20430.199999999997</c:v>
                </c:pt>
                <c:pt idx="16364">
                  <c:v>-20494.300000000003</c:v>
                </c:pt>
                <c:pt idx="16365">
                  <c:v>-20552</c:v>
                </c:pt>
                <c:pt idx="16366">
                  <c:v>-20608.400000000001</c:v>
                </c:pt>
                <c:pt idx="16367">
                  <c:v>-20654.099999999999</c:v>
                </c:pt>
                <c:pt idx="16368">
                  <c:v>-20689.800000000003</c:v>
                </c:pt>
                <c:pt idx="16369">
                  <c:v>-20725.099999999999</c:v>
                </c:pt>
                <c:pt idx="16370">
                  <c:v>-20756.5</c:v>
                </c:pt>
                <c:pt idx="16371">
                  <c:v>-20783.900000000001</c:v>
                </c:pt>
                <c:pt idx="16372">
                  <c:v>-20807.400000000001</c:v>
                </c:pt>
                <c:pt idx="16373">
                  <c:v>-20829</c:v>
                </c:pt>
                <c:pt idx="16374">
                  <c:v>-20829.199999999997</c:v>
                </c:pt>
                <c:pt idx="16375">
                  <c:v>-20827.400000000001</c:v>
                </c:pt>
                <c:pt idx="16376">
                  <c:v>-20812.199999999997</c:v>
                </c:pt>
                <c:pt idx="16377">
                  <c:v>-20815.400000000001</c:v>
                </c:pt>
                <c:pt idx="16378">
                  <c:v>-20807.599999999999</c:v>
                </c:pt>
                <c:pt idx="16379">
                  <c:v>-20784.300000000003</c:v>
                </c:pt>
                <c:pt idx="16380">
                  <c:v>-20749.900000000001</c:v>
                </c:pt>
                <c:pt idx="16381">
                  <c:v>-20714</c:v>
                </c:pt>
                <c:pt idx="16382">
                  <c:v>-20679</c:v>
                </c:pt>
                <c:pt idx="16383">
                  <c:v>-20643</c:v>
                </c:pt>
                <c:pt idx="16384">
                  <c:v>-20592</c:v>
                </c:pt>
                <c:pt idx="16385">
                  <c:v>-20521.400000000001</c:v>
                </c:pt>
                <c:pt idx="16386">
                  <c:v>-20466</c:v>
                </c:pt>
                <c:pt idx="16387">
                  <c:v>-20403</c:v>
                </c:pt>
                <c:pt idx="16388">
                  <c:v>-20317.900000000001</c:v>
                </c:pt>
                <c:pt idx="16389">
                  <c:v>-20236.400000000001</c:v>
                </c:pt>
                <c:pt idx="16390">
                  <c:v>-20150.800000000003</c:v>
                </c:pt>
                <c:pt idx="16391">
                  <c:v>-20061.199999999997</c:v>
                </c:pt>
                <c:pt idx="16392">
                  <c:v>-19967.699999999997</c:v>
                </c:pt>
                <c:pt idx="16393">
                  <c:v>-19871.699999999997</c:v>
                </c:pt>
                <c:pt idx="16394">
                  <c:v>-19743</c:v>
                </c:pt>
                <c:pt idx="16395">
                  <c:v>-19636</c:v>
                </c:pt>
                <c:pt idx="16396">
                  <c:v>-19519.300000000003</c:v>
                </c:pt>
                <c:pt idx="16397">
                  <c:v>-19395</c:v>
                </c:pt>
                <c:pt idx="16398">
                  <c:v>-19264</c:v>
                </c:pt>
                <c:pt idx="16399">
                  <c:v>-19114.800000000003</c:v>
                </c:pt>
                <c:pt idx="16400">
                  <c:v>-18977</c:v>
                </c:pt>
                <c:pt idx="16401">
                  <c:v>-18834.199999999997</c:v>
                </c:pt>
                <c:pt idx="16402">
                  <c:v>-18668.699999999997</c:v>
                </c:pt>
                <c:pt idx="16403">
                  <c:v>-18502.699999999997</c:v>
                </c:pt>
                <c:pt idx="16404">
                  <c:v>-18338.5</c:v>
                </c:pt>
                <c:pt idx="16405">
                  <c:v>-18175.300000000003</c:v>
                </c:pt>
                <c:pt idx="16406">
                  <c:v>-17989.699999999997</c:v>
                </c:pt>
                <c:pt idx="16407">
                  <c:v>-17797.099999999999</c:v>
                </c:pt>
                <c:pt idx="16408">
                  <c:v>-17616.199999999997</c:v>
                </c:pt>
                <c:pt idx="16409">
                  <c:v>-17431.400000000001</c:v>
                </c:pt>
                <c:pt idx="16410">
                  <c:v>-17226.900000000001</c:v>
                </c:pt>
                <c:pt idx="16411">
                  <c:v>-17020.699999999997</c:v>
                </c:pt>
                <c:pt idx="16412">
                  <c:v>-16812.699999999997</c:v>
                </c:pt>
                <c:pt idx="16413">
                  <c:v>-16591.099999999999</c:v>
                </c:pt>
                <c:pt idx="16414">
                  <c:v>-16366.099999999999</c:v>
                </c:pt>
                <c:pt idx="16415">
                  <c:v>-16137.199999999997</c:v>
                </c:pt>
                <c:pt idx="16416">
                  <c:v>-15917.900000000001</c:v>
                </c:pt>
                <c:pt idx="16417">
                  <c:v>-15679.900000000001</c:v>
                </c:pt>
                <c:pt idx="16418">
                  <c:v>-15442.5</c:v>
                </c:pt>
                <c:pt idx="16419">
                  <c:v>-15191</c:v>
                </c:pt>
                <c:pt idx="16420">
                  <c:v>-14941</c:v>
                </c:pt>
                <c:pt idx="16421">
                  <c:v>-14689.599999999999</c:v>
                </c:pt>
                <c:pt idx="16422">
                  <c:v>-14427.599999999999</c:v>
                </c:pt>
                <c:pt idx="16423">
                  <c:v>-14168.400000000001</c:v>
                </c:pt>
                <c:pt idx="16424">
                  <c:v>-13905.5</c:v>
                </c:pt>
                <c:pt idx="16425">
                  <c:v>-13617.800000000003</c:v>
                </c:pt>
                <c:pt idx="16426">
                  <c:v>-13345.699999999997</c:v>
                </c:pt>
                <c:pt idx="16427">
                  <c:v>-13066.699999999997</c:v>
                </c:pt>
                <c:pt idx="16428">
                  <c:v>-12783</c:v>
                </c:pt>
                <c:pt idx="16429">
                  <c:v>-12490.300000000003</c:v>
                </c:pt>
                <c:pt idx="16430">
                  <c:v>-12191.400000000001</c:v>
                </c:pt>
                <c:pt idx="16431">
                  <c:v>-11901</c:v>
                </c:pt>
                <c:pt idx="16432">
                  <c:v>-11592.5</c:v>
                </c:pt>
                <c:pt idx="16433">
                  <c:v>-11285.899999999994</c:v>
                </c:pt>
                <c:pt idx="16434">
                  <c:v>-10980.600000000006</c:v>
                </c:pt>
                <c:pt idx="16435">
                  <c:v>-10662</c:v>
                </c:pt>
                <c:pt idx="16436">
                  <c:v>-10343.100000000006</c:v>
                </c:pt>
                <c:pt idx="16437">
                  <c:v>-10027.899999999994</c:v>
                </c:pt>
                <c:pt idx="16438">
                  <c:v>-9700.1999999999971</c:v>
                </c:pt>
                <c:pt idx="16439">
                  <c:v>-9373.8999999999942</c:v>
                </c:pt>
                <c:pt idx="16440">
                  <c:v>-9037.6000000000058</c:v>
                </c:pt>
                <c:pt idx="16441">
                  <c:v>-8701.1999999999971</c:v>
                </c:pt>
                <c:pt idx="16442">
                  <c:v>-8367.6000000000058</c:v>
                </c:pt>
                <c:pt idx="16443">
                  <c:v>-8026</c:v>
                </c:pt>
                <c:pt idx="16444">
                  <c:v>-7679.1000000000058</c:v>
                </c:pt>
                <c:pt idx="16445">
                  <c:v>-7330.1000000000058</c:v>
                </c:pt>
                <c:pt idx="16446">
                  <c:v>-6983.5</c:v>
                </c:pt>
                <c:pt idx="16447">
                  <c:v>-6632.6999999999971</c:v>
                </c:pt>
                <c:pt idx="16448">
                  <c:v>-6269.1999999999971</c:v>
                </c:pt>
                <c:pt idx="16449">
                  <c:v>-5913.6000000000058</c:v>
                </c:pt>
                <c:pt idx="16450">
                  <c:v>-5561.8999999999942</c:v>
                </c:pt>
                <c:pt idx="16451">
                  <c:v>-5200.3999999999942</c:v>
                </c:pt>
                <c:pt idx="16452">
                  <c:v>-4829.6000000000058</c:v>
                </c:pt>
                <c:pt idx="16453">
                  <c:v>-4456.1000000000058</c:v>
                </c:pt>
                <c:pt idx="16454">
                  <c:v>-4095.5</c:v>
                </c:pt>
                <c:pt idx="16455">
                  <c:v>-3728.3000000000029</c:v>
                </c:pt>
                <c:pt idx="16456">
                  <c:v>-3346.6999999999971</c:v>
                </c:pt>
                <c:pt idx="16457">
                  <c:v>-2974.6000000000058</c:v>
                </c:pt>
                <c:pt idx="16458">
                  <c:v>-2600.8999999999942</c:v>
                </c:pt>
                <c:pt idx="16459">
                  <c:v>-2226</c:v>
                </c:pt>
                <c:pt idx="16460">
                  <c:v>-1849.5</c:v>
                </c:pt>
                <c:pt idx="16461">
                  <c:v>-1463.8000000000029</c:v>
                </c:pt>
                <c:pt idx="16462">
                  <c:v>-1076.1999999999971</c:v>
                </c:pt>
                <c:pt idx="16463">
                  <c:v>-697</c:v>
                </c:pt>
                <c:pt idx="16464">
                  <c:v>-316.39999999999418</c:v>
                </c:pt>
                <c:pt idx="16465">
                  <c:v>73.899999999994179</c:v>
                </c:pt>
                <c:pt idx="16466">
                  <c:v>464.30000000000291</c:v>
                </c:pt>
                <c:pt idx="16467">
                  <c:v>846</c:v>
                </c:pt>
                <c:pt idx="16468">
                  <c:v>1234.1000000000058</c:v>
                </c:pt>
                <c:pt idx="16469">
                  <c:v>1632.6000000000058</c:v>
                </c:pt>
                <c:pt idx="16470">
                  <c:v>2024.6999999999971</c:v>
                </c:pt>
                <c:pt idx="16471">
                  <c:v>2406.1000000000058</c:v>
                </c:pt>
                <c:pt idx="16472">
                  <c:v>2792.3000000000029</c:v>
                </c:pt>
                <c:pt idx="16473">
                  <c:v>3182.3000000000029</c:v>
                </c:pt>
                <c:pt idx="16474">
                  <c:v>3569.8000000000029</c:v>
                </c:pt>
                <c:pt idx="16475">
                  <c:v>3958.1000000000058</c:v>
                </c:pt>
                <c:pt idx="16476">
                  <c:v>4344.3999999999942</c:v>
                </c:pt>
                <c:pt idx="16477">
                  <c:v>4740</c:v>
                </c:pt>
                <c:pt idx="16478">
                  <c:v>5120.3000000000029</c:v>
                </c:pt>
                <c:pt idx="16479">
                  <c:v>5506</c:v>
                </c:pt>
                <c:pt idx="16480">
                  <c:v>5894.3999999999942</c:v>
                </c:pt>
                <c:pt idx="16481">
                  <c:v>6277</c:v>
                </c:pt>
                <c:pt idx="16482">
                  <c:v>6661.3999999999942</c:v>
                </c:pt>
                <c:pt idx="16483">
                  <c:v>7040.5</c:v>
                </c:pt>
                <c:pt idx="16484">
                  <c:v>7421</c:v>
                </c:pt>
                <c:pt idx="16485">
                  <c:v>7799.3999999999942</c:v>
                </c:pt>
                <c:pt idx="16486">
                  <c:v>8173.3999999999942</c:v>
                </c:pt>
                <c:pt idx="16487">
                  <c:v>8557.3000000000029</c:v>
                </c:pt>
                <c:pt idx="16488">
                  <c:v>8931.6999999999971</c:v>
                </c:pt>
                <c:pt idx="16489">
                  <c:v>9306.6000000000058</c:v>
                </c:pt>
                <c:pt idx="16490">
                  <c:v>9679.1000000000058</c:v>
                </c:pt>
                <c:pt idx="16491">
                  <c:v>10049.5</c:v>
                </c:pt>
                <c:pt idx="16492">
                  <c:v>10416.399999999994</c:v>
                </c:pt>
                <c:pt idx="16493">
                  <c:v>10776.199999999997</c:v>
                </c:pt>
                <c:pt idx="16494">
                  <c:v>11143.899999999994</c:v>
                </c:pt>
                <c:pt idx="16495">
                  <c:v>11512.699999999997</c:v>
                </c:pt>
                <c:pt idx="16496">
                  <c:v>11871.699999999997</c:v>
                </c:pt>
                <c:pt idx="16497">
                  <c:v>12221.699999999997</c:v>
                </c:pt>
                <c:pt idx="16498">
                  <c:v>12578.800000000003</c:v>
                </c:pt>
                <c:pt idx="16499">
                  <c:v>12931.800000000003</c:v>
                </c:pt>
                <c:pt idx="16500">
                  <c:v>13274.100000000006</c:v>
                </c:pt>
                <c:pt idx="16501">
                  <c:v>13613.699999999997</c:v>
                </c:pt>
                <c:pt idx="16502">
                  <c:v>13959</c:v>
                </c:pt>
                <c:pt idx="16503">
                  <c:v>14301.300000000003</c:v>
                </c:pt>
                <c:pt idx="16504">
                  <c:v>14632.800000000003</c:v>
                </c:pt>
                <c:pt idx="16505">
                  <c:v>14959.899999999994</c:v>
                </c:pt>
                <c:pt idx="16506">
                  <c:v>15285.399999999994</c:v>
                </c:pt>
                <c:pt idx="16507">
                  <c:v>15606.600000000006</c:v>
                </c:pt>
                <c:pt idx="16508">
                  <c:v>15933.100000000006</c:v>
                </c:pt>
                <c:pt idx="16509">
                  <c:v>16243.600000000006</c:v>
                </c:pt>
                <c:pt idx="16510">
                  <c:v>16546.5</c:v>
                </c:pt>
                <c:pt idx="16511">
                  <c:v>16859.199999999997</c:v>
                </c:pt>
                <c:pt idx="16512">
                  <c:v>17167.5</c:v>
                </c:pt>
                <c:pt idx="16513">
                  <c:v>17467.699999999997</c:v>
                </c:pt>
                <c:pt idx="16514">
                  <c:v>17756.600000000006</c:v>
                </c:pt>
                <c:pt idx="16515">
                  <c:v>18047.899999999994</c:v>
                </c:pt>
                <c:pt idx="16516">
                  <c:v>18344.899999999994</c:v>
                </c:pt>
                <c:pt idx="16517">
                  <c:v>18627.5</c:v>
                </c:pt>
                <c:pt idx="16518">
                  <c:v>18903.399999999994</c:v>
                </c:pt>
                <c:pt idx="16519">
                  <c:v>19179.300000000003</c:v>
                </c:pt>
                <c:pt idx="16520">
                  <c:v>19451.399999999994</c:v>
                </c:pt>
                <c:pt idx="16521">
                  <c:v>19716.5</c:v>
                </c:pt>
                <c:pt idx="16522">
                  <c:v>19972.100000000006</c:v>
                </c:pt>
                <c:pt idx="16523">
                  <c:v>20227.199999999997</c:v>
                </c:pt>
                <c:pt idx="16524">
                  <c:v>20480.899999999994</c:v>
                </c:pt>
                <c:pt idx="16525">
                  <c:v>20724.5</c:v>
                </c:pt>
                <c:pt idx="16526">
                  <c:v>20964.300000000003</c:v>
                </c:pt>
                <c:pt idx="16527">
                  <c:v>21197.600000000006</c:v>
                </c:pt>
                <c:pt idx="16528">
                  <c:v>21421.800000000003</c:v>
                </c:pt>
                <c:pt idx="16529">
                  <c:v>21647.100000000006</c:v>
                </c:pt>
                <c:pt idx="16530">
                  <c:v>21861.5</c:v>
                </c:pt>
                <c:pt idx="16531">
                  <c:v>22071.899999999994</c:v>
                </c:pt>
                <c:pt idx="16532">
                  <c:v>22284</c:v>
                </c:pt>
                <c:pt idx="16533">
                  <c:v>22476.5</c:v>
                </c:pt>
                <c:pt idx="16534">
                  <c:v>22672.399999999994</c:v>
                </c:pt>
                <c:pt idx="16535">
                  <c:v>22865</c:v>
                </c:pt>
                <c:pt idx="16536">
                  <c:v>23044</c:v>
                </c:pt>
                <c:pt idx="16537">
                  <c:v>23219</c:v>
                </c:pt>
                <c:pt idx="16538">
                  <c:v>23387</c:v>
                </c:pt>
                <c:pt idx="16539">
                  <c:v>23565</c:v>
                </c:pt>
                <c:pt idx="16540">
                  <c:v>23724</c:v>
                </c:pt>
                <c:pt idx="16541">
                  <c:v>23875</c:v>
                </c:pt>
                <c:pt idx="16542">
                  <c:v>24029</c:v>
                </c:pt>
                <c:pt idx="16543">
                  <c:v>24172</c:v>
                </c:pt>
                <c:pt idx="16544">
                  <c:v>24309</c:v>
                </c:pt>
                <c:pt idx="16545">
                  <c:v>24442</c:v>
                </c:pt>
                <c:pt idx="16546">
                  <c:v>24563</c:v>
                </c:pt>
                <c:pt idx="16547">
                  <c:v>24681</c:v>
                </c:pt>
                <c:pt idx="16548">
                  <c:v>24794</c:v>
                </c:pt>
                <c:pt idx="16549">
                  <c:v>24889</c:v>
                </c:pt>
                <c:pt idx="16550">
                  <c:v>24988</c:v>
                </c:pt>
                <c:pt idx="16551">
                  <c:v>25085</c:v>
                </c:pt>
                <c:pt idx="16552">
                  <c:v>25167</c:v>
                </c:pt>
                <c:pt idx="16553">
                  <c:v>25245</c:v>
                </c:pt>
                <c:pt idx="16554">
                  <c:v>25319</c:v>
                </c:pt>
                <c:pt idx="16555">
                  <c:v>25376</c:v>
                </c:pt>
                <c:pt idx="16556">
                  <c:v>25423</c:v>
                </c:pt>
                <c:pt idx="16557">
                  <c:v>25477</c:v>
                </c:pt>
                <c:pt idx="16558">
                  <c:v>25528</c:v>
                </c:pt>
                <c:pt idx="16559">
                  <c:v>25558</c:v>
                </c:pt>
                <c:pt idx="16560">
                  <c:v>25577</c:v>
                </c:pt>
                <c:pt idx="16561">
                  <c:v>25601</c:v>
                </c:pt>
                <c:pt idx="16562">
                  <c:v>25622</c:v>
                </c:pt>
                <c:pt idx="16563">
                  <c:v>25626</c:v>
                </c:pt>
                <c:pt idx="16564">
                  <c:v>25618</c:v>
                </c:pt>
                <c:pt idx="16565">
                  <c:v>25620</c:v>
                </c:pt>
                <c:pt idx="16566">
                  <c:v>25614</c:v>
                </c:pt>
                <c:pt idx="16567">
                  <c:v>25588</c:v>
                </c:pt>
                <c:pt idx="16568">
                  <c:v>25563</c:v>
                </c:pt>
                <c:pt idx="16569">
                  <c:v>25530</c:v>
                </c:pt>
                <c:pt idx="16570">
                  <c:v>25490</c:v>
                </c:pt>
                <c:pt idx="16571">
                  <c:v>25454</c:v>
                </c:pt>
                <c:pt idx="16572">
                  <c:v>25387</c:v>
                </c:pt>
                <c:pt idx="16573">
                  <c:v>25322</c:v>
                </c:pt>
                <c:pt idx="16574">
                  <c:v>25251</c:v>
                </c:pt>
                <c:pt idx="16575">
                  <c:v>25175</c:v>
                </c:pt>
                <c:pt idx="16576">
                  <c:v>25093</c:v>
                </c:pt>
                <c:pt idx="16577">
                  <c:v>25008</c:v>
                </c:pt>
                <c:pt idx="16578">
                  <c:v>24903</c:v>
                </c:pt>
                <c:pt idx="16579">
                  <c:v>24796</c:v>
                </c:pt>
                <c:pt idx="16580">
                  <c:v>24695</c:v>
                </c:pt>
                <c:pt idx="16581">
                  <c:v>24567</c:v>
                </c:pt>
                <c:pt idx="16582">
                  <c:v>24434</c:v>
                </c:pt>
                <c:pt idx="16583">
                  <c:v>24296</c:v>
                </c:pt>
                <c:pt idx="16584">
                  <c:v>24157</c:v>
                </c:pt>
                <c:pt idx="16585">
                  <c:v>24017</c:v>
                </c:pt>
                <c:pt idx="16586">
                  <c:v>23852</c:v>
                </c:pt>
                <c:pt idx="16587">
                  <c:v>23683</c:v>
                </c:pt>
                <c:pt idx="16588">
                  <c:v>23502</c:v>
                </c:pt>
                <c:pt idx="16589">
                  <c:v>23334</c:v>
                </c:pt>
                <c:pt idx="16590">
                  <c:v>23160</c:v>
                </c:pt>
                <c:pt idx="16591">
                  <c:v>22972</c:v>
                </c:pt>
                <c:pt idx="16592">
                  <c:v>22771</c:v>
                </c:pt>
                <c:pt idx="16593">
                  <c:v>22567.699999999997</c:v>
                </c:pt>
                <c:pt idx="16594">
                  <c:v>22359</c:v>
                </c:pt>
                <c:pt idx="16595">
                  <c:v>22145</c:v>
                </c:pt>
                <c:pt idx="16596">
                  <c:v>21926</c:v>
                </c:pt>
                <c:pt idx="16597">
                  <c:v>21703.399999999994</c:v>
                </c:pt>
                <c:pt idx="16598">
                  <c:v>21467.399999999994</c:v>
                </c:pt>
                <c:pt idx="16599">
                  <c:v>21219.100000000006</c:v>
                </c:pt>
                <c:pt idx="16600">
                  <c:v>20976.600000000006</c:v>
                </c:pt>
                <c:pt idx="16601">
                  <c:v>20722</c:v>
                </c:pt>
                <c:pt idx="16602">
                  <c:v>20464.199999999997</c:v>
                </c:pt>
                <c:pt idx="16603">
                  <c:v>20185.399999999994</c:v>
                </c:pt>
                <c:pt idx="16604">
                  <c:v>19912.199999999997</c:v>
                </c:pt>
                <c:pt idx="16605">
                  <c:v>19640.600000000006</c:v>
                </c:pt>
                <c:pt idx="16606">
                  <c:v>19337.800000000003</c:v>
                </c:pt>
                <c:pt idx="16607">
                  <c:v>19057.199999999997</c:v>
                </c:pt>
                <c:pt idx="16608">
                  <c:v>18744.300000000003</c:v>
                </c:pt>
                <c:pt idx="16609">
                  <c:v>18452.800000000003</c:v>
                </c:pt>
                <c:pt idx="16610">
                  <c:v>18139.399999999994</c:v>
                </c:pt>
                <c:pt idx="16611">
                  <c:v>17822.5</c:v>
                </c:pt>
                <c:pt idx="16612">
                  <c:v>17504</c:v>
                </c:pt>
                <c:pt idx="16613">
                  <c:v>17167.600000000006</c:v>
                </c:pt>
                <c:pt idx="16614">
                  <c:v>16840.399999999994</c:v>
                </c:pt>
                <c:pt idx="16615">
                  <c:v>16489</c:v>
                </c:pt>
                <c:pt idx="16616">
                  <c:v>16165</c:v>
                </c:pt>
                <c:pt idx="16617">
                  <c:v>15819.600000000006</c:v>
                </c:pt>
                <c:pt idx="16618">
                  <c:v>15463</c:v>
                </c:pt>
                <c:pt idx="16619">
                  <c:v>15114.100000000006</c:v>
                </c:pt>
                <c:pt idx="16620">
                  <c:v>14749.100000000006</c:v>
                </c:pt>
                <c:pt idx="16621">
                  <c:v>14392.399999999994</c:v>
                </c:pt>
                <c:pt idx="16622">
                  <c:v>14023</c:v>
                </c:pt>
                <c:pt idx="16623">
                  <c:v>13645.600000000006</c:v>
                </c:pt>
                <c:pt idx="16624">
                  <c:v>13265.600000000006</c:v>
                </c:pt>
                <c:pt idx="16625">
                  <c:v>12886.5</c:v>
                </c:pt>
                <c:pt idx="16626">
                  <c:v>12498.899999999994</c:v>
                </c:pt>
                <c:pt idx="16627">
                  <c:v>12108.800000000003</c:v>
                </c:pt>
                <c:pt idx="16628">
                  <c:v>11710.800000000003</c:v>
                </c:pt>
                <c:pt idx="16629">
                  <c:v>11301.800000000003</c:v>
                </c:pt>
                <c:pt idx="16630">
                  <c:v>10904.600000000006</c:v>
                </c:pt>
                <c:pt idx="16631">
                  <c:v>10495</c:v>
                </c:pt>
                <c:pt idx="16632">
                  <c:v>10082.899999999994</c:v>
                </c:pt>
                <c:pt idx="16633">
                  <c:v>9664.6999999999971</c:v>
                </c:pt>
                <c:pt idx="16634">
                  <c:v>9242.8999999999942</c:v>
                </c:pt>
                <c:pt idx="16635">
                  <c:v>8824.1999999999971</c:v>
                </c:pt>
                <c:pt idx="16636">
                  <c:v>8397.6999999999971</c:v>
                </c:pt>
                <c:pt idx="16637">
                  <c:v>7965.6000000000058</c:v>
                </c:pt>
                <c:pt idx="16638">
                  <c:v>7531.6999999999971</c:v>
                </c:pt>
                <c:pt idx="16639">
                  <c:v>7098.1999999999971</c:v>
                </c:pt>
                <c:pt idx="16640">
                  <c:v>6656.5</c:v>
                </c:pt>
                <c:pt idx="16641">
                  <c:v>6213.8000000000029</c:v>
                </c:pt>
                <c:pt idx="16642">
                  <c:v>5774.6999999999971</c:v>
                </c:pt>
                <c:pt idx="16643">
                  <c:v>5328</c:v>
                </c:pt>
                <c:pt idx="16644">
                  <c:v>4880.6999999999971</c:v>
                </c:pt>
                <c:pt idx="16645">
                  <c:v>4434.6000000000058</c:v>
                </c:pt>
                <c:pt idx="16646">
                  <c:v>3982</c:v>
                </c:pt>
                <c:pt idx="16647">
                  <c:v>3524.5</c:v>
                </c:pt>
                <c:pt idx="16648">
                  <c:v>3071.1000000000058</c:v>
                </c:pt>
                <c:pt idx="16649">
                  <c:v>2612.8999999999942</c:v>
                </c:pt>
                <c:pt idx="16650">
                  <c:v>2155.1999999999971</c:v>
                </c:pt>
                <c:pt idx="16651">
                  <c:v>1694.3000000000029</c:v>
                </c:pt>
                <c:pt idx="16652">
                  <c:v>1234.3999999999942</c:v>
                </c:pt>
                <c:pt idx="16653">
                  <c:v>767.39999999999418</c:v>
                </c:pt>
                <c:pt idx="16654">
                  <c:v>300.10000000000582</c:v>
                </c:pt>
                <c:pt idx="16655">
                  <c:v>-164.5</c:v>
                </c:pt>
                <c:pt idx="16656">
                  <c:v>-631.80000000000291</c:v>
                </c:pt>
                <c:pt idx="16657">
                  <c:v>-1100.3000000000029</c:v>
                </c:pt>
                <c:pt idx="16658">
                  <c:v>-1569.8999999999942</c:v>
                </c:pt>
                <c:pt idx="16659">
                  <c:v>-2039.1000000000058</c:v>
                </c:pt>
                <c:pt idx="16660">
                  <c:v>-2508.6000000000058</c:v>
                </c:pt>
                <c:pt idx="16661">
                  <c:v>-2979.8000000000029</c:v>
                </c:pt>
                <c:pt idx="16662">
                  <c:v>-3454.3999999999942</c:v>
                </c:pt>
                <c:pt idx="16663">
                  <c:v>-3924.5</c:v>
                </c:pt>
                <c:pt idx="16664">
                  <c:v>-4391.6000000000058</c:v>
                </c:pt>
                <c:pt idx="16665">
                  <c:v>-4864.3000000000029</c:v>
                </c:pt>
                <c:pt idx="16666">
                  <c:v>-5336.3000000000029</c:v>
                </c:pt>
                <c:pt idx="16667">
                  <c:v>-5802.3000000000029</c:v>
                </c:pt>
                <c:pt idx="16668">
                  <c:v>-6271.6000000000058</c:v>
                </c:pt>
                <c:pt idx="16669">
                  <c:v>-6735.6000000000058</c:v>
                </c:pt>
                <c:pt idx="16670">
                  <c:v>-7202</c:v>
                </c:pt>
                <c:pt idx="16671">
                  <c:v>-7661.1999999999971</c:v>
                </c:pt>
                <c:pt idx="16672">
                  <c:v>-8127.1999999999971</c:v>
                </c:pt>
                <c:pt idx="16673">
                  <c:v>-8592.6999999999971</c:v>
                </c:pt>
                <c:pt idx="16674">
                  <c:v>-9049.6000000000058</c:v>
                </c:pt>
                <c:pt idx="16675">
                  <c:v>-9507.1999999999971</c:v>
                </c:pt>
                <c:pt idx="16676">
                  <c:v>-9963.3000000000029</c:v>
                </c:pt>
                <c:pt idx="16677">
                  <c:v>-10419.800000000003</c:v>
                </c:pt>
                <c:pt idx="16678">
                  <c:v>-10871.100000000006</c:v>
                </c:pt>
                <c:pt idx="16679">
                  <c:v>-11322</c:v>
                </c:pt>
                <c:pt idx="16680">
                  <c:v>-11768.5</c:v>
                </c:pt>
                <c:pt idx="16681">
                  <c:v>-12221.400000000001</c:v>
                </c:pt>
                <c:pt idx="16682">
                  <c:v>-12661.300000000003</c:v>
                </c:pt>
                <c:pt idx="16683">
                  <c:v>-13099.800000000003</c:v>
                </c:pt>
                <c:pt idx="16684">
                  <c:v>-13537.699999999997</c:v>
                </c:pt>
                <c:pt idx="16685">
                  <c:v>-13969.099999999999</c:v>
                </c:pt>
                <c:pt idx="16686">
                  <c:v>-14401.400000000001</c:v>
                </c:pt>
                <c:pt idx="16687">
                  <c:v>-14827.900000000001</c:v>
                </c:pt>
                <c:pt idx="16688">
                  <c:v>-15253.099999999999</c:v>
                </c:pt>
                <c:pt idx="16689">
                  <c:v>-15672</c:v>
                </c:pt>
                <c:pt idx="16690">
                  <c:v>-16085.699999999997</c:v>
                </c:pt>
                <c:pt idx="16691">
                  <c:v>-16497.5</c:v>
                </c:pt>
                <c:pt idx="16692">
                  <c:v>-16903.900000000001</c:v>
                </c:pt>
                <c:pt idx="16693">
                  <c:v>-17306.300000000003</c:v>
                </c:pt>
                <c:pt idx="16694">
                  <c:v>-17706.199999999997</c:v>
                </c:pt>
                <c:pt idx="16695">
                  <c:v>-18098.199999999997</c:v>
                </c:pt>
                <c:pt idx="16696">
                  <c:v>-18485.5</c:v>
                </c:pt>
                <c:pt idx="16697">
                  <c:v>-18871.300000000003</c:v>
                </c:pt>
                <c:pt idx="16698">
                  <c:v>-19250.599999999999</c:v>
                </c:pt>
                <c:pt idx="16699">
                  <c:v>-19622</c:v>
                </c:pt>
                <c:pt idx="16700">
                  <c:v>-19988</c:v>
                </c:pt>
                <c:pt idx="16701">
                  <c:v>-20352.400000000001</c:v>
                </c:pt>
                <c:pt idx="16702">
                  <c:v>-20710.699999999997</c:v>
                </c:pt>
                <c:pt idx="16703">
                  <c:v>-21062.800000000003</c:v>
                </c:pt>
                <c:pt idx="16704">
                  <c:v>-21408.699999999997</c:v>
                </c:pt>
                <c:pt idx="16705">
                  <c:v>-21748.1</c:v>
                </c:pt>
                <c:pt idx="16706">
                  <c:v>-22084.5</c:v>
                </c:pt>
                <c:pt idx="16707">
                  <c:v>-22412</c:v>
                </c:pt>
                <c:pt idx="16708">
                  <c:v>-22731.5</c:v>
                </c:pt>
                <c:pt idx="16709">
                  <c:v>-23045.9</c:v>
                </c:pt>
                <c:pt idx="16710">
                  <c:v>-23352</c:v>
                </c:pt>
                <c:pt idx="16711">
                  <c:v>-23655.1</c:v>
                </c:pt>
                <c:pt idx="16712">
                  <c:v>-23953.300000000003</c:v>
                </c:pt>
                <c:pt idx="16713">
                  <c:v>-24239.4</c:v>
                </c:pt>
                <c:pt idx="16714">
                  <c:v>-24520.300000000003</c:v>
                </c:pt>
                <c:pt idx="16715">
                  <c:v>-24795.9</c:v>
                </c:pt>
                <c:pt idx="16716">
                  <c:v>-25063.699999999997</c:v>
                </c:pt>
                <c:pt idx="16717">
                  <c:v>-25326.5</c:v>
                </c:pt>
                <c:pt idx="16718">
                  <c:v>-25577.4</c:v>
                </c:pt>
                <c:pt idx="16719">
                  <c:v>-25821</c:v>
                </c:pt>
                <c:pt idx="16720">
                  <c:v>-26058.1</c:v>
                </c:pt>
                <c:pt idx="16721">
                  <c:v>-26289.1</c:v>
                </c:pt>
                <c:pt idx="16722">
                  <c:v>-26512.199999999997</c:v>
                </c:pt>
                <c:pt idx="16723">
                  <c:v>-26724.6</c:v>
                </c:pt>
                <c:pt idx="16724">
                  <c:v>-26932.9</c:v>
                </c:pt>
                <c:pt idx="16725">
                  <c:v>-27132.5</c:v>
                </c:pt>
                <c:pt idx="16726">
                  <c:v>-27322.800000000003</c:v>
                </c:pt>
                <c:pt idx="16727">
                  <c:v>-27505.300000000003</c:v>
                </c:pt>
                <c:pt idx="16728">
                  <c:v>-27680.6</c:v>
                </c:pt>
                <c:pt idx="16729">
                  <c:v>-27842</c:v>
                </c:pt>
                <c:pt idx="16730">
                  <c:v>-27994.6</c:v>
                </c:pt>
                <c:pt idx="16731">
                  <c:v>-28149.800000000003</c:v>
                </c:pt>
                <c:pt idx="16732">
                  <c:v>-28294.400000000001</c:v>
                </c:pt>
                <c:pt idx="16733">
                  <c:v>-28422.1</c:v>
                </c:pt>
                <c:pt idx="16734">
                  <c:v>-28544.199999999997</c:v>
                </c:pt>
                <c:pt idx="16735">
                  <c:v>-28658.9</c:v>
                </c:pt>
                <c:pt idx="16736">
                  <c:v>-28766.800000000003</c:v>
                </c:pt>
                <c:pt idx="16737">
                  <c:v>-28865.9</c:v>
                </c:pt>
                <c:pt idx="16738">
                  <c:v>-28949</c:v>
                </c:pt>
                <c:pt idx="16739">
                  <c:v>-29026.300000000003</c:v>
                </c:pt>
                <c:pt idx="16740">
                  <c:v>-29096.199999999997</c:v>
                </c:pt>
                <c:pt idx="16741">
                  <c:v>-29155.1</c:v>
                </c:pt>
                <c:pt idx="16742">
                  <c:v>-29210.300000000003</c:v>
                </c:pt>
                <c:pt idx="16743">
                  <c:v>-29256.699999999997</c:v>
                </c:pt>
                <c:pt idx="16744">
                  <c:v>-29293.599999999999</c:v>
                </c:pt>
                <c:pt idx="16745">
                  <c:v>-29305.300000000003</c:v>
                </c:pt>
                <c:pt idx="16746">
                  <c:v>-29328.699999999997</c:v>
                </c:pt>
                <c:pt idx="16747">
                  <c:v>-29338.699999999997</c:v>
                </c:pt>
                <c:pt idx="16748">
                  <c:v>-29341.1</c:v>
                </c:pt>
                <c:pt idx="16749">
                  <c:v>-29328.800000000003</c:v>
                </c:pt>
                <c:pt idx="16750">
                  <c:v>-29297.9</c:v>
                </c:pt>
                <c:pt idx="16751">
                  <c:v>-29262.1</c:v>
                </c:pt>
                <c:pt idx="16752">
                  <c:v>-29225.199999999997</c:v>
                </c:pt>
                <c:pt idx="16753">
                  <c:v>-29181</c:v>
                </c:pt>
                <c:pt idx="16754">
                  <c:v>-29129.1</c:v>
                </c:pt>
                <c:pt idx="16755">
                  <c:v>-29046.199999999997</c:v>
                </c:pt>
                <c:pt idx="16756">
                  <c:v>-28975.800000000003</c:v>
                </c:pt>
                <c:pt idx="16757">
                  <c:v>-28892.6</c:v>
                </c:pt>
                <c:pt idx="16758">
                  <c:v>-28763.9</c:v>
                </c:pt>
                <c:pt idx="16759">
                  <c:v>-28651.4</c:v>
                </c:pt>
                <c:pt idx="16760">
                  <c:v>-28536.1</c:v>
                </c:pt>
                <c:pt idx="16761">
                  <c:v>-28413.300000000003</c:v>
                </c:pt>
                <c:pt idx="16762">
                  <c:v>-28283</c:v>
                </c:pt>
                <c:pt idx="16763">
                  <c:v>-28148.1</c:v>
                </c:pt>
                <c:pt idx="16764">
                  <c:v>-27988.5</c:v>
                </c:pt>
                <c:pt idx="16765">
                  <c:v>-27819.9</c:v>
                </c:pt>
                <c:pt idx="16766">
                  <c:v>-27650.300000000003</c:v>
                </c:pt>
                <c:pt idx="16767">
                  <c:v>-27467</c:v>
                </c:pt>
                <c:pt idx="16768">
                  <c:v>-27287</c:v>
                </c:pt>
                <c:pt idx="16769">
                  <c:v>-27081.800000000003</c:v>
                </c:pt>
                <c:pt idx="16770">
                  <c:v>-26872.5</c:v>
                </c:pt>
                <c:pt idx="16771">
                  <c:v>-26659.699999999997</c:v>
                </c:pt>
                <c:pt idx="16772">
                  <c:v>-26435.1</c:v>
                </c:pt>
                <c:pt idx="16773">
                  <c:v>-26186.300000000003</c:v>
                </c:pt>
                <c:pt idx="16774">
                  <c:v>-25973.5</c:v>
                </c:pt>
                <c:pt idx="16775">
                  <c:v>-25725.699999999997</c:v>
                </c:pt>
                <c:pt idx="16776">
                  <c:v>-25461.699999999997</c:v>
                </c:pt>
                <c:pt idx="16777">
                  <c:v>-25176.199999999997</c:v>
                </c:pt>
                <c:pt idx="16778">
                  <c:v>-24896.400000000001</c:v>
                </c:pt>
                <c:pt idx="16779">
                  <c:v>-24617.4</c:v>
                </c:pt>
                <c:pt idx="16780">
                  <c:v>-24319.9</c:v>
                </c:pt>
                <c:pt idx="16781">
                  <c:v>-24004.300000000003</c:v>
                </c:pt>
                <c:pt idx="16782">
                  <c:v>-23687.699999999997</c:v>
                </c:pt>
                <c:pt idx="16783">
                  <c:v>-23364.300000000003</c:v>
                </c:pt>
                <c:pt idx="16784">
                  <c:v>-23015.300000000003</c:v>
                </c:pt>
                <c:pt idx="16785">
                  <c:v>-22685.699999999997</c:v>
                </c:pt>
                <c:pt idx="16786">
                  <c:v>-22338.199999999997</c:v>
                </c:pt>
                <c:pt idx="16787">
                  <c:v>-21972.1</c:v>
                </c:pt>
                <c:pt idx="16788">
                  <c:v>-21610.300000000003</c:v>
                </c:pt>
                <c:pt idx="16789">
                  <c:v>-21231.199999999997</c:v>
                </c:pt>
                <c:pt idx="16790">
                  <c:v>-20844.5</c:v>
                </c:pt>
                <c:pt idx="16791">
                  <c:v>-20454.699999999997</c:v>
                </c:pt>
                <c:pt idx="16792">
                  <c:v>-20057.300000000003</c:v>
                </c:pt>
                <c:pt idx="16793">
                  <c:v>-19652.400000000001</c:v>
                </c:pt>
                <c:pt idx="16794">
                  <c:v>-19245.5</c:v>
                </c:pt>
                <c:pt idx="16795">
                  <c:v>-18817.800000000003</c:v>
                </c:pt>
                <c:pt idx="16796">
                  <c:v>-18386.400000000001</c:v>
                </c:pt>
                <c:pt idx="16797">
                  <c:v>-17953.699999999997</c:v>
                </c:pt>
                <c:pt idx="16798">
                  <c:v>-17511.800000000003</c:v>
                </c:pt>
                <c:pt idx="16799">
                  <c:v>-17064.900000000001</c:v>
                </c:pt>
                <c:pt idx="16800">
                  <c:v>-16604.199999999997</c:v>
                </c:pt>
                <c:pt idx="16801">
                  <c:v>-16141.099999999999</c:v>
                </c:pt>
                <c:pt idx="16802">
                  <c:v>-15677.099999999999</c:v>
                </c:pt>
                <c:pt idx="16803">
                  <c:v>-15197.699999999997</c:v>
                </c:pt>
                <c:pt idx="16804">
                  <c:v>-14719.099999999999</c:v>
                </c:pt>
                <c:pt idx="16805">
                  <c:v>-14231.699999999997</c:v>
                </c:pt>
                <c:pt idx="16806">
                  <c:v>-13737.900000000001</c:v>
                </c:pt>
                <c:pt idx="16807">
                  <c:v>-13242.5</c:v>
                </c:pt>
                <c:pt idx="16808">
                  <c:v>-12736.400000000001</c:v>
                </c:pt>
                <c:pt idx="16809">
                  <c:v>-12225.699999999997</c:v>
                </c:pt>
                <c:pt idx="16810">
                  <c:v>-11710.099999999999</c:v>
                </c:pt>
                <c:pt idx="16811">
                  <c:v>-11183.600000000006</c:v>
                </c:pt>
                <c:pt idx="16812">
                  <c:v>-10664</c:v>
                </c:pt>
                <c:pt idx="16813">
                  <c:v>-10136.899999999994</c:v>
                </c:pt>
                <c:pt idx="16814">
                  <c:v>-9597.8999999999942</c:v>
                </c:pt>
                <c:pt idx="16815">
                  <c:v>-9057.3000000000029</c:v>
                </c:pt>
                <c:pt idx="16816">
                  <c:v>-8512.1999999999971</c:v>
                </c:pt>
                <c:pt idx="16817">
                  <c:v>-7977</c:v>
                </c:pt>
                <c:pt idx="16818">
                  <c:v>-7418.8999999999942</c:v>
                </c:pt>
                <c:pt idx="16819">
                  <c:v>-6859.3000000000029</c:v>
                </c:pt>
                <c:pt idx="16820">
                  <c:v>-6312.5</c:v>
                </c:pt>
                <c:pt idx="16821">
                  <c:v>-5753.1999999999971</c:v>
                </c:pt>
                <c:pt idx="16822">
                  <c:v>-5185.5</c:v>
                </c:pt>
                <c:pt idx="16823">
                  <c:v>-4602.8999999999942</c:v>
                </c:pt>
                <c:pt idx="16824">
                  <c:v>-4042.1000000000058</c:v>
                </c:pt>
                <c:pt idx="16825">
                  <c:v>-3477.3999999999942</c:v>
                </c:pt>
                <c:pt idx="16826">
                  <c:v>-2893.3999999999942</c:v>
                </c:pt>
                <c:pt idx="16827">
                  <c:v>-2316.1000000000058</c:v>
                </c:pt>
                <c:pt idx="16828">
                  <c:v>-1738.5</c:v>
                </c:pt>
                <c:pt idx="16829">
                  <c:v>-1159</c:v>
                </c:pt>
                <c:pt idx="16830">
                  <c:v>-580</c:v>
                </c:pt>
                <c:pt idx="16831">
                  <c:v>6.8000000000029104</c:v>
                </c:pt>
                <c:pt idx="16832">
                  <c:v>597.60000000000582</c:v>
                </c:pt>
                <c:pt idx="16833">
                  <c:v>1182.1999999999971</c:v>
                </c:pt>
                <c:pt idx="16834">
                  <c:v>1763.6999999999971</c:v>
                </c:pt>
                <c:pt idx="16835">
                  <c:v>2351.8000000000029</c:v>
                </c:pt>
                <c:pt idx="16836">
                  <c:v>2943.5</c:v>
                </c:pt>
                <c:pt idx="16837">
                  <c:v>3527</c:v>
                </c:pt>
                <c:pt idx="16838">
                  <c:v>4111.1000000000058</c:v>
                </c:pt>
                <c:pt idx="16839">
                  <c:v>4705.1000000000058</c:v>
                </c:pt>
                <c:pt idx="16840">
                  <c:v>5297.3000000000029</c:v>
                </c:pt>
                <c:pt idx="16841">
                  <c:v>5880.6000000000058</c:v>
                </c:pt>
                <c:pt idx="16842">
                  <c:v>6460.8000000000029</c:v>
                </c:pt>
                <c:pt idx="16843">
                  <c:v>7045.1000000000058</c:v>
                </c:pt>
                <c:pt idx="16844">
                  <c:v>7627.1000000000058</c:v>
                </c:pt>
                <c:pt idx="16845">
                  <c:v>8208.1000000000058</c:v>
                </c:pt>
                <c:pt idx="16846">
                  <c:v>8786.3000000000029</c:v>
                </c:pt>
                <c:pt idx="16847">
                  <c:v>9365.1999999999971</c:v>
                </c:pt>
                <c:pt idx="16848">
                  <c:v>9945.3000000000029</c:v>
                </c:pt>
                <c:pt idx="16849">
                  <c:v>10515.800000000003</c:v>
                </c:pt>
                <c:pt idx="16850">
                  <c:v>11090.100000000006</c:v>
                </c:pt>
                <c:pt idx="16851">
                  <c:v>11657.100000000006</c:v>
                </c:pt>
                <c:pt idx="16852">
                  <c:v>12222</c:v>
                </c:pt>
                <c:pt idx="16853">
                  <c:v>12782.899999999994</c:v>
                </c:pt>
                <c:pt idx="16854">
                  <c:v>13341.399999999994</c:v>
                </c:pt>
                <c:pt idx="16855">
                  <c:v>13903.800000000003</c:v>
                </c:pt>
                <c:pt idx="16856">
                  <c:v>14446.399999999994</c:v>
                </c:pt>
                <c:pt idx="16857">
                  <c:v>15002.800000000003</c:v>
                </c:pt>
                <c:pt idx="16858">
                  <c:v>15547.899999999994</c:v>
                </c:pt>
                <c:pt idx="16859">
                  <c:v>16085.899999999994</c:v>
                </c:pt>
                <c:pt idx="16860">
                  <c:v>16621.100000000006</c:v>
                </c:pt>
                <c:pt idx="16861">
                  <c:v>17149.800000000003</c:v>
                </c:pt>
                <c:pt idx="16862">
                  <c:v>17675.600000000006</c:v>
                </c:pt>
                <c:pt idx="16863">
                  <c:v>18187.399999999994</c:v>
                </c:pt>
                <c:pt idx="16864">
                  <c:v>18700.199999999997</c:v>
                </c:pt>
                <c:pt idx="16865">
                  <c:v>19216.399999999994</c:v>
                </c:pt>
                <c:pt idx="16866">
                  <c:v>19723.199999999997</c:v>
                </c:pt>
                <c:pt idx="16867">
                  <c:v>20214.899999999994</c:v>
                </c:pt>
                <c:pt idx="16868">
                  <c:v>20704.899999999994</c:v>
                </c:pt>
                <c:pt idx="16869">
                  <c:v>21191</c:v>
                </c:pt>
                <c:pt idx="16870">
                  <c:v>21666.600000000006</c:v>
                </c:pt>
                <c:pt idx="16871">
                  <c:v>22131.199999999997</c:v>
                </c:pt>
                <c:pt idx="16872">
                  <c:v>22595.100000000006</c:v>
                </c:pt>
                <c:pt idx="16873">
                  <c:v>23057</c:v>
                </c:pt>
                <c:pt idx="16874">
                  <c:v>23509</c:v>
                </c:pt>
                <c:pt idx="16875">
                  <c:v>23949</c:v>
                </c:pt>
                <c:pt idx="16876">
                  <c:v>24383</c:v>
                </c:pt>
                <c:pt idx="16877">
                  <c:v>24808</c:v>
                </c:pt>
                <c:pt idx="16878">
                  <c:v>25231</c:v>
                </c:pt>
                <c:pt idx="16879">
                  <c:v>25644</c:v>
                </c:pt>
                <c:pt idx="16880">
                  <c:v>26039</c:v>
                </c:pt>
                <c:pt idx="16881">
                  <c:v>26432</c:v>
                </c:pt>
                <c:pt idx="16882">
                  <c:v>26825</c:v>
                </c:pt>
                <c:pt idx="16883">
                  <c:v>27202</c:v>
                </c:pt>
                <c:pt idx="16884">
                  <c:v>27563</c:v>
                </c:pt>
                <c:pt idx="16885">
                  <c:v>27911</c:v>
                </c:pt>
                <c:pt idx="16886">
                  <c:v>28266</c:v>
                </c:pt>
                <c:pt idx="16887">
                  <c:v>28608</c:v>
                </c:pt>
                <c:pt idx="16888">
                  <c:v>28928</c:v>
                </c:pt>
                <c:pt idx="16889">
                  <c:v>29247</c:v>
                </c:pt>
                <c:pt idx="16890">
                  <c:v>29555</c:v>
                </c:pt>
                <c:pt idx="16891">
                  <c:v>29856</c:v>
                </c:pt>
                <c:pt idx="16892">
                  <c:v>30141</c:v>
                </c:pt>
                <c:pt idx="16893">
                  <c:v>30415</c:v>
                </c:pt>
                <c:pt idx="16894">
                  <c:v>30686</c:v>
                </c:pt>
                <c:pt idx="16895">
                  <c:v>30943</c:v>
                </c:pt>
                <c:pt idx="16896">
                  <c:v>31188</c:v>
                </c:pt>
                <c:pt idx="16897">
                  <c:v>31423</c:v>
                </c:pt>
                <c:pt idx="16898">
                  <c:v>31634</c:v>
                </c:pt>
                <c:pt idx="16899">
                  <c:v>31855</c:v>
                </c:pt>
                <c:pt idx="16900">
                  <c:v>32056</c:v>
                </c:pt>
                <c:pt idx="16901">
                  <c:v>32241</c:v>
                </c:pt>
                <c:pt idx="16902">
                  <c:v>32423</c:v>
                </c:pt>
                <c:pt idx="16903">
                  <c:v>32589</c:v>
                </c:pt>
                <c:pt idx="16904">
                  <c:v>32742</c:v>
                </c:pt>
                <c:pt idx="16905">
                  <c:v>32916</c:v>
                </c:pt>
                <c:pt idx="16906">
                  <c:v>33037</c:v>
                </c:pt>
                <c:pt idx="16907">
                  <c:v>33158</c:v>
                </c:pt>
                <c:pt idx="16908">
                  <c:v>33257</c:v>
                </c:pt>
                <c:pt idx="16909">
                  <c:v>33362</c:v>
                </c:pt>
                <c:pt idx="16910">
                  <c:v>33448</c:v>
                </c:pt>
                <c:pt idx="16911">
                  <c:v>33503</c:v>
                </c:pt>
                <c:pt idx="16912">
                  <c:v>33566</c:v>
                </c:pt>
                <c:pt idx="16913">
                  <c:v>33615</c:v>
                </c:pt>
                <c:pt idx="16914">
                  <c:v>33625</c:v>
                </c:pt>
                <c:pt idx="16915">
                  <c:v>33644</c:v>
                </c:pt>
                <c:pt idx="16916">
                  <c:v>33669</c:v>
                </c:pt>
                <c:pt idx="16917">
                  <c:v>33654</c:v>
                </c:pt>
                <c:pt idx="16918">
                  <c:v>33645</c:v>
                </c:pt>
                <c:pt idx="16919">
                  <c:v>33614</c:v>
                </c:pt>
                <c:pt idx="16920">
                  <c:v>33565</c:v>
                </c:pt>
                <c:pt idx="16921">
                  <c:v>33511</c:v>
                </c:pt>
                <c:pt idx="16922">
                  <c:v>33447</c:v>
                </c:pt>
                <c:pt idx="16923">
                  <c:v>33352</c:v>
                </c:pt>
                <c:pt idx="16924">
                  <c:v>33272</c:v>
                </c:pt>
                <c:pt idx="16925">
                  <c:v>33167</c:v>
                </c:pt>
                <c:pt idx="16926">
                  <c:v>33020</c:v>
                </c:pt>
                <c:pt idx="16927">
                  <c:v>32902</c:v>
                </c:pt>
                <c:pt idx="16928">
                  <c:v>32771</c:v>
                </c:pt>
                <c:pt idx="16929">
                  <c:v>32612</c:v>
                </c:pt>
                <c:pt idx="16930">
                  <c:v>32421</c:v>
                </c:pt>
                <c:pt idx="16931">
                  <c:v>32249</c:v>
                </c:pt>
                <c:pt idx="16932">
                  <c:v>32039</c:v>
                </c:pt>
                <c:pt idx="16933">
                  <c:v>31858</c:v>
                </c:pt>
                <c:pt idx="16934">
                  <c:v>31625</c:v>
                </c:pt>
                <c:pt idx="16935">
                  <c:v>31397</c:v>
                </c:pt>
                <c:pt idx="16936">
                  <c:v>31158</c:v>
                </c:pt>
                <c:pt idx="16937">
                  <c:v>30893</c:v>
                </c:pt>
                <c:pt idx="16938">
                  <c:v>30620</c:v>
                </c:pt>
                <c:pt idx="16939">
                  <c:v>30335</c:v>
                </c:pt>
                <c:pt idx="16940">
                  <c:v>30043</c:v>
                </c:pt>
                <c:pt idx="16941">
                  <c:v>29747</c:v>
                </c:pt>
                <c:pt idx="16942">
                  <c:v>29424</c:v>
                </c:pt>
                <c:pt idx="16943">
                  <c:v>29080</c:v>
                </c:pt>
                <c:pt idx="16944">
                  <c:v>28736</c:v>
                </c:pt>
                <c:pt idx="16945">
                  <c:v>28382</c:v>
                </c:pt>
                <c:pt idx="16946">
                  <c:v>28019</c:v>
                </c:pt>
                <c:pt idx="16947">
                  <c:v>27655</c:v>
                </c:pt>
                <c:pt idx="16948">
                  <c:v>27258</c:v>
                </c:pt>
                <c:pt idx="16949">
                  <c:v>26865</c:v>
                </c:pt>
                <c:pt idx="16950">
                  <c:v>26462</c:v>
                </c:pt>
                <c:pt idx="16951">
                  <c:v>26042</c:v>
                </c:pt>
                <c:pt idx="16952">
                  <c:v>25593</c:v>
                </c:pt>
                <c:pt idx="16953">
                  <c:v>25156</c:v>
                </c:pt>
                <c:pt idx="16954">
                  <c:v>24708</c:v>
                </c:pt>
                <c:pt idx="16955">
                  <c:v>24253</c:v>
                </c:pt>
                <c:pt idx="16956">
                  <c:v>23784</c:v>
                </c:pt>
                <c:pt idx="16957">
                  <c:v>23296</c:v>
                </c:pt>
                <c:pt idx="16958">
                  <c:v>22801</c:v>
                </c:pt>
                <c:pt idx="16959">
                  <c:v>22297.600000000006</c:v>
                </c:pt>
                <c:pt idx="16960">
                  <c:v>21791.300000000003</c:v>
                </c:pt>
                <c:pt idx="16961">
                  <c:v>21275.199999999997</c:v>
                </c:pt>
                <c:pt idx="16962">
                  <c:v>20738.600000000006</c:v>
                </c:pt>
                <c:pt idx="16963">
                  <c:v>20168.100000000006</c:v>
                </c:pt>
                <c:pt idx="16964">
                  <c:v>19618.199999999997</c:v>
                </c:pt>
                <c:pt idx="16965">
                  <c:v>19056.100000000006</c:v>
                </c:pt>
                <c:pt idx="16966">
                  <c:v>18496</c:v>
                </c:pt>
                <c:pt idx="16967">
                  <c:v>17926.199999999997</c:v>
                </c:pt>
                <c:pt idx="16968">
                  <c:v>17344.800000000003</c:v>
                </c:pt>
                <c:pt idx="16969">
                  <c:v>16753.699999999997</c:v>
                </c:pt>
                <c:pt idx="16970">
                  <c:v>16156.699999999997</c:v>
                </c:pt>
                <c:pt idx="16971">
                  <c:v>15553.699999999997</c:v>
                </c:pt>
                <c:pt idx="16972">
                  <c:v>14945.399999999994</c:v>
                </c:pt>
                <c:pt idx="16973">
                  <c:v>14317.5</c:v>
                </c:pt>
                <c:pt idx="16974">
                  <c:v>13689.800000000003</c:v>
                </c:pt>
                <c:pt idx="16975">
                  <c:v>13063.399999999994</c:v>
                </c:pt>
                <c:pt idx="16976">
                  <c:v>12425.100000000006</c:v>
                </c:pt>
                <c:pt idx="16977">
                  <c:v>11777.5</c:v>
                </c:pt>
                <c:pt idx="16978">
                  <c:v>11122.100000000006</c:v>
                </c:pt>
                <c:pt idx="16979">
                  <c:v>10472.800000000003</c:v>
                </c:pt>
                <c:pt idx="16980">
                  <c:v>9813.6000000000058</c:v>
                </c:pt>
                <c:pt idx="16981">
                  <c:v>9147.6000000000058</c:v>
                </c:pt>
                <c:pt idx="16982">
                  <c:v>8478.3999999999942</c:v>
                </c:pt>
                <c:pt idx="16983">
                  <c:v>7802.3000000000029</c:v>
                </c:pt>
                <c:pt idx="16984">
                  <c:v>7119.6000000000058</c:v>
                </c:pt>
                <c:pt idx="16985">
                  <c:v>6436.6999999999971</c:v>
                </c:pt>
                <c:pt idx="16986">
                  <c:v>5751</c:v>
                </c:pt>
                <c:pt idx="16987">
                  <c:v>5063.1000000000058</c:v>
                </c:pt>
                <c:pt idx="16988">
                  <c:v>4364.1999999999971</c:v>
                </c:pt>
                <c:pt idx="16989">
                  <c:v>3666.3999999999942</c:v>
                </c:pt>
                <c:pt idx="16990">
                  <c:v>2968.5</c:v>
                </c:pt>
                <c:pt idx="16991">
                  <c:v>2267.3000000000029</c:v>
                </c:pt>
                <c:pt idx="16992">
                  <c:v>1564.6999999999971</c:v>
                </c:pt>
                <c:pt idx="16993">
                  <c:v>855</c:v>
                </c:pt>
                <c:pt idx="16994">
                  <c:v>146.80000000000291</c:v>
                </c:pt>
                <c:pt idx="16995">
                  <c:v>-561.60000000000582</c:v>
                </c:pt>
                <c:pt idx="16996">
                  <c:v>-1271.8999999999942</c:v>
                </c:pt>
                <c:pt idx="16997">
                  <c:v>-1982.3000000000029</c:v>
                </c:pt>
                <c:pt idx="16998">
                  <c:v>-2694.3000000000029</c:v>
                </c:pt>
                <c:pt idx="16999">
                  <c:v>-3410.6000000000058</c:v>
                </c:pt>
                <c:pt idx="17000">
                  <c:v>-4122.8000000000029</c:v>
                </c:pt>
                <c:pt idx="17001">
                  <c:v>-4841.8000000000029</c:v>
                </c:pt>
                <c:pt idx="17002">
                  <c:v>-5549.3999999999942</c:v>
                </c:pt>
                <c:pt idx="17003">
                  <c:v>-6260.3000000000029</c:v>
                </c:pt>
                <c:pt idx="17004">
                  <c:v>-6971.6000000000058</c:v>
                </c:pt>
                <c:pt idx="17005">
                  <c:v>-7677.5</c:v>
                </c:pt>
                <c:pt idx="17006">
                  <c:v>-8382.5</c:v>
                </c:pt>
                <c:pt idx="17007">
                  <c:v>-9088.1000000000058</c:v>
                </c:pt>
                <c:pt idx="17008">
                  <c:v>-9791.3000000000029</c:v>
                </c:pt>
                <c:pt idx="17009">
                  <c:v>-10488.399999999994</c:v>
                </c:pt>
                <c:pt idx="17010">
                  <c:v>-11184.100000000006</c:v>
                </c:pt>
                <c:pt idx="17011">
                  <c:v>-11880</c:v>
                </c:pt>
                <c:pt idx="17012">
                  <c:v>-12568.5</c:v>
                </c:pt>
                <c:pt idx="17013">
                  <c:v>-13254.699999999997</c:v>
                </c:pt>
                <c:pt idx="17014">
                  <c:v>-13936.599999999999</c:v>
                </c:pt>
                <c:pt idx="17015">
                  <c:v>-14612.900000000001</c:v>
                </c:pt>
                <c:pt idx="17016">
                  <c:v>-15286.199999999997</c:v>
                </c:pt>
                <c:pt idx="17017">
                  <c:v>-15956.199999999997</c:v>
                </c:pt>
                <c:pt idx="17018">
                  <c:v>-16620.400000000001</c:v>
                </c:pt>
                <c:pt idx="17019">
                  <c:v>-17278.5</c:v>
                </c:pt>
                <c:pt idx="17020">
                  <c:v>-17930.099999999999</c:v>
                </c:pt>
                <c:pt idx="17021">
                  <c:v>-18575.599999999999</c:v>
                </c:pt>
                <c:pt idx="17022">
                  <c:v>-19214</c:v>
                </c:pt>
                <c:pt idx="17023">
                  <c:v>-19848</c:v>
                </c:pt>
                <c:pt idx="17024">
                  <c:v>-20478.599999999999</c:v>
                </c:pt>
                <c:pt idx="17025">
                  <c:v>-21098.300000000003</c:v>
                </c:pt>
                <c:pt idx="17026">
                  <c:v>-21708.9</c:v>
                </c:pt>
                <c:pt idx="17027">
                  <c:v>-22312.9</c:v>
                </c:pt>
                <c:pt idx="17028">
                  <c:v>-22904</c:v>
                </c:pt>
                <c:pt idx="17029">
                  <c:v>-23485.1</c:v>
                </c:pt>
                <c:pt idx="17030">
                  <c:v>-24055.9</c:v>
                </c:pt>
                <c:pt idx="17031">
                  <c:v>-24617</c:v>
                </c:pt>
                <c:pt idx="17032">
                  <c:v>-25170.400000000001</c:v>
                </c:pt>
                <c:pt idx="17033">
                  <c:v>-25712.699999999997</c:v>
                </c:pt>
                <c:pt idx="17034">
                  <c:v>-26237.800000000003</c:v>
                </c:pt>
                <c:pt idx="17035">
                  <c:v>-26758.9</c:v>
                </c:pt>
                <c:pt idx="17036">
                  <c:v>-27270.1</c:v>
                </c:pt>
                <c:pt idx="17037">
                  <c:v>-27765.5</c:v>
                </c:pt>
                <c:pt idx="17038">
                  <c:v>-28249.1</c:v>
                </c:pt>
                <c:pt idx="17039">
                  <c:v>-28723.1</c:v>
                </c:pt>
                <c:pt idx="17040">
                  <c:v>-29186.5</c:v>
                </c:pt>
                <c:pt idx="17041">
                  <c:v>-29630.800000000003</c:v>
                </c:pt>
                <c:pt idx="17042">
                  <c:v>-30068.400000000001</c:v>
                </c:pt>
                <c:pt idx="17043">
                  <c:v>-30495</c:v>
                </c:pt>
                <c:pt idx="17044">
                  <c:v>-30906.400000000001</c:v>
                </c:pt>
                <c:pt idx="17045">
                  <c:v>-31304.5</c:v>
                </c:pt>
                <c:pt idx="17046">
                  <c:v>-31689.4</c:v>
                </c:pt>
                <c:pt idx="17047">
                  <c:v>-32062.1</c:v>
                </c:pt>
                <c:pt idx="17048">
                  <c:v>-32422</c:v>
                </c:pt>
                <c:pt idx="17049">
                  <c:v>-32766.800000000003</c:v>
                </c:pt>
                <c:pt idx="17050">
                  <c:v>-33099.1</c:v>
                </c:pt>
                <c:pt idx="17051">
                  <c:v>-33422</c:v>
                </c:pt>
                <c:pt idx="17052">
                  <c:v>-33729.4</c:v>
                </c:pt>
                <c:pt idx="17053">
                  <c:v>-34009.699999999997</c:v>
                </c:pt>
                <c:pt idx="17054">
                  <c:v>-34269.9</c:v>
                </c:pt>
                <c:pt idx="17055">
                  <c:v>-34515.5</c:v>
                </c:pt>
                <c:pt idx="17056">
                  <c:v>-34747.1</c:v>
                </c:pt>
                <c:pt idx="17057">
                  <c:v>-34964.800000000003</c:v>
                </c:pt>
                <c:pt idx="17058">
                  <c:v>-35168.699999999997</c:v>
                </c:pt>
                <c:pt idx="17059">
                  <c:v>-35329</c:v>
                </c:pt>
                <c:pt idx="17060">
                  <c:v>-35500.5</c:v>
                </c:pt>
                <c:pt idx="17061">
                  <c:v>-35658.300000000003</c:v>
                </c:pt>
                <c:pt idx="17062">
                  <c:v>-35802.1</c:v>
                </c:pt>
                <c:pt idx="17063">
                  <c:v>-35929.1</c:v>
                </c:pt>
                <c:pt idx="17064">
                  <c:v>-36044.199999999997</c:v>
                </c:pt>
                <c:pt idx="17065">
                  <c:v>-36146.199999999997</c:v>
                </c:pt>
                <c:pt idx="17066">
                  <c:v>-36225.800000000003</c:v>
                </c:pt>
                <c:pt idx="17067">
                  <c:v>-36296.300000000003</c:v>
                </c:pt>
                <c:pt idx="17068">
                  <c:v>-36352.699999999997</c:v>
                </c:pt>
                <c:pt idx="17069">
                  <c:v>-36392</c:v>
                </c:pt>
                <c:pt idx="17070">
                  <c:v>-36413.300000000003</c:v>
                </c:pt>
                <c:pt idx="17071">
                  <c:v>-36427.9</c:v>
                </c:pt>
                <c:pt idx="17072">
                  <c:v>-36427.800000000003</c:v>
                </c:pt>
                <c:pt idx="17073">
                  <c:v>-36406.6</c:v>
                </c:pt>
                <c:pt idx="17074">
                  <c:v>-36374.6</c:v>
                </c:pt>
                <c:pt idx="17075">
                  <c:v>-36326</c:v>
                </c:pt>
                <c:pt idx="17076">
                  <c:v>-36269.1</c:v>
                </c:pt>
                <c:pt idx="17077">
                  <c:v>-36195.9</c:v>
                </c:pt>
                <c:pt idx="17078">
                  <c:v>-36102.5</c:v>
                </c:pt>
                <c:pt idx="17079">
                  <c:v>-35997.699999999997</c:v>
                </c:pt>
                <c:pt idx="17080">
                  <c:v>-35877.300000000003</c:v>
                </c:pt>
                <c:pt idx="17081">
                  <c:v>-35745.300000000003</c:v>
                </c:pt>
                <c:pt idx="17082">
                  <c:v>-35602.1</c:v>
                </c:pt>
                <c:pt idx="17083">
                  <c:v>-35443.300000000003</c:v>
                </c:pt>
                <c:pt idx="17084">
                  <c:v>-35267.199999999997</c:v>
                </c:pt>
                <c:pt idx="17085">
                  <c:v>-35080.5</c:v>
                </c:pt>
                <c:pt idx="17086">
                  <c:v>-34880.9</c:v>
                </c:pt>
                <c:pt idx="17087">
                  <c:v>-34669.9</c:v>
                </c:pt>
                <c:pt idx="17088">
                  <c:v>-34445.199999999997</c:v>
                </c:pt>
                <c:pt idx="17089">
                  <c:v>-34202.9</c:v>
                </c:pt>
                <c:pt idx="17090">
                  <c:v>-33950.300000000003</c:v>
                </c:pt>
                <c:pt idx="17091">
                  <c:v>-33686.199999999997</c:v>
                </c:pt>
                <c:pt idx="17092">
                  <c:v>-33410.400000000001</c:v>
                </c:pt>
                <c:pt idx="17093">
                  <c:v>-33121.5</c:v>
                </c:pt>
                <c:pt idx="17094">
                  <c:v>-32818.5</c:v>
                </c:pt>
                <c:pt idx="17095">
                  <c:v>-32507.199999999997</c:v>
                </c:pt>
                <c:pt idx="17096">
                  <c:v>-32182.199999999997</c:v>
                </c:pt>
                <c:pt idx="17097">
                  <c:v>-31845.800000000003</c:v>
                </c:pt>
                <c:pt idx="17098">
                  <c:v>-31498.800000000003</c:v>
                </c:pt>
                <c:pt idx="17099">
                  <c:v>-31139.800000000003</c:v>
                </c:pt>
                <c:pt idx="17100">
                  <c:v>-30764.6</c:v>
                </c:pt>
                <c:pt idx="17101">
                  <c:v>-30384.9</c:v>
                </c:pt>
                <c:pt idx="17102">
                  <c:v>-30002.800000000003</c:v>
                </c:pt>
                <c:pt idx="17103">
                  <c:v>-29597.9</c:v>
                </c:pt>
                <c:pt idx="17104">
                  <c:v>-29184.300000000003</c:v>
                </c:pt>
                <c:pt idx="17105">
                  <c:v>-28762.9</c:v>
                </c:pt>
                <c:pt idx="17106">
                  <c:v>-28332</c:v>
                </c:pt>
                <c:pt idx="17107">
                  <c:v>-27895.4</c:v>
                </c:pt>
                <c:pt idx="17108">
                  <c:v>-27436.800000000003</c:v>
                </c:pt>
                <c:pt idx="17109">
                  <c:v>-26975.199999999997</c:v>
                </c:pt>
                <c:pt idx="17110">
                  <c:v>-26506.400000000001</c:v>
                </c:pt>
                <c:pt idx="17111">
                  <c:v>-26030.6</c:v>
                </c:pt>
                <c:pt idx="17112">
                  <c:v>-25548.300000000003</c:v>
                </c:pt>
                <c:pt idx="17113">
                  <c:v>-25059.699999999997</c:v>
                </c:pt>
                <c:pt idx="17114">
                  <c:v>-24563.4</c:v>
                </c:pt>
                <c:pt idx="17115">
                  <c:v>-24044.9</c:v>
                </c:pt>
                <c:pt idx="17116">
                  <c:v>-23528.9</c:v>
                </c:pt>
                <c:pt idx="17117">
                  <c:v>-23008.699999999997</c:v>
                </c:pt>
                <c:pt idx="17118">
                  <c:v>-22482.699999999997</c:v>
                </c:pt>
                <c:pt idx="17119">
                  <c:v>-21948.199999999997</c:v>
                </c:pt>
                <c:pt idx="17120">
                  <c:v>-21393</c:v>
                </c:pt>
                <c:pt idx="17121">
                  <c:v>-20873.699999999997</c:v>
                </c:pt>
                <c:pt idx="17122">
                  <c:v>-20316.5</c:v>
                </c:pt>
                <c:pt idx="17123">
                  <c:v>-19760</c:v>
                </c:pt>
                <c:pt idx="17124">
                  <c:v>-19200.800000000003</c:v>
                </c:pt>
                <c:pt idx="17125">
                  <c:v>-18624.699999999997</c:v>
                </c:pt>
                <c:pt idx="17126">
                  <c:v>-18044.300000000003</c:v>
                </c:pt>
                <c:pt idx="17127">
                  <c:v>-17464</c:v>
                </c:pt>
                <c:pt idx="17128">
                  <c:v>-16882.099999999999</c:v>
                </c:pt>
                <c:pt idx="17129">
                  <c:v>-16284.900000000001</c:v>
                </c:pt>
                <c:pt idx="17130">
                  <c:v>-15690.800000000003</c:v>
                </c:pt>
                <c:pt idx="17131">
                  <c:v>-15094.699999999997</c:v>
                </c:pt>
                <c:pt idx="17132">
                  <c:v>-14497</c:v>
                </c:pt>
                <c:pt idx="17133">
                  <c:v>-13901.599999999999</c:v>
                </c:pt>
                <c:pt idx="17134">
                  <c:v>-13290.699999999997</c:v>
                </c:pt>
                <c:pt idx="17135">
                  <c:v>-12672.900000000001</c:v>
                </c:pt>
                <c:pt idx="17136">
                  <c:v>-12063.5</c:v>
                </c:pt>
                <c:pt idx="17137">
                  <c:v>-11452.199999999997</c:v>
                </c:pt>
                <c:pt idx="17138">
                  <c:v>-10840.5</c:v>
                </c:pt>
                <c:pt idx="17139">
                  <c:v>-10219.899999999994</c:v>
                </c:pt>
                <c:pt idx="17140">
                  <c:v>-9592.8000000000029</c:v>
                </c:pt>
                <c:pt idx="17141">
                  <c:v>-8982.3999999999942</c:v>
                </c:pt>
                <c:pt idx="17142">
                  <c:v>-8364.1999999999971</c:v>
                </c:pt>
                <c:pt idx="17143">
                  <c:v>-7727.1999999999971</c:v>
                </c:pt>
                <c:pt idx="17144">
                  <c:v>-7103.8000000000029</c:v>
                </c:pt>
                <c:pt idx="17145">
                  <c:v>-6486.5</c:v>
                </c:pt>
                <c:pt idx="17146">
                  <c:v>-5867.8999999999942</c:v>
                </c:pt>
                <c:pt idx="17147">
                  <c:v>-5232.6000000000058</c:v>
                </c:pt>
                <c:pt idx="17148">
                  <c:v>-4604.3999999999942</c:v>
                </c:pt>
                <c:pt idx="17149">
                  <c:v>-3994.1000000000058</c:v>
                </c:pt>
                <c:pt idx="17150">
                  <c:v>-3376.8999999999942</c:v>
                </c:pt>
                <c:pt idx="17151">
                  <c:v>-2750.1999999999971</c:v>
                </c:pt>
                <c:pt idx="17152">
                  <c:v>-2132.3999999999942</c:v>
                </c:pt>
                <c:pt idx="17153">
                  <c:v>-1514.1999999999971</c:v>
                </c:pt>
                <c:pt idx="17154">
                  <c:v>-889.89999999999418</c:v>
                </c:pt>
                <c:pt idx="17155">
                  <c:v>-278.10000000000582</c:v>
                </c:pt>
                <c:pt idx="17156">
                  <c:v>329.30000000000291</c:v>
                </c:pt>
                <c:pt idx="17157">
                  <c:v>943.60000000000582</c:v>
                </c:pt>
                <c:pt idx="17158">
                  <c:v>1549.8999999999942</c:v>
                </c:pt>
                <c:pt idx="17159">
                  <c:v>2153.6000000000058</c:v>
                </c:pt>
                <c:pt idx="17160">
                  <c:v>2757.6999999999971</c:v>
                </c:pt>
                <c:pt idx="17161">
                  <c:v>3355.8000000000029</c:v>
                </c:pt>
                <c:pt idx="17162">
                  <c:v>3951.8000000000029</c:v>
                </c:pt>
                <c:pt idx="17163">
                  <c:v>4546.3000000000029</c:v>
                </c:pt>
                <c:pt idx="17164">
                  <c:v>5128.8000000000029</c:v>
                </c:pt>
                <c:pt idx="17165">
                  <c:v>5711.6000000000058</c:v>
                </c:pt>
                <c:pt idx="17166">
                  <c:v>6298.6000000000058</c:v>
                </c:pt>
                <c:pt idx="17167">
                  <c:v>6873.1999999999971</c:v>
                </c:pt>
                <c:pt idx="17168">
                  <c:v>7441.8000000000029</c:v>
                </c:pt>
                <c:pt idx="17169">
                  <c:v>8006.1000000000058</c:v>
                </c:pt>
                <c:pt idx="17170">
                  <c:v>8569.8000000000029</c:v>
                </c:pt>
                <c:pt idx="17171">
                  <c:v>9125.5</c:v>
                </c:pt>
                <c:pt idx="17172">
                  <c:v>9671.6000000000058</c:v>
                </c:pt>
                <c:pt idx="17173">
                  <c:v>10224.399999999994</c:v>
                </c:pt>
                <c:pt idx="17174">
                  <c:v>10760.5</c:v>
                </c:pt>
                <c:pt idx="17175">
                  <c:v>11291.899999999994</c:v>
                </c:pt>
                <c:pt idx="17176">
                  <c:v>11822.899999999994</c:v>
                </c:pt>
                <c:pt idx="17177">
                  <c:v>12341.199999999997</c:v>
                </c:pt>
                <c:pt idx="17178">
                  <c:v>12855.100000000006</c:v>
                </c:pt>
                <c:pt idx="17179">
                  <c:v>13364.899999999994</c:v>
                </c:pt>
                <c:pt idx="17180">
                  <c:v>13865.699999999997</c:v>
                </c:pt>
                <c:pt idx="17181">
                  <c:v>14369.199999999997</c:v>
                </c:pt>
                <c:pt idx="17182">
                  <c:v>14852.800000000003</c:v>
                </c:pt>
                <c:pt idx="17183">
                  <c:v>15329</c:v>
                </c:pt>
                <c:pt idx="17184">
                  <c:v>15807.100000000006</c:v>
                </c:pt>
                <c:pt idx="17185">
                  <c:v>16275.199999999997</c:v>
                </c:pt>
                <c:pt idx="17186">
                  <c:v>16734.600000000006</c:v>
                </c:pt>
                <c:pt idx="17187">
                  <c:v>17176.5</c:v>
                </c:pt>
                <c:pt idx="17188">
                  <c:v>17621.5</c:v>
                </c:pt>
                <c:pt idx="17189">
                  <c:v>18063.699999999997</c:v>
                </c:pt>
                <c:pt idx="17190">
                  <c:v>18485.199999999997</c:v>
                </c:pt>
                <c:pt idx="17191">
                  <c:v>18894.899999999994</c:v>
                </c:pt>
                <c:pt idx="17192">
                  <c:v>19304.300000000003</c:v>
                </c:pt>
                <c:pt idx="17193">
                  <c:v>19714.199999999997</c:v>
                </c:pt>
                <c:pt idx="17194">
                  <c:v>20105.699999999997</c:v>
                </c:pt>
                <c:pt idx="17195">
                  <c:v>20482.699999999997</c:v>
                </c:pt>
                <c:pt idx="17196">
                  <c:v>20856.300000000003</c:v>
                </c:pt>
                <c:pt idx="17197">
                  <c:v>21225.5</c:v>
                </c:pt>
                <c:pt idx="17198">
                  <c:v>21583.100000000006</c:v>
                </c:pt>
                <c:pt idx="17199">
                  <c:v>21926.100000000006</c:v>
                </c:pt>
                <c:pt idx="17200">
                  <c:v>22260.5</c:v>
                </c:pt>
                <c:pt idx="17201">
                  <c:v>22587.300000000003</c:v>
                </c:pt>
                <c:pt idx="17202">
                  <c:v>22913</c:v>
                </c:pt>
                <c:pt idx="17203">
                  <c:v>23222</c:v>
                </c:pt>
                <c:pt idx="17204">
                  <c:v>23516</c:v>
                </c:pt>
                <c:pt idx="17205">
                  <c:v>23801</c:v>
                </c:pt>
                <c:pt idx="17206">
                  <c:v>24085</c:v>
                </c:pt>
                <c:pt idx="17207">
                  <c:v>24355</c:v>
                </c:pt>
                <c:pt idx="17208">
                  <c:v>24608</c:v>
                </c:pt>
                <c:pt idx="17209">
                  <c:v>24861</c:v>
                </c:pt>
                <c:pt idx="17210">
                  <c:v>25111</c:v>
                </c:pt>
                <c:pt idx="17211">
                  <c:v>25344</c:v>
                </c:pt>
                <c:pt idx="17212">
                  <c:v>25555</c:v>
                </c:pt>
                <c:pt idx="17213">
                  <c:v>25766</c:v>
                </c:pt>
                <c:pt idx="17214">
                  <c:v>25968</c:v>
                </c:pt>
                <c:pt idx="17215">
                  <c:v>26159</c:v>
                </c:pt>
                <c:pt idx="17216">
                  <c:v>26340</c:v>
                </c:pt>
                <c:pt idx="17217">
                  <c:v>26509</c:v>
                </c:pt>
                <c:pt idx="17218">
                  <c:v>26677</c:v>
                </c:pt>
                <c:pt idx="17219">
                  <c:v>26820</c:v>
                </c:pt>
                <c:pt idx="17220">
                  <c:v>26964</c:v>
                </c:pt>
                <c:pt idx="17221">
                  <c:v>27097</c:v>
                </c:pt>
                <c:pt idx="17222">
                  <c:v>27214</c:v>
                </c:pt>
                <c:pt idx="17223">
                  <c:v>27325</c:v>
                </c:pt>
                <c:pt idx="17224">
                  <c:v>27423</c:v>
                </c:pt>
                <c:pt idx="17225">
                  <c:v>27520</c:v>
                </c:pt>
                <c:pt idx="17226">
                  <c:v>27596</c:v>
                </c:pt>
                <c:pt idx="17227">
                  <c:v>27668</c:v>
                </c:pt>
                <c:pt idx="17228">
                  <c:v>27732</c:v>
                </c:pt>
                <c:pt idx="17229">
                  <c:v>27783</c:v>
                </c:pt>
                <c:pt idx="17230">
                  <c:v>27825</c:v>
                </c:pt>
                <c:pt idx="17231">
                  <c:v>27856</c:v>
                </c:pt>
                <c:pt idx="17232">
                  <c:v>27880</c:v>
                </c:pt>
                <c:pt idx="17233">
                  <c:v>27890</c:v>
                </c:pt>
                <c:pt idx="17234">
                  <c:v>27891</c:v>
                </c:pt>
                <c:pt idx="17235">
                  <c:v>27892</c:v>
                </c:pt>
                <c:pt idx="17236">
                  <c:v>27886</c:v>
                </c:pt>
                <c:pt idx="17237">
                  <c:v>27862</c:v>
                </c:pt>
                <c:pt idx="17238">
                  <c:v>27827</c:v>
                </c:pt>
                <c:pt idx="17239">
                  <c:v>27790</c:v>
                </c:pt>
                <c:pt idx="17240">
                  <c:v>27742</c:v>
                </c:pt>
                <c:pt idx="17241">
                  <c:v>27679</c:v>
                </c:pt>
                <c:pt idx="17242">
                  <c:v>27609</c:v>
                </c:pt>
                <c:pt idx="17243">
                  <c:v>27538</c:v>
                </c:pt>
                <c:pt idx="17244">
                  <c:v>27458</c:v>
                </c:pt>
                <c:pt idx="17245">
                  <c:v>27364</c:v>
                </c:pt>
                <c:pt idx="17246">
                  <c:v>27261</c:v>
                </c:pt>
                <c:pt idx="17247">
                  <c:v>27151</c:v>
                </c:pt>
                <c:pt idx="17248">
                  <c:v>27033</c:v>
                </c:pt>
                <c:pt idx="17249">
                  <c:v>26915</c:v>
                </c:pt>
                <c:pt idx="17250">
                  <c:v>26778</c:v>
                </c:pt>
                <c:pt idx="17251">
                  <c:v>26630</c:v>
                </c:pt>
                <c:pt idx="17252">
                  <c:v>26490</c:v>
                </c:pt>
                <c:pt idx="17253">
                  <c:v>26340</c:v>
                </c:pt>
                <c:pt idx="17254">
                  <c:v>26170</c:v>
                </c:pt>
                <c:pt idx="17255">
                  <c:v>25990</c:v>
                </c:pt>
                <c:pt idx="17256">
                  <c:v>25813</c:v>
                </c:pt>
                <c:pt idx="17257">
                  <c:v>25635</c:v>
                </c:pt>
                <c:pt idx="17258">
                  <c:v>25433</c:v>
                </c:pt>
                <c:pt idx="17259">
                  <c:v>25233</c:v>
                </c:pt>
                <c:pt idx="17260">
                  <c:v>25029</c:v>
                </c:pt>
                <c:pt idx="17261">
                  <c:v>24819</c:v>
                </c:pt>
                <c:pt idx="17262">
                  <c:v>24599</c:v>
                </c:pt>
                <c:pt idx="17263">
                  <c:v>24368</c:v>
                </c:pt>
                <c:pt idx="17264">
                  <c:v>24138</c:v>
                </c:pt>
                <c:pt idx="17265">
                  <c:v>23902</c:v>
                </c:pt>
                <c:pt idx="17266">
                  <c:v>23655</c:v>
                </c:pt>
                <c:pt idx="17267">
                  <c:v>23405</c:v>
                </c:pt>
                <c:pt idx="17268">
                  <c:v>23147</c:v>
                </c:pt>
                <c:pt idx="17269">
                  <c:v>22882</c:v>
                </c:pt>
                <c:pt idx="17270">
                  <c:v>22613.399999999994</c:v>
                </c:pt>
                <c:pt idx="17271">
                  <c:v>22335</c:v>
                </c:pt>
                <c:pt idx="17272">
                  <c:v>22056.199999999997</c:v>
                </c:pt>
                <c:pt idx="17273">
                  <c:v>21773.199999999997</c:v>
                </c:pt>
                <c:pt idx="17274">
                  <c:v>21474.100000000006</c:v>
                </c:pt>
                <c:pt idx="17275">
                  <c:v>21181.600000000006</c:v>
                </c:pt>
                <c:pt idx="17276">
                  <c:v>20881.899999999994</c:v>
                </c:pt>
                <c:pt idx="17277">
                  <c:v>20570.699999999997</c:v>
                </c:pt>
                <c:pt idx="17278">
                  <c:v>20256.5</c:v>
                </c:pt>
                <c:pt idx="17279">
                  <c:v>19940.600000000006</c:v>
                </c:pt>
                <c:pt idx="17280">
                  <c:v>19626.399999999994</c:v>
                </c:pt>
                <c:pt idx="17281">
                  <c:v>19295.800000000003</c:v>
                </c:pt>
                <c:pt idx="17282">
                  <c:v>18961</c:v>
                </c:pt>
                <c:pt idx="17283">
                  <c:v>18631.100000000006</c:v>
                </c:pt>
                <c:pt idx="17284">
                  <c:v>18288</c:v>
                </c:pt>
                <c:pt idx="17285">
                  <c:v>17947.699999999997</c:v>
                </c:pt>
                <c:pt idx="17286">
                  <c:v>17605.699999999997</c:v>
                </c:pt>
                <c:pt idx="17287">
                  <c:v>17256.300000000003</c:v>
                </c:pt>
                <c:pt idx="17288">
                  <c:v>16908.199999999997</c:v>
                </c:pt>
                <c:pt idx="17289">
                  <c:v>16553.399999999994</c:v>
                </c:pt>
                <c:pt idx="17290">
                  <c:v>16184.5</c:v>
                </c:pt>
                <c:pt idx="17291">
                  <c:v>15827.199999999997</c:v>
                </c:pt>
                <c:pt idx="17292">
                  <c:v>15469.899999999994</c:v>
                </c:pt>
                <c:pt idx="17293">
                  <c:v>15098.399999999994</c:v>
                </c:pt>
                <c:pt idx="17294">
                  <c:v>14732</c:v>
                </c:pt>
                <c:pt idx="17295">
                  <c:v>14362.5</c:v>
                </c:pt>
                <c:pt idx="17296">
                  <c:v>13974.399999999994</c:v>
                </c:pt>
                <c:pt idx="17297">
                  <c:v>13593</c:v>
                </c:pt>
                <c:pt idx="17298">
                  <c:v>13219.699999999997</c:v>
                </c:pt>
                <c:pt idx="17299">
                  <c:v>12844.600000000006</c:v>
                </c:pt>
                <c:pt idx="17300">
                  <c:v>12454.300000000003</c:v>
                </c:pt>
                <c:pt idx="17301">
                  <c:v>12064.300000000003</c:v>
                </c:pt>
                <c:pt idx="17302">
                  <c:v>11684.100000000006</c:v>
                </c:pt>
                <c:pt idx="17303">
                  <c:v>11301.399999999994</c:v>
                </c:pt>
                <c:pt idx="17304">
                  <c:v>10903.800000000003</c:v>
                </c:pt>
                <c:pt idx="17305">
                  <c:v>10510.899999999994</c:v>
                </c:pt>
                <c:pt idx="17306">
                  <c:v>10123.699999999997</c:v>
                </c:pt>
                <c:pt idx="17307">
                  <c:v>9731.3999999999942</c:v>
                </c:pt>
                <c:pt idx="17308">
                  <c:v>9332.1000000000058</c:v>
                </c:pt>
                <c:pt idx="17309">
                  <c:v>8936.3000000000029</c:v>
                </c:pt>
                <c:pt idx="17310">
                  <c:v>8544.3999999999942</c:v>
                </c:pt>
                <c:pt idx="17311">
                  <c:v>8159.6000000000058</c:v>
                </c:pt>
                <c:pt idx="17312">
                  <c:v>7768.8000000000029</c:v>
                </c:pt>
                <c:pt idx="17313">
                  <c:v>7371.1000000000058</c:v>
                </c:pt>
                <c:pt idx="17314">
                  <c:v>6976.8000000000029</c:v>
                </c:pt>
                <c:pt idx="17315">
                  <c:v>6584.5</c:v>
                </c:pt>
                <c:pt idx="17316">
                  <c:v>6194.5</c:v>
                </c:pt>
                <c:pt idx="17317">
                  <c:v>5806</c:v>
                </c:pt>
                <c:pt idx="17318">
                  <c:v>5414.3000000000029</c:v>
                </c:pt>
                <c:pt idx="17319">
                  <c:v>5023.1999999999971</c:v>
                </c:pt>
                <c:pt idx="17320">
                  <c:v>4641.3999999999942</c:v>
                </c:pt>
                <c:pt idx="17321">
                  <c:v>4258.1999999999971</c:v>
                </c:pt>
                <c:pt idx="17322">
                  <c:v>3865</c:v>
                </c:pt>
                <c:pt idx="17323">
                  <c:v>3476.8000000000029</c:v>
                </c:pt>
                <c:pt idx="17324">
                  <c:v>3093</c:v>
                </c:pt>
                <c:pt idx="17325">
                  <c:v>2719.6999999999971</c:v>
                </c:pt>
                <c:pt idx="17326">
                  <c:v>2343.8999999999942</c:v>
                </c:pt>
                <c:pt idx="17327">
                  <c:v>1961.1000000000058</c:v>
                </c:pt>
                <c:pt idx="17328">
                  <c:v>1582.5</c:v>
                </c:pt>
                <c:pt idx="17329">
                  <c:v>1205.8999999999942</c:v>
                </c:pt>
                <c:pt idx="17330">
                  <c:v>840.30000000000291</c:v>
                </c:pt>
                <c:pt idx="17331">
                  <c:v>476</c:v>
                </c:pt>
                <c:pt idx="17332">
                  <c:v>106.10000000000582</c:v>
                </c:pt>
                <c:pt idx="17333">
                  <c:v>-262.19999999999709</c:v>
                </c:pt>
                <c:pt idx="17334">
                  <c:v>-626.5</c:v>
                </c:pt>
                <c:pt idx="17335">
                  <c:v>-986.39999999999418</c:v>
                </c:pt>
                <c:pt idx="17336">
                  <c:v>-1340.3000000000029</c:v>
                </c:pt>
                <c:pt idx="17337">
                  <c:v>-1688.6000000000058</c:v>
                </c:pt>
                <c:pt idx="17338">
                  <c:v>-2036.8000000000029</c:v>
                </c:pt>
                <c:pt idx="17339">
                  <c:v>-2385.1000000000058</c:v>
                </c:pt>
                <c:pt idx="17340">
                  <c:v>-2728.3000000000029</c:v>
                </c:pt>
                <c:pt idx="17341">
                  <c:v>-3067.3999999999942</c:v>
                </c:pt>
                <c:pt idx="17342">
                  <c:v>-3401.3000000000029</c:v>
                </c:pt>
                <c:pt idx="17343">
                  <c:v>-3737.3999999999942</c:v>
                </c:pt>
                <c:pt idx="17344">
                  <c:v>-4077.6000000000058</c:v>
                </c:pt>
                <c:pt idx="17345">
                  <c:v>-4399.3999999999942</c:v>
                </c:pt>
                <c:pt idx="17346">
                  <c:v>-4718.6000000000058</c:v>
                </c:pt>
                <c:pt idx="17347">
                  <c:v>-5044.6999999999971</c:v>
                </c:pt>
                <c:pt idx="17348">
                  <c:v>-5359.1999999999971</c:v>
                </c:pt>
                <c:pt idx="17349">
                  <c:v>-5673.8999999999942</c:v>
                </c:pt>
                <c:pt idx="17350">
                  <c:v>-5983.6999999999971</c:v>
                </c:pt>
                <c:pt idx="17351">
                  <c:v>-6293.6999999999971</c:v>
                </c:pt>
                <c:pt idx="17352">
                  <c:v>-6594.1999999999971</c:v>
                </c:pt>
                <c:pt idx="17353">
                  <c:v>-6893.5</c:v>
                </c:pt>
                <c:pt idx="17354">
                  <c:v>-7191.8000000000029</c:v>
                </c:pt>
                <c:pt idx="17355">
                  <c:v>-7483.8999999999942</c:v>
                </c:pt>
                <c:pt idx="17356">
                  <c:v>-7772.6000000000058</c:v>
                </c:pt>
                <c:pt idx="17357">
                  <c:v>-8055.1000000000058</c:v>
                </c:pt>
                <c:pt idx="17358">
                  <c:v>-8340.5</c:v>
                </c:pt>
                <c:pt idx="17359">
                  <c:v>-8619.6999999999971</c:v>
                </c:pt>
                <c:pt idx="17360">
                  <c:v>-8893.8999999999942</c:v>
                </c:pt>
                <c:pt idx="17361">
                  <c:v>-9164.5</c:v>
                </c:pt>
                <c:pt idx="17362">
                  <c:v>-9425.3000000000029</c:v>
                </c:pt>
                <c:pt idx="17363">
                  <c:v>-9688.8000000000029</c:v>
                </c:pt>
                <c:pt idx="17364">
                  <c:v>-9948.6000000000058</c:v>
                </c:pt>
                <c:pt idx="17365">
                  <c:v>-10199.199999999997</c:v>
                </c:pt>
                <c:pt idx="17366">
                  <c:v>-10445.100000000006</c:v>
                </c:pt>
                <c:pt idx="17367">
                  <c:v>-10689.800000000003</c:v>
                </c:pt>
                <c:pt idx="17368">
                  <c:v>-10927.5</c:v>
                </c:pt>
                <c:pt idx="17369">
                  <c:v>-11172.699999999997</c:v>
                </c:pt>
                <c:pt idx="17370">
                  <c:v>-11405.800000000003</c:v>
                </c:pt>
                <c:pt idx="17371">
                  <c:v>-11630</c:v>
                </c:pt>
                <c:pt idx="17372">
                  <c:v>-11859.699999999997</c:v>
                </c:pt>
                <c:pt idx="17373">
                  <c:v>-12076.900000000001</c:v>
                </c:pt>
                <c:pt idx="17374">
                  <c:v>-12300.599999999999</c:v>
                </c:pt>
                <c:pt idx="17375">
                  <c:v>-12509.599999999999</c:v>
                </c:pt>
                <c:pt idx="17376">
                  <c:v>-12715</c:v>
                </c:pt>
                <c:pt idx="17377">
                  <c:v>-12920.699999999997</c:v>
                </c:pt>
                <c:pt idx="17378">
                  <c:v>-13124.900000000001</c:v>
                </c:pt>
                <c:pt idx="17379">
                  <c:v>-13321.5</c:v>
                </c:pt>
                <c:pt idx="17380">
                  <c:v>-13513.099999999999</c:v>
                </c:pt>
                <c:pt idx="17381">
                  <c:v>-13702.699999999997</c:v>
                </c:pt>
                <c:pt idx="17382">
                  <c:v>-13887.800000000003</c:v>
                </c:pt>
                <c:pt idx="17383">
                  <c:v>-14067.599999999999</c:v>
                </c:pt>
                <c:pt idx="17384">
                  <c:v>-14248.599999999999</c:v>
                </c:pt>
                <c:pt idx="17385">
                  <c:v>-14420.099999999999</c:v>
                </c:pt>
                <c:pt idx="17386">
                  <c:v>-14585.300000000003</c:v>
                </c:pt>
                <c:pt idx="17387">
                  <c:v>-14751.199999999997</c:v>
                </c:pt>
                <c:pt idx="17388">
                  <c:v>-14910.699999999997</c:v>
                </c:pt>
                <c:pt idx="17389">
                  <c:v>-15065.400000000001</c:v>
                </c:pt>
                <c:pt idx="17390">
                  <c:v>-15215</c:v>
                </c:pt>
                <c:pt idx="17391">
                  <c:v>-15359.5</c:v>
                </c:pt>
                <c:pt idx="17392">
                  <c:v>-15501.300000000003</c:v>
                </c:pt>
                <c:pt idx="17393">
                  <c:v>-15637.900000000001</c:v>
                </c:pt>
                <c:pt idx="17394">
                  <c:v>-15778.5</c:v>
                </c:pt>
                <c:pt idx="17395">
                  <c:v>-15909.099999999999</c:v>
                </c:pt>
                <c:pt idx="17396">
                  <c:v>-16032.699999999997</c:v>
                </c:pt>
                <c:pt idx="17397">
                  <c:v>-16155.599999999999</c:v>
                </c:pt>
                <c:pt idx="17398">
                  <c:v>-16273</c:v>
                </c:pt>
                <c:pt idx="17399">
                  <c:v>-16386</c:v>
                </c:pt>
                <c:pt idx="17400">
                  <c:v>-16494.599999999999</c:v>
                </c:pt>
                <c:pt idx="17401">
                  <c:v>-16598.900000000001</c:v>
                </c:pt>
                <c:pt idx="17402">
                  <c:v>-16700.599999999999</c:v>
                </c:pt>
                <c:pt idx="17403">
                  <c:v>-16800.900000000001</c:v>
                </c:pt>
                <c:pt idx="17404">
                  <c:v>-16890.699999999997</c:v>
                </c:pt>
                <c:pt idx="17405">
                  <c:v>-16978.900000000001</c:v>
                </c:pt>
                <c:pt idx="17406">
                  <c:v>-17066.5</c:v>
                </c:pt>
                <c:pt idx="17407">
                  <c:v>-17147.5</c:v>
                </c:pt>
                <c:pt idx="17408">
                  <c:v>-17223.199999999997</c:v>
                </c:pt>
                <c:pt idx="17409">
                  <c:v>-17295.900000000001</c:v>
                </c:pt>
                <c:pt idx="17410">
                  <c:v>-17367.400000000001</c:v>
                </c:pt>
                <c:pt idx="17411">
                  <c:v>-17430.900000000001</c:v>
                </c:pt>
                <c:pt idx="17412">
                  <c:v>-17490.599999999999</c:v>
                </c:pt>
                <c:pt idx="17413">
                  <c:v>-17549.300000000003</c:v>
                </c:pt>
                <c:pt idx="17414">
                  <c:v>-17602</c:v>
                </c:pt>
                <c:pt idx="17415">
                  <c:v>-17649.099999999999</c:v>
                </c:pt>
                <c:pt idx="17416">
                  <c:v>-17692.599999999999</c:v>
                </c:pt>
                <c:pt idx="17417">
                  <c:v>-17733</c:v>
                </c:pt>
                <c:pt idx="17418">
                  <c:v>-17770.099999999999</c:v>
                </c:pt>
                <c:pt idx="17419">
                  <c:v>-17802.699999999997</c:v>
                </c:pt>
                <c:pt idx="17420">
                  <c:v>-17829.800000000003</c:v>
                </c:pt>
                <c:pt idx="17421">
                  <c:v>-17857.300000000003</c:v>
                </c:pt>
                <c:pt idx="17422">
                  <c:v>-17883.300000000003</c:v>
                </c:pt>
                <c:pt idx="17423">
                  <c:v>-17900.599999999999</c:v>
                </c:pt>
                <c:pt idx="17424">
                  <c:v>-17914.800000000003</c:v>
                </c:pt>
                <c:pt idx="17425">
                  <c:v>-17925.900000000001</c:v>
                </c:pt>
                <c:pt idx="17426">
                  <c:v>-17934</c:v>
                </c:pt>
                <c:pt idx="17427">
                  <c:v>-17939.5</c:v>
                </c:pt>
                <c:pt idx="17428">
                  <c:v>-17943.199999999997</c:v>
                </c:pt>
                <c:pt idx="17429">
                  <c:v>-17945.599999999999</c:v>
                </c:pt>
                <c:pt idx="17430">
                  <c:v>-17940.099999999999</c:v>
                </c:pt>
                <c:pt idx="17431">
                  <c:v>-17931.199999999997</c:v>
                </c:pt>
                <c:pt idx="17432">
                  <c:v>-17921.5</c:v>
                </c:pt>
                <c:pt idx="17433">
                  <c:v>-17905.599999999999</c:v>
                </c:pt>
                <c:pt idx="17434">
                  <c:v>-17888.5</c:v>
                </c:pt>
                <c:pt idx="17435">
                  <c:v>-17870.099999999999</c:v>
                </c:pt>
                <c:pt idx="17436">
                  <c:v>-17844.300000000003</c:v>
                </c:pt>
                <c:pt idx="17437">
                  <c:v>-17817.400000000001</c:v>
                </c:pt>
                <c:pt idx="17438">
                  <c:v>-17789.900000000001</c:v>
                </c:pt>
                <c:pt idx="17439">
                  <c:v>-17757</c:v>
                </c:pt>
                <c:pt idx="17440">
                  <c:v>-17716.599999999999</c:v>
                </c:pt>
                <c:pt idx="17441">
                  <c:v>-17676.699999999997</c:v>
                </c:pt>
                <c:pt idx="17442">
                  <c:v>-17637</c:v>
                </c:pt>
                <c:pt idx="17443">
                  <c:v>-17592.699999999997</c:v>
                </c:pt>
                <c:pt idx="17444">
                  <c:v>-17545.800000000003</c:v>
                </c:pt>
                <c:pt idx="17445">
                  <c:v>-17495.699999999997</c:v>
                </c:pt>
                <c:pt idx="17446">
                  <c:v>-17444.199999999997</c:v>
                </c:pt>
                <c:pt idx="17447">
                  <c:v>-17391.699999999997</c:v>
                </c:pt>
                <c:pt idx="17448">
                  <c:v>-17333.699999999997</c:v>
                </c:pt>
                <c:pt idx="17449">
                  <c:v>-17269.300000000003</c:v>
                </c:pt>
                <c:pt idx="17450">
                  <c:v>-17209.099999999999</c:v>
                </c:pt>
                <c:pt idx="17451">
                  <c:v>-17139.699999999997</c:v>
                </c:pt>
                <c:pt idx="17452">
                  <c:v>-17078.099999999999</c:v>
                </c:pt>
                <c:pt idx="17453">
                  <c:v>-17010.5</c:v>
                </c:pt>
                <c:pt idx="17454">
                  <c:v>-16936.900000000001</c:v>
                </c:pt>
                <c:pt idx="17455">
                  <c:v>-16862.300000000003</c:v>
                </c:pt>
                <c:pt idx="17456">
                  <c:v>-16786.400000000001</c:v>
                </c:pt>
                <c:pt idx="17457">
                  <c:v>-16709.099999999999</c:v>
                </c:pt>
                <c:pt idx="17458">
                  <c:v>-16632.699999999997</c:v>
                </c:pt>
                <c:pt idx="17459">
                  <c:v>-16545.400000000001</c:v>
                </c:pt>
                <c:pt idx="17460">
                  <c:v>-16459.199999999997</c:v>
                </c:pt>
                <c:pt idx="17461">
                  <c:v>-16373.699999999997</c:v>
                </c:pt>
                <c:pt idx="17462">
                  <c:v>-16283.599999999999</c:v>
                </c:pt>
                <c:pt idx="17463">
                  <c:v>-16194</c:v>
                </c:pt>
                <c:pt idx="17464">
                  <c:v>-16098.599999999999</c:v>
                </c:pt>
                <c:pt idx="17465">
                  <c:v>-16002.900000000001</c:v>
                </c:pt>
                <c:pt idx="17466">
                  <c:v>-15906.599999999999</c:v>
                </c:pt>
                <c:pt idx="17467">
                  <c:v>-15797.800000000003</c:v>
                </c:pt>
                <c:pt idx="17468">
                  <c:v>-15699.900000000001</c:v>
                </c:pt>
                <c:pt idx="17469">
                  <c:v>-15596.400000000001</c:v>
                </c:pt>
                <c:pt idx="17470">
                  <c:v>-15486.199999999997</c:v>
                </c:pt>
                <c:pt idx="17471">
                  <c:v>-15373.599999999999</c:v>
                </c:pt>
                <c:pt idx="17472">
                  <c:v>-15270.599999999999</c:v>
                </c:pt>
                <c:pt idx="17473">
                  <c:v>-15158.5</c:v>
                </c:pt>
                <c:pt idx="17474">
                  <c:v>-15036.099999999999</c:v>
                </c:pt>
                <c:pt idx="17475">
                  <c:v>-14920.599999999999</c:v>
                </c:pt>
                <c:pt idx="17476">
                  <c:v>-14798.400000000001</c:v>
                </c:pt>
                <c:pt idx="17477">
                  <c:v>-14682.199999999997</c:v>
                </c:pt>
                <c:pt idx="17478">
                  <c:v>-14556.900000000001</c:v>
                </c:pt>
                <c:pt idx="17479">
                  <c:v>-14425.199999999997</c:v>
                </c:pt>
                <c:pt idx="17480">
                  <c:v>-14295.800000000003</c:v>
                </c:pt>
                <c:pt idx="17481">
                  <c:v>-14166</c:v>
                </c:pt>
                <c:pt idx="17482">
                  <c:v>-14035.900000000001</c:v>
                </c:pt>
                <c:pt idx="17483">
                  <c:v>-13905.5</c:v>
                </c:pt>
                <c:pt idx="17484">
                  <c:v>-13774.199999999997</c:v>
                </c:pt>
                <c:pt idx="17485">
                  <c:v>-13631</c:v>
                </c:pt>
                <c:pt idx="17486">
                  <c:v>-13482.5</c:v>
                </c:pt>
                <c:pt idx="17487">
                  <c:v>-13341.900000000001</c:v>
                </c:pt>
                <c:pt idx="17488">
                  <c:v>-13204.099999999999</c:v>
                </c:pt>
                <c:pt idx="17489">
                  <c:v>-13057.599999999999</c:v>
                </c:pt>
                <c:pt idx="17490">
                  <c:v>-12909.800000000003</c:v>
                </c:pt>
                <c:pt idx="17491">
                  <c:v>-12750.300000000003</c:v>
                </c:pt>
                <c:pt idx="17492">
                  <c:v>-12595.099999999999</c:v>
                </c:pt>
                <c:pt idx="17493">
                  <c:v>-12443</c:v>
                </c:pt>
                <c:pt idx="17494">
                  <c:v>-12292.900000000001</c:v>
                </c:pt>
                <c:pt idx="17495">
                  <c:v>-12132.599999999999</c:v>
                </c:pt>
                <c:pt idx="17496">
                  <c:v>-11958.400000000001</c:v>
                </c:pt>
                <c:pt idx="17497">
                  <c:v>-11799.800000000003</c:v>
                </c:pt>
                <c:pt idx="17498">
                  <c:v>-11639.300000000003</c:v>
                </c:pt>
                <c:pt idx="17499">
                  <c:v>-11466.899999999994</c:v>
                </c:pt>
                <c:pt idx="17500">
                  <c:v>-11295.800000000003</c:v>
                </c:pt>
                <c:pt idx="17501">
                  <c:v>-11124.5</c:v>
                </c:pt>
                <c:pt idx="17502">
                  <c:v>-10953.100000000006</c:v>
                </c:pt>
                <c:pt idx="17503">
                  <c:v>-10781.5</c:v>
                </c:pt>
                <c:pt idx="17504">
                  <c:v>-10604.899999999994</c:v>
                </c:pt>
                <c:pt idx="17505">
                  <c:v>-10414</c:v>
                </c:pt>
                <c:pt idx="17506">
                  <c:v>-10231.5</c:v>
                </c:pt>
                <c:pt idx="17507">
                  <c:v>-10052.5</c:v>
                </c:pt>
                <c:pt idx="17508">
                  <c:v>-9869.1999999999971</c:v>
                </c:pt>
                <c:pt idx="17509">
                  <c:v>-9684.8000000000029</c:v>
                </c:pt>
                <c:pt idx="17510">
                  <c:v>-9481.8999999999942</c:v>
                </c:pt>
                <c:pt idx="17511">
                  <c:v>-9300.3999999999942</c:v>
                </c:pt>
                <c:pt idx="17512">
                  <c:v>-9114.5</c:v>
                </c:pt>
                <c:pt idx="17513">
                  <c:v>-8913</c:v>
                </c:pt>
                <c:pt idx="17514">
                  <c:v>-8707.8999999999942</c:v>
                </c:pt>
                <c:pt idx="17515">
                  <c:v>-8513.8000000000029</c:v>
                </c:pt>
                <c:pt idx="17516">
                  <c:v>-8319.8000000000029</c:v>
                </c:pt>
                <c:pt idx="17517">
                  <c:v>-8111.6999999999971</c:v>
                </c:pt>
                <c:pt idx="17518">
                  <c:v>-7894.5</c:v>
                </c:pt>
                <c:pt idx="17519">
                  <c:v>-7694.8999999999942</c:v>
                </c:pt>
                <c:pt idx="17520">
                  <c:v>-7496.5</c:v>
                </c:pt>
                <c:pt idx="17521">
                  <c:v>-7284.1000000000058</c:v>
                </c:pt>
                <c:pt idx="17522">
                  <c:v>-7066.5</c:v>
                </c:pt>
                <c:pt idx="17523">
                  <c:v>-6857.1000000000058</c:v>
                </c:pt>
                <c:pt idx="17524">
                  <c:v>-6636.8999999999942</c:v>
                </c:pt>
                <c:pt idx="17525">
                  <c:v>-6413.8000000000029</c:v>
                </c:pt>
                <c:pt idx="17526">
                  <c:v>-6202.6000000000058</c:v>
                </c:pt>
                <c:pt idx="17527">
                  <c:v>-5984.3999999999942</c:v>
                </c:pt>
                <c:pt idx="17528">
                  <c:v>-5759.1999999999971</c:v>
                </c:pt>
                <c:pt idx="17529">
                  <c:v>-5540.6000000000058</c:v>
                </c:pt>
                <c:pt idx="17530">
                  <c:v>-5314.1999999999971</c:v>
                </c:pt>
                <c:pt idx="17531">
                  <c:v>-5088.3000000000029</c:v>
                </c:pt>
                <c:pt idx="17532">
                  <c:v>-4862.3000000000029</c:v>
                </c:pt>
                <c:pt idx="17533">
                  <c:v>-4628.6999999999971</c:v>
                </c:pt>
                <c:pt idx="17534">
                  <c:v>-4402.3999999999942</c:v>
                </c:pt>
                <c:pt idx="17535">
                  <c:v>-4177.6999999999971</c:v>
                </c:pt>
                <c:pt idx="17536">
                  <c:v>-3934.1000000000058</c:v>
                </c:pt>
                <c:pt idx="17537">
                  <c:v>-3699.1999999999971</c:v>
                </c:pt>
                <c:pt idx="17538">
                  <c:v>-3466.3000000000029</c:v>
                </c:pt>
                <c:pt idx="17539">
                  <c:v>-3232.1999999999971</c:v>
                </c:pt>
                <c:pt idx="17540">
                  <c:v>-2992.1000000000058</c:v>
                </c:pt>
                <c:pt idx="17541">
                  <c:v>-2749.8999999999942</c:v>
                </c:pt>
                <c:pt idx="17542">
                  <c:v>-2514.5</c:v>
                </c:pt>
                <c:pt idx="17543">
                  <c:v>-2265.6999999999971</c:v>
                </c:pt>
                <c:pt idx="17544">
                  <c:v>-2020.3000000000029</c:v>
                </c:pt>
                <c:pt idx="17545">
                  <c:v>-1777.8000000000029</c:v>
                </c:pt>
                <c:pt idx="17546">
                  <c:v>-1527.1000000000058</c:v>
                </c:pt>
                <c:pt idx="17547">
                  <c:v>-1282.1999999999971</c:v>
                </c:pt>
                <c:pt idx="17548">
                  <c:v>-1035.6999999999971</c:v>
                </c:pt>
                <c:pt idx="17549">
                  <c:v>-784.39999999999418</c:v>
                </c:pt>
                <c:pt idx="17550">
                  <c:v>-534.69999999999709</c:v>
                </c:pt>
                <c:pt idx="17551">
                  <c:v>-279.5</c:v>
                </c:pt>
                <c:pt idx="17552">
                  <c:v>-25.69999999999709</c:v>
                </c:pt>
                <c:pt idx="17553">
                  <c:v>223.80000000000291</c:v>
                </c:pt>
                <c:pt idx="17554">
                  <c:v>477.69999999999709</c:v>
                </c:pt>
                <c:pt idx="17555">
                  <c:v>735.80000000000291</c:v>
                </c:pt>
                <c:pt idx="17556">
                  <c:v>993.19999999999709</c:v>
                </c:pt>
                <c:pt idx="17557">
                  <c:v>1247.8999999999942</c:v>
                </c:pt>
                <c:pt idx="17558">
                  <c:v>1501.1999999999971</c:v>
                </c:pt>
                <c:pt idx="17559">
                  <c:v>1766.8000000000029</c:v>
                </c:pt>
                <c:pt idx="17560">
                  <c:v>2026.1000000000058</c:v>
                </c:pt>
                <c:pt idx="17561">
                  <c:v>2275.8000000000029</c:v>
                </c:pt>
                <c:pt idx="17562">
                  <c:v>2533.8000000000029</c:v>
                </c:pt>
                <c:pt idx="17563">
                  <c:v>2799.1999999999971</c:v>
                </c:pt>
                <c:pt idx="17564">
                  <c:v>3069.3999999999942</c:v>
                </c:pt>
                <c:pt idx="17565">
                  <c:v>3321.5</c:v>
                </c:pt>
                <c:pt idx="17566">
                  <c:v>3577.6999999999971</c:v>
                </c:pt>
                <c:pt idx="17567">
                  <c:v>3849.6999999999971</c:v>
                </c:pt>
                <c:pt idx="17568">
                  <c:v>4113</c:v>
                </c:pt>
                <c:pt idx="17569">
                  <c:v>4377.3000000000029</c:v>
                </c:pt>
                <c:pt idx="17570">
                  <c:v>4640.8999999999942</c:v>
                </c:pt>
                <c:pt idx="17571">
                  <c:v>4904.8000000000029</c:v>
                </c:pt>
                <c:pt idx="17572">
                  <c:v>5178.8999999999942</c:v>
                </c:pt>
                <c:pt idx="17573">
                  <c:v>5450.6000000000058</c:v>
                </c:pt>
                <c:pt idx="17574">
                  <c:v>5712</c:v>
                </c:pt>
                <c:pt idx="17575">
                  <c:v>5972.8000000000029</c:v>
                </c:pt>
                <c:pt idx="17576">
                  <c:v>6242.3999999999942</c:v>
                </c:pt>
                <c:pt idx="17577">
                  <c:v>6510.8999999999942</c:v>
                </c:pt>
                <c:pt idx="17578">
                  <c:v>6770.6999999999971</c:v>
                </c:pt>
                <c:pt idx="17579">
                  <c:v>7035.3999999999942</c:v>
                </c:pt>
                <c:pt idx="17580">
                  <c:v>7310.1999999999971</c:v>
                </c:pt>
                <c:pt idx="17581">
                  <c:v>7580.3999999999942</c:v>
                </c:pt>
                <c:pt idx="17582">
                  <c:v>7837.3999999999942</c:v>
                </c:pt>
                <c:pt idx="17583">
                  <c:v>8097.1999999999971</c:v>
                </c:pt>
                <c:pt idx="17584">
                  <c:v>8362.1000000000058</c:v>
                </c:pt>
                <c:pt idx="17585">
                  <c:v>8622.6999999999971</c:v>
                </c:pt>
                <c:pt idx="17586">
                  <c:v>8885.6000000000058</c:v>
                </c:pt>
                <c:pt idx="17587">
                  <c:v>9145.3999999999942</c:v>
                </c:pt>
                <c:pt idx="17588">
                  <c:v>9409.6999999999971</c:v>
                </c:pt>
                <c:pt idx="17589">
                  <c:v>9667</c:v>
                </c:pt>
                <c:pt idx="17590">
                  <c:v>9923.3999999999942</c:v>
                </c:pt>
                <c:pt idx="17591">
                  <c:v>10185.800000000003</c:v>
                </c:pt>
                <c:pt idx="17592">
                  <c:v>10439.100000000006</c:v>
                </c:pt>
                <c:pt idx="17593">
                  <c:v>10695.300000000003</c:v>
                </c:pt>
                <c:pt idx="17594">
                  <c:v>10950.899999999994</c:v>
                </c:pt>
                <c:pt idx="17595">
                  <c:v>11209.199999999997</c:v>
                </c:pt>
                <c:pt idx="17596">
                  <c:v>11465.800000000003</c:v>
                </c:pt>
                <c:pt idx="17597">
                  <c:v>11714.800000000003</c:v>
                </c:pt>
                <c:pt idx="17598">
                  <c:v>11972.800000000003</c:v>
                </c:pt>
                <c:pt idx="17599">
                  <c:v>12222.300000000003</c:v>
                </c:pt>
                <c:pt idx="17600">
                  <c:v>12470.600000000006</c:v>
                </c:pt>
                <c:pt idx="17601">
                  <c:v>12716.899999999994</c:v>
                </c:pt>
                <c:pt idx="17602">
                  <c:v>12961.899999999994</c:v>
                </c:pt>
                <c:pt idx="17603">
                  <c:v>13204.199999999997</c:v>
                </c:pt>
                <c:pt idx="17604">
                  <c:v>13438</c:v>
                </c:pt>
                <c:pt idx="17605">
                  <c:v>13678.5</c:v>
                </c:pt>
                <c:pt idx="17606">
                  <c:v>13923.699999999997</c:v>
                </c:pt>
                <c:pt idx="17607">
                  <c:v>14160.899999999994</c:v>
                </c:pt>
                <c:pt idx="17608">
                  <c:v>14388</c:v>
                </c:pt>
                <c:pt idx="17609">
                  <c:v>14622.5</c:v>
                </c:pt>
                <c:pt idx="17610">
                  <c:v>14852.5</c:v>
                </c:pt>
                <c:pt idx="17611">
                  <c:v>15070.899999999994</c:v>
                </c:pt>
                <c:pt idx="17612">
                  <c:v>15287.600000000006</c:v>
                </c:pt>
                <c:pt idx="17613">
                  <c:v>15511.5</c:v>
                </c:pt>
                <c:pt idx="17614">
                  <c:v>15732.800000000003</c:v>
                </c:pt>
                <c:pt idx="17615">
                  <c:v>15944.600000000006</c:v>
                </c:pt>
                <c:pt idx="17616">
                  <c:v>16152.5</c:v>
                </c:pt>
                <c:pt idx="17617">
                  <c:v>16358.699999999997</c:v>
                </c:pt>
                <c:pt idx="17618">
                  <c:v>16561.699999999997</c:v>
                </c:pt>
                <c:pt idx="17619">
                  <c:v>16772.199999999997</c:v>
                </c:pt>
                <c:pt idx="17620">
                  <c:v>16973.399999999994</c:v>
                </c:pt>
                <c:pt idx="17621">
                  <c:v>17165.300000000003</c:v>
                </c:pt>
                <c:pt idx="17622">
                  <c:v>17365.199999999997</c:v>
                </c:pt>
                <c:pt idx="17623">
                  <c:v>17564.899999999994</c:v>
                </c:pt>
                <c:pt idx="17624">
                  <c:v>17753.600000000006</c:v>
                </c:pt>
                <c:pt idx="17625">
                  <c:v>17931.399999999994</c:v>
                </c:pt>
                <c:pt idx="17626">
                  <c:v>18109.100000000006</c:v>
                </c:pt>
                <c:pt idx="17627">
                  <c:v>18294.300000000003</c:v>
                </c:pt>
                <c:pt idx="17628">
                  <c:v>18469.199999999997</c:v>
                </c:pt>
                <c:pt idx="17629">
                  <c:v>18634.100000000006</c:v>
                </c:pt>
                <c:pt idx="17630">
                  <c:v>18801.800000000003</c:v>
                </c:pt>
                <c:pt idx="17631">
                  <c:v>18966.300000000003</c:v>
                </c:pt>
                <c:pt idx="17632">
                  <c:v>19125.399999999994</c:v>
                </c:pt>
                <c:pt idx="17633">
                  <c:v>19275.199999999997</c:v>
                </c:pt>
                <c:pt idx="17634">
                  <c:v>19424.199999999997</c:v>
                </c:pt>
                <c:pt idx="17635">
                  <c:v>19574.600000000006</c:v>
                </c:pt>
                <c:pt idx="17636">
                  <c:v>19715.300000000003</c:v>
                </c:pt>
                <c:pt idx="17637">
                  <c:v>19852.899999999994</c:v>
                </c:pt>
                <c:pt idx="17638">
                  <c:v>19985.899999999994</c:v>
                </c:pt>
                <c:pt idx="17639">
                  <c:v>20108.699999999997</c:v>
                </c:pt>
                <c:pt idx="17640">
                  <c:v>20235.399999999994</c:v>
                </c:pt>
                <c:pt idx="17641">
                  <c:v>20350.899999999994</c:v>
                </c:pt>
                <c:pt idx="17642">
                  <c:v>20462.5</c:v>
                </c:pt>
                <c:pt idx="17643">
                  <c:v>20581</c:v>
                </c:pt>
                <c:pt idx="17644">
                  <c:v>20679.199999999997</c:v>
                </c:pt>
                <c:pt idx="17645">
                  <c:v>20785.399999999994</c:v>
                </c:pt>
                <c:pt idx="17646">
                  <c:v>20891.199999999997</c:v>
                </c:pt>
                <c:pt idx="17647">
                  <c:v>20981.399999999994</c:v>
                </c:pt>
                <c:pt idx="17648">
                  <c:v>21071.600000000006</c:v>
                </c:pt>
                <c:pt idx="17649">
                  <c:v>21154.300000000003</c:v>
                </c:pt>
                <c:pt idx="17650">
                  <c:v>21242.600000000006</c:v>
                </c:pt>
                <c:pt idx="17651">
                  <c:v>21318.199999999997</c:v>
                </c:pt>
                <c:pt idx="17652">
                  <c:v>21381.899999999994</c:v>
                </c:pt>
                <c:pt idx="17653">
                  <c:v>21448.300000000003</c:v>
                </c:pt>
                <c:pt idx="17654">
                  <c:v>21508.5</c:v>
                </c:pt>
                <c:pt idx="17655">
                  <c:v>21558.899999999994</c:v>
                </c:pt>
                <c:pt idx="17656">
                  <c:v>21612.699999999997</c:v>
                </c:pt>
                <c:pt idx="17657">
                  <c:v>21654</c:v>
                </c:pt>
                <c:pt idx="17658">
                  <c:v>21692.399999999994</c:v>
                </c:pt>
                <c:pt idx="17659">
                  <c:v>21729.100000000006</c:v>
                </c:pt>
                <c:pt idx="17660">
                  <c:v>21748.199999999997</c:v>
                </c:pt>
                <c:pt idx="17661">
                  <c:v>21772.399999999994</c:v>
                </c:pt>
                <c:pt idx="17662">
                  <c:v>21793.300000000003</c:v>
                </c:pt>
                <c:pt idx="17663">
                  <c:v>21804.100000000006</c:v>
                </c:pt>
                <c:pt idx="17664">
                  <c:v>21809.600000000006</c:v>
                </c:pt>
                <c:pt idx="17665">
                  <c:v>21808.800000000003</c:v>
                </c:pt>
                <c:pt idx="17666">
                  <c:v>21805.100000000006</c:v>
                </c:pt>
                <c:pt idx="17667">
                  <c:v>21779.800000000003</c:v>
                </c:pt>
                <c:pt idx="17668">
                  <c:v>21770.399999999994</c:v>
                </c:pt>
                <c:pt idx="17669">
                  <c:v>21756.699999999997</c:v>
                </c:pt>
                <c:pt idx="17670">
                  <c:v>21726</c:v>
                </c:pt>
                <c:pt idx="17671">
                  <c:v>21683.100000000006</c:v>
                </c:pt>
                <c:pt idx="17672">
                  <c:v>21659.399999999994</c:v>
                </c:pt>
                <c:pt idx="17673">
                  <c:v>21626.5</c:v>
                </c:pt>
                <c:pt idx="17674">
                  <c:v>21580.699999999997</c:v>
                </c:pt>
                <c:pt idx="17675">
                  <c:v>21518.800000000003</c:v>
                </c:pt>
                <c:pt idx="17676">
                  <c:v>21469.300000000003</c:v>
                </c:pt>
                <c:pt idx="17677">
                  <c:v>21409.199999999997</c:v>
                </c:pt>
                <c:pt idx="17678">
                  <c:v>21333.699999999997</c:v>
                </c:pt>
                <c:pt idx="17679">
                  <c:v>21257</c:v>
                </c:pt>
                <c:pt idx="17680">
                  <c:v>21172.600000000006</c:v>
                </c:pt>
                <c:pt idx="17681">
                  <c:v>21085.399999999994</c:v>
                </c:pt>
                <c:pt idx="17682">
                  <c:v>21004.800000000003</c:v>
                </c:pt>
                <c:pt idx="17683">
                  <c:v>20899.399999999994</c:v>
                </c:pt>
                <c:pt idx="17684">
                  <c:v>20786</c:v>
                </c:pt>
                <c:pt idx="17685">
                  <c:v>20674.300000000003</c:v>
                </c:pt>
                <c:pt idx="17686">
                  <c:v>20558.600000000006</c:v>
                </c:pt>
                <c:pt idx="17687">
                  <c:v>20438.899999999994</c:v>
                </c:pt>
                <c:pt idx="17688">
                  <c:v>20318.5</c:v>
                </c:pt>
                <c:pt idx="17689">
                  <c:v>20178.699999999997</c:v>
                </c:pt>
                <c:pt idx="17690">
                  <c:v>20044.300000000003</c:v>
                </c:pt>
                <c:pt idx="17691">
                  <c:v>19906.600000000006</c:v>
                </c:pt>
                <c:pt idx="17692">
                  <c:v>19753</c:v>
                </c:pt>
                <c:pt idx="17693">
                  <c:v>19582.699999999997</c:v>
                </c:pt>
                <c:pt idx="17694">
                  <c:v>19417.800000000003</c:v>
                </c:pt>
                <c:pt idx="17695">
                  <c:v>19260.199999999997</c:v>
                </c:pt>
                <c:pt idx="17696">
                  <c:v>19099</c:v>
                </c:pt>
                <c:pt idx="17697">
                  <c:v>18924.300000000003</c:v>
                </c:pt>
                <c:pt idx="17698">
                  <c:v>18731.800000000003</c:v>
                </c:pt>
                <c:pt idx="17699">
                  <c:v>18551.5</c:v>
                </c:pt>
                <c:pt idx="17700">
                  <c:v>18367.899999999994</c:v>
                </c:pt>
                <c:pt idx="17701">
                  <c:v>18179.199999999997</c:v>
                </c:pt>
                <c:pt idx="17702">
                  <c:v>17980.199999999997</c:v>
                </c:pt>
                <c:pt idx="17703">
                  <c:v>17764.899999999994</c:v>
                </c:pt>
                <c:pt idx="17704">
                  <c:v>17550.800000000003</c:v>
                </c:pt>
                <c:pt idx="17705">
                  <c:v>17333</c:v>
                </c:pt>
                <c:pt idx="17706">
                  <c:v>17111.600000000006</c:v>
                </c:pt>
                <c:pt idx="17707">
                  <c:v>16886.699999999997</c:v>
                </c:pt>
                <c:pt idx="17708">
                  <c:v>16660.699999999997</c:v>
                </c:pt>
                <c:pt idx="17709">
                  <c:v>16422</c:v>
                </c:pt>
                <c:pt idx="17710">
                  <c:v>16176.5</c:v>
                </c:pt>
                <c:pt idx="17711">
                  <c:v>15930.899999999994</c:v>
                </c:pt>
                <c:pt idx="17712">
                  <c:v>15678.5</c:v>
                </c:pt>
                <c:pt idx="17713">
                  <c:v>15427.300000000003</c:v>
                </c:pt>
                <c:pt idx="17714">
                  <c:v>15152.899999999994</c:v>
                </c:pt>
                <c:pt idx="17715">
                  <c:v>14884.399999999994</c:v>
                </c:pt>
                <c:pt idx="17716">
                  <c:v>14621.199999999997</c:v>
                </c:pt>
                <c:pt idx="17717">
                  <c:v>14329.5</c:v>
                </c:pt>
                <c:pt idx="17718">
                  <c:v>14058.800000000003</c:v>
                </c:pt>
                <c:pt idx="17719">
                  <c:v>13769.800000000003</c:v>
                </c:pt>
                <c:pt idx="17720">
                  <c:v>13485.5</c:v>
                </c:pt>
                <c:pt idx="17721">
                  <c:v>13189</c:v>
                </c:pt>
                <c:pt idx="17722">
                  <c:v>12894.100000000006</c:v>
                </c:pt>
                <c:pt idx="17723">
                  <c:v>12600.399999999994</c:v>
                </c:pt>
                <c:pt idx="17724">
                  <c:v>12291</c:v>
                </c:pt>
                <c:pt idx="17725">
                  <c:v>11990.699999999997</c:v>
                </c:pt>
                <c:pt idx="17726">
                  <c:v>11676.300000000003</c:v>
                </c:pt>
                <c:pt idx="17727">
                  <c:v>11370.300000000003</c:v>
                </c:pt>
                <c:pt idx="17728">
                  <c:v>11052.800000000003</c:v>
                </c:pt>
                <c:pt idx="17729">
                  <c:v>10723.399999999994</c:v>
                </c:pt>
                <c:pt idx="17730">
                  <c:v>10404.300000000003</c:v>
                </c:pt>
                <c:pt idx="17731">
                  <c:v>10075</c:v>
                </c:pt>
                <c:pt idx="17732">
                  <c:v>9745.5</c:v>
                </c:pt>
                <c:pt idx="17733">
                  <c:v>9410.1999999999971</c:v>
                </c:pt>
                <c:pt idx="17734">
                  <c:v>9068.6999999999971</c:v>
                </c:pt>
                <c:pt idx="17735">
                  <c:v>8725.5</c:v>
                </c:pt>
                <c:pt idx="17736">
                  <c:v>8383.5</c:v>
                </c:pt>
                <c:pt idx="17737">
                  <c:v>8036.3000000000029</c:v>
                </c:pt>
                <c:pt idx="17738">
                  <c:v>7686.6000000000058</c:v>
                </c:pt>
                <c:pt idx="17739">
                  <c:v>7330.6000000000058</c:v>
                </c:pt>
                <c:pt idx="17740">
                  <c:v>6970.6000000000058</c:v>
                </c:pt>
                <c:pt idx="17741">
                  <c:v>6613.1000000000058</c:v>
                </c:pt>
                <c:pt idx="17742">
                  <c:v>6250</c:v>
                </c:pt>
                <c:pt idx="17743">
                  <c:v>5885</c:v>
                </c:pt>
                <c:pt idx="17744">
                  <c:v>5516.6999999999971</c:v>
                </c:pt>
                <c:pt idx="17745">
                  <c:v>5146.8000000000029</c:v>
                </c:pt>
                <c:pt idx="17746">
                  <c:v>4779</c:v>
                </c:pt>
                <c:pt idx="17747">
                  <c:v>4406.5</c:v>
                </c:pt>
                <c:pt idx="17748">
                  <c:v>4032.6999999999971</c:v>
                </c:pt>
                <c:pt idx="17749">
                  <c:v>3656.8999999999942</c:v>
                </c:pt>
                <c:pt idx="17750">
                  <c:v>3285.5</c:v>
                </c:pt>
                <c:pt idx="17751">
                  <c:v>2906.5</c:v>
                </c:pt>
                <c:pt idx="17752">
                  <c:v>2526.3999999999942</c:v>
                </c:pt>
                <c:pt idx="17753">
                  <c:v>2148.6999999999971</c:v>
                </c:pt>
                <c:pt idx="17754">
                  <c:v>1765.1999999999971</c:v>
                </c:pt>
                <c:pt idx="17755">
                  <c:v>1383.1999999999971</c:v>
                </c:pt>
                <c:pt idx="17756">
                  <c:v>1001.6999999999971</c:v>
                </c:pt>
                <c:pt idx="17757">
                  <c:v>615.5</c:v>
                </c:pt>
                <c:pt idx="17758">
                  <c:v>228</c:v>
                </c:pt>
                <c:pt idx="17759">
                  <c:v>-159.39999999999418</c:v>
                </c:pt>
                <c:pt idx="17760">
                  <c:v>-547.80000000000291</c:v>
                </c:pt>
                <c:pt idx="17761">
                  <c:v>-935.5</c:v>
                </c:pt>
                <c:pt idx="17762">
                  <c:v>-1324.3999999999942</c:v>
                </c:pt>
                <c:pt idx="17763">
                  <c:v>-1712</c:v>
                </c:pt>
                <c:pt idx="17764">
                  <c:v>-2104</c:v>
                </c:pt>
                <c:pt idx="17765">
                  <c:v>-2498</c:v>
                </c:pt>
                <c:pt idx="17766">
                  <c:v>-2886.6999999999971</c:v>
                </c:pt>
                <c:pt idx="17767">
                  <c:v>-3274.1999999999971</c:v>
                </c:pt>
                <c:pt idx="17768">
                  <c:v>-3665.3000000000029</c:v>
                </c:pt>
                <c:pt idx="17769">
                  <c:v>-4054.6000000000058</c:v>
                </c:pt>
                <c:pt idx="17770">
                  <c:v>-4443.1999999999971</c:v>
                </c:pt>
                <c:pt idx="17771">
                  <c:v>-4831</c:v>
                </c:pt>
                <c:pt idx="17772">
                  <c:v>-5219.3000000000029</c:v>
                </c:pt>
                <c:pt idx="17773">
                  <c:v>-5607.8000000000029</c:v>
                </c:pt>
                <c:pt idx="17774">
                  <c:v>-5991.3999999999942</c:v>
                </c:pt>
                <c:pt idx="17775">
                  <c:v>-6371.1999999999971</c:v>
                </c:pt>
                <c:pt idx="17776">
                  <c:v>-6755</c:v>
                </c:pt>
                <c:pt idx="17777">
                  <c:v>-7136.6999999999971</c:v>
                </c:pt>
                <c:pt idx="17778">
                  <c:v>-7514.8000000000029</c:v>
                </c:pt>
                <c:pt idx="17779">
                  <c:v>-7891.8999999999942</c:v>
                </c:pt>
                <c:pt idx="17780">
                  <c:v>-8269.6000000000058</c:v>
                </c:pt>
                <c:pt idx="17781">
                  <c:v>-8646.1999999999971</c:v>
                </c:pt>
                <c:pt idx="17782">
                  <c:v>-9016.6999999999971</c:v>
                </c:pt>
                <c:pt idx="17783">
                  <c:v>-9390.6999999999971</c:v>
                </c:pt>
                <c:pt idx="17784">
                  <c:v>-9765</c:v>
                </c:pt>
                <c:pt idx="17785">
                  <c:v>-10132.699999999997</c:v>
                </c:pt>
                <c:pt idx="17786">
                  <c:v>-10499.399999999994</c:v>
                </c:pt>
                <c:pt idx="17787">
                  <c:v>-10863.899999999994</c:v>
                </c:pt>
                <c:pt idx="17788">
                  <c:v>-11225.199999999997</c:v>
                </c:pt>
                <c:pt idx="17789">
                  <c:v>-11584.399999999994</c:v>
                </c:pt>
                <c:pt idx="17790">
                  <c:v>-11936.699999999997</c:v>
                </c:pt>
                <c:pt idx="17791">
                  <c:v>-12290.599999999999</c:v>
                </c:pt>
                <c:pt idx="17792">
                  <c:v>-12646</c:v>
                </c:pt>
                <c:pt idx="17793">
                  <c:v>-12993.800000000003</c:v>
                </c:pt>
                <c:pt idx="17794">
                  <c:v>-13337.599999999999</c:v>
                </c:pt>
                <c:pt idx="17795">
                  <c:v>-13678.300000000003</c:v>
                </c:pt>
                <c:pt idx="17796">
                  <c:v>-14016.300000000003</c:v>
                </c:pt>
                <c:pt idx="17797">
                  <c:v>-14352</c:v>
                </c:pt>
                <c:pt idx="17798">
                  <c:v>-14685.699999999997</c:v>
                </c:pt>
                <c:pt idx="17799">
                  <c:v>-15015.800000000003</c:v>
                </c:pt>
                <c:pt idx="17800">
                  <c:v>-15339</c:v>
                </c:pt>
                <c:pt idx="17801">
                  <c:v>-15658.599999999999</c:v>
                </c:pt>
                <c:pt idx="17802">
                  <c:v>-15975</c:v>
                </c:pt>
                <c:pt idx="17803">
                  <c:v>-16286.900000000001</c:v>
                </c:pt>
                <c:pt idx="17804">
                  <c:v>-16594.5</c:v>
                </c:pt>
                <c:pt idx="17805">
                  <c:v>-16902.300000000003</c:v>
                </c:pt>
                <c:pt idx="17806">
                  <c:v>-17200.599999999999</c:v>
                </c:pt>
                <c:pt idx="17807">
                  <c:v>-17495.199999999997</c:v>
                </c:pt>
                <c:pt idx="17808">
                  <c:v>-17789.699999999997</c:v>
                </c:pt>
                <c:pt idx="17809">
                  <c:v>-18078.199999999997</c:v>
                </c:pt>
                <c:pt idx="17810">
                  <c:v>-18359.599999999999</c:v>
                </c:pt>
                <c:pt idx="17811">
                  <c:v>-18635.400000000001</c:v>
                </c:pt>
                <c:pt idx="17812">
                  <c:v>-18909.699999999997</c:v>
                </c:pt>
                <c:pt idx="17813">
                  <c:v>-19180.300000000003</c:v>
                </c:pt>
                <c:pt idx="17814">
                  <c:v>-19444.800000000003</c:v>
                </c:pt>
                <c:pt idx="17815">
                  <c:v>-19704.599999999999</c:v>
                </c:pt>
                <c:pt idx="17816">
                  <c:v>-19958.199999999997</c:v>
                </c:pt>
                <c:pt idx="17817">
                  <c:v>-20210</c:v>
                </c:pt>
                <c:pt idx="17818">
                  <c:v>-20455</c:v>
                </c:pt>
                <c:pt idx="17819">
                  <c:v>-20692</c:v>
                </c:pt>
                <c:pt idx="17820">
                  <c:v>-20925.5</c:v>
                </c:pt>
                <c:pt idx="17821">
                  <c:v>-21152</c:v>
                </c:pt>
                <c:pt idx="17822">
                  <c:v>-21377.300000000003</c:v>
                </c:pt>
                <c:pt idx="17823">
                  <c:v>-21598.800000000003</c:v>
                </c:pt>
                <c:pt idx="17824">
                  <c:v>-21809.1</c:v>
                </c:pt>
                <c:pt idx="17825">
                  <c:v>-22013.699999999997</c:v>
                </c:pt>
                <c:pt idx="17826">
                  <c:v>-22214.300000000003</c:v>
                </c:pt>
                <c:pt idx="17827">
                  <c:v>-22409.4</c:v>
                </c:pt>
                <c:pt idx="17828">
                  <c:v>-22601.199999999997</c:v>
                </c:pt>
                <c:pt idx="17829">
                  <c:v>-22783.5</c:v>
                </c:pt>
                <c:pt idx="17830">
                  <c:v>-22959.199999999997</c:v>
                </c:pt>
                <c:pt idx="17831">
                  <c:v>-23130</c:v>
                </c:pt>
                <c:pt idx="17832">
                  <c:v>-23296.300000000003</c:v>
                </c:pt>
                <c:pt idx="17833">
                  <c:v>-23456.699999999997</c:v>
                </c:pt>
                <c:pt idx="17834">
                  <c:v>-23608.1</c:v>
                </c:pt>
                <c:pt idx="17835">
                  <c:v>-23756.400000000001</c:v>
                </c:pt>
                <c:pt idx="17836">
                  <c:v>-23898.699999999997</c:v>
                </c:pt>
                <c:pt idx="17837">
                  <c:v>-24033.1</c:v>
                </c:pt>
                <c:pt idx="17838">
                  <c:v>-24161.300000000003</c:v>
                </c:pt>
                <c:pt idx="17839">
                  <c:v>-24284.6</c:v>
                </c:pt>
                <c:pt idx="17840">
                  <c:v>-24396.9</c:v>
                </c:pt>
                <c:pt idx="17841">
                  <c:v>-24500.5</c:v>
                </c:pt>
                <c:pt idx="17842">
                  <c:v>-24607.800000000003</c:v>
                </c:pt>
                <c:pt idx="17843">
                  <c:v>-24709.9</c:v>
                </c:pt>
                <c:pt idx="17844">
                  <c:v>-24795.1</c:v>
                </c:pt>
                <c:pt idx="17845">
                  <c:v>-24876.800000000003</c:v>
                </c:pt>
                <c:pt idx="17846">
                  <c:v>-24953.199999999997</c:v>
                </c:pt>
                <c:pt idx="17847">
                  <c:v>-25024.800000000003</c:v>
                </c:pt>
                <c:pt idx="17848">
                  <c:v>-25090.800000000003</c:v>
                </c:pt>
                <c:pt idx="17849">
                  <c:v>-25142.1</c:v>
                </c:pt>
                <c:pt idx="17850">
                  <c:v>-25189.699999999997</c:v>
                </c:pt>
                <c:pt idx="17851">
                  <c:v>-25232.199999999997</c:v>
                </c:pt>
                <c:pt idx="17852">
                  <c:v>-25269.699999999997</c:v>
                </c:pt>
                <c:pt idx="17853">
                  <c:v>-25298.400000000001</c:v>
                </c:pt>
                <c:pt idx="17854">
                  <c:v>-25329.1</c:v>
                </c:pt>
                <c:pt idx="17855">
                  <c:v>-25344.699999999997</c:v>
                </c:pt>
                <c:pt idx="17856">
                  <c:v>-25338.9</c:v>
                </c:pt>
                <c:pt idx="17857">
                  <c:v>-25347.9</c:v>
                </c:pt>
                <c:pt idx="17858">
                  <c:v>-25346.699999999997</c:v>
                </c:pt>
                <c:pt idx="17859">
                  <c:v>-25339.300000000003</c:v>
                </c:pt>
                <c:pt idx="17860">
                  <c:v>-25320.9</c:v>
                </c:pt>
                <c:pt idx="17861">
                  <c:v>-25285.199999999997</c:v>
                </c:pt>
                <c:pt idx="17862">
                  <c:v>-25246</c:v>
                </c:pt>
                <c:pt idx="17863">
                  <c:v>-25209.1</c:v>
                </c:pt>
                <c:pt idx="17864">
                  <c:v>-25167.199999999997</c:v>
                </c:pt>
                <c:pt idx="17865">
                  <c:v>-25121.1</c:v>
                </c:pt>
                <c:pt idx="17866">
                  <c:v>-25051.300000000003</c:v>
                </c:pt>
                <c:pt idx="17867">
                  <c:v>-24982.5</c:v>
                </c:pt>
                <c:pt idx="17868">
                  <c:v>-24911.5</c:v>
                </c:pt>
                <c:pt idx="17869">
                  <c:v>-24829.1</c:v>
                </c:pt>
                <c:pt idx="17870">
                  <c:v>-24733.599999999999</c:v>
                </c:pt>
                <c:pt idx="17871">
                  <c:v>-24637.9</c:v>
                </c:pt>
                <c:pt idx="17872">
                  <c:v>-24537.199999999997</c:v>
                </c:pt>
                <c:pt idx="17873">
                  <c:v>-24431.4</c:v>
                </c:pt>
                <c:pt idx="17874">
                  <c:v>-24324.6</c:v>
                </c:pt>
                <c:pt idx="17875">
                  <c:v>-24195.699999999997</c:v>
                </c:pt>
                <c:pt idx="17876">
                  <c:v>-24058.6</c:v>
                </c:pt>
                <c:pt idx="17877">
                  <c:v>-23918.199999999997</c:v>
                </c:pt>
                <c:pt idx="17878">
                  <c:v>-23784</c:v>
                </c:pt>
                <c:pt idx="17879">
                  <c:v>-23636.400000000001</c:v>
                </c:pt>
                <c:pt idx="17880">
                  <c:v>-23479.4</c:v>
                </c:pt>
                <c:pt idx="17881">
                  <c:v>-23311.4</c:v>
                </c:pt>
                <c:pt idx="17882">
                  <c:v>-23140.1</c:v>
                </c:pt>
                <c:pt idx="17883">
                  <c:v>-22973.199999999997</c:v>
                </c:pt>
                <c:pt idx="17884">
                  <c:v>-22769.4</c:v>
                </c:pt>
                <c:pt idx="17885">
                  <c:v>-22588.199999999997</c:v>
                </c:pt>
                <c:pt idx="17886">
                  <c:v>-22395.5</c:v>
                </c:pt>
                <c:pt idx="17887">
                  <c:v>-22196.6</c:v>
                </c:pt>
                <c:pt idx="17888">
                  <c:v>-21974.1</c:v>
                </c:pt>
                <c:pt idx="17889">
                  <c:v>-21755.599999999999</c:v>
                </c:pt>
                <c:pt idx="17890">
                  <c:v>-21542.5</c:v>
                </c:pt>
                <c:pt idx="17891">
                  <c:v>-21319.4</c:v>
                </c:pt>
                <c:pt idx="17892">
                  <c:v>-21074.9</c:v>
                </c:pt>
                <c:pt idx="17893">
                  <c:v>-20832.900000000001</c:v>
                </c:pt>
                <c:pt idx="17894">
                  <c:v>-20586.5</c:v>
                </c:pt>
                <c:pt idx="17895">
                  <c:v>-20317.300000000003</c:v>
                </c:pt>
                <c:pt idx="17896">
                  <c:v>-20068.599999999999</c:v>
                </c:pt>
                <c:pt idx="17897">
                  <c:v>-19807.199999999997</c:v>
                </c:pt>
                <c:pt idx="17898">
                  <c:v>-19528.400000000001</c:v>
                </c:pt>
                <c:pt idx="17899">
                  <c:v>-19254.5</c:v>
                </c:pt>
                <c:pt idx="17900">
                  <c:v>-18968.300000000003</c:v>
                </c:pt>
                <c:pt idx="17901">
                  <c:v>-18674.800000000003</c:v>
                </c:pt>
                <c:pt idx="17902">
                  <c:v>-18380.5</c:v>
                </c:pt>
                <c:pt idx="17903">
                  <c:v>-18081.099999999999</c:v>
                </c:pt>
                <c:pt idx="17904">
                  <c:v>-17775.400000000001</c:v>
                </c:pt>
                <c:pt idx="17905">
                  <c:v>-17469.699999999997</c:v>
                </c:pt>
                <c:pt idx="17906">
                  <c:v>-17148.300000000003</c:v>
                </c:pt>
                <c:pt idx="17907">
                  <c:v>-16820.300000000003</c:v>
                </c:pt>
                <c:pt idx="17908">
                  <c:v>-16494</c:v>
                </c:pt>
                <c:pt idx="17909">
                  <c:v>-16160.099999999999</c:v>
                </c:pt>
                <c:pt idx="17910">
                  <c:v>-15827.5</c:v>
                </c:pt>
                <c:pt idx="17911">
                  <c:v>-15479.400000000001</c:v>
                </c:pt>
                <c:pt idx="17912">
                  <c:v>-15134.300000000003</c:v>
                </c:pt>
                <c:pt idx="17913">
                  <c:v>-14785.300000000003</c:v>
                </c:pt>
                <c:pt idx="17914">
                  <c:v>-14417.800000000003</c:v>
                </c:pt>
                <c:pt idx="17915">
                  <c:v>-14062</c:v>
                </c:pt>
                <c:pt idx="17916">
                  <c:v>-13699.300000000003</c:v>
                </c:pt>
                <c:pt idx="17917">
                  <c:v>-13324.800000000003</c:v>
                </c:pt>
                <c:pt idx="17918">
                  <c:v>-12955.5</c:v>
                </c:pt>
                <c:pt idx="17919">
                  <c:v>-12576</c:v>
                </c:pt>
                <c:pt idx="17920">
                  <c:v>-12190.599999999999</c:v>
                </c:pt>
                <c:pt idx="17921">
                  <c:v>-11806</c:v>
                </c:pt>
                <c:pt idx="17922">
                  <c:v>-11407.199999999997</c:v>
                </c:pt>
                <c:pt idx="17923">
                  <c:v>-11017.600000000006</c:v>
                </c:pt>
                <c:pt idx="17924">
                  <c:v>-10624.300000000003</c:v>
                </c:pt>
                <c:pt idx="17925">
                  <c:v>-10218.899999999994</c:v>
                </c:pt>
                <c:pt idx="17926">
                  <c:v>-9811.6999999999971</c:v>
                </c:pt>
                <c:pt idx="17927">
                  <c:v>-9402.5</c:v>
                </c:pt>
                <c:pt idx="17928">
                  <c:v>-8996.3999999999942</c:v>
                </c:pt>
                <c:pt idx="17929">
                  <c:v>-8573.5</c:v>
                </c:pt>
                <c:pt idx="17930">
                  <c:v>-8145.3000000000029</c:v>
                </c:pt>
                <c:pt idx="17931">
                  <c:v>-7734.6000000000058</c:v>
                </c:pt>
                <c:pt idx="17932">
                  <c:v>-7313.8000000000029</c:v>
                </c:pt>
                <c:pt idx="17933">
                  <c:v>-6883</c:v>
                </c:pt>
                <c:pt idx="17934">
                  <c:v>-6441.3999999999942</c:v>
                </c:pt>
                <c:pt idx="17935">
                  <c:v>-6011.8000000000029</c:v>
                </c:pt>
                <c:pt idx="17936">
                  <c:v>-5584.3000000000029</c:v>
                </c:pt>
                <c:pt idx="17937">
                  <c:v>-5140.3000000000029</c:v>
                </c:pt>
                <c:pt idx="17938">
                  <c:v>-4698.1000000000058</c:v>
                </c:pt>
                <c:pt idx="17939">
                  <c:v>-4257.1999999999971</c:v>
                </c:pt>
                <c:pt idx="17940">
                  <c:v>-3812.1000000000058</c:v>
                </c:pt>
                <c:pt idx="17941">
                  <c:v>-3371.1999999999971</c:v>
                </c:pt>
                <c:pt idx="17942">
                  <c:v>-2921.1000000000058</c:v>
                </c:pt>
                <c:pt idx="17943">
                  <c:v>-2466.1999999999971</c:v>
                </c:pt>
                <c:pt idx="17944">
                  <c:v>-2015.6999999999971</c:v>
                </c:pt>
                <c:pt idx="17945">
                  <c:v>-1569.3999999999942</c:v>
                </c:pt>
                <c:pt idx="17946">
                  <c:v>-1117</c:v>
                </c:pt>
                <c:pt idx="17947">
                  <c:v>-659.89999999999418</c:v>
                </c:pt>
                <c:pt idx="17948">
                  <c:v>-206.39999999999418</c:v>
                </c:pt>
                <c:pt idx="17949">
                  <c:v>246.19999999999709</c:v>
                </c:pt>
                <c:pt idx="17950">
                  <c:v>708.5</c:v>
                </c:pt>
                <c:pt idx="17951">
                  <c:v>1173.1000000000058</c:v>
                </c:pt>
                <c:pt idx="17952">
                  <c:v>1630.6000000000058</c:v>
                </c:pt>
                <c:pt idx="17953">
                  <c:v>2082.6000000000058</c:v>
                </c:pt>
                <c:pt idx="17954">
                  <c:v>2543.3999999999942</c:v>
                </c:pt>
                <c:pt idx="17955">
                  <c:v>3004.6999999999971</c:v>
                </c:pt>
                <c:pt idx="17956">
                  <c:v>3465.1999999999971</c:v>
                </c:pt>
                <c:pt idx="17957">
                  <c:v>3926</c:v>
                </c:pt>
                <c:pt idx="17958">
                  <c:v>4386.8999999999942</c:v>
                </c:pt>
                <c:pt idx="17959">
                  <c:v>4853.5</c:v>
                </c:pt>
                <c:pt idx="17960">
                  <c:v>5306.6000000000058</c:v>
                </c:pt>
                <c:pt idx="17961">
                  <c:v>5771.3000000000029</c:v>
                </c:pt>
                <c:pt idx="17962">
                  <c:v>6228.5</c:v>
                </c:pt>
                <c:pt idx="17963">
                  <c:v>6685.3999999999942</c:v>
                </c:pt>
                <c:pt idx="17964">
                  <c:v>7142</c:v>
                </c:pt>
                <c:pt idx="17965">
                  <c:v>7596.8999999999942</c:v>
                </c:pt>
                <c:pt idx="17966">
                  <c:v>8060.6000000000058</c:v>
                </c:pt>
                <c:pt idx="17967">
                  <c:v>8504.3999999999942</c:v>
                </c:pt>
                <c:pt idx="17968">
                  <c:v>8961.8999999999942</c:v>
                </c:pt>
                <c:pt idx="17969">
                  <c:v>9412.3999999999942</c:v>
                </c:pt>
                <c:pt idx="17970">
                  <c:v>9858.8000000000029</c:v>
                </c:pt>
                <c:pt idx="17971">
                  <c:v>10305.100000000006</c:v>
                </c:pt>
                <c:pt idx="17972">
                  <c:v>10747.800000000003</c:v>
                </c:pt>
                <c:pt idx="17973">
                  <c:v>11190.199999999997</c:v>
                </c:pt>
                <c:pt idx="17974">
                  <c:v>11623.300000000003</c:v>
                </c:pt>
                <c:pt idx="17975">
                  <c:v>12057.899999999994</c:v>
                </c:pt>
                <c:pt idx="17976">
                  <c:v>12498.199999999997</c:v>
                </c:pt>
                <c:pt idx="17977">
                  <c:v>12934.199999999997</c:v>
                </c:pt>
                <c:pt idx="17978">
                  <c:v>13359.699999999997</c:v>
                </c:pt>
                <c:pt idx="17979">
                  <c:v>13784.699999999997</c:v>
                </c:pt>
                <c:pt idx="17980">
                  <c:v>14213.199999999997</c:v>
                </c:pt>
                <c:pt idx="17981">
                  <c:v>14634.600000000006</c:v>
                </c:pt>
                <c:pt idx="17982">
                  <c:v>15048</c:v>
                </c:pt>
                <c:pt idx="17983">
                  <c:v>15463.100000000006</c:v>
                </c:pt>
                <c:pt idx="17984">
                  <c:v>15879.699999999997</c:v>
                </c:pt>
                <c:pt idx="17985">
                  <c:v>16290</c:v>
                </c:pt>
                <c:pt idx="17986">
                  <c:v>16691.899999999994</c:v>
                </c:pt>
                <c:pt idx="17987">
                  <c:v>17090.100000000006</c:v>
                </c:pt>
                <c:pt idx="17988">
                  <c:v>17485</c:v>
                </c:pt>
                <c:pt idx="17989">
                  <c:v>17877.899999999994</c:v>
                </c:pt>
                <c:pt idx="17990">
                  <c:v>18269.600000000006</c:v>
                </c:pt>
                <c:pt idx="17991">
                  <c:v>18643.800000000003</c:v>
                </c:pt>
                <c:pt idx="17992">
                  <c:v>19018.100000000006</c:v>
                </c:pt>
                <c:pt idx="17993">
                  <c:v>19400.800000000003</c:v>
                </c:pt>
                <c:pt idx="17994">
                  <c:v>19770.300000000003</c:v>
                </c:pt>
                <c:pt idx="17995">
                  <c:v>20128.300000000003</c:v>
                </c:pt>
                <c:pt idx="17996">
                  <c:v>20474.699999999997</c:v>
                </c:pt>
                <c:pt idx="17997">
                  <c:v>20832.399999999994</c:v>
                </c:pt>
                <c:pt idx="17998">
                  <c:v>21185.300000000003</c:v>
                </c:pt>
                <c:pt idx="17999">
                  <c:v>21517.199999999997</c:v>
                </c:pt>
                <c:pt idx="18000">
                  <c:v>21853.100000000006</c:v>
                </c:pt>
                <c:pt idx="18001">
                  <c:v>22184.899999999994</c:v>
                </c:pt>
                <c:pt idx="18002">
                  <c:v>22510.600000000006</c:v>
                </c:pt>
                <c:pt idx="18003">
                  <c:v>22825</c:v>
                </c:pt>
                <c:pt idx="18004">
                  <c:v>23131</c:v>
                </c:pt>
                <c:pt idx="18005">
                  <c:v>23445</c:v>
                </c:pt>
                <c:pt idx="18006">
                  <c:v>23749</c:v>
                </c:pt>
                <c:pt idx="18007">
                  <c:v>24044</c:v>
                </c:pt>
                <c:pt idx="18008">
                  <c:v>24336</c:v>
                </c:pt>
                <c:pt idx="18009">
                  <c:v>24615</c:v>
                </c:pt>
                <c:pt idx="18010">
                  <c:v>24893</c:v>
                </c:pt>
                <c:pt idx="18011">
                  <c:v>25162</c:v>
                </c:pt>
                <c:pt idx="18012">
                  <c:v>25421</c:v>
                </c:pt>
                <c:pt idx="18013">
                  <c:v>25681</c:v>
                </c:pt>
                <c:pt idx="18014">
                  <c:v>25928</c:v>
                </c:pt>
                <c:pt idx="18015">
                  <c:v>26167</c:v>
                </c:pt>
                <c:pt idx="18016">
                  <c:v>26404</c:v>
                </c:pt>
                <c:pt idx="18017">
                  <c:v>26629</c:v>
                </c:pt>
                <c:pt idx="18018">
                  <c:v>26845</c:v>
                </c:pt>
                <c:pt idx="18019">
                  <c:v>27054</c:v>
                </c:pt>
                <c:pt idx="18020">
                  <c:v>27261</c:v>
                </c:pt>
                <c:pt idx="18021">
                  <c:v>27459</c:v>
                </c:pt>
                <c:pt idx="18022">
                  <c:v>27640</c:v>
                </c:pt>
                <c:pt idx="18023">
                  <c:v>27818</c:v>
                </c:pt>
                <c:pt idx="18024">
                  <c:v>27992</c:v>
                </c:pt>
                <c:pt idx="18025">
                  <c:v>28155</c:v>
                </c:pt>
                <c:pt idx="18026">
                  <c:v>28308</c:v>
                </c:pt>
                <c:pt idx="18027">
                  <c:v>28455</c:v>
                </c:pt>
                <c:pt idx="18028">
                  <c:v>28590</c:v>
                </c:pt>
                <c:pt idx="18029">
                  <c:v>28726</c:v>
                </c:pt>
                <c:pt idx="18030">
                  <c:v>28847</c:v>
                </c:pt>
                <c:pt idx="18031">
                  <c:v>28958</c:v>
                </c:pt>
                <c:pt idx="18032">
                  <c:v>29075</c:v>
                </c:pt>
                <c:pt idx="18033">
                  <c:v>29182</c:v>
                </c:pt>
                <c:pt idx="18034">
                  <c:v>29265</c:v>
                </c:pt>
                <c:pt idx="18035">
                  <c:v>29363</c:v>
                </c:pt>
                <c:pt idx="18036">
                  <c:v>29441</c:v>
                </c:pt>
                <c:pt idx="18037">
                  <c:v>29488</c:v>
                </c:pt>
                <c:pt idx="18038">
                  <c:v>29550</c:v>
                </c:pt>
                <c:pt idx="18039">
                  <c:v>29613</c:v>
                </c:pt>
                <c:pt idx="18040">
                  <c:v>29653</c:v>
                </c:pt>
                <c:pt idx="18041">
                  <c:v>29673</c:v>
                </c:pt>
                <c:pt idx="18042">
                  <c:v>29695</c:v>
                </c:pt>
                <c:pt idx="18043">
                  <c:v>29713</c:v>
                </c:pt>
                <c:pt idx="18044">
                  <c:v>29756</c:v>
                </c:pt>
                <c:pt idx="18045">
                  <c:v>29737</c:v>
                </c:pt>
                <c:pt idx="18046">
                  <c:v>29730</c:v>
                </c:pt>
                <c:pt idx="18047">
                  <c:v>29711</c:v>
                </c:pt>
                <c:pt idx="18048">
                  <c:v>29667</c:v>
                </c:pt>
                <c:pt idx="18049">
                  <c:v>29628</c:v>
                </c:pt>
                <c:pt idx="18050">
                  <c:v>29569</c:v>
                </c:pt>
                <c:pt idx="18051">
                  <c:v>29520</c:v>
                </c:pt>
                <c:pt idx="18052">
                  <c:v>29460</c:v>
                </c:pt>
                <c:pt idx="18053">
                  <c:v>29381</c:v>
                </c:pt>
                <c:pt idx="18054">
                  <c:v>29281</c:v>
                </c:pt>
                <c:pt idx="18055">
                  <c:v>29189</c:v>
                </c:pt>
                <c:pt idx="18056">
                  <c:v>29086</c:v>
                </c:pt>
                <c:pt idx="18057">
                  <c:v>28979</c:v>
                </c:pt>
                <c:pt idx="18058">
                  <c:v>28865</c:v>
                </c:pt>
                <c:pt idx="18059">
                  <c:v>28734</c:v>
                </c:pt>
                <c:pt idx="18060">
                  <c:v>28595</c:v>
                </c:pt>
                <c:pt idx="18061">
                  <c:v>28460</c:v>
                </c:pt>
                <c:pt idx="18062">
                  <c:v>28305</c:v>
                </c:pt>
                <c:pt idx="18063">
                  <c:v>28133</c:v>
                </c:pt>
                <c:pt idx="18064">
                  <c:v>27956</c:v>
                </c:pt>
                <c:pt idx="18065">
                  <c:v>27766</c:v>
                </c:pt>
                <c:pt idx="18066">
                  <c:v>27591</c:v>
                </c:pt>
                <c:pt idx="18067">
                  <c:v>27399</c:v>
                </c:pt>
                <c:pt idx="18068">
                  <c:v>27182</c:v>
                </c:pt>
                <c:pt idx="18069">
                  <c:v>26963</c:v>
                </c:pt>
                <c:pt idx="18070">
                  <c:v>26733</c:v>
                </c:pt>
                <c:pt idx="18071">
                  <c:v>26502</c:v>
                </c:pt>
                <c:pt idx="18072">
                  <c:v>26266</c:v>
                </c:pt>
                <c:pt idx="18073">
                  <c:v>26002</c:v>
                </c:pt>
                <c:pt idx="18074">
                  <c:v>25737</c:v>
                </c:pt>
                <c:pt idx="18075">
                  <c:v>25465</c:v>
                </c:pt>
                <c:pt idx="18076">
                  <c:v>25185</c:v>
                </c:pt>
                <c:pt idx="18077">
                  <c:v>24900</c:v>
                </c:pt>
                <c:pt idx="18078">
                  <c:v>24607</c:v>
                </c:pt>
                <c:pt idx="18079">
                  <c:v>24307</c:v>
                </c:pt>
                <c:pt idx="18080">
                  <c:v>23986</c:v>
                </c:pt>
                <c:pt idx="18081">
                  <c:v>23672</c:v>
                </c:pt>
                <c:pt idx="18082">
                  <c:v>23313</c:v>
                </c:pt>
                <c:pt idx="18083">
                  <c:v>22990</c:v>
                </c:pt>
                <c:pt idx="18084">
                  <c:v>22644.600000000006</c:v>
                </c:pt>
                <c:pt idx="18085">
                  <c:v>22288.699999999997</c:v>
                </c:pt>
                <c:pt idx="18086">
                  <c:v>21938.199999999997</c:v>
                </c:pt>
                <c:pt idx="18087">
                  <c:v>21578.5</c:v>
                </c:pt>
                <c:pt idx="18088">
                  <c:v>21203.600000000006</c:v>
                </c:pt>
                <c:pt idx="18089">
                  <c:v>20824.100000000006</c:v>
                </c:pt>
                <c:pt idx="18090">
                  <c:v>20437.399999999994</c:v>
                </c:pt>
                <c:pt idx="18091">
                  <c:v>20044</c:v>
                </c:pt>
                <c:pt idx="18092">
                  <c:v>19635.399999999994</c:v>
                </c:pt>
                <c:pt idx="18093">
                  <c:v>19232.300000000003</c:v>
                </c:pt>
                <c:pt idx="18094">
                  <c:v>18817.800000000003</c:v>
                </c:pt>
                <c:pt idx="18095">
                  <c:v>18379.699999999997</c:v>
                </c:pt>
                <c:pt idx="18096">
                  <c:v>17964.899999999994</c:v>
                </c:pt>
                <c:pt idx="18097">
                  <c:v>17523.899999999994</c:v>
                </c:pt>
                <c:pt idx="18098">
                  <c:v>17089.199999999997</c:v>
                </c:pt>
                <c:pt idx="18099">
                  <c:v>16637.199999999997</c:v>
                </c:pt>
                <c:pt idx="18100">
                  <c:v>16173.600000000006</c:v>
                </c:pt>
                <c:pt idx="18101">
                  <c:v>15718.399999999994</c:v>
                </c:pt>
                <c:pt idx="18102">
                  <c:v>15248.399999999994</c:v>
                </c:pt>
                <c:pt idx="18103">
                  <c:v>14779.699999999997</c:v>
                </c:pt>
                <c:pt idx="18104">
                  <c:v>14296.600000000006</c:v>
                </c:pt>
                <c:pt idx="18105">
                  <c:v>13802.699999999997</c:v>
                </c:pt>
                <c:pt idx="18106">
                  <c:v>13321.100000000006</c:v>
                </c:pt>
                <c:pt idx="18107">
                  <c:v>12825</c:v>
                </c:pt>
                <c:pt idx="18108">
                  <c:v>12326.199999999997</c:v>
                </c:pt>
                <c:pt idx="18109">
                  <c:v>11824.300000000003</c:v>
                </c:pt>
                <c:pt idx="18110">
                  <c:v>11311.899999999994</c:v>
                </c:pt>
                <c:pt idx="18111">
                  <c:v>10800.899999999994</c:v>
                </c:pt>
                <c:pt idx="18112">
                  <c:v>10282.199999999997</c:v>
                </c:pt>
                <c:pt idx="18113">
                  <c:v>9760.1999999999971</c:v>
                </c:pt>
                <c:pt idx="18114">
                  <c:v>9231.8999999999942</c:v>
                </c:pt>
                <c:pt idx="18115">
                  <c:v>8697.6999999999971</c:v>
                </c:pt>
                <c:pt idx="18116">
                  <c:v>8166.5</c:v>
                </c:pt>
                <c:pt idx="18117">
                  <c:v>7629.1999999999971</c:v>
                </c:pt>
                <c:pt idx="18118">
                  <c:v>7085.6000000000058</c:v>
                </c:pt>
                <c:pt idx="18119">
                  <c:v>6537.3000000000029</c:v>
                </c:pt>
                <c:pt idx="18120">
                  <c:v>5988</c:v>
                </c:pt>
                <c:pt idx="18121">
                  <c:v>5438.3999999999942</c:v>
                </c:pt>
                <c:pt idx="18122">
                  <c:v>4878.6999999999971</c:v>
                </c:pt>
                <c:pt idx="18123">
                  <c:v>4323.1000000000058</c:v>
                </c:pt>
                <c:pt idx="18124">
                  <c:v>3762.5</c:v>
                </c:pt>
                <c:pt idx="18125">
                  <c:v>3199.1000000000058</c:v>
                </c:pt>
                <c:pt idx="18126">
                  <c:v>2635.1000000000058</c:v>
                </c:pt>
                <c:pt idx="18127">
                  <c:v>2067.8000000000029</c:v>
                </c:pt>
                <c:pt idx="18128">
                  <c:v>1496.6000000000058</c:v>
                </c:pt>
                <c:pt idx="18129">
                  <c:v>925.19999999999709</c:v>
                </c:pt>
                <c:pt idx="18130">
                  <c:v>352.69999999999709</c:v>
                </c:pt>
                <c:pt idx="18131">
                  <c:v>-220.69999999999709</c:v>
                </c:pt>
                <c:pt idx="18132">
                  <c:v>-795.39999999999418</c:v>
                </c:pt>
                <c:pt idx="18133">
                  <c:v>-1370</c:v>
                </c:pt>
                <c:pt idx="18134">
                  <c:v>-1944.3000000000029</c:v>
                </c:pt>
                <c:pt idx="18135">
                  <c:v>-2523.6999999999971</c:v>
                </c:pt>
                <c:pt idx="18136">
                  <c:v>-3099.6999999999971</c:v>
                </c:pt>
                <c:pt idx="18137">
                  <c:v>-3673.3999999999942</c:v>
                </c:pt>
                <c:pt idx="18138">
                  <c:v>-4251</c:v>
                </c:pt>
                <c:pt idx="18139">
                  <c:v>-4826.8000000000029</c:v>
                </c:pt>
                <c:pt idx="18140">
                  <c:v>-5402</c:v>
                </c:pt>
                <c:pt idx="18141">
                  <c:v>-5976.3999999999942</c:v>
                </c:pt>
                <c:pt idx="18142">
                  <c:v>-6550.1000000000058</c:v>
                </c:pt>
                <c:pt idx="18143">
                  <c:v>-7127.3999999999942</c:v>
                </c:pt>
                <c:pt idx="18144">
                  <c:v>-7703.6999999999971</c:v>
                </c:pt>
                <c:pt idx="18145">
                  <c:v>-8270.5</c:v>
                </c:pt>
                <c:pt idx="18146">
                  <c:v>-8840.3000000000029</c:v>
                </c:pt>
                <c:pt idx="18147">
                  <c:v>-9410.8000000000029</c:v>
                </c:pt>
                <c:pt idx="18148">
                  <c:v>-9976.5</c:v>
                </c:pt>
                <c:pt idx="18149">
                  <c:v>-10539.399999999994</c:v>
                </c:pt>
                <c:pt idx="18150">
                  <c:v>-11101</c:v>
                </c:pt>
                <c:pt idx="18151">
                  <c:v>-11663.800000000003</c:v>
                </c:pt>
                <c:pt idx="18152">
                  <c:v>-12218.800000000003</c:v>
                </c:pt>
                <c:pt idx="18153">
                  <c:v>-12770.900000000001</c:v>
                </c:pt>
                <c:pt idx="18154">
                  <c:v>-13325.699999999997</c:v>
                </c:pt>
                <c:pt idx="18155">
                  <c:v>-13873.199999999997</c:v>
                </c:pt>
                <c:pt idx="18156">
                  <c:v>-14416.300000000003</c:v>
                </c:pt>
                <c:pt idx="18157">
                  <c:v>-14956</c:v>
                </c:pt>
                <c:pt idx="18158">
                  <c:v>-15492.099999999999</c:v>
                </c:pt>
                <c:pt idx="18159">
                  <c:v>-16024</c:v>
                </c:pt>
                <c:pt idx="18160">
                  <c:v>-16550.099999999999</c:v>
                </c:pt>
                <c:pt idx="18161">
                  <c:v>-17070.699999999997</c:v>
                </c:pt>
                <c:pt idx="18162">
                  <c:v>-17592.099999999999</c:v>
                </c:pt>
                <c:pt idx="18163">
                  <c:v>-18108</c:v>
                </c:pt>
                <c:pt idx="18164">
                  <c:v>-18615.5</c:v>
                </c:pt>
                <c:pt idx="18165">
                  <c:v>-19118</c:v>
                </c:pt>
                <c:pt idx="18166">
                  <c:v>-19615.599999999999</c:v>
                </c:pt>
                <c:pt idx="18167">
                  <c:v>-20109</c:v>
                </c:pt>
                <c:pt idx="18168">
                  <c:v>-20598.300000000003</c:v>
                </c:pt>
                <c:pt idx="18169">
                  <c:v>-21081.4</c:v>
                </c:pt>
                <c:pt idx="18170">
                  <c:v>-21558</c:v>
                </c:pt>
                <c:pt idx="18171">
                  <c:v>-22026.800000000003</c:v>
                </c:pt>
                <c:pt idx="18172">
                  <c:v>-22488.9</c:v>
                </c:pt>
                <c:pt idx="18173">
                  <c:v>-22945.9</c:v>
                </c:pt>
                <c:pt idx="18174">
                  <c:v>-23392.9</c:v>
                </c:pt>
                <c:pt idx="18175">
                  <c:v>-23836.699999999997</c:v>
                </c:pt>
                <c:pt idx="18176">
                  <c:v>-24273.800000000003</c:v>
                </c:pt>
                <c:pt idx="18177">
                  <c:v>-24699.199999999997</c:v>
                </c:pt>
                <c:pt idx="18178">
                  <c:v>-25121.300000000003</c:v>
                </c:pt>
                <c:pt idx="18179">
                  <c:v>-25537.800000000003</c:v>
                </c:pt>
                <c:pt idx="18180">
                  <c:v>-25943.5</c:v>
                </c:pt>
                <c:pt idx="18181">
                  <c:v>-26337.199999999997</c:v>
                </c:pt>
                <c:pt idx="18182">
                  <c:v>-26727</c:v>
                </c:pt>
                <c:pt idx="18183">
                  <c:v>-27110.5</c:v>
                </c:pt>
                <c:pt idx="18184">
                  <c:v>-27482.300000000003</c:v>
                </c:pt>
                <c:pt idx="18185">
                  <c:v>-27847.300000000003</c:v>
                </c:pt>
                <c:pt idx="18186">
                  <c:v>-28202.5</c:v>
                </c:pt>
                <c:pt idx="18187">
                  <c:v>-28551.300000000003</c:v>
                </c:pt>
                <c:pt idx="18188">
                  <c:v>-28890.9</c:v>
                </c:pt>
                <c:pt idx="18189">
                  <c:v>-29217.9</c:v>
                </c:pt>
                <c:pt idx="18190">
                  <c:v>-29537</c:v>
                </c:pt>
                <c:pt idx="18191">
                  <c:v>-29845</c:v>
                </c:pt>
                <c:pt idx="18192">
                  <c:v>-30145.300000000003</c:v>
                </c:pt>
                <c:pt idx="18193">
                  <c:v>-30438.699999999997</c:v>
                </c:pt>
                <c:pt idx="18194">
                  <c:v>-30719.699999999997</c:v>
                </c:pt>
                <c:pt idx="18195">
                  <c:v>-30988.6</c:v>
                </c:pt>
                <c:pt idx="18196">
                  <c:v>-31248.800000000003</c:v>
                </c:pt>
                <c:pt idx="18197">
                  <c:v>-31499.699999999997</c:v>
                </c:pt>
                <c:pt idx="18198">
                  <c:v>-31741</c:v>
                </c:pt>
                <c:pt idx="18199">
                  <c:v>-31971.300000000003</c:v>
                </c:pt>
                <c:pt idx="18200">
                  <c:v>-32188.300000000003</c:v>
                </c:pt>
                <c:pt idx="18201">
                  <c:v>-32395.800000000003</c:v>
                </c:pt>
                <c:pt idx="18202">
                  <c:v>-32591.800000000003</c:v>
                </c:pt>
                <c:pt idx="18203">
                  <c:v>-32779.5</c:v>
                </c:pt>
                <c:pt idx="18204">
                  <c:v>-32954.199999999997</c:v>
                </c:pt>
                <c:pt idx="18205">
                  <c:v>-33117.599999999999</c:v>
                </c:pt>
                <c:pt idx="18206">
                  <c:v>-33272.9</c:v>
                </c:pt>
                <c:pt idx="18207">
                  <c:v>-33386.9</c:v>
                </c:pt>
                <c:pt idx="18208">
                  <c:v>-33517.599999999999</c:v>
                </c:pt>
                <c:pt idx="18209">
                  <c:v>-33633.699999999997</c:v>
                </c:pt>
                <c:pt idx="18210">
                  <c:v>-33742.699999999997</c:v>
                </c:pt>
                <c:pt idx="18211">
                  <c:v>-33839.300000000003</c:v>
                </c:pt>
                <c:pt idx="18212">
                  <c:v>-33924.5</c:v>
                </c:pt>
                <c:pt idx="18213">
                  <c:v>-34009</c:v>
                </c:pt>
                <c:pt idx="18214">
                  <c:v>-34068.5</c:v>
                </c:pt>
                <c:pt idx="18215">
                  <c:v>-34117.300000000003</c:v>
                </c:pt>
                <c:pt idx="18216">
                  <c:v>-34156.1</c:v>
                </c:pt>
                <c:pt idx="18217">
                  <c:v>-34183.4</c:v>
                </c:pt>
                <c:pt idx="18218">
                  <c:v>-34201.5</c:v>
                </c:pt>
                <c:pt idx="18219">
                  <c:v>-34193.599999999999</c:v>
                </c:pt>
                <c:pt idx="18220">
                  <c:v>-34181.5</c:v>
                </c:pt>
                <c:pt idx="18221">
                  <c:v>-34159</c:v>
                </c:pt>
                <c:pt idx="18222">
                  <c:v>-34126.1</c:v>
                </c:pt>
                <c:pt idx="18223">
                  <c:v>-34072.1</c:v>
                </c:pt>
                <c:pt idx="18224">
                  <c:v>-34018.1</c:v>
                </c:pt>
                <c:pt idx="18225">
                  <c:v>-33968</c:v>
                </c:pt>
                <c:pt idx="18226">
                  <c:v>-33876.5</c:v>
                </c:pt>
                <c:pt idx="18227">
                  <c:v>-33782.5</c:v>
                </c:pt>
                <c:pt idx="18228">
                  <c:v>-33675.9</c:v>
                </c:pt>
                <c:pt idx="18229">
                  <c:v>-33555.5</c:v>
                </c:pt>
                <c:pt idx="18230">
                  <c:v>-33435.199999999997</c:v>
                </c:pt>
                <c:pt idx="18231">
                  <c:v>-33283.800000000003</c:v>
                </c:pt>
                <c:pt idx="18232">
                  <c:v>-33125.5</c:v>
                </c:pt>
                <c:pt idx="18233">
                  <c:v>-32942.9</c:v>
                </c:pt>
                <c:pt idx="18234">
                  <c:v>-32780</c:v>
                </c:pt>
                <c:pt idx="18235">
                  <c:v>-32601.199999999997</c:v>
                </c:pt>
                <c:pt idx="18236">
                  <c:v>-32394.800000000003</c:v>
                </c:pt>
                <c:pt idx="18237">
                  <c:v>-32173.4</c:v>
                </c:pt>
                <c:pt idx="18238">
                  <c:v>-31950.400000000001</c:v>
                </c:pt>
                <c:pt idx="18239">
                  <c:v>-31718</c:v>
                </c:pt>
                <c:pt idx="18240">
                  <c:v>-31457.199999999997</c:v>
                </c:pt>
                <c:pt idx="18241">
                  <c:v>-31195.5</c:v>
                </c:pt>
                <c:pt idx="18242">
                  <c:v>-30924.1</c:v>
                </c:pt>
                <c:pt idx="18243">
                  <c:v>-30643</c:v>
                </c:pt>
                <c:pt idx="18244">
                  <c:v>-30357.599999999999</c:v>
                </c:pt>
                <c:pt idx="18245">
                  <c:v>-30052.6</c:v>
                </c:pt>
                <c:pt idx="18246">
                  <c:v>-29715.199999999997</c:v>
                </c:pt>
                <c:pt idx="18247">
                  <c:v>-29396.300000000003</c:v>
                </c:pt>
                <c:pt idx="18248">
                  <c:v>-29060.300000000003</c:v>
                </c:pt>
                <c:pt idx="18249">
                  <c:v>-28713.699999999997</c:v>
                </c:pt>
                <c:pt idx="18250">
                  <c:v>-28350.5</c:v>
                </c:pt>
                <c:pt idx="18251">
                  <c:v>-27966.300000000003</c:v>
                </c:pt>
                <c:pt idx="18252">
                  <c:v>-27591.599999999999</c:v>
                </c:pt>
                <c:pt idx="18253">
                  <c:v>-27202.699999999997</c:v>
                </c:pt>
                <c:pt idx="18254">
                  <c:v>-26783.800000000003</c:v>
                </c:pt>
                <c:pt idx="18255">
                  <c:v>-26366.400000000001</c:v>
                </c:pt>
                <c:pt idx="18256">
                  <c:v>-25936.300000000003</c:v>
                </c:pt>
                <c:pt idx="18257">
                  <c:v>-25516.1</c:v>
                </c:pt>
                <c:pt idx="18258">
                  <c:v>-25060.400000000001</c:v>
                </c:pt>
                <c:pt idx="18259">
                  <c:v>-24597.5</c:v>
                </c:pt>
                <c:pt idx="18260">
                  <c:v>-24140.300000000003</c:v>
                </c:pt>
                <c:pt idx="18261">
                  <c:v>-23673.5</c:v>
                </c:pt>
                <c:pt idx="18262">
                  <c:v>-23172.800000000003</c:v>
                </c:pt>
                <c:pt idx="18263">
                  <c:v>-22689.5</c:v>
                </c:pt>
                <c:pt idx="18264">
                  <c:v>-22190</c:v>
                </c:pt>
                <c:pt idx="18265">
                  <c:v>-21671.9</c:v>
                </c:pt>
                <c:pt idx="18266">
                  <c:v>-21151.4</c:v>
                </c:pt>
                <c:pt idx="18267">
                  <c:v>-20657.099999999999</c:v>
                </c:pt>
                <c:pt idx="18268">
                  <c:v>-20118.199999999997</c:v>
                </c:pt>
                <c:pt idx="18269">
                  <c:v>-19572.199999999997</c:v>
                </c:pt>
                <c:pt idx="18270">
                  <c:v>-19021.5</c:v>
                </c:pt>
                <c:pt idx="18271">
                  <c:v>-18458.5</c:v>
                </c:pt>
                <c:pt idx="18272">
                  <c:v>-17889.900000000001</c:v>
                </c:pt>
                <c:pt idx="18273">
                  <c:v>-17312.599999999999</c:v>
                </c:pt>
                <c:pt idx="18274">
                  <c:v>-16724</c:v>
                </c:pt>
                <c:pt idx="18275">
                  <c:v>-16141.199999999997</c:v>
                </c:pt>
                <c:pt idx="18276">
                  <c:v>-15545.300000000003</c:v>
                </c:pt>
                <c:pt idx="18277">
                  <c:v>-14931.199999999997</c:v>
                </c:pt>
                <c:pt idx="18278">
                  <c:v>-14323.199999999997</c:v>
                </c:pt>
                <c:pt idx="18279">
                  <c:v>-13708.199999999997</c:v>
                </c:pt>
                <c:pt idx="18280">
                  <c:v>-13087.699999999997</c:v>
                </c:pt>
                <c:pt idx="18281">
                  <c:v>-12455.199999999997</c:v>
                </c:pt>
                <c:pt idx="18282">
                  <c:v>-11819.699999999997</c:v>
                </c:pt>
                <c:pt idx="18283">
                  <c:v>-11186.199999999997</c:v>
                </c:pt>
                <c:pt idx="18284">
                  <c:v>-10532.800000000003</c:v>
                </c:pt>
                <c:pt idx="18285">
                  <c:v>-9885.3999999999942</c:v>
                </c:pt>
                <c:pt idx="18286">
                  <c:v>-9232.8000000000029</c:v>
                </c:pt>
                <c:pt idx="18287">
                  <c:v>-8568.3999999999942</c:v>
                </c:pt>
                <c:pt idx="18288">
                  <c:v>-7906.8000000000029</c:v>
                </c:pt>
                <c:pt idx="18289">
                  <c:v>-7242.8000000000029</c:v>
                </c:pt>
                <c:pt idx="18290">
                  <c:v>-6571.3999999999942</c:v>
                </c:pt>
                <c:pt idx="18291">
                  <c:v>-5898.5</c:v>
                </c:pt>
                <c:pt idx="18292">
                  <c:v>-5212.3999999999942</c:v>
                </c:pt>
                <c:pt idx="18293">
                  <c:v>-4536.5</c:v>
                </c:pt>
                <c:pt idx="18294">
                  <c:v>-3858</c:v>
                </c:pt>
                <c:pt idx="18295">
                  <c:v>-3170.1999999999971</c:v>
                </c:pt>
                <c:pt idx="18296">
                  <c:v>-2478.3000000000029</c:v>
                </c:pt>
                <c:pt idx="18297">
                  <c:v>-1789.3999999999942</c:v>
                </c:pt>
                <c:pt idx="18298">
                  <c:v>-1104.3999999999942</c:v>
                </c:pt>
                <c:pt idx="18299">
                  <c:v>-411.39999999999418</c:v>
                </c:pt>
                <c:pt idx="18300">
                  <c:v>290.30000000000291</c:v>
                </c:pt>
                <c:pt idx="18301">
                  <c:v>981.10000000000582</c:v>
                </c:pt>
                <c:pt idx="18302">
                  <c:v>1669</c:v>
                </c:pt>
                <c:pt idx="18303">
                  <c:v>2365</c:v>
                </c:pt>
                <c:pt idx="18304">
                  <c:v>3068.1999999999971</c:v>
                </c:pt>
                <c:pt idx="18305">
                  <c:v>3766.5</c:v>
                </c:pt>
                <c:pt idx="18306">
                  <c:v>4456.5</c:v>
                </c:pt>
                <c:pt idx="18307">
                  <c:v>5147.8999999999942</c:v>
                </c:pt>
                <c:pt idx="18308">
                  <c:v>5848.6999999999971</c:v>
                </c:pt>
                <c:pt idx="18309">
                  <c:v>6540.1000000000058</c:v>
                </c:pt>
                <c:pt idx="18310">
                  <c:v>7229.3999999999942</c:v>
                </c:pt>
                <c:pt idx="18311">
                  <c:v>7915.8999999999942</c:v>
                </c:pt>
                <c:pt idx="18312">
                  <c:v>8600.8000000000029</c:v>
                </c:pt>
                <c:pt idx="18313">
                  <c:v>9296.8999999999942</c:v>
                </c:pt>
                <c:pt idx="18314">
                  <c:v>9978.1999999999971</c:v>
                </c:pt>
                <c:pt idx="18315">
                  <c:v>10650</c:v>
                </c:pt>
                <c:pt idx="18316">
                  <c:v>11321.899999999994</c:v>
                </c:pt>
                <c:pt idx="18317">
                  <c:v>11999.300000000003</c:v>
                </c:pt>
                <c:pt idx="18318">
                  <c:v>12669.800000000003</c:v>
                </c:pt>
                <c:pt idx="18319">
                  <c:v>13326.5</c:v>
                </c:pt>
                <c:pt idx="18320">
                  <c:v>13988.399999999994</c:v>
                </c:pt>
                <c:pt idx="18321">
                  <c:v>14655.5</c:v>
                </c:pt>
                <c:pt idx="18322">
                  <c:v>15310.800000000003</c:v>
                </c:pt>
                <c:pt idx="18323">
                  <c:v>15949.5</c:v>
                </c:pt>
                <c:pt idx="18324">
                  <c:v>16589.5</c:v>
                </c:pt>
                <c:pt idx="18325">
                  <c:v>17226</c:v>
                </c:pt>
                <c:pt idx="18326">
                  <c:v>17854.600000000006</c:v>
                </c:pt>
                <c:pt idx="18327">
                  <c:v>18478.699999999997</c:v>
                </c:pt>
                <c:pt idx="18328">
                  <c:v>19094.399999999994</c:v>
                </c:pt>
                <c:pt idx="18329">
                  <c:v>19711.699999999997</c:v>
                </c:pt>
                <c:pt idx="18330">
                  <c:v>20310.100000000006</c:v>
                </c:pt>
                <c:pt idx="18331">
                  <c:v>20909.300000000003</c:v>
                </c:pt>
                <c:pt idx="18332">
                  <c:v>21501.399999999994</c:v>
                </c:pt>
                <c:pt idx="18333">
                  <c:v>22080.800000000003</c:v>
                </c:pt>
                <c:pt idx="18334">
                  <c:v>22655</c:v>
                </c:pt>
                <c:pt idx="18335">
                  <c:v>23218</c:v>
                </c:pt>
                <c:pt idx="18336">
                  <c:v>23781</c:v>
                </c:pt>
                <c:pt idx="18337">
                  <c:v>24327</c:v>
                </c:pt>
                <c:pt idx="18338">
                  <c:v>24867</c:v>
                </c:pt>
                <c:pt idx="18339">
                  <c:v>25402</c:v>
                </c:pt>
                <c:pt idx="18340">
                  <c:v>25923</c:v>
                </c:pt>
                <c:pt idx="18341">
                  <c:v>26436</c:v>
                </c:pt>
                <c:pt idx="18342">
                  <c:v>26939</c:v>
                </c:pt>
                <c:pt idx="18343">
                  <c:v>27432</c:v>
                </c:pt>
                <c:pt idx="18344">
                  <c:v>27912</c:v>
                </c:pt>
                <c:pt idx="18345">
                  <c:v>28380</c:v>
                </c:pt>
                <c:pt idx="18346">
                  <c:v>28844</c:v>
                </c:pt>
                <c:pt idx="18347">
                  <c:v>29303</c:v>
                </c:pt>
                <c:pt idx="18348">
                  <c:v>29743</c:v>
                </c:pt>
                <c:pt idx="18349">
                  <c:v>30167</c:v>
                </c:pt>
                <c:pt idx="18350">
                  <c:v>30588</c:v>
                </c:pt>
                <c:pt idx="18351">
                  <c:v>30996</c:v>
                </c:pt>
                <c:pt idx="18352">
                  <c:v>31385</c:v>
                </c:pt>
                <c:pt idx="18353">
                  <c:v>31764</c:v>
                </c:pt>
                <c:pt idx="18354">
                  <c:v>32137</c:v>
                </c:pt>
                <c:pt idx="18355">
                  <c:v>32501</c:v>
                </c:pt>
                <c:pt idx="18356">
                  <c:v>32846</c:v>
                </c:pt>
                <c:pt idx="18357">
                  <c:v>33179</c:v>
                </c:pt>
                <c:pt idx="18358">
                  <c:v>33500</c:v>
                </c:pt>
                <c:pt idx="18359">
                  <c:v>33807</c:v>
                </c:pt>
                <c:pt idx="18360">
                  <c:v>34104</c:v>
                </c:pt>
                <c:pt idx="18361">
                  <c:v>34387</c:v>
                </c:pt>
                <c:pt idx="18362">
                  <c:v>34648</c:v>
                </c:pt>
                <c:pt idx="18363">
                  <c:v>34904</c:v>
                </c:pt>
                <c:pt idx="18364">
                  <c:v>35157</c:v>
                </c:pt>
                <c:pt idx="18365">
                  <c:v>35404</c:v>
                </c:pt>
                <c:pt idx="18366">
                  <c:v>35615</c:v>
                </c:pt>
                <c:pt idx="18367">
                  <c:v>35817</c:v>
                </c:pt>
                <c:pt idx="18368">
                  <c:v>36011</c:v>
                </c:pt>
                <c:pt idx="18369">
                  <c:v>36170</c:v>
                </c:pt>
                <c:pt idx="18370">
                  <c:v>36330</c:v>
                </c:pt>
                <c:pt idx="18371">
                  <c:v>36470</c:v>
                </c:pt>
                <c:pt idx="18372">
                  <c:v>36601</c:v>
                </c:pt>
                <c:pt idx="18373">
                  <c:v>36723</c:v>
                </c:pt>
                <c:pt idx="18374">
                  <c:v>36800</c:v>
                </c:pt>
                <c:pt idx="18375">
                  <c:v>36903</c:v>
                </c:pt>
                <c:pt idx="18376">
                  <c:v>36977</c:v>
                </c:pt>
                <c:pt idx="18377">
                  <c:v>37026</c:v>
                </c:pt>
                <c:pt idx="18378">
                  <c:v>37074</c:v>
                </c:pt>
                <c:pt idx="18379">
                  <c:v>37102</c:v>
                </c:pt>
                <c:pt idx="18380">
                  <c:v>37108</c:v>
                </c:pt>
                <c:pt idx="18381">
                  <c:v>37089</c:v>
                </c:pt>
                <c:pt idx="18382">
                  <c:v>37088</c:v>
                </c:pt>
                <c:pt idx="18383">
                  <c:v>37056</c:v>
                </c:pt>
                <c:pt idx="18384">
                  <c:v>37013</c:v>
                </c:pt>
                <c:pt idx="18385">
                  <c:v>36939</c:v>
                </c:pt>
                <c:pt idx="18386">
                  <c:v>36868</c:v>
                </c:pt>
                <c:pt idx="18387">
                  <c:v>36777</c:v>
                </c:pt>
                <c:pt idx="18388">
                  <c:v>36664</c:v>
                </c:pt>
                <c:pt idx="18389">
                  <c:v>36541</c:v>
                </c:pt>
                <c:pt idx="18390">
                  <c:v>36396</c:v>
                </c:pt>
                <c:pt idx="18391">
                  <c:v>36178</c:v>
                </c:pt>
                <c:pt idx="18392">
                  <c:v>35972</c:v>
                </c:pt>
                <c:pt idx="18393">
                  <c:v>35730</c:v>
                </c:pt>
                <c:pt idx="18394">
                  <c:v>35485</c:v>
                </c:pt>
                <c:pt idx="18395">
                  <c:v>35175</c:v>
                </c:pt>
                <c:pt idx="18396">
                  <c:v>34892</c:v>
                </c:pt>
                <c:pt idx="18397">
                  <c:v>34600</c:v>
                </c:pt>
                <c:pt idx="18398">
                  <c:v>34337</c:v>
                </c:pt>
                <c:pt idx="18399">
                  <c:v>34019</c:v>
                </c:pt>
                <c:pt idx="18400">
                  <c:v>33686</c:v>
                </c:pt>
                <c:pt idx="18401">
                  <c:v>33329</c:v>
                </c:pt>
                <c:pt idx="18402">
                  <c:v>32972</c:v>
                </c:pt>
                <c:pt idx="18403">
                  <c:v>32605</c:v>
                </c:pt>
                <c:pt idx="18404">
                  <c:v>32215</c:v>
                </c:pt>
                <c:pt idx="18405">
                  <c:v>31821</c:v>
                </c:pt>
                <c:pt idx="18406">
                  <c:v>31413</c:v>
                </c:pt>
                <c:pt idx="18407">
                  <c:v>30979</c:v>
                </c:pt>
                <c:pt idx="18408">
                  <c:v>30538</c:v>
                </c:pt>
                <c:pt idx="18409">
                  <c:v>30097</c:v>
                </c:pt>
                <c:pt idx="18410">
                  <c:v>29646</c:v>
                </c:pt>
                <c:pt idx="18411">
                  <c:v>29170</c:v>
                </c:pt>
                <c:pt idx="18412">
                  <c:v>28684</c:v>
                </c:pt>
                <c:pt idx="18413">
                  <c:v>28197</c:v>
                </c:pt>
                <c:pt idx="18414">
                  <c:v>27700</c:v>
                </c:pt>
                <c:pt idx="18415">
                  <c:v>27181</c:v>
                </c:pt>
                <c:pt idx="18416">
                  <c:v>26648</c:v>
                </c:pt>
                <c:pt idx="18417">
                  <c:v>26096</c:v>
                </c:pt>
                <c:pt idx="18418">
                  <c:v>25550</c:v>
                </c:pt>
                <c:pt idx="18419">
                  <c:v>24979</c:v>
                </c:pt>
                <c:pt idx="18420">
                  <c:v>24401</c:v>
                </c:pt>
                <c:pt idx="18421">
                  <c:v>23817</c:v>
                </c:pt>
                <c:pt idx="18422">
                  <c:v>23232</c:v>
                </c:pt>
                <c:pt idx="18423">
                  <c:v>22634.300000000003</c:v>
                </c:pt>
                <c:pt idx="18424">
                  <c:v>22011.100000000006</c:v>
                </c:pt>
                <c:pt idx="18425">
                  <c:v>21392.300000000003</c:v>
                </c:pt>
                <c:pt idx="18426">
                  <c:v>20768.100000000006</c:v>
                </c:pt>
                <c:pt idx="18427">
                  <c:v>20138.699999999997</c:v>
                </c:pt>
                <c:pt idx="18428">
                  <c:v>19481.899999999994</c:v>
                </c:pt>
                <c:pt idx="18429">
                  <c:v>18839.399999999994</c:v>
                </c:pt>
                <c:pt idx="18430">
                  <c:v>18187.699999999997</c:v>
                </c:pt>
                <c:pt idx="18431">
                  <c:v>17537.899999999994</c:v>
                </c:pt>
                <c:pt idx="18432">
                  <c:v>16881.600000000006</c:v>
                </c:pt>
                <c:pt idx="18433">
                  <c:v>16206.699999999997</c:v>
                </c:pt>
                <c:pt idx="18434">
                  <c:v>15532.199999999997</c:v>
                </c:pt>
                <c:pt idx="18435">
                  <c:v>14854.699999999997</c:v>
                </c:pt>
                <c:pt idx="18436">
                  <c:v>14186.399999999994</c:v>
                </c:pt>
                <c:pt idx="18437">
                  <c:v>13506.600000000006</c:v>
                </c:pt>
                <c:pt idx="18438">
                  <c:v>12815.300000000003</c:v>
                </c:pt>
                <c:pt idx="18439">
                  <c:v>12122.300000000003</c:v>
                </c:pt>
                <c:pt idx="18440">
                  <c:v>11426.800000000003</c:v>
                </c:pt>
                <c:pt idx="18441">
                  <c:v>10735.899999999994</c:v>
                </c:pt>
                <c:pt idx="18442">
                  <c:v>10042.5</c:v>
                </c:pt>
                <c:pt idx="18443">
                  <c:v>9339.6000000000058</c:v>
                </c:pt>
                <c:pt idx="18444">
                  <c:v>8630.3999999999942</c:v>
                </c:pt>
                <c:pt idx="18445">
                  <c:v>7924.6000000000058</c:v>
                </c:pt>
                <c:pt idx="18446">
                  <c:v>7219.3000000000029</c:v>
                </c:pt>
                <c:pt idx="18447">
                  <c:v>6514.6999999999971</c:v>
                </c:pt>
                <c:pt idx="18448">
                  <c:v>5811.3000000000029</c:v>
                </c:pt>
                <c:pt idx="18449">
                  <c:v>5109</c:v>
                </c:pt>
                <c:pt idx="18450">
                  <c:v>4398.8000000000029</c:v>
                </c:pt>
                <c:pt idx="18451">
                  <c:v>3691.6999999999971</c:v>
                </c:pt>
                <c:pt idx="18452">
                  <c:v>2986.5</c:v>
                </c:pt>
                <c:pt idx="18453">
                  <c:v>2285</c:v>
                </c:pt>
                <c:pt idx="18454">
                  <c:v>1580.3000000000029</c:v>
                </c:pt>
                <c:pt idx="18455">
                  <c:v>868.5</c:v>
                </c:pt>
                <c:pt idx="18456">
                  <c:v>170.5</c:v>
                </c:pt>
                <c:pt idx="18457">
                  <c:v>-522.89999999999418</c:v>
                </c:pt>
                <c:pt idx="18458">
                  <c:v>-1222.1999999999971</c:v>
                </c:pt>
                <c:pt idx="18459">
                  <c:v>-1918.3000000000029</c:v>
                </c:pt>
                <c:pt idx="18460">
                  <c:v>-2610.3000000000029</c:v>
                </c:pt>
                <c:pt idx="18461">
                  <c:v>-3299.8999999999942</c:v>
                </c:pt>
                <c:pt idx="18462">
                  <c:v>-3988.8000000000029</c:v>
                </c:pt>
                <c:pt idx="18463">
                  <c:v>-4668.8999999999942</c:v>
                </c:pt>
                <c:pt idx="18464">
                  <c:v>-5348.6999999999971</c:v>
                </c:pt>
                <c:pt idx="18465">
                  <c:v>-6027.5</c:v>
                </c:pt>
                <c:pt idx="18466">
                  <c:v>-6699.6999999999971</c:v>
                </c:pt>
                <c:pt idx="18467">
                  <c:v>-7366.6000000000058</c:v>
                </c:pt>
                <c:pt idx="18468">
                  <c:v>-8027.1000000000058</c:v>
                </c:pt>
                <c:pt idx="18469">
                  <c:v>-8687.8999999999942</c:v>
                </c:pt>
                <c:pt idx="18470">
                  <c:v>-9342.1999999999971</c:v>
                </c:pt>
                <c:pt idx="18471">
                  <c:v>-9991.1000000000058</c:v>
                </c:pt>
                <c:pt idx="18472">
                  <c:v>-10633.5</c:v>
                </c:pt>
                <c:pt idx="18473">
                  <c:v>-11269.899999999994</c:v>
                </c:pt>
                <c:pt idx="18474">
                  <c:v>-11904.699999999997</c:v>
                </c:pt>
                <c:pt idx="18475">
                  <c:v>-12533.199999999997</c:v>
                </c:pt>
                <c:pt idx="18476">
                  <c:v>-13153.400000000001</c:v>
                </c:pt>
                <c:pt idx="18477">
                  <c:v>-13766.5</c:v>
                </c:pt>
                <c:pt idx="18478">
                  <c:v>-14372.900000000001</c:v>
                </c:pt>
                <c:pt idx="18479">
                  <c:v>-14972.400000000001</c:v>
                </c:pt>
                <c:pt idx="18480">
                  <c:v>-15571.800000000003</c:v>
                </c:pt>
                <c:pt idx="18481">
                  <c:v>-16159.900000000001</c:v>
                </c:pt>
                <c:pt idx="18482">
                  <c:v>-16738.5</c:v>
                </c:pt>
                <c:pt idx="18483">
                  <c:v>-17313.300000000003</c:v>
                </c:pt>
                <c:pt idx="18484">
                  <c:v>-17879.300000000003</c:v>
                </c:pt>
                <c:pt idx="18485">
                  <c:v>-18439.300000000003</c:v>
                </c:pt>
                <c:pt idx="18486">
                  <c:v>-18987.699999999997</c:v>
                </c:pt>
                <c:pt idx="18487">
                  <c:v>-19528.400000000001</c:v>
                </c:pt>
                <c:pt idx="18488">
                  <c:v>-20062.599999999999</c:v>
                </c:pt>
                <c:pt idx="18489">
                  <c:v>-20590</c:v>
                </c:pt>
                <c:pt idx="18490">
                  <c:v>-21107.300000000003</c:v>
                </c:pt>
                <c:pt idx="18491">
                  <c:v>-21613.9</c:v>
                </c:pt>
                <c:pt idx="18492">
                  <c:v>-22115</c:v>
                </c:pt>
                <c:pt idx="18493">
                  <c:v>-22606.400000000001</c:v>
                </c:pt>
                <c:pt idx="18494">
                  <c:v>-23086.5</c:v>
                </c:pt>
                <c:pt idx="18495">
                  <c:v>-23560.1</c:v>
                </c:pt>
                <c:pt idx="18496">
                  <c:v>-24021.800000000003</c:v>
                </c:pt>
                <c:pt idx="18497">
                  <c:v>-24473.4</c:v>
                </c:pt>
                <c:pt idx="18498">
                  <c:v>-24918.5</c:v>
                </c:pt>
                <c:pt idx="18499">
                  <c:v>-25353.599999999999</c:v>
                </c:pt>
                <c:pt idx="18500">
                  <c:v>-25779.1</c:v>
                </c:pt>
                <c:pt idx="18501">
                  <c:v>-26193.800000000003</c:v>
                </c:pt>
                <c:pt idx="18502">
                  <c:v>-26596</c:v>
                </c:pt>
                <c:pt idx="18503">
                  <c:v>-26987.599999999999</c:v>
                </c:pt>
                <c:pt idx="18504">
                  <c:v>-27367.5</c:v>
                </c:pt>
                <c:pt idx="18505">
                  <c:v>-27742.300000000003</c:v>
                </c:pt>
                <c:pt idx="18506">
                  <c:v>-28104.300000000003</c:v>
                </c:pt>
                <c:pt idx="18507">
                  <c:v>-28451</c:v>
                </c:pt>
                <c:pt idx="18508">
                  <c:v>-28789</c:v>
                </c:pt>
                <c:pt idx="18509">
                  <c:v>-29115.4</c:v>
                </c:pt>
                <c:pt idx="18510">
                  <c:v>-29430.1</c:v>
                </c:pt>
                <c:pt idx="18511">
                  <c:v>-29732.9</c:v>
                </c:pt>
                <c:pt idx="18512">
                  <c:v>-30024.1</c:v>
                </c:pt>
                <c:pt idx="18513">
                  <c:v>-30305.4</c:v>
                </c:pt>
                <c:pt idx="18514">
                  <c:v>-30576</c:v>
                </c:pt>
                <c:pt idx="18515">
                  <c:v>-30830.400000000001</c:v>
                </c:pt>
                <c:pt idx="18516">
                  <c:v>-31072.9</c:v>
                </c:pt>
                <c:pt idx="18517">
                  <c:v>-31306.699999999997</c:v>
                </c:pt>
                <c:pt idx="18518">
                  <c:v>-31526.300000000003</c:v>
                </c:pt>
                <c:pt idx="18519">
                  <c:v>-31732.5</c:v>
                </c:pt>
                <c:pt idx="18520">
                  <c:v>-31926.300000000003</c:v>
                </c:pt>
                <c:pt idx="18521">
                  <c:v>-32109.9</c:v>
                </c:pt>
                <c:pt idx="18522">
                  <c:v>-32279.4</c:v>
                </c:pt>
                <c:pt idx="18523">
                  <c:v>-32433.5</c:v>
                </c:pt>
                <c:pt idx="18524">
                  <c:v>-32578.9</c:v>
                </c:pt>
                <c:pt idx="18525">
                  <c:v>-32713.599999999999</c:v>
                </c:pt>
                <c:pt idx="18526">
                  <c:v>-32830.800000000003</c:v>
                </c:pt>
                <c:pt idx="18527">
                  <c:v>-32936.800000000003</c:v>
                </c:pt>
                <c:pt idx="18528">
                  <c:v>-33002.6</c:v>
                </c:pt>
                <c:pt idx="18529">
                  <c:v>-33084.300000000003</c:v>
                </c:pt>
                <c:pt idx="18530">
                  <c:v>-33153.199999999997</c:v>
                </c:pt>
                <c:pt idx="18531">
                  <c:v>-33207.300000000003</c:v>
                </c:pt>
                <c:pt idx="18532">
                  <c:v>-33254.199999999997</c:v>
                </c:pt>
                <c:pt idx="18533">
                  <c:v>-33290.300000000003</c:v>
                </c:pt>
                <c:pt idx="18534">
                  <c:v>-33308</c:v>
                </c:pt>
                <c:pt idx="18535">
                  <c:v>-33314.1</c:v>
                </c:pt>
                <c:pt idx="18536">
                  <c:v>-33309.5</c:v>
                </c:pt>
                <c:pt idx="18537">
                  <c:v>-33290.5</c:v>
                </c:pt>
                <c:pt idx="18538">
                  <c:v>-33263.199999999997</c:v>
                </c:pt>
                <c:pt idx="18539">
                  <c:v>-33220.699999999997</c:v>
                </c:pt>
                <c:pt idx="18540">
                  <c:v>-33170.9</c:v>
                </c:pt>
                <c:pt idx="18541">
                  <c:v>-33102</c:v>
                </c:pt>
                <c:pt idx="18542">
                  <c:v>-33023.4</c:v>
                </c:pt>
                <c:pt idx="18543">
                  <c:v>-32935.199999999997</c:v>
                </c:pt>
                <c:pt idx="18544">
                  <c:v>-32835.300000000003</c:v>
                </c:pt>
                <c:pt idx="18545">
                  <c:v>-32722.9</c:v>
                </c:pt>
                <c:pt idx="18546">
                  <c:v>-32601.199999999997</c:v>
                </c:pt>
                <c:pt idx="18547">
                  <c:v>-32462.300000000003</c:v>
                </c:pt>
                <c:pt idx="18548">
                  <c:v>-32315.9</c:v>
                </c:pt>
                <c:pt idx="18549">
                  <c:v>-32160.800000000003</c:v>
                </c:pt>
                <c:pt idx="18550">
                  <c:v>-31996</c:v>
                </c:pt>
                <c:pt idx="18551">
                  <c:v>-31815.599999999999</c:v>
                </c:pt>
                <c:pt idx="18552">
                  <c:v>-31626</c:v>
                </c:pt>
                <c:pt idx="18553">
                  <c:v>-31429.4</c:v>
                </c:pt>
                <c:pt idx="18554">
                  <c:v>-31221.4</c:v>
                </c:pt>
                <c:pt idx="18555">
                  <c:v>-31002.9</c:v>
                </c:pt>
                <c:pt idx="18556">
                  <c:v>-30774.699999999997</c:v>
                </c:pt>
                <c:pt idx="18557">
                  <c:v>-30537.300000000003</c:v>
                </c:pt>
                <c:pt idx="18558">
                  <c:v>-30294</c:v>
                </c:pt>
                <c:pt idx="18559">
                  <c:v>-30037.5</c:v>
                </c:pt>
                <c:pt idx="18560">
                  <c:v>-29770.699999999997</c:v>
                </c:pt>
                <c:pt idx="18561">
                  <c:v>-29496.400000000001</c:v>
                </c:pt>
                <c:pt idx="18562">
                  <c:v>-29212.300000000003</c:v>
                </c:pt>
                <c:pt idx="18563">
                  <c:v>-28923.199999999997</c:v>
                </c:pt>
                <c:pt idx="18564">
                  <c:v>-28625.599999999999</c:v>
                </c:pt>
                <c:pt idx="18565">
                  <c:v>-28315.599999999999</c:v>
                </c:pt>
                <c:pt idx="18566">
                  <c:v>-27999.300000000003</c:v>
                </c:pt>
                <c:pt idx="18567">
                  <c:v>-27676.199999999997</c:v>
                </c:pt>
                <c:pt idx="18568">
                  <c:v>-27345.5</c:v>
                </c:pt>
                <c:pt idx="18569">
                  <c:v>-27009.9</c:v>
                </c:pt>
                <c:pt idx="18570">
                  <c:v>-26661.699999999997</c:v>
                </c:pt>
                <c:pt idx="18571">
                  <c:v>-26307.599999999999</c:v>
                </c:pt>
                <c:pt idx="18572">
                  <c:v>-25947.599999999999</c:v>
                </c:pt>
                <c:pt idx="18573">
                  <c:v>-25582.199999999997</c:v>
                </c:pt>
                <c:pt idx="18574">
                  <c:v>-25208.5</c:v>
                </c:pt>
                <c:pt idx="18575">
                  <c:v>-24825.699999999997</c:v>
                </c:pt>
                <c:pt idx="18576">
                  <c:v>-24439.699999999997</c:v>
                </c:pt>
                <c:pt idx="18577">
                  <c:v>-24048.6</c:v>
                </c:pt>
                <c:pt idx="18578">
                  <c:v>-23647.699999999997</c:v>
                </c:pt>
                <c:pt idx="18579">
                  <c:v>-23243.1</c:v>
                </c:pt>
                <c:pt idx="18580">
                  <c:v>-22834</c:v>
                </c:pt>
                <c:pt idx="18581">
                  <c:v>-22442.400000000001</c:v>
                </c:pt>
                <c:pt idx="18582">
                  <c:v>-22015.599999999999</c:v>
                </c:pt>
                <c:pt idx="18583">
                  <c:v>-21594.699999999997</c:v>
                </c:pt>
                <c:pt idx="18584">
                  <c:v>-21166.199999999997</c:v>
                </c:pt>
                <c:pt idx="18585">
                  <c:v>-20723.199999999997</c:v>
                </c:pt>
                <c:pt idx="18586">
                  <c:v>-20281.199999999997</c:v>
                </c:pt>
                <c:pt idx="18587">
                  <c:v>-19832.300000000003</c:v>
                </c:pt>
                <c:pt idx="18588">
                  <c:v>-19382.5</c:v>
                </c:pt>
                <c:pt idx="18589">
                  <c:v>-18926.699999999997</c:v>
                </c:pt>
                <c:pt idx="18590">
                  <c:v>-18460.699999999997</c:v>
                </c:pt>
                <c:pt idx="18591">
                  <c:v>-17993.5</c:v>
                </c:pt>
                <c:pt idx="18592">
                  <c:v>-17523.800000000003</c:v>
                </c:pt>
                <c:pt idx="18593">
                  <c:v>-17053.400000000001</c:v>
                </c:pt>
                <c:pt idx="18594">
                  <c:v>-16579.300000000003</c:v>
                </c:pt>
                <c:pt idx="18595">
                  <c:v>-16100.400000000001</c:v>
                </c:pt>
                <c:pt idx="18596">
                  <c:v>-15611.699999999997</c:v>
                </c:pt>
                <c:pt idx="18597">
                  <c:v>-15114.900000000001</c:v>
                </c:pt>
                <c:pt idx="18598">
                  <c:v>-14623.599999999999</c:v>
                </c:pt>
                <c:pt idx="18599">
                  <c:v>-14131.400000000001</c:v>
                </c:pt>
                <c:pt idx="18600">
                  <c:v>-13635.199999999997</c:v>
                </c:pt>
                <c:pt idx="18601">
                  <c:v>-13131.5</c:v>
                </c:pt>
                <c:pt idx="18602">
                  <c:v>-12618.300000000003</c:v>
                </c:pt>
                <c:pt idx="18603">
                  <c:v>-12112.099999999999</c:v>
                </c:pt>
                <c:pt idx="18604">
                  <c:v>-11605.399999999994</c:v>
                </c:pt>
                <c:pt idx="18605">
                  <c:v>-11098.100000000006</c:v>
                </c:pt>
                <c:pt idx="18606">
                  <c:v>-10582.800000000003</c:v>
                </c:pt>
                <c:pt idx="18607">
                  <c:v>-10057.600000000006</c:v>
                </c:pt>
                <c:pt idx="18608">
                  <c:v>-9540.6000000000058</c:v>
                </c:pt>
                <c:pt idx="18609">
                  <c:v>-9025</c:v>
                </c:pt>
                <c:pt idx="18610">
                  <c:v>-8500.6000000000058</c:v>
                </c:pt>
                <c:pt idx="18611">
                  <c:v>-7976.3000000000029</c:v>
                </c:pt>
                <c:pt idx="18612">
                  <c:v>-7452.6999999999971</c:v>
                </c:pt>
                <c:pt idx="18613">
                  <c:v>-6929.8999999999942</c:v>
                </c:pt>
                <c:pt idx="18614">
                  <c:v>-6408.3000000000029</c:v>
                </c:pt>
                <c:pt idx="18615">
                  <c:v>-5881.3000000000029</c:v>
                </c:pt>
                <c:pt idx="18616">
                  <c:v>-5346.8000000000029</c:v>
                </c:pt>
                <c:pt idx="18617">
                  <c:v>-4818.1000000000058</c:v>
                </c:pt>
                <c:pt idx="18618">
                  <c:v>-4294</c:v>
                </c:pt>
                <c:pt idx="18619">
                  <c:v>-3771.1999999999971</c:v>
                </c:pt>
                <c:pt idx="18620">
                  <c:v>-3246.3999999999942</c:v>
                </c:pt>
                <c:pt idx="18621">
                  <c:v>-2714.1999999999971</c:v>
                </c:pt>
                <c:pt idx="18622">
                  <c:v>-2191.5</c:v>
                </c:pt>
                <c:pt idx="18623">
                  <c:v>-1673.6000000000058</c:v>
                </c:pt>
                <c:pt idx="18624">
                  <c:v>-1145.3999999999942</c:v>
                </c:pt>
                <c:pt idx="18625">
                  <c:v>-616.5</c:v>
                </c:pt>
                <c:pt idx="18626">
                  <c:v>-99.69999999999709</c:v>
                </c:pt>
                <c:pt idx="18627">
                  <c:v>412.60000000000582</c:v>
                </c:pt>
                <c:pt idx="18628">
                  <c:v>933</c:v>
                </c:pt>
                <c:pt idx="18629">
                  <c:v>1456.6999999999971</c:v>
                </c:pt>
                <c:pt idx="18630">
                  <c:v>1964.3000000000029</c:v>
                </c:pt>
                <c:pt idx="18631">
                  <c:v>2461.6999999999971</c:v>
                </c:pt>
                <c:pt idx="18632">
                  <c:v>2968.5</c:v>
                </c:pt>
                <c:pt idx="18633">
                  <c:v>3474.1999999999971</c:v>
                </c:pt>
                <c:pt idx="18634">
                  <c:v>3970.3000000000029</c:v>
                </c:pt>
                <c:pt idx="18635">
                  <c:v>4469.5</c:v>
                </c:pt>
                <c:pt idx="18636">
                  <c:v>4967.8999999999942</c:v>
                </c:pt>
                <c:pt idx="18637">
                  <c:v>5445.6999999999971</c:v>
                </c:pt>
                <c:pt idx="18638">
                  <c:v>5927.1000000000058</c:v>
                </c:pt>
                <c:pt idx="18639">
                  <c:v>6409.1000000000058</c:v>
                </c:pt>
                <c:pt idx="18640">
                  <c:v>6877.8999999999942</c:v>
                </c:pt>
                <c:pt idx="18641">
                  <c:v>7349.6999999999971</c:v>
                </c:pt>
                <c:pt idx="18642">
                  <c:v>7813.3000000000029</c:v>
                </c:pt>
                <c:pt idx="18643">
                  <c:v>8270.6000000000058</c:v>
                </c:pt>
                <c:pt idx="18644">
                  <c:v>8728.1000000000058</c:v>
                </c:pt>
                <c:pt idx="18645">
                  <c:v>9171.1000000000058</c:v>
                </c:pt>
                <c:pt idx="18646">
                  <c:v>9605.8999999999942</c:v>
                </c:pt>
                <c:pt idx="18647">
                  <c:v>10051.699999999997</c:v>
                </c:pt>
                <c:pt idx="18648">
                  <c:v>10482.800000000003</c:v>
                </c:pt>
                <c:pt idx="18649">
                  <c:v>10905.800000000003</c:v>
                </c:pt>
                <c:pt idx="18650">
                  <c:v>11321.899999999994</c:v>
                </c:pt>
                <c:pt idx="18651">
                  <c:v>11735.399999999994</c:v>
                </c:pt>
                <c:pt idx="18652">
                  <c:v>12145.300000000003</c:v>
                </c:pt>
                <c:pt idx="18653">
                  <c:v>12540.300000000003</c:v>
                </c:pt>
                <c:pt idx="18654">
                  <c:v>12935.100000000006</c:v>
                </c:pt>
                <c:pt idx="18655">
                  <c:v>13322.899999999994</c:v>
                </c:pt>
                <c:pt idx="18656">
                  <c:v>13698.5</c:v>
                </c:pt>
                <c:pt idx="18657">
                  <c:v>14073.199999999997</c:v>
                </c:pt>
                <c:pt idx="18658">
                  <c:v>14436.300000000003</c:v>
                </c:pt>
                <c:pt idx="18659">
                  <c:v>14791</c:v>
                </c:pt>
                <c:pt idx="18660">
                  <c:v>15145.699999999997</c:v>
                </c:pt>
                <c:pt idx="18661">
                  <c:v>15488.399999999994</c:v>
                </c:pt>
                <c:pt idx="18662">
                  <c:v>15824.899999999994</c:v>
                </c:pt>
                <c:pt idx="18663">
                  <c:v>16156.100000000006</c:v>
                </c:pt>
                <c:pt idx="18664">
                  <c:v>16475.699999999997</c:v>
                </c:pt>
                <c:pt idx="18665">
                  <c:v>16785.199999999997</c:v>
                </c:pt>
                <c:pt idx="18666">
                  <c:v>17097.300000000003</c:v>
                </c:pt>
                <c:pt idx="18667">
                  <c:v>17398.300000000003</c:v>
                </c:pt>
                <c:pt idx="18668">
                  <c:v>17688.5</c:v>
                </c:pt>
                <c:pt idx="18669">
                  <c:v>17968</c:v>
                </c:pt>
                <c:pt idx="18670">
                  <c:v>18249.899999999994</c:v>
                </c:pt>
                <c:pt idx="18671">
                  <c:v>18522.100000000006</c:v>
                </c:pt>
                <c:pt idx="18672">
                  <c:v>18774.699999999997</c:v>
                </c:pt>
                <c:pt idx="18673">
                  <c:v>19029.300000000003</c:v>
                </c:pt>
                <c:pt idx="18674">
                  <c:v>19280.899999999994</c:v>
                </c:pt>
                <c:pt idx="18675">
                  <c:v>19535.800000000003</c:v>
                </c:pt>
                <c:pt idx="18676">
                  <c:v>19762</c:v>
                </c:pt>
                <c:pt idx="18677">
                  <c:v>19983.199999999997</c:v>
                </c:pt>
                <c:pt idx="18678">
                  <c:v>20215.5</c:v>
                </c:pt>
                <c:pt idx="18679">
                  <c:v>20428.5</c:v>
                </c:pt>
                <c:pt idx="18680">
                  <c:v>20634.5</c:v>
                </c:pt>
                <c:pt idx="18681">
                  <c:v>20832.699999999997</c:v>
                </c:pt>
                <c:pt idx="18682">
                  <c:v>21022.199999999997</c:v>
                </c:pt>
                <c:pt idx="18683">
                  <c:v>21214.100000000006</c:v>
                </c:pt>
                <c:pt idx="18684">
                  <c:v>21397.399999999994</c:v>
                </c:pt>
                <c:pt idx="18685">
                  <c:v>21565.199999999997</c:v>
                </c:pt>
                <c:pt idx="18686">
                  <c:v>21724.399999999994</c:v>
                </c:pt>
                <c:pt idx="18687">
                  <c:v>21884.399999999994</c:v>
                </c:pt>
                <c:pt idx="18688">
                  <c:v>22037.699999999997</c:v>
                </c:pt>
                <c:pt idx="18689">
                  <c:v>22176.800000000003</c:v>
                </c:pt>
                <c:pt idx="18690">
                  <c:v>22311.899999999994</c:v>
                </c:pt>
                <c:pt idx="18691">
                  <c:v>22450.899999999994</c:v>
                </c:pt>
                <c:pt idx="18692">
                  <c:v>22578.600000000006</c:v>
                </c:pt>
                <c:pt idx="18693">
                  <c:v>22690.5</c:v>
                </c:pt>
                <c:pt idx="18694">
                  <c:v>22797</c:v>
                </c:pt>
                <c:pt idx="18695">
                  <c:v>22901</c:v>
                </c:pt>
                <c:pt idx="18696">
                  <c:v>22997</c:v>
                </c:pt>
                <c:pt idx="18697">
                  <c:v>23087</c:v>
                </c:pt>
                <c:pt idx="18698">
                  <c:v>23169</c:v>
                </c:pt>
                <c:pt idx="18699">
                  <c:v>23250</c:v>
                </c:pt>
                <c:pt idx="18700">
                  <c:v>23324</c:v>
                </c:pt>
                <c:pt idx="18701">
                  <c:v>23386</c:v>
                </c:pt>
                <c:pt idx="18702">
                  <c:v>23451</c:v>
                </c:pt>
                <c:pt idx="18703">
                  <c:v>23502</c:v>
                </c:pt>
                <c:pt idx="18704">
                  <c:v>23549</c:v>
                </c:pt>
                <c:pt idx="18705">
                  <c:v>23587</c:v>
                </c:pt>
                <c:pt idx="18706">
                  <c:v>23622</c:v>
                </c:pt>
                <c:pt idx="18707">
                  <c:v>23653</c:v>
                </c:pt>
                <c:pt idx="18708">
                  <c:v>23666</c:v>
                </c:pt>
                <c:pt idx="18709">
                  <c:v>23687</c:v>
                </c:pt>
                <c:pt idx="18710">
                  <c:v>23693</c:v>
                </c:pt>
                <c:pt idx="18711">
                  <c:v>23693</c:v>
                </c:pt>
                <c:pt idx="18712">
                  <c:v>23687</c:v>
                </c:pt>
                <c:pt idx="18713">
                  <c:v>23675</c:v>
                </c:pt>
                <c:pt idx="18714">
                  <c:v>23657</c:v>
                </c:pt>
                <c:pt idx="18715">
                  <c:v>23625</c:v>
                </c:pt>
                <c:pt idx="18716">
                  <c:v>23594</c:v>
                </c:pt>
                <c:pt idx="18717">
                  <c:v>23565</c:v>
                </c:pt>
                <c:pt idx="18718">
                  <c:v>23523</c:v>
                </c:pt>
                <c:pt idx="18719">
                  <c:v>23466</c:v>
                </c:pt>
                <c:pt idx="18720">
                  <c:v>23409</c:v>
                </c:pt>
                <c:pt idx="18721">
                  <c:v>23348</c:v>
                </c:pt>
                <c:pt idx="18722">
                  <c:v>23274</c:v>
                </c:pt>
                <c:pt idx="18723">
                  <c:v>23192</c:v>
                </c:pt>
                <c:pt idx="18724">
                  <c:v>23111</c:v>
                </c:pt>
                <c:pt idx="18725">
                  <c:v>23029</c:v>
                </c:pt>
                <c:pt idx="18726">
                  <c:v>22936</c:v>
                </c:pt>
                <c:pt idx="18727">
                  <c:v>22834</c:v>
                </c:pt>
                <c:pt idx="18728">
                  <c:v>22727.899999999994</c:v>
                </c:pt>
                <c:pt idx="18729">
                  <c:v>22614.899999999994</c:v>
                </c:pt>
                <c:pt idx="18730">
                  <c:v>22502.100000000006</c:v>
                </c:pt>
                <c:pt idx="18731">
                  <c:v>22379.399999999994</c:v>
                </c:pt>
                <c:pt idx="18732">
                  <c:v>22240.899999999994</c:v>
                </c:pt>
                <c:pt idx="18733">
                  <c:v>22108.399999999994</c:v>
                </c:pt>
                <c:pt idx="18734">
                  <c:v>21974.5</c:v>
                </c:pt>
                <c:pt idx="18735">
                  <c:v>21828</c:v>
                </c:pt>
                <c:pt idx="18736">
                  <c:v>21668.399999999994</c:v>
                </c:pt>
                <c:pt idx="18737">
                  <c:v>21504.100000000006</c:v>
                </c:pt>
                <c:pt idx="18738">
                  <c:v>21347.699999999997</c:v>
                </c:pt>
                <c:pt idx="18739">
                  <c:v>21181.100000000006</c:v>
                </c:pt>
                <c:pt idx="18740">
                  <c:v>20999.600000000006</c:v>
                </c:pt>
                <c:pt idx="18741">
                  <c:v>20820.699999999997</c:v>
                </c:pt>
                <c:pt idx="18742">
                  <c:v>20637.899999999994</c:v>
                </c:pt>
                <c:pt idx="18743">
                  <c:v>20449.899999999994</c:v>
                </c:pt>
                <c:pt idx="18744">
                  <c:v>20251.5</c:v>
                </c:pt>
                <c:pt idx="18745">
                  <c:v>20049.899999999994</c:v>
                </c:pt>
                <c:pt idx="18746">
                  <c:v>19851</c:v>
                </c:pt>
                <c:pt idx="18747">
                  <c:v>19642.399999999994</c:v>
                </c:pt>
                <c:pt idx="18748">
                  <c:v>19430.100000000006</c:v>
                </c:pt>
                <c:pt idx="18749">
                  <c:v>19214.699999999997</c:v>
                </c:pt>
                <c:pt idx="18750">
                  <c:v>18986.899999999994</c:v>
                </c:pt>
                <c:pt idx="18751">
                  <c:v>18771.699999999997</c:v>
                </c:pt>
                <c:pt idx="18752">
                  <c:v>18545.5</c:v>
                </c:pt>
                <c:pt idx="18753">
                  <c:v>18313.300000000003</c:v>
                </c:pt>
                <c:pt idx="18754">
                  <c:v>18088.899999999994</c:v>
                </c:pt>
                <c:pt idx="18755">
                  <c:v>17847.5</c:v>
                </c:pt>
                <c:pt idx="18756">
                  <c:v>17608.600000000006</c:v>
                </c:pt>
                <c:pt idx="18757">
                  <c:v>17370.899999999994</c:v>
                </c:pt>
                <c:pt idx="18758">
                  <c:v>17122.600000000006</c:v>
                </c:pt>
                <c:pt idx="18759">
                  <c:v>16872.899999999994</c:v>
                </c:pt>
                <c:pt idx="18760">
                  <c:v>16621.100000000006</c:v>
                </c:pt>
                <c:pt idx="18761">
                  <c:v>16373</c:v>
                </c:pt>
                <c:pt idx="18762">
                  <c:v>16120</c:v>
                </c:pt>
                <c:pt idx="18763">
                  <c:v>15855.899999999994</c:v>
                </c:pt>
                <c:pt idx="18764">
                  <c:v>15596.300000000003</c:v>
                </c:pt>
                <c:pt idx="18765">
                  <c:v>15337.899999999994</c:v>
                </c:pt>
                <c:pt idx="18766">
                  <c:v>15072</c:v>
                </c:pt>
                <c:pt idx="18767">
                  <c:v>14807.699999999997</c:v>
                </c:pt>
                <c:pt idx="18768">
                  <c:v>14541.399999999994</c:v>
                </c:pt>
                <c:pt idx="18769">
                  <c:v>14272.199999999997</c:v>
                </c:pt>
                <c:pt idx="18770">
                  <c:v>14005.100000000006</c:v>
                </c:pt>
                <c:pt idx="18771">
                  <c:v>13729.899999999994</c:v>
                </c:pt>
                <c:pt idx="18772">
                  <c:v>13456.199999999997</c:v>
                </c:pt>
                <c:pt idx="18773">
                  <c:v>13189.600000000006</c:v>
                </c:pt>
                <c:pt idx="18774">
                  <c:v>12917.600000000006</c:v>
                </c:pt>
                <c:pt idx="18775">
                  <c:v>12638.800000000003</c:v>
                </c:pt>
                <c:pt idx="18776">
                  <c:v>12369.399999999994</c:v>
                </c:pt>
                <c:pt idx="18777">
                  <c:v>12097.199999999997</c:v>
                </c:pt>
                <c:pt idx="18778">
                  <c:v>11810.5</c:v>
                </c:pt>
                <c:pt idx="18779">
                  <c:v>11542.899999999994</c:v>
                </c:pt>
                <c:pt idx="18780">
                  <c:v>11280.300000000003</c:v>
                </c:pt>
                <c:pt idx="18781">
                  <c:v>11003.600000000006</c:v>
                </c:pt>
                <c:pt idx="18782">
                  <c:v>10717.699999999997</c:v>
                </c:pt>
                <c:pt idx="18783">
                  <c:v>10447.100000000006</c:v>
                </c:pt>
                <c:pt idx="18784">
                  <c:v>10181.199999999997</c:v>
                </c:pt>
                <c:pt idx="18785">
                  <c:v>9907.5</c:v>
                </c:pt>
                <c:pt idx="18786">
                  <c:v>9621.3999999999942</c:v>
                </c:pt>
                <c:pt idx="18787">
                  <c:v>9353.1999999999971</c:v>
                </c:pt>
                <c:pt idx="18788">
                  <c:v>9082.8000000000029</c:v>
                </c:pt>
                <c:pt idx="18789">
                  <c:v>8801.8999999999942</c:v>
                </c:pt>
                <c:pt idx="18790">
                  <c:v>8523.8000000000029</c:v>
                </c:pt>
                <c:pt idx="18791">
                  <c:v>8245.3999999999942</c:v>
                </c:pt>
                <c:pt idx="18792">
                  <c:v>7975.3000000000029</c:v>
                </c:pt>
                <c:pt idx="18793">
                  <c:v>7708.3999999999942</c:v>
                </c:pt>
                <c:pt idx="18794">
                  <c:v>7429.6000000000058</c:v>
                </c:pt>
                <c:pt idx="18795">
                  <c:v>7152.1999999999971</c:v>
                </c:pt>
                <c:pt idx="18796">
                  <c:v>6876.6000000000058</c:v>
                </c:pt>
                <c:pt idx="18797">
                  <c:v>6603.1000000000058</c:v>
                </c:pt>
                <c:pt idx="18798">
                  <c:v>6331.6000000000058</c:v>
                </c:pt>
                <c:pt idx="18799">
                  <c:v>6058.1999999999971</c:v>
                </c:pt>
                <c:pt idx="18800">
                  <c:v>5778</c:v>
                </c:pt>
                <c:pt idx="18801">
                  <c:v>5511.6999999999971</c:v>
                </c:pt>
                <c:pt idx="18802">
                  <c:v>5247.6000000000058</c:v>
                </c:pt>
                <c:pt idx="18803">
                  <c:v>4977.3999999999942</c:v>
                </c:pt>
                <c:pt idx="18804">
                  <c:v>4703.8000000000029</c:v>
                </c:pt>
                <c:pt idx="18805">
                  <c:v>4433.3000000000029</c:v>
                </c:pt>
                <c:pt idx="18806">
                  <c:v>4168.3999999999942</c:v>
                </c:pt>
                <c:pt idx="18807">
                  <c:v>3909.1000000000058</c:v>
                </c:pt>
                <c:pt idx="18808">
                  <c:v>3642.6999999999971</c:v>
                </c:pt>
                <c:pt idx="18809">
                  <c:v>3370</c:v>
                </c:pt>
                <c:pt idx="18810">
                  <c:v>3103.1000000000058</c:v>
                </c:pt>
                <c:pt idx="18811">
                  <c:v>2838.3999999999942</c:v>
                </c:pt>
                <c:pt idx="18812">
                  <c:v>2581.1999999999971</c:v>
                </c:pt>
                <c:pt idx="18813">
                  <c:v>2317.6999999999971</c:v>
                </c:pt>
                <c:pt idx="18814">
                  <c:v>2048.8999999999942</c:v>
                </c:pt>
                <c:pt idx="18815">
                  <c:v>1782.3999999999942</c:v>
                </c:pt>
                <c:pt idx="18816">
                  <c:v>1518</c:v>
                </c:pt>
                <c:pt idx="18817">
                  <c:v>1255.8000000000029</c:v>
                </c:pt>
                <c:pt idx="18818">
                  <c:v>995.89999999999418</c:v>
                </c:pt>
                <c:pt idx="18819">
                  <c:v>738.30000000000291</c:v>
                </c:pt>
                <c:pt idx="18820">
                  <c:v>474.69999999999709</c:v>
                </c:pt>
                <c:pt idx="18821">
                  <c:v>212.60000000000582</c:v>
                </c:pt>
                <c:pt idx="18822">
                  <c:v>-47</c:v>
                </c:pt>
                <c:pt idx="18823">
                  <c:v>-305</c:v>
                </c:pt>
                <c:pt idx="18824">
                  <c:v>-558.80000000000291</c:v>
                </c:pt>
                <c:pt idx="18825">
                  <c:v>-827.10000000000582</c:v>
                </c:pt>
                <c:pt idx="18826">
                  <c:v>-1084.8999999999942</c:v>
                </c:pt>
                <c:pt idx="18827">
                  <c:v>-1332.3000000000029</c:v>
                </c:pt>
                <c:pt idx="18828">
                  <c:v>-1584.8000000000029</c:v>
                </c:pt>
                <c:pt idx="18829">
                  <c:v>-1835.3000000000029</c:v>
                </c:pt>
                <c:pt idx="18830">
                  <c:v>-2084.1999999999971</c:v>
                </c:pt>
                <c:pt idx="18831">
                  <c:v>-2331.8000000000029</c:v>
                </c:pt>
                <c:pt idx="18832">
                  <c:v>-2580.5</c:v>
                </c:pt>
                <c:pt idx="18833">
                  <c:v>-2826.1000000000058</c:v>
                </c:pt>
                <c:pt idx="18834">
                  <c:v>-3068.6999999999971</c:v>
                </c:pt>
                <c:pt idx="18835">
                  <c:v>-3313.6000000000058</c:v>
                </c:pt>
                <c:pt idx="18836">
                  <c:v>-3555.5</c:v>
                </c:pt>
                <c:pt idx="18837">
                  <c:v>-3795.1000000000058</c:v>
                </c:pt>
                <c:pt idx="18838">
                  <c:v>-4031.8999999999942</c:v>
                </c:pt>
                <c:pt idx="18839">
                  <c:v>-4269.3999999999942</c:v>
                </c:pt>
                <c:pt idx="18840">
                  <c:v>-4508.3000000000029</c:v>
                </c:pt>
                <c:pt idx="18841">
                  <c:v>-4742.8999999999942</c:v>
                </c:pt>
                <c:pt idx="18842">
                  <c:v>-4975.3000000000029</c:v>
                </c:pt>
                <c:pt idx="18843">
                  <c:v>-5206.6000000000058</c:v>
                </c:pt>
                <c:pt idx="18844">
                  <c:v>-5431.8999999999942</c:v>
                </c:pt>
                <c:pt idx="18845">
                  <c:v>-5662.8000000000029</c:v>
                </c:pt>
                <c:pt idx="18846">
                  <c:v>-5890.3000000000029</c:v>
                </c:pt>
                <c:pt idx="18847">
                  <c:v>-6109.5</c:v>
                </c:pt>
                <c:pt idx="18848">
                  <c:v>-6330</c:v>
                </c:pt>
                <c:pt idx="18849">
                  <c:v>-6549.5</c:v>
                </c:pt>
                <c:pt idx="18850">
                  <c:v>-6764.8000000000029</c:v>
                </c:pt>
                <c:pt idx="18851">
                  <c:v>-6983.3000000000029</c:v>
                </c:pt>
                <c:pt idx="18852">
                  <c:v>-7195.3000000000029</c:v>
                </c:pt>
                <c:pt idx="18853">
                  <c:v>-7406.5</c:v>
                </c:pt>
                <c:pt idx="18854">
                  <c:v>-7613.1000000000058</c:v>
                </c:pt>
                <c:pt idx="18855">
                  <c:v>-7815.8000000000029</c:v>
                </c:pt>
                <c:pt idx="18856">
                  <c:v>-8018.3000000000029</c:v>
                </c:pt>
                <c:pt idx="18857">
                  <c:v>-8214.5</c:v>
                </c:pt>
                <c:pt idx="18858">
                  <c:v>-8413</c:v>
                </c:pt>
                <c:pt idx="18859">
                  <c:v>-8609.6999999999971</c:v>
                </c:pt>
                <c:pt idx="18860">
                  <c:v>-8805.1000000000058</c:v>
                </c:pt>
                <c:pt idx="18861">
                  <c:v>-8992.5</c:v>
                </c:pt>
                <c:pt idx="18862">
                  <c:v>-9178.8000000000029</c:v>
                </c:pt>
                <c:pt idx="18863">
                  <c:v>-9367</c:v>
                </c:pt>
                <c:pt idx="18864">
                  <c:v>-9548.5</c:v>
                </c:pt>
                <c:pt idx="18865">
                  <c:v>-9732</c:v>
                </c:pt>
                <c:pt idx="18866">
                  <c:v>-9913.6000000000058</c:v>
                </c:pt>
                <c:pt idx="18867">
                  <c:v>-10085.300000000003</c:v>
                </c:pt>
                <c:pt idx="18868">
                  <c:v>-10258.600000000006</c:v>
                </c:pt>
                <c:pt idx="18869">
                  <c:v>-10436.800000000003</c:v>
                </c:pt>
                <c:pt idx="18870">
                  <c:v>-10604.399999999994</c:v>
                </c:pt>
                <c:pt idx="18871">
                  <c:v>-10774.899999999994</c:v>
                </c:pt>
                <c:pt idx="18872">
                  <c:v>-10936.699999999997</c:v>
                </c:pt>
                <c:pt idx="18873">
                  <c:v>-11101.600000000006</c:v>
                </c:pt>
                <c:pt idx="18874">
                  <c:v>-11258.100000000006</c:v>
                </c:pt>
                <c:pt idx="18875">
                  <c:v>-11417</c:v>
                </c:pt>
                <c:pt idx="18876">
                  <c:v>-11580.300000000003</c:v>
                </c:pt>
                <c:pt idx="18877">
                  <c:v>-11731.5</c:v>
                </c:pt>
                <c:pt idx="18878">
                  <c:v>-11882.199999999997</c:v>
                </c:pt>
                <c:pt idx="18879">
                  <c:v>-12031.400000000001</c:v>
                </c:pt>
                <c:pt idx="18880">
                  <c:v>-12176.699999999997</c:v>
                </c:pt>
                <c:pt idx="18881">
                  <c:v>-12319.699999999997</c:v>
                </c:pt>
                <c:pt idx="18882">
                  <c:v>-12460.5</c:v>
                </c:pt>
                <c:pt idx="18883">
                  <c:v>-12600</c:v>
                </c:pt>
                <c:pt idx="18884">
                  <c:v>-12740</c:v>
                </c:pt>
                <c:pt idx="18885">
                  <c:v>-12876.599999999999</c:v>
                </c:pt>
                <c:pt idx="18886">
                  <c:v>-13008.5</c:v>
                </c:pt>
                <c:pt idx="18887">
                  <c:v>-13140</c:v>
                </c:pt>
                <c:pt idx="18888">
                  <c:v>-13271.599999999999</c:v>
                </c:pt>
                <c:pt idx="18889">
                  <c:v>-13398.5</c:v>
                </c:pt>
                <c:pt idx="18890">
                  <c:v>-13523.5</c:v>
                </c:pt>
                <c:pt idx="18891">
                  <c:v>-13650</c:v>
                </c:pt>
                <c:pt idx="18892">
                  <c:v>-13775.099999999999</c:v>
                </c:pt>
                <c:pt idx="18893">
                  <c:v>-13892.699999999997</c:v>
                </c:pt>
                <c:pt idx="18894">
                  <c:v>-14015.599999999999</c:v>
                </c:pt>
                <c:pt idx="18895">
                  <c:v>-14135.599999999999</c:v>
                </c:pt>
                <c:pt idx="18896">
                  <c:v>-14250.599999999999</c:v>
                </c:pt>
                <c:pt idx="18897">
                  <c:v>-14363.199999999997</c:v>
                </c:pt>
                <c:pt idx="18898">
                  <c:v>-14474.800000000003</c:v>
                </c:pt>
                <c:pt idx="18899">
                  <c:v>-14585</c:v>
                </c:pt>
                <c:pt idx="18900">
                  <c:v>-14693.5</c:v>
                </c:pt>
                <c:pt idx="18901">
                  <c:v>-14797.599999999999</c:v>
                </c:pt>
                <c:pt idx="18902">
                  <c:v>-14901.599999999999</c:v>
                </c:pt>
                <c:pt idx="18903">
                  <c:v>-15007.800000000003</c:v>
                </c:pt>
                <c:pt idx="18904">
                  <c:v>-15108.800000000003</c:v>
                </c:pt>
                <c:pt idx="18905">
                  <c:v>-15204.699999999997</c:v>
                </c:pt>
                <c:pt idx="18906">
                  <c:v>-15299.199999999997</c:v>
                </c:pt>
                <c:pt idx="18907">
                  <c:v>-15391.599999999999</c:v>
                </c:pt>
                <c:pt idx="18908">
                  <c:v>-15482.800000000003</c:v>
                </c:pt>
                <c:pt idx="18909">
                  <c:v>-15572.800000000003</c:v>
                </c:pt>
                <c:pt idx="18910">
                  <c:v>-15661.699999999997</c:v>
                </c:pt>
                <c:pt idx="18911">
                  <c:v>-15747</c:v>
                </c:pt>
                <c:pt idx="18912">
                  <c:v>-15828.599999999999</c:v>
                </c:pt>
                <c:pt idx="18913">
                  <c:v>-15910</c:v>
                </c:pt>
                <c:pt idx="18914">
                  <c:v>-15988.699999999997</c:v>
                </c:pt>
                <c:pt idx="18915">
                  <c:v>-16064.199999999997</c:v>
                </c:pt>
                <c:pt idx="18916">
                  <c:v>-16140.099999999999</c:v>
                </c:pt>
                <c:pt idx="18917">
                  <c:v>-16212.800000000003</c:v>
                </c:pt>
                <c:pt idx="18918">
                  <c:v>-16280.5</c:v>
                </c:pt>
                <c:pt idx="18919">
                  <c:v>-16349.400000000001</c:v>
                </c:pt>
                <c:pt idx="18920">
                  <c:v>-16415.900000000001</c:v>
                </c:pt>
                <c:pt idx="18921">
                  <c:v>-16477.199999999997</c:v>
                </c:pt>
                <c:pt idx="18922">
                  <c:v>-16533.900000000001</c:v>
                </c:pt>
                <c:pt idx="18923">
                  <c:v>-16592.5</c:v>
                </c:pt>
                <c:pt idx="18924">
                  <c:v>-16649.199999999997</c:v>
                </c:pt>
                <c:pt idx="18925">
                  <c:v>-16700</c:v>
                </c:pt>
                <c:pt idx="18926">
                  <c:v>-16750.300000000003</c:v>
                </c:pt>
                <c:pt idx="18927">
                  <c:v>-16795.699999999997</c:v>
                </c:pt>
                <c:pt idx="18928">
                  <c:v>-16843.300000000003</c:v>
                </c:pt>
                <c:pt idx="18929">
                  <c:v>-16886.800000000003</c:v>
                </c:pt>
                <c:pt idx="18930">
                  <c:v>-16921.900000000001</c:v>
                </c:pt>
                <c:pt idx="18931">
                  <c:v>-16955.800000000003</c:v>
                </c:pt>
                <c:pt idx="18932">
                  <c:v>-16984.400000000001</c:v>
                </c:pt>
                <c:pt idx="18933">
                  <c:v>-17013.300000000003</c:v>
                </c:pt>
                <c:pt idx="18934">
                  <c:v>-17041.599999999999</c:v>
                </c:pt>
                <c:pt idx="18935">
                  <c:v>-17064.199999999997</c:v>
                </c:pt>
                <c:pt idx="18936">
                  <c:v>-17080.199999999997</c:v>
                </c:pt>
                <c:pt idx="18937">
                  <c:v>-17096.300000000003</c:v>
                </c:pt>
                <c:pt idx="18938">
                  <c:v>-17109.599999999999</c:v>
                </c:pt>
                <c:pt idx="18939">
                  <c:v>-17121.800000000003</c:v>
                </c:pt>
                <c:pt idx="18940">
                  <c:v>-17127.599999999999</c:v>
                </c:pt>
                <c:pt idx="18941">
                  <c:v>-17125.400000000001</c:v>
                </c:pt>
                <c:pt idx="18942">
                  <c:v>-17128.5</c:v>
                </c:pt>
                <c:pt idx="18943">
                  <c:v>-17121.800000000003</c:v>
                </c:pt>
                <c:pt idx="18944">
                  <c:v>-17120</c:v>
                </c:pt>
                <c:pt idx="18945">
                  <c:v>-17108.599999999999</c:v>
                </c:pt>
                <c:pt idx="18946">
                  <c:v>-17091.400000000001</c:v>
                </c:pt>
                <c:pt idx="18947">
                  <c:v>-17080.400000000001</c:v>
                </c:pt>
                <c:pt idx="18948">
                  <c:v>-17060.199999999997</c:v>
                </c:pt>
                <c:pt idx="18949">
                  <c:v>-17032.300000000003</c:v>
                </c:pt>
                <c:pt idx="18950">
                  <c:v>-17006.300000000003</c:v>
                </c:pt>
                <c:pt idx="18951">
                  <c:v>-16981.400000000001</c:v>
                </c:pt>
                <c:pt idx="18952">
                  <c:v>-16939</c:v>
                </c:pt>
                <c:pt idx="18953">
                  <c:v>-16907.199999999997</c:v>
                </c:pt>
                <c:pt idx="18954">
                  <c:v>-16874.099999999999</c:v>
                </c:pt>
                <c:pt idx="18955">
                  <c:v>-16826.900000000001</c:v>
                </c:pt>
                <c:pt idx="18956">
                  <c:v>-16775.099999999999</c:v>
                </c:pt>
                <c:pt idx="18957">
                  <c:v>-16725.300000000003</c:v>
                </c:pt>
                <c:pt idx="18958">
                  <c:v>-16671.5</c:v>
                </c:pt>
                <c:pt idx="18959">
                  <c:v>-16614.699999999997</c:v>
                </c:pt>
                <c:pt idx="18960">
                  <c:v>-16540.900000000001</c:v>
                </c:pt>
                <c:pt idx="18961">
                  <c:v>-16472.599999999999</c:v>
                </c:pt>
                <c:pt idx="18962">
                  <c:v>-16402.599999999999</c:v>
                </c:pt>
                <c:pt idx="18963">
                  <c:v>-16330.900000000001</c:v>
                </c:pt>
                <c:pt idx="18964">
                  <c:v>-16257.800000000003</c:v>
                </c:pt>
                <c:pt idx="18965">
                  <c:v>-16189</c:v>
                </c:pt>
                <c:pt idx="18966">
                  <c:v>-16108.800000000003</c:v>
                </c:pt>
                <c:pt idx="18967">
                  <c:v>-16009.199999999997</c:v>
                </c:pt>
                <c:pt idx="18968">
                  <c:v>-15921.900000000001</c:v>
                </c:pt>
                <c:pt idx="18969">
                  <c:v>-15831.599999999999</c:v>
                </c:pt>
                <c:pt idx="18970">
                  <c:v>-15738.900000000001</c:v>
                </c:pt>
                <c:pt idx="18971">
                  <c:v>-15640.099999999999</c:v>
                </c:pt>
                <c:pt idx="18972">
                  <c:v>-15523.900000000001</c:v>
                </c:pt>
                <c:pt idx="18973">
                  <c:v>-15415.900000000001</c:v>
                </c:pt>
                <c:pt idx="18974">
                  <c:v>-15308</c:v>
                </c:pt>
                <c:pt idx="18975">
                  <c:v>-15198.699999999997</c:v>
                </c:pt>
                <c:pt idx="18976">
                  <c:v>-15086.900000000001</c:v>
                </c:pt>
                <c:pt idx="18977">
                  <c:v>-14958.599999999999</c:v>
                </c:pt>
                <c:pt idx="18978">
                  <c:v>-14832.199999999997</c:v>
                </c:pt>
                <c:pt idx="18979">
                  <c:v>-14707.900000000001</c:v>
                </c:pt>
                <c:pt idx="18980">
                  <c:v>-14576.900000000001</c:v>
                </c:pt>
                <c:pt idx="18981">
                  <c:v>-14437.400000000001</c:v>
                </c:pt>
                <c:pt idx="18982">
                  <c:v>-14298.900000000001</c:v>
                </c:pt>
                <c:pt idx="18983">
                  <c:v>-14158.400000000001</c:v>
                </c:pt>
                <c:pt idx="18984">
                  <c:v>-14016.400000000001</c:v>
                </c:pt>
                <c:pt idx="18985">
                  <c:v>-13872.800000000003</c:v>
                </c:pt>
                <c:pt idx="18986">
                  <c:v>-13717.400000000001</c:v>
                </c:pt>
                <c:pt idx="18987">
                  <c:v>-13551.400000000001</c:v>
                </c:pt>
                <c:pt idx="18988">
                  <c:v>-13394.199999999997</c:v>
                </c:pt>
                <c:pt idx="18989">
                  <c:v>-13238.800000000003</c:v>
                </c:pt>
                <c:pt idx="18990">
                  <c:v>-13073.199999999997</c:v>
                </c:pt>
                <c:pt idx="18991">
                  <c:v>-12906.800000000003</c:v>
                </c:pt>
                <c:pt idx="18992">
                  <c:v>-12729</c:v>
                </c:pt>
                <c:pt idx="18993">
                  <c:v>-12557.300000000003</c:v>
                </c:pt>
                <c:pt idx="18994">
                  <c:v>-12386</c:v>
                </c:pt>
                <c:pt idx="18995">
                  <c:v>-12180.699999999997</c:v>
                </c:pt>
                <c:pt idx="18996">
                  <c:v>-12004.5</c:v>
                </c:pt>
                <c:pt idx="18997">
                  <c:v>-11824.199999999997</c:v>
                </c:pt>
                <c:pt idx="18998">
                  <c:v>-11636.600000000006</c:v>
                </c:pt>
                <c:pt idx="18999">
                  <c:v>-11428.300000000003</c:v>
                </c:pt>
                <c:pt idx="19000">
                  <c:v>-11225.100000000006</c:v>
                </c:pt>
                <c:pt idx="19001">
                  <c:v>-11032.199999999997</c:v>
                </c:pt>
                <c:pt idx="19002">
                  <c:v>-10835.5</c:v>
                </c:pt>
                <c:pt idx="19003">
                  <c:v>-10619.199999999997</c:v>
                </c:pt>
                <c:pt idx="19004">
                  <c:v>-10409.100000000006</c:v>
                </c:pt>
                <c:pt idx="19005">
                  <c:v>-10195.100000000006</c:v>
                </c:pt>
                <c:pt idx="19006">
                  <c:v>-9967</c:v>
                </c:pt>
                <c:pt idx="19007">
                  <c:v>-9751.6999999999971</c:v>
                </c:pt>
                <c:pt idx="19008">
                  <c:v>-9531.3999999999942</c:v>
                </c:pt>
                <c:pt idx="19009">
                  <c:v>-9296.8999999999942</c:v>
                </c:pt>
                <c:pt idx="19010">
                  <c:v>-9068.1000000000058</c:v>
                </c:pt>
                <c:pt idx="19011">
                  <c:v>-8834.3000000000029</c:v>
                </c:pt>
                <c:pt idx="19012">
                  <c:v>-8594.8999999999942</c:v>
                </c:pt>
                <c:pt idx="19013">
                  <c:v>-8355</c:v>
                </c:pt>
                <c:pt idx="19014">
                  <c:v>-8109.8999999999942</c:v>
                </c:pt>
                <c:pt idx="19015">
                  <c:v>-7861.5</c:v>
                </c:pt>
                <c:pt idx="19016">
                  <c:v>-7618.6999999999971</c:v>
                </c:pt>
                <c:pt idx="19017">
                  <c:v>-7364.6999999999971</c:v>
                </c:pt>
                <c:pt idx="19018">
                  <c:v>-7103</c:v>
                </c:pt>
                <c:pt idx="19019">
                  <c:v>-6847.1000000000058</c:v>
                </c:pt>
                <c:pt idx="19020">
                  <c:v>-6589.1000000000058</c:v>
                </c:pt>
                <c:pt idx="19021">
                  <c:v>-6327</c:v>
                </c:pt>
                <c:pt idx="19022">
                  <c:v>-6057.1999999999971</c:v>
                </c:pt>
                <c:pt idx="19023">
                  <c:v>-5789.8000000000029</c:v>
                </c:pt>
                <c:pt idx="19024">
                  <c:v>-5521.5</c:v>
                </c:pt>
                <c:pt idx="19025">
                  <c:v>-5241.8000000000029</c:v>
                </c:pt>
                <c:pt idx="19026">
                  <c:v>-4968.8999999999942</c:v>
                </c:pt>
                <c:pt idx="19027">
                  <c:v>-4691.6000000000058</c:v>
                </c:pt>
                <c:pt idx="19028">
                  <c:v>-4409</c:v>
                </c:pt>
                <c:pt idx="19029">
                  <c:v>-4130.3999999999942</c:v>
                </c:pt>
                <c:pt idx="19030">
                  <c:v>-3844.1000000000058</c:v>
                </c:pt>
                <c:pt idx="19031">
                  <c:v>-3557.1000000000058</c:v>
                </c:pt>
                <c:pt idx="19032">
                  <c:v>-3268.3999999999942</c:v>
                </c:pt>
                <c:pt idx="19033">
                  <c:v>-2970.5</c:v>
                </c:pt>
                <c:pt idx="19034">
                  <c:v>-2679.8999999999942</c:v>
                </c:pt>
                <c:pt idx="19035">
                  <c:v>-2386.8000000000029</c:v>
                </c:pt>
                <c:pt idx="19036">
                  <c:v>-2083.1000000000058</c:v>
                </c:pt>
                <c:pt idx="19037">
                  <c:v>-1779.8000000000029</c:v>
                </c:pt>
                <c:pt idx="19038">
                  <c:v>-1476.6999999999971</c:v>
                </c:pt>
                <c:pt idx="19039">
                  <c:v>-1181.6999999999971</c:v>
                </c:pt>
                <c:pt idx="19040">
                  <c:v>-872.30000000000291</c:v>
                </c:pt>
                <c:pt idx="19041">
                  <c:v>-558.10000000000582</c:v>
                </c:pt>
                <c:pt idx="19042">
                  <c:v>-259.80000000000291</c:v>
                </c:pt>
                <c:pt idx="19043">
                  <c:v>43.30000000000291</c:v>
                </c:pt>
                <c:pt idx="19044">
                  <c:v>355.10000000000582</c:v>
                </c:pt>
                <c:pt idx="19045">
                  <c:v>676</c:v>
                </c:pt>
                <c:pt idx="19046">
                  <c:v>986.39999999999418</c:v>
                </c:pt>
                <c:pt idx="19047">
                  <c:v>1291.6000000000058</c:v>
                </c:pt>
                <c:pt idx="19048">
                  <c:v>1609.3000000000029</c:v>
                </c:pt>
                <c:pt idx="19049">
                  <c:v>1926.6999999999971</c:v>
                </c:pt>
                <c:pt idx="19050">
                  <c:v>2240.3000000000029</c:v>
                </c:pt>
                <c:pt idx="19051">
                  <c:v>2555.6000000000058</c:v>
                </c:pt>
                <c:pt idx="19052">
                  <c:v>2868.6999999999971</c:v>
                </c:pt>
                <c:pt idx="19053">
                  <c:v>3185</c:v>
                </c:pt>
                <c:pt idx="19054">
                  <c:v>3507.6000000000058</c:v>
                </c:pt>
                <c:pt idx="19055">
                  <c:v>3824.8999999999942</c:v>
                </c:pt>
                <c:pt idx="19056">
                  <c:v>4139.1999999999971</c:v>
                </c:pt>
                <c:pt idx="19057">
                  <c:v>4450.1999999999971</c:v>
                </c:pt>
                <c:pt idx="19058">
                  <c:v>4770.6000000000058</c:v>
                </c:pt>
                <c:pt idx="19059">
                  <c:v>5087.5</c:v>
                </c:pt>
                <c:pt idx="19060">
                  <c:v>5404.8000000000029</c:v>
                </c:pt>
                <c:pt idx="19061">
                  <c:v>5724.1999999999971</c:v>
                </c:pt>
                <c:pt idx="19062">
                  <c:v>6051.3999999999942</c:v>
                </c:pt>
                <c:pt idx="19063">
                  <c:v>6370.8000000000029</c:v>
                </c:pt>
                <c:pt idx="19064">
                  <c:v>6679.6000000000058</c:v>
                </c:pt>
                <c:pt idx="19065">
                  <c:v>6995.6000000000058</c:v>
                </c:pt>
                <c:pt idx="19066">
                  <c:v>7311.3000000000029</c:v>
                </c:pt>
                <c:pt idx="19067">
                  <c:v>7626.1999999999971</c:v>
                </c:pt>
                <c:pt idx="19068">
                  <c:v>7939.6999999999971</c:v>
                </c:pt>
                <c:pt idx="19069">
                  <c:v>8252.5</c:v>
                </c:pt>
                <c:pt idx="19070">
                  <c:v>8572.8999999999942</c:v>
                </c:pt>
                <c:pt idx="19071">
                  <c:v>8874.3000000000029</c:v>
                </c:pt>
                <c:pt idx="19072">
                  <c:v>9191.6999999999971</c:v>
                </c:pt>
                <c:pt idx="19073">
                  <c:v>9501.3000000000029</c:v>
                </c:pt>
                <c:pt idx="19074">
                  <c:v>9805.3999999999942</c:v>
                </c:pt>
                <c:pt idx="19075">
                  <c:v>10111.399999999994</c:v>
                </c:pt>
                <c:pt idx="19076">
                  <c:v>10412.100000000006</c:v>
                </c:pt>
                <c:pt idx="19077">
                  <c:v>10722.300000000003</c:v>
                </c:pt>
                <c:pt idx="19078">
                  <c:v>11015.800000000003</c:v>
                </c:pt>
                <c:pt idx="19079">
                  <c:v>11317.600000000006</c:v>
                </c:pt>
                <c:pt idx="19080">
                  <c:v>11615.699999999997</c:v>
                </c:pt>
                <c:pt idx="19081">
                  <c:v>11908.699999999997</c:v>
                </c:pt>
                <c:pt idx="19082">
                  <c:v>12201.300000000003</c:v>
                </c:pt>
                <c:pt idx="19083">
                  <c:v>12490.300000000003</c:v>
                </c:pt>
                <c:pt idx="19084">
                  <c:v>12778.699999999997</c:v>
                </c:pt>
                <c:pt idx="19085">
                  <c:v>13060.600000000006</c:v>
                </c:pt>
                <c:pt idx="19086">
                  <c:v>13345.199999999997</c:v>
                </c:pt>
                <c:pt idx="19087">
                  <c:v>13635.199999999997</c:v>
                </c:pt>
                <c:pt idx="19088">
                  <c:v>13923.300000000003</c:v>
                </c:pt>
                <c:pt idx="19089">
                  <c:v>14199.699999999997</c:v>
                </c:pt>
                <c:pt idx="19090">
                  <c:v>14473.899999999994</c:v>
                </c:pt>
                <c:pt idx="19091">
                  <c:v>14752.100000000006</c:v>
                </c:pt>
                <c:pt idx="19092">
                  <c:v>15020.800000000003</c:v>
                </c:pt>
                <c:pt idx="19093">
                  <c:v>15284.399999999994</c:v>
                </c:pt>
                <c:pt idx="19094">
                  <c:v>15545.199999999997</c:v>
                </c:pt>
                <c:pt idx="19095">
                  <c:v>15812.199999999997</c:v>
                </c:pt>
                <c:pt idx="19096">
                  <c:v>16072.600000000006</c:v>
                </c:pt>
                <c:pt idx="19097">
                  <c:v>16323.300000000003</c:v>
                </c:pt>
                <c:pt idx="19098">
                  <c:v>16572.100000000006</c:v>
                </c:pt>
                <c:pt idx="19099">
                  <c:v>16817.699999999997</c:v>
                </c:pt>
                <c:pt idx="19100">
                  <c:v>17062</c:v>
                </c:pt>
                <c:pt idx="19101">
                  <c:v>17308.100000000006</c:v>
                </c:pt>
                <c:pt idx="19102">
                  <c:v>17535.899999999994</c:v>
                </c:pt>
                <c:pt idx="19103">
                  <c:v>17762.399999999994</c:v>
                </c:pt>
                <c:pt idx="19104">
                  <c:v>18000.5</c:v>
                </c:pt>
                <c:pt idx="19105">
                  <c:v>18227.800000000003</c:v>
                </c:pt>
                <c:pt idx="19106">
                  <c:v>18443.100000000006</c:v>
                </c:pt>
                <c:pt idx="19107">
                  <c:v>18647.600000000006</c:v>
                </c:pt>
                <c:pt idx="19108">
                  <c:v>18864.899999999994</c:v>
                </c:pt>
                <c:pt idx="19109">
                  <c:v>19080.300000000003</c:v>
                </c:pt>
                <c:pt idx="19110">
                  <c:v>19273.300000000003</c:v>
                </c:pt>
                <c:pt idx="19111">
                  <c:v>19475.100000000006</c:v>
                </c:pt>
                <c:pt idx="19112">
                  <c:v>19674.600000000006</c:v>
                </c:pt>
                <c:pt idx="19113">
                  <c:v>19870.600000000006</c:v>
                </c:pt>
                <c:pt idx="19114">
                  <c:v>20056.600000000006</c:v>
                </c:pt>
                <c:pt idx="19115">
                  <c:v>20236.100000000006</c:v>
                </c:pt>
                <c:pt idx="19116">
                  <c:v>20418.800000000003</c:v>
                </c:pt>
                <c:pt idx="19117">
                  <c:v>20593.5</c:v>
                </c:pt>
                <c:pt idx="19118">
                  <c:v>20762</c:v>
                </c:pt>
                <c:pt idx="19119">
                  <c:v>20926.800000000003</c:v>
                </c:pt>
                <c:pt idx="19120">
                  <c:v>21081.699999999997</c:v>
                </c:pt>
                <c:pt idx="19121">
                  <c:v>21234.699999999997</c:v>
                </c:pt>
                <c:pt idx="19122">
                  <c:v>21382.399999999994</c:v>
                </c:pt>
                <c:pt idx="19123">
                  <c:v>21521.199999999997</c:v>
                </c:pt>
                <c:pt idx="19124">
                  <c:v>21661.300000000003</c:v>
                </c:pt>
                <c:pt idx="19125">
                  <c:v>21792.5</c:v>
                </c:pt>
                <c:pt idx="19126">
                  <c:v>21914</c:v>
                </c:pt>
                <c:pt idx="19127">
                  <c:v>22037.100000000006</c:v>
                </c:pt>
                <c:pt idx="19128">
                  <c:v>22151.800000000003</c:v>
                </c:pt>
                <c:pt idx="19129">
                  <c:v>22257.600000000006</c:v>
                </c:pt>
                <c:pt idx="19130">
                  <c:v>22357.199999999997</c:v>
                </c:pt>
                <c:pt idx="19131">
                  <c:v>22456.800000000003</c:v>
                </c:pt>
                <c:pt idx="19132">
                  <c:v>22553</c:v>
                </c:pt>
                <c:pt idx="19133">
                  <c:v>22634</c:v>
                </c:pt>
                <c:pt idx="19134">
                  <c:v>22711.300000000003</c:v>
                </c:pt>
                <c:pt idx="19135">
                  <c:v>22789</c:v>
                </c:pt>
                <c:pt idx="19136">
                  <c:v>22855</c:v>
                </c:pt>
                <c:pt idx="19137">
                  <c:v>22922</c:v>
                </c:pt>
                <c:pt idx="19138">
                  <c:v>22981</c:v>
                </c:pt>
                <c:pt idx="19139">
                  <c:v>23038</c:v>
                </c:pt>
                <c:pt idx="19140">
                  <c:v>23092</c:v>
                </c:pt>
                <c:pt idx="19141">
                  <c:v>23135</c:v>
                </c:pt>
                <c:pt idx="19142">
                  <c:v>23163</c:v>
                </c:pt>
                <c:pt idx="19143">
                  <c:v>23196</c:v>
                </c:pt>
                <c:pt idx="19144">
                  <c:v>23232</c:v>
                </c:pt>
                <c:pt idx="19145">
                  <c:v>23240</c:v>
                </c:pt>
                <c:pt idx="19146">
                  <c:v>23265</c:v>
                </c:pt>
                <c:pt idx="19147">
                  <c:v>23274</c:v>
                </c:pt>
                <c:pt idx="19148">
                  <c:v>23256</c:v>
                </c:pt>
                <c:pt idx="19149">
                  <c:v>23251</c:v>
                </c:pt>
                <c:pt idx="19150">
                  <c:v>23248</c:v>
                </c:pt>
                <c:pt idx="19151">
                  <c:v>23233</c:v>
                </c:pt>
                <c:pt idx="19152">
                  <c:v>23199</c:v>
                </c:pt>
                <c:pt idx="19153">
                  <c:v>23166</c:v>
                </c:pt>
                <c:pt idx="19154">
                  <c:v>23132</c:v>
                </c:pt>
                <c:pt idx="19155">
                  <c:v>23099</c:v>
                </c:pt>
                <c:pt idx="19156">
                  <c:v>23032</c:v>
                </c:pt>
                <c:pt idx="19157">
                  <c:v>22985</c:v>
                </c:pt>
                <c:pt idx="19158">
                  <c:v>22928</c:v>
                </c:pt>
                <c:pt idx="19159">
                  <c:v>22855</c:v>
                </c:pt>
                <c:pt idx="19160">
                  <c:v>22770.5</c:v>
                </c:pt>
                <c:pt idx="19161">
                  <c:v>22686.800000000003</c:v>
                </c:pt>
                <c:pt idx="19162">
                  <c:v>22611.800000000003</c:v>
                </c:pt>
                <c:pt idx="19163">
                  <c:v>22534.100000000006</c:v>
                </c:pt>
                <c:pt idx="19164">
                  <c:v>22440.600000000006</c:v>
                </c:pt>
                <c:pt idx="19165">
                  <c:v>22328.5</c:v>
                </c:pt>
                <c:pt idx="19166">
                  <c:v>22220.600000000006</c:v>
                </c:pt>
                <c:pt idx="19167">
                  <c:v>22108.399999999994</c:v>
                </c:pt>
                <c:pt idx="19168">
                  <c:v>21991.899999999994</c:v>
                </c:pt>
                <c:pt idx="19169">
                  <c:v>21875.399999999994</c:v>
                </c:pt>
                <c:pt idx="19170">
                  <c:v>21744.899999999994</c:v>
                </c:pt>
                <c:pt idx="19171">
                  <c:v>21608.399999999994</c:v>
                </c:pt>
                <c:pt idx="19172">
                  <c:v>21469.899999999994</c:v>
                </c:pt>
                <c:pt idx="19173">
                  <c:v>21327.199999999997</c:v>
                </c:pt>
                <c:pt idx="19174">
                  <c:v>21156.399999999994</c:v>
                </c:pt>
                <c:pt idx="19175">
                  <c:v>20999</c:v>
                </c:pt>
                <c:pt idx="19176">
                  <c:v>20824.5</c:v>
                </c:pt>
                <c:pt idx="19177">
                  <c:v>20670.699999999997</c:v>
                </c:pt>
                <c:pt idx="19178">
                  <c:v>20497.199999999997</c:v>
                </c:pt>
                <c:pt idx="19179">
                  <c:v>20305</c:v>
                </c:pt>
                <c:pt idx="19180">
                  <c:v>20113.600000000006</c:v>
                </c:pt>
                <c:pt idx="19181">
                  <c:v>19913.800000000003</c:v>
                </c:pt>
                <c:pt idx="19182">
                  <c:v>19709.600000000006</c:v>
                </c:pt>
                <c:pt idx="19183">
                  <c:v>19518</c:v>
                </c:pt>
                <c:pt idx="19184">
                  <c:v>19295.800000000003</c:v>
                </c:pt>
                <c:pt idx="19185">
                  <c:v>19073.699999999997</c:v>
                </c:pt>
                <c:pt idx="19186">
                  <c:v>18847.600000000006</c:v>
                </c:pt>
                <c:pt idx="19187">
                  <c:v>18617.5</c:v>
                </c:pt>
                <c:pt idx="19188">
                  <c:v>18388</c:v>
                </c:pt>
                <c:pt idx="19189">
                  <c:v>18156.100000000006</c:v>
                </c:pt>
                <c:pt idx="19190">
                  <c:v>17920.300000000003</c:v>
                </c:pt>
                <c:pt idx="19191">
                  <c:v>17666.300000000003</c:v>
                </c:pt>
                <c:pt idx="19192">
                  <c:v>17418.199999999997</c:v>
                </c:pt>
                <c:pt idx="19193">
                  <c:v>17158.300000000003</c:v>
                </c:pt>
                <c:pt idx="19194">
                  <c:v>16902.800000000003</c:v>
                </c:pt>
                <c:pt idx="19195">
                  <c:v>16633</c:v>
                </c:pt>
                <c:pt idx="19196">
                  <c:v>16351.199999999997</c:v>
                </c:pt>
                <c:pt idx="19197">
                  <c:v>16073.899999999994</c:v>
                </c:pt>
                <c:pt idx="19198">
                  <c:v>15799.699999999997</c:v>
                </c:pt>
                <c:pt idx="19199">
                  <c:v>15508.300000000003</c:v>
                </c:pt>
                <c:pt idx="19200">
                  <c:v>15214.699999999997</c:v>
                </c:pt>
                <c:pt idx="19201">
                  <c:v>14916.699999999997</c:v>
                </c:pt>
                <c:pt idx="19202">
                  <c:v>14614.600000000006</c:v>
                </c:pt>
                <c:pt idx="19203">
                  <c:v>14303.600000000006</c:v>
                </c:pt>
                <c:pt idx="19204">
                  <c:v>13989.100000000006</c:v>
                </c:pt>
                <c:pt idx="19205">
                  <c:v>13678.300000000003</c:v>
                </c:pt>
                <c:pt idx="19206">
                  <c:v>13349</c:v>
                </c:pt>
                <c:pt idx="19207">
                  <c:v>13029.199999999997</c:v>
                </c:pt>
                <c:pt idx="19208">
                  <c:v>12694.600000000006</c:v>
                </c:pt>
                <c:pt idx="19209">
                  <c:v>12368.5</c:v>
                </c:pt>
                <c:pt idx="19210">
                  <c:v>12027.100000000006</c:v>
                </c:pt>
                <c:pt idx="19211">
                  <c:v>11680.899999999994</c:v>
                </c:pt>
                <c:pt idx="19212">
                  <c:v>11337.199999999997</c:v>
                </c:pt>
                <c:pt idx="19213">
                  <c:v>10984.600000000006</c:v>
                </c:pt>
                <c:pt idx="19214">
                  <c:v>10640.300000000003</c:v>
                </c:pt>
                <c:pt idx="19215">
                  <c:v>10282.800000000003</c:v>
                </c:pt>
                <c:pt idx="19216">
                  <c:v>9921.1000000000058</c:v>
                </c:pt>
                <c:pt idx="19217">
                  <c:v>9565.8999999999942</c:v>
                </c:pt>
                <c:pt idx="19218">
                  <c:v>9203.3999999999942</c:v>
                </c:pt>
                <c:pt idx="19219">
                  <c:v>8834.8999999999942</c:v>
                </c:pt>
                <c:pt idx="19220">
                  <c:v>8468.1999999999971</c:v>
                </c:pt>
                <c:pt idx="19221">
                  <c:v>8090</c:v>
                </c:pt>
                <c:pt idx="19222">
                  <c:v>7716</c:v>
                </c:pt>
                <c:pt idx="19223">
                  <c:v>7336.1000000000058</c:v>
                </c:pt>
                <c:pt idx="19224">
                  <c:v>6954.3000000000029</c:v>
                </c:pt>
                <c:pt idx="19225">
                  <c:v>6568.1000000000058</c:v>
                </c:pt>
                <c:pt idx="19226">
                  <c:v>6175.6999999999971</c:v>
                </c:pt>
                <c:pt idx="19227">
                  <c:v>5791.3000000000029</c:v>
                </c:pt>
                <c:pt idx="19228">
                  <c:v>5401.1000000000058</c:v>
                </c:pt>
                <c:pt idx="19229">
                  <c:v>5005.6000000000058</c:v>
                </c:pt>
                <c:pt idx="19230">
                  <c:v>4607</c:v>
                </c:pt>
                <c:pt idx="19231">
                  <c:v>4210.1000000000058</c:v>
                </c:pt>
                <c:pt idx="19232">
                  <c:v>3811.8000000000029</c:v>
                </c:pt>
                <c:pt idx="19233">
                  <c:v>3407.5</c:v>
                </c:pt>
                <c:pt idx="19234">
                  <c:v>3004.8000000000029</c:v>
                </c:pt>
                <c:pt idx="19235">
                  <c:v>2601.6999999999971</c:v>
                </c:pt>
                <c:pt idx="19236">
                  <c:v>2194.5</c:v>
                </c:pt>
                <c:pt idx="19237">
                  <c:v>1788.6999999999971</c:v>
                </c:pt>
                <c:pt idx="19238">
                  <c:v>1382</c:v>
                </c:pt>
                <c:pt idx="19239">
                  <c:v>972.39999999999418</c:v>
                </c:pt>
                <c:pt idx="19240">
                  <c:v>565.10000000000582</c:v>
                </c:pt>
                <c:pt idx="19241">
                  <c:v>158.39999999999418</c:v>
                </c:pt>
                <c:pt idx="19242">
                  <c:v>-249</c:v>
                </c:pt>
                <c:pt idx="19243">
                  <c:v>-657</c:v>
                </c:pt>
                <c:pt idx="19244">
                  <c:v>-1065.1999999999971</c:v>
                </c:pt>
                <c:pt idx="19245">
                  <c:v>-1472.5</c:v>
                </c:pt>
                <c:pt idx="19246">
                  <c:v>-1887.1000000000058</c:v>
                </c:pt>
                <c:pt idx="19247">
                  <c:v>-2297.3999999999942</c:v>
                </c:pt>
                <c:pt idx="19248">
                  <c:v>-2704.1999999999971</c:v>
                </c:pt>
                <c:pt idx="19249">
                  <c:v>-3115.1999999999971</c:v>
                </c:pt>
                <c:pt idx="19250">
                  <c:v>-3524.3999999999942</c:v>
                </c:pt>
                <c:pt idx="19251">
                  <c:v>-3935.8999999999942</c:v>
                </c:pt>
                <c:pt idx="19252">
                  <c:v>-4343.6999999999971</c:v>
                </c:pt>
                <c:pt idx="19253">
                  <c:v>-4750.6999999999971</c:v>
                </c:pt>
                <c:pt idx="19254">
                  <c:v>-5158.6000000000058</c:v>
                </c:pt>
                <c:pt idx="19255">
                  <c:v>-5571.5</c:v>
                </c:pt>
                <c:pt idx="19256">
                  <c:v>-5970.8000000000029</c:v>
                </c:pt>
                <c:pt idx="19257">
                  <c:v>-6374.5</c:v>
                </c:pt>
                <c:pt idx="19258">
                  <c:v>-6781.6000000000058</c:v>
                </c:pt>
                <c:pt idx="19259">
                  <c:v>-7182.8000000000029</c:v>
                </c:pt>
                <c:pt idx="19260">
                  <c:v>-7582.5</c:v>
                </c:pt>
                <c:pt idx="19261">
                  <c:v>-7981.3000000000029</c:v>
                </c:pt>
                <c:pt idx="19262">
                  <c:v>-8382.8000000000029</c:v>
                </c:pt>
                <c:pt idx="19263">
                  <c:v>-8778.8000000000029</c:v>
                </c:pt>
                <c:pt idx="19264">
                  <c:v>-9170.5</c:v>
                </c:pt>
                <c:pt idx="19265">
                  <c:v>-9566.1999999999971</c:v>
                </c:pt>
                <c:pt idx="19266">
                  <c:v>-9955.1999999999971</c:v>
                </c:pt>
                <c:pt idx="19267">
                  <c:v>-10340.800000000003</c:v>
                </c:pt>
                <c:pt idx="19268">
                  <c:v>-10724.600000000006</c:v>
                </c:pt>
                <c:pt idx="19269">
                  <c:v>-11106.5</c:v>
                </c:pt>
                <c:pt idx="19270">
                  <c:v>-11486.5</c:v>
                </c:pt>
                <c:pt idx="19271">
                  <c:v>-11863.099999999999</c:v>
                </c:pt>
                <c:pt idx="19272">
                  <c:v>-12234.900000000001</c:v>
                </c:pt>
                <c:pt idx="19273">
                  <c:v>-12609.800000000003</c:v>
                </c:pt>
                <c:pt idx="19274">
                  <c:v>-12982.599999999999</c:v>
                </c:pt>
                <c:pt idx="19275">
                  <c:v>-13350</c:v>
                </c:pt>
                <c:pt idx="19276">
                  <c:v>-13711.800000000003</c:v>
                </c:pt>
                <c:pt idx="19277">
                  <c:v>-14072.599999999999</c:v>
                </c:pt>
                <c:pt idx="19278">
                  <c:v>-14430.099999999999</c:v>
                </c:pt>
                <c:pt idx="19279">
                  <c:v>-14785.900000000001</c:v>
                </c:pt>
                <c:pt idx="19280">
                  <c:v>-15139.099999999999</c:v>
                </c:pt>
                <c:pt idx="19281">
                  <c:v>-15489</c:v>
                </c:pt>
                <c:pt idx="19282">
                  <c:v>-15833.199999999997</c:v>
                </c:pt>
                <c:pt idx="19283">
                  <c:v>-16173.800000000003</c:v>
                </c:pt>
                <c:pt idx="19284">
                  <c:v>-16513.5</c:v>
                </c:pt>
                <c:pt idx="19285">
                  <c:v>-16845.800000000003</c:v>
                </c:pt>
                <c:pt idx="19286">
                  <c:v>-17178.199999999997</c:v>
                </c:pt>
                <c:pt idx="19287">
                  <c:v>-17507.800000000003</c:v>
                </c:pt>
                <c:pt idx="19288">
                  <c:v>-17827.5</c:v>
                </c:pt>
                <c:pt idx="19289">
                  <c:v>-18146</c:v>
                </c:pt>
                <c:pt idx="19290">
                  <c:v>-18462.800000000003</c:v>
                </c:pt>
                <c:pt idx="19291">
                  <c:v>-18770.599999999999</c:v>
                </c:pt>
                <c:pt idx="19292">
                  <c:v>-19070.699999999997</c:v>
                </c:pt>
                <c:pt idx="19293">
                  <c:v>-19368.300000000003</c:v>
                </c:pt>
                <c:pt idx="19294">
                  <c:v>-19664.900000000001</c:v>
                </c:pt>
                <c:pt idx="19295">
                  <c:v>-19954.900000000001</c:v>
                </c:pt>
                <c:pt idx="19296">
                  <c:v>-20240</c:v>
                </c:pt>
                <c:pt idx="19297">
                  <c:v>-20518.900000000001</c:v>
                </c:pt>
                <c:pt idx="19298">
                  <c:v>-20794.199999999997</c:v>
                </c:pt>
                <c:pt idx="19299">
                  <c:v>-21066</c:v>
                </c:pt>
                <c:pt idx="19300">
                  <c:v>-21328.800000000003</c:v>
                </c:pt>
                <c:pt idx="19301">
                  <c:v>-21586.5</c:v>
                </c:pt>
                <c:pt idx="19302">
                  <c:v>-21838</c:v>
                </c:pt>
                <c:pt idx="19303">
                  <c:v>-22084.800000000003</c:v>
                </c:pt>
                <c:pt idx="19304">
                  <c:v>-22329</c:v>
                </c:pt>
                <c:pt idx="19305">
                  <c:v>-22566</c:v>
                </c:pt>
                <c:pt idx="19306">
                  <c:v>-22794.5</c:v>
                </c:pt>
                <c:pt idx="19307">
                  <c:v>-23018.300000000003</c:v>
                </c:pt>
                <c:pt idx="19308">
                  <c:v>-23236.800000000003</c:v>
                </c:pt>
                <c:pt idx="19309">
                  <c:v>-23450.400000000001</c:v>
                </c:pt>
                <c:pt idx="19310">
                  <c:v>-23658</c:v>
                </c:pt>
                <c:pt idx="19311">
                  <c:v>-23855.300000000003</c:v>
                </c:pt>
                <c:pt idx="19312">
                  <c:v>-24047.300000000003</c:v>
                </c:pt>
                <c:pt idx="19313">
                  <c:v>-24233.599999999999</c:v>
                </c:pt>
                <c:pt idx="19314">
                  <c:v>-24415.199999999997</c:v>
                </c:pt>
                <c:pt idx="19315">
                  <c:v>-24587.599999999999</c:v>
                </c:pt>
                <c:pt idx="19316">
                  <c:v>-24752.6</c:v>
                </c:pt>
                <c:pt idx="19317">
                  <c:v>-24914.5</c:v>
                </c:pt>
                <c:pt idx="19318">
                  <c:v>-25067.1</c:v>
                </c:pt>
                <c:pt idx="19319">
                  <c:v>-25212.300000000003</c:v>
                </c:pt>
                <c:pt idx="19320">
                  <c:v>-25351.1</c:v>
                </c:pt>
                <c:pt idx="19321">
                  <c:v>-25485</c:v>
                </c:pt>
                <c:pt idx="19322">
                  <c:v>-25601.9</c:v>
                </c:pt>
                <c:pt idx="19323">
                  <c:v>-25717.1</c:v>
                </c:pt>
                <c:pt idx="19324">
                  <c:v>-25838.199999999997</c:v>
                </c:pt>
                <c:pt idx="19325">
                  <c:v>-25938.5</c:v>
                </c:pt>
                <c:pt idx="19326">
                  <c:v>-26029.599999999999</c:v>
                </c:pt>
                <c:pt idx="19327">
                  <c:v>-26118.400000000001</c:v>
                </c:pt>
                <c:pt idx="19328">
                  <c:v>-26197.699999999997</c:v>
                </c:pt>
                <c:pt idx="19329">
                  <c:v>-26274.9</c:v>
                </c:pt>
                <c:pt idx="19330">
                  <c:v>-26335.9</c:v>
                </c:pt>
                <c:pt idx="19331">
                  <c:v>-26390.6</c:v>
                </c:pt>
                <c:pt idx="19332">
                  <c:v>-26439.300000000003</c:v>
                </c:pt>
                <c:pt idx="19333">
                  <c:v>-26481.9</c:v>
                </c:pt>
                <c:pt idx="19334">
                  <c:v>-26515</c:v>
                </c:pt>
                <c:pt idx="19335">
                  <c:v>-26545.599999999999</c:v>
                </c:pt>
                <c:pt idx="19336">
                  <c:v>-26571.199999999997</c:v>
                </c:pt>
                <c:pt idx="19337">
                  <c:v>-26574.6</c:v>
                </c:pt>
                <c:pt idx="19338">
                  <c:v>-26574.300000000003</c:v>
                </c:pt>
                <c:pt idx="19339">
                  <c:v>-26568.199999999997</c:v>
                </c:pt>
                <c:pt idx="19340">
                  <c:v>-26559.599999999999</c:v>
                </c:pt>
                <c:pt idx="19341">
                  <c:v>-26546.199999999997</c:v>
                </c:pt>
                <c:pt idx="19342">
                  <c:v>-26515.9</c:v>
                </c:pt>
                <c:pt idx="19343">
                  <c:v>-26474.1</c:v>
                </c:pt>
                <c:pt idx="19344">
                  <c:v>-26428.800000000003</c:v>
                </c:pt>
                <c:pt idx="19345">
                  <c:v>-26382</c:v>
                </c:pt>
                <c:pt idx="19346">
                  <c:v>-26331.800000000003</c:v>
                </c:pt>
                <c:pt idx="19347">
                  <c:v>-26264.9</c:v>
                </c:pt>
                <c:pt idx="19348">
                  <c:v>-26178.199999999997</c:v>
                </c:pt>
                <c:pt idx="19349">
                  <c:v>-26103.699999999997</c:v>
                </c:pt>
                <c:pt idx="19350">
                  <c:v>-26019.5</c:v>
                </c:pt>
                <c:pt idx="19351">
                  <c:v>-25912.6</c:v>
                </c:pt>
                <c:pt idx="19352">
                  <c:v>-25806.9</c:v>
                </c:pt>
                <c:pt idx="19353">
                  <c:v>-25695.4</c:v>
                </c:pt>
                <c:pt idx="19354">
                  <c:v>-25578.1</c:v>
                </c:pt>
                <c:pt idx="19355">
                  <c:v>-25454.9</c:v>
                </c:pt>
                <c:pt idx="19356">
                  <c:v>-25327.300000000003</c:v>
                </c:pt>
                <c:pt idx="19357">
                  <c:v>-25166.1</c:v>
                </c:pt>
                <c:pt idx="19358">
                  <c:v>-25024.300000000003</c:v>
                </c:pt>
                <c:pt idx="19359">
                  <c:v>-24871.4</c:v>
                </c:pt>
                <c:pt idx="19360">
                  <c:v>-24709.199999999997</c:v>
                </c:pt>
                <c:pt idx="19361">
                  <c:v>-24538.300000000003</c:v>
                </c:pt>
                <c:pt idx="19362">
                  <c:v>-24347.699999999997</c:v>
                </c:pt>
                <c:pt idx="19363">
                  <c:v>-24167.800000000003</c:v>
                </c:pt>
                <c:pt idx="19364">
                  <c:v>-23980.199999999997</c:v>
                </c:pt>
                <c:pt idx="19365">
                  <c:v>-23768.1</c:v>
                </c:pt>
                <c:pt idx="19366">
                  <c:v>-23554.800000000003</c:v>
                </c:pt>
                <c:pt idx="19367">
                  <c:v>-23335.599999999999</c:v>
                </c:pt>
                <c:pt idx="19368">
                  <c:v>-23127.599999999999</c:v>
                </c:pt>
                <c:pt idx="19369">
                  <c:v>-22889.300000000003</c:v>
                </c:pt>
                <c:pt idx="19370">
                  <c:v>-22643.300000000003</c:v>
                </c:pt>
                <c:pt idx="19371">
                  <c:v>-22407.9</c:v>
                </c:pt>
                <c:pt idx="19372">
                  <c:v>-22165.599999999999</c:v>
                </c:pt>
                <c:pt idx="19373">
                  <c:v>-21902.6</c:v>
                </c:pt>
                <c:pt idx="19374">
                  <c:v>-21633.9</c:v>
                </c:pt>
                <c:pt idx="19375">
                  <c:v>-21367.699999999997</c:v>
                </c:pt>
                <c:pt idx="19376">
                  <c:v>-21083.1</c:v>
                </c:pt>
                <c:pt idx="19377">
                  <c:v>-20794.5</c:v>
                </c:pt>
                <c:pt idx="19378">
                  <c:v>-20509.300000000003</c:v>
                </c:pt>
                <c:pt idx="19379">
                  <c:v>-20212.5</c:v>
                </c:pt>
                <c:pt idx="19380">
                  <c:v>-19904.400000000001</c:v>
                </c:pt>
                <c:pt idx="19381">
                  <c:v>-19597.800000000003</c:v>
                </c:pt>
                <c:pt idx="19382">
                  <c:v>-19274.5</c:v>
                </c:pt>
                <c:pt idx="19383">
                  <c:v>-18951.099999999999</c:v>
                </c:pt>
                <c:pt idx="19384">
                  <c:v>-18624.300000000003</c:v>
                </c:pt>
                <c:pt idx="19385">
                  <c:v>-18286.199999999997</c:v>
                </c:pt>
                <c:pt idx="19386">
                  <c:v>-17949</c:v>
                </c:pt>
                <c:pt idx="19387">
                  <c:v>-17605.900000000001</c:v>
                </c:pt>
                <c:pt idx="19388">
                  <c:v>-17237.599999999999</c:v>
                </c:pt>
                <c:pt idx="19389">
                  <c:v>-16881.300000000003</c:v>
                </c:pt>
                <c:pt idx="19390">
                  <c:v>-16520</c:v>
                </c:pt>
                <c:pt idx="19391">
                  <c:v>-16151.199999999997</c:v>
                </c:pt>
                <c:pt idx="19392">
                  <c:v>-15771.800000000003</c:v>
                </c:pt>
                <c:pt idx="19393">
                  <c:v>-15384.900000000001</c:v>
                </c:pt>
                <c:pt idx="19394">
                  <c:v>-15003.800000000003</c:v>
                </c:pt>
                <c:pt idx="19395">
                  <c:v>-14603</c:v>
                </c:pt>
                <c:pt idx="19396">
                  <c:v>-14203.699999999997</c:v>
                </c:pt>
                <c:pt idx="19397">
                  <c:v>-13803.800000000003</c:v>
                </c:pt>
                <c:pt idx="19398">
                  <c:v>-13389.099999999999</c:v>
                </c:pt>
                <c:pt idx="19399">
                  <c:v>-12977.5</c:v>
                </c:pt>
                <c:pt idx="19400">
                  <c:v>-12561.099999999999</c:v>
                </c:pt>
                <c:pt idx="19401">
                  <c:v>-12134.699999999997</c:v>
                </c:pt>
                <c:pt idx="19402">
                  <c:v>-11708.199999999997</c:v>
                </c:pt>
                <c:pt idx="19403">
                  <c:v>-11270.100000000006</c:v>
                </c:pt>
                <c:pt idx="19404">
                  <c:v>-10831.5</c:v>
                </c:pt>
                <c:pt idx="19405">
                  <c:v>-10394.100000000006</c:v>
                </c:pt>
                <c:pt idx="19406">
                  <c:v>-9947.1000000000058</c:v>
                </c:pt>
                <c:pt idx="19407">
                  <c:v>-9494</c:v>
                </c:pt>
                <c:pt idx="19408">
                  <c:v>-9037.6999999999971</c:v>
                </c:pt>
                <c:pt idx="19409">
                  <c:v>-8583.1000000000058</c:v>
                </c:pt>
                <c:pt idx="19410">
                  <c:v>-8122.1000000000058</c:v>
                </c:pt>
                <c:pt idx="19411">
                  <c:v>-7647.5</c:v>
                </c:pt>
                <c:pt idx="19412">
                  <c:v>-7181.8000000000029</c:v>
                </c:pt>
                <c:pt idx="19413">
                  <c:v>-6717.1000000000058</c:v>
                </c:pt>
                <c:pt idx="19414">
                  <c:v>-6242.3000000000029</c:v>
                </c:pt>
                <c:pt idx="19415">
                  <c:v>-5757</c:v>
                </c:pt>
                <c:pt idx="19416">
                  <c:v>-5269.1000000000058</c:v>
                </c:pt>
                <c:pt idx="19417">
                  <c:v>-4792.3999999999942</c:v>
                </c:pt>
                <c:pt idx="19418">
                  <c:v>-4308.1000000000058</c:v>
                </c:pt>
                <c:pt idx="19419">
                  <c:v>-3809.8999999999942</c:v>
                </c:pt>
                <c:pt idx="19420">
                  <c:v>-3318.6000000000058</c:v>
                </c:pt>
                <c:pt idx="19421">
                  <c:v>-2825.1000000000058</c:v>
                </c:pt>
                <c:pt idx="19422">
                  <c:v>-2329.1999999999971</c:v>
                </c:pt>
                <c:pt idx="19423">
                  <c:v>-1832.1000000000058</c:v>
                </c:pt>
                <c:pt idx="19424">
                  <c:v>-1325.3000000000029</c:v>
                </c:pt>
                <c:pt idx="19425">
                  <c:v>-818.5</c:v>
                </c:pt>
                <c:pt idx="19426">
                  <c:v>-319.60000000000582</c:v>
                </c:pt>
                <c:pt idx="19427">
                  <c:v>180.60000000000582</c:v>
                </c:pt>
                <c:pt idx="19428">
                  <c:v>690.89999999999418</c:v>
                </c:pt>
                <c:pt idx="19429">
                  <c:v>1202.8999999999942</c:v>
                </c:pt>
                <c:pt idx="19430">
                  <c:v>1705.1999999999971</c:v>
                </c:pt>
                <c:pt idx="19431">
                  <c:v>2214.1999999999971</c:v>
                </c:pt>
                <c:pt idx="19432">
                  <c:v>2733.6999999999971</c:v>
                </c:pt>
                <c:pt idx="19433">
                  <c:v>3245.8000000000029</c:v>
                </c:pt>
                <c:pt idx="19434">
                  <c:v>3747.6999999999971</c:v>
                </c:pt>
                <c:pt idx="19435">
                  <c:v>4254.6000000000058</c:v>
                </c:pt>
                <c:pt idx="19436">
                  <c:v>4764.6999999999971</c:v>
                </c:pt>
                <c:pt idx="19437">
                  <c:v>5272</c:v>
                </c:pt>
                <c:pt idx="19438">
                  <c:v>5779.8999999999942</c:v>
                </c:pt>
                <c:pt idx="19439">
                  <c:v>6285.3000000000029</c:v>
                </c:pt>
                <c:pt idx="19440">
                  <c:v>6799.1999999999971</c:v>
                </c:pt>
                <c:pt idx="19441">
                  <c:v>7297.8999999999942</c:v>
                </c:pt>
                <c:pt idx="19442">
                  <c:v>7801.6999999999971</c:v>
                </c:pt>
                <c:pt idx="19443">
                  <c:v>8307</c:v>
                </c:pt>
                <c:pt idx="19444">
                  <c:v>8805.6000000000058</c:v>
                </c:pt>
                <c:pt idx="19445">
                  <c:v>9305.1000000000058</c:v>
                </c:pt>
                <c:pt idx="19446">
                  <c:v>9802.8000000000029</c:v>
                </c:pt>
                <c:pt idx="19447">
                  <c:v>10301.800000000003</c:v>
                </c:pt>
                <c:pt idx="19448">
                  <c:v>10794.800000000003</c:v>
                </c:pt>
                <c:pt idx="19449">
                  <c:v>11284.300000000003</c:v>
                </c:pt>
                <c:pt idx="19450">
                  <c:v>11779.600000000006</c:v>
                </c:pt>
                <c:pt idx="19451">
                  <c:v>12265</c:v>
                </c:pt>
                <c:pt idx="19452">
                  <c:v>12747.300000000003</c:v>
                </c:pt>
                <c:pt idx="19453">
                  <c:v>13226.899999999994</c:v>
                </c:pt>
                <c:pt idx="19454">
                  <c:v>13704.100000000006</c:v>
                </c:pt>
                <c:pt idx="19455">
                  <c:v>14175.100000000006</c:v>
                </c:pt>
                <c:pt idx="19456">
                  <c:v>14639.100000000006</c:v>
                </c:pt>
                <c:pt idx="19457">
                  <c:v>15107.800000000003</c:v>
                </c:pt>
                <c:pt idx="19458">
                  <c:v>15577.800000000003</c:v>
                </c:pt>
                <c:pt idx="19459">
                  <c:v>16036.199999999997</c:v>
                </c:pt>
                <c:pt idx="19460">
                  <c:v>16484.699999999997</c:v>
                </c:pt>
                <c:pt idx="19461">
                  <c:v>16936.800000000003</c:v>
                </c:pt>
                <c:pt idx="19462">
                  <c:v>17384.300000000003</c:v>
                </c:pt>
                <c:pt idx="19463">
                  <c:v>17819</c:v>
                </c:pt>
                <c:pt idx="19464">
                  <c:v>18250.399999999994</c:v>
                </c:pt>
                <c:pt idx="19465">
                  <c:v>18687</c:v>
                </c:pt>
                <c:pt idx="19466">
                  <c:v>19117.600000000006</c:v>
                </c:pt>
                <c:pt idx="19467">
                  <c:v>19535.600000000006</c:v>
                </c:pt>
                <c:pt idx="19468">
                  <c:v>19947.5</c:v>
                </c:pt>
                <c:pt idx="19469">
                  <c:v>20355.399999999994</c:v>
                </c:pt>
                <c:pt idx="19470">
                  <c:v>20757.300000000003</c:v>
                </c:pt>
                <c:pt idx="19471">
                  <c:v>21163.5</c:v>
                </c:pt>
                <c:pt idx="19472">
                  <c:v>21555.600000000006</c:v>
                </c:pt>
                <c:pt idx="19473">
                  <c:v>21936</c:v>
                </c:pt>
                <c:pt idx="19474">
                  <c:v>22324.399999999994</c:v>
                </c:pt>
                <c:pt idx="19475">
                  <c:v>22706.800000000003</c:v>
                </c:pt>
                <c:pt idx="19476">
                  <c:v>23074</c:v>
                </c:pt>
                <c:pt idx="19477">
                  <c:v>23428</c:v>
                </c:pt>
                <c:pt idx="19478">
                  <c:v>23783</c:v>
                </c:pt>
                <c:pt idx="19479">
                  <c:v>24139</c:v>
                </c:pt>
                <c:pt idx="19480">
                  <c:v>24479</c:v>
                </c:pt>
                <c:pt idx="19481">
                  <c:v>24810</c:v>
                </c:pt>
                <c:pt idx="19482">
                  <c:v>25139</c:v>
                </c:pt>
                <c:pt idx="19483">
                  <c:v>25462</c:v>
                </c:pt>
                <c:pt idx="19484">
                  <c:v>25775</c:v>
                </c:pt>
                <c:pt idx="19485">
                  <c:v>26075</c:v>
                </c:pt>
                <c:pt idx="19486">
                  <c:v>26373</c:v>
                </c:pt>
                <c:pt idx="19487">
                  <c:v>26666</c:v>
                </c:pt>
                <c:pt idx="19488">
                  <c:v>26947</c:v>
                </c:pt>
                <c:pt idx="19489">
                  <c:v>27221</c:v>
                </c:pt>
                <c:pt idx="19490">
                  <c:v>27485</c:v>
                </c:pt>
                <c:pt idx="19491">
                  <c:v>27738</c:v>
                </c:pt>
                <c:pt idx="19492">
                  <c:v>27988</c:v>
                </c:pt>
                <c:pt idx="19493">
                  <c:v>28225</c:v>
                </c:pt>
                <c:pt idx="19494">
                  <c:v>28455</c:v>
                </c:pt>
                <c:pt idx="19495">
                  <c:v>28684</c:v>
                </c:pt>
                <c:pt idx="19496">
                  <c:v>28891</c:v>
                </c:pt>
                <c:pt idx="19497">
                  <c:v>29101</c:v>
                </c:pt>
                <c:pt idx="19498">
                  <c:v>29305</c:v>
                </c:pt>
                <c:pt idx="19499">
                  <c:v>29490</c:v>
                </c:pt>
                <c:pt idx="19500">
                  <c:v>29670</c:v>
                </c:pt>
                <c:pt idx="19501">
                  <c:v>29841</c:v>
                </c:pt>
                <c:pt idx="19502">
                  <c:v>30010</c:v>
                </c:pt>
                <c:pt idx="19503">
                  <c:v>30161</c:v>
                </c:pt>
                <c:pt idx="19504">
                  <c:v>30297</c:v>
                </c:pt>
                <c:pt idx="19505">
                  <c:v>30435</c:v>
                </c:pt>
                <c:pt idx="19506">
                  <c:v>30551</c:v>
                </c:pt>
                <c:pt idx="19507">
                  <c:v>30664</c:v>
                </c:pt>
                <c:pt idx="19508">
                  <c:v>30768</c:v>
                </c:pt>
                <c:pt idx="19509">
                  <c:v>30866</c:v>
                </c:pt>
                <c:pt idx="19510">
                  <c:v>30951</c:v>
                </c:pt>
                <c:pt idx="19511">
                  <c:v>31055</c:v>
                </c:pt>
                <c:pt idx="19512">
                  <c:v>31106</c:v>
                </c:pt>
                <c:pt idx="19513">
                  <c:v>31162</c:v>
                </c:pt>
                <c:pt idx="19514">
                  <c:v>31212</c:v>
                </c:pt>
                <c:pt idx="19515">
                  <c:v>31240</c:v>
                </c:pt>
                <c:pt idx="19516">
                  <c:v>31263</c:v>
                </c:pt>
                <c:pt idx="19517">
                  <c:v>31280</c:v>
                </c:pt>
                <c:pt idx="19518">
                  <c:v>31272</c:v>
                </c:pt>
                <c:pt idx="19519">
                  <c:v>31255</c:v>
                </c:pt>
                <c:pt idx="19520">
                  <c:v>31238</c:v>
                </c:pt>
                <c:pt idx="19521">
                  <c:v>31217</c:v>
                </c:pt>
                <c:pt idx="19522">
                  <c:v>31172</c:v>
                </c:pt>
                <c:pt idx="19523">
                  <c:v>31114</c:v>
                </c:pt>
                <c:pt idx="19524">
                  <c:v>31058</c:v>
                </c:pt>
                <c:pt idx="19525">
                  <c:v>30999</c:v>
                </c:pt>
                <c:pt idx="19526">
                  <c:v>30914</c:v>
                </c:pt>
                <c:pt idx="19527">
                  <c:v>30814</c:v>
                </c:pt>
                <c:pt idx="19528">
                  <c:v>30714</c:v>
                </c:pt>
                <c:pt idx="19529">
                  <c:v>30607</c:v>
                </c:pt>
                <c:pt idx="19530">
                  <c:v>30476</c:v>
                </c:pt>
                <c:pt idx="19531">
                  <c:v>30337</c:v>
                </c:pt>
                <c:pt idx="19532">
                  <c:v>30190</c:v>
                </c:pt>
                <c:pt idx="19533">
                  <c:v>30038</c:v>
                </c:pt>
                <c:pt idx="19534">
                  <c:v>29879</c:v>
                </c:pt>
                <c:pt idx="19535">
                  <c:v>29684</c:v>
                </c:pt>
                <c:pt idx="19536">
                  <c:v>29499</c:v>
                </c:pt>
                <c:pt idx="19537">
                  <c:v>29299</c:v>
                </c:pt>
                <c:pt idx="19538">
                  <c:v>29089</c:v>
                </c:pt>
                <c:pt idx="19539">
                  <c:v>28871</c:v>
                </c:pt>
                <c:pt idx="19540">
                  <c:v>28642</c:v>
                </c:pt>
                <c:pt idx="19541">
                  <c:v>28396</c:v>
                </c:pt>
                <c:pt idx="19542">
                  <c:v>28139</c:v>
                </c:pt>
                <c:pt idx="19543">
                  <c:v>27893</c:v>
                </c:pt>
                <c:pt idx="19544">
                  <c:v>27614</c:v>
                </c:pt>
                <c:pt idx="19545">
                  <c:v>27324</c:v>
                </c:pt>
                <c:pt idx="19546">
                  <c:v>27028</c:v>
                </c:pt>
                <c:pt idx="19547">
                  <c:v>26734</c:v>
                </c:pt>
                <c:pt idx="19548">
                  <c:v>26430</c:v>
                </c:pt>
                <c:pt idx="19549">
                  <c:v>26102</c:v>
                </c:pt>
                <c:pt idx="19550">
                  <c:v>25773</c:v>
                </c:pt>
                <c:pt idx="19551">
                  <c:v>25419</c:v>
                </c:pt>
                <c:pt idx="19552">
                  <c:v>25082</c:v>
                </c:pt>
                <c:pt idx="19553">
                  <c:v>24735</c:v>
                </c:pt>
                <c:pt idx="19554">
                  <c:v>24366</c:v>
                </c:pt>
                <c:pt idx="19555">
                  <c:v>23980</c:v>
                </c:pt>
                <c:pt idx="19556">
                  <c:v>23591</c:v>
                </c:pt>
                <c:pt idx="19557">
                  <c:v>23195</c:v>
                </c:pt>
                <c:pt idx="19558">
                  <c:v>22791</c:v>
                </c:pt>
                <c:pt idx="19559">
                  <c:v>22380.5</c:v>
                </c:pt>
                <c:pt idx="19560">
                  <c:v>21938.300000000003</c:v>
                </c:pt>
                <c:pt idx="19561">
                  <c:v>21505.399999999994</c:v>
                </c:pt>
                <c:pt idx="19562">
                  <c:v>21063.800000000003</c:v>
                </c:pt>
                <c:pt idx="19563">
                  <c:v>20620.100000000006</c:v>
                </c:pt>
                <c:pt idx="19564">
                  <c:v>20166.300000000003</c:v>
                </c:pt>
                <c:pt idx="19565">
                  <c:v>19705.600000000006</c:v>
                </c:pt>
                <c:pt idx="19566">
                  <c:v>19224.199999999997</c:v>
                </c:pt>
                <c:pt idx="19567">
                  <c:v>18746</c:v>
                </c:pt>
                <c:pt idx="19568">
                  <c:v>18267.699999999997</c:v>
                </c:pt>
                <c:pt idx="19569">
                  <c:v>17764.699999999997</c:v>
                </c:pt>
                <c:pt idx="19570">
                  <c:v>17269.600000000006</c:v>
                </c:pt>
                <c:pt idx="19571">
                  <c:v>16760.100000000006</c:v>
                </c:pt>
                <c:pt idx="19572">
                  <c:v>16245.699999999997</c:v>
                </c:pt>
                <c:pt idx="19573">
                  <c:v>15720.600000000006</c:v>
                </c:pt>
                <c:pt idx="19574">
                  <c:v>15194.800000000003</c:v>
                </c:pt>
                <c:pt idx="19575">
                  <c:v>14663.100000000006</c:v>
                </c:pt>
                <c:pt idx="19576">
                  <c:v>14121.800000000003</c:v>
                </c:pt>
                <c:pt idx="19577">
                  <c:v>13576.399999999994</c:v>
                </c:pt>
                <c:pt idx="19578">
                  <c:v>13024.300000000003</c:v>
                </c:pt>
                <c:pt idx="19579">
                  <c:v>12470.699999999997</c:v>
                </c:pt>
                <c:pt idx="19580">
                  <c:v>11905.699999999997</c:v>
                </c:pt>
                <c:pt idx="19581">
                  <c:v>11333.199999999997</c:v>
                </c:pt>
                <c:pt idx="19582">
                  <c:v>10761.899999999994</c:v>
                </c:pt>
                <c:pt idx="19583">
                  <c:v>10181</c:v>
                </c:pt>
                <c:pt idx="19584">
                  <c:v>9601.3000000000029</c:v>
                </c:pt>
                <c:pt idx="19585">
                  <c:v>9011.8999999999942</c:v>
                </c:pt>
                <c:pt idx="19586">
                  <c:v>8412.3000000000029</c:v>
                </c:pt>
                <c:pt idx="19587">
                  <c:v>7816.3000000000029</c:v>
                </c:pt>
                <c:pt idx="19588">
                  <c:v>7221.6000000000058</c:v>
                </c:pt>
                <c:pt idx="19589">
                  <c:v>6613.5</c:v>
                </c:pt>
                <c:pt idx="19590">
                  <c:v>6010.8999999999942</c:v>
                </c:pt>
                <c:pt idx="19591">
                  <c:v>5397.1000000000058</c:v>
                </c:pt>
                <c:pt idx="19592">
                  <c:v>4779.3999999999942</c:v>
                </c:pt>
                <c:pt idx="19593">
                  <c:v>4161.6999999999971</c:v>
                </c:pt>
                <c:pt idx="19594">
                  <c:v>3540.5</c:v>
                </c:pt>
                <c:pt idx="19595">
                  <c:v>2916.8999999999942</c:v>
                </c:pt>
                <c:pt idx="19596">
                  <c:v>2290.1999999999971</c:v>
                </c:pt>
                <c:pt idx="19597">
                  <c:v>1662.1999999999971</c:v>
                </c:pt>
                <c:pt idx="19598">
                  <c:v>1035.1999999999971</c:v>
                </c:pt>
                <c:pt idx="19599">
                  <c:v>404.5</c:v>
                </c:pt>
                <c:pt idx="19600">
                  <c:v>-229.19999999999709</c:v>
                </c:pt>
                <c:pt idx="19601">
                  <c:v>-864.10000000000582</c:v>
                </c:pt>
                <c:pt idx="19602">
                  <c:v>-1497.3999999999942</c:v>
                </c:pt>
                <c:pt idx="19603">
                  <c:v>-2133.6000000000058</c:v>
                </c:pt>
                <c:pt idx="19604">
                  <c:v>-2770.8000000000029</c:v>
                </c:pt>
                <c:pt idx="19605">
                  <c:v>-3405.5</c:v>
                </c:pt>
                <c:pt idx="19606">
                  <c:v>-4047.1000000000058</c:v>
                </c:pt>
                <c:pt idx="19607">
                  <c:v>-4684.1999999999971</c:v>
                </c:pt>
                <c:pt idx="19608">
                  <c:v>-5320.5</c:v>
                </c:pt>
                <c:pt idx="19609">
                  <c:v>-5956.6000000000058</c:v>
                </c:pt>
                <c:pt idx="19610">
                  <c:v>-6595.8999999999942</c:v>
                </c:pt>
                <c:pt idx="19611">
                  <c:v>-7229.1000000000058</c:v>
                </c:pt>
                <c:pt idx="19612">
                  <c:v>-7864.5</c:v>
                </c:pt>
                <c:pt idx="19613">
                  <c:v>-8494</c:v>
                </c:pt>
                <c:pt idx="19614">
                  <c:v>-9125.3000000000029</c:v>
                </c:pt>
                <c:pt idx="19615">
                  <c:v>-9752.1000000000058</c:v>
                </c:pt>
                <c:pt idx="19616">
                  <c:v>-10381.699999999997</c:v>
                </c:pt>
                <c:pt idx="19617">
                  <c:v>-11008</c:v>
                </c:pt>
                <c:pt idx="19618">
                  <c:v>-11630.600000000006</c:v>
                </c:pt>
                <c:pt idx="19619">
                  <c:v>-12245.599999999999</c:v>
                </c:pt>
                <c:pt idx="19620">
                  <c:v>-12863.800000000003</c:v>
                </c:pt>
                <c:pt idx="19621">
                  <c:v>-13475.699999999997</c:v>
                </c:pt>
                <c:pt idx="19622">
                  <c:v>-14083.699999999997</c:v>
                </c:pt>
                <c:pt idx="19623">
                  <c:v>-14687.699999999997</c:v>
                </c:pt>
                <c:pt idx="19624">
                  <c:v>-15287.099999999999</c:v>
                </c:pt>
                <c:pt idx="19625">
                  <c:v>-15887.900000000001</c:v>
                </c:pt>
                <c:pt idx="19626">
                  <c:v>-16477</c:v>
                </c:pt>
                <c:pt idx="19627">
                  <c:v>-17062.300000000003</c:v>
                </c:pt>
                <c:pt idx="19628">
                  <c:v>-17648.300000000003</c:v>
                </c:pt>
                <c:pt idx="19629">
                  <c:v>-18224.5</c:v>
                </c:pt>
                <c:pt idx="19630">
                  <c:v>-18795</c:v>
                </c:pt>
                <c:pt idx="19631">
                  <c:v>-19361.800000000003</c:v>
                </c:pt>
                <c:pt idx="19632">
                  <c:v>-19923.199999999997</c:v>
                </c:pt>
                <c:pt idx="19633">
                  <c:v>-20477.400000000001</c:v>
                </c:pt>
                <c:pt idx="19634">
                  <c:v>-21022.800000000003</c:v>
                </c:pt>
                <c:pt idx="19635">
                  <c:v>-21566.9</c:v>
                </c:pt>
                <c:pt idx="19636">
                  <c:v>-22103.199999999997</c:v>
                </c:pt>
                <c:pt idx="19637">
                  <c:v>-22630.400000000001</c:v>
                </c:pt>
                <c:pt idx="19638">
                  <c:v>-23150.400000000001</c:v>
                </c:pt>
                <c:pt idx="19639">
                  <c:v>-23663.4</c:v>
                </c:pt>
                <c:pt idx="19640">
                  <c:v>-24169</c:v>
                </c:pt>
                <c:pt idx="19641">
                  <c:v>-24666.9</c:v>
                </c:pt>
                <c:pt idx="19642">
                  <c:v>-25154.1</c:v>
                </c:pt>
                <c:pt idx="19643">
                  <c:v>-25638.1</c:v>
                </c:pt>
                <c:pt idx="19644">
                  <c:v>-26117.300000000003</c:v>
                </c:pt>
                <c:pt idx="19645">
                  <c:v>-26580.5</c:v>
                </c:pt>
                <c:pt idx="19646">
                  <c:v>-27035.4</c:v>
                </c:pt>
                <c:pt idx="19647">
                  <c:v>-27481.5</c:v>
                </c:pt>
                <c:pt idx="19648">
                  <c:v>-27918.300000000003</c:v>
                </c:pt>
                <c:pt idx="19649">
                  <c:v>-28346.800000000003</c:v>
                </c:pt>
                <c:pt idx="19650">
                  <c:v>-28766.699999999997</c:v>
                </c:pt>
                <c:pt idx="19651">
                  <c:v>-29177.5</c:v>
                </c:pt>
                <c:pt idx="19652">
                  <c:v>-29575.800000000003</c:v>
                </c:pt>
                <c:pt idx="19653">
                  <c:v>-29963.599999999999</c:v>
                </c:pt>
                <c:pt idx="19654">
                  <c:v>-30342.5</c:v>
                </c:pt>
                <c:pt idx="19655">
                  <c:v>-30709.300000000003</c:v>
                </c:pt>
                <c:pt idx="19656">
                  <c:v>-31066.300000000003</c:v>
                </c:pt>
                <c:pt idx="19657">
                  <c:v>-31414</c:v>
                </c:pt>
                <c:pt idx="19658">
                  <c:v>-31748.300000000003</c:v>
                </c:pt>
                <c:pt idx="19659">
                  <c:v>-32071.800000000003</c:v>
                </c:pt>
                <c:pt idx="19660">
                  <c:v>-32386.400000000001</c:v>
                </c:pt>
                <c:pt idx="19661">
                  <c:v>-32687.199999999997</c:v>
                </c:pt>
                <c:pt idx="19662">
                  <c:v>-32975.1</c:v>
                </c:pt>
                <c:pt idx="19663">
                  <c:v>-33251.5</c:v>
                </c:pt>
                <c:pt idx="19664">
                  <c:v>-33519.699999999997</c:v>
                </c:pt>
                <c:pt idx="19665">
                  <c:v>-33775.1</c:v>
                </c:pt>
                <c:pt idx="19666">
                  <c:v>-34017.199999999997</c:v>
                </c:pt>
                <c:pt idx="19667">
                  <c:v>-34247.5</c:v>
                </c:pt>
                <c:pt idx="19668">
                  <c:v>-34465.1</c:v>
                </c:pt>
                <c:pt idx="19669">
                  <c:v>-34669.1</c:v>
                </c:pt>
                <c:pt idx="19670">
                  <c:v>-34840.199999999997</c:v>
                </c:pt>
                <c:pt idx="19671">
                  <c:v>-35016.800000000003</c:v>
                </c:pt>
                <c:pt idx="19672">
                  <c:v>-35183.699999999997</c:v>
                </c:pt>
                <c:pt idx="19673">
                  <c:v>-35332.1</c:v>
                </c:pt>
                <c:pt idx="19674">
                  <c:v>-35475.1</c:v>
                </c:pt>
                <c:pt idx="19675">
                  <c:v>-35606.9</c:v>
                </c:pt>
                <c:pt idx="19676">
                  <c:v>-35725.4</c:v>
                </c:pt>
                <c:pt idx="19677">
                  <c:v>-35827.699999999997</c:v>
                </c:pt>
                <c:pt idx="19678">
                  <c:v>-35918.400000000001</c:v>
                </c:pt>
                <c:pt idx="19679">
                  <c:v>-35996.9</c:v>
                </c:pt>
                <c:pt idx="19680">
                  <c:v>-36064.1</c:v>
                </c:pt>
                <c:pt idx="19681">
                  <c:v>-36112.1</c:v>
                </c:pt>
                <c:pt idx="19682">
                  <c:v>-36147.4</c:v>
                </c:pt>
                <c:pt idx="19683">
                  <c:v>-36170.1</c:v>
                </c:pt>
                <c:pt idx="19684">
                  <c:v>-36181</c:v>
                </c:pt>
                <c:pt idx="19685">
                  <c:v>-36180.300000000003</c:v>
                </c:pt>
                <c:pt idx="19686">
                  <c:v>-36158</c:v>
                </c:pt>
                <c:pt idx="19687">
                  <c:v>-36122.9</c:v>
                </c:pt>
                <c:pt idx="19688">
                  <c:v>-36084.699999999997</c:v>
                </c:pt>
                <c:pt idx="19689">
                  <c:v>-36020.400000000001</c:v>
                </c:pt>
                <c:pt idx="19690">
                  <c:v>-35948.699999999997</c:v>
                </c:pt>
                <c:pt idx="19691">
                  <c:v>-35864.699999999997</c:v>
                </c:pt>
                <c:pt idx="19692">
                  <c:v>-35771.9</c:v>
                </c:pt>
                <c:pt idx="19693">
                  <c:v>-35653.1</c:v>
                </c:pt>
                <c:pt idx="19694">
                  <c:v>-35530.400000000001</c:v>
                </c:pt>
                <c:pt idx="19695">
                  <c:v>-35398.800000000003</c:v>
                </c:pt>
                <c:pt idx="19696">
                  <c:v>-35231.800000000003</c:v>
                </c:pt>
                <c:pt idx="19697">
                  <c:v>-35063.699999999997</c:v>
                </c:pt>
                <c:pt idx="19698">
                  <c:v>-34883.5</c:v>
                </c:pt>
                <c:pt idx="19699">
                  <c:v>-34691.9</c:v>
                </c:pt>
                <c:pt idx="19700">
                  <c:v>-34494.800000000003</c:v>
                </c:pt>
                <c:pt idx="19701">
                  <c:v>-34261.599999999999</c:v>
                </c:pt>
                <c:pt idx="19702">
                  <c:v>-34026.1</c:v>
                </c:pt>
                <c:pt idx="19703">
                  <c:v>-33779.4</c:v>
                </c:pt>
                <c:pt idx="19704">
                  <c:v>-33508.1</c:v>
                </c:pt>
                <c:pt idx="19705">
                  <c:v>-33238.300000000003</c:v>
                </c:pt>
                <c:pt idx="19706">
                  <c:v>-32976.6</c:v>
                </c:pt>
                <c:pt idx="19707">
                  <c:v>-32680</c:v>
                </c:pt>
                <c:pt idx="19708">
                  <c:v>-32356.300000000003</c:v>
                </c:pt>
                <c:pt idx="19709">
                  <c:v>-32036.9</c:v>
                </c:pt>
                <c:pt idx="19710">
                  <c:v>-31705.1</c:v>
                </c:pt>
                <c:pt idx="19711">
                  <c:v>-31360.5</c:v>
                </c:pt>
                <c:pt idx="19712">
                  <c:v>-30998.199999999997</c:v>
                </c:pt>
                <c:pt idx="19713">
                  <c:v>-30614.5</c:v>
                </c:pt>
                <c:pt idx="19714">
                  <c:v>-30204.9</c:v>
                </c:pt>
                <c:pt idx="19715">
                  <c:v>-29823.5</c:v>
                </c:pt>
                <c:pt idx="19716">
                  <c:v>-29419.1</c:v>
                </c:pt>
                <c:pt idx="19717">
                  <c:v>-29009.800000000003</c:v>
                </c:pt>
                <c:pt idx="19718">
                  <c:v>-28562.400000000001</c:v>
                </c:pt>
                <c:pt idx="19719">
                  <c:v>-28123.800000000003</c:v>
                </c:pt>
                <c:pt idx="19720">
                  <c:v>-27671.599999999999</c:v>
                </c:pt>
                <c:pt idx="19721">
                  <c:v>-27199.9</c:v>
                </c:pt>
                <c:pt idx="19722">
                  <c:v>-26710.199999999997</c:v>
                </c:pt>
                <c:pt idx="19723">
                  <c:v>-26221.1</c:v>
                </c:pt>
                <c:pt idx="19724">
                  <c:v>-25723.4</c:v>
                </c:pt>
                <c:pt idx="19725">
                  <c:v>-25217</c:v>
                </c:pt>
                <c:pt idx="19726">
                  <c:v>-24709.800000000003</c:v>
                </c:pt>
                <c:pt idx="19727">
                  <c:v>-24171.300000000003</c:v>
                </c:pt>
                <c:pt idx="19728">
                  <c:v>-23628.300000000003</c:v>
                </c:pt>
                <c:pt idx="19729">
                  <c:v>-23080.699999999997</c:v>
                </c:pt>
                <c:pt idx="19730">
                  <c:v>-22524.199999999997</c:v>
                </c:pt>
                <c:pt idx="19731">
                  <c:v>-21956.800000000003</c:v>
                </c:pt>
                <c:pt idx="19732">
                  <c:v>-21371.699999999997</c:v>
                </c:pt>
                <c:pt idx="19733">
                  <c:v>-20786.300000000003</c:v>
                </c:pt>
                <c:pt idx="19734">
                  <c:v>-20197.300000000003</c:v>
                </c:pt>
                <c:pt idx="19735">
                  <c:v>-19590</c:v>
                </c:pt>
                <c:pt idx="19736">
                  <c:v>-18996.5</c:v>
                </c:pt>
                <c:pt idx="19737">
                  <c:v>-18378.400000000001</c:v>
                </c:pt>
                <c:pt idx="19738">
                  <c:v>-17755.599999999999</c:v>
                </c:pt>
                <c:pt idx="19739">
                  <c:v>-17117.699999999997</c:v>
                </c:pt>
                <c:pt idx="19740">
                  <c:v>-16458.400000000001</c:v>
                </c:pt>
                <c:pt idx="19741">
                  <c:v>-15814.099999999999</c:v>
                </c:pt>
                <c:pt idx="19742">
                  <c:v>-15168.300000000003</c:v>
                </c:pt>
                <c:pt idx="19743">
                  <c:v>-14504.300000000003</c:v>
                </c:pt>
                <c:pt idx="19744">
                  <c:v>-13828.699999999997</c:v>
                </c:pt>
                <c:pt idx="19745">
                  <c:v>-13151.400000000001</c:v>
                </c:pt>
                <c:pt idx="19746">
                  <c:v>-12469.900000000001</c:v>
                </c:pt>
                <c:pt idx="19747">
                  <c:v>-11764.400000000001</c:v>
                </c:pt>
                <c:pt idx="19748">
                  <c:v>-11090</c:v>
                </c:pt>
                <c:pt idx="19749">
                  <c:v>-10393.899999999994</c:v>
                </c:pt>
                <c:pt idx="19750">
                  <c:v>-9685.3999999999942</c:v>
                </c:pt>
                <c:pt idx="19751">
                  <c:v>-8982.6999999999971</c:v>
                </c:pt>
                <c:pt idx="19752">
                  <c:v>-8261.6000000000058</c:v>
                </c:pt>
                <c:pt idx="19753">
                  <c:v>-7546.5</c:v>
                </c:pt>
                <c:pt idx="19754">
                  <c:v>-6788.1000000000058</c:v>
                </c:pt>
                <c:pt idx="19755">
                  <c:v>-6024.1000000000058</c:v>
                </c:pt>
                <c:pt idx="19756">
                  <c:v>-5259.6999999999971</c:v>
                </c:pt>
                <c:pt idx="19757">
                  <c:v>-4498.3000000000029</c:v>
                </c:pt>
                <c:pt idx="19758">
                  <c:v>-3723.3000000000029</c:v>
                </c:pt>
                <c:pt idx="19759">
                  <c:v>-2954.6000000000058</c:v>
                </c:pt>
                <c:pt idx="19760">
                  <c:v>-2188.8000000000029</c:v>
                </c:pt>
                <c:pt idx="19761">
                  <c:v>-1426.5</c:v>
                </c:pt>
                <c:pt idx="19762">
                  <c:v>-661.60000000000582</c:v>
                </c:pt>
                <c:pt idx="19763">
                  <c:v>104.5</c:v>
                </c:pt>
                <c:pt idx="19764">
                  <c:v>861.89999999999418</c:v>
                </c:pt>
                <c:pt idx="19765">
                  <c:v>1622</c:v>
                </c:pt>
                <c:pt idx="19766">
                  <c:v>2381.1000000000058</c:v>
                </c:pt>
                <c:pt idx="19767">
                  <c:v>3133.3000000000029</c:v>
                </c:pt>
                <c:pt idx="19768">
                  <c:v>3882.5</c:v>
                </c:pt>
                <c:pt idx="19769">
                  <c:v>4628</c:v>
                </c:pt>
                <c:pt idx="19770">
                  <c:v>5367.6000000000058</c:v>
                </c:pt>
                <c:pt idx="19771">
                  <c:v>6108</c:v>
                </c:pt>
                <c:pt idx="19772">
                  <c:v>6841</c:v>
                </c:pt>
                <c:pt idx="19773">
                  <c:v>7570.1000000000058</c:v>
                </c:pt>
                <c:pt idx="19774">
                  <c:v>8298.1999999999971</c:v>
                </c:pt>
                <c:pt idx="19775">
                  <c:v>9012.6000000000058</c:v>
                </c:pt>
                <c:pt idx="19776">
                  <c:v>9721.1999999999971</c:v>
                </c:pt>
                <c:pt idx="19777">
                  <c:v>10437.100000000006</c:v>
                </c:pt>
                <c:pt idx="19778">
                  <c:v>11138.800000000003</c:v>
                </c:pt>
                <c:pt idx="19779">
                  <c:v>11827.399999999994</c:v>
                </c:pt>
                <c:pt idx="19780">
                  <c:v>12505.199999999997</c:v>
                </c:pt>
                <c:pt idx="19781">
                  <c:v>13190.399999999994</c:v>
                </c:pt>
                <c:pt idx="19782">
                  <c:v>13867.199999999997</c:v>
                </c:pt>
                <c:pt idx="19783">
                  <c:v>14521</c:v>
                </c:pt>
                <c:pt idx="19784">
                  <c:v>15178.399999999994</c:v>
                </c:pt>
                <c:pt idx="19785">
                  <c:v>15825</c:v>
                </c:pt>
                <c:pt idx="19786">
                  <c:v>16479.300000000003</c:v>
                </c:pt>
                <c:pt idx="19787">
                  <c:v>17104.100000000006</c:v>
                </c:pt>
                <c:pt idx="19788">
                  <c:v>17718.300000000003</c:v>
                </c:pt>
                <c:pt idx="19789">
                  <c:v>18341.5</c:v>
                </c:pt>
                <c:pt idx="19790">
                  <c:v>18945.199999999997</c:v>
                </c:pt>
                <c:pt idx="19791">
                  <c:v>19538.600000000006</c:v>
                </c:pt>
                <c:pt idx="19792">
                  <c:v>20122.399999999994</c:v>
                </c:pt>
                <c:pt idx="19793">
                  <c:v>20695.100000000006</c:v>
                </c:pt>
                <c:pt idx="19794">
                  <c:v>21264.5</c:v>
                </c:pt>
                <c:pt idx="19795">
                  <c:v>21824.399999999994</c:v>
                </c:pt>
                <c:pt idx="19796">
                  <c:v>22366.899999999994</c:v>
                </c:pt>
                <c:pt idx="19797">
                  <c:v>22896</c:v>
                </c:pt>
                <c:pt idx="19798">
                  <c:v>23420</c:v>
                </c:pt>
                <c:pt idx="19799">
                  <c:v>23935</c:v>
                </c:pt>
                <c:pt idx="19800">
                  <c:v>24434</c:v>
                </c:pt>
                <c:pt idx="19801">
                  <c:v>24922</c:v>
                </c:pt>
                <c:pt idx="19802">
                  <c:v>25407</c:v>
                </c:pt>
                <c:pt idx="19803">
                  <c:v>25879</c:v>
                </c:pt>
                <c:pt idx="19804">
                  <c:v>26332</c:v>
                </c:pt>
                <c:pt idx="19805">
                  <c:v>26772</c:v>
                </c:pt>
                <c:pt idx="19806">
                  <c:v>27205</c:v>
                </c:pt>
                <c:pt idx="19807">
                  <c:v>27624</c:v>
                </c:pt>
                <c:pt idx="19808">
                  <c:v>28033</c:v>
                </c:pt>
                <c:pt idx="19809">
                  <c:v>28428</c:v>
                </c:pt>
                <c:pt idx="19810">
                  <c:v>28814</c:v>
                </c:pt>
                <c:pt idx="19811">
                  <c:v>29188</c:v>
                </c:pt>
                <c:pt idx="19812">
                  <c:v>29541</c:v>
                </c:pt>
                <c:pt idx="19813">
                  <c:v>29894</c:v>
                </c:pt>
                <c:pt idx="19814">
                  <c:v>30226</c:v>
                </c:pt>
                <c:pt idx="19815">
                  <c:v>30546</c:v>
                </c:pt>
                <c:pt idx="19816">
                  <c:v>30852</c:v>
                </c:pt>
                <c:pt idx="19817">
                  <c:v>31147</c:v>
                </c:pt>
                <c:pt idx="19818">
                  <c:v>31434</c:v>
                </c:pt>
                <c:pt idx="19819">
                  <c:v>31694</c:v>
                </c:pt>
                <c:pt idx="19820">
                  <c:v>31957</c:v>
                </c:pt>
                <c:pt idx="19821">
                  <c:v>32199</c:v>
                </c:pt>
                <c:pt idx="19822">
                  <c:v>32429</c:v>
                </c:pt>
                <c:pt idx="19823">
                  <c:v>32645</c:v>
                </c:pt>
                <c:pt idx="19824">
                  <c:v>32846</c:v>
                </c:pt>
                <c:pt idx="19825">
                  <c:v>33036</c:v>
                </c:pt>
                <c:pt idx="19826">
                  <c:v>33203</c:v>
                </c:pt>
                <c:pt idx="19827">
                  <c:v>33362</c:v>
                </c:pt>
                <c:pt idx="19828">
                  <c:v>33519</c:v>
                </c:pt>
                <c:pt idx="19829">
                  <c:v>33658</c:v>
                </c:pt>
                <c:pt idx="19830">
                  <c:v>33772</c:v>
                </c:pt>
                <c:pt idx="19831">
                  <c:v>33907</c:v>
                </c:pt>
                <c:pt idx="19832">
                  <c:v>34003</c:v>
                </c:pt>
                <c:pt idx="19833">
                  <c:v>34081</c:v>
                </c:pt>
                <c:pt idx="19834">
                  <c:v>34140</c:v>
                </c:pt>
                <c:pt idx="19835">
                  <c:v>34193</c:v>
                </c:pt>
                <c:pt idx="19836">
                  <c:v>34233</c:v>
                </c:pt>
                <c:pt idx="19837">
                  <c:v>34263</c:v>
                </c:pt>
                <c:pt idx="19838">
                  <c:v>34267</c:v>
                </c:pt>
                <c:pt idx="19839">
                  <c:v>34263</c:v>
                </c:pt>
                <c:pt idx="19840">
                  <c:v>34245</c:v>
                </c:pt>
                <c:pt idx="19841">
                  <c:v>34221</c:v>
                </c:pt>
                <c:pt idx="19842">
                  <c:v>34182</c:v>
                </c:pt>
                <c:pt idx="19843">
                  <c:v>34117</c:v>
                </c:pt>
                <c:pt idx="19844">
                  <c:v>34046</c:v>
                </c:pt>
                <c:pt idx="19845">
                  <c:v>33969</c:v>
                </c:pt>
                <c:pt idx="19846">
                  <c:v>33874</c:v>
                </c:pt>
                <c:pt idx="19847">
                  <c:v>33756</c:v>
                </c:pt>
                <c:pt idx="19848">
                  <c:v>33621</c:v>
                </c:pt>
                <c:pt idx="19849">
                  <c:v>33497</c:v>
                </c:pt>
                <c:pt idx="19850">
                  <c:v>33352</c:v>
                </c:pt>
                <c:pt idx="19851">
                  <c:v>33180</c:v>
                </c:pt>
                <c:pt idx="19852">
                  <c:v>33000</c:v>
                </c:pt>
                <c:pt idx="19853">
                  <c:v>32813</c:v>
                </c:pt>
                <c:pt idx="19854">
                  <c:v>32615</c:v>
                </c:pt>
                <c:pt idx="19855">
                  <c:v>32404</c:v>
                </c:pt>
                <c:pt idx="19856">
                  <c:v>32174</c:v>
                </c:pt>
                <c:pt idx="19857">
                  <c:v>31938</c:v>
                </c:pt>
                <c:pt idx="19858">
                  <c:v>31697</c:v>
                </c:pt>
                <c:pt idx="19859">
                  <c:v>31435</c:v>
                </c:pt>
                <c:pt idx="19860">
                  <c:v>31165</c:v>
                </c:pt>
                <c:pt idx="19861">
                  <c:v>30869</c:v>
                </c:pt>
                <c:pt idx="19862">
                  <c:v>30582</c:v>
                </c:pt>
                <c:pt idx="19863">
                  <c:v>30276</c:v>
                </c:pt>
                <c:pt idx="19864">
                  <c:v>29955</c:v>
                </c:pt>
                <c:pt idx="19865">
                  <c:v>29632</c:v>
                </c:pt>
                <c:pt idx="19866">
                  <c:v>29291</c:v>
                </c:pt>
                <c:pt idx="19867">
                  <c:v>28941</c:v>
                </c:pt>
                <c:pt idx="19868">
                  <c:v>28586</c:v>
                </c:pt>
                <c:pt idx="19869">
                  <c:v>28212</c:v>
                </c:pt>
                <c:pt idx="19870">
                  <c:v>27833</c:v>
                </c:pt>
                <c:pt idx="19871">
                  <c:v>27443</c:v>
                </c:pt>
                <c:pt idx="19872">
                  <c:v>27051</c:v>
                </c:pt>
                <c:pt idx="19873">
                  <c:v>26648</c:v>
                </c:pt>
                <c:pt idx="19874">
                  <c:v>26225</c:v>
                </c:pt>
                <c:pt idx="19875">
                  <c:v>25802</c:v>
                </c:pt>
                <c:pt idx="19876">
                  <c:v>25373</c:v>
                </c:pt>
                <c:pt idx="19877">
                  <c:v>24929</c:v>
                </c:pt>
                <c:pt idx="19878">
                  <c:v>24482</c:v>
                </c:pt>
                <c:pt idx="19879">
                  <c:v>24029</c:v>
                </c:pt>
                <c:pt idx="19880">
                  <c:v>23563</c:v>
                </c:pt>
                <c:pt idx="19881">
                  <c:v>23097</c:v>
                </c:pt>
                <c:pt idx="19882">
                  <c:v>22589</c:v>
                </c:pt>
                <c:pt idx="19883">
                  <c:v>22102.199999999997</c:v>
                </c:pt>
                <c:pt idx="19884">
                  <c:v>21621.699999999997</c:v>
                </c:pt>
                <c:pt idx="19885">
                  <c:v>21128.699999999997</c:v>
                </c:pt>
                <c:pt idx="19886">
                  <c:v>20626.100000000006</c:v>
                </c:pt>
                <c:pt idx="19887">
                  <c:v>20125.100000000006</c:v>
                </c:pt>
                <c:pt idx="19888">
                  <c:v>19611.600000000006</c:v>
                </c:pt>
                <c:pt idx="19889">
                  <c:v>19079.600000000006</c:v>
                </c:pt>
                <c:pt idx="19890">
                  <c:v>18561.699999999997</c:v>
                </c:pt>
                <c:pt idx="19891">
                  <c:v>18048.199999999997</c:v>
                </c:pt>
                <c:pt idx="19892">
                  <c:v>17515.699999999997</c:v>
                </c:pt>
                <c:pt idx="19893">
                  <c:v>16970.399999999994</c:v>
                </c:pt>
                <c:pt idx="19894">
                  <c:v>16434.300000000003</c:v>
                </c:pt>
                <c:pt idx="19895">
                  <c:v>15899.199999999997</c:v>
                </c:pt>
                <c:pt idx="19896">
                  <c:v>15356</c:v>
                </c:pt>
                <c:pt idx="19897">
                  <c:v>14795.699999999997</c:v>
                </c:pt>
                <c:pt idx="19898">
                  <c:v>14249.399999999994</c:v>
                </c:pt>
                <c:pt idx="19899">
                  <c:v>13698.100000000006</c:v>
                </c:pt>
                <c:pt idx="19900">
                  <c:v>13135</c:v>
                </c:pt>
                <c:pt idx="19901">
                  <c:v>12572.300000000003</c:v>
                </c:pt>
                <c:pt idx="19902">
                  <c:v>12006.699999999997</c:v>
                </c:pt>
                <c:pt idx="19903">
                  <c:v>11447.399999999994</c:v>
                </c:pt>
                <c:pt idx="19904">
                  <c:v>10887.800000000003</c:v>
                </c:pt>
                <c:pt idx="19905">
                  <c:v>10317.5</c:v>
                </c:pt>
                <c:pt idx="19906">
                  <c:v>9741.3000000000029</c:v>
                </c:pt>
                <c:pt idx="19907">
                  <c:v>9169.3000000000029</c:v>
                </c:pt>
                <c:pt idx="19908">
                  <c:v>8601</c:v>
                </c:pt>
                <c:pt idx="19909">
                  <c:v>8031.8000000000029</c:v>
                </c:pt>
                <c:pt idx="19910">
                  <c:v>7461.6999999999971</c:v>
                </c:pt>
                <c:pt idx="19911">
                  <c:v>6885.6000000000058</c:v>
                </c:pt>
                <c:pt idx="19912">
                  <c:v>6316</c:v>
                </c:pt>
                <c:pt idx="19913">
                  <c:v>5749.5</c:v>
                </c:pt>
                <c:pt idx="19914">
                  <c:v>5175.8999999999942</c:v>
                </c:pt>
                <c:pt idx="19915">
                  <c:v>4597.6000000000058</c:v>
                </c:pt>
                <c:pt idx="19916">
                  <c:v>4023.1999999999971</c:v>
                </c:pt>
                <c:pt idx="19917">
                  <c:v>3455.6999999999971</c:v>
                </c:pt>
                <c:pt idx="19918">
                  <c:v>2892.3999999999942</c:v>
                </c:pt>
                <c:pt idx="19919">
                  <c:v>2324</c:v>
                </c:pt>
                <c:pt idx="19920">
                  <c:v>1751.8000000000029</c:v>
                </c:pt>
                <c:pt idx="19921">
                  <c:v>1182.6000000000058</c:v>
                </c:pt>
                <c:pt idx="19922">
                  <c:v>618.5</c:v>
                </c:pt>
                <c:pt idx="19923">
                  <c:v>63.80000000000291</c:v>
                </c:pt>
                <c:pt idx="19924">
                  <c:v>-495.80000000000291</c:v>
                </c:pt>
                <c:pt idx="19925">
                  <c:v>-1059.6999999999971</c:v>
                </c:pt>
                <c:pt idx="19926">
                  <c:v>-1620.1000000000058</c:v>
                </c:pt>
                <c:pt idx="19927">
                  <c:v>-2175.6000000000058</c:v>
                </c:pt>
                <c:pt idx="19928">
                  <c:v>-2727</c:v>
                </c:pt>
                <c:pt idx="19929">
                  <c:v>-3274.3000000000029</c:v>
                </c:pt>
                <c:pt idx="19930">
                  <c:v>-3818.3000000000029</c:v>
                </c:pt>
                <c:pt idx="19931">
                  <c:v>-4360.3999999999942</c:v>
                </c:pt>
                <c:pt idx="19932">
                  <c:v>-4901.8000000000029</c:v>
                </c:pt>
                <c:pt idx="19933">
                  <c:v>-5437.6999999999971</c:v>
                </c:pt>
                <c:pt idx="19934">
                  <c:v>-5967.1999999999971</c:v>
                </c:pt>
                <c:pt idx="19935">
                  <c:v>-6491.1000000000058</c:v>
                </c:pt>
                <c:pt idx="19936">
                  <c:v>-7023.3000000000029</c:v>
                </c:pt>
                <c:pt idx="19937">
                  <c:v>-7544.8999999999942</c:v>
                </c:pt>
                <c:pt idx="19938">
                  <c:v>-8053</c:v>
                </c:pt>
                <c:pt idx="19939">
                  <c:v>-8563.1999999999971</c:v>
                </c:pt>
                <c:pt idx="19940">
                  <c:v>-9070.8999999999942</c:v>
                </c:pt>
                <c:pt idx="19941">
                  <c:v>-9571.3999999999942</c:v>
                </c:pt>
                <c:pt idx="19942">
                  <c:v>-10065.199999999997</c:v>
                </c:pt>
                <c:pt idx="19943">
                  <c:v>-10556.899999999994</c:v>
                </c:pt>
                <c:pt idx="19944">
                  <c:v>-11041.600000000006</c:v>
                </c:pt>
                <c:pt idx="19945">
                  <c:v>-11519.300000000003</c:v>
                </c:pt>
                <c:pt idx="19946">
                  <c:v>-11994.699999999997</c:v>
                </c:pt>
                <c:pt idx="19947">
                  <c:v>-12462.400000000001</c:v>
                </c:pt>
                <c:pt idx="19948">
                  <c:v>-12922.699999999997</c:v>
                </c:pt>
                <c:pt idx="19949">
                  <c:v>-13375.599999999999</c:v>
                </c:pt>
                <c:pt idx="19950">
                  <c:v>-13822.099999999999</c:v>
                </c:pt>
                <c:pt idx="19951">
                  <c:v>-14268.900000000001</c:v>
                </c:pt>
                <c:pt idx="19952">
                  <c:v>-14702</c:v>
                </c:pt>
                <c:pt idx="19953">
                  <c:v>-15129.599999999999</c:v>
                </c:pt>
                <c:pt idx="19954">
                  <c:v>-15548.5</c:v>
                </c:pt>
                <c:pt idx="19955">
                  <c:v>-15959.699999999997</c:v>
                </c:pt>
                <c:pt idx="19956">
                  <c:v>-16370.699999999997</c:v>
                </c:pt>
                <c:pt idx="19957">
                  <c:v>-16767.400000000001</c:v>
                </c:pt>
                <c:pt idx="19958">
                  <c:v>-17157</c:v>
                </c:pt>
                <c:pt idx="19959">
                  <c:v>-17536.599999999999</c:v>
                </c:pt>
                <c:pt idx="19960">
                  <c:v>-17906.300000000003</c:v>
                </c:pt>
                <c:pt idx="19961">
                  <c:v>-18271.699999999997</c:v>
                </c:pt>
                <c:pt idx="19962">
                  <c:v>-18630.699999999997</c:v>
                </c:pt>
                <c:pt idx="19963">
                  <c:v>-18979</c:v>
                </c:pt>
                <c:pt idx="19964">
                  <c:v>-19318.599999999999</c:v>
                </c:pt>
                <c:pt idx="19965">
                  <c:v>-19649.5</c:v>
                </c:pt>
                <c:pt idx="19966">
                  <c:v>-19973.099999999999</c:v>
                </c:pt>
                <c:pt idx="19967">
                  <c:v>-20287.800000000003</c:v>
                </c:pt>
                <c:pt idx="19968">
                  <c:v>-20589.699999999997</c:v>
                </c:pt>
                <c:pt idx="19969">
                  <c:v>-20883.5</c:v>
                </c:pt>
                <c:pt idx="19970">
                  <c:v>-21170.6</c:v>
                </c:pt>
                <c:pt idx="19971">
                  <c:v>-21448.400000000001</c:v>
                </c:pt>
                <c:pt idx="19972">
                  <c:v>-21712.5</c:v>
                </c:pt>
                <c:pt idx="19973">
                  <c:v>-21970.5</c:v>
                </c:pt>
                <c:pt idx="19974">
                  <c:v>-22220.800000000003</c:v>
                </c:pt>
                <c:pt idx="19975">
                  <c:v>-22459.300000000003</c:v>
                </c:pt>
                <c:pt idx="19976">
                  <c:v>-22690.1</c:v>
                </c:pt>
                <c:pt idx="19977">
                  <c:v>-22909</c:v>
                </c:pt>
                <c:pt idx="19978">
                  <c:v>-23118.1</c:v>
                </c:pt>
                <c:pt idx="19979">
                  <c:v>-23319.4</c:v>
                </c:pt>
                <c:pt idx="19980">
                  <c:v>-23512.6</c:v>
                </c:pt>
                <c:pt idx="19981">
                  <c:v>-23695.5</c:v>
                </c:pt>
                <c:pt idx="19982">
                  <c:v>-23868.199999999997</c:v>
                </c:pt>
                <c:pt idx="19983">
                  <c:v>-24030.6</c:v>
                </c:pt>
                <c:pt idx="19984">
                  <c:v>-24183.300000000003</c:v>
                </c:pt>
                <c:pt idx="19985">
                  <c:v>-24325.300000000003</c:v>
                </c:pt>
                <c:pt idx="19986">
                  <c:v>-24459.300000000003</c:v>
                </c:pt>
                <c:pt idx="19987">
                  <c:v>-24586.400000000001</c:v>
                </c:pt>
                <c:pt idx="19988">
                  <c:v>-24701.1</c:v>
                </c:pt>
                <c:pt idx="19989">
                  <c:v>-24804.300000000003</c:v>
                </c:pt>
                <c:pt idx="19990">
                  <c:v>-24900.5</c:v>
                </c:pt>
                <c:pt idx="19991">
                  <c:v>-24987.4</c:v>
                </c:pt>
                <c:pt idx="19992">
                  <c:v>-25064.9</c:v>
                </c:pt>
                <c:pt idx="19993">
                  <c:v>-25133.800000000003</c:v>
                </c:pt>
                <c:pt idx="19994">
                  <c:v>-25193.599999999999</c:v>
                </c:pt>
                <c:pt idx="19995">
                  <c:v>-25247.300000000003</c:v>
                </c:pt>
                <c:pt idx="19996">
                  <c:v>-25291.599999999999</c:v>
                </c:pt>
                <c:pt idx="19997">
                  <c:v>-25321.4</c:v>
                </c:pt>
                <c:pt idx="19998">
                  <c:v>-25349.4</c:v>
                </c:pt>
                <c:pt idx="19999">
                  <c:v>-25368.699999999997</c:v>
                </c:pt>
                <c:pt idx="20000">
                  <c:v>-25377.199999999997</c:v>
                </c:pt>
                <c:pt idx="20001">
                  <c:v>-25378.199999999997</c:v>
                </c:pt>
                <c:pt idx="20002">
                  <c:v>-25372.1</c:v>
                </c:pt>
                <c:pt idx="20003">
                  <c:v>-25359.699999999997</c:v>
                </c:pt>
                <c:pt idx="20004">
                  <c:v>-25331.9</c:v>
                </c:pt>
                <c:pt idx="20005">
                  <c:v>-25302</c:v>
                </c:pt>
                <c:pt idx="20006">
                  <c:v>-25266</c:v>
                </c:pt>
                <c:pt idx="20007">
                  <c:v>-25219.5</c:v>
                </c:pt>
                <c:pt idx="20008">
                  <c:v>-25164.800000000003</c:v>
                </c:pt>
                <c:pt idx="20009">
                  <c:v>-25103</c:v>
                </c:pt>
                <c:pt idx="20010">
                  <c:v>-25034</c:v>
                </c:pt>
                <c:pt idx="20011">
                  <c:v>-24957.4</c:v>
                </c:pt>
                <c:pt idx="20012">
                  <c:v>-24871</c:v>
                </c:pt>
                <c:pt idx="20013">
                  <c:v>-24779.199999999997</c:v>
                </c:pt>
                <c:pt idx="20014">
                  <c:v>-24684.800000000003</c:v>
                </c:pt>
                <c:pt idx="20015">
                  <c:v>-24581.300000000003</c:v>
                </c:pt>
                <c:pt idx="20016">
                  <c:v>-24467.5</c:v>
                </c:pt>
                <c:pt idx="20017">
                  <c:v>-24349.1</c:v>
                </c:pt>
                <c:pt idx="20018">
                  <c:v>-24224.300000000003</c:v>
                </c:pt>
                <c:pt idx="20019">
                  <c:v>-24094</c:v>
                </c:pt>
                <c:pt idx="20020">
                  <c:v>-23958.300000000003</c:v>
                </c:pt>
                <c:pt idx="20021">
                  <c:v>-23817.4</c:v>
                </c:pt>
                <c:pt idx="20022">
                  <c:v>-23670.699999999997</c:v>
                </c:pt>
                <c:pt idx="20023">
                  <c:v>-23514.800000000003</c:v>
                </c:pt>
                <c:pt idx="20024">
                  <c:v>-23354.1</c:v>
                </c:pt>
                <c:pt idx="20025">
                  <c:v>-23188.400000000001</c:v>
                </c:pt>
                <c:pt idx="20026">
                  <c:v>-23016.1</c:v>
                </c:pt>
                <c:pt idx="20027">
                  <c:v>-22840.199999999997</c:v>
                </c:pt>
                <c:pt idx="20028">
                  <c:v>-22658.800000000003</c:v>
                </c:pt>
                <c:pt idx="20029">
                  <c:v>-22468.199999999997</c:v>
                </c:pt>
                <c:pt idx="20030">
                  <c:v>-22276.199999999997</c:v>
                </c:pt>
                <c:pt idx="20031">
                  <c:v>-22079.4</c:v>
                </c:pt>
                <c:pt idx="20032">
                  <c:v>-21874.9</c:v>
                </c:pt>
                <c:pt idx="20033">
                  <c:v>-21662.199999999997</c:v>
                </c:pt>
                <c:pt idx="20034">
                  <c:v>-21449.4</c:v>
                </c:pt>
                <c:pt idx="20035">
                  <c:v>-21233.4</c:v>
                </c:pt>
                <c:pt idx="20036">
                  <c:v>-21010.1</c:v>
                </c:pt>
                <c:pt idx="20037">
                  <c:v>-20782.5</c:v>
                </c:pt>
                <c:pt idx="20038">
                  <c:v>-20546.599999999999</c:v>
                </c:pt>
                <c:pt idx="20039">
                  <c:v>-20310.5</c:v>
                </c:pt>
                <c:pt idx="20040">
                  <c:v>-20069.300000000003</c:v>
                </c:pt>
                <c:pt idx="20041">
                  <c:v>-19819</c:v>
                </c:pt>
                <c:pt idx="20042">
                  <c:v>-19566.699999999997</c:v>
                </c:pt>
                <c:pt idx="20043">
                  <c:v>-19308.400000000001</c:v>
                </c:pt>
                <c:pt idx="20044">
                  <c:v>-19048.5</c:v>
                </c:pt>
                <c:pt idx="20045">
                  <c:v>-18787.199999999997</c:v>
                </c:pt>
                <c:pt idx="20046">
                  <c:v>-18518.400000000001</c:v>
                </c:pt>
                <c:pt idx="20047">
                  <c:v>-18244.900000000001</c:v>
                </c:pt>
                <c:pt idx="20048">
                  <c:v>-17969.199999999997</c:v>
                </c:pt>
                <c:pt idx="20049">
                  <c:v>-17689.099999999999</c:v>
                </c:pt>
                <c:pt idx="20050">
                  <c:v>-17409.599999999999</c:v>
                </c:pt>
                <c:pt idx="20051">
                  <c:v>-17123.099999999999</c:v>
                </c:pt>
                <c:pt idx="20052">
                  <c:v>-16830.5</c:v>
                </c:pt>
                <c:pt idx="20053">
                  <c:v>-16538</c:v>
                </c:pt>
                <c:pt idx="20054">
                  <c:v>-16241.199999999997</c:v>
                </c:pt>
                <c:pt idx="20055">
                  <c:v>-15944.400000000001</c:v>
                </c:pt>
                <c:pt idx="20056">
                  <c:v>-15641.300000000003</c:v>
                </c:pt>
                <c:pt idx="20057">
                  <c:v>-15335.199999999997</c:v>
                </c:pt>
                <c:pt idx="20058">
                  <c:v>-15030.800000000003</c:v>
                </c:pt>
                <c:pt idx="20059">
                  <c:v>-14720.900000000001</c:v>
                </c:pt>
                <c:pt idx="20060">
                  <c:v>-14407.5</c:v>
                </c:pt>
                <c:pt idx="20061">
                  <c:v>-14093.900000000001</c:v>
                </c:pt>
                <c:pt idx="20062">
                  <c:v>-13777.800000000003</c:v>
                </c:pt>
                <c:pt idx="20063">
                  <c:v>-13450.800000000003</c:v>
                </c:pt>
                <c:pt idx="20064">
                  <c:v>-13130.599999999999</c:v>
                </c:pt>
                <c:pt idx="20065">
                  <c:v>-12816.5</c:v>
                </c:pt>
                <c:pt idx="20066">
                  <c:v>-12488.300000000003</c:v>
                </c:pt>
                <c:pt idx="20067">
                  <c:v>-12160.199999999997</c:v>
                </c:pt>
                <c:pt idx="20068">
                  <c:v>-11832.300000000003</c:v>
                </c:pt>
                <c:pt idx="20069">
                  <c:v>-11505</c:v>
                </c:pt>
                <c:pt idx="20070">
                  <c:v>-11178.899999999994</c:v>
                </c:pt>
                <c:pt idx="20071">
                  <c:v>-10842.899999999994</c:v>
                </c:pt>
                <c:pt idx="20072">
                  <c:v>-10510</c:v>
                </c:pt>
                <c:pt idx="20073">
                  <c:v>-10177.800000000003</c:v>
                </c:pt>
                <c:pt idx="20074">
                  <c:v>-9846.8000000000029</c:v>
                </c:pt>
                <c:pt idx="20075">
                  <c:v>-9517.3000000000029</c:v>
                </c:pt>
                <c:pt idx="20076">
                  <c:v>-9189.6000000000058</c:v>
                </c:pt>
                <c:pt idx="20077">
                  <c:v>-8858.6000000000058</c:v>
                </c:pt>
                <c:pt idx="20078">
                  <c:v>-8516.6000000000058</c:v>
                </c:pt>
                <c:pt idx="20079">
                  <c:v>-8185.3000000000029</c:v>
                </c:pt>
                <c:pt idx="20080">
                  <c:v>-7857.1000000000058</c:v>
                </c:pt>
                <c:pt idx="20081">
                  <c:v>-7529.3999999999942</c:v>
                </c:pt>
                <c:pt idx="20082">
                  <c:v>-7202.6000000000058</c:v>
                </c:pt>
                <c:pt idx="20083">
                  <c:v>-6862.1000000000058</c:v>
                </c:pt>
                <c:pt idx="20084">
                  <c:v>-6535.3000000000029</c:v>
                </c:pt>
                <c:pt idx="20085">
                  <c:v>-6211.5</c:v>
                </c:pt>
                <c:pt idx="20086">
                  <c:v>-5891.1000000000058</c:v>
                </c:pt>
                <c:pt idx="20087">
                  <c:v>-5570.6999999999971</c:v>
                </c:pt>
                <c:pt idx="20088">
                  <c:v>-5242.8000000000029</c:v>
                </c:pt>
                <c:pt idx="20089">
                  <c:v>-4918</c:v>
                </c:pt>
                <c:pt idx="20090">
                  <c:v>-4600</c:v>
                </c:pt>
                <c:pt idx="20091">
                  <c:v>-4285.1999999999971</c:v>
                </c:pt>
                <c:pt idx="20092">
                  <c:v>-3965.1999999999971</c:v>
                </c:pt>
                <c:pt idx="20093">
                  <c:v>-3651.3000000000029</c:v>
                </c:pt>
                <c:pt idx="20094">
                  <c:v>-3341.3999999999942</c:v>
                </c:pt>
                <c:pt idx="20095">
                  <c:v>-3037.3000000000029</c:v>
                </c:pt>
                <c:pt idx="20096">
                  <c:v>-2733.5</c:v>
                </c:pt>
                <c:pt idx="20097">
                  <c:v>-2426.1999999999971</c:v>
                </c:pt>
                <c:pt idx="20098">
                  <c:v>-2116</c:v>
                </c:pt>
                <c:pt idx="20099">
                  <c:v>-1820.3999999999942</c:v>
                </c:pt>
                <c:pt idx="20100">
                  <c:v>-1528.5</c:v>
                </c:pt>
                <c:pt idx="20101">
                  <c:v>-1238.8000000000029</c:v>
                </c:pt>
                <c:pt idx="20102">
                  <c:v>-947.19999999999709</c:v>
                </c:pt>
                <c:pt idx="20103">
                  <c:v>-652.39999999999418</c:v>
                </c:pt>
                <c:pt idx="20104">
                  <c:v>-378.30000000000291</c:v>
                </c:pt>
                <c:pt idx="20105">
                  <c:v>-100.5</c:v>
                </c:pt>
                <c:pt idx="20106">
                  <c:v>189.60000000000582</c:v>
                </c:pt>
                <c:pt idx="20107">
                  <c:v>467.19999999999709</c:v>
                </c:pt>
                <c:pt idx="20108">
                  <c:v>731.30000000000291</c:v>
                </c:pt>
                <c:pt idx="20109">
                  <c:v>997.5</c:v>
                </c:pt>
                <c:pt idx="20110">
                  <c:v>1275.6000000000058</c:v>
                </c:pt>
                <c:pt idx="20111">
                  <c:v>1543.8000000000029</c:v>
                </c:pt>
                <c:pt idx="20112">
                  <c:v>1790.6999999999971</c:v>
                </c:pt>
                <c:pt idx="20113">
                  <c:v>2042.5</c:v>
                </c:pt>
                <c:pt idx="20114">
                  <c:v>2304.1999999999971</c:v>
                </c:pt>
                <c:pt idx="20115">
                  <c:v>2554</c:v>
                </c:pt>
                <c:pt idx="20116">
                  <c:v>2802.3000000000029</c:v>
                </c:pt>
                <c:pt idx="20117">
                  <c:v>3056.1000000000058</c:v>
                </c:pt>
                <c:pt idx="20118">
                  <c:v>3296.3000000000029</c:v>
                </c:pt>
                <c:pt idx="20119">
                  <c:v>3529.8000000000029</c:v>
                </c:pt>
                <c:pt idx="20120">
                  <c:v>3770.6000000000058</c:v>
                </c:pt>
                <c:pt idx="20121">
                  <c:v>4001.1000000000058</c:v>
                </c:pt>
                <c:pt idx="20122">
                  <c:v>4229.1999999999971</c:v>
                </c:pt>
                <c:pt idx="20123">
                  <c:v>4456.8000000000029</c:v>
                </c:pt>
                <c:pt idx="20124">
                  <c:v>4679.8000000000029</c:v>
                </c:pt>
                <c:pt idx="20125">
                  <c:v>4902.6000000000058</c:v>
                </c:pt>
                <c:pt idx="20126">
                  <c:v>5121.3000000000029</c:v>
                </c:pt>
                <c:pt idx="20127">
                  <c:v>5330.5</c:v>
                </c:pt>
                <c:pt idx="20128">
                  <c:v>5542.8000000000029</c:v>
                </c:pt>
                <c:pt idx="20129">
                  <c:v>5759.8999999999942</c:v>
                </c:pt>
                <c:pt idx="20130">
                  <c:v>5964.6999999999971</c:v>
                </c:pt>
                <c:pt idx="20131">
                  <c:v>6162.8999999999942</c:v>
                </c:pt>
                <c:pt idx="20132">
                  <c:v>6362.5</c:v>
                </c:pt>
                <c:pt idx="20133">
                  <c:v>6562.6000000000058</c:v>
                </c:pt>
                <c:pt idx="20134">
                  <c:v>6756.3999999999942</c:v>
                </c:pt>
                <c:pt idx="20135">
                  <c:v>6943.8000000000029</c:v>
                </c:pt>
                <c:pt idx="20136">
                  <c:v>7139.5</c:v>
                </c:pt>
                <c:pt idx="20137">
                  <c:v>7323.1999999999971</c:v>
                </c:pt>
                <c:pt idx="20138">
                  <c:v>7504.3999999999942</c:v>
                </c:pt>
                <c:pt idx="20139">
                  <c:v>7689.5</c:v>
                </c:pt>
                <c:pt idx="20140">
                  <c:v>7864.3000000000029</c:v>
                </c:pt>
                <c:pt idx="20141">
                  <c:v>8042.5</c:v>
                </c:pt>
                <c:pt idx="20142">
                  <c:v>8217.6999999999971</c:v>
                </c:pt>
                <c:pt idx="20143">
                  <c:v>8389.8999999999942</c:v>
                </c:pt>
                <c:pt idx="20144">
                  <c:v>8571.5</c:v>
                </c:pt>
                <c:pt idx="20145">
                  <c:v>8732.1999999999971</c:v>
                </c:pt>
                <c:pt idx="20146">
                  <c:v>8891.1999999999971</c:v>
                </c:pt>
                <c:pt idx="20147">
                  <c:v>9057.3000000000029</c:v>
                </c:pt>
                <c:pt idx="20148">
                  <c:v>9218.5</c:v>
                </c:pt>
                <c:pt idx="20149">
                  <c:v>9376.1999999999971</c:v>
                </c:pt>
                <c:pt idx="20150">
                  <c:v>9522.1000000000058</c:v>
                </c:pt>
                <c:pt idx="20151">
                  <c:v>9675.8000000000029</c:v>
                </c:pt>
                <c:pt idx="20152">
                  <c:v>9832.3999999999942</c:v>
                </c:pt>
                <c:pt idx="20153">
                  <c:v>9972.8999999999942</c:v>
                </c:pt>
                <c:pt idx="20154">
                  <c:v>10108.800000000003</c:v>
                </c:pt>
                <c:pt idx="20155">
                  <c:v>10250.199999999997</c:v>
                </c:pt>
                <c:pt idx="20156">
                  <c:v>10398</c:v>
                </c:pt>
                <c:pt idx="20157">
                  <c:v>10533.199999999997</c:v>
                </c:pt>
                <c:pt idx="20158">
                  <c:v>10658.399999999994</c:v>
                </c:pt>
                <c:pt idx="20159">
                  <c:v>10790.199999999997</c:v>
                </c:pt>
                <c:pt idx="20160">
                  <c:v>10922.899999999994</c:v>
                </c:pt>
                <c:pt idx="20161">
                  <c:v>11048.899999999994</c:v>
                </c:pt>
                <c:pt idx="20162">
                  <c:v>11167.699999999997</c:v>
                </c:pt>
                <c:pt idx="20163">
                  <c:v>11286.800000000003</c:v>
                </c:pt>
                <c:pt idx="20164">
                  <c:v>11401.100000000006</c:v>
                </c:pt>
                <c:pt idx="20165">
                  <c:v>11524.399999999994</c:v>
                </c:pt>
                <c:pt idx="20166">
                  <c:v>11640.5</c:v>
                </c:pt>
                <c:pt idx="20167">
                  <c:v>11747.5</c:v>
                </c:pt>
                <c:pt idx="20168">
                  <c:v>11850.899999999994</c:v>
                </c:pt>
                <c:pt idx="20169">
                  <c:v>11962.800000000003</c:v>
                </c:pt>
                <c:pt idx="20170">
                  <c:v>12067</c:v>
                </c:pt>
                <c:pt idx="20171">
                  <c:v>12162.899999999994</c:v>
                </c:pt>
                <c:pt idx="20172">
                  <c:v>12261.5</c:v>
                </c:pt>
                <c:pt idx="20173">
                  <c:v>12366.600000000006</c:v>
                </c:pt>
                <c:pt idx="20174">
                  <c:v>12461.600000000006</c:v>
                </c:pt>
                <c:pt idx="20175">
                  <c:v>12543.100000000006</c:v>
                </c:pt>
                <c:pt idx="20176">
                  <c:v>12630.300000000003</c:v>
                </c:pt>
                <c:pt idx="20177">
                  <c:v>12714.899999999994</c:v>
                </c:pt>
                <c:pt idx="20178">
                  <c:v>12798.100000000006</c:v>
                </c:pt>
                <c:pt idx="20179">
                  <c:v>12879.199999999997</c:v>
                </c:pt>
                <c:pt idx="20180">
                  <c:v>12956.399999999994</c:v>
                </c:pt>
                <c:pt idx="20181">
                  <c:v>13040.100000000006</c:v>
                </c:pt>
                <c:pt idx="20182">
                  <c:v>13103.800000000003</c:v>
                </c:pt>
                <c:pt idx="20183">
                  <c:v>13178.600000000006</c:v>
                </c:pt>
                <c:pt idx="20184">
                  <c:v>13247.399999999994</c:v>
                </c:pt>
                <c:pt idx="20185">
                  <c:v>13309.800000000003</c:v>
                </c:pt>
                <c:pt idx="20186">
                  <c:v>13372.899999999994</c:v>
                </c:pt>
                <c:pt idx="20187">
                  <c:v>13430.800000000003</c:v>
                </c:pt>
                <c:pt idx="20188">
                  <c:v>13495.5</c:v>
                </c:pt>
                <c:pt idx="20189">
                  <c:v>13547.399999999994</c:v>
                </c:pt>
                <c:pt idx="20190">
                  <c:v>13602</c:v>
                </c:pt>
                <c:pt idx="20191">
                  <c:v>13658.300000000003</c:v>
                </c:pt>
                <c:pt idx="20192">
                  <c:v>13709.800000000003</c:v>
                </c:pt>
                <c:pt idx="20193">
                  <c:v>13760.600000000006</c:v>
                </c:pt>
                <c:pt idx="20194">
                  <c:v>13808.399999999994</c:v>
                </c:pt>
                <c:pt idx="20195">
                  <c:v>13856.199999999997</c:v>
                </c:pt>
                <c:pt idx="20196">
                  <c:v>13895.399999999994</c:v>
                </c:pt>
                <c:pt idx="20197">
                  <c:v>13934</c:v>
                </c:pt>
                <c:pt idx="20198">
                  <c:v>13979.100000000006</c:v>
                </c:pt>
                <c:pt idx="20199">
                  <c:v>14024.5</c:v>
                </c:pt>
                <c:pt idx="20200">
                  <c:v>14059.399999999994</c:v>
                </c:pt>
                <c:pt idx="20201">
                  <c:v>14091.399999999994</c:v>
                </c:pt>
                <c:pt idx="20202">
                  <c:v>14127.199999999997</c:v>
                </c:pt>
                <c:pt idx="20203">
                  <c:v>14159.800000000003</c:v>
                </c:pt>
                <c:pt idx="20204">
                  <c:v>14185.100000000006</c:v>
                </c:pt>
                <c:pt idx="20205">
                  <c:v>14211.100000000006</c:v>
                </c:pt>
                <c:pt idx="20206">
                  <c:v>14243.300000000003</c:v>
                </c:pt>
                <c:pt idx="20207">
                  <c:v>14272.399999999994</c:v>
                </c:pt>
                <c:pt idx="20208">
                  <c:v>14293.199999999997</c:v>
                </c:pt>
                <c:pt idx="20209">
                  <c:v>14313.5</c:v>
                </c:pt>
                <c:pt idx="20210">
                  <c:v>14333.199999999997</c:v>
                </c:pt>
                <c:pt idx="20211">
                  <c:v>14352.600000000006</c:v>
                </c:pt>
                <c:pt idx="20212">
                  <c:v>14378.800000000003</c:v>
                </c:pt>
                <c:pt idx="20213">
                  <c:v>14388.300000000003</c:v>
                </c:pt>
                <c:pt idx="20214">
                  <c:v>14397.600000000006</c:v>
                </c:pt>
                <c:pt idx="20215">
                  <c:v>14424</c:v>
                </c:pt>
                <c:pt idx="20216">
                  <c:v>14441.899999999994</c:v>
                </c:pt>
                <c:pt idx="20217">
                  <c:v>14454.100000000006</c:v>
                </c:pt>
                <c:pt idx="20218">
                  <c:v>14458.100000000006</c:v>
                </c:pt>
                <c:pt idx="20219">
                  <c:v>14475</c:v>
                </c:pt>
                <c:pt idx="20220">
                  <c:v>14496</c:v>
                </c:pt>
                <c:pt idx="20221">
                  <c:v>14500.5</c:v>
                </c:pt>
                <c:pt idx="20222">
                  <c:v>14509.5</c:v>
                </c:pt>
                <c:pt idx="20223">
                  <c:v>14519.899999999994</c:v>
                </c:pt>
                <c:pt idx="20224">
                  <c:v>14530.399999999994</c:v>
                </c:pt>
                <c:pt idx="20225">
                  <c:v>14534.600000000006</c:v>
                </c:pt>
                <c:pt idx="20226">
                  <c:v>14535.5</c:v>
                </c:pt>
                <c:pt idx="20227">
                  <c:v>14542.199999999997</c:v>
                </c:pt>
                <c:pt idx="20228">
                  <c:v>14546.800000000003</c:v>
                </c:pt>
                <c:pt idx="20229">
                  <c:v>14547.199999999997</c:v>
                </c:pt>
                <c:pt idx="20230">
                  <c:v>14548.5</c:v>
                </c:pt>
                <c:pt idx="20231">
                  <c:v>14544.699999999997</c:v>
                </c:pt>
                <c:pt idx="20232">
                  <c:v>14541</c:v>
                </c:pt>
                <c:pt idx="20233">
                  <c:v>14536.800000000003</c:v>
                </c:pt>
                <c:pt idx="20234">
                  <c:v>14528.300000000003</c:v>
                </c:pt>
                <c:pt idx="20235">
                  <c:v>14523.800000000003</c:v>
                </c:pt>
                <c:pt idx="20236">
                  <c:v>14518.600000000006</c:v>
                </c:pt>
                <c:pt idx="20237">
                  <c:v>14503.300000000003</c:v>
                </c:pt>
                <c:pt idx="20238">
                  <c:v>14494.800000000003</c:v>
                </c:pt>
                <c:pt idx="20239">
                  <c:v>14484.600000000006</c:v>
                </c:pt>
                <c:pt idx="20240">
                  <c:v>14466</c:v>
                </c:pt>
                <c:pt idx="20241">
                  <c:v>14448</c:v>
                </c:pt>
                <c:pt idx="20242">
                  <c:v>14434.300000000003</c:v>
                </c:pt>
                <c:pt idx="20243">
                  <c:v>14425.199999999997</c:v>
                </c:pt>
                <c:pt idx="20244">
                  <c:v>14405.5</c:v>
                </c:pt>
                <c:pt idx="20245">
                  <c:v>14383.399999999994</c:v>
                </c:pt>
                <c:pt idx="20246">
                  <c:v>14368.199999999997</c:v>
                </c:pt>
                <c:pt idx="20247">
                  <c:v>14340.100000000006</c:v>
                </c:pt>
                <c:pt idx="20248">
                  <c:v>14316.300000000003</c:v>
                </c:pt>
                <c:pt idx="20249">
                  <c:v>14292.100000000006</c:v>
                </c:pt>
                <c:pt idx="20250">
                  <c:v>14265.199999999997</c:v>
                </c:pt>
                <c:pt idx="20251">
                  <c:v>14241</c:v>
                </c:pt>
                <c:pt idx="20252">
                  <c:v>14208.899999999994</c:v>
                </c:pt>
                <c:pt idx="20253">
                  <c:v>14164.300000000003</c:v>
                </c:pt>
                <c:pt idx="20254">
                  <c:v>14129.100000000006</c:v>
                </c:pt>
                <c:pt idx="20255">
                  <c:v>14100.399999999994</c:v>
                </c:pt>
                <c:pt idx="20256">
                  <c:v>14054.399999999994</c:v>
                </c:pt>
                <c:pt idx="20257">
                  <c:v>14017.300000000003</c:v>
                </c:pt>
                <c:pt idx="20258">
                  <c:v>13974.199999999997</c:v>
                </c:pt>
                <c:pt idx="20259">
                  <c:v>13912.300000000003</c:v>
                </c:pt>
                <c:pt idx="20260">
                  <c:v>13858.699999999997</c:v>
                </c:pt>
                <c:pt idx="20261">
                  <c:v>13813.699999999997</c:v>
                </c:pt>
                <c:pt idx="20262">
                  <c:v>13764.300000000003</c:v>
                </c:pt>
                <c:pt idx="20263">
                  <c:v>13698.300000000003</c:v>
                </c:pt>
                <c:pt idx="20264">
                  <c:v>13632.199999999997</c:v>
                </c:pt>
                <c:pt idx="20265">
                  <c:v>13576</c:v>
                </c:pt>
                <c:pt idx="20266">
                  <c:v>13517</c:v>
                </c:pt>
                <c:pt idx="20267">
                  <c:v>13439.600000000006</c:v>
                </c:pt>
                <c:pt idx="20268">
                  <c:v>13369.600000000006</c:v>
                </c:pt>
                <c:pt idx="20269">
                  <c:v>13306.199999999997</c:v>
                </c:pt>
                <c:pt idx="20270">
                  <c:v>13233</c:v>
                </c:pt>
                <c:pt idx="20271">
                  <c:v>13146.800000000003</c:v>
                </c:pt>
                <c:pt idx="20272">
                  <c:v>13073.899999999994</c:v>
                </c:pt>
                <c:pt idx="20273">
                  <c:v>12995.699999999997</c:v>
                </c:pt>
                <c:pt idx="20274">
                  <c:v>12919.399999999994</c:v>
                </c:pt>
                <c:pt idx="20275">
                  <c:v>12835.100000000006</c:v>
                </c:pt>
                <c:pt idx="20276">
                  <c:v>12738.300000000003</c:v>
                </c:pt>
                <c:pt idx="20277">
                  <c:v>12644.100000000006</c:v>
                </c:pt>
                <c:pt idx="20278">
                  <c:v>12548.699999999997</c:v>
                </c:pt>
                <c:pt idx="20279">
                  <c:v>12452.100000000006</c:v>
                </c:pt>
                <c:pt idx="20280">
                  <c:v>12353.300000000003</c:v>
                </c:pt>
                <c:pt idx="20281">
                  <c:v>12250</c:v>
                </c:pt>
                <c:pt idx="20282">
                  <c:v>12140.800000000003</c:v>
                </c:pt>
                <c:pt idx="20283">
                  <c:v>12036.300000000003</c:v>
                </c:pt>
                <c:pt idx="20284">
                  <c:v>11929.800000000003</c:v>
                </c:pt>
                <c:pt idx="20285">
                  <c:v>11805.100000000006</c:v>
                </c:pt>
                <c:pt idx="20286">
                  <c:v>11683</c:v>
                </c:pt>
                <c:pt idx="20287">
                  <c:v>11559.699999999997</c:v>
                </c:pt>
                <c:pt idx="20288">
                  <c:v>11446.300000000003</c:v>
                </c:pt>
                <c:pt idx="20289">
                  <c:v>11324.699999999997</c:v>
                </c:pt>
                <c:pt idx="20290">
                  <c:v>11187.899999999994</c:v>
                </c:pt>
                <c:pt idx="20291">
                  <c:v>11053.5</c:v>
                </c:pt>
                <c:pt idx="20292">
                  <c:v>10914.199999999997</c:v>
                </c:pt>
                <c:pt idx="20293">
                  <c:v>10779.800000000003</c:v>
                </c:pt>
                <c:pt idx="20294">
                  <c:v>10650.899999999994</c:v>
                </c:pt>
                <c:pt idx="20295">
                  <c:v>10507.300000000003</c:v>
                </c:pt>
                <c:pt idx="20296">
                  <c:v>10361.800000000003</c:v>
                </c:pt>
                <c:pt idx="20297">
                  <c:v>10215</c:v>
                </c:pt>
                <c:pt idx="20298">
                  <c:v>10066.800000000003</c:v>
                </c:pt>
                <c:pt idx="20299">
                  <c:v>9917.5</c:v>
                </c:pt>
                <c:pt idx="20300">
                  <c:v>9766.8999999999942</c:v>
                </c:pt>
                <c:pt idx="20301">
                  <c:v>9612</c:v>
                </c:pt>
                <c:pt idx="20302">
                  <c:v>9445.6000000000058</c:v>
                </c:pt>
                <c:pt idx="20303">
                  <c:v>9286</c:v>
                </c:pt>
                <c:pt idx="20304">
                  <c:v>9121.6000000000058</c:v>
                </c:pt>
                <c:pt idx="20305">
                  <c:v>8956.5</c:v>
                </c:pt>
                <c:pt idx="20306">
                  <c:v>8785.1999999999971</c:v>
                </c:pt>
                <c:pt idx="20307">
                  <c:v>8601.3999999999942</c:v>
                </c:pt>
                <c:pt idx="20308">
                  <c:v>8430</c:v>
                </c:pt>
                <c:pt idx="20309">
                  <c:v>8256.3999999999942</c:v>
                </c:pt>
                <c:pt idx="20310">
                  <c:v>8070</c:v>
                </c:pt>
                <c:pt idx="20311">
                  <c:v>7886.1999999999971</c:v>
                </c:pt>
                <c:pt idx="20312">
                  <c:v>7698.5</c:v>
                </c:pt>
                <c:pt idx="20313">
                  <c:v>7508.1000000000058</c:v>
                </c:pt>
                <c:pt idx="20314">
                  <c:v>7312.1000000000058</c:v>
                </c:pt>
                <c:pt idx="20315">
                  <c:v>7116.3999999999942</c:v>
                </c:pt>
                <c:pt idx="20316">
                  <c:v>6920.3000000000029</c:v>
                </c:pt>
                <c:pt idx="20317">
                  <c:v>6715.8999999999942</c:v>
                </c:pt>
                <c:pt idx="20318">
                  <c:v>6513.5</c:v>
                </c:pt>
                <c:pt idx="20319">
                  <c:v>6305.3000000000029</c:v>
                </c:pt>
                <c:pt idx="20320">
                  <c:v>6105.6000000000058</c:v>
                </c:pt>
                <c:pt idx="20321">
                  <c:v>5894.3999999999942</c:v>
                </c:pt>
                <c:pt idx="20322">
                  <c:v>5681.3999999999942</c:v>
                </c:pt>
                <c:pt idx="20323">
                  <c:v>5468.1000000000058</c:v>
                </c:pt>
                <c:pt idx="20324">
                  <c:v>5252.5</c:v>
                </c:pt>
                <c:pt idx="20325">
                  <c:v>5036.6000000000058</c:v>
                </c:pt>
                <c:pt idx="20326">
                  <c:v>4812</c:v>
                </c:pt>
                <c:pt idx="20327">
                  <c:v>4584.3000000000029</c:v>
                </c:pt>
                <c:pt idx="20328">
                  <c:v>4362</c:v>
                </c:pt>
                <c:pt idx="20329">
                  <c:v>4133.8000000000029</c:v>
                </c:pt>
                <c:pt idx="20330">
                  <c:v>3902</c:v>
                </c:pt>
                <c:pt idx="20331">
                  <c:v>3670.6000000000058</c:v>
                </c:pt>
                <c:pt idx="20332">
                  <c:v>3429.3999999999942</c:v>
                </c:pt>
                <c:pt idx="20333">
                  <c:v>3192.1000000000058</c:v>
                </c:pt>
                <c:pt idx="20334">
                  <c:v>2950.8000000000029</c:v>
                </c:pt>
                <c:pt idx="20335">
                  <c:v>2706</c:v>
                </c:pt>
                <c:pt idx="20336">
                  <c:v>2461.5</c:v>
                </c:pt>
                <c:pt idx="20337">
                  <c:v>2209.3999999999942</c:v>
                </c:pt>
                <c:pt idx="20338">
                  <c:v>1960.6999999999971</c:v>
                </c:pt>
                <c:pt idx="20339">
                  <c:v>1711.8999999999942</c:v>
                </c:pt>
                <c:pt idx="20340">
                  <c:v>1456.8000000000029</c:v>
                </c:pt>
                <c:pt idx="20341">
                  <c:v>1198.6999999999971</c:v>
                </c:pt>
                <c:pt idx="20342">
                  <c:v>941</c:v>
                </c:pt>
                <c:pt idx="20343">
                  <c:v>682.5</c:v>
                </c:pt>
                <c:pt idx="20344">
                  <c:v>418.80000000000291</c:v>
                </c:pt>
                <c:pt idx="20345">
                  <c:v>156.19999999999709</c:v>
                </c:pt>
                <c:pt idx="20346">
                  <c:v>-104.89999999999418</c:v>
                </c:pt>
                <c:pt idx="20347">
                  <c:v>-369.89999999999418</c:v>
                </c:pt>
                <c:pt idx="20348">
                  <c:v>-634.30000000000291</c:v>
                </c:pt>
                <c:pt idx="20349">
                  <c:v>-901.10000000000582</c:v>
                </c:pt>
                <c:pt idx="20350">
                  <c:v>-1171.6999999999971</c:v>
                </c:pt>
                <c:pt idx="20351">
                  <c:v>-1444.5</c:v>
                </c:pt>
                <c:pt idx="20352">
                  <c:v>-1715.6000000000058</c:v>
                </c:pt>
                <c:pt idx="20353">
                  <c:v>-1989.3999999999942</c:v>
                </c:pt>
                <c:pt idx="20354">
                  <c:v>-2262</c:v>
                </c:pt>
                <c:pt idx="20355">
                  <c:v>-2537.3999999999942</c:v>
                </c:pt>
                <c:pt idx="20356">
                  <c:v>-2811.3000000000029</c:v>
                </c:pt>
                <c:pt idx="20357">
                  <c:v>-3095</c:v>
                </c:pt>
                <c:pt idx="20358">
                  <c:v>-3376.6000000000058</c:v>
                </c:pt>
                <c:pt idx="20359">
                  <c:v>-3654.3999999999942</c:v>
                </c:pt>
                <c:pt idx="20360">
                  <c:v>-3934.8999999999942</c:v>
                </c:pt>
                <c:pt idx="20361">
                  <c:v>-4217.6999999999971</c:v>
                </c:pt>
                <c:pt idx="20362">
                  <c:v>-4498.8999999999942</c:v>
                </c:pt>
                <c:pt idx="20363">
                  <c:v>-4780.1999999999971</c:v>
                </c:pt>
                <c:pt idx="20364">
                  <c:v>-5061.6000000000058</c:v>
                </c:pt>
                <c:pt idx="20365">
                  <c:v>-5344.1000000000058</c:v>
                </c:pt>
                <c:pt idx="20366">
                  <c:v>-5631</c:v>
                </c:pt>
                <c:pt idx="20367">
                  <c:v>-5909.3999999999942</c:v>
                </c:pt>
                <c:pt idx="20368">
                  <c:v>-6192</c:v>
                </c:pt>
                <c:pt idx="20369">
                  <c:v>-6477.1999999999971</c:v>
                </c:pt>
                <c:pt idx="20370">
                  <c:v>-6760.6999999999971</c:v>
                </c:pt>
                <c:pt idx="20371">
                  <c:v>-7040</c:v>
                </c:pt>
                <c:pt idx="20372">
                  <c:v>-7317.8000000000029</c:v>
                </c:pt>
                <c:pt idx="20373">
                  <c:v>-7600.3000000000029</c:v>
                </c:pt>
                <c:pt idx="20374">
                  <c:v>-7876.8000000000029</c:v>
                </c:pt>
                <c:pt idx="20375">
                  <c:v>-8151.8999999999942</c:v>
                </c:pt>
                <c:pt idx="20376">
                  <c:v>-8432.5</c:v>
                </c:pt>
                <c:pt idx="20377">
                  <c:v>-8709.6999999999971</c:v>
                </c:pt>
                <c:pt idx="20378">
                  <c:v>-8984.3000000000029</c:v>
                </c:pt>
                <c:pt idx="20379">
                  <c:v>-9258</c:v>
                </c:pt>
                <c:pt idx="20380">
                  <c:v>-9531</c:v>
                </c:pt>
                <c:pt idx="20381">
                  <c:v>-9803.1000000000058</c:v>
                </c:pt>
                <c:pt idx="20382">
                  <c:v>-10073.199999999997</c:v>
                </c:pt>
                <c:pt idx="20383">
                  <c:v>-10340.600000000006</c:v>
                </c:pt>
                <c:pt idx="20384">
                  <c:v>-10609.399999999994</c:v>
                </c:pt>
                <c:pt idx="20385">
                  <c:v>-10879.300000000003</c:v>
                </c:pt>
                <c:pt idx="20386">
                  <c:v>-11142.100000000006</c:v>
                </c:pt>
                <c:pt idx="20387">
                  <c:v>-11403.800000000003</c:v>
                </c:pt>
                <c:pt idx="20388">
                  <c:v>-11664.5</c:v>
                </c:pt>
                <c:pt idx="20389">
                  <c:v>-11923.699999999997</c:v>
                </c:pt>
                <c:pt idx="20390">
                  <c:v>-12181.900000000001</c:v>
                </c:pt>
                <c:pt idx="20391">
                  <c:v>-12438.199999999997</c:v>
                </c:pt>
                <c:pt idx="20392">
                  <c:v>-12693.099999999999</c:v>
                </c:pt>
                <c:pt idx="20393">
                  <c:v>-12944.099999999999</c:v>
                </c:pt>
                <c:pt idx="20394">
                  <c:v>-13192.199999999997</c:v>
                </c:pt>
                <c:pt idx="20395">
                  <c:v>-13438.800000000003</c:v>
                </c:pt>
                <c:pt idx="20396">
                  <c:v>-13679.300000000003</c:v>
                </c:pt>
                <c:pt idx="20397">
                  <c:v>-13918.300000000003</c:v>
                </c:pt>
                <c:pt idx="20398">
                  <c:v>-14156.599999999999</c:v>
                </c:pt>
                <c:pt idx="20399">
                  <c:v>-14387.5</c:v>
                </c:pt>
                <c:pt idx="20400">
                  <c:v>-14617.800000000003</c:v>
                </c:pt>
                <c:pt idx="20401">
                  <c:v>-14846.800000000003</c:v>
                </c:pt>
                <c:pt idx="20402">
                  <c:v>-15071</c:v>
                </c:pt>
                <c:pt idx="20403">
                  <c:v>-15289.199999999997</c:v>
                </c:pt>
                <c:pt idx="20404">
                  <c:v>-15506.599999999999</c:v>
                </c:pt>
                <c:pt idx="20405">
                  <c:v>-15723.400000000001</c:v>
                </c:pt>
                <c:pt idx="20406">
                  <c:v>-15934.800000000003</c:v>
                </c:pt>
                <c:pt idx="20407">
                  <c:v>-16142.900000000001</c:v>
                </c:pt>
                <c:pt idx="20408">
                  <c:v>-16346.800000000003</c:v>
                </c:pt>
                <c:pt idx="20409">
                  <c:v>-16548.5</c:v>
                </c:pt>
                <c:pt idx="20410">
                  <c:v>-16747.699999999997</c:v>
                </c:pt>
                <c:pt idx="20411">
                  <c:v>-16940.599999999999</c:v>
                </c:pt>
                <c:pt idx="20412">
                  <c:v>-17128.900000000001</c:v>
                </c:pt>
                <c:pt idx="20413">
                  <c:v>-17313.099999999999</c:v>
                </c:pt>
                <c:pt idx="20414">
                  <c:v>-17493.5</c:v>
                </c:pt>
                <c:pt idx="20415">
                  <c:v>-17673.400000000001</c:v>
                </c:pt>
                <c:pt idx="20416">
                  <c:v>-17848.199999999997</c:v>
                </c:pt>
                <c:pt idx="20417">
                  <c:v>-18015.599999999999</c:v>
                </c:pt>
                <c:pt idx="20418">
                  <c:v>-18180.099999999999</c:v>
                </c:pt>
                <c:pt idx="20419">
                  <c:v>-18341</c:v>
                </c:pt>
                <c:pt idx="20420">
                  <c:v>-18498.300000000003</c:v>
                </c:pt>
                <c:pt idx="20421">
                  <c:v>-18651.699999999997</c:v>
                </c:pt>
                <c:pt idx="20422">
                  <c:v>-18796.300000000003</c:v>
                </c:pt>
                <c:pt idx="20423">
                  <c:v>-18936.400000000001</c:v>
                </c:pt>
                <c:pt idx="20424">
                  <c:v>-19073</c:v>
                </c:pt>
                <c:pt idx="20425">
                  <c:v>-19206.800000000003</c:v>
                </c:pt>
                <c:pt idx="20426">
                  <c:v>-19334</c:v>
                </c:pt>
                <c:pt idx="20427">
                  <c:v>-19453.300000000003</c:v>
                </c:pt>
                <c:pt idx="20428">
                  <c:v>-19574</c:v>
                </c:pt>
                <c:pt idx="20429">
                  <c:v>-19687.699999999997</c:v>
                </c:pt>
                <c:pt idx="20430">
                  <c:v>-19795.599999999999</c:v>
                </c:pt>
                <c:pt idx="20431">
                  <c:v>-19898.800000000003</c:v>
                </c:pt>
                <c:pt idx="20432">
                  <c:v>-19998.199999999997</c:v>
                </c:pt>
                <c:pt idx="20433">
                  <c:v>-20086</c:v>
                </c:pt>
                <c:pt idx="20434">
                  <c:v>-20170.199999999997</c:v>
                </c:pt>
                <c:pt idx="20435">
                  <c:v>-20259.900000000001</c:v>
                </c:pt>
                <c:pt idx="20436">
                  <c:v>-20337.699999999997</c:v>
                </c:pt>
                <c:pt idx="20437">
                  <c:v>-20404.400000000001</c:v>
                </c:pt>
                <c:pt idx="20438">
                  <c:v>-20469.699999999997</c:v>
                </c:pt>
                <c:pt idx="20439">
                  <c:v>-20530.300000000003</c:v>
                </c:pt>
                <c:pt idx="20440">
                  <c:v>-20587.800000000003</c:v>
                </c:pt>
                <c:pt idx="20441">
                  <c:v>-20635.300000000003</c:v>
                </c:pt>
                <c:pt idx="20442">
                  <c:v>-20672.099999999999</c:v>
                </c:pt>
                <c:pt idx="20443">
                  <c:v>-20708.5</c:v>
                </c:pt>
                <c:pt idx="20444">
                  <c:v>-20740.900000000001</c:v>
                </c:pt>
                <c:pt idx="20445">
                  <c:v>-20769.300000000003</c:v>
                </c:pt>
                <c:pt idx="20446">
                  <c:v>-20793.800000000003</c:v>
                </c:pt>
                <c:pt idx="20447">
                  <c:v>-20814.800000000003</c:v>
                </c:pt>
                <c:pt idx="20448">
                  <c:v>-20820.800000000003</c:v>
                </c:pt>
                <c:pt idx="20449">
                  <c:v>-20816.900000000001</c:v>
                </c:pt>
                <c:pt idx="20450">
                  <c:v>-20811.5</c:v>
                </c:pt>
                <c:pt idx="20451">
                  <c:v>-20810.900000000001</c:v>
                </c:pt>
                <c:pt idx="20452">
                  <c:v>-20794.699999999997</c:v>
                </c:pt>
                <c:pt idx="20453">
                  <c:v>-20778.599999999999</c:v>
                </c:pt>
                <c:pt idx="20454">
                  <c:v>-20745.300000000003</c:v>
                </c:pt>
                <c:pt idx="20455">
                  <c:v>-20707.699999999997</c:v>
                </c:pt>
                <c:pt idx="20456">
                  <c:v>-20673.199999999997</c:v>
                </c:pt>
                <c:pt idx="20457">
                  <c:v>-20638.400000000001</c:v>
                </c:pt>
                <c:pt idx="20458">
                  <c:v>-20588.800000000003</c:v>
                </c:pt>
                <c:pt idx="20459">
                  <c:v>-20518.400000000001</c:v>
                </c:pt>
                <c:pt idx="20460">
                  <c:v>-20466.400000000001</c:v>
                </c:pt>
                <c:pt idx="20461">
                  <c:v>-20402.199999999997</c:v>
                </c:pt>
                <c:pt idx="20462">
                  <c:v>-20318</c:v>
                </c:pt>
                <c:pt idx="20463">
                  <c:v>-20237.199999999997</c:v>
                </c:pt>
                <c:pt idx="20464">
                  <c:v>-20152.5</c:v>
                </c:pt>
                <c:pt idx="20465">
                  <c:v>-20063.699999999997</c:v>
                </c:pt>
                <c:pt idx="20466">
                  <c:v>-19970.900000000001</c:v>
                </c:pt>
                <c:pt idx="20467">
                  <c:v>-19876.400000000001</c:v>
                </c:pt>
                <c:pt idx="20468">
                  <c:v>-19749.099999999999</c:v>
                </c:pt>
                <c:pt idx="20469">
                  <c:v>-19642.300000000003</c:v>
                </c:pt>
                <c:pt idx="20470">
                  <c:v>-19525</c:v>
                </c:pt>
                <c:pt idx="20471">
                  <c:v>-19402.900000000001</c:v>
                </c:pt>
                <c:pt idx="20472">
                  <c:v>-19272.599999999999</c:v>
                </c:pt>
                <c:pt idx="20473">
                  <c:v>-19122.900000000001</c:v>
                </c:pt>
                <c:pt idx="20474">
                  <c:v>-18987.300000000003</c:v>
                </c:pt>
                <c:pt idx="20475">
                  <c:v>-18845.599999999999</c:v>
                </c:pt>
                <c:pt idx="20476">
                  <c:v>-18683.5</c:v>
                </c:pt>
                <c:pt idx="20477">
                  <c:v>-18516</c:v>
                </c:pt>
                <c:pt idx="20478">
                  <c:v>-18351.599999999999</c:v>
                </c:pt>
                <c:pt idx="20479">
                  <c:v>-18188</c:v>
                </c:pt>
                <c:pt idx="20480">
                  <c:v>-18005.800000000003</c:v>
                </c:pt>
                <c:pt idx="20481">
                  <c:v>-17813.199999999997</c:v>
                </c:pt>
                <c:pt idx="20482">
                  <c:v>-17631.5</c:v>
                </c:pt>
                <c:pt idx="20483">
                  <c:v>-17448.5</c:v>
                </c:pt>
                <c:pt idx="20484">
                  <c:v>-17247.099999999999</c:v>
                </c:pt>
                <c:pt idx="20485">
                  <c:v>-17039.599999999999</c:v>
                </c:pt>
                <c:pt idx="20486">
                  <c:v>-16831.800000000003</c:v>
                </c:pt>
                <c:pt idx="20487">
                  <c:v>-16613.5</c:v>
                </c:pt>
                <c:pt idx="20488">
                  <c:v>-16388.400000000001</c:v>
                </c:pt>
                <c:pt idx="20489">
                  <c:v>-16167.599999999999</c:v>
                </c:pt>
                <c:pt idx="20490">
                  <c:v>-15943.699999999997</c:v>
                </c:pt>
                <c:pt idx="20491">
                  <c:v>-15706.199999999997</c:v>
                </c:pt>
                <c:pt idx="20492">
                  <c:v>-15470.599999999999</c:v>
                </c:pt>
                <c:pt idx="20493">
                  <c:v>-15220.300000000003</c:v>
                </c:pt>
                <c:pt idx="20494">
                  <c:v>-14971.599999999999</c:v>
                </c:pt>
                <c:pt idx="20495">
                  <c:v>-14722.099999999999</c:v>
                </c:pt>
                <c:pt idx="20496">
                  <c:v>-14461.599999999999</c:v>
                </c:pt>
                <c:pt idx="20497">
                  <c:v>-14202.800000000003</c:v>
                </c:pt>
                <c:pt idx="20498">
                  <c:v>-13942.5</c:v>
                </c:pt>
                <c:pt idx="20499">
                  <c:v>-13658.699999999997</c:v>
                </c:pt>
                <c:pt idx="20500">
                  <c:v>-13382.800000000003</c:v>
                </c:pt>
                <c:pt idx="20501">
                  <c:v>-13103.699999999997</c:v>
                </c:pt>
                <c:pt idx="20502">
                  <c:v>-12820.199999999997</c:v>
                </c:pt>
                <c:pt idx="20503">
                  <c:v>-12529.5</c:v>
                </c:pt>
                <c:pt idx="20504">
                  <c:v>-12231.400000000001</c:v>
                </c:pt>
                <c:pt idx="20505">
                  <c:v>-11940.599999999999</c:v>
                </c:pt>
                <c:pt idx="20506">
                  <c:v>-11633.600000000006</c:v>
                </c:pt>
                <c:pt idx="20507">
                  <c:v>-11326.5</c:v>
                </c:pt>
                <c:pt idx="20508">
                  <c:v>-11021.100000000006</c:v>
                </c:pt>
                <c:pt idx="20509">
                  <c:v>-10701.699999999997</c:v>
                </c:pt>
                <c:pt idx="20510">
                  <c:v>-10384.600000000006</c:v>
                </c:pt>
                <c:pt idx="20511">
                  <c:v>-10071.100000000006</c:v>
                </c:pt>
                <c:pt idx="20512">
                  <c:v>-9743</c:v>
                </c:pt>
                <c:pt idx="20513">
                  <c:v>-9419</c:v>
                </c:pt>
                <c:pt idx="20514">
                  <c:v>-9084.6999999999971</c:v>
                </c:pt>
                <c:pt idx="20515">
                  <c:v>-8748.6999999999971</c:v>
                </c:pt>
                <c:pt idx="20516">
                  <c:v>-8415.8999999999942</c:v>
                </c:pt>
                <c:pt idx="20517">
                  <c:v>-8076.1999999999971</c:v>
                </c:pt>
                <c:pt idx="20518">
                  <c:v>-7730.1999999999971</c:v>
                </c:pt>
                <c:pt idx="20519">
                  <c:v>-7382.1999999999971</c:v>
                </c:pt>
                <c:pt idx="20520">
                  <c:v>-7035.8000000000029</c:v>
                </c:pt>
                <c:pt idx="20521">
                  <c:v>-6687.1000000000058</c:v>
                </c:pt>
                <c:pt idx="20522">
                  <c:v>-6324.6999999999971</c:v>
                </c:pt>
                <c:pt idx="20523">
                  <c:v>-5968.5</c:v>
                </c:pt>
                <c:pt idx="20524">
                  <c:v>-5618.1999999999971</c:v>
                </c:pt>
                <c:pt idx="20525">
                  <c:v>-5257.6000000000058</c:v>
                </c:pt>
                <c:pt idx="20526">
                  <c:v>-4886.5</c:v>
                </c:pt>
                <c:pt idx="20527">
                  <c:v>-4510.5</c:v>
                </c:pt>
                <c:pt idx="20528">
                  <c:v>-4148.8999999999942</c:v>
                </c:pt>
                <c:pt idx="20529">
                  <c:v>-3781.5</c:v>
                </c:pt>
                <c:pt idx="20530">
                  <c:v>-3397.8000000000029</c:v>
                </c:pt>
                <c:pt idx="20531">
                  <c:v>-3024.8999999999942</c:v>
                </c:pt>
                <c:pt idx="20532">
                  <c:v>-2649</c:v>
                </c:pt>
                <c:pt idx="20533">
                  <c:v>-2272.3999999999942</c:v>
                </c:pt>
                <c:pt idx="20534">
                  <c:v>-1894.8000000000029</c:v>
                </c:pt>
                <c:pt idx="20535">
                  <c:v>-1507.1000000000058</c:v>
                </c:pt>
                <c:pt idx="20536">
                  <c:v>-1118.1000000000058</c:v>
                </c:pt>
                <c:pt idx="20537">
                  <c:v>-738.19999999999709</c:v>
                </c:pt>
                <c:pt idx="20538">
                  <c:v>-358.89999999999418</c:v>
                </c:pt>
                <c:pt idx="20539">
                  <c:v>29</c:v>
                </c:pt>
                <c:pt idx="20540">
                  <c:v>418.60000000000582</c:v>
                </c:pt>
                <c:pt idx="20541">
                  <c:v>800.30000000000291</c:v>
                </c:pt>
                <c:pt idx="20542">
                  <c:v>1187.3000000000029</c:v>
                </c:pt>
                <c:pt idx="20543">
                  <c:v>1584.6000000000058</c:v>
                </c:pt>
                <c:pt idx="20544">
                  <c:v>1976.6000000000058</c:v>
                </c:pt>
                <c:pt idx="20545">
                  <c:v>2358.1000000000058</c:v>
                </c:pt>
                <c:pt idx="20546">
                  <c:v>2743.1000000000058</c:v>
                </c:pt>
                <c:pt idx="20547">
                  <c:v>3132.3000000000029</c:v>
                </c:pt>
                <c:pt idx="20548">
                  <c:v>3519.1999999999971</c:v>
                </c:pt>
                <c:pt idx="20549">
                  <c:v>3907.8000000000029</c:v>
                </c:pt>
                <c:pt idx="20550">
                  <c:v>4292.3000000000029</c:v>
                </c:pt>
                <c:pt idx="20551">
                  <c:v>4686</c:v>
                </c:pt>
                <c:pt idx="20552">
                  <c:v>5071.8999999999942</c:v>
                </c:pt>
                <c:pt idx="20553">
                  <c:v>5458.6000000000058</c:v>
                </c:pt>
                <c:pt idx="20554">
                  <c:v>5850.6999999999971</c:v>
                </c:pt>
                <c:pt idx="20555">
                  <c:v>6236.6999999999971</c:v>
                </c:pt>
                <c:pt idx="20556">
                  <c:v>6619.3000000000029</c:v>
                </c:pt>
                <c:pt idx="20557">
                  <c:v>7000.8000000000029</c:v>
                </c:pt>
                <c:pt idx="20558">
                  <c:v>7384.8000000000029</c:v>
                </c:pt>
                <c:pt idx="20559">
                  <c:v>7766.8999999999942</c:v>
                </c:pt>
                <c:pt idx="20560">
                  <c:v>8141.8999999999942</c:v>
                </c:pt>
                <c:pt idx="20561">
                  <c:v>8527.3000000000029</c:v>
                </c:pt>
                <c:pt idx="20562">
                  <c:v>8900.3999999999942</c:v>
                </c:pt>
                <c:pt idx="20563">
                  <c:v>9273</c:v>
                </c:pt>
                <c:pt idx="20564">
                  <c:v>9644.1000000000058</c:v>
                </c:pt>
                <c:pt idx="20565">
                  <c:v>10013.600000000006</c:v>
                </c:pt>
                <c:pt idx="20566">
                  <c:v>10379.699999999997</c:v>
                </c:pt>
                <c:pt idx="20567">
                  <c:v>10737.100000000006</c:v>
                </c:pt>
                <c:pt idx="20568">
                  <c:v>11102.399999999994</c:v>
                </c:pt>
                <c:pt idx="20569">
                  <c:v>11469.899999999994</c:v>
                </c:pt>
                <c:pt idx="20570">
                  <c:v>11827.800000000003</c:v>
                </c:pt>
                <c:pt idx="20571">
                  <c:v>12176.100000000006</c:v>
                </c:pt>
                <c:pt idx="20572">
                  <c:v>12532.800000000003</c:v>
                </c:pt>
                <c:pt idx="20573">
                  <c:v>12884.600000000006</c:v>
                </c:pt>
                <c:pt idx="20574">
                  <c:v>13223.5</c:v>
                </c:pt>
                <c:pt idx="20575">
                  <c:v>13560.100000000006</c:v>
                </c:pt>
                <c:pt idx="20576">
                  <c:v>13902.699999999997</c:v>
                </c:pt>
                <c:pt idx="20577">
                  <c:v>14246.600000000006</c:v>
                </c:pt>
                <c:pt idx="20578">
                  <c:v>14581</c:v>
                </c:pt>
                <c:pt idx="20579">
                  <c:v>14910.600000000006</c:v>
                </c:pt>
                <c:pt idx="20580">
                  <c:v>15238.100000000006</c:v>
                </c:pt>
                <c:pt idx="20581">
                  <c:v>15561.899999999994</c:v>
                </c:pt>
                <c:pt idx="20582">
                  <c:v>15889.5</c:v>
                </c:pt>
                <c:pt idx="20583">
                  <c:v>16204.300000000003</c:v>
                </c:pt>
                <c:pt idx="20584">
                  <c:v>16509.800000000003</c:v>
                </c:pt>
                <c:pt idx="20585">
                  <c:v>16823.300000000003</c:v>
                </c:pt>
                <c:pt idx="20586">
                  <c:v>17135.100000000006</c:v>
                </c:pt>
                <c:pt idx="20587">
                  <c:v>17434.800000000003</c:v>
                </c:pt>
                <c:pt idx="20588">
                  <c:v>17722.800000000003</c:v>
                </c:pt>
                <c:pt idx="20589">
                  <c:v>18010.600000000006</c:v>
                </c:pt>
                <c:pt idx="20590">
                  <c:v>18305.300000000003</c:v>
                </c:pt>
                <c:pt idx="20591">
                  <c:v>18587</c:v>
                </c:pt>
                <c:pt idx="20592">
                  <c:v>18860.100000000006</c:v>
                </c:pt>
                <c:pt idx="20593">
                  <c:v>19133.899999999994</c:v>
                </c:pt>
                <c:pt idx="20594">
                  <c:v>19403.899999999994</c:v>
                </c:pt>
                <c:pt idx="20595">
                  <c:v>19667.399999999994</c:v>
                </c:pt>
                <c:pt idx="20596">
                  <c:v>19921.100000000006</c:v>
                </c:pt>
                <c:pt idx="20597">
                  <c:v>20173.5</c:v>
                </c:pt>
                <c:pt idx="20598">
                  <c:v>20425.800000000003</c:v>
                </c:pt>
                <c:pt idx="20599">
                  <c:v>20667.699999999997</c:v>
                </c:pt>
                <c:pt idx="20600">
                  <c:v>20905.5</c:v>
                </c:pt>
                <c:pt idx="20601">
                  <c:v>21138.300000000003</c:v>
                </c:pt>
                <c:pt idx="20602">
                  <c:v>21360.5</c:v>
                </c:pt>
                <c:pt idx="20603">
                  <c:v>21590.300000000003</c:v>
                </c:pt>
                <c:pt idx="20604">
                  <c:v>21809</c:v>
                </c:pt>
                <c:pt idx="20605">
                  <c:v>22022.5</c:v>
                </c:pt>
                <c:pt idx="20606">
                  <c:v>22240.100000000006</c:v>
                </c:pt>
                <c:pt idx="20607">
                  <c:v>22437.300000000003</c:v>
                </c:pt>
                <c:pt idx="20608">
                  <c:v>22638.300000000003</c:v>
                </c:pt>
                <c:pt idx="20609">
                  <c:v>22835</c:v>
                </c:pt>
                <c:pt idx="20610">
                  <c:v>23018</c:v>
                </c:pt>
                <c:pt idx="20611">
                  <c:v>23197</c:v>
                </c:pt>
                <c:pt idx="20612">
                  <c:v>23370</c:v>
                </c:pt>
                <c:pt idx="20613">
                  <c:v>23546</c:v>
                </c:pt>
                <c:pt idx="20614">
                  <c:v>23705</c:v>
                </c:pt>
                <c:pt idx="20615">
                  <c:v>23854</c:v>
                </c:pt>
                <c:pt idx="20616">
                  <c:v>24007</c:v>
                </c:pt>
                <c:pt idx="20617">
                  <c:v>24149</c:v>
                </c:pt>
                <c:pt idx="20618">
                  <c:v>24285</c:v>
                </c:pt>
                <c:pt idx="20619">
                  <c:v>24416</c:v>
                </c:pt>
                <c:pt idx="20620">
                  <c:v>24537</c:v>
                </c:pt>
                <c:pt idx="20621">
                  <c:v>24654</c:v>
                </c:pt>
                <c:pt idx="20622">
                  <c:v>24765</c:v>
                </c:pt>
                <c:pt idx="20623">
                  <c:v>24860</c:v>
                </c:pt>
                <c:pt idx="20624">
                  <c:v>24959</c:v>
                </c:pt>
                <c:pt idx="20625">
                  <c:v>25053</c:v>
                </c:pt>
                <c:pt idx="20626">
                  <c:v>25136</c:v>
                </c:pt>
                <c:pt idx="20627">
                  <c:v>25212</c:v>
                </c:pt>
                <c:pt idx="20628">
                  <c:v>25287</c:v>
                </c:pt>
                <c:pt idx="20629">
                  <c:v>25351</c:v>
                </c:pt>
                <c:pt idx="20630">
                  <c:v>25400</c:v>
                </c:pt>
                <c:pt idx="20631">
                  <c:v>25462</c:v>
                </c:pt>
                <c:pt idx="20632">
                  <c:v>25518</c:v>
                </c:pt>
                <c:pt idx="20633">
                  <c:v>25554</c:v>
                </c:pt>
                <c:pt idx="20634">
                  <c:v>25572</c:v>
                </c:pt>
                <c:pt idx="20635">
                  <c:v>25605</c:v>
                </c:pt>
                <c:pt idx="20636">
                  <c:v>25632</c:v>
                </c:pt>
                <c:pt idx="20637">
                  <c:v>25642</c:v>
                </c:pt>
                <c:pt idx="20638">
                  <c:v>25635</c:v>
                </c:pt>
                <c:pt idx="20639">
                  <c:v>25636</c:v>
                </c:pt>
                <c:pt idx="20640">
                  <c:v>25630</c:v>
                </c:pt>
                <c:pt idx="20641">
                  <c:v>25604</c:v>
                </c:pt>
                <c:pt idx="20642">
                  <c:v>25574</c:v>
                </c:pt>
                <c:pt idx="20643">
                  <c:v>25539</c:v>
                </c:pt>
                <c:pt idx="20644">
                  <c:v>25497</c:v>
                </c:pt>
                <c:pt idx="20645">
                  <c:v>25460</c:v>
                </c:pt>
                <c:pt idx="20646">
                  <c:v>25391</c:v>
                </c:pt>
                <c:pt idx="20647">
                  <c:v>25324</c:v>
                </c:pt>
                <c:pt idx="20648">
                  <c:v>25251</c:v>
                </c:pt>
                <c:pt idx="20649">
                  <c:v>25172</c:v>
                </c:pt>
                <c:pt idx="20650">
                  <c:v>25088</c:v>
                </c:pt>
                <c:pt idx="20651">
                  <c:v>25001</c:v>
                </c:pt>
                <c:pt idx="20652">
                  <c:v>24894</c:v>
                </c:pt>
                <c:pt idx="20653">
                  <c:v>24784</c:v>
                </c:pt>
                <c:pt idx="20654">
                  <c:v>24686</c:v>
                </c:pt>
                <c:pt idx="20655">
                  <c:v>24566</c:v>
                </c:pt>
                <c:pt idx="20656">
                  <c:v>24434</c:v>
                </c:pt>
                <c:pt idx="20657">
                  <c:v>24300</c:v>
                </c:pt>
                <c:pt idx="20658">
                  <c:v>24164</c:v>
                </c:pt>
                <c:pt idx="20659">
                  <c:v>24026</c:v>
                </c:pt>
                <c:pt idx="20660">
                  <c:v>23871</c:v>
                </c:pt>
                <c:pt idx="20661">
                  <c:v>23702</c:v>
                </c:pt>
                <c:pt idx="20662">
                  <c:v>23531</c:v>
                </c:pt>
                <c:pt idx="20663">
                  <c:v>23359</c:v>
                </c:pt>
                <c:pt idx="20664">
                  <c:v>23186</c:v>
                </c:pt>
                <c:pt idx="20665">
                  <c:v>22996</c:v>
                </c:pt>
                <c:pt idx="20666">
                  <c:v>22792</c:v>
                </c:pt>
                <c:pt idx="20667">
                  <c:v>22585.600000000006</c:v>
                </c:pt>
                <c:pt idx="20668">
                  <c:v>22374.100000000006</c:v>
                </c:pt>
                <c:pt idx="20669">
                  <c:v>22157.399999999994</c:v>
                </c:pt>
                <c:pt idx="20670">
                  <c:v>21935.699999999997</c:v>
                </c:pt>
                <c:pt idx="20671">
                  <c:v>21711</c:v>
                </c:pt>
                <c:pt idx="20672">
                  <c:v>21472.5</c:v>
                </c:pt>
                <c:pt idx="20673">
                  <c:v>21225.399999999994</c:v>
                </c:pt>
                <c:pt idx="20674">
                  <c:v>20976.800000000003</c:v>
                </c:pt>
                <c:pt idx="20675">
                  <c:v>20719.899999999994</c:v>
                </c:pt>
                <c:pt idx="20676">
                  <c:v>20461.199999999997</c:v>
                </c:pt>
                <c:pt idx="20677">
                  <c:v>20180.399999999994</c:v>
                </c:pt>
                <c:pt idx="20678">
                  <c:v>19903.399999999994</c:v>
                </c:pt>
                <c:pt idx="20679">
                  <c:v>19630</c:v>
                </c:pt>
                <c:pt idx="20680">
                  <c:v>19338.100000000006</c:v>
                </c:pt>
                <c:pt idx="20681">
                  <c:v>19052.600000000006</c:v>
                </c:pt>
                <c:pt idx="20682">
                  <c:v>18754</c:v>
                </c:pt>
                <c:pt idx="20683">
                  <c:v>18459.100000000006</c:v>
                </c:pt>
                <c:pt idx="20684">
                  <c:v>18149.899999999994</c:v>
                </c:pt>
                <c:pt idx="20685">
                  <c:v>17832.800000000003</c:v>
                </c:pt>
                <c:pt idx="20686">
                  <c:v>17522.199999999997</c:v>
                </c:pt>
                <c:pt idx="20687">
                  <c:v>17190</c:v>
                </c:pt>
                <c:pt idx="20688">
                  <c:v>16866.600000000006</c:v>
                </c:pt>
                <c:pt idx="20689">
                  <c:v>16526.699999999997</c:v>
                </c:pt>
                <c:pt idx="20690">
                  <c:v>16194.600000000006</c:v>
                </c:pt>
                <c:pt idx="20691">
                  <c:v>15848.100000000006</c:v>
                </c:pt>
                <c:pt idx="20692">
                  <c:v>15490</c:v>
                </c:pt>
                <c:pt idx="20693">
                  <c:v>15139.699999999997</c:v>
                </c:pt>
                <c:pt idx="20694">
                  <c:v>14777.300000000003</c:v>
                </c:pt>
                <c:pt idx="20695">
                  <c:v>14415.600000000006</c:v>
                </c:pt>
                <c:pt idx="20696">
                  <c:v>14045.600000000006</c:v>
                </c:pt>
                <c:pt idx="20697">
                  <c:v>13667.199999999997</c:v>
                </c:pt>
                <c:pt idx="20698">
                  <c:v>13286.100000000006</c:v>
                </c:pt>
                <c:pt idx="20699">
                  <c:v>12906.399999999994</c:v>
                </c:pt>
                <c:pt idx="20700">
                  <c:v>12518</c:v>
                </c:pt>
                <c:pt idx="20701">
                  <c:v>12126.600000000006</c:v>
                </c:pt>
                <c:pt idx="20702">
                  <c:v>11729.399999999994</c:v>
                </c:pt>
                <c:pt idx="20703">
                  <c:v>11319.600000000006</c:v>
                </c:pt>
                <c:pt idx="20704">
                  <c:v>10921.800000000003</c:v>
                </c:pt>
                <c:pt idx="20705">
                  <c:v>10513.5</c:v>
                </c:pt>
                <c:pt idx="20706">
                  <c:v>10105.600000000006</c:v>
                </c:pt>
                <c:pt idx="20707">
                  <c:v>9692.1999999999971</c:v>
                </c:pt>
                <c:pt idx="20708">
                  <c:v>9274.1000000000058</c:v>
                </c:pt>
                <c:pt idx="20709">
                  <c:v>8859.8000000000029</c:v>
                </c:pt>
                <c:pt idx="20710">
                  <c:v>8437.5</c:v>
                </c:pt>
                <c:pt idx="20711">
                  <c:v>8009.1999999999971</c:v>
                </c:pt>
                <c:pt idx="20712">
                  <c:v>7578.8000000000029</c:v>
                </c:pt>
                <c:pt idx="20713">
                  <c:v>7149.1999999999971</c:v>
                </c:pt>
                <c:pt idx="20714">
                  <c:v>6710.1000000000058</c:v>
                </c:pt>
                <c:pt idx="20715">
                  <c:v>6268.5</c:v>
                </c:pt>
                <c:pt idx="20716">
                  <c:v>5828.5</c:v>
                </c:pt>
                <c:pt idx="20717">
                  <c:v>5382.1999999999971</c:v>
                </c:pt>
                <c:pt idx="20718">
                  <c:v>4935.8999999999942</c:v>
                </c:pt>
                <c:pt idx="20719">
                  <c:v>4488.1000000000058</c:v>
                </c:pt>
                <c:pt idx="20720">
                  <c:v>4034.8999999999942</c:v>
                </c:pt>
                <c:pt idx="20721">
                  <c:v>3576.5</c:v>
                </c:pt>
                <c:pt idx="20722">
                  <c:v>3122.1999999999971</c:v>
                </c:pt>
                <c:pt idx="20723">
                  <c:v>2663.1000000000058</c:v>
                </c:pt>
                <c:pt idx="20724">
                  <c:v>2204.5</c:v>
                </c:pt>
                <c:pt idx="20725">
                  <c:v>1742.6999999999971</c:v>
                </c:pt>
                <c:pt idx="20726">
                  <c:v>1281.8999999999942</c:v>
                </c:pt>
                <c:pt idx="20727">
                  <c:v>814.5</c:v>
                </c:pt>
                <c:pt idx="20728">
                  <c:v>346.10000000000582</c:v>
                </c:pt>
                <c:pt idx="20729">
                  <c:v>-119.69999999999709</c:v>
                </c:pt>
                <c:pt idx="20730">
                  <c:v>-587.69999999999709</c:v>
                </c:pt>
                <c:pt idx="20731">
                  <c:v>-1055.3999999999942</c:v>
                </c:pt>
                <c:pt idx="20732">
                  <c:v>-1523</c:v>
                </c:pt>
                <c:pt idx="20733">
                  <c:v>-1990.1999999999971</c:v>
                </c:pt>
                <c:pt idx="20734">
                  <c:v>-2457.8999999999942</c:v>
                </c:pt>
                <c:pt idx="20735">
                  <c:v>-2927.1999999999971</c:v>
                </c:pt>
                <c:pt idx="20736">
                  <c:v>-3398.8999999999942</c:v>
                </c:pt>
                <c:pt idx="20737">
                  <c:v>-3869.5</c:v>
                </c:pt>
                <c:pt idx="20738">
                  <c:v>-4335</c:v>
                </c:pt>
                <c:pt idx="20739">
                  <c:v>-4806.6000000000058</c:v>
                </c:pt>
                <c:pt idx="20740">
                  <c:v>-5277.8999999999942</c:v>
                </c:pt>
                <c:pt idx="20741">
                  <c:v>-5744</c:v>
                </c:pt>
                <c:pt idx="20742">
                  <c:v>-6212.5</c:v>
                </c:pt>
                <c:pt idx="20743">
                  <c:v>-6680.6999999999971</c:v>
                </c:pt>
                <c:pt idx="20744">
                  <c:v>-7148.3000000000029</c:v>
                </c:pt>
                <c:pt idx="20745">
                  <c:v>-7610</c:v>
                </c:pt>
                <c:pt idx="20746">
                  <c:v>-8077.6999999999971</c:v>
                </c:pt>
                <c:pt idx="20747">
                  <c:v>-8545.1000000000058</c:v>
                </c:pt>
                <c:pt idx="20748">
                  <c:v>-9003.6999999999971</c:v>
                </c:pt>
                <c:pt idx="20749">
                  <c:v>-9462.8999999999942</c:v>
                </c:pt>
                <c:pt idx="20750">
                  <c:v>-9922</c:v>
                </c:pt>
                <c:pt idx="20751">
                  <c:v>-10381.600000000006</c:v>
                </c:pt>
                <c:pt idx="20752">
                  <c:v>-10835.800000000003</c:v>
                </c:pt>
                <c:pt idx="20753">
                  <c:v>-11284.899999999994</c:v>
                </c:pt>
                <c:pt idx="20754">
                  <c:v>-11731.5</c:v>
                </c:pt>
                <c:pt idx="20755">
                  <c:v>-12185.400000000001</c:v>
                </c:pt>
                <c:pt idx="20756">
                  <c:v>-12626.900000000001</c:v>
                </c:pt>
                <c:pt idx="20757">
                  <c:v>-13065.199999999997</c:v>
                </c:pt>
                <c:pt idx="20758">
                  <c:v>-13502.599999999999</c:v>
                </c:pt>
                <c:pt idx="20759">
                  <c:v>-13933.599999999999</c:v>
                </c:pt>
                <c:pt idx="20760">
                  <c:v>-14365.5</c:v>
                </c:pt>
                <c:pt idx="20761">
                  <c:v>-14791.599999999999</c:v>
                </c:pt>
                <c:pt idx="20762">
                  <c:v>-15216.5</c:v>
                </c:pt>
                <c:pt idx="20763">
                  <c:v>-15635.400000000001</c:v>
                </c:pt>
                <c:pt idx="20764">
                  <c:v>-16048.900000000001</c:v>
                </c:pt>
                <c:pt idx="20765">
                  <c:v>-16460.300000000003</c:v>
                </c:pt>
                <c:pt idx="20766">
                  <c:v>-16866.800000000003</c:v>
                </c:pt>
                <c:pt idx="20767">
                  <c:v>-17269.300000000003</c:v>
                </c:pt>
                <c:pt idx="20768">
                  <c:v>-17670.199999999997</c:v>
                </c:pt>
                <c:pt idx="20769">
                  <c:v>-18063.300000000003</c:v>
                </c:pt>
                <c:pt idx="20770">
                  <c:v>-18450.900000000001</c:v>
                </c:pt>
                <c:pt idx="20771">
                  <c:v>-18837.199999999997</c:v>
                </c:pt>
                <c:pt idx="20772">
                  <c:v>-19217.099999999999</c:v>
                </c:pt>
                <c:pt idx="20773">
                  <c:v>-19589.199999999997</c:v>
                </c:pt>
                <c:pt idx="20774">
                  <c:v>-19956.400000000001</c:v>
                </c:pt>
                <c:pt idx="20775">
                  <c:v>-20319.699999999997</c:v>
                </c:pt>
                <c:pt idx="20776">
                  <c:v>-20678.300000000003</c:v>
                </c:pt>
                <c:pt idx="20777">
                  <c:v>-21030.400000000001</c:v>
                </c:pt>
                <c:pt idx="20778">
                  <c:v>-21376.400000000001</c:v>
                </c:pt>
                <c:pt idx="20779">
                  <c:v>-21715.4</c:v>
                </c:pt>
                <c:pt idx="20780">
                  <c:v>-22051.300000000003</c:v>
                </c:pt>
                <c:pt idx="20781">
                  <c:v>-22379.1</c:v>
                </c:pt>
                <c:pt idx="20782">
                  <c:v>-22698.400000000001</c:v>
                </c:pt>
                <c:pt idx="20783">
                  <c:v>-23012.5</c:v>
                </c:pt>
                <c:pt idx="20784">
                  <c:v>-23317.9</c:v>
                </c:pt>
                <c:pt idx="20785">
                  <c:v>-23620.699999999997</c:v>
                </c:pt>
                <c:pt idx="20786">
                  <c:v>-23919.800000000003</c:v>
                </c:pt>
                <c:pt idx="20787">
                  <c:v>-24206.6</c:v>
                </c:pt>
                <c:pt idx="20788">
                  <c:v>-24486.199999999997</c:v>
                </c:pt>
                <c:pt idx="20789">
                  <c:v>-24760.6</c:v>
                </c:pt>
                <c:pt idx="20790">
                  <c:v>-25027.9</c:v>
                </c:pt>
                <c:pt idx="20791">
                  <c:v>-25290.400000000001</c:v>
                </c:pt>
                <c:pt idx="20792">
                  <c:v>-25541.599999999999</c:v>
                </c:pt>
                <c:pt idx="20793">
                  <c:v>-25785</c:v>
                </c:pt>
                <c:pt idx="20794">
                  <c:v>-26021.800000000003</c:v>
                </c:pt>
                <c:pt idx="20795">
                  <c:v>-26252.5</c:v>
                </c:pt>
                <c:pt idx="20796">
                  <c:v>-26475.5</c:v>
                </c:pt>
                <c:pt idx="20797">
                  <c:v>-26687.9</c:v>
                </c:pt>
                <c:pt idx="20798">
                  <c:v>-26895.599999999999</c:v>
                </c:pt>
                <c:pt idx="20799">
                  <c:v>-27095.199999999997</c:v>
                </c:pt>
                <c:pt idx="20800">
                  <c:v>-27285.4</c:v>
                </c:pt>
                <c:pt idx="20801">
                  <c:v>-27467.699999999997</c:v>
                </c:pt>
                <c:pt idx="20802">
                  <c:v>-27642.800000000003</c:v>
                </c:pt>
                <c:pt idx="20803">
                  <c:v>-27805.5</c:v>
                </c:pt>
                <c:pt idx="20804">
                  <c:v>-27957</c:v>
                </c:pt>
                <c:pt idx="20805">
                  <c:v>-28111.199999999997</c:v>
                </c:pt>
                <c:pt idx="20806">
                  <c:v>-28257</c:v>
                </c:pt>
                <c:pt idx="20807">
                  <c:v>-28384.6</c:v>
                </c:pt>
                <c:pt idx="20808">
                  <c:v>-28507</c:v>
                </c:pt>
                <c:pt idx="20809">
                  <c:v>-28622.400000000001</c:v>
                </c:pt>
                <c:pt idx="20810">
                  <c:v>-28731.1</c:v>
                </c:pt>
                <c:pt idx="20811">
                  <c:v>-28831.800000000003</c:v>
                </c:pt>
                <c:pt idx="20812">
                  <c:v>-28916</c:v>
                </c:pt>
                <c:pt idx="20813">
                  <c:v>-28994.300000000003</c:v>
                </c:pt>
                <c:pt idx="20814">
                  <c:v>-29065.4</c:v>
                </c:pt>
                <c:pt idx="20815">
                  <c:v>-29125.5</c:v>
                </c:pt>
                <c:pt idx="20816">
                  <c:v>-29181.9</c:v>
                </c:pt>
                <c:pt idx="20817">
                  <c:v>-29230.300000000003</c:v>
                </c:pt>
                <c:pt idx="20818">
                  <c:v>-29269.199999999997</c:v>
                </c:pt>
                <c:pt idx="20819">
                  <c:v>-29281</c:v>
                </c:pt>
                <c:pt idx="20820">
                  <c:v>-29304.9</c:v>
                </c:pt>
                <c:pt idx="20821">
                  <c:v>-29315.9</c:v>
                </c:pt>
                <c:pt idx="20822">
                  <c:v>-29319.4</c:v>
                </c:pt>
                <c:pt idx="20823">
                  <c:v>-29308.9</c:v>
                </c:pt>
                <c:pt idx="20824">
                  <c:v>-29278.5</c:v>
                </c:pt>
                <c:pt idx="20825">
                  <c:v>-29242.800000000003</c:v>
                </c:pt>
                <c:pt idx="20826">
                  <c:v>-29206.800000000003</c:v>
                </c:pt>
                <c:pt idx="20827">
                  <c:v>-29163.4</c:v>
                </c:pt>
                <c:pt idx="20828">
                  <c:v>-29113</c:v>
                </c:pt>
                <c:pt idx="20829">
                  <c:v>-29036.300000000003</c:v>
                </c:pt>
                <c:pt idx="20830">
                  <c:v>-28961.5</c:v>
                </c:pt>
                <c:pt idx="20831">
                  <c:v>-28879.1</c:v>
                </c:pt>
                <c:pt idx="20832">
                  <c:v>-28752</c:v>
                </c:pt>
                <c:pt idx="20833">
                  <c:v>-28640.5</c:v>
                </c:pt>
                <c:pt idx="20834">
                  <c:v>-28526.800000000003</c:v>
                </c:pt>
                <c:pt idx="20835">
                  <c:v>-28405.9</c:v>
                </c:pt>
                <c:pt idx="20836">
                  <c:v>-28277.4</c:v>
                </c:pt>
                <c:pt idx="20837">
                  <c:v>-28145</c:v>
                </c:pt>
                <c:pt idx="20838">
                  <c:v>-27988</c:v>
                </c:pt>
                <c:pt idx="20839">
                  <c:v>-27820.699999999997</c:v>
                </c:pt>
                <c:pt idx="20840">
                  <c:v>-27647.199999999997</c:v>
                </c:pt>
                <c:pt idx="20841">
                  <c:v>-27477.1</c:v>
                </c:pt>
                <c:pt idx="20842">
                  <c:v>-27293.800000000003</c:v>
                </c:pt>
                <c:pt idx="20843">
                  <c:v>-27092.400000000001</c:v>
                </c:pt>
                <c:pt idx="20844">
                  <c:v>-26881.599999999999</c:v>
                </c:pt>
                <c:pt idx="20845">
                  <c:v>-26664.199999999997</c:v>
                </c:pt>
                <c:pt idx="20846">
                  <c:v>-26448.300000000003</c:v>
                </c:pt>
                <c:pt idx="20847">
                  <c:v>-26199</c:v>
                </c:pt>
                <c:pt idx="20848">
                  <c:v>-25986.1</c:v>
                </c:pt>
                <c:pt idx="20849">
                  <c:v>-25739.599999999999</c:v>
                </c:pt>
                <c:pt idx="20850">
                  <c:v>-25477.5</c:v>
                </c:pt>
                <c:pt idx="20851">
                  <c:v>-25193.5</c:v>
                </c:pt>
                <c:pt idx="20852">
                  <c:v>-24911.4</c:v>
                </c:pt>
                <c:pt idx="20853">
                  <c:v>-24631</c:v>
                </c:pt>
                <c:pt idx="20854">
                  <c:v>-24337.9</c:v>
                </c:pt>
                <c:pt idx="20855">
                  <c:v>-24023.599999999999</c:v>
                </c:pt>
                <c:pt idx="20856">
                  <c:v>-23706.6</c:v>
                </c:pt>
                <c:pt idx="20857">
                  <c:v>-23383.599999999999</c:v>
                </c:pt>
                <c:pt idx="20858">
                  <c:v>-23028.1</c:v>
                </c:pt>
                <c:pt idx="20859">
                  <c:v>-22703.9</c:v>
                </c:pt>
                <c:pt idx="20860">
                  <c:v>-22359.1</c:v>
                </c:pt>
                <c:pt idx="20861">
                  <c:v>-21994.9</c:v>
                </c:pt>
                <c:pt idx="20862">
                  <c:v>-21632.6</c:v>
                </c:pt>
                <c:pt idx="20863">
                  <c:v>-21255.800000000003</c:v>
                </c:pt>
                <c:pt idx="20864">
                  <c:v>-20870</c:v>
                </c:pt>
                <c:pt idx="20865">
                  <c:v>-20480.900000000001</c:v>
                </c:pt>
                <c:pt idx="20866">
                  <c:v>-20084.599999999999</c:v>
                </c:pt>
                <c:pt idx="20867">
                  <c:v>-19679.400000000001</c:v>
                </c:pt>
                <c:pt idx="20868">
                  <c:v>-19273.400000000001</c:v>
                </c:pt>
                <c:pt idx="20869">
                  <c:v>-18848.5</c:v>
                </c:pt>
                <c:pt idx="20870">
                  <c:v>-18416.199999999997</c:v>
                </c:pt>
                <c:pt idx="20871">
                  <c:v>-17982.800000000003</c:v>
                </c:pt>
                <c:pt idx="20872">
                  <c:v>-17538.800000000003</c:v>
                </c:pt>
                <c:pt idx="20873">
                  <c:v>-17095.400000000001</c:v>
                </c:pt>
                <c:pt idx="20874">
                  <c:v>-16630.800000000003</c:v>
                </c:pt>
                <c:pt idx="20875">
                  <c:v>-16176</c:v>
                </c:pt>
                <c:pt idx="20876">
                  <c:v>-15709</c:v>
                </c:pt>
                <c:pt idx="20877">
                  <c:v>-15228.400000000001</c:v>
                </c:pt>
                <c:pt idx="20878">
                  <c:v>-14748.599999999999</c:v>
                </c:pt>
                <c:pt idx="20879">
                  <c:v>-14264.300000000003</c:v>
                </c:pt>
                <c:pt idx="20880">
                  <c:v>-13770.400000000001</c:v>
                </c:pt>
                <c:pt idx="20881">
                  <c:v>-13275.599999999999</c:v>
                </c:pt>
                <c:pt idx="20882">
                  <c:v>-12769.800000000003</c:v>
                </c:pt>
                <c:pt idx="20883">
                  <c:v>-12260.5</c:v>
                </c:pt>
                <c:pt idx="20884">
                  <c:v>-11744.900000000001</c:v>
                </c:pt>
                <c:pt idx="20885">
                  <c:v>-11218.300000000003</c:v>
                </c:pt>
                <c:pt idx="20886">
                  <c:v>-10699.699999999997</c:v>
                </c:pt>
                <c:pt idx="20887">
                  <c:v>-10173.600000000006</c:v>
                </c:pt>
                <c:pt idx="20888">
                  <c:v>-9634.6999999999971</c:v>
                </c:pt>
                <c:pt idx="20889">
                  <c:v>-9094.6000000000058</c:v>
                </c:pt>
                <c:pt idx="20890">
                  <c:v>-8549.3000000000029</c:v>
                </c:pt>
                <c:pt idx="20891">
                  <c:v>-8016.1000000000058</c:v>
                </c:pt>
                <c:pt idx="20892">
                  <c:v>-7458.1000000000058</c:v>
                </c:pt>
                <c:pt idx="20893">
                  <c:v>-6896.1999999999971</c:v>
                </c:pt>
                <c:pt idx="20894">
                  <c:v>-6349.1999999999971</c:v>
                </c:pt>
                <c:pt idx="20895">
                  <c:v>-5791</c:v>
                </c:pt>
                <c:pt idx="20896">
                  <c:v>-5226.3999999999942</c:v>
                </c:pt>
                <c:pt idx="20897">
                  <c:v>-4647.1999999999971</c:v>
                </c:pt>
                <c:pt idx="20898">
                  <c:v>-4083.6000000000058</c:v>
                </c:pt>
                <c:pt idx="20899">
                  <c:v>-3519.6999999999971</c:v>
                </c:pt>
                <c:pt idx="20900">
                  <c:v>-2938.8999999999942</c:v>
                </c:pt>
                <c:pt idx="20901">
                  <c:v>-2360.8000000000029</c:v>
                </c:pt>
                <c:pt idx="20902">
                  <c:v>-1784</c:v>
                </c:pt>
                <c:pt idx="20903">
                  <c:v>-1205.5</c:v>
                </c:pt>
                <c:pt idx="20904">
                  <c:v>-627.39999999999418</c:v>
                </c:pt>
                <c:pt idx="20905">
                  <c:v>-42.19999999999709</c:v>
                </c:pt>
                <c:pt idx="20906">
                  <c:v>547.5</c:v>
                </c:pt>
                <c:pt idx="20907">
                  <c:v>1131.6999999999971</c:v>
                </c:pt>
                <c:pt idx="20908">
                  <c:v>1712.1999999999971</c:v>
                </c:pt>
                <c:pt idx="20909">
                  <c:v>2297.6999999999971</c:v>
                </c:pt>
                <c:pt idx="20910">
                  <c:v>2889.1999999999971</c:v>
                </c:pt>
                <c:pt idx="20911">
                  <c:v>3472.5</c:v>
                </c:pt>
                <c:pt idx="20912">
                  <c:v>4056.3999999999942</c:v>
                </c:pt>
                <c:pt idx="20913">
                  <c:v>4648.5</c:v>
                </c:pt>
                <c:pt idx="20914">
                  <c:v>5241.1999999999971</c:v>
                </c:pt>
                <c:pt idx="20915">
                  <c:v>5826.1999999999971</c:v>
                </c:pt>
                <c:pt idx="20916">
                  <c:v>6405.6000000000058</c:v>
                </c:pt>
                <c:pt idx="20917">
                  <c:v>6988.3999999999942</c:v>
                </c:pt>
                <c:pt idx="20918">
                  <c:v>7570.3999999999942</c:v>
                </c:pt>
                <c:pt idx="20919">
                  <c:v>8151.3000000000029</c:v>
                </c:pt>
                <c:pt idx="20920">
                  <c:v>8729.1000000000058</c:v>
                </c:pt>
                <c:pt idx="20921">
                  <c:v>9307.6000000000058</c:v>
                </c:pt>
                <c:pt idx="20922">
                  <c:v>9888.1999999999971</c:v>
                </c:pt>
                <c:pt idx="20923">
                  <c:v>10454.800000000003</c:v>
                </c:pt>
                <c:pt idx="20924">
                  <c:v>11030.600000000006</c:v>
                </c:pt>
                <c:pt idx="20925">
                  <c:v>11596.800000000003</c:v>
                </c:pt>
                <c:pt idx="20926">
                  <c:v>12160.800000000003</c:v>
                </c:pt>
                <c:pt idx="20927">
                  <c:v>12721.100000000006</c:v>
                </c:pt>
                <c:pt idx="20928">
                  <c:v>13278.699999999997</c:v>
                </c:pt>
                <c:pt idx="20929">
                  <c:v>13843.399999999994</c:v>
                </c:pt>
                <c:pt idx="20930">
                  <c:v>14385.800000000003</c:v>
                </c:pt>
                <c:pt idx="20931">
                  <c:v>14939.699999999997</c:v>
                </c:pt>
                <c:pt idx="20932">
                  <c:v>15483.199999999997</c:v>
                </c:pt>
                <c:pt idx="20933">
                  <c:v>16020.399999999994</c:v>
                </c:pt>
                <c:pt idx="20934">
                  <c:v>16555</c:v>
                </c:pt>
                <c:pt idx="20935">
                  <c:v>17083.300000000003</c:v>
                </c:pt>
                <c:pt idx="20936">
                  <c:v>17608.399999999994</c:v>
                </c:pt>
                <c:pt idx="20937">
                  <c:v>18121.600000000006</c:v>
                </c:pt>
                <c:pt idx="20938">
                  <c:v>18634.699999999997</c:v>
                </c:pt>
                <c:pt idx="20939">
                  <c:v>19151.199999999997</c:v>
                </c:pt>
                <c:pt idx="20940">
                  <c:v>19659.600000000006</c:v>
                </c:pt>
                <c:pt idx="20941">
                  <c:v>20153.300000000003</c:v>
                </c:pt>
                <c:pt idx="20942">
                  <c:v>20643.899999999994</c:v>
                </c:pt>
                <c:pt idx="20943">
                  <c:v>21131.399999999994</c:v>
                </c:pt>
                <c:pt idx="20944">
                  <c:v>21609</c:v>
                </c:pt>
                <c:pt idx="20945">
                  <c:v>22075.100000000006</c:v>
                </c:pt>
                <c:pt idx="20946">
                  <c:v>22539.899999999994</c:v>
                </c:pt>
                <c:pt idx="20947">
                  <c:v>23002</c:v>
                </c:pt>
                <c:pt idx="20948">
                  <c:v>23455</c:v>
                </c:pt>
                <c:pt idx="20949">
                  <c:v>23895</c:v>
                </c:pt>
                <c:pt idx="20950">
                  <c:v>24329</c:v>
                </c:pt>
                <c:pt idx="20951">
                  <c:v>24755</c:v>
                </c:pt>
                <c:pt idx="20952">
                  <c:v>25177</c:v>
                </c:pt>
                <c:pt idx="20953">
                  <c:v>25592</c:v>
                </c:pt>
                <c:pt idx="20954">
                  <c:v>25987</c:v>
                </c:pt>
                <c:pt idx="20955">
                  <c:v>26378</c:v>
                </c:pt>
                <c:pt idx="20956">
                  <c:v>26772</c:v>
                </c:pt>
                <c:pt idx="20957">
                  <c:v>27150</c:v>
                </c:pt>
                <c:pt idx="20958">
                  <c:v>27512</c:v>
                </c:pt>
                <c:pt idx="20959">
                  <c:v>27859</c:v>
                </c:pt>
                <c:pt idx="20960">
                  <c:v>28214</c:v>
                </c:pt>
                <c:pt idx="20961">
                  <c:v>28559</c:v>
                </c:pt>
                <c:pt idx="20962">
                  <c:v>28878</c:v>
                </c:pt>
                <c:pt idx="20963">
                  <c:v>29199</c:v>
                </c:pt>
                <c:pt idx="20964">
                  <c:v>29510</c:v>
                </c:pt>
                <c:pt idx="20965">
                  <c:v>29814</c:v>
                </c:pt>
                <c:pt idx="20966">
                  <c:v>30101</c:v>
                </c:pt>
                <c:pt idx="20967">
                  <c:v>30377</c:v>
                </c:pt>
                <c:pt idx="20968">
                  <c:v>30648</c:v>
                </c:pt>
                <c:pt idx="20969">
                  <c:v>30908</c:v>
                </c:pt>
                <c:pt idx="20970">
                  <c:v>31155</c:v>
                </c:pt>
                <c:pt idx="20971">
                  <c:v>31392</c:v>
                </c:pt>
                <c:pt idx="20972">
                  <c:v>31605</c:v>
                </c:pt>
                <c:pt idx="20973">
                  <c:v>31826</c:v>
                </c:pt>
                <c:pt idx="20974">
                  <c:v>32029</c:v>
                </c:pt>
                <c:pt idx="20975">
                  <c:v>32214</c:v>
                </c:pt>
                <c:pt idx="20976">
                  <c:v>32391</c:v>
                </c:pt>
                <c:pt idx="20977">
                  <c:v>32563</c:v>
                </c:pt>
                <c:pt idx="20978">
                  <c:v>32716</c:v>
                </c:pt>
                <c:pt idx="20979">
                  <c:v>32888</c:v>
                </c:pt>
                <c:pt idx="20980">
                  <c:v>33018</c:v>
                </c:pt>
                <c:pt idx="20981">
                  <c:v>33129</c:v>
                </c:pt>
                <c:pt idx="20982">
                  <c:v>33233</c:v>
                </c:pt>
                <c:pt idx="20983">
                  <c:v>33337</c:v>
                </c:pt>
                <c:pt idx="20984">
                  <c:v>33425</c:v>
                </c:pt>
                <c:pt idx="20985">
                  <c:v>33486</c:v>
                </c:pt>
                <c:pt idx="20986">
                  <c:v>33546</c:v>
                </c:pt>
                <c:pt idx="20987">
                  <c:v>33593</c:v>
                </c:pt>
                <c:pt idx="20988">
                  <c:v>33604</c:v>
                </c:pt>
                <c:pt idx="20989">
                  <c:v>33625</c:v>
                </c:pt>
                <c:pt idx="20990">
                  <c:v>33652</c:v>
                </c:pt>
                <c:pt idx="20991">
                  <c:v>33645</c:v>
                </c:pt>
                <c:pt idx="20992">
                  <c:v>33635</c:v>
                </c:pt>
                <c:pt idx="20993">
                  <c:v>33605</c:v>
                </c:pt>
                <c:pt idx="20994">
                  <c:v>33556</c:v>
                </c:pt>
                <c:pt idx="20995">
                  <c:v>33498</c:v>
                </c:pt>
                <c:pt idx="20996">
                  <c:v>33443</c:v>
                </c:pt>
                <c:pt idx="20997">
                  <c:v>33349</c:v>
                </c:pt>
                <c:pt idx="20998">
                  <c:v>33272</c:v>
                </c:pt>
                <c:pt idx="20999">
                  <c:v>33168</c:v>
                </c:pt>
                <c:pt idx="21000">
                  <c:v>33009</c:v>
                </c:pt>
                <c:pt idx="21001">
                  <c:v>32904</c:v>
                </c:pt>
                <c:pt idx="21002">
                  <c:v>32773</c:v>
                </c:pt>
                <c:pt idx="21003">
                  <c:v>32615</c:v>
                </c:pt>
                <c:pt idx="21004">
                  <c:v>32425</c:v>
                </c:pt>
                <c:pt idx="21005">
                  <c:v>32253</c:v>
                </c:pt>
                <c:pt idx="21006">
                  <c:v>32057</c:v>
                </c:pt>
                <c:pt idx="21007">
                  <c:v>31863</c:v>
                </c:pt>
                <c:pt idx="21008">
                  <c:v>31631</c:v>
                </c:pt>
                <c:pt idx="21009">
                  <c:v>31403</c:v>
                </c:pt>
                <c:pt idx="21010">
                  <c:v>31164</c:v>
                </c:pt>
                <c:pt idx="21011">
                  <c:v>30898</c:v>
                </c:pt>
                <c:pt idx="21012">
                  <c:v>30629</c:v>
                </c:pt>
                <c:pt idx="21013">
                  <c:v>30341</c:v>
                </c:pt>
                <c:pt idx="21014">
                  <c:v>30053</c:v>
                </c:pt>
                <c:pt idx="21015">
                  <c:v>29759</c:v>
                </c:pt>
                <c:pt idx="21016">
                  <c:v>29440</c:v>
                </c:pt>
                <c:pt idx="21017">
                  <c:v>29097</c:v>
                </c:pt>
                <c:pt idx="21018">
                  <c:v>28755</c:v>
                </c:pt>
                <c:pt idx="21019">
                  <c:v>28404</c:v>
                </c:pt>
                <c:pt idx="21020">
                  <c:v>28042</c:v>
                </c:pt>
                <c:pt idx="21021">
                  <c:v>27680</c:v>
                </c:pt>
                <c:pt idx="21022">
                  <c:v>27289</c:v>
                </c:pt>
                <c:pt idx="21023">
                  <c:v>26895</c:v>
                </c:pt>
                <c:pt idx="21024">
                  <c:v>26491</c:v>
                </c:pt>
                <c:pt idx="21025">
                  <c:v>26074</c:v>
                </c:pt>
                <c:pt idx="21026">
                  <c:v>25626</c:v>
                </c:pt>
                <c:pt idx="21027">
                  <c:v>25189</c:v>
                </c:pt>
                <c:pt idx="21028">
                  <c:v>24742</c:v>
                </c:pt>
                <c:pt idx="21029">
                  <c:v>24290</c:v>
                </c:pt>
                <c:pt idx="21030">
                  <c:v>23820</c:v>
                </c:pt>
                <c:pt idx="21031">
                  <c:v>23333</c:v>
                </c:pt>
                <c:pt idx="21032">
                  <c:v>22839</c:v>
                </c:pt>
                <c:pt idx="21033">
                  <c:v>22335.699999999997</c:v>
                </c:pt>
                <c:pt idx="21034">
                  <c:v>21827.199999999997</c:v>
                </c:pt>
                <c:pt idx="21035">
                  <c:v>21315.899999999994</c:v>
                </c:pt>
                <c:pt idx="21036">
                  <c:v>20779.5</c:v>
                </c:pt>
                <c:pt idx="21037">
                  <c:v>20197.699999999997</c:v>
                </c:pt>
                <c:pt idx="21038">
                  <c:v>19660.600000000006</c:v>
                </c:pt>
                <c:pt idx="21039">
                  <c:v>19103.100000000006</c:v>
                </c:pt>
                <c:pt idx="21040">
                  <c:v>18541.199999999997</c:v>
                </c:pt>
                <c:pt idx="21041">
                  <c:v>17972.800000000003</c:v>
                </c:pt>
                <c:pt idx="21042">
                  <c:v>17393.5</c:v>
                </c:pt>
                <c:pt idx="21043">
                  <c:v>16803.800000000003</c:v>
                </c:pt>
                <c:pt idx="21044">
                  <c:v>16208.100000000006</c:v>
                </c:pt>
                <c:pt idx="21045">
                  <c:v>15606.100000000006</c:v>
                </c:pt>
                <c:pt idx="21046">
                  <c:v>14998.600000000006</c:v>
                </c:pt>
                <c:pt idx="21047">
                  <c:v>14374.100000000006</c:v>
                </c:pt>
                <c:pt idx="21048">
                  <c:v>13746.800000000003</c:v>
                </c:pt>
                <c:pt idx="21049">
                  <c:v>13121</c:v>
                </c:pt>
                <c:pt idx="21050">
                  <c:v>12485.800000000003</c:v>
                </c:pt>
                <c:pt idx="21051">
                  <c:v>11837.300000000003</c:v>
                </c:pt>
                <c:pt idx="21052">
                  <c:v>11188.199999999997</c:v>
                </c:pt>
                <c:pt idx="21053">
                  <c:v>10533.899999999994</c:v>
                </c:pt>
                <c:pt idx="21054">
                  <c:v>9875.3999999999942</c:v>
                </c:pt>
                <c:pt idx="21055">
                  <c:v>9207</c:v>
                </c:pt>
                <c:pt idx="21056">
                  <c:v>8538.5</c:v>
                </c:pt>
                <c:pt idx="21057">
                  <c:v>7865.8999999999942</c:v>
                </c:pt>
                <c:pt idx="21058">
                  <c:v>7183.5</c:v>
                </c:pt>
                <c:pt idx="21059">
                  <c:v>6503.6000000000058</c:v>
                </c:pt>
                <c:pt idx="21060">
                  <c:v>5815.8000000000029</c:v>
                </c:pt>
                <c:pt idx="21061">
                  <c:v>5128.8000000000029</c:v>
                </c:pt>
                <c:pt idx="21062">
                  <c:v>4432.5</c:v>
                </c:pt>
                <c:pt idx="21063">
                  <c:v>3735</c:v>
                </c:pt>
                <c:pt idx="21064">
                  <c:v>3035.1000000000058</c:v>
                </c:pt>
                <c:pt idx="21065">
                  <c:v>2334.1999999999971</c:v>
                </c:pt>
                <c:pt idx="21066">
                  <c:v>1632.6999999999971</c:v>
                </c:pt>
                <c:pt idx="21067">
                  <c:v>923.39999999999418</c:v>
                </c:pt>
                <c:pt idx="21068">
                  <c:v>215.30000000000291</c:v>
                </c:pt>
                <c:pt idx="21069">
                  <c:v>-492.39999999999418</c:v>
                </c:pt>
                <c:pt idx="21070">
                  <c:v>-1202.5</c:v>
                </c:pt>
                <c:pt idx="21071">
                  <c:v>-1913</c:v>
                </c:pt>
                <c:pt idx="21072">
                  <c:v>-2625.6999999999971</c:v>
                </c:pt>
                <c:pt idx="21073">
                  <c:v>-3342.8000000000029</c:v>
                </c:pt>
                <c:pt idx="21074">
                  <c:v>-4055.3999999999942</c:v>
                </c:pt>
                <c:pt idx="21075">
                  <c:v>-4768.1999999999971</c:v>
                </c:pt>
                <c:pt idx="21076">
                  <c:v>-5479.1000000000058</c:v>
                </c:pt>
                <c:pt idx="21077">
                  <c:v>-6189.8999999999942</c:v>
                </c:pt>
                <c:pt idx="21078">
                  <c:v>-6901.3999999999942</c:v>
                </c:pt>
                <c:pt idx="21079">
                  <c:v>-7610.3999999999942</c:v>
                </c:pt>
                <c:pt idx="21080">
                  <c:v>-8312.8000000000029</c:v>
                </c:pt>
                <c:pt idx="21081">
                  <c:v>-9018.3999999999942</c:v>
                </c:pt>
                <c:pt idx="21082">
                  <c:v>-9722</c:v>
                </c:pt>
                <c:pt idx="21083">
                  <c:v>-10419.699999999997</c:v>
                </c:pt>
                <c:pt idx="21084">
                  <c:v>-11116.300000000003</c:v>
                </c:pt>
                <c:pt idx="21085">
                  <c:v>-11811.599999999999</c:v>
                </c:pt>
                <c:pt idx="21086">
                  <c:v>-12500.800000000003</c:v>
                </c:pt>
                <c:pt idx="21087">
                  <c:v>-13187.099999999999</c:v>
                </c:pt>
                <c:pt idx="21088">
                  <c:v>-13869.599999999999</c:v>
                </c:pt>
                <c:pt idx="21089">
                  <c:v>-14546.400000000001</c:v>
                </c:pt>
                <c:pt idx="21090">
                  <c:v>-15219.900000000001</c:v>
                </c:pt>
                <c:pt idx="21091">
                  <c:v>-15751.099999999999</c:v>
                </c:pt>
                <c:pt idx="21092">
                  <c:v>-16452.300000000003</c:v>
                </c:pt>
                <c:pt idx="21093">
                  <c:v>-17144.199999999997</c:v>
                </c:pt>
                <c:pt idx="21094">
                  <c:v>-17826.400000000001</c:v>
                </c:pt>
                <c:pt idx="21095">
                  <c:v>-18499.300000000003</c:v>
                </c:pt>
                <c:pt idx="21096">
                  <c:v>-19162.099999999999</c:v>
                </c:pt>
                <c:pt idx="21097">
                  <c:v>-19816.599999999999</c:v>
                </c:pt>
                <c:pt idx="21098">
                  <c:v>-20465.199999999997</c:v>
                </c:pt>
                <c:pt idx="21099">
                  <c:v>-21099.9</c:v>
                </c:pt>
                <c:pt idx="21100">
                  <c:v>-21721.800000000003</c:v>
                </c:pt>
                <c:pt idx="21101">
                  <c:v>-22335.5</c:v>
                </c:pt>
                <c:pt idx="21102">
                  <c:v>-22938</c:v>
                </c:pt>
                <c:pt idx="21103">
                  <c:v>-23529.300000000003</c:v>
                </c:pt>
                <c:pt idx="21104">
                  <c:v>-24108.800000000003</c:v>
                </c:pt>
                <c:pt idx="21105">
                  <c:v>-24676.800000000003</c:v>
                </c:pt>
                <c:pt idx="21106">
                  <c:v>-25236.199999999997</c:v>
                </c:pt>
                <c:pt idx="21107">
                  <c:v>-25785.1</c:v>
                </c:pt>
                <c:pt idx="21108">
                  <c:v>-26315.1</c:v>
                </c:pt>
                <c:pt idx="21109">
                  <c:v>-26837.699999999997</c:v>
                </c:pt>
                <c:pt idx="21110">
                  <c:v>-27348.699999999997</c:v>
                </c:pt>
                <c:pt idx="21111">
                  <c:v>-27842.9</c:v>
                </c:pt>
                <c:pt idx="21112">
                  <c:v>-28324.6</c:v>
                </c:pt>
                <c:pt idx="21113">
                  <c:v>-28795.4</c:v>
                </c:pt>
                <c:pt idx="21114">
                  <c:v>-29254.800000000003</c:v>
                </c:pt>
                <c:pt idx="21115">
                  <c:v>-29694.5</c:v>
                </c:pt>
                <c:pt idx="21116">
                  <c:v>-30125.1</c:v>
                </c:pt>
                <c:pt idx="21117">
                  <c:v>-30544.199999999997</c:v>
                </c:pt>
                <c:pt idx="21118">
                  <c:v>-30947.300000000003</c:v>
                </c:pt>
                <c:pt idx="21119">
                  <c:v>-31335.1</c:v>
                </c:pt>
                <c:pt idx="21120">
                  <c:v>-31709.800000000003</c:v>
                </c:pt>
                <c:pt idx="21121">
                  <c:v>-32070.800000000003</c:v>
                </c:pt>
                <c:pt idx="21122">
                  <c:v>-32417.9</c:v>
                </c:pt>
                <c:pt idx="21123">
                  <c:v>-32749.199999999997</c:v>
                </c:pt>
                <c:pt idx="21124">
                  <c:v>-33066.6</c:v>
                </c:pt>
                <c:pt idx="21125">
                  <c:v>-33373.599999999999</c:v>
                </c:pt>
                <c:pt idx="21126">
                  <c:v>-33665</c:v>
                </c:pt>
                <c:pt idx="21127">
                  <c:v>-33937.1</c:v>
                </c:pt>
                <c:pt idx="21128">
                  <c:v>-34196.6</c:v>
                </c:pt>
                <c:pt idx="21129">
                  <c:v>-34441.699999999997</c:v>
                </c:pt>
                <c:pt idx="21130">
                  <c:v>-34672.6</c:v>
                </c:pt>
                <c:pt idx="21131">
                  <c:v>-34889.599999999999</c:v>
                </c:pt>
                <c:pt idx="21132">
                  <c:v>-35092.699999999997</c:v>
                </c:pt>
                <c:pt idx="21133">
                  <c:v>-35280.400000000001</c:v>
                </c:pt>
                <c:pt idx="21134">
                  <c:v>-35422.800000000003</c:v>
                </c:pt>
                <c:pt idx="21135">
                  <c:v>-35579.4</c:v>
                </c:pt>
                <c:pt idx="21136">
                  <c:v>-35722.6</c:v>
                </c:pt>
                <c:pt idx="21137">
                  <c:v>-35848.300000000003</c:v>
                </c:pt>
                <c:pt idx="21138">
                  <c:v>-35962.1</c:v>
                </c:pt>
                <c:pt idx="21139">
                  <c:v>-36063.300000000003</c:v>
                </c:pt>
                <c:pt idx="21140">
                  <c:v>-36141.300000000003</c:v>
                </c:pt>
                <c:pt idx="21141">
                  <c:v>-36210.300000000003</c:v>
                </c:pt>
                <c:pt idx="21142">
                  <c:v>-36261.599999999999</c:v>
                </c:pt>
                <c:pt idx="21143">
                  <c:v>-36300.800000000003</c:v>
                </c:pt>
                <c:pt idx="21144">
                  <c:v>-36326.1</c:v>
                </c:pt>
                <c:pt idx="21145">
                  <c:v>-36338</c:v>
                </c:pt>
                <c:pt idx="21146">
                  <c:v>-36335.1</c:v>
                </c:pt>
                <c:pt idx="21147">
                  <c:v>-36307.5</c:v>
                </c:pt>
                <c:pt idx="21148">
                  <c:v>-36280.199999999997</c:v>
                </c:pt>
                <c:pt idx="21149">
                  <c:v>-36223.300000000003</c:v>
                </c:pt>
                <c:pt idx="21150">
                  <c:v>-36166.199999999997</c:v>
                </c:pt>
                <c:pt idx="21151">
                  <c:v>-36092.400000000001</c:v>
                </c:pt>
                <c:pt idx="21152">
                  <c:v>-35991.599999999999</c:v>
                </c:pt>
                <c:pt idx="21153">
                  <c:v>-35884.5</c:v>
                </c:pt>
                <c:pt idx="21154">
                  <c:v>-35762.199999999997</c:v>
                </c:pt>
                <c:pt idx="21155">
                  <c:v>-35627.699999999997</c:v>
                </c:pt>
                <c:pt idx="21156">
                  <c:v>-35482.199999999997</c:v>
                </c:pt>
                <c:pt idx="21157">
                  <c:v>-35325.4</c:v>
                </c:pt>
                <c:pt idx="21158">
                  <c:v>-35143.4</c:v>
                </c:pt>
                <c:pt idx="21159">
                  <c:v>-34954.199999999997</c:v>
                </c:pt>
                <c:pt idx="21160">
                  <c:v>-34752.199999999997</c:v>
                </c:pt>
                <c:pt idx="21161">
                  <c:v>-34538.6</c:v>
                </c:pt>
                <c:pt idx="21162">
                  <c:v>-34315.699999999997</c:v>
                </c:pt>
                <c:pt idx="21163">
                  <c:v>-34067.1</c:v>
                </c:pt>
                <c:pt idx="21164">
                  <c:v>-33811.800000000003</c:v>
                </c:pt>
                <c:pt idx="21165">
                  <c:v>-33544.800000000003</c:v>
                </c:pt>
                <c:pt idx="21166">
                  <c:v>-33266.400000000001</c:v>
                </c:pt>
                <c:pt idx="21167">
                  <c:v>-32981.599999999999</c:v>
                </c:pt>
                <c:pt idx="21168">
                  <c:v>-32674.1</c:v>
                </c:pt>
                <c:pt idx="21169">
                  <c:v>-32359.9</c:v>
                </c:pt>
                <c:pt idx="21170">
                  <c:v>-32031.800000000003</c:v>
                </c:pt>
                <c:pt idx="21171">
                  <c:v>-31675.699999999997</c:v>
                </c:pt>
                <c:pt idx="21172">
                  <c:v>-31335.9</c:v>
                </c:pt>
                <c:pt idx="21173">
                  <c:v>-30963.199999999997</c:v>
                </c:pt>
                <c:pt idx="21174">
                  <c:v>-30603.4</c:v>
                </c:pt>
                <c:pt idx="21175">
                  <c:v>-30218.800000000003</c:v>
                </c:pt>
                <c:pt idx="21176">
                  <c:v>-29833.800000000003</c:v>
                </c:pt>
                <c:pt idx="21177">
                  <c:v>-29424.6</c:v>
                </c:pt>
                <c:pt idx="21178">
                  <c:v>-29006.6</c:v>
                </c:pt>
                <c:pt idx="21179">
                  <c:v>-28580.699999999997</c:v>
                </c:pt>
                <c:pt idx="21180">
                  <c:v>-28145.5</c:v>
                </c:pt>
                <c:pt idx="21181">
                  <c:v>-27702.9</c:v>
                </c:pt>
                <c:pt idx="21182">
                  <c:v>-27234.1</c:v>
                </c:pt>
                <c:pt idx="21183">
                  <c:v>-26755.199999999997</c:v>
                </c:pt>
                <c:pt idx="21184">
                  <c:v>-26280</c:v>
                </c:pt>
                <c:pt idx="21185">
                  <c:v>-25797.800000000003</c:v>
                </c:pt>
                <c:pt idx="21186">
                  <c:v>-25308.800000000003</c:v>
                </c:pt>
                <c:pt idx="21187">
                  <c:v>-24813.300000000003</c:v>
                </c:pt>
                <c:pt idx="21188">
                  <c:v>-24327.9</c:v>
                </c:pt>
                <c:pt idx="21189">
                  <c:v>-23803.9</c:v>
                </c:pt>
                <c:pt idx="21190">
                  <c:v>-23277.9</c:v>
                </c:pt>
                <c:pt idx="21191">
                  <c:v>-22749.199999999997</c:v>
                </c:pt>
                <c:pt idx="21192">
                  <c:v>-22213.1</c:v>
                </c:pt>
                <c:pt idx="21193">
                  <c:v>-21671.300000000003</c:v>
                </c:pt>
                <c:pt idx="21194">
                  <c:v>-21111.599999999999</c:v>
                </c:pt>
                <c:pt idx="21195">
                  <c:v>-20577.400000000001</c:v>
                </c:pt>
                <c:pt idx="21196">
                  <c:v>-19993.099999999999</c:v>
                </c:pt>
                <c:pt idx="21197">
                  <c:v>-19425.099999999999</c:v>
                </c:pt>
                <c:pt idx="21198">
                  <c:v>-18872.599999999999</c:v>
                </c:pt>
                <c:pt idx="21199">
                  <c:v>-18285.800000000003</c:v>
                </c:pt>
                <c:pt idx="21200">
                  <c:v>-17692.300000000003</c:v>
                </c:pt>
                <c:pt idx="21201">
                  <c:v>-17100.900000000001</c:v>
                </c:pt>
                <c:pt idx="21202">
                  <c:v>-16505.400000000001</c:v>
                </c:pt>
                <c:pt idx="21203">
                  <c:v>-15878.599999999999</c:v>
                </c:pt>
                <c:pt idx="21204">
                  <c:v>-15270</c:v>
                </c:pt>
                <c:pt idx="21205">
                  <c:v>-14659.800000000003</c:v>
                </c:pt>
                <c:pt idx="21206">
                  <c:v>-14047.599999999999</c:v>
                </c:pt>
                <c:pt idx="21207">
                  <c:v>-13454.099999999999</c:v>
                </c:pt>
                <c:pt idx="21208">
                  <c:v>-12828.199999999997</c:v>
                </c:pt>
                <c:pt idx="21209">
                  <c:v>-12193.099999999999</c:v>
                </c:pt>
                <c:pt idx="21210">
                  <c:v>-11568.699999999997</c:v>
                </c:pt>
                <c:pt idx="21211">
                  <c:v>-10940.300000000003</c:v>
                </c:pt>
                <c:pt idx="21212">
                  <c:v>-10312.5</c:v>
                </c:pt>
                <c:pt idx="21213">
                  <c:v>-9674.8000000000029</c:v>
                </c:pt>
                <c:pt idx="21214">
                  <c:v>-9028.5</c:v>
                </c:pt>
                <c:pt idx="21215">
                  <c:v>-8400</c:v>
                </c:pt>
                <c:pt idx="21216">
                  <c:v>-7764</c:v>
                </c:pt>
                <c:pt idx="21217">
                  <c:v>-7106.8000000000029</c:v>
                </c:pt>
                <c:pt idx="21218">
                  <c:v>-6465.8999999999942</c:v>
                </c:pt>
                <c:pt idx="21219">
                  <c:v>-5829</c:v>
                </c:pt>
                <c:pt idx="21220">
                  <c:v>-5190.8999999999942</c:v>
                </c:pt>
                <c:pt idx="21221">
                  <c:v>-4536.1999999999971</c:v>
                </c:pt>
                <c:pt idx="21222">
                  <c:v>-3887.6999999999971</c:v>
                </c:pt>
                <c:pt idx="21223">
                  <c:v>-3255.3999999999942</c:v>
                </c:pt>
                <c:pt idx="21224">
                  <c:v>-2618.5</c:v>
                </c:pt>
                <c:pt idx="21225">
                  <c:v>-1970.5</c:v>
                </c:pt>
                <c:pt idx="21226">
                  <c:v>-1331.8000000000029</c:v>
                </c:pt>
                <c:pt idx="21227">
                  <c:v>-692.69999999999709</c:v>
                </c:pt>
                <c:pt idx="21228">
                  <c:v>-47.80000000000291</c:v>
                </c:pt>
                <c:pt idx="21229">
                  <c:v>587.69999999999709</c:v>
                </c:pt>
                <c:pt idx="21230">
                  <c:v>1216.3000000000029</c:v>
                </c:pt>
                <c:pt idx="21231">
                  <c:v>1852.1000000000058</c:v>
                </c:pt>
                <c:pt idx="21232">
                  <c:v>2479.8999999999942</c:v>
                </c:pt>
                <c:pt idx="21233">
                  <c:v>3105.8000000000029</c:v>
                </c:pt>
                <c:pt idx="21234">
                  <c:v>3732.6000000000058</c:v>
                </c:pt>
                <c:pt idx="21235">
                  <c:v>4356.6000000000058</c:v>
                </c:pt>
                <c:pt idx="21236">
                  <c:v>4969.3000000000029</c:v>
                </c:pt>
                <c:pt idx="21237">
                  <c:v>5587.1999999999971</c:v>
                </c:pt>
                <c:pt idx="21238">
                  <c:v>6189.1999999999971</c:v>
                </c:pt>
                <c:pt idx="21239">
                  <c:v>6793.8999999999942</c:v>
                </c:pt>
                <c:pt idx="21240">
                  <c:v>7405.3000000000029</c:v>
                </c:pt>
                <c:pt idx="21241">
                  <c:v>8000.3999999999942</c:v>
                </c:pt>
                <c:pt idx="21242">
                  <c:v>8591.3000000000029</c:v>
                </c:pt>
                <c:pt idx="21243">
                  <c:v>9177.1000000000058</c:v>
                </c:pt>
                <c:pt idx="21244">
                  <c:v>9763.1999999999971</c:v>
                </c:pt>
                <c:pt idx="21245">
                  <c:v>10342</c:v>
                </c:pt>
                <c:pt idx="21246">
                  <c:v>10909.699999999997</c:v>
                </c:pt>
                <c:pt idx="21247">
                  <c:v>11484.300000000003</c:v>
                </c:pt>
                <c:pt idx="21248">
                  <c:v>12043</c:v>
                </c:pt>
                <c:pt idx="21249">
                  <c:v>12595.800000000003</c:v>
                </c:pt>
                <c:pt idx="21250">
                  <c:v>13151.399999999994</c:v>
                </c:pt>
                <c:pt idx="21251">
                  <c:v>13694.199999999997</c:v>
                </c:pt>
                <c:pt idx="21252">
                  <c:v>14228</c:v>
                </c:pt>
                <c:pt idx="21253">
                  <c:v>14759.199999999997</c:v>
                </c:pt>
                <c:pt idx="21254">
                  <c:v>15281.399999999994</c:v>
                </c:pt>
                <c:pt idx="21255">
                  <c:v>15811.600000000006</c:v>
                </c:pt>
                <c:pt idx="21256">
                  <c:v>16312</c:v>
                </c:pt>
                <c:pt idx="21257">
                  <c:v>16809.699999999997</c:v>
                </c:pt>
                <c:pt idx="21258">
                  <c:v>17309.199999999997</c:v>
                </c:pt>
                <c:pt idx="21259">
                  <c:v>17802.5</c:v>
                </c:pt>
                <c:pt idx="21260">
                  <c:v>18283.300000000003</c:v>
                </c:pt>
                <c:pt idx="21261">
                  <c:v>18742.899999999994</c:v>
                </c:pt>
                <c:pt idx="21262">
                  <c:v>19207.600000000006</c:v>
                </c:pt>
                <c:pt idx="21263">
                  <c:v>19671.600000000006</c:v>
                </c:pt>
                <c:pt idx="21264">
                  <c:v>20114.800000000003</c:v>
                </c:pt>
                <c:pt idx="21265">
                  <c:v>20546.800000000003</c:v>
                </c:pt>
                <c:pt idx="21266">
                  <c:v>20977.100000000006</c:v>
                </c:pt>
                <c:pt idx="21267">
                  <c:v>21406.699999999997</c:v>
                </c:pt>
                <c:pt idx="21268">
                  <c:v>21822.300000000003</c:v>
                </c:pt>
                <c:pt idx="21269">
                  <c:v>22223.300000000003</c:v>
                </c:pt>
                <c:pt idx="21270">
                  <c:v>22614.600000000006</c:v>
                </c:pt>
                <c:pt idx="21271">
                  <c:v>23006</c:v>
                </c:pt>
                <c:pt idx="21272">
                  <c:v>23384</c:v>
                </c:pt>
                <c:pt idx="21273">
                  <c:v>23750</c:v>
                </c:pt>
                <c:pt idx="21274">
                  <c:v>24107</c:v>
                </c:pt>
                <c:pt idx="21275">
                  <c:v>24455</c:v>
                </c:pt>
                <c:pt idx="21276">
                  <c:v>24800</c:v>
                </c:pt>
                <c:pt idx="21277">
                  <c:v>25133</c:v>
                </c:pt>
                <c:pt idx="21278">
                  <c:v>25449</c:v>
                </c:pt>
                <c:pt idx="21279">
                  <c:v>25756</c:v>
                </c:pt>
                <c:pt idx="21280">
                  <c:v>26060</c:v>
                </c:pt>
                <c:pt idx="21281">
                  <c:v>26353</c:v>
                </c:pt>
                <c:pt idx="21282">
                  <c:v>26628</c:v>
                </c:pt>
                <c:pt idx="21283">
                  <c:v>26901</c:v>
                </c:pt>
                <c:pt idx="21284">
                  <c:v>27172</c:v>
                </c:pt>
                <c:pt idx="21285">
                  <c:v>27424</c:v>
                </c:pt>
                <c:pt idx="21286">
                  <c:v>27659</c:v>
                </c:pt>
                <c:pt idx="21287">
                  <c:v>27891</c:v>
                </c:pt>
                <c:pt idx="21288">
                  <c:v>28112</c:v>
                </c:pt>
                <c:pt idx="21289">
                  <c:v>28322</c:v>
                </c:pt>
                <c:pt idx="21290">
                  <c:v>28522</c:v>
                </c:pt>
                <c:pt idx="21291">
                  <c:v>28710</c:v>
                </c:pt>
                <c:pt idx="21292">
                  <c:v>28896</c:v>
                </c:pt>
                <c:pt idx="21293">
                  <c:v>29059</c:v>
                </c:pt>
                <c:pt idx="21294">
                  <c:v>29221</c:v>
                </c:pt>
                <c:pt idx="21295">
                  <c:v>29372</c:v>
                </c:pt>
                <c:pt idx="21296">
                  <c:v>29507</c:v>
                </c:pt>
                <c:pt idx="21297">
                  <c:v>29635</c:v>
                </c:pt>
                <c:pt idx="21298">
                  <c:v>29749</c:v>
                </c:pt>
                <c:pt idx="21299">
                  <c:v>29861</c:v>
                </c:pt>
                <c:pt idx="21300">
                  <c:v>29954</c:v>
                </c:pt>
                <c:pt idx="21301">
                  <c:v>30040</c:v>
                </c:pt>
                <c:pt idx="21302">
                  <c:v>30119</c:v>
                </c:pt>
                <c:pt idx="21303">
                  <c:v>30183</c:v>
                </c:pt>
                <c:pt idx="21304">
                  <c:v>30238</c:v>
                </c:pt>
                <c:pt idx="21305">
                  <c:v>30280</c:v>
                </c:pt>
                <c:pt idx="21306">
                  <c:v>30315</c:v>
                </c:pt>
                <c:pt idx="21307">
                  <c:v>30337</c:v>
                </c:pt>
                <c:pt idx="21308">
                  <c:v>30344</c:v>
                </c:pt>
                <c:pt idx="21309">
                  <c:v>30351</c:v>
                </c:pt>
                <c:pt idx="21310">
                  <c:v>30352</c:v>
                </c:pt>
                <c:pt idx="21311">
                  <c:v>30336</c:v>
                </c:pt>
                <c:pt idx="21312">
                  <c:v>30304</c:v>
                </c:pt>
                <c:pt idx="21313">
                  <c:v>30267</c:v>
                </c:pt>
                <c:pt idx="21314">
                  <c:v>30222</c:v>
                </c:pt>
                <c:pt idx="21315">
                  <c:v>30193</c:v>
                </c:pt>
                <c:pt idx="21316">
                  <c:v>30123</c:v>
                </c:pt>
                <c:pt idx="21317">
                  <c:v>30046</c:v>
                </c:pt>
                <c:pt idx="21318">
                  <c:v>29964</c:v>
                </c:pt>
                <c:pt idx="21319">
                  <c:v>29871</c:v>
                </c:pt>
                <c:pt idx="21320">
                  <c:v>29764</c:v>
                </c:pt>
                <c:pt idx="21321">
                  <c:v>29649</c:v>
                </c:pt>
                <c:pt idx="21322">
                  <c:v>29525</c:v>
                </c:pt>
                <c:pt idx="21323">
                  <c:v>29395</c:v>
                </c:pt>
                <c:pt idx="21324">
                  <c:v>29253</c:v>
                </c:pt>
                <c:pt idx="21325">
                  <c:v>29094</c:v>
                </c:pt>
                <c:pt idx="21326">
                  <c:v>28935</c:v>
                </c:pt>
                <c:pt idx="21327">
                  <c:v>28776</c:v>
                </c:pt>
                <c:pt idx="21328">
                  <c:v>28588</c:v>
                </c:pt>
                <c:pt idx="21329">
                  <c:v>28397</c:v>
                </c:pt>
                <c:pt idx="21330">
                  <c:v>28203</c:v>
                </c:pt>
                <c:pt idx="21331">
                  <c:v>28006</c:v>
                </c:pt>
                <c:pt idx="21332">
                  <c:v>27771</c:v>
                </c:pt>
                <c:pt idx="21333">
                  <c:v>27560</c:v>
                </c:pt>
                <c:pt idx="21334">
                  <c:v>27318</c:v>
                </c:pt>
                <c:pt idx="21335">
                  <c:v>27081</c:v>
                </c:pt>
                <c:pt idx="21336">
                  <c:v>26850</c:v>
                </c:pt>
                <c:pt idx="21337">
                  <c:v>26584</c:v>
                </c:pt>
                <c:pt idx="21338">
                  <c:v>26328</c:v>
                </c:pt>
                <c:pt idx="21339">
                  <c:v>26061</c:v>
                </c:pt>
                <c:pt idx="21340">
                  <c:v>25740</c:v>
                </c:pt>
                <c:pt idx="21341">
                  <c:v>25456</c:v>
                </c:pt>
                <c:pt idx="21342">
                  <c:v>25180</c:v>
                </c:pt>
                <c:pt idx="21343">
                  <c:v>24876</c:v>
                </c:pt>
                <c:pt idx="21344">
                  <c:v>24566</c:v>
                </c:pt>
                <c:pt idx="21345">
                  <c:v>24257</c:v>
                </c:pt>
                <c:pt idx="21346">
                  <c:v>23938</c:v>
                </c:pt>
                <c:pt idx="21347">
                  <c:v>23615</c:v>
                </c:pt>
                <c:pt idx="21348">
                  <c:v>23272</c:v>
                </c:pt>
                <c:pt idx="21349">
                  <c:v>22938</c:v>
                </c:pt>
                <c:pt idx="21350">
                  <c:v>22594.600000000006</c:v>
                </c:pt>
                <c:pt idx="21351">
                  <c:v>22237.600000000006</c:v>
                </c:pt>
                <c:pt idx="21352">
                  <c:v>21876.899999999994</c:v>
                </c:pt>
                <c:pt idx="21353">
                  <c:v>21512.600000000006</c:v>
                </c:pt>
                <c:pt idx="21354">
                  <c:v>21142.600000000006</c:v>
                </c:pt>
                <c:pt idx="21355">
                  <c:v>20771.100000000006</c:v>
                </c:pt>
                <c:pt idx="21356">
                  <c:v>20384.5</c:v>
                </c:pt>
                <c:pt idx="21357">
                  <c:v>20004</c:v>
                </c:pt>
                <c:pt idx="21358">
                  <c:v>19601.800000000003</c:v>
                </c:pt>
                <c:pt idx="21359">
                  <c:v>19193.699999999997</c:v>
                </c:pt>
                <c:pt idx="21360">
                  <c:v>18793.100000000006</c:v>
                </c:pt>
                <c:pt idx="21361">
                  <c:v>18403.5</c:v>
                </c:pt>
                <c:pt idx="21362">
                  <c:v>17995.399999999994</c:v>
                </c:pt>
                <c:pt idx="21363">
                  <c:v>17580.899999999994</c:v>
                </c:pt>
                <c:pt idx="21364">
                  <c:v>17151</c:v>
                </c:pt>
                <c:pt idx="21365">
                  <c:v>16731.600000000006</c:v>
                </c:pt>
                <c:pt idx="21366">
                  <c:v>16309.699999999997</c:v>
                </c:pt>
                <c:pt idx="21367">
                  <c:v>15874.199999999997</c:v>
                </c:pt>
                <c:pt idx="21368">
                  <c:v>15443.300000000003</c:v>
                </c:pt>
                <c:pt idx="21369">
                  <c:v>15007.300000000003</c:v>
                </c:pt>
                <c:pt idx="21370">
                  <c:v>14553.899999999994</c:v>
                </c:pt>
                <c:pt idx="21371">
                  <c:v>14103.300000000003</c:v>
                </c:pt>
                <c:pt idx="21372">
                  <c:v>13658.5</c:v>
                </c:pt>
                <c:pt idx="21373">
                  <c:v>13216.600000000006</c:v>
                </c:pt>
                <c:pt idx="21374">
                  <c:v>12755.5</c:v>
                </c:pt>
                <c:pt idx="21375">
                  <c:v>12294.300000000003</c:v>
                </c:pt>
                <c:pt idx="21376">
                  <c:v>11840.800000000003</c:v>
                </c:pt>
                <c:pt idx="21377">
                  <c:v>11384.899999999994</c:v>
                </c:pt>
                <c:pt idx="21378">
                  <c:v>10914.5</c:v>
                </c:pt>
                <c:pt idx="21379">
                  <c:v>10444.800000000003</c:v>
                </c:pt>
                <c:pt idx="21380">
                  <c:v>9978.1000000000058</c:v>
                </c:pt>
                <c:pt idx="21381">
                  <c:v>9513.3000000000029</c:v>
                </c:pt>
                <c:pt idx="21382">
                  <c:v>9037.1999999999971</c:v>
                </c:pt>
                <c:pt idx="21383">
                  <c:v>8561.8000000000029</c:v>
                </c:pt>
                <c:pt idx="21384">
                  <c:v>8088.3999999999942</c:v>
                </c:pt>
                <c:pt idx="21385">
                  <c:v>7620.1999999999971</c:v>
                </c:pt>
                <c:pt idx="21386">
                  <c:v>7146.8000000000029</c:v>
                </c:pt>
                <c:pt idx="21387">
                  <c:v>6655.1000000000058</c:v>
                </c:pt>
                <c:pt idx="21388">
                  <c:v>6175</c:v>
                </c:pt>
                <c:pt idx="21389">
                  <c:v>5696.3000000000029</c:v>
                </c:pt>
                <c:pt idx="21390">
                  <c:v>5224.3999999999942</c:v>
                </c:pt>
                <c:pt idx="21391">
                  <c:v>4753.6999999999971</c:v>
                </c:pt>
                <c:pt idx="21392">
                  <c:v>4271</c:v>
                </c:pt>
                <c:pt idx="21393">
                  <c:v>3790.1999999999971</c:v>
                </c:pt>
                <c:pt idx="21394">
                  <c:v>3314.6000000000058</c:v>
                </c:pt>
                <c:pt idx="21395">
                  <c:v>2843.8000000000029</c:v>
                </c:pt>
                <c:pt idx="21396">
                  <c:v>2359.1000000000058</c:v>
                </c:pt>
                <c:pt idx="21397">
                  <c:v>1878.5</c:v>
                </c:pt>
                <c:pt idx="21398">
                  <c:v>1400.3999999999942</c:v>
                </c:pt>
                <c:pt idx="21399">
                  <c:v>934.60000000000582</c:v>
                </c:pt>
                <c:pt idx="21400">
                  <c:v>464.30000000000291</c:v>
                </c:pt>
                <c:pt idx="21401">
                  <c:v>-12.100000000005821</c:v>
                </c:pt>
                <c:pt idx="21402">
                  <c:v>-487.19999999999709</c:v>
                </c:pt>
                <c:pt idx="21403">
                  <c:v>-959.39999999999418</c:v>
                </c:pt>
                <c:pt idx="21404">
                  <c:v>-1422.3000000000029</c:v>
                </c:pt>
                <c:pt idx="21405">
                  <c:v>-1883.3000000000029</c:v>
                </c:pt>
                <c:pt idx="21406">
                  <c:v>-2350.6000000000058</c:v>
                </c:pt>
                <c:pt idx="21407">
                  <c:v>-2820</c:v>
                </c:pt>
                <c:pt idx="21408">
                  <c:v>-3282.1999999999971</c:v>
                </c:pt>
                <c:pt idx="21409">
                  <c:v>-3740.5</c:v>
                </c:pt>
                <c:pt idx="21410">
                  <c:v>-4194.6999999999971</c:v>
                </c:pt>
                <c:pt idx="21411">
                  <c:v>-4649</c:v>
                </c:pt>
                <c:pt idx="21412">
                  <c:v>-5091.5</c:v>
                </c:pt>
                <c:pt idx="21413">
                  <c:v>-5543.3999999999942</c:v>
                </c:pt>
                <c:pt idx="21414">
                  <c:v>-5988.3000000000029</c:v>
                </c:pt>
                <c:pt idx="21415">
                  <c:v>-6428.8999999999942</c:v>
                </c:pt>
                <c:pt idx="21416">
                  <c:v>-6862.1999999999971</c:v>
                </c:pt>
                <c:pt idx="21417">
                  <c:v>-7297.1999999999971</c:v>
                </c:pt>
                <c:pt idx="21418">
                  <c:v>-7744.1000000000058</c:v>
                </c:pt>
                <c:pt idx="21419">
                  <c:v>-8162</c:v>
                </c:pt>
                <c:pt idx="21420">
                  <c:v>-8581</c:v>
                </c:pt>
                <c:pt idx="21421">
                  <c:v>-9009.8000000000029</c:v>
                </c:pt>
                <c:pt idx="21422">
                  <c:v>-9423</c:v>
                </c:pt>
                <c:pt idx="21423">
                  <c:v>-9839.1000000000058</c:v>
                </c:pt>
                <c:pt idx="21424">
                  <c:v>-10244.199999999997</c:v>
                </c:pt>
                <c:pt idx="21425">
                  <c:v>-10654.5</c:v>
                </c:pt>
                <c:pt idx="21426">
                  <c:v>-11047.399999999994</c:v>
                </c:pt>
                <c:pt idx="21427">
                  <c:v>-11442.899999999994</c:v>
                </c:pt>
                <c:pt idx="21428">
                  <c:v>-11836.400000000001</c:v>
                </c:pt>
                <c:pt idx="21429">
                  <c:v>-12223.599999999999</c:v>
                </c:pt>
                <c:pt idx="21430">
                  <c:v>-12605.400000000001</c:v>
                </c:pt>
                <c:pt idx="21431">
                  <c:v>-12981.699999999997</c:v>
                </c:pt>
                <c:pt idx="21432">
                  <c:v>-13356.599999999999</c:v>
                </c:pt>
                <c:pt idx="21433">
                  <c:v>-13725.400000000001</c:v>
                </c:pt>
                <c:pt idx="21434">
                  <c:v>-14088.099999999999</c:v>
                </c:pt>
                <c:pt idx="21435">
                  <c:v>-14444.900000000001</c:v>
                </c:pt>
                <c:pt idx="21436">
                  <c:v>-14794.699999999997</c:v>
                </c:pt>
                <c:pt idx="21437">
                  <c:v>-15143.599999999999</c:v>
                </c:pt>
                <c:pt idx="21438">
                  <c:v>-15489.300000000003</c:v>
                </c:pt>
                <c:pt idx="21439">
                  <c:v>-15823.800000000003</c:v>
                </c:pt>
                <c:pt idx="21440">
                  <c:v>-16150.599999999999</c:v>
                </c:pt>
                <c:pt idx="21441">
                  <c:v>-16476</c:v>
                </c:pt>
                <c:pt idx="21442">
                  <c:v>-16792</c:v>
                </c:pt>
                <c:pt idx="21443">
                  <c:v>-17109.599999999999</c:v>
                </c:pt>
                <c:pt idx="21444">
                  <c:v>-17417.400000000001</c:v>
                </c:pt>
                <c:pt idx="21445">
                  <c:v>-17718.699999999997</c:v>
                </c:pt>
                <c:pt idx="21446">
                  <c:v>-18014.099999999999</c:v>
                </c:pt>
                <c:pt idx="21447">
                  <c:v>-18304</c:v>
                </c:pt>
                <c:pt idx="21448">
                  <c:v>-18589.300000000003</c:v>
                </c:pt>
                <c:pt idx="21449">
                  <c:v>-18864</c:v>
                </c:pt>
                <c:pt idx="21450">
                  <c:v>-19133.900000000001</c:v>
                </c:pt>
                <c:pt idx="21451">
                  <c:v>-19397.400000000001</c:v>
                </c:pt>
                <c:pt idx="21452">
                  <c:v>-19657.400000000001</c:v>
                </c:pt>
                <c:pt idx="21453">
                  <c:v>-19909.099999999999</c:v>
                </c:pt>
                <c:pt idx="21454">
                  <c:v>-20152.800000000003</c:v>
                </c:pt>
                <c:pt idx="21455">
                  <c:v>-20393.699999999997</c:v>
                </c:pt>
                <c:pt idx="21456">
                  <c:v>-20626.599999999999</c:v>
                </c:pt>
                <c:pt idx="21457">
                  <c:v>-20851.099999999999</c:v>
                </c:pt>
                <c:pt idx="21458">
                  <c:v>-21071.300000000003</c:v>
                </c:pt>
                <c:pt idx="21459">
                  <c:v>-21282.9</c:v>
                </c:pt>
                <c:pt idx="21460">
                  <c:v>-21487.4</c:v>
                </c:pt>
                <c:pt idx="21461">
                  <c:v>-21688.400000000001</c:v>
                </c:pt>
                <c:pt idx="21462">
                  <c:v>-21882.300000000003</c:v>
                </c:pt>
                <c:pt idx="21463">
                  <c:v>-22068.6</c:v>
                </c:pt>
                <c:pt idx="21464">
                  <c:v>-22248.1</c:v>
                </c:pt>
                <c:pt idx="21465">
                  <c:v>-22421</c:v>
                </c:pt>
                <c:pt idx="21466">
                  <c:v>-22585.800000000003</c:v>
                </c:pt>
                <c:pt idx="21467">
                  <c:v>-22742.199999999997</c:v>
                </c:pt>
                <c:pt idx="21468">
                  <c:v>-22897.9</c:v>
                </c:pt>
                <c:pt idx="21469">
                  <c:v>-23044.199999999997</c:v>
                </c:pt>
                <c:pt idx="21470">
                  <c:v>-23179.300000000003</c:v>
                </c:pt>
                <c:pt idx="21471">
                  <c:v>-23309.599999999999</c:v>
                </c:pt>
                <c:pt idx="21472">
                  <c:v>-23433.199999999997</c:v>
                </c:pt>
                <c:pt idx="21473">
                  <c:v>-23549.4</c:v>
                </c:pt>
                <c:pt idx="21474">
                  <c:v>-23658.5</c:v>
                </c:pt>
                <c:pt idx="21475">
                  <c:v>-23760.199999999997</c:v>
                </c:pt>
                <c:pt idx="21476">
                  <c:v>-23856.9</c:v>
                </c:pt>
                <c:pt idx="21477">
                  <c:v>-23947.699999999997</c:v>
                </c:pt>
                <c:pt idx="21478">
                  <c:v>-24027.199999999997</c:v>
                </c:pt>
                <c:pt idx="21479">
                  <c:v>-24100.5</c:v>
                </c:pt>
                <c:pt idx="21480">
                  <c:v>-24170.199999999997</c:v>
                </c:pt>
                <c:pt idx="21481">
                  <c:v>-24230.300000000003</c:v>
                </c:pt>
                <c:pt idx="21482">
                  <c:v>-24282.199999999997</c:v>
                </c:pt>
                <c:pt idx="21483">
                  <c:v>-24328.1</c:v>
                </c:pt>
                <c:pt idx="21484">
                  <c:v>-24369.5</c:v>
                </c:pt>
                <c:pt idx="21485">
                  <c:v>-24400.5</c:v>
                </c:pt>
                <c:pt idx="21486">
                  <c:v>-24423.5</c:v>
                </c:pt>
                <c:pt idx="21487">
                  <c:v>-24443.9</c:v>
                </c:pt>
                <c:pt idx="21488">
                  <c:v>-24456.5</c:v>
                </c:pt>
                <c:pt idx="21489">
                  <c:v>-24459.4</c:v>
                </c:pt>
                <c:pt idx="21490">
                  <c:v>-24456.1</c:v>
                </c:pt>
                <c:pt idx="21491">
                  <c:v>-24446.1</c:v>
                </c:pt>
                <c:pt idx="21492">
                  <c:v>-24429.5</c:v>
                </c:pt>
                <c:pt idx="21493">
                  <c:v>-24405.800000000003</c:v>
                </c:pt>
                <c:pt idx="21494">
                  <c:v>-24373.1</c:v>
                </c:pt>
                <c:pt idx="21495">
                  <c:v>-24337.4</c:v>
                </c:pt>
                <c:pt idx="21496">
                  <c:v>-24297.800000000003</c:v>
                </c:pt>
                <c:pt idx="21497">
                  <c:v>-24244.199999999997</c:v>
                </c:pt>
                <c:pt idx="21498">
                  <c:v>-24185.699999999997</c:v>
                </c:pt>
                <c:pt idx="21499">
                  <c:v>-24121</c:v>
                </c:pt>
                <c:pt idx="21500">
                  <c:v>-24051.199999999997</c:v>
                </c:pt>
                <c:pt idx="21501">
                  <c:v>-23976.1</c:v>
                </c:pt>
                <c:pt idx="21502">
                  <c:v>-23893.599999999999</c:v>
                </c:pt>
                <c:pt idx="21503">
                  <c:v>-23805.4</c:v>
                </c:pt>
                <c:pt idx="21504">
                  <c:v>-23707.300000000003</c:v>
                </c:pt>
                <c:pt idx="21505">
                  <c:v>-23602.9</c:v>
                </c:pt>
                <c:pt idx="21506">
                  <c:v>-23494.300000000003</c:v>
                </c:pt>
                <c:pt idx="21507">
                  <c:v>-23376.9</c:v>
                </c:pt>
                <c:pt idx="21508">
                  <c:v>-23254.800000000003</c:v>
                </c:pt>
                <c:pt idx="21509">
                  <c:v>-23128.300000000003</c:v>
                </c:pt>
                <c:pt idx="21510">
                  <c:v>-22991.599999999999</c:v>
                </c:pt>
                <c:pt idx="21511">
                  <c:v>-22850.5</c:v>
                </c:pt>
                <c:pt idx="21512">
                  <c:v>-22701.1</c:v>
                </c:pt>
                <c:pt idx="21513">
                  <c:v>-22548.300000000003</c:v>
                </c:pt>
                <c:pt idx="21514">
                  <c:v>-22390.9</c:v>
                </c:pt>
                <c:pt idx="21515">
                  <c:v>-22224.800000000003</c:v>
                </c:pt>
                <c:pt idx="21516">
                  <c:v>-22051.699999999997</c:v>
                </c:pt>
                <c:pt idx="21517">
                  <c:v>-21875.4</c:v>
                </c:pt>
                <c:pt idx="21518">
                  <c:v>-21693.1</c:v>
                </c:pt>
                <c:pt idx="21519">
                  <c:v>-21504.800000000003</c:v>
                </c:pt>
                <c:pt idx="21520">
                  <c:v>-21311.599999999999</c:v>
                </c:pt>
                <c:pt idx="21521">
                  <c:v>-21114.699999999997</c:v>
                </c:pt>
                <c:pt idx="21522">
                  <c:v>-20914.300000000003</c:v>
                </c:pt>
                <c:pt idx="21523">
                  <c:v>-20698</c:v>
                </c:pt>
                <c:pt idx="21524">
                  <c:v>-20486.199999999997</c:v>
                </c:pt>
                <c:pt idx="21525">
                  <c:v>-20259.199999999997</c:v>
                </c:pt>
                <c:pt idx="21526">
                  <c:v>-20034.800000000003</c:v>
                </c:pt>
                <c:pt idx="21527">
                  <c:v>-19810.800000000003</c:v>
                </c:pt>
                <c:pt idx="21528">
                  <c:v>-19572.699999999997</c:v>
                </c:pt>
                <c:pt idx="21529">
                  <c:v>-19330.900000000001</c:v>
                </c:pt>
                <c:pt idx="21530">
                  <c:v>-19085.199999999997</c:v>
                </c:pt>
                <c:pt idx="21531">
                  <c:v>-18835.400000000001</c:v>
                </c:pt>
                <c:pt idx="21532">
                  <c:v>-18582.400000000001</c:v>
                </c:pt>
                <c:pt idx="21533">
                  <c:v>-18319.900000000001</c:v>
                </c:pt>
                <c:pt idx="21534">
                  <c:v>-18054</c:v>
                </c:pt>
                <c:pt idx="21535">
                  <c:v>-17787</c:v>
                </c:pt>
                <c:pt idx="21536">
                  <c:v>-17515.800000000003</c:v>
                </c:pt>
                <c:pt idx="21537">
                  <c:v>-17239.900000000001</c:v>
                </c:pt>
                <c:pt idx="21538">
                  <c:v>-16953.699999999997</c:v>
                </c:pt>
                <c:pt idx="21539">
                  <c:v>-16666.900000000001</c:v>
                </c:pt>
                <c:pt idx="21540">
                  <c:v>-16376.599999999999</c:v>
                </c:pt>
                <c:pt idx="21541">
                  <c:v>-16076.199999999997</c:v>
                </c:pt>
                <c:pt idx="21542">
                  <c:v>-15783.5</c:v>
                </c:pt>
                <c:pt idx="21543">
                  <c:v>-15477.300000000003</c:v>
                </c:pt>
                <c:pt idx="21544">
                  <c:v>-15175.699999999997</c:v>
                </c:pt>
                <c:pt idx="21545">
                  <c:v>-14861.5</c:v>
                </c:pt>
                <c:pt idx="21546">
                  <c:v>-14552.699999999997</c:v>
                </c:pt>
                <c:pt idx="21547">
                  <c:v>-14241.400000000001</c:v>
                </c:pt>
                <c:pt idx="21548">
                  <c:v>-13917</c:v>
                </c:pt>
                <c:pt idx="21549">
                  <c:v>-13592.800000000003</c:v>
                </c:pt>
                <c:pt idx="21550">
                  <c:v>-13263.599999999999</c:v>
                </c:pt>
                <c:pt idx="21551">
                  <c:v>-12936.300000000003</c:v>
                </c:pt>
                <c:pt idx="21552">
                  <c:v>-12605.5</c:v>
                </c:pt>
                <c:pt idx="21553">
                  <c:v>-12247.199999999997</c:v>
                </c:pt>
                <c:pt idx="21554">
                  <c:v>-11906.5</c:v>
                </c:pt>
                <c:pt idx="21555">
                  <c:v>-11565.300000000003</c:v>
                </c:pt>
                <c:pt idx="21556">
                  <c:v>-11234.800000000003</c:v>
                </c:pt>
                <c:pt idx="21557">
                  <c:v>-10892.100000000006</c:v>
                </c:pt>
                <c:pt idx="21558">
                  <c:v>-10555.800000000003</c:v>
                </c:pt>
                <c:pt idx="21559">
                  <c:v>-10200.800000000003</c:v>
                </c:pt>
                <c:pt idx="21560">
                  <c:v>-9840.6000000000058</c:v>
                </c:pt>
                <c:pt idx="21561">
                  <c:v>-9486.6000000000058</c:v>
                </c:pt>
                <c:pt idx="21562">
                  <c:v>-9132.1999999999971</c:v>
                </c:pt>
                <c:pt idx="21563">
                  <c:v>-8774.6999999999971</c:v>
                </c:pt>
                <c:pt idx="21564">
                  <c:v>-8412.6999999999971</c:v>
                </c:pt>
                <c:pt idx="21565">
                  <c:v>-8041.6000000000058</c:v>
                </c:pt>
                <c:pt idx="21566">
                  <c:v>-7667.8000000000029</c:v>
                </c:pt>
                <c:pt idx="21567">
                  <c:v>-7304.6000000000058</c:v>
                </c:pt>
                <c:pt idx="21568">
                  <c:v>-6950</c:v>
                </c:pt>
                <c:pt idx="21569">
                  <c:v>-6581.8000000000029</c:v>
                </c:pt>
                <c:pt idx="21570">
                  <c:v>-6202.6000000000058</c:v>
                </c:pt>
                <c:pt idx="21571">
                  <c:v>-5832.6000000000058</c:v>
                </c:pt>
                <c:pt idx="21572">
                  <c:v>-5464.1999999999971</c:v>
                </c:pt>
                <c:pt idx="21573">
                  <c:v>-5082</c:v>
                </c:pt>
                <c:pt idx="21574">
                  <c:v>-4705.8999999999942</c:v>
                </c:pt>
                <c:pt idx="21575">
                  <c:v>-4330.8000000000029</c:v>
                </c:pt>
                <c:pt idx="21576">
                  <c:v>-3956.8999999999942</c:v>
                </c:pt>
                <c:pt idx="21577">
                  <c:v>-3584.3000000000029</c:v>
                </c:pt>
                <c:pt idx="21578">
                  <c:v>-3211.3000000000029</c:v>
                </c:pt>
                <c:pt idx="21579">
                  <c:v>-2824.6000000000058</c:v>
                </c:pt>
                <c:pt idx="21580">
                  <c:v>-2446.1999999999971</c:v>
                </c:pt>
                <c:pt idx="21581">
                  <c:v>-2070.3000000000029</c:v>
                </c:pt>
                <c:pt idx="21582">
                  <c:v>-1696.3999999999942</c:v>
                </c:pt>
                <c:pt idx="21583">
                  <c:v>-1319</c:v>
                </c:pt>
                <c:pt idx="21584">
                  <c:v>-933</c:v>
                </c:pt>
                <c:pt idx="21585">
                  <c:v>-559.30000000000291</c:v>
                </c:pt>
                <c:pt idx="21586">
                  <c:v>-188.5</c:v>
                </c:pt>
                <c:pt idx="21587">
                  <c:v>194.10000000000582</c:v>
                </c:pt>
                <c:pt idx="21588">
                  <c:v>577.80000000000291</c:v>
                </c:pt>
                <c:pt idx="21589">
                  <c:v>950.30000000000291</c:v>
                </c:pt>
                <c:pt idx="21590">
                  <c:v>1320</c:v>
                </c:pt>
                <c:pt idx="21591">
                  <c:v>1699.3999999999942</c:v>
                </c:pt>
                <c:pt idx="21592">
                  <c:v>2083.3000000000029</c:v>
                </c:pt>
                <c:pt idx="21593">
                  <c:v>2451.1000000000058</c:v>
                </c:pt>
                <c:pt idx="21594">
                  <c:v>2812.6000000000058</c:v>
                </c:pt>
                <c:pt idx="21595">
                  <c:v>3185.6000000000058</c:v>
                </c:pt>
                <c:pt idx="21596">
                  <c:v>3558</c:v>
                </c:pt>
                <c:pt idx="21597">
                  <c:v>3924.8999999999942</c:v>
                </c:pt>
                <c:pt idx="21598">
                  <c:v>4295</c:v>
                </c:pt>
                <c:pt idx="21599">
                  <c:v>4667.1999999999971</c:v>
                </c:pt>
                <c:pt idx="21600">
                  <c:v>5021.1999999999971</c:v>
                </c:pt>
                <c:pt idx="21601">
                  <c:v>5382</c:v>
                </c:pt>
                <c:pt idx="21602">
                  <c:v>5745.3000000000029</c:v>
                </c:pt>
                <c:pt idx="21603">
                  <c:v>6099.1000000000058</c:v>
                </c:pt>
                <c:pt idx="21604">
                  <c:v>6463.3000000000029</c:v>
                </c:pt>
                <c:pt idx="21605">
                  <c:v>6817</c:v>
                </c:pt>
                <c:pt idx="21606">
                  <c:v>7166.8999999999942</c:v>
                </c:pt>
                <c:pt idx="21607">
                  <c:v>7515.3999999999942</c:v>
                </c:pt>
                <c:pt idx="21608">
                  <c:v>7858.6999999999971</c:v>
                </c:pt>
                <c:pt idx="21609">
                  <c:v>8196.3999999999942</c:v>
                </c:pt>
                <c:pt idx="21610">
                  <c:v>8553.6999999999971</c:v>
                </c:pt>
                <c:pt idx="21611">
                  <c:v>8887.8000000000029</c:v>
                </c:pt>
                <c:pt idx="21612">
                  <c:v>9223</c:v>
                </c:pt>
                <c:pt idx="21613">
                  <c:v>9553.1000000000058</c:v>
                </c:pt>
                <c:pt idx="21614">
                  <c:v>9885.8000000000029</c:v>
                </c:pt>
                <c:pt idx="21615">
                  <c:v>10217.100000000006</c:v>
                </c:pt>
                <c:pt idx="21616">
                  <c:v>10538.399999999994</c:v>
                </c:pt>
                <c:pt idx="21617">
                  <c:v>10862.399999999994</c:v>
                </c:pt>
                <c:pt idx="21618">
                  <c:v>11181.800000000003</c:v>
                </c:pt>
                <c:pt idx="21619">
                  <c:v>11494.399999999994</c:v>
                </c:pt>
                <c:pt idx="21620">
                  <c:v>11817.699999999997</c:v>
                </c:pt>
                <c:pt idx="21621">
                  <c:v>12115.800000000003</c:v>
                </c:pt>
                <c:pt idx="21622">
                  <c:v>12417.5</c:v>
                </c:pt>
                <c:pt idx="21623">
                  <c:v>12723.5</c:v>
                </c:pt>
                <c:pt idx="21624">
                  <c:v>13025.199999999997</c:v>
                </c:pt>
                <c:pt idx="21625">
                  <c:v>13314.399999999994</c:v>
                </c:pt>
                <c:pt idx="21626">
                  <c:v>13606.300000000003</c:v>
                </c:pt>
                <c:pt idx="21627">
                  <c:v>13895.100000000006</c:v>
                </c:pt>
                <c:pt idx="21628">
                  <c:v>14169.100000000006</c:v>
                </c:pt>
                <c:pt idx="21629">
                  <c:v>14455.300000000003</c:v>
                </c:pt>
                <c:pt idx="21630">
                  <c:v>14730.699999999997</c:v>
                </c:pt>
                <c:pt idx="21631">
                  <c:v>14992.600000000006</c:v>
                </c:pt>
                <c:pt idx="21632">
                  <c:v>15255.300000000003</c:v>
                </c:pt>
                <c:pt idx="21633">
                  <c:v>15521.199999999997</c:v>
                </c:pt>
                <c:pt idx="21634">
                  <c:v>15779.699999999997</c:v>
                </c:pt>
                <c:pt idx="21635">
                  <c:v>16022.399999999994</c:v>
                </c:pt>
                <c:pt idx="21636">
                  <c:v>16269.199999999997</c:v>
                </c:pt>
                <c:pt idx="21637">
                  <c:v>16514.800000000003</c:v>
                </c:pt>
                <c:pt idx="21638">
                  <c:v>16764.199999999997</c:v>
                </c:pt>
                <c:pt idx="21639">
                  <c:v>16989.699999999997</c:v>
                </c:pt>
                <c:pt idx="21640">
                  <c:v>17212.199999999997</c:v>
                </c:pt>
                <c:pt idx="21641">
                  <c:v>17446.199999999997</c:v>
                </c:pt>
                <c:pt idx="21642">
                  <c:v>17664.5</c:v>
                </c:pt>
                <c:pt idx="21643">
                  <c:v>17879.100000000006</c:v>
                </c:pt>
                <c:pt idx="21644">
                  <c:v>18088.5</c:v>
                </c:pt>
                <c:pt idx="21645">
                  <c:v>18290</c:v>
                </c:pt>
                <c:pt idx="21646">
                  <c:v>18495.100000000006</c:v>
                </c:pt>
                <c:pt idx="21647">
                  <c:v>18694.399999999994</c:v>
                </c:pt>
                <c:pt idx="21648">
                  <c:v>18880.5</c:v>
                </c:pt>
                <c:pt idx="21649">
                  <c:v>19059.399999999994</c:v>
                </c:pt>
                <c:pt idx="21650">
                  <c:v>19239.800000000003</c:v>
                </c:pt>
                <c:pt idx="21651">
                  <c:v>19416</c:v>
                </c:pt>
                <c:pt idx="21652">
                  <c:v>19580.199999999997</c:v>
                </c:pt>
                <c:pt idx="21653">
                  <c:v>19741.699999999997</c:v>
                </c:pt>
                <c:pt idx="21654">
                  <c:v>19906.699999999997</c:v>
                </c:pt>
                <c:pt idx="21655">
                  <c:v>20062.5</c:v>
                </c:pt>
                <c:pt idx="21656">
                  <c:v>20204.600000000006</c:v>
                </c:pt>
                <c:pt idx="21657">
                  <c:v>20342.300000000003</c:v>
                </c:pt>
                <c:pt idx="21658">
                  <c:v>20477.899999999994</c:v>
                </c:pt>
                <c:pt idx="21659">
                  <c:v>20607.199999999997</c:v>
                </c:pt>
                <c:pt idx="21660">
                  <c:v>20731.300000000003</c:v>
                </c:pt>
                <c:pt idx="21661">
                  <c:v>20848.5</c:v>
                </c:pt>
                <c:pt idx="21662">
                  <c:v>20964.699999999997</c:v>
                </c:pt>
                <c:pt idx="21663">
                  <c:v>21072.300000000003</c:v>
                </c:pt>
                <c:pt idx="21664">
                  <c:v>21170.5</c:v>
                </c:pt>
                <c:pt idx="21665">
                  <c:v>21271.100000000006</c:v>
                </c:pt>
                <c:pt idx="21666">
                  <c:v>21359.100000000006</c:v>
                </c:pt>
                <c:pt idx="21667">
                  <c:v>21442.600000000006</c:v>
                </c:pt>
                <c:pt idx="21668">
                  <c:v>21518.699999999997</c:v>
                </c:pt>
                <c:pt idx="21669">
                  <c:v>21592.199999999997</c:v>
                </c:pt>
                <c:pt idx="21670">
                  <c:v>21662</c:v>
                </c:pt>
                <c:pt idx="21671">
                  <c:v>21715.899999999994</c:v>
                </c:pt>
                <c:pt idx="21672">
                  <c:v>21776.800000000003</c:v>
                </c:pt>
                <c:pt idx="21673">
                  <c:v>21825.300000000003</c:v>
                </c:pt>
                <c:pt idx="21674">
                  <c:v>21867.300000000003</c:v>
                </c:pt>
                <c:pt idx="21675">
                  <c:v>21904.300000000003</c:v>
                </c:pt>
                <c:pt idx="21676">
                  <c:v>21935.300000000003</c:v>
                </c:pt>
                <c:pt idx="21677">
                  <c:v>21960.399999999994</c:v>
                </c:pt>
                <c:pt idx="21678">
                  <c:v>21971.199999999997</c:v>
                </c:pt>
                <c:pt idx="21679">
                  <c:v>21984.899999999994</c:v>
                </c:pt>
                <c:pt idx="21680">
                  <c:v>22003.699999999997</c:v>
                </c:pt>
                <c:pt idx="21681">
                  <c:v>22008.699999999997</c:v>
                </c:pt>
                <c:pt idx="21682">
                  <c:v>21996.899999999994</c:v>
                </c:pt>
                <c:pt idx="21683">
                  <c:v>21986.5</c:v>
                </c:pt>
                <c:pt idx="21684">
                  <c:v>21969.800000000003</c:v>
                </c:pt>
                <c:pt idx="21685">
                  <c:v>21948.699999999997</c:v>
                </c:pt>
                <c:pt idx="21686">
                  <c:v>21913.699999999997</c:v>
                </c:pt>
                <c:pt idx="21687">
                  <c:v>21878.5</c:v>
                </c:pt>
                <c:pt idx="21688">
                  <c:v>21843.199999999997</c:v>
                </c:pt>
                <c:pt idx="21689">
                  <c:v>21802.300000000003</c:v>
                </c:pt>
                <c:pt idx="21690">
                  <c:v>21746.100000000006</c:v>
                </c:pt>
                <c:pt idx="21691">
                  <c:v>21687</c:v>
                </c:pt>
                <c:pt idx="21692">
                  <c:v>21618.399999999994</c:v>
                </c:pt>
                <c:pt idx="21693">
                  <c:v>21557.600000000006</c:v>
                </c:pt>
                <c:pt idx="21694">
                  <c:v>21484.100000000006</c:v>
                </c:pt>
                <c:pt idx="21695">
                  <c:v>21389.600000000006</c:v>
                </c:pt>
                <c:pt idx="21696">
                  <c:v>21310.899999999994</c:v>
                </c:pt>
                <c:pt idx="21697">
                  <c:v>21223.800000000003</c:v>
                </c:pt>
                <c:pt idx="21698">
                  <c:v>21125.699999999997</c:v>
                </c:pt>
                <c:pt idx="21699">
                  <c:v>21014.5</c:v>
                </c:pt>
                <c:pt idx="21700">
                  <c:v>20901.600000000006</c:v>
                </c:pt>
                <c:pt idx="21701">
                  <c:v>20793.199999999997</c:v>
                </c:pt>
                <c:pt idx="21702">
                  <c:v>20674.899999999994</c:v>
                </c:pt>
                <c:pt idx="21703">
                  <c:v>20541.399999999994</c:v>
                </c:pt>
                <c:pt idx="21704">
                  <c:v>20394.5</c:v>
                </c:pt>
                <c:pt idx="21705">
                  <c:v>20258.199999999997</c:v>
                </c:pt>
                <c:pt idx="21706">
                  <c:v>20125.899999999994</c:v>
                </c:pt>
                <c:pt idx="21707">
                  <c:v>19980.100000000006</c:v>
                </c:pt>
                <c:pt idx="21708">
                  <c:v>19824.199999999997</c:v>
                </c:pt>
                <c:pt idx="21709">
                  <c:v>19663</c:v>
                </c:pt>
                <c:pt idx="21710">
                  <c:v>19504.699999999997</c:v>
                </c:pt>
                <c:pt idx="21711">
                  <c:v>19335.199999999997</c:v>
                </c:pt>
                <c:pt idx="21712">
                  <c:v>19161.300000000003</c:v>
                </c:pt>
                <c:pt idx="21713">
                  <c:v>18958.199999999997</c:v>
                </c:pt>
                <c:pt idx="21714">
                  <c:v>18794.399999999994</c:v>
                </c:pt>
                <c:pt idx="21715">
                  <c:v>18604.199999999997</c:v>
                </c:pt>
                <c:pt idx="21716">
                  <c:v>18405.300000000003</c:v>
                </c:pt>
                <c:pt idx="21717">
                  <c:v>18211.600000000006</c:v>
                </c:pt>
                <c:pt idx="21718">
                  <c:v>18001</c:v>
                </c:pt>
                <c:pt idx="21719">
                  <c:v>17790.899999999994</c:v>
                </c:pt>
                <c:pt idx="21720">
                  <c:v>17580</c:v>
                </c:pt>
                <c:pt idx="21721">
                  <c:v>17355.800000000003</c:v>
                </c:pt>
                <c:pt idx="21722">
                  <c:v>17129.100000000006</c:v>
                </c:pt>
                <c:pt idx="21723">
                  <c:v>16898.300000000003</c:v>
                </c:pt>
                <c:pt idx="21724">
                  <c:v>16668.699999999997</c:v>
                </c:pt>
                <c:pt idx="21725">
                  <c:v>16433.899999999994</c:v>
                </c:pt>
                <c:pt idx="21726">
                  <c:v>16183.199999999997</c:v>
                </c:pt>
                <c:pt idx="21727">
                  <c:v>15919</c:v>
                </c:pt>
                <c:pt idx="21728">
                  <c:v>15687.5</c:v>
                </c:pt>
                <c:pt idx="21729">
                  <c:v>15411.899999999994</c:v>
                </c:pt>
                <c:pt idx="21730">
                  <c:v>15152</c:v>
                </c:pt>
                <c:pt idx="21731">
                  <c:v>14905.899999999994</c:v>
                </c:pt>
                <c:pt idx="21732">
                  <c:v>14637</c:v>
                </c:pt>
                <c:pt idx="21733">
                  <c:v>14366.899999999994</c:v>
                </c:pt>
                <c:pt idx="21734">
                  <c:v>14086.300000000003</c:v>
                </c:pt>
                <c:pt idx="21735">
                  <c:v>13805.100000000006</c:v>
                </c:pt>
                <c:pt idx="21736">
                  <c:v>13527</c:v>
                </c:pt>
                <c:pt idx="21737">
                  <c:v>13241.5</c:v>
                </c:pt>
                <c:pt idx="21738">
                  <c:v>12948.399999999994</c:v>
                </c:pt>
                <c:pt idx="21739">
                  <c:v>12649.800000000003</c:v>
                </c:pt>
                <c:pt idx="21740">
                  <c:v>12358.199999999997</c:v>
                </c:pt>
                <c:pt idx="21741">
                  <c:v>12043.899999999994</c:v>
                </c:pt>
                <c:pt idx="21742">
                  <c:v>11744</c:v>
                </c:pt>
                <c:pt idx="21743">
                  <c:v>11447.199999999997</c:v>
                </c:pt>
                <c:pt idx="21744">
                  <c:v>11133</c:v>
                </c:pt>
                <c:pt idx="21745">
                  <c:v>10809</c:v>
                </c:pt>
                <c:pt idx="21746">
                  <c:v>10495.300000000003</c:v>
                </c:pt>
                <c:pt idx="21747">
                  <c:v>10181.899999999994</c:v>
                </c:pt>
                <c:pt idx="21748">
                  <c:v>9861.1999999999971</c:v>
                </c:pt>
                <c:pt idx="21749">
                  <c:v>9524.6000000000058</c:v>
                </c:pt>
                <c:pt idx="21750">
                  <c:v>9205</c:v>
                </c:pt>
                <c:pt idx="21751">
                  <c:v>8877.8999999999942</c:v>
                </c:pt>
                <c:pt idx="21752">
                  <c:v>8538.8000000000029</c:v>
                </c:pt>
                <c:pt idx="21753">
                  <c:v>8200.6000000000058</c:v>
                </c:pt>
                <c:pt idx="21754">
                  <c:v>7859.8999999999942</c:v>
                </c:pt>
                <c:pt idx="21755">
                  <c:v>7525.6000000000058</c:v>
                </c:pt>
                <c:pt idx="21756">
                  <c:v>7189.8000000000029</c:v>
                </c:pt>
                <c:pt idx="21757">
                  <c:v>6842.3999999999942</c:v>
                </c:pt>
                <c:pt idx="21758">
                  <c:v>6482.6000000000058</c:v>
                </c:pt>
                <c:pt idx="21759">
                  <c:v>6133.3000000000029</c:v>
                </c:pt>
                <c:pt idx="21760">
                  <c:v>5784.1000000000058</c:v>
                </c:pt>
                <c:pt idx="21761">
                  <c:v>5440.6999999999971</c:v>
                </c:pt>
                <c:pt idx="21762">
                  <c:v>5091.5</c:v>
                </c:pt>
                <c:pt idx="21763">
                  <c:v>4733.8000000000029</c:v>
                </c:pt>
                <c:pt idx="21764">
                  <c:v>4383.3000000000029</c:v>
                </c:pt>
                <c:pt idx="21765">
                  <c:v>4030.8000000000029</c:v>
                </c:pt>
                <c:pt idx="21766">
                  <c:v>3669.6999999999971</c:v>
                </c:pt>
                <c:pt idx="21767">
                  <c:v>3302.6999999999971</c:v>
                </c:pt>
                <c:pt idx="21768">
                  <c:v>2940.1999999999971</c:v>
                </c:pt>
                <c:pt idx="21769">
                  <c:v>2586.8999999999942</c:v>
                </c:pt>
                <c:pt idx="21770">
                  <c:v>2231.6000000000058</c:v>
                </c:pt>
                <c:pt idx="21771">
                  <c:v>1868.5</c:v>
                </c:pt>
                <c:pt idx="21772">
                  <c:v>1501.3000000000029</c:v>
                </c:pt>
                <c:pt idx="21773">
                  <c:v>1135.5</c:v>
                </c:pt>
                <c:pt idx="21774">
                  <c:v>774.89999999999418</c:v>
                </c:pt>
                <c:pt idx="21775">
                  <c:v>418.10000000000582</c:v>
                </c:pt>
                <c:pt idx="21776">
                  <c:v>55.5</c:v>
                </c:pt>
                <c:pt idx="21777">
                  <c:v>-313</c:v>
                </c:pt>
                <c:pt idx="21778">
                  <c:v>-679.89999999999418</c:v>
                </c:pt>
                <c:pt idx="21779">
                  <c:v>-1044.5</c:v>
                </c:pt>
                <c:pt idx="21780">
                  <c:v>-1408.3999999999942</c:v>
                </c:pt>
                <c:pt idx="21781">
                  <c:v>-1769</c:v>
                </c:pt>
                <c:pt idx="21782">
                  <c:v>-2128.1000000000058</c:v>
                </c:pt>
                <c:pt idx="21783">
                  <c:v>-2491.8000000000029</c:v>
                </c:pt>
                <c:pt idx="21784">
                  <c:v>-2853.8000000000029</c:v>
                </c:pt>
                <c:pt idx="21785">
                  <c:v>-3214.8000000000029</c:v>
                </c:pt>
                <c:pt idx="21786">
                  <c:v>-3572.8999999999942</c:v>
                </c:pt>
                <c:pt idx="21787">
                  <c:v>-3928.6999999999971</c:v>
                </c:pt>
                <c:pt idx="21788">
                  <c:v>-4297.8999999999942</c:v>
                </c:pt>
                <c:pt idx="21789">
                  <c:v>-4655</c:v>
                </c:pt>
                <c:pt idx="21790">
                  <c:v>-5002.8999999999942</c:v>
                </c:pt>
                <c:pt idx="21791">
                  <c:v>-5364.6999999999971</c:v>
                </c:pt>
                <c:pt idx="21792">
                  <c:v>-5714.1999999999971</c:v>
                </c:pt>
                <c:pt idx="21793">
                  <c:v>-6069</c:v>
                </c:pt>
                <c:pt idx="21794">
                  <c:v>-6414.6999999999971</c:v>
                </c:pt>
                <c:pt idx="21795">
                  <c:v>-6764.5</c:v>
                </c:pt>
                <c:pt idx="21796">
                  <c:v>-7108.1000000000058</c:v>
                </c:pt>
                <c:pt idx="21797">
                  <c:v>-7451.1000000000058</c:v>
                </c:pt>
                <c:pt idx="21798">
                  <c:v>-7799.5</c:v>
                </c:pt>
                <c:pt idx="21799">
                  <c:v>-8139.6999999999971</c:v>
                </c:pt>
                <c:pt idx="21800">
                  <c:v>-8476.6000000000058</c:v>
                </c:pt>
                <c:pt idx="21801">
                  <c:v>-8810</c:v>
                </c:pt>
                <c:pt idx="21802">
                  <c:v>-9140.1999999999971</c:v>
                </c:pt>
                <c:pt idx="21803">
                  <c:v>-9475.6000000000058</c:v>
                </c:pt>
                <c:pt idx="21804">
                  <c:v>-9804</c:v>
                </c:pt>
                <c:pt idx="21805">
                  <c:v>-10129.199999999997</c:v>
                </c:pt>
                <c:pt idx="21806">
                  <c:v>-10450</c:v>
                </c:pt>
                <c:pt idx="21807">
                  <c:v>-10766.899999999994</c:v>
                </c:pt>
                <c:pt idx="21808">
                  <c:v>-11088.699999999997</c:v>
                </c:pt>
                <c:pt idx="21809">
                  <c:v>-11402.399999999994</c:v>
                </c:pt>
                <c:pt idx="21810">
                  <c:v>-11711.099999999999</c:v>
                </c:pt>
                <c:pt idx="21811">
                  <c:v>-12017.599999999999</c:v>
                </c:pt>
                <c:pt idx="21812">
                  <c:v>-12319.800000000003</c:v>
                </c:pt>
                <c:pt idx="21813">
                  <c:v>-12618.599999999999</c:v>
                </c:pt>
                <c:pt idx="21814">
                  <c:v>-12919</c:v>
                </c:pt>
                <c:pt idx="21815">
                  <c:v>-13213.699999999997</c:v>
                </c:pt>
                <c:pt idx="21816">
                  <c:v>-13504.400000000001</c:v>
                </c:pt>
                <c:pt idx="21817">
                  <c:v>-13790.099999999999</c:v>
                </c:pt>
                <c:pt idx="21818">
                  <c:v>-14073.199999999997</c:v>
                </c:pt>
                <c:pt idx="21819">
                  <c:v>-14352.400000000001</c:v>
                </c:pt>
                <c:pt idx="21820">
                  <c:v>-14625.699999999997</c:v>
                </c:pt>
                <c:pt idx="21821">
                  <c:v>-14895</c:v>
                </c:pt>
                <c:pt idx="21822">
                  <c:v>-15164.900000000001</c:v>
                </c:pt>
                <c:pt idx="21823">
                  <c:v>-15429.400000000001</c:v>
                </c:pt>
                <c:pt idx="21824">
                  <c:v>-15684.800000000003</c:v>
                </c:pt>
                <c:pt idx="21825">
                  <c:v>-15939.599999999999</c:v>
                </c:pt>
                <c:pt idx="21826">
                  <c:v>-16191</c:v>
                </c:pt>
                <c:pt idx="21827">
                  <c:v>-16434.599999999999</c:v>
                </c:pt>
                <c:pt idx="21828">
                  <c:v>-16676.099999999999</c:v>
                </c:pt>
                <c:pt idx="21829">
                  <c:v>-16911.5</c:v>
                </c:pt>
                <c:pt idx="21830">
                  <c:v>-17141.199999999997</c:v>
                </c:pt>
                <c:pt idx="21831">
                  <c:v>-17368.599999999999</c:v>
                </c:pt>
                <c:pt idx="21832">
                  <c:v>-17592.099999999999</c:v>
                </c:pt>
                <c:pt idx="21833">
                  <c:v>-17809.699999999997</c:v>
                </c:pt>
                <c:pt idx="21834">
                  <c:v>-18021.699999999997</c:v>
                </c:pt>
                <c:pt idx="21835">
                  <c:v>-18228</c:v>
                </c:pt>
                <c:pt idx="21836">
                  <c:v>-18429.099999999999</c:v>
                </c:pt>
                <c:pt idx="21837">
                  <c:v>-18624.300000000003</c:v>
                </c:pt>
                <c:pt idx="21838">
                  <c:v>-18817.599999999999</c:v>
                </c:pt>
                <c:pt idx="21839">
                  <c:v>-19007</c:v>
                </c:pt>
                <c:pt idx="21840">
                  <c:v>-19187.199999999997</c:v>
                </c:pt>
                <c:pt idx="21841">
                  <c:v>-19361.599999999999</c:v>
                </c:pt>
                <c:pt idx="21842">
                  <c:v>-19532.099999999999</c:v>
                </c:pt>
                <c:pt idx="21843">
                  <c:v>-19696.800000000003</c:v>
                </c:pt>
                <c:pt idx="21844">
                  <c:v>-19855.900000000001</c:v>
                </c:pt>
                <c:pt idx="21845">
                  <c:v>-20009</c:v>
                </c:pt>
                <c:pt idx="21846">
                  <c:v>-20157.400000000001</c:v>
                </c:pt>
                <c:pt idx="21847">
                  <c:v>-20302.5</c:v>
                </c:pt>
                <c:pt idx="21848">
                  <c:v>-20440.199999999997</c:v>
                </c:pt>
                <c:pt idx="21849">
                  <c:v>-20568.199999999997</c:v>
                </c:pt>
                <c:pt idx="21850">
                  <c:v>-20695.900000000001</c:v>
                </c:pt>
                <c:pt idx="21851">
                  <c:v>-20817.099999999999</c:v>
                </c:pt>
                <c:pt idx="21852">
                  <c:v>-20929.599999999999</c:v>
                </c:pt>
                <c:pt idx="21853">
                  <c:v>-21036.199999999997</c:v>
                </c:pt>
                <c:pt idx="21854">
                  <c:v>-21140.400000000001</c:v>
                </c:pt>
                <c:pt idx="21855">
                  <c:v>-21238.5</c:v>
                </c:pt>
                <c:pt idx="21856">
                  <c:v>-21323.9</c:v>
                </c:pt>
                <c:pt idx="21857">
                  <c:v>-21411.599999999999</c:v>
                </c:pt>
                <c:pt idx="21858">
                  <c:v>-21494.199999999997</c:v>
                </c:pt>
                <c:pt idx="21859">
                  <c:v>-21566</c:v>
                </c:pt>
                <c:pt idx="21860">
                  <c:v>-21631.199999999997</c:v>
                </c:pt>
                <c:pt idx="21861">
                  <c:v>-21691</c:v>
                </c:pt>
                <c:pt idx="21862">
                  <c:v>-21745</c:v>
                </c:pt>
                <c:pt idx="21863">
                  <c:v>-21793.199999999997</c:v>
                </c:pt>
                <c:pt idx="21864">
                  <c:v>-21832.9</c:v>
                </c:pt>
                <c:pt idx="21865">
                  <c:v>-21868.400000000001</c:v>
                </c:pt>
                <c:pt idx="21866">
                  <c:v>-21902.1</c:v>
                </c:pt>
                <c:pt idx="21867">
                  <c:v>-21924.1</c:v>
                </c:pt>
                <c:pt idx="21868">
                  <c:v>-21939.9</c:v>
                </c:pt>
                <c:pt idx="21869">
                  <c:v>-21950.199999999997</c:v>
                </c:pt>
                <c:pt idx="21870">
                  <c:v>-21954.300000000003</c:v>
                </c:pt>
                <c:pt idx="21871">
                  <c:v>-21953.199999999997</c:v>
                </c:pt>
                <c:pt idx="21872">
                  <c:v>-21946.5</c:v>
                </c:pt>
                <c:pt idx="21873">
                  <c:v>-21934.5</c:v>
                </c:pt>
                <c:pt idx="21874">
                  <c:v>-21914.5</c:v>
                </c:pt>
                <c:pt idx="21875">
                  <c:v>-21887</c:v>
                </c:pt>
                <c:pt idx="21876">
                  <c:v>-21854.6</c:v>
                </c:pt>
                <c:pt idx="21877">
                  <c:v>-21815.9</c:v>
                </c:pt>
                <c:pt idx="21878">
                  <c:v>-21770.199999999997</c:v>
                </c:pt>
                <c:pt idx="21879">
                  <c:v>-21720.800000000003</c:v>
                </c:pt>
                <c:pt idx="21880">
                  <c:v>-21663.800000000003</c:v>
                </c:pt>
                <c:pt idx="21881">
                  <c:v>-21598.699999999997</c:v>
                </c:pt>
                <c:pt idx="21882">
                  <c:v>-21530.6</c:v>
                </c:pt>
                <c:pt idx="21883">
                  <c:v>-21452.300000000003</c:v>
                </c:pt>
                <c:pt idx="21884">
                  <c:v>-21369.4</c:v>
                </c:pt>
                <c:pt idx="21885">
                  <c:v>-21278.699999999997</c:v>
                </c:pt>
                <c:pt idx="21886">
                  <c:v>-21190.699999999997</c:v>
                </c:pt>
                <c:pt idx="21887">
                  <c:v>-21094.9</c:v>
                </c:pt>
                <c:pt idx="21888">
                  <c:v>-20981.9</c:v>
                </c:pt>
                <c:pt idx="21889">
                  <c:v>-20870.699999999997</c:v>
                </c:pt>
                <c:pt idx="21890">
                  <c:v>-20751.900000000001</c:v>
                </c:pt>
                <c:pt idx="21891">
                  <c:v>-20635.900000000001</c:v>
                </c:pt>
                <c:pt idx="21892">
                  <c:v>-20509.900000000001</c:v>
                </c:pt>
                <c:pt idx="21893">
                  <c:v>-20373.400000000001</c:v>
                </c:pt>
                <c:pt idx="21894">
                  <c:v>-20233.099999999999</c:v>
                </c:pt>
                <c:pt idx="21895">
                  <c:v>-20076.599999999999</c:v>
                </c:pt>
                <c:pt idx="21896">
                  <c:v>-19929.400000000001</c:v>
                </c:pt>
                <c:pt idx="21897">
                  <c:v>-19769.400000000001</c:v>
                </c:pt>
                <c:pt idx="21898">
                  <c:v>-19611.400000000001</c:v>
                </c:pt>
                <c:pt idx="21899">
                  <c:v>-19437.900000000001</c:v>
                </c:pt>
                <c:pt idx="21900">
                  <c:v>-19263</c:v>
                </c:pt>
                <c:pt idx="21901">
                  <c:v>-19082.699999999997</c:v>
                </c:pt>
                <c:pt idx="21902">
                  <c:v>-18899.199999999997</c:v>
                </c:pt>
                <c:pt idx="21903">
                  <c:v>-18706.699999999997</c:v>
                </c:pt>
                <c:pt idx="21904">
                  <c:v>-18502.900000000001</c:v>
                </c:pt>
                <c:pt idx="21905">
                  <c:v>-18305.199999999997</c:v>
                </c:pt>
                <c:pt idx="21906">
                  <c:v>-18098.400000000001</c:v>
                </c:pt>
                <c:pt idx="21907">
                  <c:v>-17889.099999999999</c:v>
                </c:pt>
                <c:pt idx="21908">
                  <c:v>-17661.599999999999</c:v>
                </c:pt>
                <c:pt idx="21909">
                  <c:v>-17439</c:v>
                </c:pt>
                <c:pt idx="21910">
                  <c:v>-17217.699999999997</c:v>
                </c:pt>
                <c:pt idx="21911">
                  <c:v>-16979.199999999997</c:v>
                </c:pt>
                <c:pt idx="21912">
                  <c:v>-16741.400000000001</c:v>
                </c:pt>
                <c:pt idx="21913">
                  <c:v>-16488.699999999997</c:v>
                </c:pt>
                <c:pt idx="21914">
                  <c:v>-16258.699999999997</c:v>
                </c:pt>
                <c:pt idx="21915">
                  <c:v>-15992.400000000001</c:v>
                </c:pt>
                <c:pt idx="21916">
                  <c:v>-15748.699999999997</c:v>
                </c:pt>
                <c:pt idx="21917">
                  <c:v>-15494.400000000001</c:v>
                </c:pt>
                <c:pt idx="21918">
                  <c:v>-15224</c:v>
                </c:pt>
                <c:pt idx="21919">
                  <c:v>-14952.400000000001</c:v>
                </c:pt>
                <c:pt idx="21920">
                  <c:v>-14679.099999999999</c:v>
                </c:pt>
                <c:pt idx="21921">
                  <c:v>-14400.599999999999</c:v>
                </c:pt>
                <c:pt idx="21922">
                  <c:v>-14120.800000000003</c:v>
                </c:pt>
                <c:pt idx="21923">
                  <c:v>-13809.300000000003</c:v>
                </c:pt>
                <c:pt idx="21924">
                  <c:v>-13515.400000000001</c:v>
                </c:pt>
                <c:pt idx="21925">
                  <c:v>-13219.800000000003</c:v>
                </c:pt>
                <c:pt idx="21926">
                  <c:v>-12922</c:v>
                </c:pt>
                <c:pt idx="21927">
                  <c:v>-12622.199999999997</c:v>
                </c:pt>
                <c:pt idx="21928">
                  <c:v>-12332.599999999999</c:v>
                </c:pt>
                <c:pt idx="21929">
                  <c:v>-12032.400000000001</c:v>
                </c:pt>
                <c:pt idx="21930">
                  <c:v>-11699.699999999997</c:v>
                </c:pt>
                <c:pt idx="21931">
                  <c:v>-11393.399999999994</c:v>
                </c:pt>
                <c:pt idx="21932">
                  <c:v>-11076.399999999994</c:v>
                </c:pt>
                <c:pt idx="21933">
                  <c:v>-10756.399999999994</c:v>
                </c:pt>
                <c:pt idx="21934">
                  <c:v>-10430.800000000003</c:v>
                </c:pt>
                <c:pt idx="21935">
                  <c:v>-10092.100000000006</c:v>
                </c:pt>
                <c:pt idx="21936">
                  <c:v>-9756.8999999999942</c:v>
                </c:pt>
                <c:pt idx="21937">
                  <c:v>-9415.6999999999971</c:v>
                </c:pt>
                <c:pt idx="21938">
                  <c:v>-9081.8999999999942</c:v>
                </c:pt>
                <c:pt idx="21939">
                  <c:v>-8752.8000000000029</c:v>
                </c:pt>
                <c:pt idx="21940">
                  <c:v>-8402.8999999999942</c:v>
                </c:pt>
                <c:pt idx="21941">
                  <c:v>-8054.6000000000058</c:v>
                </c:pt>
                <c:pt idx="21942">
                  <c:v>-7709.1000000000058</c:v>
                </c:pt>
                <c:pt idx="21943">
                  <c:v>-7358.5</c:v>
                </c:pt>
                <c:pt idx="21944">
                  <c:v>-6992.6999999999971</c:v>
                </c:pt>
                <c:pt idx="21945">
                  <c:v>-6637.1999999999971</c:v>
                </c:pt>
                <c:pt idx="21946">
                  <c:v>-6281.6999999999971</c:v>
                </c:pt>
                <c:pt idx="21947">
                  <c:v>-5926.1000000000058</c:v>
                </c:pt>
                <c:pt idx="21948">
                  <c:v>-5577.5</c:v>
                </c:pt>
                <c:pt idx="21949">
                  <c:v>-5209.3999999999942</c:v>
                </c:pt>
                <c:pt idx="21950">
                  <c:v>-4839.8999999999942</c:v>
                </c:pt>
                <c:pt idx="21951">
                  <c:v>-4476.1000000000058</c:v>
                </c:pt>
                <c:pt idx="21952">
                  <c:v>-4112.5</c:v>
                </c:pt>
                <c:pt idx="21953">
                  <c:v>-3745.3000000000029</c:v>
                </c:pt>
                <c:pt idx="21954">
                  <c:v>-3373.8999999999942</c:v>
                </c:pt>
                <c:pt idx="21955">
                  <c:v>-2999.5</c:v>
                </c:pt>
                <c:pt idx="21956">
                  <c:v>-2636.6000000000058</c:v>
                </c:pt>
                <c:pt idx="21957">
                  <c:v>-2264.8999999999942</c:v>
                </c:pt>
                <c:pt idx="21958">
                  <c:v>-1879.6999999999971</c:v>
                </c:pt>
                <c:pt idx="21959">
                  <c:v>-1507.6000000000058</c:v>
                </c:pt>
                <c:pt idx="21960">
                  <c:v>-1140.3999999999942</c:v>
                </c:pt>
                <c:pt idx="21961">
                  <c:v>-767.39999999999418</c:v>
                </c:pt>
                <c:pt idx="21962">
                  <c:v>-379.19999999999709</c:v>
                </c:pt>
                <c:pt idx="21963">
                  <c:v>-1</c:v>
                </c:pt>
                <c:pt idx="21964">
                  <c:v>359.60000000000582</c:v>
                </c:pt>
                <c:pt idx="21965">
                  <c:v>734.10000000000582</c:v>
                </c:pt>
                <c:pt idx="21966">
                  <c:v>1116.8999999999942</c:v>
                </c:pt>
                <c:pt idx="21967">
                  <c:v>1490.3999999999942</c:v>
                </c:pt>
                <c:pt idx="21968">
                  <c:v>1866.3999999999942</c:v>
                </c:pt>
                <c:pt idx="21969">
                  <c:v>2251.6000000000058</c:v>
                </c:pt>
                <c:pt idx="21970">
                  <c:v>2618.3000000000029</c:v>
                </c:pt>
                <c:pt idx="21971">
                  <c:v>2987.8999999999942</c:v>
                </c:pt>
                <c:pt idx="21972">
                  <c:v>3365.1999999999971</c:v>
                </c:pt>
                <c:pt idx="21973">
                  <c:v>3735.1999999999971</c:v>
                </c:pt>
                <c:pt idx="21974">
                  <c:v>4106.1000000000058</c:v>
                </c:pt>
                <c:pt idx="21975">
                  <c:v>4482.3999999999942</c:v>
                </c:pt>
                <c:pt idx="21976">
                  <c:v>4850.1000000000058</c:v>
                </c:pt>
                <c:pt idx="21977">
                  <c:v>5214.3999999999942</c:v>
                </c:pt>
                <c:pt idx="21978">
                  <c:v>5579.3000000000029</c:v>
                </c:pt>
                <c:pt idx="21979">
                  <c:v>5938.6000000000058</c:v>
                </c:pt>
                <c:pt idx="21980">
                  <c:v>6304.3000000000029</c:v>
                </c:pt>
                <c:pt idx="21981">
                  <c:v>6669.6999999999971</c:v>
                </c:pt>
                <c:pt idx="21982">
                  <c:v>7032.8999999999942</c:v>
                </c:pt>
                <c:pt idx="21983">
                  <c:v>7387.8000000000029</c:v>
                </c:pt>
                <c:pt idx="21984">
                  <c:v>7739.1000000000058</c:v>
                </c:pt>
                <c:pt idx="21985">
                  <c:v>8095.6999999999971</c:v>
                </c:pt>
                <c:pt idx="21986">
                  <c:v>8443.3999999999942</c:v>
                </c:pt>
                <c:pt idx="21987">
                  <c:v>8790</c:v>
                </c:pt>
                <c:pt idx="21988">
                  <c:v>9151.3999999999942</c:v>
                </c:pt>
                <c:pt idx="21989">
                  <c:v>9482.6999999999971</c:v>
                </c:pt>
                <c:pt idx="21990">
                  <c:v>9822.1000000000058</c:v>
                </c:pt>
                <c:pt idx="21991">
                  <c:v>10162.899999999994</c:v>
                </c:pt>
                <c:pt idx="21992">
                  <c:v>10495.5</c:v>
                </c:pt>
                <c:pt idx="21993">
                  <c:v>10828.100000000006</c:v>
                </c:pt>
                <c:pt idx="21994">
                  <c:v>11157.699999999997</c:v>
                </c:pt>
                <c:pt idx="21995">
                  <c:v>11484.199999999997</c:v>
                </c:pt>
                <c:pt idx="21996">
                  <c:v>11820.699999999997</c:v>
                </c:pt>
                <c:pt idx="21997">
                  <c:v>12129.899999999994</c:v>
                </c:pt>
                <c:pt idx="21998">
                  <c:v>12442.300000000003</c:v>
                </c:pt>
                <c:pt idx="21999">
                  <c:v>12765.100000000006</c:v>
                </c:pt>
                <c:pt idx="22000">
                  <c:v>13073.899999999994</c:v>
                </c:pt>
                <c:pt idx="22001">
                  <c:v>13382</c:v>
                </c:pt>
                <c:pt idx="22002">
                  <c:v>13673.300000000003</c:v>
                </c:pt>
                <c:pt idx="22003">
                  <c:v>13976.5</c:v>
                </c:pt>
                <c:pt idx="22004">
                  <c:v>14278.899999999994</c:v>
                </c:pt>
                <c:pt idx="22005">
                  <c:v>14559.699999999997</c:v>
                </c:pt>
                <c:pt idx="22006">
                  <c:v>14845.800000000003</c:v>
                </c:pt>
                <c:pt idx="22007">
                  <c:v>15124.5</c:v>
                </c:pt>
                <c:pt idx="22008">
                  <c:v>15413.600000000006</c:v>
                </c:pt>
                <c:pt idx="22009">
                  <c:v>15683.5</c:v>
                </c:pt>
                <c:pt idx="22010">
                  <c:v>15944.699999999997</c:v>
                </c:pt>
                <c:pt idx="22011">
                  <c:v>16213.800000000003</c:v>
                </c:pt>
                <c:pt idx="22012">
                  <c:v>16476</c:v>
                </c:pt>
                <c:pt idx="22013">
                  <c:v>16731</c:v>
                </c:pt>
                <c:pt idx="22014">
                  <c:v>16980</c:v>
                </c:pt>
                <c:pt idx="22015">
                  <c:v>17222.800000000003</c:v>
                </c:pt>
                <c:pt idx="22016">
                  <c:v>17464.600000000006</c:v>
                </c:pt>
                <c:pt idx="22017">
                  <c:v>17705.5</c:v>
                </c:pt>
                <c:pt idx="22018">
                  <c:v>17936.5</c:v>
                </c:pt>
                <c:pt idx="22019">
                  <c:v>18157.399999999994</c:v>
                </c:pt>
                <c:pt idx="22020">
                  <c:v>18376.100000000006</c:v>
                </c:pt>
                <c:pt idx="22021">
                  <c:v>18593.800000000003</c:v>
                </c:pt>
                <c:pt idx="22022">
                  <c:v>18803</c:v>
                </c:pt>
                <c:pt idx="22023">
                  <c:v>19003.399999999994</c:v>
                </c:pt>
                <c:pt idx="22024">
                  <c:v>19206.899999999994</c:v>
                </c:pt>
                <c:pt idx="22025">
                  <c:v>19407.5</c:v>
                </c:pt>
                <c:pt idx="22026">
                  <c:v>19594.600000000006</c:v>
                </c:pt>
                <c:pt idx="22027">
                  <c:v>19770.899999999994</c:v>
                </c:pt>
                <c:pt idx="22028">
                  <c:v>19948.199999999997</c:v>
                </c:pt>
                <c:pt idx="22029">
                  <c:v>20119</c:v>
                </c:pt>
                <c:pt idx="22030">
                  <c:v>20284.100000000006</c:v>
                </c:pt>
                <c:pt idx="22031">
                  <c:v>20443.100000000006</c:v>
                </c:pt>
                <c:pt idx="22032">
                  <c:v>20596.5</c:v>
                </c:pt>
                <c:pt idx="22033">
                  <c:v>20751.399999999994</c:v>
                </c:pt>
                <c:pt idx="22034">
                  <c:v>20884.199999999997</c:v>
                </c:pt>
                <c:pt idx="22035">
                  <c:v>21028</c:v>
                </c:pt>
                <c:pt idx="22036">
                  <c:v>21159.199999999997</c:v>
                </c:pt>
                <c:pt idx="22037">
                  <c:v>21281.699999999997</c:v>
                </c:pt>
                <c:pt idx="22038">
                  <c:v>21400.199999999997</c:v>
                </c:pt>
                <c:pt idx="22039">
                  <c:v>21508.5</c:v>
                </c:pt>
                <c:pt idx="22040">
                  <c:v>21622.300000000003</c:v>
                </c:pt>
                <c:pt idx="22041">
                  <c:v>21713</c:v>
                </c:pt>
                <c:pt idx="22042">
                  <c:v>21811</c:v>
                </c:pt>
                <c:pt idx="22043">
                  <c:v>21900</c:v>
                </c:pt>
                <c:pt idx="22044">
                  <c:v>21978.699999999997</c:v>
                </c:pt>
                <c:pt idx="22045">
                  <c:v>22053.5</c:v>
                </c:pt>
                <c:pt idx="22046">
                  <c:v>22120.600000000006</c:v>
                </c:pt>
                <c:pt idx="22047">
                  <c:v>22183</c:v>
                </c:pt>
                <c:pt idx="22048">
                  <c:v>22231.199999999997</c:v>
                </c:pt>
                <c:pt idx="22049">
                  <c:v>22277.399999999994</c:v>
                </c:pt>
                <c:pt idx="22050">
                  <c:v>22325.600000000006</c:v>
                </c:pt>
                <c:pt idx="22051">
                  <c:v>22368.699999999997</c:v>
                </c:pt>
                <c:pt idx="22052">
                  <c:v>22393.800000000003</c:v>
                </c:pt>
                <c:pt idx="22053">
                  <c:v>22415.300000000003</c:v>
                </c:pt>
                <c:pt idx="22054">
                  <c:v>22431.600000000006</c:v>
                </c:pt>
                <c:pt idx="22055">
                  <c:v>22444.5</c:v>
                </c:pt>
                <c:pt idx="22056">
                  <c:v>22440.199999999997</c:v>
                </c:pt>
                <c:pt idx="22057">
                  <c:v>22439.699999999997</c:v>
                </c:pt>
                <c:pt idx="22058">
                  <c:v>22431.899999999994</c:v>
                </c:pt>
                <c:pt idx="22059">
                  <c:v>22422.5</c:v>
                </c:pt>
                <c:pt idx="22060">
                  <c:v>22398.100000000006</c:v>
                </c:pt>
                <c:pt idx="22061">
                  <c:v>22368</c:v>
                </c:pt>
                <c:pt idx="22062">
                  <c:v>22331.800000000003</c:v>
                </c:pt>
                <c:pt idx="22063">
                  <c:v>22293.899999999994</c:v>
                </c:pt>
                <c:pt idx="22064">
                  <c:v>22250.100000000006</c:v>
                </c:pt>
                <c:pt idx="22065">
                  <c:v>22191.399999999994</c:v>
                </c:pt>
                <c:pt idx="22066">
                  <c:v>22126.399999999994</c:v>
                </c:pt>
                <c:pt idx="22067">
                  <c:v>22062.600000000006</c:v>
                </c:pt>
                <c:pt idx="22068">
                  <c:v>21998.899999999994</c:v>
                </c:pt>
                <c:pt idx="22069">
                  <c:v>21900.899999999994</c:v>
                </c:pt>
                <c:pt idx="22070">
                  <c:v>21817.600000000006</c:v>
                </c:pt>
                <c:pt idx="22071">
                  <c:v>21733.100000000006</c:v>
                </c:pt>
                <c:pt idx="22072">
                  <c:v>21644.800000000003</c:v>
                </c:pt>
                <c:pt idx="22073">
                  <c:v>21529.899999999994</c:v>
                </c:pt>
                <c:pt idx="22074">
                  <c:v>21403.800000000003</c:v>
                </c:pt>
                <c:pt idx="22075">
                  <c:v>21287.699999999997</c:v>
                </c:pt>
                <c:pt idx="22076">
                  <c:v>21167.100000000006</c:v>
                </c:pt>
                <c:pt idx="22077">
                  <c:v>21051.300000000003</c:v>
                </c:pt>
                <c:pt idx="22078">
                  <c:v>20911.800000000003</c:v>
                </c:pt>
                <c:pt idx="22079">
                  <c:v>20767.600000000006</c:v>
                </c:pt>
                <c:pt idx="22080">
                  <c:v>20628.300000000003</c:v>
                </c:pt>
                <c:pt idx="22081">
                  <c:v>20472</c:v>
                </c:pt>
                <c:pt idx="22082">
                  <c:v>20314.100000000006</c:v>
                </c:pt>
                <c:pt idx="22083">
                  <c:v>20145.199999999997</c:v>
                </c:pt>
                <c:pt idx="22084">
                  <c:v>19976.899999999994</c:v>
                </c:pt>
                <c:pt idx="22085">
                  <c:v>19801.199999999997</c:v>
                </c:pt>
                <c:pt idx="22086">
                  <c:v>19611.699999999997</c:v>
                </c:pt>
                <c:pt idx="22087">
                  <c:v>19427.300000000003</c:v>
                </c:pt>
                <c:pt idx="22088">
                  <c:v>19236.800000000003</c:v>
                </c:pt>
                <c:pt idx="22089">
                  <c:v>19032.899999999994</c:v>
                </c:pt>
                <c:pt idx="22090">
                  <c:v>18812.600000000006</c:v>
                </c:pt>
                <c:pt idx="22091">
                  <c:v>18620.699999999997</c:v>
                </c:pt>
                <c:pt idx="22092">
                  <c:v>18394.300000000003</c:v>
                </c:pt>
                <c:pt idx="22093">
                  <c:v>18176.5</c:v>
                </c:pt>
                <c:pt idx="22094">
                  <c:v>17955.699999999997</c:v>
                </c:pt>
                <c:pt idx="22095">
                  <c:v>17728.5</c:v>
                </c:pt>
                <c:pt idx="22096">
                  <c:v>17487.100000000006</c:v>
                </c:pt>
                <c:pt idx="22097">
                  <c:v>17243.399999999994</c:v>
                </c:pt>
                <c:pt idx="22098">
                  <c:v>17000.100000000006</c:v>
                </c:pt>
                <c:pt idx="22099">
                  <c:v>16726.600000000006</c:v>
                </c:pt>
                <c:pt idx="22100">
                  <c:v>16469.5</c:v>
                </c:pt>
                <c:pt idx="22101">
                  <c:v>16225.600000000006</c:v>
                </c:pt>
                <c:pt idx="22102">
                  <c:v>15959.5</c:v>
                </c:pt>
                <c:pt idx="22103">
                  <c:v>15692.899999999994</c:v>
                </c:pt>
                <c:pt idx="22104">
                  <c:v>15416.100000000006</c:v>
                </c:pt>
                <c:pt idx="22105">
                  <c:v>15127.100000000006</c:v>
                </c:pt>
                <c:pt idx="22106">
                  <c:v>14830</c:v>
                </c:pt>
                <c:pt idx="22107">
                  <c:v>14566.600000000006</c:v>
                </c:pt>
                <c:pt idx="22108">
                  <c:v>14260.600000000006</c:v>
                </c:pt>
                <c:pt idx="22109">
                  <c:v>13979.300000000003</c:v>
                </c:pt>
                <c:pt idx="22110">
                  <c:v>13680</c:v>
                </c:pt>
                <c:pt idx="22111">
                  <c:v>13357.399999999994</c:v>
                </c:pt>
                <c:pt idx="22112">
                  <c:v>13050.199999999997</c:v>
                </c:pt>
                <c:pt idx="22113">
                  <c:v>12748.800000000003</c:v>
                </c:pt>
                <c:pt idx="22114">
                  <c:v>12433.699999999997</c:v>
                </c:pt>
                <c:pt idx="22115">
                  <c:v>12103.699999999997</c:v>
                </c:pt>
                <c:pt idx="22116">
                  <c:v>11779.899999999994</c:v>
                </c:pt>
                <c:pt idx="22117">
                  <c:v>11460.399999999994</c:v>
                </c:pt>
                <c:pt idx="22118">
                  <c:v>11134</c:v>
                </c:pt>
                <c:pt idx="22119">
                  <c:v>10789</c:v>
                </c:pt>
                <c:pt idx="22120">
                  <c:v>10455.800000000003</c:v>
                </c:pt>
                <c:pt idx="22121">
                  <c:v>10121</c:v>
                </c:pt>
                <c:pt idx="22122">
                  <c:v>9774.3999999999942</c:v>
                </c:pt>
                <c:pt idx="22123">
                  <c:v>9424.8000000000029</c:v>
                </c:pt>
                <c:pt idx="22124">
                  <c:v>9072.1000000000058</c:v>
                </c:pt>
                <c:pt idx="22125">
                  <c:v>8726.6999999999971</c:v>
                </c:pt>
                <c:pt idx="22126">
                  <c:v>8378.8999999999942</c:v>
                </c:pt>
                <c:pt idx="22127">
                  <c:v>8022.6000000000058</c:v>
                </c:pt>
                <c:pt idx="22128">
                  <c:v>189041</c:v>
                </c:pt>
                <c:pt idx="22129">
                  <c:v>204617</c:v>
                </c:pt>
                <c:pt idx="22130">
                  <c:v>17362</c:v>
                </c:pt>
                <c:pt idx="22131">
                  <c:v>16361.699999999997</c:v>
                </c:pt>
                <c:pt idx="22132">
                  <c:v>15362.100000000006</c:v>
                </c:pt>
                <c:pt idx="22133">
                  <c:v>14363.699999999997</c:v>
                </c:pt>
                <c:pt idx="22134">
                  <c:v>13367</c:v>
                </c:pt>
                <c:pt idx="22135">
                  <c:v>12372.5</c:v>
                </c:pt>
                <c:pt idx="22136">
                  <c:v>11352.800000000003</c:v>
                </c:pt>
                <c:pt idx="22137">
                  <c:v>10364.300000000003</c:v>
                </c:pt>
                <c:pt idx="22138">
                  <c:v>9379.5</c:v>
                </c:pt>
                <c:pt idx="22139">
                  <c:v>8398.8000000000029</c:v>
                </c:pt>
                <c:pt idx="22140">
                  <c:v>7422.6999999999971</c:v>
                </c:pt>
                <c:pt idx="22141">
                  <c:v>6451.6000000000058</c:v>
                </c:pt>
                <c:pt idx="22142">
                  <c:v>5486</c:v>
                </c:pt>
                <c:pt idx="22143">
                  <c:v>4526.3000000000029</c:v>
                </c:pt>
                <c:pt idx="22144">
                  <c:v>3572.8999999999942</c:v>
                </c:pt>
                <c:pt idx="22145">
                  <c:v>2626.3999999999942</c:v>
                </c:pt>
                <c:pt idx="22146">
                  <c:v>1687</c:v>
                </c:pt>
                <c:pt idx="22147">
                  <c:v>755.19999999999709</c:v>
                </c:pt>
                <c:pt idx="22148">
                  <c:v>-168.5</c:v>
                </c:pt>
                <c:pt idx="22149">
                  <c:v>-1083.8999999999942</c:v>
                </c:pt>
                <c:pt idx="22150">
                  <c:v>-1990.3999999999942</c:v>
                </c:pt>
                <c:pt idx="22151">
                  <c:v>-2887.6999999999971</c:v>
                </c:pt>
                <c:pt idx="22152">
                  <c:v>-3775.5</c:v>
                </c:pt>
                <c:pt idx="22153">
                  <c:v>-4653.3000000000029</c:v>
                </c:pt>
                <c:pt idx="22154">
                  <c:v>-5520.8000000000029</c:v>
                </c:pt>
                <c:pt idx="22155">
                  <c:v>-6377.6999999999971</c:v>
                </c:pt>
                <c:pt idx="22156">
                  <c:v>-7223.6999999999971</c:v>
                </c:pt>
                <c:pt idx="22157">
                  <c:v>-8058.3000000000029</c:v>
                </c:pt>
                <c:pt idx="22158">
                  <c:v>-8881.1999999999971</c:v>
                </c:pt>
                <c:pt idx="22159">
                  <c:v>-9692.3000000000029</c:v>
                </c:pt>
                <c:pt idx="22160">
                  <c:v>-10491.100000000006</c:v>
                </c:pt>
                <c:pt idx="22161">
                  <c:v>-11277.300000000003</c:v>
                </c:pt>
                <c:pt idx="22162">
                  <c:v>-12050.699999999997</c:v>
                </c:pt>
                <c:pt idx="22163">
                  <c:v>-12811</c:v>
                </c:pt>
                <c:pt idx="22164">
                  <c:v>-13557.800000000003</c:v>
                </c:pt>
                <c:pt idx="22165">
                  <c:v>-14291.099999999999</c:v>
                </c:pt>
                <c:pt idx="22166">
                  <c:v>-15010.400000000001</c:v>
                </c:pt>
                <c:pt idx="22167">
                  <c:v>-15715.699999999997</c:v>
                </c:pt>
                <c:pt idx="22168">
                  <c:v>-16406.5</c:v>
                </c:pt>
                <c:pt idx="22169">
                  <c:v>-17082.800000000003</c:v>
                </c:pt>
                <c:pt idx="22170">
                  <c:v>-17744.199999999997</c:v>
                </c:pt>
                <c:pt idx="22171">
                  <c:v>-18390.699999999997</c:v>
                </c:pt>
                <c:pt idx="22172">
                  <c:v>-19021.900000000001</c:v>
                </c:pt>
                <c:pt idx="22173">
                  <c:v>-19637.800000000003</c:v>
                </c:pt>
                <c:pt idx="22174">
                  <c:v>-20238.099999999999</c:v>
                </c:pt>
                <c:pt idx="22175">
                  <c:v>-20822.699999999997</c:v>
                </c:pt>
                <c:pt idx="22176">
                  <c:v>-21391.300000000003</c:v>
                </c:pt>
                <c:pt idx="22177">
                  <c:v>-21944</c:v>
                </c:pt>
                <c:pt idx="22178">
                  <c:v>-22480.5</c:v>
                </c:pt>
                <c:pt idx="22179">
                  <c:v>-23000.699999999997</c:v>
                </c:pt>
                <c:pt idx="22180">
                  <c:v>-23504.5</c:v>
                </c:pt>
                <c:pt idx="22181">
                  <c:v>-23991.800000000003</c:v>
                </c:pt>
                <c:pt idx="22182">
                  <c:v>-24462.400000000001</c:v>
                </c:pt>
                <c:pt idx="22183">
                  <c:v>-24916.400000000001</c:v>
                </c:pt>
                <c:pt idx="22184">
                  <c:v>-25353.5</c:v>
                </c:pt>
                <c:pt idx="22185">
                  <c:v>-25773.800000000003</c:v>
                </c:pt>
                <c:pt idx="22186">
                  <c:v>-26177.199999999997</c:v>
                </c:pt>
                <c:pt idx="22187">
                  <c:v>-26563.599999999999</c:v>
                </c:pt>
                <c:pt idx="22188">
                  <c:v>-26932.9</c:v>
                </c:pt>
                <c:pt idx="22189">
                  <c:v>-27285.199999999997</c:v>
                </c:pt>
                <c:pt idx="22190">
                  <c:v>-27620.5</c:v>
                </c:pt>
                <c:pt idx="22191">
                  <c:v>-27938.6</c:v>
                </c:pt>
                <c:pt idx="22192">
                  <c:v>-28239.599999999999</c:v>
                </c:pt>
                <c:pt idx="22193">
                  <c:v>-28523.5</c:v>
                </c:pt>
                <c:pt idx="22194">
                  <c:v>-28790.400000000001</c:v>
                </c:pt>
                <c:pt idx="22195">
                  <c:v>-29040.1</c:v>
                </c:pt>
                <c:pt idx="22196">
                  <c:v>-29272.800000000003</c:v>
                </c:pt>
                <c:pt idx="22197">
                  <c:v>-29488.5</c:v>
                </c:pt>
                <c:pt idx="22198">
                  <c:v>-29687.199999999997</c:v>
                </c:pt>
                <c:pt idx="22199">
                  <c:v>-29868.9</c:v>
                </c:pt>
                <c:pt idx="22200">
                  <c:v>-30033.9</c:v>
                </c:pt>
                <c:pt idx="22201">
                  <c:v>-30182</c:v>
                </c:pt>
                <c:pt idx="22202">
                  <c:v>-30313.4</c:v>
                </c:pt>
                <c:pt idx="22203">
                  <c:v>-30428.199999999997</c:v>
                </c:pt>
                <c:pt idx="22204">
                  <c:v>-30526.400000000001</c:v>
                </c:pt>
                <c:pt idx="22205">
                  <c:v>-30608.199999999997</c:v>
                </c:pt>
                <c:pt idx="22206">
                  <c:v>-30673.599999999999</c:v>
                </c:pt>
                <c:pt idx="22207">
                  <c:v>-30722.800000000003</c:v>
                </c:pt>
                <c:pt idx="22208">
                  <c:v>-30756</c:v>
                </c:pt>
                <c:pt idx="22209">
                  <c:v>-30773.1</c:v>
                </c:pt>
                <c:pt idx="22210">
                  <c:v>-30774.400000000001</c:v>
                </c:pt>
                <c:pt idx="22211">
                  <c:v>-30760</c:v>
                </c:pt>
                <c:pt idx="22212">
                  <c:v>-30730.1</c:v>
                </c:pt>
                <c:pt idx="22213">
                  <c:v>-30684.800000000003</c:v>
                </c:pt>
                <c:pt idx="22214">
                  <c:v>-30624.199999999997</c:v>
                </c:pt>
                <c:pt idx="22215">
                  <c:v>-30548.6</c:v>
                </c:pt>
                <c:pt idx="22216">
                  <c:v>-30458</c:v>
                </c:pt>
                <c:pt idx="22217">
                  <c:v>-30352.800000000003</c:v>
                </c:pt>
                <c:pt idx="22218">
                  <c:v>-30233.1</c:v>
                </c:pt>
                <c:pt idx="22219">
                  <c:v>-30099</c:v>
                </c:pt>
              </c:numCache>
            </c:numRef>
          </c:yVal>
          <c:smooth val="1"/>
        </c:ser>
        <c:dLbls>
          <c:showLegendKey val="0"/>
          <c:showVal val="0"/>
          <c:showCatName val="0"/>
          <c:showSerName val="0"/>
          <c:showPercent val="0"/>
          <c:showBubbleSize val="0"/>
        </c:dLbls>
        <c:axId val="348054656"/>
        <c:axId val="349738880"/>
      </c:scatterChart>
      <c:valAx>
        <c:axId val="348054656"/>
        <c:scaling>
          <c:orientation val="minMax"/>
          <c:max val="20"/>
        </c:scaling>
        <c:delete val="0"/>
        <c:axPos val="b"/>
        <c:title>
          <c:tx>
            <c:rich>
              <a:bodyPr/>
              <a:lstStyle/>
              <a:p>
                <a:pPr>
                  <a:defRPr/>
                </a:pPr>
                <a:r>
                  <a:rPr lang="en-US"/>
                  <a:t>time (sec)</a:t>
                </a:r>
              </a:p>
            </c:rich>
          </c:tx>
          <c:overlay val="0"/>
        </c:title>
        <c:numFmt formatCode="General" sourceLinked="1"/>
        <c:majorTickMark val="out"/>
        <c:minorTickMark val="none"/>
        <c:tickLblPos val="nextTo"/>
        <c:crossAx val="349738880"/>
        <c:crosses val="autoZero"/>
        <c:crossBetween val="midCat"/>
      </c:valAx>
      <c:valAx>
        <c:axId val="349738880"/>
        <c:scaling>
          <c:orientation val="minMax"/>
          <c:max val="50000"/>
          <c:min val="-50000"/>
        </c:scaling>
        <c:delete val="0"/>
        <c:axPos val="l"/>
        <c:majorGridlines/>
        <c:title>
          <c:tx>
            <c:rich>
              <a:bodyPr rot="-5400000" vert="horz"/>
              <a:lstStyle/>
              <a:p>
                <a:pPr>
                  <a:defRPr/>
                </a:pPr>
                <a:r>
                  <a:rPr lang="en-US"/>
                  <a:t>Contact Force (lb)</a:t>
                </a:r>
              </a:p>
            </c:rich>
          </c:tx>
          <c:overlay val="0"/>
        </c:title>
        <c:numFmt formatCode="0.0E+00" sourceLinked="0"/>
        <c:majorTickMark val="out"/>
        <c:minorTickMark val="none"/>
        <c:tickLblPos val="nextTo"/>
        <c:crossAx val="348054656"/>
        <c:crosses val="autoZero"/>
        <c:crossBetween val="midCat"/>
      </c:valAx>
    </c:plotArea>
    <c:legend>
      <c:legendPos val="b"/>
      <c:overlay val="0"/>
    </c:legend>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marker>
            <c:symbol val="none"/>
          </c:marker>
          <c:xVal>
            <c:numRef>
              <c:f>Sheet1!$B$1:$B$30239</c:f>
              <c:numCache>
                <c:formatCode>General</c:formatCode>
                <c:ptCount val="30239"/>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numCache>
            </c:numRef>
          </c:xVal>
          <c:yVal>
            <c:numRef>
              <c:f>Sheet1!$C$1:$C$30239</c:f>
              <c:numCache>
                <c:formatCode>General</c:formatCode>
                <c:ptCount val="30239"/>
                <c:pt idx="0">
                  <c:v>0</c:v>
                </c:pt>
                <c:pt idx="1">
                  <c:v>-4.2105700000000002E-4</c:v>
                </c:pt>
                <c:pt idx="2">
                  <c:v>-8.4211400000000004E-4</c:v>
                </c:pt>
                <c:pt idx="3">
                  <c:v>-1.2631700000000001E-3</c:v>
                </c:pt>
                <c:pt idx="4">
                  <c:v>-1.6842300000000001E-3</c:v>
                </c:pt>
                <c:pt idx="5">
                  <c:v>-2.1052900000000001E-3</c:v>
                </c:pt>
                <c:pt idx="6">
                  <c:v>-2.5263400000000002E-3</c:v>
                </c:pt>
                <c:pt idx="7">
                  <c:v>-2.9474000000000002E-3</c:v>
                </c:pt>
                <c:pt idx="8">
                  <c:v>-3.3684600000000002E-3</c:v>
                </c:pt>
                <c:pt idx="9">
                  <c:v>-3.7895099999999998E-3</c:v>
                </c:pt>
                <c:pt idx="10">
                  <c:v>-4.2105700000000003E-3</c:v>
                </c:pt>
                <c:pt idx="11">
                  <c:v>-4.6316300000000003E-3</c:v>
                </c:pt>
                <c:pt idx="12">
                  <c:v>-5.0526800000000004E-3</c:v>
                </c:pt>
                <c:pt idx="13">
                  <c:v>-5.4737400000000004E-3</c:v>
                </c:pt>
                <c:pt idx="14">
                  <c:v>-5.8948000000000004E-3</c:v>
                </c:pt>
                <c:pt idx="15">
                  <c:v>-6.3158600000000004E-3</c:v>
                </c:pt>
                <c:pt idx="16">
                  <c:v>-6.7369099999999996E-3</c:v>
                </c:pt>
                <c:pt idx="17">
                  <c:v>-7.1579699999999996E-3</c:v>
                </c:pt>
                <c:pt idx="18">
                  <c:v>-7.5790299999999996E-3</c:v>
                </c:pt>
                <c:pt idx="19">
                  <c:v>-8.0000799999999997E-3</c:v>
                </c:pt>
                <c:pt idx="20">
                  <c:v>-8.4211400000000006E-3</c:v>
                </c:pt>
                <c:pt idx="21">
                  <c:v>-8.8421999999999997E-3</c:v>
                </c:pt>
                <c:pt idx="22">
                  <c:v>-9.2632500000000007E-3</c:v>
                </c:pt>
                <c:pt idx="23">
                  <c:v>-9.6843099999999998E-3</c:v>
                </c:pt>
                <c:pt idx="24">
                  <c:v>-1.01054E-2</c:v>
                </c:pt>
                <c:pt idx="25">
                  <c:v>-1.05264E-2</c:v>
                </c:pt>
                <c:pt idx="26">
                  <c:v>-1.0947500000000001E-2</c:v>
                </c:pt>
                <c:pt idx="27">
                  <c:v>-1.13685E-2</c:v>
                </c:pt>
                <c:pt idx="28">
                  <c:v>-1.1789600000000001E-2</c:v>
                </c:pt>
                <c:pt idx="29">
                  <c:v>-1.22107E-2</c:v>
                </c:pt>
                <c:pt idx="30">
                  <c:v>-1.2631699999999999E-2</c:v>
                </c:pt>
                <c:pt idx="31">
                  <c:v>-1.30528E-2</c:v>
                </c:pt>
                <c:pt idx="32">
                  <c:v>-1.3473799999999999E-2</c:v>
                </c:pt>
                <c:pt idx="33">
                  <c:v>-1.38949E-2</c:v>
                </c:pt>
                <c:pt idx="34">
                  <c:v>-1.4315899999999999E-2</c:v>
                </c:pt>
                <c:pt idx="35">
                  <c:v>-1.4737E-2</c:v>
                </c:pt>
                <c:pt idx="36">
                  <c:v>-1.5158100000000001E-2</c:v>
                </c:pt>
                <c:pt idx="37">
                  <c:v>-1.55791E-2</c:v>
                </c:pt>
                <c:pt idx="38">
                  <c:v>-1.6000199999999999E-2</c:v>
                </c:pt>
                <c:pt idx="39">
                  <c:v>-1.64212E-2</c:v>
                </c:pt>
                <c:pt idx="40">
                  <c:v>-1.6842300000000001E-2</c:v>
                </c:pt>
                <c:pt idx="41">
                  <c:v>-1.7263299999999999E-2</c:v>
                </c:pt>
                <c:pt idx="42">
                  <c:v>-1.7684399999999999E-2</c:v>
                </c:pt>
                <c:pt idx="43">
                  <c:v>-1.81055E-2</c:v>
                </c:pt>
                <c:pt idx="44">
                  <c:v>-1.8526500000000001E-2</c:v>
                </c:pt>
                <c:pt idx="45">
                  <c:v>-1.8947599999999998E-2</c:v>
                </c:pt>
                <c:pt idx="46">
                  <c:v>-1.93686E-2</c:v>
                </c:pt>
                <c:pt idx="47">
                  <c:v>-1.97897E-2</c:v>
                </c:pt>
                <c:pt idx="48">
                  <c:v>-2.0210700000000002E-2</c:v>
                </c:pt>
                <c:pt idx="49">
                  <c:v>-2.0631799999999999E-2</c:v>
                </c:pt>
                <c:pt idx="50">
                  <c:v>-2.1052899999999999E-2</c:v>
                </c:pt>
                <c:pt idx="51">
                  <c:v>-2.1473900000000001E-2</c:v>
                </c:pt>
                <c:pt idx="52">
                  <c:v>-2.1895000000000001E-2</c:v>
                </c:pt>
                <c:pt idx="53">
                  <c:v>-2.2315999999999999E-2</c:v>
                </c:pt>
                <c:pt idx="54">
                  <c:v>-2.27371E-2</c:v>
                </c:pt>
                <c:pt idx="55">
                  <c:v>-2.3158100000000001E-2</c:v>
                </c:pt>
                <c:pt idx="56">
                  <c:v>-2.3579200000000002E-2</c:v>
                </c:pt>
                <c:pt idx="57">
                  <c:v>-2.4000299999999999E-2</c:v>
                </c:pt>
                <c:pt idx="58">
                  <c:v>-2.44213E-2</c:v>
                </c:pt>
                <c:pt idx="59">
                  <c:v>-2.4842400000000001E-2</c:v>
                </c:pt>
                <c:pt idx="60">
                  <c:v>-2.5263399999999998E-2</c:v>
                </c:pt>
                <c:pt idx="61">
                  <c:v>-2.5684499999999999E-2</c:v>
                </c:pt>
                <c:pt idx="62">
                  <c:v>-2.61055E-2</c:v>
                </c:pt>
                <c:pt idx="63">
                  <c:v>-2.6526600000000001E-2</c:v>
                </c:pt>
                <c:pt idx="64">
                  <c:v>-2.6947599999999999E-2</c:v>
                </c:pt>
                <c:pt idx="65">
                  <c:v>-2.7368699999999999E-2</c:v>
                </c:pt>
                <c:pt idx="66">
                  <c:v>-2.77898E-2</c:v>
                </c:pt>
                <c:pt idx="67">
                  <c:v>-2.8210800000000001E-2</c:v>
                </c:pt>
                <c:pt idx="68">
                  <c:v>-2.8631899999999998E-2</c:v>
                </c:pt>
                <c:pt idx="69">
                  <c:v>-2.90529E-2</c:v>
                </c:pt>
                <c:pt idx="70">
                  <c:v>-2.9474E-2</c:v>
                </c:pt>
                <c:pt idx="71">
                  <c:v>-2.9895000000000001E-2</c:v>
                </c:pt>
                <c:pt idx="72">
                  <c:v>-3.0316099999999999E-2</c:v>
                </c:pt>
                <c:pt idx="73">
                  <c:v>-3.0737199999999999E-2</c:v>
                </c:pt>
                <c:pt idx="74">
                  <c:v>-3.11582E-2</c:v>
                </c:pt>
                <c:pt idx="75">
                  <c:v>-3.1579299999999998E-2</c:v>
                </c:pt>
                <c:pt idx="76">
                  <c:v>-3.2000300000000002E-2</c:v>
                </c:pt>
                <c:pt idx="77">
                  <c:v>-3.2421400000000003E-2</c:v>
                </c:pt>
                <c:pt idx="78">
                  <c:v>-3.2842400000000001E-2</c:v>
                </c:pt>
                <c:pt idx="79">
                  <c:v>-3.3263500000000001E-2</c:v>
                </c:pt>
                <c:pt idx="80">
                  <c:v>-3.3684600000000002E-2</c:v>
                </c:pt>
                <c:pt idx="81">
                  <c:v>-3.41056E-2</c:v>
                </c:pt>
                <c:pt idx="82">
                  <c:v>-3.45267E-2</c:v>
                </c:pt>
                <c:pt idx="83">
                  <c:v>-3.4947699999999998E-2</c:v>
                </c:pt>
                <c:pt idx="84">
                  <c:v>-3.5368799999999999E-2</c:v>
                </c:pt>
                <c:pt idx="85">
                  <c:v>-3.5789799999999997E-2</c:v>
                </c:pt>
                <c:pt idx="86">
                  <c:v>-3.6210899999999997E-2</c:v>
                </c:pt>
                <c:pt idx="87">
                  <c:v>-3.6631999999999998E-2</c:v>
                </c:pt>
                <c:pt idx="88">
                  <c:v>-3.7053000000000003E-2</c:v>
                </c:pt>
                <c:pt idx="89">
                  <c:v>-3.7474100000000003E-2</c:v>
                </c:pt>
                <c:pt idx="90">
                  <c:v>-3.7895100000000001E-2</c:v>
                </c:pt>
                <c:pt idx="91">
                  <c:v>-3.8316200000000002E-2</c:v>
                </c:pt>
                <c:pt idx="92">
                  <c:v>-3.8737199999999999E-2</c:v>
                </c:pt>
                <c:pt idx="93">
                  <c:v>-3.91583E-2</c:v>
                </c:pt>
                <c:pt idx="94">
                  <c:v>-3.9579400000000001E-2</c:v>
                </c:pt>
                <c:pt idx="95">
                  <c:v>-4.0000399999999998E-2</c:v>
                </c:pt>
                <c:pt idx="96">
                  <c:v>-4.0421499999999999E-2</c:v>
                </c:pt>
                <c:pt idx="97">
                  <c:v>-4.0842499999999997E-2</c:v>
                </c:pt>
                <c:pt idx="98">
                  <c:v>-4.1263599999999998E-2</c:v>
                </c:pt>
                <c:pt idx="99">
                  <c:v>-4.1684600000000002E-2</c:v>
                </c:pt>
                <c:pt idx="100">
                  <c:v>-4.2105700000000003E-2</c:v>
                </c:pt>
                <c:pt idx="101">
                  <c:v>-4.2526799999999997E-2</c:v>
                </c:pt>
                <c:pt idx="102">
                  <c:v>-4.2947800000000001E-2</c:v>
                </c:pt>
                <c:pt idx="103">
                  <c:v>-4.3368900000000002E-2</c:v>
                </c:pt>
                <c:pt idx="104">
                  <c:v>-4.37899E-2</c:v>
                </c:pt>
                <c:pt idx="105">
                  <c:v>-4.4211E-2</c:v>
                </c:pt>
                <c:pt idx="106">
                  <c:v>-4.4631999999999998E-2</c:v>
                </c:pt>
                <c:pt idx="107">
                  <c:v>-4.5053099999999999E-2</c:v>
                </c:pt>
                <c:pt idx="108">
                  <c:v>-4.5474199999999999E-2</c:v>
                </c:pt>
                <c:pt idx="109">
                  <c:v>-4.5895199999999997E-2</c:v>
                </c:pt>
                <c:pt idx="110">
                  <c:v>-4.6316299999999998E-2</c:v>
                </c:pt>
                <c:pt idx="111">
                  <c:v>-4.6737300000000002E-2</c:v>
                </c:pt>
                <c:pt idx="112">
                  <c:v>-4.7158400000000003E-2</c:v>
                </c:pt>
                <c:pt idx="113">
                  <c:v>-4.7579400000000001E-2</c:v>
                </c:pt>
                <c:pt idx="114">
                  <c:v>-4.8000500000000001E-2</c:v>
                </c:pt>
                <c:pt idx="115">
                  <c:v>-4.8421600000000002E-2</c:v>
                </c:pt>
                <c:pt idx="116">
                  <c:v>-4.88426E-2</c:v>
                </c:pt>
                <c:pt idx="117">
                  <c:v>-4.9263700000000001E-2</c:v>
                </c:pt>
                <c:pt idx="118">
                  <c:v>-4.9684699999999998E-2</c:v>
                </c:pt>
                <c:pt idx="119">
                  <c:v>-5.0105799999999999E-2</c:v>
                </c:pt>
                <c:pt idx="120">
                  <c:v>-5.0526799999999997E-2</c:v>
                </c:pt>
                <c:pt idx="121">
                  <c:v>-5.0947899999999997E-2</c:v>
                </c:pt>
                <c:pt idx="122">
                  <c:v>-5.1368999999999998E-2</c:v>
                </c:pt>
                <c:pt idx="123">
                  <c:v>-5.1790000000000003E-2</c:v>
                </c:pt>
                <c:pt idx="124">
                  <c:v>-5.2211100000000003E-2</c:v>
                </c:pt>
                <c:pt idx="125">
                  <c:v>-5.2632100000000001E-2</c:v>
                </c:pt>
                <c:pt idx="126">
                  <c:v>-5.3053200000000002E-2</c:v>
                </c:pt>
                <c:pt idx="127">
                  <c:v>-5.34742E-2</c:v>
                </c:pt>
                <c:pt idx="128">
                  <c:v>-5.38953E-2</c:v>
                </c:pt>
                <c:pt idx="129">
                  <c:v>-5.4316400000000001E-2</c:v>
                </c:pt>
                <c:pt idx="130">
                  <c:v>-5.4737399999999999E-2</c:v>
                </c:pt>
                <c:pt idx="131">
                  <c:v>-5.5158499999999999E-2</c:v>
                </c:pt>
                <c:pt idx="132">
                  <c:v>-5.5579499999999997E-2</c:v>
                </c:pt>
                <c:pt idx="133">
                  <c:v>-5.6000599999999998E-2</c:v>
                </c:pt>
                <c:pt idx="134">
                  <c:v>-5.6421600000000002E-2</c:v>
                </c:pt>
                <c:pt idx="135">
                  <c:v>-5.6842700000000003E-2</c:v>
                </c:pt>
                <c:pt idx="136">
                  <c:v>-5.7263799999999997E-2</c:v>
                </c:pt>
                <c:pt idx="137">
                  <c:v>-5.7684800000000001E-2</c:v>
                </c:pt>
                <c:pt idx="138">
                  <c:v>-5.8105900000000002E-2</c:v>
                </c:pt>
                <c:pt idx="139">
                  <c:v>-5.85269E-2</c:v>
                </c:pt>
                <c:pt idx="140">
                  <c:v>-5.8948E-2</c:v>
                </c:pt>
                <c:pt idx="141">
                  <c:v>-5.9368999999999998E-2</c:v>
                </c:pt>
                <c:pt idx="142">
                  <c:v>-5.9790099999999999E-2</c:v>
                </c:pt>
                <c:pt idx="143">
                  <c:v>-6.0211199999999999E-2</c:v>
                </c:pt>
                <c:pt idx="144">
                  <c:v>-6.0632199999999997E-2</c:v>
                </c:pt>
                <c:pt idx="145">
                  <c:v>-6.1053299999999998E-2</c:v>
                </c:pt>
                <c:pt idx="146">
                  <c:v>-6.1474300000000003E-2</c:v>
                </c:pt>
                <c:pt idx="147">
                  <c:v>-6.1895400000000003E-2</c:v>
                </c:pt>
                <c:pt idx="148">
                  <c:v>-6.2316400000000001E-2</c:v>
                </c:pt>
                <c:pt idx="149">
                  <c:v>-6.2737500000000002E-2</c:v>
                </c:pt>
                <c:pt idx="150">
                  <c:v>-6.3158599999999995E-2</c:v>
                </c:pt>
                <c:pt idx="151">
                  <c:v>-6.35796E-2</c:v>
                </c:pt>
                <c:pt idx="152">
                  <c:v>-6.4000699999999994E-2</c:v>
                </c:pt>
                <c:pt idx="153">
                  <c:v>-6.4421699999999998E-2</c:v>
                </c:pt>
                <c:pt idx="154">
                  <c:v>-6.4842800000000006E-2</c:v>
                </c:pt>
                <c:pt idx="155">
                  <c:v>-6.5263799999999997E-2</c:v>
                </c:pt>
                <c:pt idx="156">
                  <c:v>-6.5684900000000004E-2</c:v>
                </c:pt>
                <c:pt idx="157">
                  <c:v>-6.6105999999999998E-2</c:v>
                </c:pt>
                <c:pt idx="158">
                  <c:v>-6.6527000000000003E-2</c:v>
                </c:pt>
                <c:pt idx="159">
                  <c:v>-6.6948099999999997E-2</c:v>
                </c:pt>
                <c:pt idx="160">
                  <c:v>-6.7369100000000001E-2</c:v>
                </c:pt>
                <c:pt idx="161">
                  <c:v>-6.7790199999999995E-2</c:v>
                </c:pt>
                <c:pt idx="162">
                  <c:v>-6.82112E-2</c:v>
                </c:pt>
                <c:pt idx="163">
                  <c:v>-6.8632299999999993E-2</c:v>
                </c:pt>
                <c:pt idx="164">
                  <c:v>-6.9053400000000001E-2</c:v>
                </c:pt>
                <c:pt idx="165">
                  <c:v>-6.9474400000000006E-2</c:v>
                </c:pt>
                <c:pt idx="166">
                  <c:v>-6.9895499999999999E-2</c:v>
                </c:pt>
                <c:pt idx="167">
                  <c:v>-7.0316500000000004E-2</c:v>
                </c:pt>
                <c:pt idx="168">
                  <c:v>-7.0737599999999998E-2</c:v>
                </c:pt>
                <c:pt idx="169">
                  <c:v>-7.1158600000000002E-2</c:v>
                </c:pt>
                <c:pt idx="170">
                  <c:v>-7.1579699999999996E-2</c:v>
                </c:pt>
                <c:pt idx="171">
                  <c:v>-7.2000800000000004E-2</c:v>
                </c:pt>
                <c:pt idx="172">
                  <c:v>-7.2421799999999995E-2</c:v>
                </c:pt>
                <c:pt idx="173">
                  <c:v>-7.2842900000000002E-2</c:v>
                </c:pt>
                <c:pt idx="174">
                  <c:v>-7.3263900000000007E-2</c:v>
                </c:pt>
                <c:pt idx="175">
                  <c:v>-7.3685E-2</c:v>
                </c:pt>
                <c:pt idx="176">
                  <c:v>-7.4106000000000005E-2</c:v>
                </c:pt>
                <c:pt idx="177">
                  <c:v>-7.4527099999999999E-2</c:v>
                </c:pt>
                <c:pt idx="178">
                  <c:v>-7.4948200000000006E-2</c:v>
                </c:pt>
                <c:pt idx="179">
                  <c:v>-7.5369199999999997E-2</c:v>
                </c:pt>
                <c:pt idx="180">
                  <c:v>-7.5790300000000005E-2</c:v>
                </c:pt>
                <c:pt idx="181">
                  <c:v>-7.6211299999999996E-2</c:v>
                </c:pt>
                <c:pt idx="182">
                  <c:v>-7.6632400000000003E-2</c:v>
                </c:pt>
                <c:pt idx="183">
                  <c:v>-7.7053399999999994E-2</c:v>
                </c:pt>
                <c:pt idx="184">
                  <c:v>-7.7474500000000002E-2</c:v>
                </c:pt>
                <c:pt idx="185">
                  <c:v>-7.7895500000000006E-2</c:v>
                </c:pt>
                <c:pt idx="186">
                  <c:v>-7.83166E-2</c:v>
                </c:pt>
                <c:pt idx="187">
                  <c:v>-7.8737699999999994E-2</c:v>
                </c:pt>
                <c:pt idx="188">
                  <c:v>-7.9158699999999999E-2</c:v>
                </c:pt>
                <c:pt idx="189">
                  <c:v>-7.9579800000000006E-2</c:v>
                </c:pt>
                <c:pt idx="190">
                  <c:v>-8.0000799999999997E-2</c:v>
                </c:pt>
                <c:pt idx="191">
                  <c:v>-8.0421900000000004E-2</c:v>
                </c:pt>
                <c:pt idx="192">
                  <c:v>-8.0842899999999995E-2</c:v>
                </c:pt>
                <c:pt idx="193">
                  <c:v>-8.1264000000000003E-2</c:v>
                </c:pt>
                <c:pt idx="194">
                  <c:v>-8.1685099999999997E-2</c:v>
                </c:pt>
                <c:pt idx="195">
                  <c:v>-8.2106100000000001E-2</c:v>
                </c:pt>
                <c:pt idx="196">
                  <c:v>-8.2527199999999995E-2</c:v>
                </c:pt>
                <c:pt idx="197">
                  <c:v>-8.29482E-2</c:v>
                </c:pt>
                <c:pt idx="198">
                  <c:v>-8.3369299999999993E-2</c:v>
                </c:pt>
                <c:pt idx="199">
                  <c:v>-8.3790299999999998E-2</c:v>
                </c:pt>
                <c:pt idx="200">
                  <c:v>-8.4211400000000006E-2</c:v>
                </c:pt>
                <c:pt idx="201">
                  <c:v>-8.4632499999999999E-2</c:v>
                </c:pt>
                <c:pt idx="202">
                  <c:v>-8.5053500000000004E-2</c:v>
                </c:pt>
                <c:pt idx="203">
                  <c:v>-8.5474599999999998E-2</c:v>
                </c:pt>
                <c:pt idx="204">
                  <c:v>-8.5895600000000003E-2</c:v>
                </c:pt>
                <c:pt idx="205">
                  <c:v>-8.6316699999999996E-2</c:v>
                </c:pt>
                <c:pt idx="206">
                  <c:v>-8.6737700000000001E-2</c:v>
                </c:pt>
                <c:pt idx="207">
                  <c:v>-8.7158799999999995E-2</c:v>
                </c:pt>
                <c:pt idx="208">
                  <c:v>-8.7579900000000002E-2</c:v>
                </c:pt>
                <c:pt idx="209">
                  <c:v>-8.8000900000000007E-2</c:v>
                </c:pt>
                <c:pt idx="210">
                  <c:v>-8.8422000000000001E-2</c:v>
                </c:pt>
                <c:pt idx="211">
                  <c:v>-8.8843000000000005E-2</c:v>
                </c:pt>
                <c:pt idx="212">
                  <c:v>-8.9264099999999999E-2</c:v>
                </c:pt>
                <c:pt idx="213">
                  <c:v>-8.9685100000000004E-2</c:v>
                </c:pt>
                <c:pt idx="214">
                  <c:v>-9.0106199999999997E-2</c:v>
                </c:pt>
                <c:pt idx="215">
                  <c:v>-9.0527300000000005E-2</c:v>
                </c:pt>
                <c:pt idx="216">
                  <c:v>-9.0948299999999996E-2</c:v>
                </c:pt>
                <c:pt idx="217">
                  <c:v>-9.1369400000000003E-2</c:v>
                </c:pt>
                <c:pt idx="218">
                  <c:v>-9.1790399999999994E-2</c:v>
                </c:pt>
                <c:pt idx="219">
                  <c:v>-9.2211500000000002E-2</c:v>
                </c:pt>
                <c:pt idx="220">
                  <c:v>-9.2632500000000007E-2</c:v>
                </c:pt>
                <c:pt idx="221">
                  <c:v>-9.30536E-2</c:v>
                </c:pt>
                <c:pt idx="222">
                  <c:v>-9.3474699999999994E-2</c:v>
                </c:pt>
                <c:pt idx="223">
                  <c:v>-9.3895699999999999E-2</c:v>
                </c:pt>
                <c:pt idx="224">
                  <c:v>-9.4316800000000006E-2</c:v>
                </c:pt>
                <c:pt idx="225">
                  <c:v>-9.4737799999999997E-2</c:v>
                </c:pt>
                <c:pt idx="226">
                  <c:v>-9.5158900000000005E-2</c:v>
                </c:pt>
                <c:pt idx="227">
                  <c:v>-9.5579899999999995E-2</c:v>
                </c:pt>
                <c:pt idx="228">
                  <c:v>-9.6001000000000003E-2</c:v>
                </c:pt>
                <c:pt idx="229">
                  <c:v>-9.6422099999999997E-2</c:v>
                </c:pt>
                <c:pt idx="230">
                  <c:v>-9.6843100000000001E-2</c:v>
                </c:pt>
                <c:pt idx="231">
                  <c:v>-9.7264199999999995E-2</c:v>
                </c:pt>
                <c:pt idx="232">
                  <c:v>-9.76852E-2</c:v>
                </c:pt>
                <c:pt idx="233">
                  <c:v>-9.8106299999999994E-2</c:v>
                </c:pt>
                <c:pt idx="234">
                  <c:v>-9.8527299999999998E-2</c:v>
                </c:pt>
                <c:pt idx="235">
                  <c:v>-9.8948400000000006E-2</c:v>
                </c:pt>
                <c:pt idx="236">
                  <c:v>-9.9369499999999999E-2</c:v>
                </c:pt>
                <c:pt idx="237">
                  <c:v>-9.9790500000000004E-2</c:v>
                </c:pt>
                <c:pt idx="238">
                  <c:v>-0.100212</c:v>
                </c:pt>
                <c:pt idx="239">
                  <c:v>-0.100633</c:v>
                </c:pt>
                <c:pt idx="240">
                  <c:v>-0.101054</c:v>
                </c:pt>
                <c:pt idx="241">
                  <c:v>-0.101475</c:v>
                </c:pt>
                <c:pt idx="242">
                  <c:v>-0.101896</c:v>
                </c:pt>
                <c:pt idx="243">
                  <c:v>-9.7883600000000001E-2</c:v>
                </c:pt>
                <c:pt idx="244">
                  <c:v>-9.16627E-2</c:v>
                </c:pt>
                <c:pt idx="245">
                  <c:v>-8.8648199999999996E-2</c:v>
                </c:pt>
                <c:pt idx="246">
                  <c:v>-8.7222999999999995E-2</c:v>
                </c:pt>
                <c:pt idx="247">
                  <c:v>-8.4939799999999996E-2</c:v>
                </c:pt>
                <c:pt idx="248">
                  <c:v>-8.2967899999999997E-2</c:v>
                </c:pt>
                <c:pt idx="249">
                  <c:v>-8.1566700000000006E-2</c:v>
                </c:pt>
                <c:pt idx="250">
                  <c:v>-8.2733399999999999E-2</c:v>
                </c:pt>
                <c:pt idx="251">
                  <c:v>-8.5209400000000005E-2</c:v>
                </c:pt>
                <c:pt idx="252">
                  <c:v>-8.68641E-2</c:v>
                </c:pt>
                <c:pt idx="253">
                  <c:v>-8.9209999999999998E-2</c:v>
                </c:pt>
                <c:pt idx="254">
                  <c:v>-9.1358300000000003E-2</c:v>
                </c:pt>
                <c:pt idx="255">
                  <c:v>-9.3202300000000002E-2</c:v>
                </c:pt>
                <c:pt idx="256">
                  <c:v>-9.5624899999999999E-2</c:v>
                </c:pt>
                <c:pt idx="257">
                  <c:v>-0.102312</c:v>
                </c:pt>
                <c:pt idx="258">
                  <c:v>-0.110913</c:v>
                </c:pt>
                <c:pt idx="259">
                  <c:v>-0.116204</c:v>
                </c:pt>
                <c:pt idx="260">
                  <c:v>-0.117853</c:v>
                </c:pt>
                <c:pt idx="261">
                  <c:v>-0.117788</c:v>
                </c:pt>
                <c:pt idx="262">
                  <c:v>-0.119561</c:v>
                </c:pt>
                <c:pt idx="263">
                  <c:v>-0.12098299999999999</c:v>
                </c:pt>
                <c:pt idx="264">
                  <c:v>-0.122642</c:v>
                </c:pt>
                <c:pt idx="265">
                  <c:v>-0.124552</c:v>
                </c:pt>
                <c:pt idx="266">
                  <c:v>-0.12618799999999999</c:v>
                </c:pt>
                <c:pt idx="267">
                  <c:v>-0.12889500000000001</c:v>
                </c:pt>
                <c:pt idx="268">
                  <c:v>-0.1303</c:v>
                </c:pt>
                <c:pt idx="269">
                  <c:v>-0.13183900000000001</c:v>
                </c:pt>
                <c:pt idx="270">
                  <c:v>-0.13414999999999999</c:v>
                </c:pt>
                <c:pt idx="271">
                  <c:v>-0.13662099999999999</c:v>
                </c:pt>
                <c:pt idx="272">
                  <c:v>-0.13902100000000001</c:v>
                </c:pt>
                <c:pt idx="273">
                  <c:v>-0.13975299999999999</c:v>
                </c:pt>
                <c:pt idx="274">
                  <c:v>-0.141897</c:v>
                </c:pt>
                <c:pt idx="275">
                  <c:v>-0.145424</c:v>
                </c:pt>
                <c:pt idx="276">
                  <c:v>-0.14894299999999999</c:v>
                </c:pt>
                <c:pt idx="277">
                  <c:v>-0.15137999999999999</c:v>
                </c:pt>
                <c:pt idx="278">
                  <c:v>-0.15508</c:v>
                </c:pt>
                <c:pt idx="279">
                  <c:v>-0.15678700000000001</c:v>
                </c:pt>
                <c:pt idx="280">
                  <c:v>-0.15784899999999999</c:v>
                </c:pt>
                <c:pt idx="281">
                  <c:v>-0.15686800000000001</c:v>
                </c:pt>
                <c:pt idx="282">
                  <c:v>-0.159889</c:v>
                </c:pt>
                <c:pt idx="283">
                  <c:v>-0.16214999999999999</c:v>
                </c:pt>
                <c:pt idx="284">
                  <c:v>-0.16453699999999999</c:v>
                </c:pt>
                <c:pt idx="285">
                  <c:v>-0.16844600000000001</c:v>
                </c:pt>
                <c:pt idx="286">
                  <c:v>-0.174266</c:v>
                </c:pt>
                <c:pt idx="287">
                  <c:v>-0.17857899999999999</c:v>
                </c:pt>
                <c:pt idx="288">
                  <c:v>-0.18243000000000001</c:v>
                </c:pt>
                <c:pt idx="289">
                  <c:v>-0.185806</c:v>
                </c:pt>
                <c:pt idx="290">
                  <c:v>-0.188221</c:v>
                </c:pt>
                <c:pt idx="291">
                  <c:v>-0.19008800000000001</c:v>
                </c:pt>
                <c:pt idx="292">
                  <c:v>-0.19292300000000001</c:v>
                </c:pt>
                <c:pt idx="293">
                  <c:v>-0.196241</c:v>
                </c:pt>
                <c:pt idx="294">
                  <c:v>-0.20059199999999999</c:v>
                </c:pt>
                <c:pt idx="295">
                  <c:v>-0.204129</c:v>
                </c:pt>
                <c:pt idx="296">
                  <c:v>-0.20657800000000001</c:v>
                </c:pt>
                <c:pt idx="297">
                  <c:v>-0.20905899999999999</c:v>
                </c:pt>
                <c:pt idx="298">
                  <c:v>-0.21051400000000001</c:v>
                </c:pt>
                <c:pt idx="299">
                  <c:v>-0.212865</c:v>
                </c:pt>
                <c:pt idx="300">
                  <c:v>-0.21476799999999999</c:v>
                </c:pt>
                <c:pt idx="301">
                  <c:v>-0.217503</c:v>
                </c:pt>
                <c:pt idx="302">
                  <c:v>-0.216558</c:v>
                </c:pt>
                <c:pt idx="303">
                  <c:v>-0.219997</c:v>
                </c:pt>
                <c:pt idx="304">
                  <c:v>-0.22438900000000001</c:v>
                </c:pt>
                <c:pt idx="305">
                  <c:v>-0.227377</c:v>
                </c:pt>
                <c:pt idx="306">
                  <c:v>-0.23045499999999999</c:v>
                </c:pt>
                <c:pt idx="307">
                  <c:v>-0.232238</c:v>
                </c:pt>
                <c:pt idx="308">
                  <c:v>-0.23363100000000001</c:v>
                </c:pt>
                <c:pt idx="309">
                  <c:v>-0.23538799999999999</c:v>
                </c:pt>
                <c:pt idx="310">
                  <c:v>-0.23849000000000001</c:v>
                </c:pt>
                <c:pt idx="311">
                  <c:v>-0.24222399999999999</c:v>
                </c:pt>
                <c:pt idx="312">
                  <c:v>-0.244675</c:v>
                </c:pt>
                <c:pt idx="313">
                  <c:v>-0.24898400000000001</c:v>
                </c:pt>
                <c:pt idx="314">
                  <c:v>-0.25382399999999999</c:v>
                </c:pt>
                <c:pt idx="315">
                  <c:v>-0.25793700000000003</c:v>
                </c:pt>
                <c:pt idx="316">
                  <c:v>-0.26153500000000002</c:v>
                </c:pt>
                <c:pt idx="317">
                  <c:v>-0.26533600000000002</c:v>
                </c:pt>
                <c:pt idx="318">
                  <c:v>-0.26962900000000001</c:v>
                </c:pt>
                <c:pt idx="319">
                  <c:v>-0.274422</c:v>
                </c:pt>
                <c:pt idx="320">
                  <c:v>-0.27488800000000002</c:v>
                </c:pt>
                <c:pt idx="321">
                  <c:v>-0.274816</c:v>
                </c:pt>
                <c:pt idx="322">
                  <c:v>-0.27652700000000002</c:v>
                </c:pt>
                <c:pt idx="323">
                  <c:v>-0.277698</c:v>
                </c:pt>
                <c:pt idx="324">
                  <c:v>-0.27899800000000002</c:v>
                </c:pt>
                <c:pt idx="325">
                  <c:v>-0.280804</c:v>
                </c:pt>
                <c:pt idx="326">
                  <c:v>-0.28134700000000001</c:v>
                </c:pt>
                <c:pt idx="327">
                  <c:v>-0.28188600000000003</c:v>
                </c:pt>
                <c:pt idx="328">
                  <c:v>-0.28339700000000001</c:v>
                </c:pt>
                <c:pt idx="329">
                  <c:v>-0.28722799999999998</c:v>
                </c:pt>
                <c:pt idx="330">
                  <c:v>-0.29295199999999999</c:v>
                </c:pt>
                <c:pt idx="331">
                  <c:v>-0.29793199999999997</c:v>
                </c:pt>
                <c:pt idx="332">
                  <c:v>-0.30234800000000001</c:v>
                </c:pt>
                <c:pt idx="333">
                  <c:v>-0.30533399999999999</c:v>
                </c:pt>
                <c:pt idx="334">
                  <c:v>-0.30703999999999998</c:v>
                </c:pt>
                <c:pt idx="335">
                  <c:v>-0.30840800000000002</c:v>
                </c:pt>
                <c:pt idx="336">
                  <c:v>-0.30949700000000002</c:v>
                </c:pt>
                <c:pt idx="337">
                  <c:v>-0.31232500000000002</c:v>
                </c:pt>
                <c:pt idx="338">
                  <c:v>-0.312168</c:v>
                </c:pt>
                <c:pt idx="339">
                  <c:v>-0.31226500000000001</c:v>
                </c:pt>
                <c:pt idx="340">
                  <c:v>-0.315301</c:v>
                </c:pt>
                <c:pt idx="341">
                  <c:v>-0.316994</c:v>
                </c:pt>
                <c:pt idx="342">
                  <c:v>-0.32206699999999999</c:v>
                </c:pt>
                <c:pt idx="343">
                  <c:v>-0.32417000000000001</c:v>
                </c:pt>
                <c:pt idx="344">
                  <c:v>-0.32348399999999999</c:v>
                </c:pt>
                <c:pt idx="345">
                  <c:v>-0.32614199999999999</c:v>
                </c:pt>
                <c:pt idx="346">
                  <c:v>-0.32893899999999998</c:v>
                </c:pt>
                <c:pt idx="347">
                  <c:v>-0.33262900000000001</c:v>
                </c:pt>
                <c:pt idx="348">
                  <c:v>-0.33714899999999998</c:v>
                </c:pt>
                <c:pt idx="349">
                  <c:v>-0.34350799999999998</c:v>
                </c:pt>
                <c:pt idx="350">
                  <c:v>-0.35015400000000002</c:v>
                </c:pt>
                <c:pt idx="351">
                  <c:v>-0.354043</c:v>
                </c:pt>
                <c:pt idx="352">
                  <c:v>-0.35763</c:v>
                </c:pt>
                <c:pt idx="353">
                  <c:v>-0.36176900000000001</c:v>
                </c:pt>
                <c:pt idx="354">
                  <c:v>-0.36529499999999998</c:v>
                </c:pt>
                <c:pt idx="355">
                  <c:v>-0.36788300000000002</c:v>
                </c:pt>
                <c:pt idx="356">
                  <c:v>-0.36913200000000002</c:v>
                </c:pt>
                <c:pt idx="357">
                  <c:v>-0.37079800000000002</c:v>
                </c:pt>
                <c:pt idx="358">
                  <c:v>-0.37010399999999999</c:v>
                </c:pt>
                <c:pt idx="359">
                  <c:v>-0.36915500000000001</c:v>
                </c:pt>
                <c:pt idx="360">
                  <c:v>-0.36908200000000002</c:v>
                </c:pt>
                <c:pt idx="361">
                  <c:v>-0.37213000000000002</c:v>
                </c:pt>
                <c:pt idx="362">
                  <c:v>-0.373386</c:v>
                </c:pt>
                <c:pt idx="363">
                  <c:v>-0.37458900000000001</c:v>
                </c:pt>
                <c:pt idx="364">
                  <c:v>-0.37767000000000001</c:v>
                </c:pt>
                <c:pt idx="365">
                  <c:v>-0.37581599999999998</c:v>
                </c:pt>
                <c:pt idx="366">
                  <c:v>-0.37770199999999998</c:v>
                </c:pt>
                <c:pt idx="367">
                  <c:v>-0.37796600000000002</c:v>
                </c:pt>
                <c:pt idx="368">
                  <c:v>-0.379911</c:v>
                </c:pt>
                <c:pt idx="369">
                  <c:v>-0.38226100000000002</c:v>
                </c:pt>
                <c:pt idx="370">
                  <c:v>-0.38460699999999998</c:v>
                </c:pt>
                <c:pt idx="371">
                  <c:v>-0.386716</c:v>
                </c:pt>
                <c:pt idx="372">
                  <c:v>-0.38846399999999998</c:v>
                </c:pt>
                <c:pt idx="373">
                  <c:v>-0.39041199999999998</c:v>
                </c:pt>
                <c:pt idx="374">
                  <c:v>-0.39178600000000002</c:v>
                </c:pt>
                <c:pt idx="375">
                  <c:v>-0.39262799999999998</c:v>
                </c:pt>
                <c:pt idx="376">
                  <c:v>-0.39308799999999999</c:v>
                </c:pt>
                <c:pt idx="377">
                  <c:v>-0.394206</c:v>
                </c:pt>
                <c:pt idx="378">
                  <c:v>-0.39390999999999998</c:v>
                </c:pt>
                <c:pt idx="379">
                  <c:v>-0.39268700000000001</c:v>
                </c:pt>
                <c:pt idx="380">
                  <c:v>-0.39535999999999999</c:v>
                </c:pt>
                <c:pt idx="381">
                  <c:v>-0.39742</c:v>
                </c:pt>
                <c:pt idx="382">
                  <c:v>-0.39802900000000002</c:v>
                </c:pt>
                <c:pt idx="383">
                  <c:v>-0.39926400000000001</c:v>
                </c:pt>
                <c:pt idx="384">
                  <c:v>-0.40189799999999998</c:v>
                </c:pt>
                <c:pt idx="385">
                  <c:v>-0.40538000000000002</c:v>
                </c:pt>
                <c:pt idx="386">
                  <c:v>-0.407445</c:v>
                </c:pt>
                <c:pt idx="387">
                  <c:v>-0.40916599999999997</c:v>
                </c:pt>
                <c:pt idx="388">
                  <c:v>-0.41169499999999998</c:v>
                </c:pt>
                <c:pt idx="389">
                  <c:v>-0.414192</c:v>
                </c:pt>
                <c:pt idx="390">
                  <c:v>-0.416103</c:v>
                </c:pt>
                <c:pt idx="391">
                  <c:v>-0.41782900000000001</c:v>
                </c:pt>
                <c:pt idx="392">
                  <c:v>-0.42061900000000002</c:v>
                </c:pt>
                <c:pt idx="393">
                  <c:v>-0.42360799999999998</c:v>
                </c:pt>
                <c:pt idx="394">
                  <c:v>-0.42640699999999998</c:v>
                </c:pt>
                <c:pt idx="395">
                  <c:v>-0.42846699999999999</c:v>
                </c:pt>
                <c:pt idx="396">
                  <c:v>-0.43078300000000003</c:v>
                </c:pt>
                <c:pt idx="397">
                  <c:v>-0.42938500000000002</c:v>
                </c:pt>
                <c:pt idx="398">
                  <c:v>-0.42788500000000002</c:v>
                </c:pt>
                <c:pt idx="399">
                  <c:v>-0.430508</c:v>
                </c:pt>
                <c:pt idx="400">
                  <c:v>-0.432583</c:v>
                </c:pt>
                <c:pt idx="401">
                  <c:v>-0.435002</c:v>
                </c:pt>
                <c:pt idx="402">
                  <c:v>-0.43821500000000002</c:v>
                </c:pt>
                <c:pt idx="403">
                  <c:v>-0.44059599999999999</c:v>
                </c:pt>
                <c:pt idx="404">
                  <c:v>-0.44320100000000001</c:v>
                </c:pt>
                <c:pt idx="405">
                  <c:v>-0.44692799999999999</c:v>
                </c:pt>
                <c:pt idx="406">
                  <c:v>-0.45028099999999999</c:v>
                </c:pt>
                <c:pt idx="407">
                  <c:v>-0.45256999999999997</c:v>
                </c:pt>
                <c:pt idx="408">
                  <c:v>-0.45385799999999998</c:v>
                </c:pt>
                <c:pt idx="409">
                  <c:v>-0.45590799999999998</c:v>
                </c:pt>
                <c:pt idx="410">
                  <c:v>-0.45869399999999999</c:v>
                </c:pt>
                <c:pt idx="411">
                  <c:v>-0.46220099999999997</c:v>
                </c:pt>
                <c:pt idx="412">
                  <c:v>-0.464916</c:v>
                </c:pt>
                <c:pt idx="413">
                  <c:v>-0.467416</c:v>
                </c:pt>
                <c:pt idx="414">
                  <c:v>-0.469976</c:v>
                </c:pt>
                <c:pt idx="415">
                  <c:v>-0.46896500000000002</c:v>
                </c:pt>
                <c:pt idx="416">
                  <c:v>-0.468026</c:v>
                </c:pt>
                <c:pt idx="417">
                  <c:v>-0.469445</c:v>
                </c:pt>
                <c:pt idx="418">
                  <c:v>-0.46918700000000002</c:v>
                </c:pt>
                <c:pt idx="419">
                  <c:v>-0.47297699999999998</c:v>
                </c:pt>
                <c:pt idx="420">
                  <c:v>-0.47302499999999997</c:v>
                </c:pt>
                <c:pt idx="421">
                  <c:v>-0.47128900000000001</c:v>
                </c:pt>
                <c:pt idx="422">
                  <c:v>-0.47299000000000002</c:v>
                </c:pt>
                <c:pt idx="423">
                  <c:v>-0.47418500000000002</c:v>
                </c:pt>
                <c:pt idx="424">
                  <c:v>-0.47598299999999999</c:v>
                </c:pt>
                <c:pt idx="425">
                  <c:v>-0.47702899999999998</c:v>
                </c:pt>
                <c:pt idx="426">
                  <c:v>-0.47742499999999999</c:v>
                </c:pt>
                <c:pt idx="427">
                  <c:v>-0.47887200000000002</c:v>
                </c:pt>
                <c:pt idx="428">
                  <c:v>-0.48161399999999999</c:v>
                </c:pt>
                <c:pt idx="429">
                  <c:v>-0.483292</c:v>
                </c:pt>
                <c:pt idx="430">
                  <c:v>-0.48461100000000001</c:v>
                </c:pt>
                <c:pt idx="431">
                  <c:v>-0.48646200000000001</c:v>
                </c:pt>
                <c:pt idx="432">
                  <c:v>-0.48947000000000002</c:v>
                </c:pt>
                <c:pt idx="433">
                  <c:v>-0.48929899999999998</c:v>
                </c:pt>
                <c:pt idx="434">
                  <c:v>-0.48944900000000002</c:v>
                </c:pt>
                <c:pt idx="435">
                  <c:v>-0.49216199999999999</c:v>
                </c:pt>
                <c:pt idx="436">
                  <c:v>-0.49435099999999998</c:v>
                </c:pt>
                <c:pt idx="437">
                  <c:v>-0.49486799999999997</c:v>
                </c:pt>
                <c:pt idx="438">
                  <c:v>-0.495502</c:v>
                </c:pt>
                <c:pt idx="439">
                  <c:v>-0.49757699999999999</c:v>
                </c:pt>
                <c:pt idx="440">
                  <c:v>-0.49915900000000002</c:v>
                </c:pt>
                <c:pt idx="441">
                  <c:v>-0.49998199999999998</c:v>
                </c:pt>
                <c:pt idx="442">
                  <c:v>-0.50024500000000005</c:v>
                </c:pt>
                <c:pt idx="443">
                  <c:v>-0.50064399999999998</c:v>
                </c:pt>
                <c:pt idx="444">
                  <c:v>-0.49946600000000002</c:v>
                </c:pt>
                <c:pt idx="445">
                  <c:v>-0.50020399999999998</c:v>
                </c:pt>
                <c:pt idx="446">
                  <c:v>-0.50290400000000002</c:v>
                </c:pt>
                <c:pt idx="447">
                  <c:v>-0.50561800000000001</c:v>
                </c:pt>
                <c:pt idx="448">
                  <c:v>-0.50847600000000004</c:v>
                </c:pt>
                <c:pt idx="449">
                  <c:v>-0.51038499999999998</c:v>
                </c:pt>
                <c:pt idx="450">
                  <c:v>-0.51249400000000001</c:v>
                </c:pt>
                <c:pt idx="451">
                  <c:v>-0.51470800000000005</c:v>
                </c:pt>
                <c:pt idx="452">
                  <c:v>-0.51750499999999999</c:v>
                </c:pt>
                <c:pt idx="453">
                  <c:v>-0.519069</c:v>
                </c:pt>
                <c:pt idx="454">
                  <c:v>-0.52024400000000004</c:v>
                </c:pt>
                <c:pt idx="455">
                  <c:v>-0.52157399999999998</c:v>
                </c:pt>
                <c:pt idx="456">
                  <c:v>-0.52240299999999995</c:v>
                </c:pt>
                <c:pt idx="457">
                  <c:v>-0.52319499999999997</c:v>
                </c:pt>
                <c:pt idx="458">
                  <c:v>-0.52383400000000002</c:v>
                </c:pt>
                <c:pt idx="459">
                  <c:v>-0.52634400000000003</c:v>
                </c:pt>
                <c:pt idx="460">
                  <c:v>-0.52966800000000003</c:v>
                </c:pt>
                <c:pt idx="461">
                  <c:v>-0.53295400000000004</c:v>
                </c:pt>
                <c:pt idx="462">
                  <c:v>-0.53639700000000001</c:v>
                </c:pt>
                <c:pt idx="463">
                  <c:v>-0.53790199999999999</c:v>
                </c:pt>
                <c:pt idx="464">
                  <c:v>-0.53908999999999996</c:v>
                </c:pt>
                <c:pt idx="465">
                  <c:v>-0.54145600000000005</c:v>
                </c:pt>
                <c:pt idx="466">
                  <c:v>-0.54229400000000005</c:v>
                </c:pt>
                <c:pt idx="467">
                  <c:v>-0.545014</c:v>
                </c:pt>
                <c:pt idx="468">
                  <c:v>-0.54789299999999996</c:v>
                </c:pt>
                <c:pt idx="469">
                  <c:v>-0.55029300000000003</c:v>
                </c:pt>
                <c:pt idx="470">
                  <c:v>-0.55069400000000002</c:v>
                </c:pt>
                <c:pt idx="471">
                  <c:v>-0.55001699999999998</c:v>
                </c:pt>
                <c:pt idx="472">
                  <c:v>-0.54885600000000001</c:v>
                </c:pt>
                <c:pt idx="473">
                  <c:v>-0.54467200000000005</c:v>
                </c:pt>
                <c:pt idx="474">
                  <c:v>-0.54660399999999998</c:v>
                </c:pt>
                <c:pt idx="475">
                  <c:v>-0.54893899999999995</c:v>
                </c:pt>
                <c:pt idx="476">
                  <c:v>-0.55029899999999998</c:v>
                </c:pt>
                <c:pt idx="477">
                  <c:v>-0.55167600000000006</c:v>
                </c:pt>
                <c:pt idx="478">
                  <c:v>-0.55244899999999997</c:v>
                </c:pt>
                <c:pt idx="479">
                  <c:v>-0.55178799999999995</c:v>
                </c:pt>
                <c:pt idx="480">
                  <c:v>-0.55235100000000004</c:v>
                </c:pt>
                <c:pt idx="481">
                  <c:v>-0.55430299999999999</c:v>
                </c:pt>
                <c:pt idx="482">
                  <c:v>-0.55623699999999998</c:v>
                </c:pt>
                <c:pt idx="483">
                  <c:v>-0.55871700000000002</c:v>
                </c:pt>
                <c:pt idx="484">
                  <c:v>-0.56105000000000005</c:v>
                </c:pt>
                <c:pt idx="485">
                  <c:v>-0.56303400000000003</c:v>
                </c:pt>
                <c:pt idx="486">
                  <c:v>-0.56626100000000001</c:v>
                </c:pt>
                <c:pt idx="487">
                  <c:v>-0.57008899999999996</c:v>
                </c:pt>
                <c:pt idx="488">
                  <c:v>-0.57220400000000005</c:v>
                </c:pt>
                <c:pt idx="489">
                  <c:v>-0.57366499999999998</c:v>
                </c:pt>
                <c:pt idx="490">
                  <c:v>-0.57576799999999995</c:v>
                </c:pt>
                <c:pt idx="491">
                  <c:v>-0.57733199999999996</c:v>
                </c:pt>
                <c:pt idx="492">
                  <c:v>-0.57683499999999999</c:v>
                </c:pt>
                <c:pt idx="493">
                  <c:v>-0.57681099999999996</c:v>
                </c:pt>
                <c:pt idx="494">
                  <c:v>-0.57832799999999995</c:v>
                </c:pt>
                <c:pt idx="495">
                  <c:v>-0.57929200000000003</c:v>
                </c:pt>
                <c:pt idx="496">
                  <c:v>-0.58102100000000001</c:v>
                </c:pt>
                <c:pt idx="497">
                  <c:v>-0.58297299999999996</c:v>
                </c:pt>
                <c:pt idx="498">
                  <c:v>-0.58400200000000002</c:v>
                </c:pt>
                <c:pt idx="499">
                  <c:v>-0.58472100000000005</c:v>
                </c:pt>
                <c:pt idx="500">
                  <c:v>-0.58644399999999997</c:v>
                </c:pt>
                <c:pt idx="501">
                  <c:v>-0.58753299999999997</c:v>
                </c:pt>
                <c:pt idx="502">
                  <c:v>-0.58792599999999995</c:v>
                </c:pt>
                <c:pt idx="503">
                  <c:v>-0.58849300000000004</c:v>
                </c:pt>
                <c:pt idx="504">
                  <c:v>-0.58887100000000003</c:v>
                </c:pt>
                <c:pt idx="505">
                  <c:v>-0.59004000000000001</c:v>
                </c:pt>
                <c:pt idx="506">
                  <c:v>-0.59238800000000003</c:v>
                </c:pt>
                <c:pt idx="507">
                  <c:v>-0.59372100000000005</c:v>
                </c:pt>
                <c:pt idx="508">
                  <c:v>-0.595503</c:v>
                </c:pt>
                <c:pt idx="509">
                  <c:v>-0.59606599999999998</c:v>
                </c:pt>
                <c:pt idx="510">
                  <c:v>-0.59484899999999996</c:v>
                </c:pt>
                <c:pt idx="511">
                  <c:v>-0.59367099999999995</c:v>
                </c:pt>
                <c:pt idx="512">
                  <c:v>-0.59416800000000003</c:v>
                </c:pt>
                <c:pt idx="513">
                  <c:v>-0.59378699999999995</c:v>
                </c:pt>
                <c:pt idx="514">
                  <c:v>-0.59272499999999995</c:v>
                </c:pt>
                <c:pt idx="515">
                  <c:v>-0.59219900000000003</c:v>
                </c:pt>
                <c:pt idx="516">
                  <c:v>-0.59074199999999999</c:v>
                </c:pt>
                <c:pt idx="517">
                  <c:v>-0.59010899999999999</c:v>
                </c:pt>
                <c:pt idx="518">
                  <c:v>-0.59167400000000003</c:v>
                </c:pt>
                <c:pt idx="519">
                  <c:v>-0.59406400000000004</c:v>
                </c:pt>
                <c:pt idx="520">
                  <c:v>-0.595275</c:v>
                </c:pt>
                <c:pt idx="521">
                  <c:v>-0.59749099999999999</c:v>
                </c:pt>
                <c:pt idx="522">
                  <c:v>-0.599796</c:v>
                </c:pt>
                <c:pt idx="523">
                  <c:v>-0.59894999999999998</c:v>
                </c:pt>
                <c:pt idx="524">
                  <c:v>-0.59806099999999995</c:v>
                </c:pt>
                <c:pt idx="525">
                  <c:v>-0.59910099999999999</c:v>
                </c:pt>
                <c:pt idx="526">
                  <c:v>-0.59945499999999996</c:v>
                </c:pt>
                <c:pt idx="527">
                  <c:v>-0.59988900000000001</c:v>
                </c:pt>
                <c:pt idx="528">
                  <c:v>-0.60147899999999999</c:v>
                </c:pt>
                <c:pt idx="529">
                  <c:v>-0.60312600000000005</c:v>
                </c:pt>
                <c:pt idx="530">
                  <c:v>-0.60536900000000005</c:v>
                </c:pt>
                <c:pt idx="531">
                  <c:v>-0.60624199999999995</c:v>
                </c:pt>
                <c:pt idx="532">
                  <c:v>-0.60688799999999998</c:v>
                </c:pt>
                <c:pt idx="533">
                  <c:v>-0.60763699999999998</c:v>
                </c:pt>
                <c:pt idx="534">
                  <c:v>-0.60785500000000003</c:v>
                </c:pt>
                <c:pt idx="535">
                  <c:v>-0.60852200000000001</c:v>
                </c:pt>
                <c:pt idx="536">
                  <c:v>-0.60973999999999995</c:v>
                </c:pt>
                <c:pt idx="537">
                  <c:v>-0.61099300000000001</c:v>
                </c:pt>
                <c:pt idx="538">
                  <c:v>-0.61222900000000002</c:v>
                </c:pt>
                <c:pt idx="539">
                  <c:v>-0.61449399999999998</c:v>
                </c:pt>
                <c:pt idx="540">
                  <c:v>-0.61626999999999998</c:v>
                </c:pt>
                <c:pt idx="541">
                  <c:v>-0.61803799999999998</c:v>
                </c:pt>
                <c:pt idx="542">
                  <c:v>-0.61882000000000004</c:v>
                </c:pt>
                <c:pt idx="543">
                  <c:v>-0.62065499999999996</c:v>
                </c:pt>
                <c:pt idx="544">
                  <c:v>-0.62241299999999999</c:v>
                </c:pt>
                <c:pt idx="545">
                  <c:v>-0.62316099999999996</c:v>
                </c:pt>
                <c:pt idx="546">
                  <c:v>-0.62275899999999995</c:v>
                </c:pt>
                <c:pt idx="547">
                  <c:v>-0.621278</c:v>
                </c:pt>
                <c:pt idx="548">
                  <c:v>-0.62384300000000004</c:v>
                </c:pt>
                <c:pt idx="549">
                  <c:v>-0.62622</c:v>
                </c:pt>
                <c:pt idx="550">
                  <c:v>-0.62893200000000005</c:v>
                </c:pt>
                <c:pt idx="551">
                  <c:v>-0.62881600000000004</c:v>
                </c:pt>
                <c:pt idx="552">
                  <c:v>-0.62634699999999999</c:v>
                </c:pt>
                <c:pt idx="553">
                  <c:v>-0.62486200000000003</c:v>
                </c:pt>
                <c:pt idx="554">
                  <c:v>-0.62761900000000004</c:v>
                </c:pt>
                <c:pt idx="555">
                  <c:v>-0.62990800000000002</c:v>
                </c:pt>
                <c:pt idx="556">
                  <c:v>-0.632378</c:v>
                </c:pt>
                <c:pt idx="557">
                  <c:v>-0.63463400000000003</c:v>
                </c:pt>
                <c:pt idx="558">
                  <c:v>-0.63578900000000005</c:v>
                </c:pt>
                <c:pt idx="559">
                  <c:v>-0.63595599999999997</c:v>
                </c:pt>
                <c:pt idx="560">
                  <c:v>-0.63712999999999997</c:v>
                </c:pt>
                <c:pt idx="561">
                  <c:v>-0.63965499999999997</c:v>
                </c:pt>
                <c:pt idx="562">
                  <c:v>-0.64007199999999997</c:v>
                </c:pt>
                <c:pt idx="563">
                  <c:v>-0.64261400000000002</c:v>
                </c:pt>
                <c:pt idx="564">
                  <c:v>-0.64533200000000002</c:v>
                </c:pt>
                <c:pt idx="565">
                  <c:v>-0.64727500000000004</c:v>
                </c:pt>
                <c:pt idx="566">
                  <c:v>-0.64894399999999997</c:v>
                </c:pt>
                <c:pt idx="567">
                  <c:v>-0.65000400000000003</c:v>
                </c:pt>
                <c:pt idx="568">
                  <c:v>-0.65143600000000002</c:v>
                </c:pt>
                <c:pt idx="569">
                  <c:v>-0.65229499999999996</c:v>
                </c:pt>
                <c:pt idx="570">
                  <c:v>-0.65231700000000004</c:v>
                </c:pt>
                <c:pt idx="571">
                  <c:v>-0.65218699999999996</c:v>
                </c:pt>
                <c:pt idx="572">
                  <c:v>-0.653775</c:v>
                </c:pt>
                <c:pt idx="573">
                  <c:v>-0.65589299999999995</c:v>
                </c:pt>
                <c:pt idx="574">
                  <c:v>-0.657833</c:v>
                </c:pt>
                <c:pt idx="575">
                  <c:v>-0.65887799999999996</c:v>
                </c:pt>
                <c:pt idx="576">
                  <c:v>-0.65964</c:v>
                </c:pt>
                <c:pt idx="577">
                  <c:v>-0.66188400000000003</c:v>
                </c:pt>
                <c:pt idx="578">
                  <c:v>-0.66405199999999998</c:v>
                </c:pt>
                <c:pt idx="579">
                  <c:v>-0.665794</c:v>
                </c:pt>
                <c:pt idx="580">
                  <c:v>-0.66774299999999998</c:v>
                </c:pt>
                <c:pt idx="581">
                  <c:v>-0.66932199999999997</c:v>
                </c:pt>
                <c:pt idx="582">
                  <c:v>-0.67074</c:v>
                </c:pt>
                <c:pt idx="583">
                  <c:v>-0.67175600000000002</c:v>
                </c:pt>
                <c:pt idx="584">
                  <c:v>-0.67315100000000005</c:v>
                </c:pt>
                <c:pt idx="585">
                  <c:v>-0.67483800000000005</c:v>
                </c:pt>
                <c:pt idx="586">
                  <c:v>-0.67649700000000001</c:v>
                </c:pt>
                <c:pt idx="587">
                  <c:v>-0.67803400000000003</c:v>
                </c:pt>
                <c:pt idx="588">
                  <c:v>-0.678504</c:v>
                </c:pt>
                <c:pt idx="589">
                  <c:v>-0.67917400000000006</c:v>
                </c:pt>
                <c:pt idx="590">
                  <c:v>-0.68023</c:v>
                </c:pt>
                <c:pt idx="591">
                  <c:v>-0.68074400000000002</c:v>
                </c:pt>
                <c:pt idx="592">
                  <c:v>-0.68174400000000002</c:v>
                </c:pt>
                <c:pt idx="593">
                  <c:v>-0.67910700000000002</c:v>
                </c:pt>
                <c:pt idx="594">
                  <c:v>-0.67776599999999998</c:v>
                </c:pt>
                <c:pt idx="595">
                  <c:v>-0.67980499999999999</c:v>
                </c:pt>
                <c:pt idx="596">
                  <c:v>-0.68164800000000003</c:v>
                </c:pt>
                <c:pt idx="597">
                  <c:v>-0.68438500000000002</c:v>
                </c:pt>
                <c:pt idx="598">
                  <c:v>-0.68652599999999997</c:v>
                </c:pt>
                <c:pt idx="599">
                  <c:v>-0.68836399999999998</c:v>
                </c:pt>
                <c:pt idx="600">
                  <c:v>-0.689303</c:v>
                </c:pt>
                <c:pt idx="601">
                  <c:v>-0.69123199999999996</c:v>
                </c:pt>
                <c:pt idx="602">
                  <c:v>-0.69225400000000004</c:v>
                </c:pt>
                <c:pt idx="603">
                  <c:v>-0.69742599999999999</c:v>
                </c:pt>
                <c:pt idx="604">
                  <c:v>-0.69707699999999995</c:v>
                </c:pt>
                <c:pt idx="605">
                  <c:v>-0.69572900000000004</c:v>
                </c:pt>
                <c:pt idx="606">
                  <c:v>-0.69735100000000005</c:v>
                </c:pt>
                <c:pt idx="607">
                  <c:v>-0.69804900000000003</c:v>
                </c:pt>
                <c:pt idx="608">
                  <c:v>-0.69850500000000004</c:v>
                </c:pt>
                <c:pt idx="609">
                  <c:v>-0.69944499999999998</c:v>
                </c:pt>
                <c:pt idx="610">
                  <c:v>-0.70089000000000001</c:v>
                </c:pt>
                <c:pt idx="611">
                  <c:v>-0.702094</c:v>
                </c:pt>
                <c:pt idx="612">
                  <c:v>-0.70178300000000005</c:v>
                </c:pt>
                <c:pt idx="613">
                  <c:v>-0.70198899999999997</c:v>
                </c:pt>
                <c:pt idx="614">
                  <c:v>-0.703399</c:v>
                </c:pt>
                <c:pt idx="615">
                  <c:v>-0.70447400000000004</c:v>
                </c:pt>
                <c:pt idx="616">
                  <c:v>-0.70525099999999996</c:v>
                </c:pt>
                <c:pt idx="617">
                  <c:v>-0.70677900000000005</c:v>
                </c:pt>
                <c:pt idx="618">
                  <c:v>-0.70917699999999995</c:v>
                </c:pt>
                <c:pt idx="619">
                  <c:v>-0.71124100000000001</c:v>
                </c:pt>
                <c:pt idx="620">
                  <c:v>-0.71325700000000003</c:v>
                </c:pt>
                <c:pt idx="621">
                  <c:v>-0.71446299999999996</c:v>
                </c:pt>
                <c:pt idx="622">
                  <c:v>-0.71553199999999995</c:v>
                </c:pt>
                <c:pt idx="623">
                  <c:v>-0.71532600000000002</c:v>
                </c:pt>
                <c:pt idx="624">
                  <c:v>-0.71548999999999996</c:v>
                </c:pt>
                <c:pt idx="625">
                  <c:v>-0.71532899999999999</c:v>
                </c:pt>
                <c:pt idx="626">
                  <c:v>-0.71497500000000003</c:v>
                </c:pt>
                <c:pt idx="627">
                  <c:v>-0.71533000000000002</c:v>
                </c:pt>
                <c:pt idx="628">
                  <c:v>-0.71338699999999999</c:v>
                </c:pt>
                <c:pt idx="629">
                  <c:v>-0.71174599999999999</c:v>
                </c:pt>
                <c:pt idx="630">
                  <c:v>-0.71116400000000002</c:v>
                </c:pt>
                <c:pt idx="631">
                  <c:v>-0.71133199999999996</c:v>
                </c:pt>
                <c:pt idx="632">
                  <c:v>-0.71180600000000005</c:v>
                </c:pt>
                <c:pt idx="633">
                  <c:v>-0.70761700000000005</c:v>
                </c:pt>
                <c:pt idx="634">
                  <c:v>-0.70540400000000003</c:v>
                </c:pt>
                <c:pt idx="635">
                  <c:v>-0.70626100000000003</c:v>
                </c:pt>
                <c:pt idx="636">
                  <c:v>-0.70533400000000002</c:v>
                </c:pt>
                <c:pt idx="637">
                  <c:v>-0.70399100000000003</c:v>
                </c:pt>
                <c:pt idx="638">
                  <c:v>-0.70394699999999999</c:v>
                </c:pt>
                <c:pt idx="639">
                  <c:v>-0.70333900000000005</c:v>
                </c:pt>
                <c:pt idx="640">
                  <c:v>-0.702407</c:v>
                </c:pt>
                <c:pt idx="641">
                  <c:v>-0.70124900000000001</c:v>
                </c:pt>
                <c:pt idx="642">
                  <c:v>-0.70199100000000003</c:v>
                </c:pt>
                <c:pt idx="643">
                  <c:v>-0.70174999999999998</c:v>
                </c:pt>
                <c:pt idx="644">
                  <c:v>-0.70104699999999998</c:v>
                </c:pt>
                <c:pt idx="645">
                  <c:v>-0.70072299999999998</c:v>
                </c:pt>
                <c:pt idx="646">
                  <c:v>-0.700569</c:v>
                </c:pt>
                <c:pt idx="647">
                  <c:v>-0.701631</c:v>
                </c:pt>
                <c:pt idx="648">
                  <c:v>-0.70451799999999998</c:v>
                </c:pt>
                <c:pt idx="649">
                  <c:v>-0.70709599999999995</c:v>
                </c:pt>
                <c:pt idx="650">
                  <c:v>-0.708735</c:v>
                </c:pt>
                <c:pt idx="651">
                  <c:v>-0.71079899999999996</c:v>
                </c:pt>
                <c:pt idx="652">
                  <c:v>-0.71261799999999997</c:v>
                </c:pt>
                <c:pt idx="653">
                  <c:v>-0.71452800000000005</c:v>
                </c:pt>
                <c:pt idx="654">
                  <c:v>-0.71718800000000005</c:v>
                </c:pt>
                <c:pt idx="655">
                  <c:v>-0.71930300000000003</c:v>
                </c:pt>
                <c:pt idx="656">
                  <c:v>-0.72017200000000003</c:v>
                </c:pt>
                <c:pt idx="657">
                  <c:v>-0.72099000000000002</c:v>
                </c:pt>
                <c:pt idx="658">
                  <c:v>-0.72080900000000003</c:v>
                </c:pt>
                <c:pt idx="659">
                  <c:v>-0.72165999999999997</c:v>
                </c:pt>
                <c:pt idx="660">
                  <c:v>-0.72213499999999997</c:v>
                </c:pt>
                <c:pt idx="661">
                  <c:v>-0.723356</c:v>
                </c:pt>
                <c:pt idx="662">
                  <c:v>-0.72493200000000002</c:v>
                </c:pt>
                <c:pt idx="663">
                  <c:v>-0.72574799999999995</c:v>
                </c:pt>
                <c:pt idx="664">
                  <c:v>-0.72651200000000005</c:v>
                </c:pt>
                <c:pt idx="665">
                  <c:v>-0.72703899999999999</c:v>
                </c:pt>
                <c:pt idx="666">
                  <c:v>-0.72669399999999995</c:v>
                </c:pt>
                <c:pt idx="667">
                  <c:v>-0.72786499999999998</c:v>
                </c:pt>
                <c:pt idx="668">
                  <c:v>-0.72950899999999996</c:v>
                </c:pt>
                <c:pt idx="669">
                  <c:v>-0.73034399999999999</c:v>
                </c:pt>
                <c:pt idx="670">
                  <c:v>-0.73137300000000005</c:v>
                </c:pt>
                <c:pt idx="671">
                  <c:v>-0.73319900000000005</c:v>
                </c:pt>
                <c:pt idx="672">
                  <c:v>-0.73422200000000004</c:v>
                </c:pt>
                <c:pt idx="673">
                  <c:v>-0.73540000000000005</c:v>
                </c:pt>
                <c:pt idx="674">
                  <c:v>-0.73371299999999995</c:v>
                </c:pt>
                <c:pt idx="675">
                  <c:v>-0.734371</c:v>
                </c:pt>
                <c:pt idx="676">
                  <c:v>-0.73699999999999999</c:v>
                </c:pt>
                <c:pt idx="677">
                  <c:v>-0.73721700000000001</c:v>
                </c:pt>
                <c:pt idx="678">
                  <c:v>-0.73768699999999998</c:v>
                </c:pt>
                <c:pt idx="679">
                  <c:v>-0.73829800000000001</c:v>
                </c:pt>
                <c:pt idx="680">
                  <c:v>-0.73860999999999999</c:v>
                </c:pt>
                <c:pt idx="681">
                  <c:v>-0.73877300000000001</c:v>
                </c:pt>
                <c:pt idx="682">
                  <c:v>-0.73789800000000005</c:v>
                </c:pt>
                <c:pt idx="683">
                  <c:v>-0.73685</c:v>
                </c:pt>
                <c:pt idx="684">
                  <c:v>-0.73496099999999998</c:v>
                </c:pt>
                <c:pt idx="685">
                  <c:v>-0.73349900000000001</c:v>
                </c:pt>
                <c:pt idx="686">
                  <c:v>-0.73227100000000001</c:v>
                </c:pt>
                <c:pt idx="687">
                  <c:v>-0.73249699999999995</c:v>
                </c:pt>
                <c:pt idx="688">
                  <c:v>-0.73333400000000004</c:v>
                </c:pt>
                <c:pt idx="689">
                  <c:v>-0.73304999999999998</c:v>
                </c:pt>
                <c:pt idx="690">
                  <c:v>-0.73212200000000005</c:v>
                </c:pt>
                <c:pt idx="691">
                  <c:v>-0.73088399999999998</c:v>
                </c:pt>
                <c:pt idx="692">
                  <c:v>-0.73060000000000003</c:v>
                </c:pt>
                <c:pt idx="693">
                  <c:v>-0.72990600000000005</c:v>
                </c:pt>
                <c:pt idx="694">
                  <c:v>-0.72908899999999999</c:v>
                </c:pt>
                <c:pt idx="695">
                  <c:v>-0.72842099999999999</c:v>
                </c:pt>
                <c:pt idx="696">
                  <c:v>-0.726572</c:v>
                </c:pt>
                <c:pt idx="697">
                  <c:v>-0.72509299999999999</c:v>
                </c:pt>
                <c:pt idx="698">
                  <c:v>-0.72424500000000003</c:v>
                </c:pt>
                <c:pt idx="699">
                  <c:v>-0.72261500000000001</c:v>
                </c:pt>
                <c:pt idx="700">
                  <c:v>-0.72016199999999997</c:v>
                </c:pt>
                <c:pt idx="701">
                  <c:v>-0.717889</c:v>
                </c:pt>
                <c:pt idx="702">
                  <c:v>-0.71638599999999997</c:v>
                </c:pt>
                <c:pt idx="703">
                  <c:v>-0.71645999999999999</c:v>
                </c:pt>
                <c:pt idx="704">
                  <c:v>-0.71673399999999998</c:v>
                </c:pt>
                <c:pt idx="705">
                  <c:v>-0.716723</c:v>
                </c:pt>
                <c:pt idx="706">
                  <c:v>-0.71644099999999999</c:v>
                </c:pt>
                <c:pt idx="707">
                  <c:v>-0.71590500000000001</c:v>
                </c:pt>
                <c:pt idx="708">
                  <c:v>-0.715472</c:v>
                </c:pt>
                <c:pt idx="709">
                  <c:v>-0.71477400000000002</c:v>
                </c:pt>
                <c:pt idx="710">
                  <c:v>-0.71343800000000002</c:v>
                </c:pt>
                <c:pt idx="711">
                  <c:v>-0.71394100000000005</c:v>
                </c:pt>
                <c:pt idx="712">
                  <c:v>-0.70966300000000004</c:v>
                </c:pt>
                <c:pt idx="713">
                  <c:v>-0.70704</c:v>
                </c:pt>
                <c:pt idx="714">
                  <c:v>-0.70704699999999998</c:v>
                </c:pt>
                <c:pt idx="715">
                  <c:v>-0.70625800000000005</c:v>
                </c:pt>
                <c:pt idx="716">
                  <c:v>-0.705457</c:v>
                </c:pt>
                <c:pt idx="717">
                  <c:v>-0.70543</c:v>
                </c:pt>
                <c:pt idx="718">
                  <c:v>-0.70586400000000005</c:v>
                </c:pt>
                <c:pt idx="719">
                  <c:v>-0.70571099999999998</c:v>
                </c:pt>
                <c:pt idx="720">
                  <c:v>-0.70440199999999997</c:v>
                </c:pt>
                <c:pt idx="721">
                  <c:v>-0.70223400000000002</c:v>
                </c:pt>
                <c:pt idx="722">
                  <c:v>-0.70122399999999996</c:v>
                </c:pt>
                <c:pt idx="723">
                  <c:v>-0.70116199999999995</c:v>
                </c:pt>
                <c:pt idx="724">
                  <c:v>-0.69955599999999996</c:v>
                </c:pt>
                <c:pt idx="725">
                  <c:v>-0.69690099999999999</c:v>
                </c:pt>
                <c:pt idx="726">
                  <c:v>-0.695187</c:v>
                </c:pt>
                <c:pt idx="727">
                  <c:v>-0.69376800000000005</c:v>
                </c:pt>
                <c:pt idx="728">
                  <c:v>-0.69097500000000001</c:v>
                </c:pt>
                <c:pt idx="729">
                  <c:v>-0.68951600000000002</c:v>
                </c:pt>
                <c:pt idx="730">
                  <c:v>-0.68952199999999997</c:v>
                </c:pt>
                <c:pt idx="731">
                  <c:v>-0.68855500000000003</c:v>
                </c:pt>
                <c:pt idx="732">
                  <c:v>-0.68873200000000001</c:v>
                </c:pt>
                <c:pt idx="733">
                  <c:v>-0.68456600000000001</c:v>
                </c:pt>
                <c:pt idx="734">
                  <c:v>-0.68152699999999999</c:v>
                </c:pt>
                <c:pt idx="735">
                  <c:v>-0.68179599999999996</c:v>
                </c:pt>
                <c:pt idx="736">
                  <c:v>-0.68149400000000004</c:v>
                </c:pt>
                <c:pt idx="737">
                  <c:v>-0.68246799999999996</c:v>
                </c:pt>
                <c:pt idx="738">
                  <c:v>-0.68526699999999996</c:v>
                </c:pt>
                <c:pt idx="739">
                  <c:v>-0.68796900000000005</c:v>
                </c:pt>
                <c:pt idx="740">
                  <c:v>-0.68994699999999998</c:v>
                </c:pt>
                <c:pt idx="741">
                  <c:v>-0.69065299999999996</c:v>
                </c:pt>
                <c:pt idx="742">
                  <c:v>-0.69109699999999996</c:v>
                </c:pt>
                <c:pt idx="743">
                  <c:v>-0.68932099999999996</c:v>
                </c:pt>
                <c:pt idx="744">
                  <c:v>-0.68556300000000003</c:v>
                </c:pt>
                <c:pt idx="745">
                  <c:v>-0.68316600000000005</c:v>
                </c:pt>
                <c:pt idx="746">
                  <c:v>-0.68005300000000002</c:v>
                </c:pt>
                <c:pt idx="747">
                  <c:v>-0.67847500000000005</c:v>
                </c:pt>
                <c:pt idx="748">
                  <c:v>-0.67845699999999998</c:v>
                </c:pt>
                <c:pt idx="749">
                  <c:v>-0.67843799999999999</c:v>
                </c:pt>
                <c:pt idx="750">
                  <c:v>-0.67869999999999997</c:v>
                </c:pt>
                <c:pt idx="751">
                  <c:v>-0.67926600000000004</c:v>
                </c:pt>
                <c:pt idx="752">
                  <c:v>-0.67959199999999997</c:v>
                </c:pt>
                <c:pt idx="753">
                  <c:v>-0.67456199999999999</c:v>
                </c:pt>
                <c:pt idx="754">
                  <c:v>-0.66954000000000002</c:v>
                </c:pt>
                <c:pt idx="755">
                  <c:v>-0.668489</c:v>
                </c:pt>
                <c:pt idx="756">
                  <c:v>-0.66767799999999999</c:v>
                </c:pt>
                <c:pt idx="757">
                  <c:v>-0.66569299999999998</c:v>
                </c:pt>
                <c:pt idx="758">
                  <c:v>-0.66410199999999997</c:v>
                </c:pt>
                <c:pt idx="759">
                  <c:v>-0.66256300000000001</c:v>
                </c:pt>
                <c:pt idx="760">
                  <c:v>-0.66167500000000001</c:v>
                </c:pt>
                <c:pt idx="761">
                  <c:v>-0.66166100000000005</c:v>
                </c:pt>
                <c:pt idx="762">
                  <c:v>-0.66127899999999995</c:v>
                </c:pt>
                <c:pt idx="763">
                  <c:v>-0.659883</c:v>
                </c:pt>
                <c:pt idx="764">
                  <c:v>-0.65870600000000001</c:v>
                </c:pt>
                <c:pt idx="765">
                  <c:v>-0.65820000000000001</c:v>
                </c:pt>
                <c:pt idx="766">
                  <c:v>-0.65725299999999998</c:v>
                </c:pt>
                <c:pt idx="767">
                  <c:v>-0.65583599999999997</c:v>
                </c:pt>
                <c:pt idx="768">
                  <c:v>-0.65382600000000002</c:v>
                </c:pt>
                <c:pt idx="769">
                  <c:v>-0.65176599999999996</c:v>
                </c:pt>
                <c:pt idx="770">
                  <c:v>-0.64908699999999997</c:v>
                </c:pt>
                <c:pt idx="771">
                  <c:v>-0.64745799999999998</c:v>
                </c:pt>
                <c:pt idx="772">
                  <c:v>-0.64190999999999998</c:v>
                </c:pt>
                <c:pt idx="773">
                  <c:v>-0.64315900000000004</c:v>
                </c:pt>
                <c:pt idx="774">
                  <c:v>-0.64172099999999999</c:v>
                </c:pt>
                <c:pt idx="775">
                  <c:v>-0.63763999999999998</c:v>
                </c:pt>
                <c:pt idx="776">
                  <c:v>-0.63797099999999995</c:v>
                </c:pt>
                <c:pt idx="777">
                  <c:v>-0.63658899999999996</c:v>
                </c:pt>
                <c:pt idx="778">
                  <c:v>-0.63691500000000001</c:v>
                </c:pt>
                <c:pt idx="779">
                  <c:v>-0.63680899999999996</c:v>
                </c:pt>
                <c:pt idx="780">
                  <c:v>-0.63550499999999999</c:v>
                </c:pt>
                <c:pt idx="781">
                  <c:v>-0.63449800000000001</c:v>
                </c:pt>
                <c:pt idx="782">
                  <c:v>-0.63336499999999996</c:v>
                </c:pt>
                <c:pt idx="783">
                  <c:v>-0.63259200000000004</c:v>
                </c:pt>
                <c:pt idx="784">
                  <c:v>-0.63210699999999997</c:v>
                </c:pt>
                <c:pt idx="785">
                  <c:v>-0.63131999999999999</c:v>
                </c:pt>
                <c:pt idx="786">
                  <c:v>-0.62985500000000005</c:v>
                </c:pt>
                <c:pt idx="787">
                  <c:v>-0.62866100000000003</c:v>
                </c:pt>
                <c:pt idx="788">
                  <c:v>-0.62727500000000003</c:v>
                </c:pt>
                <c:pt idx="789">
                  <c:v>-0.62626099999999996</c:v>
                </c:pt>
                <c:pt idx="790">
                  <c:v>-0.62594000000000005</c:v>
                </c:pt>
                <c:pt idx="791">
                  <c:v>-0.62490999999999997</c:v>
                </c:pt>
                <c:pt idx="792">
                  <c:v>-0.62453599999999998</c:v>
                </c:pt>
                <c:pt idx="793">
                  <c:v>-0.62010200000000004</c:v>
                </c:pt>
                <c:pt idx="794">
                  <c:v>-0.618201</c:v>
                </c:pt>
                <c:pt idx="795">
                  <c:v>-0.61940399999999995</c:v>
                </c:pt>
                <c:pt idx="796">
                  <c:v>-0.61843499999999996</c:v>
                </c:pt>
                <c:pt idx="797">
                  <c:v>-0.61803900000000001</c:v>
                </c:pt>
                <c:pt idx="798">
                  <c:v>-0.61827100000000002</c:v>
                </c:pt>
                <c:pt idx="799">
                  <c:v>-0.61981900000000001</c:v>
                </c:pt>
                <c:pt idx="800">
                  <c:v>-0.62143499999999996</c:v>
                </c:pt>
                <c:pt idx="801">
                  <c:v>-0.62199099999999996</c:v>
                </c:pt>
                <c:pt idx="802">
                  <c:v>-0.62285500000000005</c:v>
                </c:pt>
                <c:pt idx="803">
                  <c:v>-0.62376699999999996</c:v>
                </c:pt>
                <c:pt idx="804">
                  <c:v>-0.62359399999999998</c:v>
                </c:pt>
                <c:pt idx="805">
                  <c:v>-0.62353199999999998</c:v>
                </c:pt>
                <c:pt idx="806">
                  <c:v>-0.62504099999999996</c:v>
                </c:pt>
                <c:pt idx="807">
                  <c:v>-0.62552600000000003</c:v>
                </c:pt>
                <c:pt idx="808">
                  <c:v>-0.62674399999999997</c:v>
                </c:pt>
                <c:pt idx="809">
                  <c:v>-0.62876399999999999</c:v>
                </c:pt>
                <c:pt idx="810">
                  <c:v>-0.63004400000000005</c:v>
                </c:pt>
                <c:pt idx="811">
                  <c:v>-0.630444</c:v>
                </c:pt>
                <c:pt idx="812">
                  <c:v>-0.62881100000000001</c:v>
                </c:pt>
                <c:pt idx="813">
                  <c:v>-0.62977499999999997</c:v>
                </c:pt>
                <c:pt idx="814">
                  <c:v>-0.62650399999999995</c:v>
                </c:pt>
                <c:pt idx="815">
                  <c:v>-0.62391200000000002</c:v>
                </c:pt>
                <c:pt idx="816">
                  <c:v>-0.62481799999999998</c:v>
                </c:pt>
                <c:pt idx="817">
                  <c:v>-0.62627299999999997</c:v>
                </c:pt>
                <c:pt idx="818">
                  <c:v>-0.62843300000000002</c:v>
                </c:pt>
                <c:pt idx="819">
                  <c:v>-0.629027</c:v>
                </c:pt>
                <c:pt idx="820">
                  <c:v>-0.62932699999999997</c:v>
                </c:pt>
                <c:pt idx="821">
                  <c:v>-0.63030399999999998</c:v>
                </c:pt>
                <c:pt idx="822">
                  <c:v>-0.62958199999999997</c:v>
                </c:pt>
                <c:pt idx="823">
                  <c:v>-0.62875000000000003</c:v>
                </c:pt>
                <c:pt idx="824">
                  <c:v>-0.628328</c:v>
                </c:pt>
                <c:pt idx="825">
                  <c:v>-0.62701600000000002</c:v>
                </c:pt>
                <c:pt idx="826">
                  <c:v>-0.62629800000000002</c:v>
                </c:pt>
                <c:pt idx="827">
                  <c:v>-0.62625900000000001</c:v>
                </c:pt>
                <c:pt idx="828">
                  <c:v>-0.627224</c:v>
                </c:pt>
                <c:pt idx="829">
                  <c:v>-0.62786299999999995</c:v>
                </c:pt>
                <c:pt idx="830">
                  <c:v>-0.62815600000000005</c:v>
                </c:pt>
                <c:pt idx="831">
                  <c:v>-0.62979399999999996</c:v>
                </c:pt>
                <c:pt idx="832">
                  <c:v>-0.63261400000000001</c:v>
                </c:pt>
                <c:pt idx="833">
                  <c:v>-0.63405900000000004</c:v>
                </c:pt>
                <c:pt idx="834">
                  <c:v>-0.63029900000000005</c:v>
                </c:pt>
                <c:pt idx="835">
                  <c:v>-0.62765300000000002</c:v>
                </c:pt>
                <c:pt idx="836">
                  <c:v>-0.62799000000000005</c:v>
                </c:pt>
                <c:pt idx="837">
                  <c:v>-0.62796799999999997</c:v>
                </c:pt>
                <c:pt idx="838">
                  <c:v>-0.627355</c:v>
                </c:pt>
                <c:pt idx="839">
                  <c:v>-0.62668900000000005</c:v>
                </c:pt>
                <c:pt idx="840">
                  <c:v>-0.62539</c:v>
                </c:pt>
                <c:pt idx="841">
                  <c:v>-0.62326700000000002</c:v>
                </c:pt>
                <c:pt idx="842">
                  <c:v>-0.62105299999999997</c:v>
                </c:pt>
                <c:pt idx="843">
                  <c:v>-0.61879700000000004</c:v>
                </c:pt>
                <c:pt idx="844">
                  <c:v>-0.61691700000000005</c:v>
                </c:pt>
                <c:pt idx="845">
                  <c:v>-0.61527100000000001</c:v>
                </c:pt>
                <c:pt idx="846">
                  <c:v>-0.61353899999999995</c:v>
                </c:pt>
                <c:pt idx="847">
                  <c:v>-0.61211000000000004</c:v>
                </c:pt>
                <c:pt idx="848">
                  <c:v>-0.61134200000000005</c:v>
                </c:pt>
                <c:pt idx="849">
                  <c:v>-0.61041699999999999</c:v>
                </c:pt>
                <c:pt idx="850">
                  <c:v>-0.609093</c:v>
                </c:pt>
                <c:pt idx="851">
                  <c:v>-0.60859700000000005</c:v>
                </c:pt>
                <c:pt idx="852">
                  <c:v>-0.60837799999999997</c:v>
                </c:pt>
                <c:pt idx="853">
                  <c:v>-0.60679700000000003</c:v>
                </c:pt>
                <c:pt idx="854">
                  <c:v>-0.60622100000000001</c:v>
                </c:pt>
                <c:pt idx="855">
                  <c:v>-0.60315200000000002</c:v>
                </c:pt>
                <c:pt idx="856">
                  <c:v>-0.60298300000000005</c:v>
                </c:pt>
                <c:pt idx="857">
                  <c:v>-0.60653500000000005</c:v>
                </c:pt>
                <c:pt idx="858">
                  <c:v>-0.60984400000000005</c:v>
                </c:pt>
                <c:pt idx="859">
                  <c:v>-0.61085100000000003</c:v>
                </c:pt>
                <c:pt idx="860">
                  <c:v>-0.61023700000000003</c:v>
                </c:pt>
                <c:pt idx="861">
                  <c:v>-0.60939100000000002</c:v>
                </c:pt>
                <c:pt idx="862">
                  <c:v>-0.60810200000000003</c:v>
                </c:pt>
                <c:pt idx="863">
                  <c:v>-0.60784499999999997</c:v>
                </c:pt>
                <c:pt idx="864">
                  <c:v>-0.60685999999999996</c:v>
                </c:pt>
                <c:pt idx="865">
                  <c:v>-0.60540099999999997</c:v>
                </c:pt>
                <c:pt idx="866">
                  <c:v>-0.60478799999999999</c:v>
                </c:pt>
                <c:pt idx="867">
                  <c:v>-0.60406800000000005</c:v>
                </c:pt>
                <c:pt idx="868">
                  <c:v>-0.60454399999999997</c:v>
                </c:pt>
                <c:pt idx="869">
                  <c:v>-0.60521000000000003</c:v>
                </c:pt>
                <c:pt idx="870">
                  <c:v>-0.60609400000000002</c:v>
                </c:pt>
                <c:pt idx="871">
                  <c:v>-0.60612600000000005</c:v>
                </c:pt>
                <c:pt idx="872">
                  <c:v>-0.60577599999999998</c:v>
                </c:pt>
                <c:pt idx="873">
                  <c:v>-0.60584700000000002</c:v>
                </c:pt>
                <c:pt idx="874">
                  <c:v>-0.60578900000000002</c:v>
                </c:pt>
                <c:pt idx="875">
                  <c:v>-0.60579899999999998</c:v>
                </c:pt>
                <c:pt idx="876">
                  <c:v>-0.60372000000000003</c:v>
                </c:pt>
                <c:pt idx="877">
                  <c:v>-0.60497100000000004</c:v>
                </c:pt>
                <c:pt idx="878">
                  <c:v>-0.60714800000000002</c:v>
                </c:pt>
                <c:pt idx="879">
                  <c:v>-0.60803399999999996</c:v>
                </c:pt>
                <c:pt idx="880">
                  <c:v>-0.60823099999999997</c:v>
                </c:pt>
                <c:pt idx="881">
                  <c:v>-0.60765499999999995</c:v>
                </c:pt>
                <c:pt idx="882">
                  <c:v>-0.60936500000000005</c:v>
                </c:pt>
                <c:pt idx="883">
                  <c:v>-0.61185900000000004</c:v>
                </c:pt>
                <c:pt idx="884">
                  <c:v>-0.61347499999999999</c:v>
                </c:pt>
                <c:pt idx="885">
                  <c:v>-0.61527100000000001</c:v>
                </c:pt>
                <c:pt idx="886">
                  <c:v>-0.61759299999999995</c:v>
                </c:pt>
                <c:pt idx="887">
                  <c:v>-0.61846699999999999</c:v>
                </c:pt>
                <c:pt idx="888">
                  <c:v>-0.61825600000000003</c:v>
                </c:pt>
                <c:pt idx="889">
                  <c:v>-0.61907699999999999</c:v>
                </c:pt>
                <c:pt idx="890">
                  <c:v>-0.61995500000000003</c:v>
                </c:pt>
                <c:pt idx="891">
                  <c:v>-0.62255700000000003</c:v>
                </c:pt>
                <c:pt idx="892">
                  <c:v>-0.62409199999999998</c:v>
                </c:pt>
                <c:pt idx="893">
                  <c:v>-0.62356299999999998</c:v>
                </c:pt>
                <c:pt idx="894">
                  <c:v>-0.62336800000000003</c:v>
                </c:pt>
                <c:pt idx="895">
                  <c:v>-0.62227200000000005</c:v>
                </c:pt>
                <c:pt idx="896">
                  <c:v>-0.62116800000000005</c:v>
                </c:pt>
                <c:pt idx="897">
                  <c:v>-0.61603200000000002</c:v>
                </c:pt>
                <c:pt idx="898">
                  <c:v>-0.61255800000000005</c:v>
                </c:pt>
                <c:pt idx="899">
                  <c:v>-0.61229800000000001</c:v>
                </c:pt>
                <c:pt idx="900">
                  <c:v>-0.61136699999999999</c:v>
                </c:pt>
                <c:pt idx="901">
                  <c:v>-0.61033300000000001</c:v>
                </c:pt>
                <c:pt idx="902">
                  <c:v>-0.61087499999999995</c:v>
                </c:pt>
                <c:pt idx="903">
                  <c:v>-0.61319299999999999</c:v>
                </c:pt>
                <c:pt idx="904">
                  <c:v>-0.61462700000000003</c:v>
                </c:pt>
                <c:pt idx="905">
                  <c:v>-0.61450499999999997</c:v>
                </c:pt>
                <c:pt idx="906">
                  <c:v>-0.61472700000000002</c:v>
                </c:pt>
                <c:pt idx="907">
                  <c:v>-0.615533</c:v>
                </c:pt>
                <c:pt idx="908">
                  <c:v>-0.61632799999999999</c:v>
                </c:pt>
                <c:pt idx="909">
                  <c:v>-0.61849500000000002</c:v>
                </c:pt>
                <c:pt idx="910">
                  <c:v>-0.62109599999999998</c:v>
                </c:pt>
                <c:pt idx="911">
                  <c:v>-0.62312699999999999</c:v>
                </c:pt>
                <c:pt idx="912">
                  <c:v>-0.62589899999999998</c:v>
                </c:pt>
                <c:pt idx="913">
                  <c:v>-0.62739199999999995</c:v>
                </c:pt>
                <c:pt idx="914">
                  <c:v>-0.62685900000000006</c:v>
                </c:pt>
                <c:pt idx="915">
                  <c:v>-0.62605100000000002</c:v>
                </c:pt>
                <c:pt idx="916">
                  <c:v>-0.62557399999999996</c:v>
                </c:pt>
                <c:pt idx="917">
                  <c:v>-0.62526000000000004</c:v>
                </c:pt>
                <c:pt idx="918">
                  <c:v>-0.62007400000000001</c:v>
                </c:pt>
                <c:pt idx="919">
                  <c:v>-0.61619199999999996</c:v>
                </c:pt>
                <c:pt idx="920">
                  <c:v>-0.61792899999999995</c:v>
                </c:pt>
                <c:pt idx="921">
                  <c:v>-0.61899999999999999</c:v>
                </c:pt>
                <c:pt idx="922">
                  <c:v>-0.61878699999999998</c:v>
                </c:pt>
                <c:pt idx="923">
                  <c:v>-0.61911799999999995</c:v>
                </c:pt>
                <c:pt idx="924">
                  <c:v>-0.61995199999999995</c:v>
                </c:pt>
                <c:pt idx="925">
                  <c:v>-0.61930499999999999</c:v>
                </c:pt>
                <c:pt idx="926">
                  <c:v>-0.61856100000000003</c:v>
                </c:pt>
                <c:pt idx="927">
                  <c:v>-0.61833899999999997</c:v>
                </c:pt>
                <c:pt idx="928">
                  <c:v>-0.61727500000000002</c:v>
                </c:pt>
                <c:pt idx="929">
                  <c:v>-0.61646000000000001</c:v>
                </c:pt>
                <c:pt idx="930">
                  <c:v>-0.61707900000000004</c:v>
                </c:pt>
                <c:pt idx="931">
                  <c:v>-0.61725099999999999</c:v>
                </c:pt>
                <c:pt idx="932">
                  <c:v>-0.61651100000000003</c:v>
                </c:pt>
                <c:pt idx="933">
                  <c:v>-0.61735499999999999</c:v>
                </c:pt>
                <c:pt idx="934">
                  <c:v>-0.618174</c:v>
                </c:pt>
                <c:pt idx="935">
                  <c:v>-0.617591</c:v>
                </c:pt>
                <c:pt idx="936">
                  <c:v>-0.61709999999999998</c:v>
                </c:pt>
                <c:pt idx="937">
                  <c:v>-0.61598299999999995</c:v>
                </c:pt>
                <c:pt idx="938">
                  <c:v>-0.61595299999999997</c:v>
                </c:pt>
                <c:pt idx="939">
                  <c:v>-0.61298799999999998</c:v>
                </c:pt>
                <c:pt idx="940">
                  <c:v>-0.60863299999999998</c:v>
                </c:pt>
                <c:pt idx="941">
                  <c:v>-0.60792800000000002</c:v>
                </c:pt>
                <c:pt idx="942">
                  <c:v>-0.60643400000000003</c:v>
                </c:pt>
                <c:pt idx="943">
                  <c:v>-0.60524</c:v>
                </c:pt>
                <c:pt idx="944">
                  <c:v>-0.60507299999999997</c:v>
                </c:pt>
                <c:pt idx="945">
                  <c:v>-0.60479099999999997</c:v>
                </c:pt>
                <c:pt idx="946">
                  <c:v>-0.60586200000000001</c:v>
                </c:pt>
                <c:pt idx="947">
                  <c:v>-0.60849200000000003</c:v>
                </c:pt>
                <c:pt idx="948">
                  <c:v>-0.60970899999999995</c:v>
                </c:pt>
                <c:pt idx="949">
                  <c:v>-0.61284400000000006</c:v>
                </c:pt>
                <c:pt idx="950">
                  <c:v>-0.615896</c:v>
                </c:pt>
                <c:pt idx="951">
                  <c:v>-0.61568000000000001</c:v>
                </c:pt>
                <c:pt idx="952">
                  <c:v>-0.61553599999999997</c:v>
                </c:pt>
                <c:pt idx="953">
                  <c:v>-0.61487499999999995</c:v>
                </c:pt>
                <c:pt idx="954">
                  <c:v>-0.61472700000000002</c:v>
                </c:pt>
                <c:pt idx="955">
                  <c:v>-0.61566200000000004</c:v>
                </c:pt>
                <c:pt idx="956">
                  <c:v>-0.61610799999999999</c:v>
                </c:pt>
                <c:pt idx="957">
                  <c:v>-0.61676200000000003</c:v>
                </c:pt>
                <c:pt idx="958">
                  <c:v>-0.62064600000000003</c:v>
                </c:pt>
                <c:pt idx="959">
                  <c:v>-0.61973699999999998</c:v>
                </c:pt>
                <c:pt idx="960">
                  <c:v>-0.61650000000000005</c:v>
                </c:pt>
                <c:pt idx="961">
                  <c:v>-0.61790199999999995</c:v>
                </c:pt>
                <c:pt idx="962">
                  <c:v>-0.61790100000000003</c:v>
                </c:pt>
                <c:pt idx="963">
                  <c:v>-0.61809700000000001</c:v>
                </c:pt>
                <c:pt idx="964">
                  <c:v>-0.61780100000000004</c:v>
                </c:pt>
                <c:pt idx="965">
                  <c:v>-0.61743700000000001</c:v>
                </c:pt>
                <c:pt idx="966">
                  <c:v>-0.61676200000000003</c:v>
                </c:pt>
                <c:pt idx="967">
                  <c:v>-0.61691200000000002</c:v>
                </c:pt>
                <c:pt idx="968">
                  <c:v>-0.61711300000000002</c:v>
                </c:pt>
                <c:pt idx="969">
                  <c:v>-0.61778200000000005</c:v>
                </c:pt>
                <c:pt idx="970">
                  <c:v>-0.61810799999999999</c:v>
                </c:pt>
                <c:pt idx="971">
                  <c:v>-0.61822900000000003</c:v>
                </c:pt>
                <c:pt idx="972">
                  <c:v>-0.61926800000000004</c:v>
                </c:pt>
                <c:pt idx="973">
                  <c:v>-0.62091700000000005</c:v>
                </c:pt>
                <c:pt idx="974">
                  <c:v>-0.62389099999999997</c:v>
                </c:pt>
                <c:pt idx="975">
                  <c:v>-0.62632900000000002</c:v>
                </c:pt>
                <c:pt idx="976">
                  <c:v>-0.62577799999999995</c:v>
                </c:pt>
                <c:pt idx="977">
                  <c:v>-0.62556500000000004</c:v>
                </c:pt>
                <c:pt idx="978">
                  <c:v>-0.62596600000000002</c:v>
                </c:pt>
                <c:pt idx="979">
                  <c:v>-0.62758999999999998</c:v>
                </c:pt>
                <c:pt idx="980">
                  <c:v>-0.62683500000000003</c:v>
                </c:pt>
                <c:pt idx="981">
                  <c:v>-0.62486399999999998</c:v>
                </c:pt>
                <c:pt idx="982">
                  <c:v>-0.62588600000000005</c:v>
                </c:pt>
                <c:pt idx="983">
                  <c:v>-0.62534199999999995</c:v>
                </c:pt>
                <c:pt idx="984">
                  <c:v>-0.624807</c:v>
                </c:pt>
                <c:pt idx="985">
                  <c:v>-0.62493100000000001</c:v>
                </c:pt>
                <c:pt idx="986">
                  <c:v>-0.62417500000000004</c:v>
                </c:pt>
                <c:pt idx="987">
                  <c:v>-0.623722</c:v>
                </c:pt>
                <c:pt idx="988">
                  <c:v>-0.62364699999999995</c:v>
                </c:pt>
                <c:pt idx="989">
                  <c:v>-0.62238199999999999</c:v>
                </c:pt>
                <c:pt idx="990">
                  <c:v>-0.62126499999999996</c:v>
                </c:pt>
                <c:pt idx="991">
                  <c:v>-0.62017199999999995</c:v>
                </c:pt>
                <c:pt idx="992">
                  <c:v>-0.61916599999999999</c:v>
                </c:pt>
                <c:pt idx="993">
                  <c:v>-0.61877000000000004</c:v>
                </c:pt>
                <c:pt idx="994">
                  <c:v>-0.61768999999999996</c:v>
                </c:pt>
                <c:pt idx="995">
                  <c:v>-0.61606000000000005</c:v>
                </c:pt>
                <c:pt idx="996">
                  <c:v>-0.61437900000000001</c:v>
                </c:pt>
                <c:pt idx="997">
                  <c:v>-0.61302299999999998</c:v>
                </c:pt>
                <c:pt idx="998">
                  <c:v>-0.61205399999999999</c:v>
                </c:pt>
                <c:pt idx="999">
                  <c:v>-0.61332500000000001</c:v>
                </c:pt>
                <c:pt idx="1000">
                  <c:v>-0.61507800000000001</c:v>
                </c:pt>
                <c:pt idx="1001">
                  <c:v>-0.61686700000000005</c:v>
                </c:pt>
                <c:pt idx="1002">
                  <c:v>-0.61902100000000004</c:v>
                </c:pt>
                <c:pt idx="1003">
                  <c:v>-0.61892199999999997</c:v>
                </c:pt>
                <c:pt idx="1004">
                  <c:v>-0.61888299999999996</c:v>
                </c:pt>
                <c:pt idx="1005">
                  <c:v>-0.61726800000000004</c:v>
                </c:pt>
                <c:pt idx="1006">
                  <c:v>-0.61957600000000002</c:v>
                </c:pt>
                <c:pt idx="1007">
                  <c:v>-0.61810699999999996</c:v>
                </c:pt>
                <c:pt idx="1008">
                  <c:v>-0.61041199999999995</c:v>
                </c:pt>
                <c:pt idx="1009">
                  <c:v>-0.60851599999999995</c:v>
                </c:pt>
                <c:pt idx="1010">
                  <c:v>-0.60582999999999998</c:v>
                </c:pt>
                <c:pt idx="1011">
                  <c:v>-0.60264099999999998</c:v>
                </c:pt>
                <c:pt idx="1012">
                  <c:v>-0.59672700000000001</c:v>
                </c:pt>
                <c:pt idx="1013">
                  <c:v>-0.59074499999999996</c:v>
                </c:pt>
                <c:pt idx="1014">
                  <c:v>-0.58735999999999999</c:v>
                </c:pt>
                <c:pt idx="1015">
                  <c:v>-0.584901</c:v>
                </c:pt>
                <c:pt idx="1016">
                  <c:v>-0.58245800000000003</c:v>
                </c:pt>
                <c:pt idx="1017">
                  <c:v>-0.58078700000000005</c:v>
                </c:pt>
                <c:pt idx="1018">
                  <c:v>-0.57876499999999997</c:v>
                </c:pt>
                <c:pt idx="1019">
                  <c:v>-0.57599100000000003</c:v>
                </c:pt>
                <c:pt idx="1020">
                  <c:v>-0.573963</c:v>
                </c:pt>
                <c:pt idx="1021">
                  <c:v>-0.57418400000000003</c:v>
                </c:pt>
                <c:pt idx="1022">
                  <c:v>-0.56917099999999998</c:v>
                </c:pt>
                <c:pt idx="1023">
                  <c:v>-0.56428999999999996</c:v>
                </c:pt>
                <c:pt idx="1024">
                  <c:v>-0.56320400000000004</c:v>
                </c:pt>
                <c:pt idx="1025">
                  <c:v>-0.56294699999999998</c:v>
                </c:pt>
                <c:pt idx="1026">
                  <c:v>-0.56366099999999997</c:v>
                </c:pt>
                <c:pt idx="1027">
                  <c:v>-0.56332199999999999</c:v>
                </c:pt>
                <c:pt idx="1028">
                  <c:v>-0.56384000000000001</c:v>
                </c:pt>
                <c:pt idx="1029">
                  <c:v>-0.56559999999999999</c:v>
                </c:pt>
                <c:pt idx="1030">
                  <c:v>-0.566716</c:v>
                </c:pt>
                <c:pt idx="1031">
                  <c:v>-0.56711</c:v>
                </c:pt>
                <c:pt idx="1032">
                  <c:v>-0.56684000000000001</c:v>
                </c:pt>
                <c:pt idx="1033">
                  <c:v>-0.56726399999999999</c:v>
                </c:pt>
                <c:pt idx="1034">
                  <c:v>-0.56759599999999999</c:v>
                </c:pt>
                <c:pt idx="1035">
                  <c:v>-0.56850000000000001</c:v>
                </c:pt>
                <c:pt idx="1036">
                  <c:v>-0.56945500000000004</c:v>
                </c:pt>
                <c:pt idx="1037">
                  <c:v>-0.57010300000000003</c:v>
                </c:pt>
                <c:pt idx="1038">
                  <c:v>-0.57089900000000005</c:v>
                </c:pt>
                <c:pt idx="1039">
                  <c:v>-0.57099999999999995</c:v>
                </c:pt>
                <c:pt idx="1040">
                  <c:v>-0.56993099999999997</c:v>
                </c:pt>
                <c:pt idx="1041">
                  <c:v>-0.57097500000000001</c:v>
                </c:pt>
                <c:pt idx="1042">
                  <c:v>-0.56687200000000004</c:v>
                </c:pt>
                <c:pt idx="1043">
                  <c:v>-0.56593199999999999</c:v>
                </c:pt>
                <c:pt idx="1044">
                  <c:v>-0.56495200000000001</c:v>
                </c:pt>
                <c:pt idx="1045">
                  <c:v>-0.561643</c:v>
                </c:pt>
                <c:pt idx="1046">
                  <c:v>-0.55907799999999996</c:v>
                </c:pt>
                <c:pt idx="1047">
                  <c:v>-0.557917</c:v>
                </c:pt>
                <c:pt idx="1048">
                  <c:v>-0.55906400000000001</c:v>
                </c:pt>
                <c:pt idx="1049">
                  <c:v>-0.55892600000000003</c:v>
                </c:pt>
                <c:pt idx="1050">
                  <c:v>-0.55951300000000004</c:v>
                </c:pt>
                <c:pt idx="1051">
                  <c:v>-0.56024399999999996</c:v>
                </c:pt>
                <c:pt idx="1052">
                  <c:v>-0.56145900000000004</c:v>
                </c:pt>
                <c:pt idx="1053">
                  <c:v>-0.56224600000000002</c:v>
                </c:pt>
                <c:pt idx="1054">
                  <c:v>-0.56248900000000002</c:v>
                </c:pt>
                <c:pt idx="1055">
                  <c:v>-0.56224399999999997</c:v>
                </c:pt>
                <c:pt idx="1056">
                  <c:v>-0.56094900000000003</c:v>
                </c:pt>
                <c:pt idx="1057">
                  <c:v>-0.56065500000000001</c:v>
                </c:pt>
                <c:pt idx="1058">
                  <c:v>-0.560388</c:v>
                </c:pt>
                <c:pt idx="1059">
                  <c:v>-0.56111299999999997</c:v>
                </c:pt>
                <c:pt idx="1060">
                  <c:v>-0.56024200000000002</c:v>
                </c:pt>
                <c:pt idx="1061">
                  <c:v>-0.55963399999999996</c:v>
                </c:pt>
                <c:pt idx="1062">
                  <c:v>-0.55937199999999998</c:v>
                </c:pt>
                <c:pt idx="1063">
                  <c:v>-0.55367</c:v>
                </c:pt>
                <c:pt idx="1064">
                  <c:v>-0.55435000000000001</c:v>
                </c:pt>
                <c:pt idx="1065">
                  <c:v>-0.55381000000000002</c:v>
                </c:pt>
                <c:pt idx="1066">
                  <c:v>-0.55314399999999997</c:v>
                </c:pt>
                <c:pt idx="1067">
                  <c:v>-0.55277200000000004</c:v>
                </c:pt>
                <c:pt idx="1068">
                  <c:v>-0.55216299999999996</c:v>
                </c:pt>
                <c:pt idx="1069">
                  <c:v>-0.552311</c:v>
                </c:pt>
                <c:pt idx="1070">
                  <c:v>-0.55136700000000005</c:v>
                </c:pt>
                <c:pt idx="1071">
                  <c:v>-0.55077100000000001</c:v>
                </c:pt>
                <c:pt idx="1072">
                  <c:v>-0.55044199999999999</c:v>
                </c:pt>
                <c:pt idx="1073">
                  <c:v>-0.54942599999999997</c:v>
                </c:pt>
                <c:pt idx="1074">
                  <c:v>-0.54822400000000004</c:v>
                </c:pt>
                <c:pt idx="1075">
                  <c:v>-0.54771599999999998</c:v>
                </c:pt>
                <c:pt idx="1076">
                  <c:v>-0.54735699999999998</c:v>
                </c:pt>
                <c:pt idx="1077">
                  <c:v>-0.54625900000000005</c:v>
                </c:pt>
                <c:pt idx="1078">
                  <c:v>-0.54521900000000001</c:v>
                </c:pt>
                <c:pt idx="1079">
                  <c:v>-0.54421600000000003</c:v>
                </c:pt>
                <c:pt idx="1080">
                  <c:v>-0.54318100000000002</c:v>
                </c:pt>
                <c:pt idx="1081">
                  <c:v>-0.54223100000000002</c:v>
                </c:pt>
                <c:pt idx="1082">
                  <c:v>-0.542516</c:v>
                </c:pt>
                <c:pt idx="1083">
                  <c:v>-0.53821200000000002</c:v>
                </c:pt>
                <c:pt idx="1084">
                  <c:v>-0.53485199999999999</c:v>
                </c:pt>
                <c:pt idx="1085">
                  <c:v>-0.535694</c:v>
                </c:pt>
                <c:pt idx="1086">
                  <c:v>-0.53514700000000004</c:v>
                </c:pt>
                <c:pt idx="1087">
                  <c:v>-0.53459699999999999</c:v>
                </c:pt>
                <c:pt idx="1088">
                  <c:v>-0.53512700000000002</c:v>
                </c:pt>
                <c:pt idx="1089">
                  <c:v>-0.535829</c:v>
                </c:pt>
                <c:pt idx="1090">
                  <c:v>-0.53419499999999998</c:v>
                </c:pt>
                <c:pt idx="1091">
                  <c:v>-0.53125900000000004</c:v>
                </c:pt>
                <c:pt idx="1092">
                  <c:v>-0.52970300000000003</c:v>
                </c:pt>
                <c:pt idx="1093">
                  <c:v>-0.52890899999999996</c:v>
                </c:pt>
                <c:pt idx="1094">
                  <c:v>-0.52833200000000002</c:v>
                </c:pt>
                <c:pt idx="1095">
                  <c:v>-0.52577099999999999</c:v>
                </c:pt>
                <c:pt idx="1096">
                  <c:v>-0.52334700000000001</c:v>
                </c:pt>
                <c:pt idx="1097">
                  <c:v>-0.52212099999999995</c:v>
                </c:pt>
                <c:pt idx="1098">
                  <c:v>-0.51989300000000005</c:v>
                </c:pt>
                <c:pt idx="1099">
                  <c:v>-0.51816799999999996</c:v>
                </c:pt>
                <c:pt idx="1100">
                  <c:v>-0.51490999999999998</c:v>
                </c:pt>
                <c:pt idx="1101">
                  <c:v>-0.51316399999999995</c:v>
                </c:pt>
                <c:pt idx="1102">
                  <c:v>-0.50991200000000003</c:v>
                </c:pt>
                <c:pt idx="1103">
                  <c:v>-0.50633799999999995</c:v>
                </c:pt>
                <c:pt idx="1104">
                  <c:v>-0.49924000000000002</c:v>
                </c:pt>
                <c:pt idx="1105">
                  <c:v>-0.49784800000000001</c:v>
                </c:pt>
                <c:pt idx="1106">
                  <c:v>-0.49564599999999998</c:v>
                </c:pt>
                <c:pt idx="1107">
                  <c:v>-0.49521500000000002</c:v>
                </c:pt>
                <c:pt idx="1108">
                  <c:v>-0.49418699999999999</c:v>
                </c:pt>
                <c:pt idx="1109">
                  <c:v>-0.49202800000000002</c:v>
                </c:pt>
                <c:pt idx="1110">
                  <c:v>-0.49117</c:v>
                </c:pt>
                <c:pt idx="1111">
                  <c:v>-0.49024899999999999</c:v>
                </c:pt>
                <c:pt idx="1112">
                  <c:v>-0.487396</c:v>
                </c:pt>
                <c:pt idx="1113">
                  <c:v>-0.48509999999999998</c:v>
                </c:pt>
                <c:pt idx="1114">
                  <c:v>-0.48401100000000002</c:v>
                </c:pt>
                <c:pt idx="1115">
                  <c:v>-0.47982799999999998</c:v>
                </c:pt>
                <c:pt idx="1116">
                  <c:v>-0.476881</c:v>
                </c:pt>
                <c:pt idx="1117">
                  <c:v>-0.47592200000000001</c:v>
                </c:pt>
                <c:pt idx="1118">
                  <c:v>-0.47389999999999999</c:v>
                </c:pt>
                <c:pt idx="1119">
                  <c:v>-0.47349999999999998</c:v>
                </c:pt>
                <c:pt idx="1120">
                  <c:v>-0.47140799999999999</c:v>
                </c:pt>
                <c:pt idx="1121">
                  <c:v>-0.46881200000000001</c:v>
                </c:pt>
                <c:pt idx="1122">
                  <c:v>-0.46815299999999999</c:v>
                </c:pt>
                <c:pt idx="1123">
                  <c:v>-0.468165</c:v>
                </c:pt>
                <c:pt idx="1124">
                  <c:v>-0.461893</c:v>
                </c:pt>
                <c:pt idx="1125">
                  <c:v>-0.459235</c:v>
                </c:pt>
                <c:pt idx="1126">
                  <c:v>-0.45993699999999998</c:v>
                </c:pt>
                <c:pt idx="1127">
                  <c:v>-0.45756599999999997</c:v>
                </c:pt>
                <c:pt idx="1128">
                  <c:v>-0.45552199999999998</c:v>
                </c:pt>
                <c:pt idx="1129">
                  <c:v>-0.45187699999999997</c:v>
                </c:pt>
                <c:pt idx="1130">
                  <c:v>-0.448295</c:v>
                </c:pt>
                <c:pt idx="1131">
                  <c:v>-0.447326</c:v>
                </c:pt>
                <c:pt idx="1132">
                  <c:v>-0.44783200000000001</c:v>
                </c:pt>
                <c:pt idx="1133">
                  <c:v>-0.44761099999999998</c:v>
                </c:pt>
                <c:pt idx="1134">
                  <c:v>-0.44605699999999998</c:v>
                </c:pt>
                <c:pt idx="1135">
                  <c:v>-0.44644600000000001</c:v>
                </c:pt>
                <c:pt idx="1136">
                  <c:v>-0.44658599999999998</c:v>
                </c:pt>
                <c:pt idx="1137">
                  <c:v>-0.44621</c:v>
                </c:pt>
                <c:pt idx="1138">
                  <c:v>-0.44427899999999998</c:v>
                </c:pt>
                <c:pt idx="1139">
                  <c:v>-0.44234800000000002</c:v>
                </c:pt>
                <c:pt idx="1140">
                  <c:v>-0.43837700000000002</c:v>
                </c:pt>
                <c:pt idx="1141">
                  <c:v>-0.43696800000000002</c:v>
                </c:pt>
                <c:pt idx="1142">
                  <c:v>-0.43560900000000002</c:v>
                </c:pt>
                <c:pt idx="1143">
                  <c:v>-0.43382300000000001</c:v>
                </c:pt>
                <c:pt idx="1144">
                  <c:v>-0.42595699999999997</c:v>
                </c:pt>
                <c:pt idx="1145">
                  <c:v>-0.42557400000000001</c:v>
                </c:pt>
                <c:pt idx="1146">
                  <c:v>-0.42507299999999998</c:v>
                </c:pt>
                <c:pt idx="1147">
                  <c:v>-0.42420600000000003</c:v>
                </c:pt>
                <c:pt idx="1148">
                  <c:v>-0.42342600000000002</c:v>
                </c:pt>
                <c:pt idx="1149">
                  <c:v>-0.42316700000000002</c:v>
                </c:pt>
                <c:pt idx="1150">
                  <c:v>-0.42276599999999998</c:v>
                </c:pt>
                <c:pt idx="1151">
                  <c:v>-0.42191200000000001</c:v>
                </c:pt>
                <c:pt idx="1152">
                  <c:v>-0.42115999999999998</c:v>
                </c:pt>
                <c:pt idx="1153">
                  <c:v>-0.42024899999999998</c:v>
                </c:pt>
                <c:pt idx="1154">
                  <c:v>-0.41899199999999998</c:v>
                </c:pt>
                <c:pt idx="1155">
                  <c:v>-0.418514</c:v>
                </c:pt>
                <c:pt idx="1156">
                  <c:v>-0.41902299999999998</c:v>
                </c:pt>
                <c:pt idx="1157">
                  <c:v>-0.41859600000000002</c:v>
                </c:pt>
                <c:pt idx="1158">
                  <c:v>-0.41709600000000002</c:v>
                </c:pt>
                <c:pt idx="1159">
                  <c:v>-0.41594199999999998</c:v>
                </c:pt>
                <c:pt idx="1160">
                  <c:v>-0.41408600000000001</c:v>
                </c:pt>
                <c:pt idx="1161">
                  <c:v>-0.414549</c:v>
                </c:pt>
                <c:pt idx="1162">
                  <c:v>-0.40995799999999999</c:v>
                </c:pt>
                <c:pt idx="1163">
                  <c:v>-0.40387600000000001</c:v>
                </c:pt>
                <c:pt idx="1164">
                  <c:v>-0.40283400000000003</c:v>
                </c:pt>
                <c:pt idx="1165">
                  <c:v>-0.40076299999999998</c:v>
                </c:pt>
                <c:pt idx="1166">
                  <c:v>-0.39966200000000002</c:v>
                </c:pt>
                <c:pt idx="1167">
                  <c:v>-0.39795199999999997</c:v>
                </c:pt>
                <c:pt idx="1168">
                  <c:v>-0.39596700000000001</c:v>
                </c:pt>
                <c:pt idx="1169">
                  <c:v>-0.39323900000000001</c:v>
                </c:pt>
                <c:pt idx="1170">
                  <c:v>-0.39216800000000002</c:v>
                </c:pt>
                <c:pt idx="1171">
                  <c:v>-0.39079900000000001</c:v>
                </c:pt>
                <c:pt idx="1172">
                  <c:v>-0.38940399999999997</c:v>
                </c:pt>
                <c:pt idx="1173">
                  <c:v>-0.38861699999999999</c:v>
                </c:pt>
                <c:pt idx="1174">
                  <c:v>-0.388349</c:v>
                </c:pt>
                <c:pt idx="1175">
                  <c:v>-0.38664900000000002</c:v>
                </c:pt>
                <c:pt idx="1176">
                  <c:v>-0.38446200000000003</c:v>
                </c:pt>
                <c:pt idx="1177">
                  <c:v>-0.38326900000000003</c:v>
                </c:pt>
                <c:pt idx="1178">
                  <c:v>-0.38289600000000001</c:v>
                </c:pt>
                <c:pt idx="1179">
                  <c:v>-0.38276500000000002</c:v>
                </c:pt>
                <c:pt idx="1180">
                  <c:v>-0.38194800000000001</c:v>
                </c:pt>
                <c:pt idx="1181">
                  <c:v>-0.37896400000000002</c:v>
                </c:pt>
                <c:pt idx="1182">
                  <c:v>-0.37656299999999998</c:v>
                </c:pt>
                <c:pt idx="1183">
                  <c:v>-0.36900699999999997</c:v>
                </c:pt>
                <c:pt idx="1184">
                  <c:v>-0.36368899999999998</c:v>
                </c:pt>
                <c:pt idx="1185">
                  <c:v>-0.36357200000000001</c:v>
                </c:pt>
                <c:pt idx="1186">
                  <c:v>-0.36182500000000001</c:v>
                </c:pt>
                <c:pt idx="1187">
                  <c:v>-0.36015200000000003</c:v>
                </c:pt>
                <c:pt idx="1188">
                  <c:v>-0.35695700000000002</c:v>
                </c:pt>
                <c:pt idx="1189">
                  <c:v>-0.35353800000000002</c:v>
                </c:pt>
                <c:pt idx="1190">
                  <c:v>-0.35097600000000001</c:v>
                </c:pt>
                <c:pt idx="1191">
                  <c:v>-0.34959000000000001</c:v>
                </c:pt>
                <c:pt idx="1192">
                  <c:v>-0.34890700000000002</c:v>
                </c:pt>
                <c:pt idx="1193">
                  <c:v>-0.348053</c:v>
                </c:pt>
                <c:pt idx="1194">
                  <c:v>-0.34732400000000002</c:v>
                </c:pt>
                <c:pt idx="1195">
                  <c:v>-0.34623599999999999</c:v>
                </c:pt>
                <c:pt idx="1196">
                  <c:v>-0.345028</c:v>
                </c:pt>
                <c:pt idx="1197">
                  <c:v>-0.34548099999999998</c:v>
                </c:pt>
                <c:pt idx="1198">
                  <c:v>-0.34521600000000002</c:v>
                </c:pt>
                <c:pt idx="1199">
                  <c:v>-0.34539300000000001</c:v>
                </c:pt>
                <c:pt idx="1200">
                  <c:v>-0.34565200000000001</c:v>
                </c:pt>
                <c:pt idx="1201">
                  <c:v>-0.34557500000000002</c:v>
                </c:pt>
                <c:pt idx="1202">
                  <c:v>-0.34414600000000001</c:v>
                </c:pt>
                <c:pt idx="1203">
                  <c:v>-0.34382200000000002</c:v>
                </c:pt>
                <c:pt idx="1204">
                  <c:v>-0.33865600000000001</c:v>
                </c:pt>
                <c:pt idx="1205">
                  <c:v>-0.33462500000000001</c:v>
                </c:pt>
                <c:pt idx="1206">
                  <c:v>-0.33377400000000002</c:v>
                </c:pt>
                <c:pt idx="1207">
                  <c:v>-0.33246199999999998</c:v>
                </c:pt>
                <c:pt idx="1208">
                  <c:v>-0.33226299999999998</c:v>
                </c:pt>
                <c:pt idx="1209">
                  <c:v>-0.33223200000000003</c:v>
                </c:pt>
                <c:pt idx="1210">
                  <c:v>-0.331729</c:v>
                </c:pt>
                <c:pt idx="1211">
                  <c:v>-0.33166600000000002</c:v>
                </c:pt>
                <c:pt idx="1212">
                  <c:v>-0.332098</c:v>
                </c:pt>
                <c:pt idx="1213">
                  <c:v>-0.33106999999999998</c:v>
                </c:pt>
                <c:pt idx="1214">
                  <c:v>-0.33155600000000002</c:v>
                </c:pt>
                <c:pt idx="1215">
                  <c:v>-0.332038</c:v>
                </c:pt>
                <c:pt idx="1216">
                  <c:v>-0.33188699999999999</c:v>
                </c:pt>
                <c:pt idx="1217">
                  <c:v>-0.331959</c:v>
                </c:pt>
                <c:pt idx="1218">
                  <c:v>-0.33153199999999999</c:v>
                </c:pt>
                <c:pt idx="1219">
                  <c:v>-0.33177600000000002</c:v>
                </c:pt>
                <c:pt idx="1220">
                  <c:v>-0.33268799999999998</c:v>
                </c:pt>
                <c:pt idx="1221">
                  <c:v>-0.33304499999999998</c:v>
                </c:pt>
                <c:pt idx="1222">
                  <c:v>-0.33229199999999998</c:v>
                </c:pt>
                <c:pt idx="1223">
                  <c:v>-0.33225199999999999</c:v>
                </c:pt>
                <c:pt idx="1224">
                  <c:v>-0.328546</c:v>
                </c:pt>
                <c:pt idx="1225">
                  <c:v>-0.32427899999999998</c:v>
                </c:pt>
                <c:pt idx="1226">
                  <c:v>-0.324237</c:v>
                </c:pt>
                <c:pt idx="1227">
                  <c:v>-0.32361800000000002</c:v>
                </c:pt>
                <c:pt idx="1228">
                  <c:v>-0.32227</c:v>
                </c:pt>
                <c:pt idx="1229">
                  <c:v>-0.32584200000000002</c:v>
                </c:pt>
                <c:pt idx="1230">
                  <c:v>-0.32799200000000001</c:v>
                </c:pt>
                <c:pt idx="1231">
                  <c:v>-0.32347599999999999</c:v>
                </c:pt>
                <c:pt idx="1232">
                  <c:v>-0.323741</c:v>
                </c:pt>
                <c:pt idx="1233">
                  <c:v>-0.32272800000000001</c:v>
                </c:pt>
                <c:pt idx="1234">
                  <c:v>-0.32261899999999999</c:v>
                </c:pt>
                <c:pt idx="1235">
                  <c:v>-0.32176700000000003</c:v>
                </c:pt>
                <c:pt idx="1236">
                  <c:v>-0.32097900000000001</c:v>
                </c:pt>
                <c:pt idx="1237">
                  <c:v>-0.321633</c:v>
                </c:pt>
                <c:pt idx="1238">
                  <c:v>-0.32096400000000003</c:v>
                </c:pt>
                <c:pt idx="1239">
                  <c:v>-0.31926300000000002</c:v>
                </c:pt>
                <c:pt idx="1240">
                  <c:v>-0.317218</c:v>
                </c:pt>
                <c:pt idx="1241">
                  <c:v>-0.31670799999999999</c:v>
                </c:pt>
                <c:pt idx="1242">
                  <c:v>-0.31731900000000002</c:v>
                </c:pt>
                <c:pt idx="1243">
                  <c:v>-0.31434600000000001</c:v>
                </c:pt>
                <c:pt idx="1244">
                  <c:v>-0.30954500000000001</c:v>
                </c:pt>
                <c:pt idx="1245">
                  <c:v>-0.31434200000000001</c:v>
                </c:pt>
                <c:pt idx="1246">
                  <c:v>-0.30811300000000003</c:v>
                </c:pt>
                <c:pt idx="1247">
                  <c:v>-0.30803399999999997</c:v>
                </c:pt>
                <c:pt idx="1248">
                  <c:v>-0.30502299999999999</c:v>
                </c:pt>
                <c:pt idx="1249">
                  <c:v>-0.30375200000000002</c:v>
                </c:pt>
                <c:pt idx="1250">
                  <c:v>-0.30785000000000001</c:v>
                </c:pt>
                <c:pt idx="1251">
                  <c:v>-0.29950599999999999</c:v>
                </c:pt>
                <c:pt idx="1252">
                  <c:v>-0.299794</c:v>
                </c:pt>
                <c:pt idx="1253">
                  <c:v>-0.29744300000000001</c:v>
                </c:pt>
                <c:pt idx="1254">
                  <c:v>-0.29740800000000001</c:v>
                </c:pt>
                <c:pt idx="1255">
                  <c:v>-0.29766199999999998</c:v>
                </c:pt>
                <c:pt idx="1256">
                  <c:v>-0.297962</c:v>
                </c:pt>
                <c:pt idx="1257">
                  <c:v>-0.29876599999999998</c:v>
                </c:pt>
                <c:pt idx="1258">
                  <c:v>-0.30004999999999998</c:v>
                </c:pt>
                <c:pt idx="1259">
                  <c:v>-0.30082500000000001</c:v>
                </c:pt>
                <c:pt idx="1260">
                  <c:v>-0.30012899999999998</c:v>
                </c:pt>
                <c:pt idx="1261">
                  <c:v>-0.301431</c:v>
                </c:pt>
                <c:pt idx="1262">
                  <c:v>-0.30078700000000003</c:v>
                </c:pt>
                <c:pt idx="1263">
                  <c:v>-0.30103600000000003</c:v>
                </c:pt>
                <c:pt idx="1264">
                  <c:v>-0.30143700000000001</c:v>
                </c:pt>
                <c:pt idx="1265">
                  <c:v>-0.30070200000000002</c:v>
                </c:pt>
                <c:pt idx="1266">
                  <c:v>-0.300508</c:v>
                </c:pt>
                <c:pt idx="1267">
                  <c:v>-0.292549</c:v>
                </c:pt>
                <c:pt idx="1268">
                  <c:v>-0.29156399999999999</c:v>
                </c:pt>
                <c:pt idx="1269">
                  <c:v>-0.29163699999999998</c:v>
                </c:pt>
                <c:pt idx="1270">
                  <c:v>-0.29147800000000001</c:v>
                </c:pt>
                <c:pt idx="1271">
                  <c:v>-0.29047699999999999</c:v>
                </c:pt>
                <c:pt idx="1272">
                  <c:v>-0.28931099999999998</c:v>
                </c:pt>
                <c:pt idx="1273">
                  <c:v>-0.28815099999999999</c:v>
                </c:pt>
                <c:pt idx="1274">
                  <c:v>-0.28740900000000003</c:v>
                </c:pt>
                <c:pt idx="1275">
                  <c:v>-0.28711799999999998</c:v>
                </c:pt>
                <c:pt idx="1276">
                  <c:v>-0.28754299999999999</c:v>
                </c:pt>
                <c:pt idx="1277">
                  <c:v>-0.28668399999999999</c:v>
                </c:pt>
                <c:pt idx="1278">
                  <c:v>-0.28584799999999999</c:v>
                </c:pt>
                <c:pt idx="1279">
                  <c:v>-0.28531499999999999</c:v>
                </c:pt>
                <c:pt idx="1280">
                  <c:v>-0.28430899999999998</c:v>
                </c:pt>
                <c:pt idx="1281">
                  <c:v>-0.28309699999999999</c:v>
                </c:pt>
                <c:pt idx="1282">
                  <c:v>-0.28238000000000002</c:v>
                </c:pt>
                <c:pt idx="1283">
                  <c:v>-0.28150399999999998</c:v>
                </c:pt>
                <c:pt idx="1284">
                  <c:v>-0.27986800000000001</c:v>
                </c:pt>
                <c:pt idx="1285">
                  <c:v>-0.27897</c:v>
                </c:pt>
                <c:pt idx="1286">
                  <c:v>-0.27824700000000002</c:v>
                </c:pt>
                <c:pt idx="1287">
                  <c:v>-0.27809699999999998</c:v>
                </c:pt>
                <c:pt idx="1288">
                  <c:v>-0.27223799999999998</c:v>
                </c:pt>
                <c:pt idx="1289">
                  <c:v>-0.26901700000000001</c:v>
                </c:pt>
                <c:pt idx="1290">
                  <c:v>-0.26871099999999998</c:v>
                </c:pt>
                <c:pt idx="1291">
                  <c:v>-0.26736799999999999</c:v>
                </c:pt>
                <c:pt idx="1292">
                  <c:v>-0.266293</c:v>
                </c:pt>
                <c:pt idx="1293">
                  <c:v>-0.26516699999999999</c:v>
                </c:pt>
                <c:pt idx="1294">
                  <c:v>-0.26398500000000003</c:v>
                </c:pt>
                <c:pt idx="1295">
                  <c:v>-0.26317099999999999</c:v>
                </c:pt>
                <c:pt idx="1296">
                  <c:v>-0.26249800000000001</c:v>
                </c:pt>
                <c:pt idx="1297">
                  <c:v>-0.26233800000000002</c:v>
                </c:pt>
                <c:pt idx="1298">
                  <c:v>-0.26321800000000001</c:v>
                </c:pt>
                <c:pt idx="1299">
                  <c:v>-0.26330199999999998</c:v>
                </c:pt>
                <c:pt idx="1300">
                  <c:v>-0.26221299999999997</c:v>
                </c:pt>
                <c:pt idx="1301">
                  <c:v>-0.26115100000000002</c:v>
                </c:pt>
                <c:pt idx="1302">
                  <c:v>-0.25969199999999998</c:v>
                </c:pt>
                <c:pt idx="1303">
                  <c:v>-0.25997799999999999</c:v>
                </c:pt>
                <c:pt idx="1304">
                  <c:v>-0.25741999999999998</c:v>
                </c:pt>
                <c:pt idx="1305">
                  <c:v>-0.254249</c:v>
                </c:pt>
                <c:pt idx="1306">
                  <c:v>-0.25469399999999998</c:v>
                </c:pt>
                <c:pt idx="1307">
                  <c:v>-0.252967</c:v>
                </c:pt>
                <c:pt idx="1308">
                  <c:v>-0.25094100000000003</c:v>
                </c:pt>
                <c:pt idx="1309">
                  <c:v>-0.24967800000000001</c:v>
                </c:pt>
                <c:pt idx="1310">
                  <c:v>-0.24818499999999999</c:v>
                </c:pt>
                <c:pt idx="1311">
                  <c:v>-0.24698400000000001</c:v>
                </c:pt>
                <c:pt idx="1312">
                  <c:v>-0.244615</c:v>
                </c:pt>
                <c:pt idx="1313">
                  <c:v>-0.24247199999999999</c:v>
                </c:pt>
                <c:pt idx="1314">
                  <c:v>-0.24050099999999999</c:v>
                </c:pt>
                <c:pt idx="1315">
                  <c:v>-0.238814</c:v>
                </c:pt>
                <c:pt idx="1316">
                  <c:v>-0.23219600000000001</c:v>
                </c:pt>
                <c:pt idx="1317">
                  <c:v>-0.22555800000000001</c:v>
                </c:pt>
                <c:pt idx="1318">
                  <c:v>-0.22421099999999999</c:v>
                </c:pt>
                <c:pt idx="1319">
                  <c:v>-0.222381</c:v>
                </c:pt>
                <c:pt idx="1320">
                  <c:v>-0.22081400000000001</c:v>
                </c:pt>
                <c:pt idx="1321">
                  <c:v>-0.21870999999999999</c:v>
                </c:pt>
                <c:pt idx="1322">
                  <c:v>-0.21715400000000001</c:v>
                </c:pt>
                <c:pt idx="1323">
                  <c:v>-0.21523</c:v>
                </c:pt>
                <c:pt idx="1324">
                  <c:v>-0.21265999999999999</c:v>
                </c:pt>
                <c:pt idx="1325">
                  <c:v>-0.21029400000000001</c:v>
                </c:pt>
                <c:pt idx="1326">
                  <c:v>-0.207564</c:v>
                </c:pt>
                <c:pt idx="1327">
                  <c:v>-0.20621600000000001</c:v>
                </c:pt>
                <c:pt idx="1328">
                  <c:v>-0.200103</c:v>
                </c:pt>
                <c:pt idx="1329">
                  <c:v>-0.19467599999999999</c:v>
                </c:pt>
                <c:pt idx="1330">
                  <c:v>-0.194606</c:v>
                </c:pt>
                <c:pt idx="1331">
                  <c:v>-0.194079</c:v>
                </c:pt>
                <c:pt idx="1332">
                  <c:v>-0.19314899999999999</c:v>
                </c:pt>
                <c:pt idx="1333">
                  <c:v>-0.19145000000000001</c:v>
                </c:pt>
                <c:pt idx="1334">
                  <c:v>-0.190438</c:v>
                </c:pt>
                <c:pt idx="1335">
                  <c:v>-0.18892800000000001</c:v>
                </c:pt>
                <c:pt idx="1336">
                  <c:v>-0.18665399999999999</c:v>
                </c:pt>
                <c:pt idx="1337">
                  <c:v>-0.18601500000000001</c:v>
                </c:pt>
                <c:pt idx="1338">
                  <c:v>-0.185558</c:v>
                </c:pt>
                <c:pt idx="1339">
                  <c:v>-0.18670200000000001</c:v>
                </c:pt>
                <c:pt idx="1340">
                  <c:v>-0.18101900000000001</c:v>
                </c:pt>
                <c:pt idx="1341">
                  <c:v>-0.17608099999999999</c:v>
                </c:pt>
                <c:pt idx="1342">
                  <c:v>-0.180675</c:v>
                </c:pt>
                <c:pt idx="1343">
                  <c:v>-0.18262100000000001</c:v>
                </c:pt>
                <c:pt idx="1344">
                  <c:v>-0.18162200000000001</c:v>
                </c:pt>
                <c:pt idx="1345">
                  <c:v>-0.18065200000000001</c:v>
                </c:pt>
                <c:pt idx="1346">
                  <c:v>-0.17932000000000001</c:v>
                </c:pt>
                <c:pt idx="1347">
                  <c:v>-0.17824100000000001</c:v>
                </c:pt>
                <c:pt idx="1348">
                  <c:v>-0.176173</c:v>
                </c:pt>
                <c:pt idx="1349">
                  <c:v>-0.17458699999999999</c:v>
                </c:pt>
                <c:pt idx="1350">
                  <c:v>-0.17388000000000001</c:v>
                </c:pt>
                <c:pt idx="1351">
                  <c:v>-0.175016</c:v>
                </c:pt>
                <c:pt idx="1352">
                  <c:v>-0.16861499999999999</c:v>
                </c:pt>
                <c:pt idx="1353">
                  <c:v>-0.164243</c:v>
                </c:pt>
                <c:pt idx="1354">
                  <c:v>-0.16261600000000001</c:v>
                </c:pt>
                <c:pt idx="1355">
                  <c:v>-0.16126099999999999</c:v>
                </c:pt>
                <c:pt idx="1356">
                  <c:v>-0.159743</c:v>
                </c:pt>
                <c:pt idx="1357">
                  <c:v>-0.15737899999999999</c:v>
                </c:pt>
                <c:pt idx="1358">
                  <c:v>-0.15659100000000001</c:v>
                </c:pt>
                <c:pt idx="1359">
                  <c:v>-0.15413199999999999</c:v>
                </c:pt>
                <c:pt idx="1360">
                  <c:v>-0.152112</c:v>
                </c:pt>
                <c:pt idx="1361">
                  <c:v>-0.15134600000000001</c:v>
                </c:pt>
                <c:pt idx="1362">
                  <c:v>-0.15090100000000001</c:v>
                </c:pt>
                <c:pt idx="1363">
                  <c:v>-0.151391</c:v>
                </c:pt>
                <c:pt idx="1364">
                  <c:v>-0.14229800000000001</c:v>
                </c:pt>
                <c:pt idx="1365">
                  <c:v>-0.14136099999999999</c:v>
                </c:pt>
                <c:pt idx="1366">
                  <c:v>-0.140316</c:v>
                </c:pt>
                <c:pt idx="1367">
                  <c:v>-0.14053599999999999</c:v>
                </c:pt>
                <c:pt idx="1368">
                  <c:v>-0.139908</c:v>
                </c:pt>
                <c:pt idx="1369">
                  <c:v>-0.13871700000000001</c:v>
                </c:pt>
                <c:pt idx="1370">
                  <c:v>-0.137016</c:v>
                </c:pt>
                <c:pt idx="1371">
                  <c:v>-0.13581199999999999</c:v>
                </c:pt>
                <c:pt idx="1372">
                  <c:v>-0.134626</c:v>
                </c:pt>
                <c:pt idx="1373">
                  <c:v>-0.13391400000000001</c:v>
                </c:pt>
                <c:pt idx="1374">
                  <c:v>-0.13229299999999999</c:v>
                </c:pt>
                <c:pt idx="1375">
                  <c:v>-0.13134999999999999</c:v>
                </c:pt>
                <c:pt idx="1376">
                  <c:v>-0.12468799999999999</c:v>
                </c:pt>
                <c:pt idx="1377">
                  <c:v>-0.12426</c:v>
                </c:pt>
                <c:pt idx="1378">
                  <c:v>-0.122559</c:v>
                </c:pt>
                <c:pt idx="1379">
                  <c:v>-0.122459</c:v>
                </c:pt>
                <c:pt idx="1380">
                  <c:v>-0.121902</c:v>
                </c:pt>
                <c:pt idx="1381">
                  <c:v>-0.122084</c:v>
                </c:pt>
                <c:pt idx="1382">
                  <c:v>-0.11969100000000001</c:v>
                </c:pt>
                <c:pt idx="1383">
                  <c:v>-0.117698</c:v>
                </c:pt>
                <c:pt idx="1384">
                  <c:v>-0.116745</c:v>
                </c:pt>
                <c:pt idx="1385">
                  <c:v>-0.115978</c:v>
                </c:pt>
                <c:pt idx="1386">
                  <c:v>-0.115118</c:v>
                </c:pt>
                <c:pt idx="1387">
                  <c:v>-0.11172899999999999</c:v>
                </c:pt>
                <c:pt idx="1388">
                  <c:v>-0.10283</c:v>
                </c:pt>
                <c:pt idx="1389">
                  <c:v>-9.9518200000000001E-2</c:v>
                </c:pt>
                <c:pt idx="1390">
                  <c:v>-9.7644300000000003E-2</c:v>
                </c:pt>
                <c:pt idx="1391">
                  <c:v>-9.8116400000000006E-2</c:v>
                </c:pt>
                <c:pt idx="1392">
                  <c:v>-9.6245899999999995E-2</c:v>
                </c:pt>
                <c:pt idx="1393">
                  <c:v>-9.2938599999999996E-2</c:v>
                </c:pt>
                <c:pt idx="1394">
                  <c:v>-9.0109700000000001E-2</c:v>
                </c:pt>
                <c:pt idx="1395">
                  <c:v>-8.8436200000000006E-2</c:v>
                </c:pt>
                <c:pt idx="1396">
                  <c:v>-8.7471999999999994E-2</c:v>
                </c:pt>
                <c:pt idx="1397">
                  <c:v>-8.6322499999999996E-2</c:v>
                </c:pt>
                <c:pt idx="1398">
                  <c:v>-8.5521799999999995E-2</c:v>
                </c:pt>
                <c:pt idx="1399">
                  <c:v>-8.20274E-2</c:v>
                </c:pt>
                <c:pt idx="1400">
                  <c:v>-7.7672099999999994E-2</c:v>
                </c:pt>
                <c:pt idx="1401">
                  <c:v>-7.6387399999999994E-2</c:v>
                </c:pt>
                <c:pt idx="1402">
                  <c:v>-7.4575900000000001E-2</c:v>
                </c:pt>
                <c:pt idx="1403">
                  <c:v>-7.3751999999999998E-2</c:v>
                </c:pt>
                <c:pt idx="1404">
                  <c:v>-7.2540800000000003E-2</c:v>
                </c:pt>
                <c:pt idx="1405">
                  <c:v>-7.0705400000000002E-2</c:v>
                </c:pt>
                <c:pt idx="1406">
                  <c:v>-6.8989800000000004E-2</c:v>
                </c:pt>
                <c:pt idx="1407">
                  <c:v>-6.8904800000000002E-2</c:v>
                </c:pt>
                <c:pt idx="1408">
                  <c:v>-6.9376599999999997E-2</c:v>
                </c:pt>
                <c:pt idx="1409">
                  <c:v>-6.9111900000000004E-2</c:v>
                </c:pt>
                <c:pt idx="1410">
                  <c:v>-7.0079299999999997E-2</c:v>
                </c:pt>
                <c:pt idx="1411">
                  <c:v>-6.5736000000000003E-2</c:v>
                </c:pt>
                <c:pt idx="1412">
                  <c:v>-6.2969600000000001E-2</c:v>
                </c:pt>
                <c:pt idx="1413">
                  <c:v>-6.4353499999999994E-2</c:v>
                </c:pt>
                <c:pt idx="1414">
                  <c:v>-6.4062599999999997E-2</c:v>
                </c:pt>
                <c:pt idx="1415">
                  <c:v>-6.4492400000000005E-2</c:v>
                </c:pt>
                <c:pt idx="1416">
                  <c:v>-6.3331200000000004E-2</c:v>
                </c:pt>
                <c:pt idx="1417">
                  <c:v>-6.3707200000000005E-2</c:v>
                </c:pt>
                <c:pt idx="1418">
                  <c:v>-6.5437400000000007E-2</c:v>
                </c:pt>
                <c:pt idx="1419">
                  <c:v>-6.5757800000000005E-2</c:v>
                </c:pt>
                <c:pt idx="1420">
                  <c:v>-6.6215399999999994E-2</c:v>
                </c:pt>
                <c:pt idx="1421">
                  <c:v>-6.6659499999999997E-2</c:v>
                </c:pt>
                <c:pt idx="1422">
                  <c:v>-6.5554500000000002E-2</c:v>
                </c:pt>
                <c:pt idx="1423">
                  <c:v>-5.5243399999999998E-2</c:v>
                </c:pt>
                <c:pt idx="1424">
                  <c:v>-4.8559199999999997E-2</c:v>
                </c:pt>
                <c:pt idx="1425">
                  <c:v>-4.6688599999999997E-2</c:v>
                </c:pt>
                <c:pt idx="1426">
                  <c:v>-4.4186299999999998E-2</c:v>
                </c:pt>
                <c:pt idx="1427">
                  <c:v>-4.2272999999999998E-2</c:v>
                </c:pt>
                <c:pt idx="1428">
                  <c:v>-4.04756E-2</c:v>
                </c:pt>
                <c:pt idx="1429">
                  <c:v>-3.8941000000000003E-2</c:v>
                </c:pt>
                <c:pt idx="1430">
                  <c:v>-3.8434200000000002E-2</c:v>
                </c:pt>
                <c:pt idx="1431">
                  <c:v>-3.8243800000000001E-2</c:v>
                </c:pt>
                <c:pt idx="1432">
                  <c:v>-3.7715499999999999E-2</c:v>
                </c:pt>
                <c:pt idx="1433">
                  <c:v>-3.6322800000000002E-2</c:v>
                </c:pt>
                <c:pt idx="1434">
                  <c:v>-3.5961699999999999E-2</c:v>
                </c:pt>
                <c:pt idx="1435">
                  <c:v>-2.8601499999999998E-2</c:v>
                </c:pt>
                <c:pt idx="1436">
                  <c:v>-2.5730800000000002E-2</c:v>
                </c:pt>
                <c:pt idx="1437">
                  <c:v>-2.5894400000000001E-2</c:v>
                </c:pt>
                <c:pt idx="1438">
                  <c:v>-2.5935699999999999E-2</c:v>
                </c:pt>
                <c:pt idx="1439">
                  <c:v>-2.6463199999999999E-2</c:v>
                </c:pt>
                <c:pt idx="1440">
                  <c:v>-2.5536900000000001E-2</c:v>
                </c:pt>
                <c:pt idx="1441">
                  <c:v>-2.4679E-2</c:v>
                </c:pt>
                <c:pt idx="1442">
                  <c:v>-2.4099300000000001E-2</c:v>
                </c:pt>
                <c:pt idx="1443">
                  <c:v>-2.3061399999999999E-2</c:v>
                </c:pt>
                <c:pt idx="1444">
                  <c:v>-2.1801999999999998E-2</c:v>
                </c:pt>
                <c:pt idx="1445">
                  <c:v>-2.0547800000000001E-2</c:v>
                </c:pt>
                <c:pt idx="1446">
                  <c:v>-1.32464E-2</c:v>
                </c:pt>
                <c:pt idx="1447">
                  <c:v>-1.13519E-2</c:v>
                </c:pt>
                <c:pt idx="1448">
                  <c:v>-1.25948E-2</c:v>
                </c:pt>
                <c:pt idx="1449">
                  <c:v>-1.25253E-2</c:v>
                </c:pt>
                <c:pt idx="1450">
                  <c:v>-1.29896E-2</c:v>
                </c:pt>
                <c:pt idx="1451">
                  <c:v>-1.20859E-2</c:v>
                </c:pt>
                <c:pt idx="1452">
                  <c:v>-1.18896E-2</c:v>
                </c:pt>
                <c:pt idx="1453">
                  <c:v>-1.06783E-2</c:v>
                </c:pt>
                <c:pt idx="1454">
                  <c:v>-8.7301800000000006E-3</c:v>
                </c:pt>
                <c:pt idx="1455">
                  <c:v>-5.8221499999999999E-3</c:v>
                </c:pt>
                <c:pt idx="1456">
                  <c:v>-3.3923500000000001E-3</c:v>
                </c:pt>
                <c:pt idx="1457">
                  <c:v>-2.0684200000000001E-3</c:v>
                </c:pt>
                <c:pt idx="1458">
                  <c:v>5.29139E-3</c:v>
                </c:pt>
                <c:pt idx="1459">
                  <c:v>9.88436E-3</c:v>
                </c:pt>
                <c:pt idx="1460">
                  <c:v>1.3064600000000001E-2</c:v>
                </c:pt>
                <c:pt idx="1461">
                  <c:v>1.6792899999999999E-2</c:v>
                </c:pt>
                <c:pt idx="1462">
                  <c:v>1.8921400000000001E-2</c:v>
                </c:pt>
                <c:pt idx="1463">
                  <c:v>2.1723699999999999E-2</c:v>
                </c:pt>
                <c:pt idx="1464">
                  <c:v>2.4240500000000002E-2</c:v>
                </c:pt>
                <c:pt idx="1465">
                  <c:v>2.75304E-2</c:v>
                </c:pt>
                <c:pt idx="1466">
                  <c:v>3.0336399999999999E-2</c:v>
                </c:pt>
                <c:pt idx="1467">
                  <c:v>3.1849599999999999E-2</c:v>
                </c:pt>
                <c:pt idx="1468">
                  <c:v>3.34758E-2</c:v>
                </c:pt>
                <c:pt idx="1469">
                  <c:v>3.4074300000000002E-2</c:v>
                </c:pt>
                <c:pt idx="1470">
                  <c:v>4.1759699999999997E-2</c:v>
                </c:pt>
                <c:pt idx="1471">
                  <c:v>4.4890899999999997E-2</c:v>
                </c:pt>
                <c:pt idx="1472">
                  <c:v>4.6221999999999999E-2</c:v>
                </c:pt>
                <c:pt idx="1473">
                  <c:v>4.8328000000000003E-2</c:v>
                </c:pt>
                <c:pt idx="1474">
                  <c:v>4.9740100000000002E-2</c:v>
                </c:pt>
                <c:pt idx="1475">
                  <c:v>5.1475100000000003E-2</c:v>
                </c:pt>
                <c:pt idx="1476">
                  <c:v>5.3454700000000001E-2</c:v>
                </c:pt>
                <c:pt idx="1477">
                  <c:v>5.4835799999999997E-2</c:v>
                </c:pt>
                <c:pt idx="1478">
                  <c:v>5.6894500000000001E-2</c:v>
                </c:pt>
                <c:pt idx="1479">
                  <c:v>5.9672900000000001E-2</c:v>
                </c:pt>
                <c:pt idx="1480">
                  <c:v>6.2762799999999994E-2</c:v>
                </c:pt>
                <c:pt idx="1481">
                  <c:v>6.7045499999999994E-2</c:v>
                </c:pt>
                <c:pt idx="1482">
                  <c:v>7.0209300000000002E-2</c:v>
                </c:pt>
                <c:pt idx="1483">
                  <c:v>7.3421299999999995E-2</c:v>
                </c:pt>
                <c:pt idx="1484">
                  <c:v>7.5958700000000004E-2</c:v>
                </c:pt>
                <c:pt idx="1485">
                  <c:v>7.8881999999999994E-2</c:v>
                </c:pt>
                <c:pt idx="1486">
                  <c:v>8.2237000000000005E-2</c:v>
                </c:pt>
                <c:pt idx="1487">
                  <c:v>8.3379900000000007E-2</c:v>
                </c:pt>
                <c:pt idx="1488">
                  <c:v>9.0480500000000005E-2</c:v>
                </c:pt>
                <c:pt idx="1489">
                  <c:v>9.4297400000000003E-2</c:v>
                </c:pt>
                <c:pt idx="1490">
                  <c:v>9.4566899999999995E-2</c:v>
                </c:pt>
                <c:pt idx="1491">
                  <c:v>9.5807699999999996E-2</c:v>
                </c:pt>
                <c:pt idx="1492">
                  <c:v>9.7132899999999994E-2</c:v>
                </c:pt>
                <c:pt idx="1493">
                  <c:v>9.8057900000000003E-2</c:v>
                </c:pt>
                <c:pt idx="1494">
                  <c:v>9.8624699999999996E-2</c:v>
                </c:pt>
                <c:pt idx="1495">
                  <c:v>9.7898700000000005E-2</c:v>
                </c:pt>
                <c:pt idx="1496">
                  <c:v>9.8807599999999995E-2</c:v>
                </c:pt>
                <c:pt idx="1497">
                  <c:v>0.100394</c:v>
                </c:pt>
                <c:pt idx="1498">
                  <c:v>0.10165299999999999</c:v>
                </c:pt>
                <c:pt idx="1499">
                  <c:v>0.102199</c:v>
                </c:pt>
                <c:pt idx="1500">
                  <c:v>0.10270899999999999</c:v>
                </c:pt>
                <c:pt idx="1501">
                  <c:v>0.103174</c:v>
                </c:pt>
                <c:pt idx="1502">
                  <c:v>0.103355</c:v>
                </c:pt>
                <c:pt idx="1503">
                  <c:v>0.10349800000000001</c:v>
                </c:pt>
                <c:pt idx="1504">
                  <c:v>0.104209</c:v>
                </c:pt>
                <c:pt idx="1505">
                  <c:v>0.105822</c:v>
                </c:pt>
                <c:pt idx="1506">
                  <c:v>0.10566300000000001</c:v>
                </c:pt>
                <c:pt idx="1507">
                  <c:v>0.111498</c:v>
                </c:pt>
                <c:pt idx="1508">
                  <c:v>0.11576</c:v>
                </c:pt>
                <c:pt idx="1509">
                  <c:v>0.115025</c:v>
                </c:pt>
                <c:pt idx="1510">
                  <c:v>0.115398</c:v>
                </c:pt>
                <c:pt idx="1511">
                  <c:v>0.11577800000000001</c:v>
                </c:pt>
                <c:pt idx="1512">
                  <c:v>0.11648799999999999</c:v>
                </c:pt>
                <c:pt idx="1513">
                  <c:v>0.11726499999999999</c:v>
                </c:pt>
                <c:pt idx="1514">
                  <c:v>0.119062</c:v>
                </c:pt>
                <c:pt idx="1515">
                  <c:v>0.120876</c:v>
                </c:pt>
                <c:pt idx="1516">
                  <c:v>0.121368</c:v>
                </c:pt>
                <c:pt idx="1517">
                  <c:v>0.121512</c:v>
                </c:pt>
                <c:pt idx="1518">
                  <c:v>0.12134399999999999</c:v>
                </c:pt>
                <c:pt idx="1519">
                  <c:v>0.121214</c:v>
                </c:pt>
                <c:pt idx="1520">
                  <c:v>0.119781</c:v>
                </c:pt>
                <c:pt idx="1521">
                  <c:v>0.12435599999999999</c:v>
                </c:pt>
                <c:pt idx="1522">
                  <c:v>0.131743</c:v>
                </c:pt>
                <c:pt idx="1523">
                  <c:v>0.13364300000000001</c:v>
                </c:pt>
                <c:pt idx="1524">
                  <c:v>0.136738</c:v>
                </c:pt>
                <c:pt idx="1525">
                  <c:v>0.139353</c:v>
                </c:pt>
                <c:pt idx="1526">
                  <c:v>0.14003599999999999</c:v>
                </c:pt>
                <c:pt idx="1527">
                  <c:v>0.14052100000000001</c:v>
                </c:pt>
                <c:pt idx="1528">
                  <c:v>0.14133699999999999</c:v>
                </c:pt>
                <c:pt idx="1529">
                  <c:v>0.14133000000000001</c:v>
                </c:pt>
                <c:pt idx="1530">
                  <c:v>0.142652</c:v>
                </c:pt>
                <c:pt idx="1531">
                  <c:v>0.14454500000000001</c:v>
                </c:pt>
                <c:pt idx="1532">
                  <c:v>0.14515500000000001</c:v>
                </c:pt>
                <c:pt idx="1533">
                  <c:v>0.14491200000000001</c:v>
                </c:pt>
                <c:pt idx="1534">
                  <c:v>0.14355599999999999</c:v>
                </c:pt>
                <c:pt idx="1535">
                  <c:v>0.14910300000000001</c:v>
                </c:pt>
                <c:pt idx="1536">
                  <c:v>0.152805</c:v>
                </c:pt>
                <c:pt idx="1537">
                  <c:v>0.15058099999999999</c:v>
                </c:pt>
                <c:pt idx="1538">
                  <c:v>0.158415</c:v>
                </c:pt>
                <c:pt idx="1539">
                  <c:v>0.15871099999999999</c:v>
                </c:pt>
                <c:pt idx="1540">
                  <c:v>0.16070999999999999</c:v>
                </c:pt>
                <c:pt idx="1541">
                  <c:v>0.16275100000000001</c:v>
                </c:pt>
                <c:pt idx="1542">
                  <c:v>0.16461000000000001</c:v>
                </c:pt>
                <c:pt idx="1543">
                  <c:v>0.16619300000000001</c:v>
                </c:pt>
                <c:pt idx="1544">
                  <c:v>0.168381</c:v>
                </c:pt>
                <c:pt idx="1545">
                  <c:v>0.17104900000000001</c:v>
                </c:pt>
                <c:pt idx="1546">
                  <c:v>0.17305899999999999</c:v>
                </c:pt>
                <c:pt idx="1547">
                  <c:v>0.17322499999999999</c:v>
                </c:pt>
                <c:pt idx="1548">
                  <c:v>0.17330599999999999</c:v>
                </c:pt>
                <c:pt idx="1549">
                  <c:v>0.17313000000000001</c:v>
                </c:pt>
                <c:pt idx="1550">
                  <c:v>0.17691000000000001</c:v>
                </c:pt>
                <c:pt idx="1551">
                  <c:v>0.18504399999999999</c:v>
                </c:pt>
                <c:pt idx="1552">
                  <c:v>0.18689800000000001</c:v>
                </c:pt>
                <c:pt idx="1553">
                  <c:v>0.189832</c:v>
                </c:pt>
                <c:pt idx="1554">
                  <c:v>0.19109000000000001</c:v>
                </c:pt>
                <c:pt idx="1555">
                  <c:v>0.19267300000000001</c:v>
                </c:pt>
                <c:pt idx="1556">
                  <c:v>0.19397600000000001</c:v>
                </c:pt>
                <c:pt idx="1557">
                  <c:v>0.19517100000000001</c:v>
                </c:pt>
                <c:pt idx="1558">
                  <c:v>0.197852</c:v>
                </c:pt>
                <c:pt idx="1559">
                  <c:v>0.20002300000000001</c:v>
                </c:pt>
                <c:pt idx="1560">
                  <c:v>0.20086300000000001</c:v>
                </c:pt>
                <c:pt idx="1561">
                  <c:v>0.201879</c:v>
                </c:pt>
                <c:pt idx="1562">
                  <c:v>0.20194000000000001</c:v>
                </c:pt>
                <c:pt idx="1563">
                  <c:v>0.20456299999999999</c:v>
                </c:pt>
                <c:pt idx="1564">
                  <c:v>0.21415899999999999</c:v>
                </c:pt>
                <c:pt idx="1565">
                  <c:v>0.21646199999999999</c:v>
                </c:pt>
                <c:pt idx="1566">
                  <c:v>0.21998799999999999</c:v>
                </c:pt>
                <c:pt idx="1567">
                  <c:v>0.222334</c:v>
                </c:pt>
                <c:pt idx="1568">
                  <c:v>0.22541</c:v>
                </c:pt>
                <c:pt idx="1569">
                  <c:v>0.228829</c:v>
                </c:pt>
                <c:pt idx="1570">
                  <c:v>0.23233400000000001</c:v>
                </c:pt>
                <c:pt idx="1571">
                  <c:v>0.23691699999999999</c:v>
                </c:pt>
                <c:pt idx="1572">
                  <c:v>0.24169199999999999</c:v>
                </c:pt>
                <c:pt idx="1573">
                  <c:v>0.24785599999999999</c:v>
                </c:pt>
                <c:pt idx="1574">
                  <c:v>0.25899800000000001</c:v>
                </c:pt>
                <c:pt idx="1575">
                  <c:v>0.26276699999999997</c:v>
                </c:pt>
                <c:pt idx="1576">
                  <c:v>0.26573400000000003</c:v>
                </c:pt>
                <c:pt idx="1577">
                  <c:v>0.268621</c:v>
                </c:pt>
                <c:pt idx="1578">
                  <c:v>0.27092699999999997</c:v>
                </c:pt>
                <c:pt idx="1579">
                  <c:v>0.27234599999999998</c:v>
                </c:pt>
                <c:pt idx="1580">
                  <c:v>0.27423599999999998</c:v>
                </c:pt>
                <c:pt idx="1581">
                  <c:v>0.27506700000000001</c:v>
                </c:pt>
                <c:pt idx="1582">
                  <c:v>0.27606599999999998</c:v>
                </c:pt>
                <c:pt idx="1583">
                  <c:v>0.27731099999999997</c:v>
                </c:pt>
                <c:pt idx="1584">
                  <c:v>0.27810800000000002</c:v>
                </c:pt>
                <c:pt idx="1585">
                  <c:v>0.28536099999999998</c:v>
                </c:pt>
                <c:pt idx="1586">
                  <c:v>0.28398299999999999</c:v>
                </c:pt>
                <c:pt idx="1587">
                  <c:v>0.28505599999999998</c:v>
                </c:pt>
                <c:pt idx="1588">
                  <c:v>0.28694799999999998</c:v>
                </c:pt>
                <c:pt idx="1589">
                  <c:v>0.28935300000000003</c:v>
                </c:pt>
                <c:pt idx="1590">
                  <c:v>0.29226400000000002</c:v>
                </c:pt>
                <c:pt idx="1591">
                  <c:v>0.29615999999999998</c:v>
                </c:pt>
                <c:pt idx="1592">
                  <c:v>0.299983</c:v>
                </c:pt>
                <c:pt idx="1593">
                  <c:v>0.30237399999999998</c:v>
                </c:pt>
                <c:pt idx="1594">
                  <c:v>0.30621700000000002</c:v>
                </c:pt>
                <c:pt idx="1595">
                  <c:v>0.30916399999999999</c:v>
                </c:pt>
                <c:pt idx="1596">
                  <c:v>0.32051299999999999</c:v>
                </c:pt>
                <c:pt idx="1597">
                  <c:v>0.32482100000000003</c:v>
                </c:pt>
                <c:pt idx="1598">
                  <c:v>0.32968500000000001</c:v>
                </c:pt>
                <c:pt idx="1599">
                  <c:v>0.33553100000000002</c:v>
                </c:pt>
                <c:pt idx="1600">
                  <c:v>0.34435900000000003</c:v>
                </c:pt>
                <c:pt idx="1601">
                  <c:v>0.35220600000000002</c:v>
                </c:pt>
                <c:pt idx="1602">
                  <c:v>0.360043</c:v>
                </c:pt>
                <c:pt idx="1603">
                  <c:v>0.36739100000000002</c:v>
                </c:pt>
                <c:pt idx="1604">
                  <c:v>0.373309</c:v>
                </c:pt>
                <c:pt idx="1605">
                  <c:v>0.37609500000000001</c:v>
                </c:pt>
                <c:pt idx="1606">
                  <c:v>0.384436</c:v>
                </c:pt>
                <c:pt idx="1607">
                  <c:v>0.38597599999999999</c:v>
                </c:pt>
                <c:pt idx="1608">
                  <c:v>0.38583200000000001</c:v>
                </c:pt>
                <c:pt idx="1609">
                  <c:v>0.38473299999999999</c:v>
                </c:pt>
                <c:pt idx="1610">
                  <c:v>0.38218099999999999</c:v>
                </c:pt>
                <c:pt idx="1611">
                  <c:v>0.37754300000000002</c:v>
                </c:pt>
                <c:pt idx="1612">
                  <c:v>0.37480200000000002</c:v>
                </c:pt>
                <c:pt idx="1613">
                  <c:v>0.37265300000000001</c:v>
                </c:pt>
                <c:pt idx="1614">
                  <c:v>0.37092199999999997</c:v>
                </c:pt>
                <c:pt idx="1615">
                  <c:v>0.37032599999999999</c:v>
                </c:pt>
                <c:pt idx="1616">
                  <c:v>0.36758999999999997</c:v>
                </c:pt>
                <c:pt idx="1617">
                  <c:v>0.36841400000000002</c:v>
                </c:pt>
                <c:pt idx="1618">
                  <c:v>0.364537</c:v>
                </c:pt>
                <c:pt idx="1619">
                  <c:v>0.359763</c:v>
                </c:pt>
                <c:pt idx="1620">
                  <c:v>0.356933</c:v>
                </c:pt>
                <c:pt idx="1621">
                  <c:v>0.35577799999999998</c:v>
                </c:pt>
                <c:pt idx="1622">
                  <c:v>0.35268899999999997</c:v>
                </c:pt>
                <c:pt idx="1623">
                  <c:v>0.34995199999999999</c:v>
                </c:pt>
                <c:pt idx="1624">
                  <c:v>0.34726600000000002</c:v>
                </c:pt>
                <c:pt idx="1625">
                  <c:v>0.34499400000000002</c:v>
                </c:pt>
                <c:pt idx="1626">
                  <c:v>0.34492899999999999</c:v>
                </c:pt>
                <c:pt idx="1627">
                  <c:v>0.34889199999999998</c:v>
                </c:pt>
                <c:pt idx="1628">
                  <c:v>0.34562799999999999</c:v>
                </c:pt>
                <c:pt idx="1629">
                  <c:v>0.34271800000000002</c:v>
                </c:pt>
                <c:pt idx="1630">
                  <c:v>0.34089799999999998</c:v>
                </c:pt>
                <c:pt idx="1631">
                  <c:v>0.34070600000000001</c:v>
                </c:pt>
                <c:pt idx="1632">
                  <c:v>0.33895999999999998</c:v>
                </c:pt>
                <c:pt idx="1633">
                  <c:v>0.33965000000000001</c:v>
                </c:pt>
                <c:pt idx="1634">
                  <c:v>0.33861400000000003</c:v>
                </c:pt>
                <c:pt idx="1635">
                  <c:v>0.33691300000000002</c:v>
                </c:pt>
                <c:pt idx="1636">
                  <c:v>0.33617999999999998</c:v>
                </c:pt>
                <c:pt idx="1637">
                  <c:v>0.34319699999999997</c:v>
                </c:pt>
                <c:pt idx="1638">
                  <c:v>0.344495</c:v>
                </c:pt>
                <c:pt idx="1639">
                  <c:v>0.33803</c:v>
                </c:pt>
                <c:pt idx="1640">
                  <c:v>0.34037600000000001</c:v>
                </c:pt>
                <c:pt idx="1641">
                  <c:v>0.33863399999999999</c:v>
                </c:pt>
                <c:pt idx="1642">
                  <c:v>0.33665499999999998</c:v>
                </c:pt>
                <c:pt idx="1643">
                  <c:v>0.33634799999999998</c:v>
                </c:pt>
                <c:pt idx="1644">
                  <c:v>0.33576400000000001</c:v>
                </c:pt>
                <c:pt idx="1645">
                  <c:v>0.33230700000000002</c:v>
                </c:pt>
                <c:pt idx="1646">
                  <c:v>0.32846599999999998</c:v>
                </c:pt>
                <c:pt idx="1647">
                  <c:v>0.33313999999999999</c:v>
                </c:pt>
                <c:pt idx="1648">
                  <c:v>0.32961800000000002</c:v>
                </c:pt>
                <c:pt idx="1649">
                  <c:v>0.32508300000000001</c:v>
                </c:pt>
                <c:pt idx="1650">
                  <c:v>0.32267499999999999</c:v>
                </c:pt>
                <c:pt idx="1651">
                  <c:v>0.32179000000000002</c:v>
                </c:pt>
                <c:pt idx="1652">
                  <c:v>0.32158399999999998</c:v>
                </c:pt>
                <c:pt idx="1653">
                  <c:v>0.32025900000000002</c:v>
                </c:pt>
                <c:pt idx="1654">
                  <c:v>0.32091900000000001</c:v>
                </c:pt>
                <c:pt idx="1655">
                  <c:v>0.320629</c:v>
                </c:pt>
                <c:pt idx="1656">
                  <c:v>0.32188499999999998</c:v>
                </c:pt>
                <c:pt idx="1657">
                  <c:v>0.320635</c:v>
                </c:pt>
                <c:pt idx="1658">
                  <c:v>0.32177099999999997</c:v>
                </c:pt>
                <c:pt idx="1659">
                  <c:v>0.32106200000000001</c:v>
                </c:pt>
                <c:pt idx="1660">
                  <c:v>0.32170799999999999</c:v>
                </c:pt>
                <c:pt idx="1661">
                  <c:v>0.32142300000000001</c:v>
                </c:pt>
                <c:pt idx="1662">
                  <c:v>0.32296799999999998</c:v>
                </c:pt>
                <c:pt idx="1663">
                  <c:v>0.32482899999999998</c:v>
                </c:pt>
                <c:pt idx="1664">
                  <c:v>0.32364999999999999</c:v>
                </c:pt>
                <c:pt idx="1665">
                  <c:v>0.32317000000000001</c:v>
                </c:pt>
                <c:pt idx="1666">
                  <c:v>0.32444299999999998</c:v>
                </c:pt>
                <c:pt idx="1667">
                  <c:v>0.32436599999999999</c:v>
                </c:pt>
                <c:pt idx="1668">
                  <c:v>0.33153300000000002</c:v>
                </c:pt>
                <c:pt idx="1669">
                  <c:v>0.33068500000000001</c:v>
                </c:pt>
                <c:pt idx="1670">
                  <c:v>0.32827200000000001</c:v>
                </c:pt>
                <c:pt idx="1671">
                  <c:v>0.32645400000000002</c:v>
                </c:pt>
                <c:pt idx="1672">
                  <c:v>0.32460499999999998</c:v>
                </c:pt>
                <c:pt idx="1673">
                  <c:v>0.32327800000000001</c:v>
                </c:pt>
                <c:pt idx="1674">
                  <c:v>0.32144099999999998</c:v>
                </c:pt>
                <c:pt idx="1675">
                  <c:v>0.32009599999999999</c:v>
                </c:pt>
                <c:pt idx="1676">
                  <c:v>0.31828099999999998</c:v>
                </c:pt>
                <c:pt idx="1677">
                  <c:v>0.31638500000000003</c:v>
                </c:pt>
                <c:pt idx="1678">
                  <c:v>0.31605800000000001</c:v>
                </c:pt>
                <c:pt idx="1679">
                  <c:v>0.31462400000000001</c:v>
                </c:pt>
                <c:pt idx="1680">
                  <c:v>0.31872499999999998</c:v>
                </c:pt>
                <c:pt idx="1681">
                  <c:v>0.31994400000000001</c:v>
                </c:pt>
                <c:pt idx="1682">
                  <c:v>0.31923600000000002</c:v>
                </c:pt>
                <c:pt idx="1683">
                  <c:v>0.31127700000000003</c:v>
                </c:pt>
                <c:pt idx="1684">
                  <c:v>0.31681799999999999</c:v>
                </c:pt>
                <c:pt idx="1685">
                  <c:v>0.31752000000000002</c:v>
                </c:pt>
                <c:pt idx="1686">
                  <c:v>0.31964700000000001</c:v>
                </c:pt>
                <c:pt idx="1687">
                  <c:v>0.31879000000000002</c:v>
                </c:pt>
                <c:pt idx="1688">
                  <c:v>0.317411</c:v>
                </c:pt>
                <c:pt idx="1689">
                  <c:v>0.31702900000000001</c:v>
                </c:pt>
                <c:pt idx="1690">
                  <c:v>0.31614100000000001</c:v>
                </c:pt>
                <c:pt idx="1691">
                  <c:v>0.31474099999999999</c:v>
                </c:pt>
                <c:pt idx="1692">
                  <c:v>0.314971</c:v>
                </c:pt>
                <c:pt idx="1693">
                  <c:v>0.32410299999999997</c:v>
                </c:pt>
                <c:pt idx="1694">
                  <c:v>0.32455899999999999</c:v>
                </c:pt>
                <c:pt idx="1695">
                  <c:v>0.32422000000000001</c:v>
                </c:pt>
                <c:pt idx="1696">
                  <c:v>0.32256000000000001</c:v>
                </c:pt>
                <c:pt idx="1697">
                  <c:v>0.31437500000000002</c:v>
                </c:pt>
                <c:pt idx="1698">
                  <c:v>0.32121100000000002</c:v>
                </c:pt>
                <c:pt idx="1699">
                  <c:v>0.32150000000000001</c:v>
                </c:pt>
                <c:pt idx="1700">
                  <c:v>0.320664</c:v>
                </c:pt>
                <c:pt idx="1701">
                  <c:v>0.32128699999999999</c:v>
                </c:pt>
                <c:pt idx="1702">
                  <c:v>0.32183899999999999</c:v>
                </c:pt>
                <c:pt idx="1703">
                  <c:v>0.32189600000000002</c:v>
                </c:pt>
                <c:pt idx="1704">
                  <c:v>0.32200099999999998</c:v>
                </c:pt>
                <c:pt idx="1705">
                  <c:v>0.32195400000000002</c:v>
                </c:pt>
                <c:pt idx="1706">
                  <c:v>0.32247300000000001</c:v>
                </c:pt>
                <c:pt idx="1707">
                  <c:v>0.33009899999999998</c:v>
                </c:pt>
                <c:pt idx="1708">
                  <c:v>0.33111800000000002</c:v>
                </c:pt>
                <c:pt idx="1709">
                  <c:v>0.32972600000000002</c:v>
                </c:pt>
                <c:pt idx="1710">
                  <c:v>0.32983800000000002</c:v>
                </c:pt>
                <c:pt idx="1711">
                  <c:v>0.32929799999999998</c:v>
                </c:pt>
                <c:pt idx="1712">
                  <c:v>0.32834200000000002</c:v>
                </c:pt>
                <c:pt idx="1713">
                  <c:v>0.32798899999999998</c:v>
                </c:pt>
                <c:pt idx="1714">
                  <c:v>0.32857599999999998</c:v>
                </c:pt>
                <c:pt idx="1715">
                  <c:v>0.32908700000000002</c:v>
                </c:pt>
                <c:pt idx="1716">
                  <c:v>0.33036599999999999</c:v>
                </c:pt>
                <c:pt idx="1717">
                  <c:v>0.33266600000000002</c:v>
                </c:pt>
                <c:pt idx="1718">
                  <c:v>0.33573500000000001</c:v>
                </c:pt>
                <c:pt idx="1719">
                  <c:v>0.34722900000000001</c:v>
                </c:pt>
                <c:pt idx="1720">
                  <c:v>0.35041299999999997</c:v>
                </c:pt>
                <c:pt idx="1721">
                  <c:v>0.35314299999999998</c:v>
                </c:pt>
                <c:pt idx="1722">
                  <c:v>0.35665400000000003</c:v>
                </c:pt>
                <c:pt idx="1723">
                  <c:v>0.35965000000000003</c:v>
                </c:pt>
                <c:pt idx="1724">
                  <c:v>0.36260599999999998</c:v>
                </c:pt>
                <c:pt idx="1725">
                  <c:v>0.36511700000000002</c:v>
                </c:pt>
                <c:pt idx="1726">
                  <c:v>0.36749599999999999</c:v>
                </c:pt>
                <c:pt idx="1727">
                  <c:v>0.36895699999999998</c:v>
                </c:pt>
                <c:pt idx="1728">
                  <c:v>0.37032999999999999</c:v>
                </c:pt>
                <c:pt idx="1729">
                  <c:v>0.37158999999999998</c:v>
                </c:pt>
                <c:pt idx="1730">
                  <c:v>0.373834</c:v>
                </c:pt>
                <c:pt idx="1731">
                  <c:v>0.37613799999999997</c:v>
                </c:pt>
                <c:pt idx="1732">
                  <c:v>0.37986500000000001</c:v>
                </c:pt>
                <c:pt idx="1733">
                  <c:v>0.375662</c:v>
                </c:pt>
                <c:pt idx="1734">
                  <c:v>0.37513800000000003</c:v>
                </c:pt>
                <c:pt idx="1735">
                  <c:v>0.371278</c:v>
                </c:pt>
                <c:pt idx="1736">
                  <c:v>0.36920199999999997</c:v>
                </c:pt>
                <c:pt idx="1737">
                  <c:v>0.36817699999999998</c:v>
                </c:pt>
                <c:pt idx="1738">
                  <c:v>0.366421</c:v>
                </c:pt>
                <c:pt idx="1739">
                  <c:v>0.36448700000000001</c:v>
                </c:pt>
                <c:pt idx="1740">
                  <c:v>0.363653</c:v>
                </c:pt>
                <c:pt idx="1741">
                  <c:v>0.362983</c:v>
                </c:pt>
                <c:pt idx="1742">
                  <c:v>0.36103200000000002</c:v>
                </c:pt>
                <c:pt idx="1743">
                  <c:v>0.36254199999999998</c:v>
                </c:pt>
                <c:pt idx="1744">
                  <c:v>0.36969200000000002</c:v>
                </c:pt>
                <c:pt idx="1745">
                  <c:v>0.372284</c:v>
                </c:pt>
                <c:pt idx="1746">
                  <c:v>0.376191</c:v>
                </c:pt>
                <c:pt idx="1747">
                  <c:v>0.378243</c:v>
                </c:pt>
                <c:pt idx="1748">
                  <c:v>0.38134499999999999</c:v>
                </c:pt>
                <c:pt idx="1749">
                  <c:v>0.38539400000000001</c:v>
                </c:pt>
                <c:pt idx="1750">
                  <c:v>0.38786100000000001</c:v>
                </c:pt>
                <c:pt idx="1751">
                  <c:v>0.39017099999999999</c:v>
                </c:pt>
                <c:pt idx="1752">
                  <c:v>0.39173000000000002</c:v>
                </c:pt>
                <c:pt idx="1753">
                  <c:v>0.39555000000000001</c:v>
                </c:pt>
                <c:pt idx="1754">
                  <c:v>0.39794299999999999</c:v>
                </c:pt>
                <c:pt idx="1755">
                  <c:v>0.399455</c:v>
                </c:pt>
                <c:pt idx="1756">
                  <c:v>0.40354499999999999</c:v>
                </c:pt>
                <c:pt idx="1757">
                  <c:v>0.41141</c:v>
                </c:pt>
                <c:pt idx="1758">
                  <c:v>0.41114400000000001</c:v>
                </c:pt>
                <c:pt idx="1759">
                  <c:v>0.41238200000000003</c:v>
                </c:pt>
                <c:pt idx="1760">
                  <c:v>0.41292200000000001</c:v>
                </c:pt>
                <c:pt idx="1761">
                  <c:v>0.41249599999999997</c:v>
                </c:pt>
                <c:pt idx="1762">
                  <c:v>0.41200100000000001</c:v>
                </c:pt>
                <c:pt idx="1763">
                  <c:v>0.410636</c:v>
                </c:pt>
                <c:pt idx="1764">
                  <c:v>0.40938799999999997</c:v>
                </c:pt>
                <c:pt idx="1765">
                  <c:v>0.41019299999999997</c:v>
                </c:pt>
                <c:pt idx="1766">
                  <c:v>0.41015800000000002</c:v>
                </c:pt>
                <c:pt idx="1767">
                  <c:v>0.41003699999999998</c:v>
                </c:pt>
                <c:pt idx="1768">
                  <c:v>0.41406300000000001</c:v>
                </c:pt>
                <c:pt idx="1769">
                  <c:v>0.41947400000000001</c:v>
                </c:pt>
                <c:pt idx="1770">
                  <c:v>0.41722900000000002</c:v>
                </c:pt>
                <c:pt idx="1771">
                  <c:v>0.41723300000000002</c:v>
                </c:pt>
                <c:pt idx="1772">
                  <c:v>0.41639900000000002</c:v>
                </c:pt>
                <c:pt idx="1773">
                  <c:v>0.41343999999999997</c:v>
                </c:pt>
                <c:pt idx="1774">
                  <c:v>0.41103499999999998</c:v>
                </c:pt>
                <c:pt idx="1775">
                  <c:v>0.41109200000000001</c:v>
                </c:pt>
                <c:pt idx="1776">
                  <c:v>0.41247200000000001</c:v>
                </c:pt>
                <c:pt idx="1777">
                  <c:v>0.41392299999999999</c:v>
                </c:pt>
                <c:pt idx="1778">
                  <c:v>0.41479500000000002</c:v>
                </c:pt>
                <c:pt idx="1779">
                  <c:v>0.41614699999999999</c:v>
                </c:pt>
                <c:pt idx="1780">
                  <c:v>0.41625400000000001</c:v>
                </c:pt>
                <c:pt idx="1781">
                  <c:v>0.42124099999999998</c:v>
                </c:pt>
                <c:pt idx="1782">
                  <c:v>0.427118</c:v>
                </c:pt>
                <c:pt idx="1783">
                  <c:v>0.42667300000000002</c:v>
                </c:pt>
                <c:pt idx="1784">
                  <c:v>0.42573100000000003</c:v>
                </c:pt>
                <c:pt idx="1785">
                  <c:v>0.42477300000000001</c:v>
                </c:pt>
                <c:pt idx="1786">
                  <c:v>0.42484699999999997</c:v>
                </c:pt>
                <c:pt idx="1787">
                  <c:v>0.42393900000000001</c:v>
                </c:pt>
                <c:pt idx="1788">
                  <c:v>0.42318600000000001</c:v>
                </c:pt>
                <c:pt idx="1789">
                  <c:v>0.42266500000000001</c:v>
                </c:pt>
                <c:pt idx="1790">
                  <c:v>0.422404</c:v>
                </c:pt>
                <c:pt idx="1791">
                  <c:v>0.42236000000000001</c:v>
                </c:pt>
                <c:pt idx="1792">
                  <c:v>0.42124</c:v>
                </c:pt>
                <c:pt idx="1793">
                  <c:v>0.42494500000000002</c:v>
                </c:pt>
                <c:pt idx="1794">
                  <c:v>0.427898</c:v>
                </c:pt>
                <c:pt idx="1795">
                  <c:v>0.42517300000000002</c:v>
                </c:pt>
                <c:pt idx="1796">
                  <c:v>0.42341899999999999</c:v>
                </c:pt>
                <c:pt idx="1797">
                  <c:v>0.42090699999999998</c:v>
                </c:pt>
                <c:pt idx="1798">
                  <c:v>0.419211</c:v>
                </c:pt>
                <c:pt idx="1799">
                  <c:v>0.419518</c:v>
                </c:pt>
                <c:pt idx="1800">
                  <c:v>0.419348</c:v>
                </c:pt>
                <c:pt idx="1801">
                  <c:v>0.41747899999999999</c:v>
                </c:pt>
                <c:pt idx="1802">
                  <c:v>0.41599999999999998</c:v>
                </c:pt>
                <c:pt idx="1803">
                  <c:v>0.414439</c:v>
                </c:pt>
                <c:pt idx="1804">
                  <c:v>0.412549</c:v>
                </c:pt>
                <c:pt idx="1805">
                  <c:v>0.40916599999999997</c:v>
                </c:pt>
                <c:pt idx="1806">
                  <c:v>0.41197800000000001</c:v>
                </c:pt>
                <c:pt idx="1807">
                  <c:v>0.41480499999999998</c:v>
                </c:pt>
                <c:pt idx="1808">
                  <c:v>0.41287099999999999</c:v>
                </c:pt>
                <c:pt idx="1809">
                  <c:v>0.41181800000000002</c:v>
                </c:pt>
                <c:pt idx="1810">
                  <c:v>0.411769</c:v>
                </c:pt>
                <c:pt idx="1811">
                  <c:v>0.41081299999999998</c:v>
                </c:pt>
                <c:pt idx="1812">
                  <c:v>0.40884399999999999</c:v>
                </c:pt>
                <c:pt idx="1813">
                  <c:v>0.40668500000000002</c:v>
                </c:pt>
                <c:pt idx="1814">
                  <c:v>0.40668700000000002</c:v>
                </c:pt>
                <c:pt idx="1815">
                  <c:v>0.407553</c:v>
                </c:pt>
                <c:pt idx="1816">
                  <c:v>0.40706599999999998</c:v>
                </c:pt>
                <c:pt idx="1817">
                  <c:v>0.40535500000000002</c:v>
                </c:pt>
                <c:pt idx="1818">
                  <c:v>0.40423799999999999</c:v>
                </c:pt>
                <c:pt idx="1819">
                  <c:v>0.40261599999999997</c:v>
                </c:pt>
                <c:pt idx="1820">
                  <c:v>0.40616000000000002</c:v>
                </c:pt>
                <c:pt idx="1821">
                  <c:v>0.40783799999999998</c:v>
                </c:pt>
                <c:pt idx="1822">
                  <c:v>0.40708899999999998</c:v>
                </c:pt>
                <c:pt idx="1823">
                  <c:v>0.40665499999999999</c:v>
                </c:pt>
                <c:pt idx="1824">
                  <c:v>0.40633999999999998</c:v>
                </c:pt>
                <c:pt idx="1825">
                  <c:v>0.405949</c:v>
                </c:pt>
                <c:pt idx="1826">
                  <c:v>0.40456599999999998</c:v>
                </c:pt>
                <c:pt idx="1827">
                  <c:v>0.403337</c:v>
                </c:pt>
                <c:pt idx="1828">
                  <c:v>0.40330700000000003</c:v>
                </c:pt>
                <c:pt idx="1829">
                  <c:v>0.40475699999999998</c:v>
                </c:pt>
                <c:pt idx="1830">
                  <c:v>0.40584599999999998</c:v>
                </c:pt>
                <c:pt idx="1831">
                  <c:v>0.407723</c:v>
                </c:pt>
                <c:pt idx="1832">
                  <c:v>0.40666799999999997</c:v>
                </c:pt>
                <c:pt idx="1833">
                  <c:v>0.41095199999999998</c:v>
                </c:pt>
                <c:pt idx="1834">
                  <c:v>0.41109499999999999</c:v>
                </c:pt>
                <c:pt idx="1835">
                  <c:v>0.41049400000000003</c:v>
                </c:pt>
                <c:pt idx="1836">
                  <c:v>0.410972</c:v>
                </c:pt>
                <c:pt idx="1837">
                  <c:v>0.409941</c:v>
                </c:pt>
                <c:pt idx="1838">
                  <c:v>0.40909000000000001</c:v>
                </c:pt>
                <c:pt idx="1839">
                  <c:v>0.41022199999999998</c:v>
                </c:pt>
                <c:pt idx="1840">
                  <c:v>0.41080299999999997</c:v>
                </c:pt>
                <c:pt idx="1841">
                  <c:v>0.41065200000000002</c:v>
                </c:pt>
                <c:pt idx="1842">
                  <c:v>0.41080800000000001</c:v>
                </c:pt>
                <c:pt idx="1843">
                  <c:v>0.41003899999999999</c:v>
                </c:pt>
                <c:pt idx="1844">
                  <c:v>0.409275</c:v>
                </c:pt>
                <c:pt idx="1845">
                  <c:v>0.40904800000000002</c:v>
                </c:pt>
                <c:pt idx="1846">
                  <c:v>0.407661</c:v>
                </c:pt>
                <c:pt idx="1847">
                  <c:v>0.41267700000000002</c:v>
                </c:pt>
                <c:pt idx="1848">
                  <c:v>0.41427799999999998</c:v>
                </c:pt>
                <c:pt idx="1849">
                  <c:v>0.41500199999999998</c:v>
                </c:pt>
                <c:pt idx="1850">
                  <c:v>0.407744</c:v>
                </c:pt>
                <c:pt idx="1851">
                  <c:v>0.41174500000000003</c:v>
                </c:pt>
                <c:pt idx="1852">
                  <c:v>0.41492800000000002</c:v>
                </c:pt>
                <c:pt idx="1853">
                  <c:v>0.414742</c:v>
                </c:pt>
                <c:pt idx="1854">
                  <c:v>0.41523900000000002</c:v>
                </c:pt>
                <c:pt idx="1855">
                  <c:v>0.41674899999999998</c:v>
                </c:pt>
                <c:pt idx="1856">
                  <c:v>0.41896299999999997</c:v>
                </c:pt>
                <c:pt idx="1857">
                  <c:v>0.41985899999999998</c:v>
                </c:pt>
                <c:pt idx="1858">
                  <c:v>0.42249799999999998</c:v>
                </c:pt>
                <c:pt idx="1859">
                  <c:v>0.42504399999999998</c:v>
                </c:pt>
                <c:pt idx="1860">
                  <c:v>0.43455899999999997</c:v>
                </c:pt>
                <c:pt idx="1861">
                  <c:v>0.437137</c:v>
                </c:pt>
                <c:pt idx="1862">
                  <c:v>0.437915</c:v>
                </c:pt>
                <c:pt idx="1863">
                  <c:v>0.43234299999999998</c:v>
                </c:pt>
                <c:pt idx="1864">
                  <c:v>0.43703700000000001</c:v>
                </c:pt>
                <c:pt idx="1865">
                  <c:v>0.43868499999999999</c:v>
                </c:pt>
                <c:pt idx="1866">
                  <c:v>0.43786199999999997</c:v>
                </c:pt>
                <c:pt idx="1867">
                  <c:v>0.43809599999999999</c:v>
                </c:pt>
                <c:pt idx="1868">
                  <c:v>0.43689800000000001</c:v>
                </c:pt>
                <c:pt idx="1869">
                  <c:v>0.43777700000000003</c:v>
                </c:pt>
                <c:pt idx="1870">
                  <c:v>0.43900499999999998</c:v>
                </c:pt>
                <c:pt idx="1871">
                  <c:v>0.43891999999999998</c:v>
                </c:pt>
                <c:pt idx="1872">
                  <c:v>0.43934699999999999</c:v>
                </c:pt>
                <c:pt idx="1873">
                  <c:v>0.43931599999999998</c:v>
                </c:pt>
                <c:pt idx="1874">
                  <c:v>0.44690600000000003</c:v>
                </c:pt>
                <c:pt idx="1875">
                  <c:v>0.45036500000000002</c:v>
                </c:pt>
                <c:pt idx="1876">
                  <c:v>0.451324</c:v>
                </c:pt>
                <c:pt idx="1877">
                  <c:v>0.45364500000000002</c:v>
                </c:pt>
                <c:pt idx="1878">
                  <c:v>0.45579500000000001</c:v>
                </c:pt>
                <c:pt idx="1879">
                  <c:v>0.46021899999999999</c:v>
                </c:pt>
                <c:pt idx="1880">
                  <c:v>0.46490100000000001</c:v>
                </c:pt>
                <c:pt idx="1881">
                  <c:v>0.46766799999999997</c:v>
                </c:pt>
                <c:pt idx="1882">
                  <c:v>0.46865000000000001</c:v>
                </c:pt>
                <c:pt idx="1883">
                  <c:v>0.46929500000000002</c:v>
                </c:pt>
                <c:pt idx="1884">
                  <c:v>0.46806500000000001</c:v>
                </c:pt>
                <c:pt idx="1885">
                  <c:v>0.47335700000000003</c:v>
                </c:pt>
                <c:pt idx="1886">
                  <c:v>0.47399400000000003</c:v>
                </c:pt>
                <c:pt idx="1887">
                  <c:v>0.47265600000000002</c:v>
                </c:pt>
                <c:pt idx="1888">
                  <c:v>0.47059200000000001</c:v>
                </c:pt>
                <c:pt idx="1889">
                  <c:v>0.46920499999999998</c:v>
                </c:pt>
                <c:pt idx="1890">
                  <c:v>0.467947</c:v>
                </c:pt>
                <c:pt idx="1891">
                  <c:v>0.46792800000000001</c:v>
                </c:pt>
                <c:pt idx="1892">
                  <c:v>0.46879100000000001</c:v>
                </c:pt>
                <c:pt idx="1893">
                  <c:v>0.46869</c:v>
                </c:pt>
                <c:pt idx="1894">
                  <c:v>0.46882800000000002</c:v>
                </c:pt>
                <c:pt idx="1895">
                  <c:v>0.46951399999999999</c:v>
                </c:pt>
                <c:pt idx="1896">
                  <c:v>0.47072599999999998</c:v>
                </c:pt>
                <c:pt idx="1897">
                  <c:v>0.47143000000000002</c:v>
                </c:pt>
                <c:pt idx="1898">
                  <c:v>0.47003200000000001</c:v>
                </c:pt>
                <c:pt idx="1899">
                  <c:v>0.47630899999999998</c:v>
                </c:pt>
                <c:pt idx="1900">
                  <c:v>0.47689199999999998</c:v>
                </c:pt>
                <c:pt idx="1901">
                  <c:v>0.47576800000000002</c:v>
                </c:pt>
                <c:pt idx="1902">
                  <c:v>0.47548299999999999</c:v>
                </c:pt>
                <c:pt idx="1903">
                  <c:v>0.47567399999999999</c:v>
                </c:pt>
                <c:pt idx="1904">
                  <c:v>0.47552499999999998</c:v>
                </c:pt>
                <c:pt idx="1905">
                  <c:v>0.475105</c:v>
                </c:pt>
                <c:pt idx="1906">
                  <c:v>0.47617900000000002</c:v>
                </c:pt>
                <c:pt idx="1907">
                  <c:v>0.47698800000000002</c:v>
                </c:pt>
                <c:pt idx="1908">
                  <c:v>0.47748200000000002</c:v>
                </c:pt>
                <c:pt idx="1909">
                  <c:v>0.47649000000000002</c:v>
                </c:pt>
                <c:pt idx="1910">
                  <c:v>0.48221799999999998</c:v>
                </c:pt>
                <c:pt idx="1911">
                  <c:v>0.47591</c:v>
                </c:pt>
                <c:pt idx="1912">
                  <c:v>0.48152299999999998</c:v>
                </c:pt>
                <c:pt idx="1913">
                  <c:v>0.48213499999999998</c:v>
                </c:pt>
                <c:pt idx="1914">
                  <c:v>0.48305900000000002</c:v>
                </c:pt>
                <c:pt idx="1915">
                  <c:v>0.48505999999999999</c:v>
                </c:pt>
                <c:pt idx="1916">
                  <c:v>0.48533900000000002</c:v>
                </c:pt>
                <c:pt idx="1917">
                  <c:v>0.48559400000000003</c:v>
                </c:pt>
                <c:pt idx="1918">
                  <c:v>0.48475200000000002</c:v>
                </c:pt>
                <c:pt idx="1919">
                  <c:v>0.48563200000000001</c:v>
                </c:pt>
                <c:pt idx="1920">
                  <c:v>0.48718</c:v>
                </c:pt>
                <c:pt idx="1921">
                  <c:v>0.48961700000000002</c:v>
                </c:pt>
                <c:pt idx="1922">
                  <c:v>0.48930099999999999</c:v>
                </c:pt>
                <c:pt idx="1923">
                  <c:v>0.49694300000000002</c:v>
                </c:pt>
                <c:pt idx="1924">
                  <c:v>0.49915300000000001</c:v>
                </c:pt>
                <c:pt idx="1925">
                  <c:v>0.50051199999999996</c:v>
                </c:pt>
                <c:pt idx="1926">
                  <c:v>0.50137200000000004</c:v>
                </c:pt>
                <c:pt idx="1927">
                  <c:v>0.50192400000000004</c:v>
                </c:pt>
                <c:pt idx="1928">
                  <c:v>0.50295500000000004</c:v>
                </c:pt>
                <c:pt idx="1929">
                  <c:v>0.50458899999999995</c:v>
                </c:pt>
                <c:pt idx="1930">
                  <c:v>0.50539999999999996</c:v>
                </c:pt>
                <c:pt idx="1931">
                  <c:v>0.50546199999999997</c:v>
                </c:pt>
                <c:pt idx="1932">
                  <c:v>0.506471</c:v>
                </c:pt>
                <c:pt idx="1933">
                  <c:v>0.50692199999999998</c:v>
                </c:pt>
                <c:pt idx="1934">
                  <c:v>0.50595299999999999</c:v>
                </c:pt>
                <c:pt idx="1935">
                  <c:v>0.51172899999999999</c:v>
                </c:pt>
                <c:pt idx="1936">
                  <c:v>0.51266699999999998</c:v>
                </c:pt>
                <c:pt idx="1937">
                  <c:v>0.51339100000000004</c:v>
                </c:pt>
                <c:pt idx="1938">
                  <c:v>0.51491500000000001</c:v>
                </c:pt>
                <c:pt idx="1939">
                  <c:v>0.51745600000000003</c:v>
                </c:pt>
                <c:pt idx="1940">
                  <c:v>0.51911099999999999</c:v>
                </c:pt>
                <c:pt idx="1941">
                  <c:v>0.52123900000000001</c:v>
                </c:pt>
                <c:pt idx="1942">
                  <c:v>0.52153400000000005</c:v>
                </c:pt>
                <c:pt idx="1943">
                  <c:v>0.52197099999999996</c:v>
                </c:pt>
                <c:pt idx="1944">
                  <c:v>0.52256999999999998</c:v>
                </c:pt>
                <c:pt idx="1945">
                  <c:v>0.52310999999999996</c:v>
                </c:pt>
                <c:pt idx="1946">
                  <c:v>0.52337199999999995</c:v>
                </c:pt>
                <c:pt idx="1947">
                  <c:v>0.52345600000000003</c:v>
                </c:pt>
                <c:pt idx="1948">
                  <c:v>0.53307499999999997</c:v>
                </c:pt>
                <c:pt idx="1949">
                  <c:v>0.53588599999999997</c:v>
                </c:pt>
                <c:pt idx="1950">
                  <c:v>0.53750600000000004</c:v>
                </c:pt>
                <c:pt idx="1951">
                  <c:v>0.53969199999999995</c:v>
                </c:pt>
                <c:pt idx="1952">
                  <c:v>0.54120299999999999</c:v>
                </c:pt>
                <c:pt idx="1953">
                  <c:v>0.54318900000000003</c:v>
                </c:pt>
                <c:pt idx="1954">
                  <c:v>0.54480399999999995</c:v>
                </c:pt>
                <c:pt idx="1955">
                  <c:v>0.54623500000000003</c:v>
                </c:pt>
                <c:pt idx="1956">
                  <c:v>0.54827899999999996</c:v>
                </c:pt>
                <c:pt idx="1957">
                  <c:v>0.549064</c:v>
                </c:pt>
                <c:pt idx="1958">
                  <c:v>0.54835</c:v>
                </c:pt>
                <c:pt idx="1959">
                  <c:v>0.54704799999999998</c:v>
                </c:pt>
                <c:pt idx="1960">
                  <c:v>0.55361099999999996</c:v>
                </c:pt>
                <c:pt idx="1961">
                  <c:v>0.55483099999999996</c:v>
                </c:pt>
                <c:pt idx="1962">
                  <c:v>0.55359700000000001</c:v>
                </c:pt>
                <c:pt idx="1963">
                  <c:v>0.55311399999999999</c:v>
                </c:pt>
                <c:pt idx="1964">
                  <c:v>0.552095</c:v>
                </c:pt>
                <c:pt idx="1965">
                  <c:v>0.55188000000000004</c:v>
                </c:pt>
                <c:pt idx="1966">
                  <c:v>0.55200800000000005</c:v>
                </c:pt>
                <c:pt idx="1967">
                  <c:v>0.55065600000000003</c:v>
                </c:pt>
                <c:pt idx="1968">
                  <c:v>0.54936799999999997</c:v>
                </c:pt>
                <c:pt idx="1969">
                  <c:v>0.54969100000000004</c:v>
                </c:pt>
                <c:pt idx="1970">
                  <c:v>0.54974000000000001</c:v>
                </c:pt>
                <c:pt idx="1971">
                  <c:v>0.54940900000000004</c:v>
                </c:pt>
                <c:pt idx="1972">
                  <c:v>0.54871800000000004</c:v>
                </c:pt>
                <c:pt idx="1973">
                  <c:v>0.55816299999999996</c:v>
                </c:pt>
                <c:pt idx="1974">
                  <c:v>0.55978499999999998</c:v>
                </c:pt>
                <c:pt idx="1975">
                  <c:v>0.55980300000000005</c:v>
                </c:pt>
                <c:pt idx="1976">
                  <c:v>0.55933900000000003</c:v>
                </c:pt>
                <c:pt idx="1977">
                  <c:v>0.56044300000000002</c:v>
                </c:pt>
                <c:pt idx="1978">
                  <c:v>0.56174800000000003</c:v>
                </c:pt>
                <c:pt idx="1979">
                  <c:v>0.56498499999999996</c:v>
                </c:pt>
                <c:pt idx="1980">
                  <c:v>0.56654899999999997</c:v>
                </c:pt>
                <c:pt idx="1981">
                  <c:v>0.56524399999999997</c:v>
                </c:pt>
                <c:pt idx="1982">
                  <c:v>0.56347700000000001</c:v>
                </c:pt>
                <c:pt idx="1983">
                  <c:v>0.56253299999999995</c:v>
                </c:pt>
                <c:pt idx="1984">
                  <c:v>0.56061899999999998</c:v>
                </c:pt>
                <c:pt idx="1985">
                  <c:v>0.56650500000000004</c:v>
                </c:pt>
                <c:pt idx="1986">
                  <c:v>0.56641300000000006</c:v>
                </c:pt>
                <c:pt idx="1987">
                  <c:v>0.56511400000000001</c:v>
                </c:pt>
                <c:pt idx="1988">
                  <c:v>0.565554</c:v>
                </c:pt>
                <c:pt idx="1989">
                  <c:v>0.56537499999999996</c:v>
                </c:pt>
                <c:pt idx="1990">
                  <c:v>0.56648100000000001</c:v>
                </c:pt>
                <c:pt idx="1991">
                  <c:v>0.56784900000000005</c:v>
                </c:pt>
                <c:pt idx="1992">
                  <c:v>0.56966300000000003</c:v>
                </c:pt>
                <c:pt idx="1993">
                  <c:v>0.57080799999999998</c:v>
                </c:pt>
                <c:pt idx="1994">
                  <c:v>0.57075699999999996</c:v>
                </c:pt>
                <c:pt idx="1995">
                  <c:v>0.57091400000000003</c:v>
                </c:pt>
                <c:pt idx="1996">
                  <c:v>0.57179199999999997</c:v>
                </c:pt>
                <c:pt idx="1997">
                  <c:v>0.57277900000000004</c:v>
                </c:pt>
                <c:pt idx="1998">
                  <c:v>0.57985200000000003</c:v>
                </c:pt>
                <c:pt idx="1999">
                  <c:v>0.58120700000000003</c:v>
                </c:pt>
                <c:pt idx="2000">
                  <c:v>0.58116999999999996</c:v>
                </c:pt>
                <c:pt idx="2001">
                  <c:v>0.58040099999999994</c:v>
                </c:pt>
                <c:pt idx="2002">
                  <c:v>0.57938500000000004</c:v>
                </c:pt>
                <c:pt idx="2003">
                  <c:v>0.57995399999999997</c:v>
                </c:pt>
                <c:pt idx="2004">
                  <c:v>0.58089199999999996</c:v>
                </c:pt>
                <c:pt idx="2005">
                  <c:v>0.580959</c:v>
                </c:pt>
                <c:pt idx="2006">
                  <c:v>0.58019500000000002</c:v>
                </c:pt>
                <c:pt idx="2007">
                  <c:v>0.58064000000000004</c:v>
                </c:pt>
                <c:pt idx="2008">
                  <c:v>0.58145999999999998</c:v>
                </c:pt>
                <c:pt idx="2009">
                  <c:v>0.57996700000000001</c:v>
                </c:pt>
                <c:pt idx="2010">
                  <c:v>0.58648</c:v>
                </c:pt>
                <c:pt idx="2011">
                  <c:v>0.58933100000000005</c:v>
                </c:pt>
                <c:pt idx="2012">
                  <c:v>0.58235999999999999</c:v>
                </c:pt>
                <c:pt idx="2013">
                  <c:v>0.58730300000000002</c:v>
                </c:pt>
                <c:pt idx="2014">
                  <c:v>0.590036</c:v>
                </c:pt>
                <c:pt idx="2015">
                  <c:v>0.59175500000000003</c:v>
                </c:pt>
                <c:pt idx="2016">
                  <c:v>0.595472</c:v>
                </c:pt>
                <c:pt idx="2017">
                  <c:v>0.59955800000000004</c:v>
                </c:pt>
                <c:pt idx="2018">
                  <c:v>0.600603</c:v>
                </c:pt>
                <c:pt idx="2019">
                  <c:v>0.60042700000000004</c:v>
                </c:pt>
                <c:pt idx="2020">
                  <c:v>0.60009500000000005</c:v>
                </c:pt>
                <c:pt idx="2021">
                  <c:v>0.60706199999999999</c:v>
                </c:pt>
                <c:pt idx="2022">
                  <c:v>0.60937600000000003</c:v>
                </c:pt>
                <c:pt idx="2023">
                  <c:v>0.60915300000000006</c:v>
                </c:pt>
                <c:pt idx="2024">
                  <c:v>0.60914699999999999</c:v>
                </c:pt>
                <c:pt idx="2025">
                  <c:v>0.60887800000000003</c:v>
                </c:pt>
                <c:pt idx="2026">
                  <c:v>0.60825899999999999</c:v>
                </c:pt>
                <c:pt idx="2027">
                  <c:v>0.60724999999999996</c:v>
                </c:pt>
                <c:pt idx="2028">
                  <c:v>0.60497000000000001</c:v>
                </c:pt>
                <c:pt idx="2029">
                  <c:v>0.60428700000000002</c:v>
                </c:pt>
                <c:pt idx="2030">
                  <c:v>0.60333800000000004</c:v>
                </c:pt>
                <c:pt idx="2031">
                  <c:v>0.60216599999999998</c:v>
                </c:pt>
                <c:pt idx="2032">
                  <c:v>0.60017600000000004</c:v>
                </c:pt>
                <c:pt idx="2033">
                  <c:v>0.60388699999999995</c:v>
                </c:pt>
                <c:pt idx="2034">
                  <c:v>0.60529200000000005</c:v>
                </c:pt>
                <c:pt idx="2035">
                  <c:v>0.60392699999999999</c:v>
                </c:pt>
                <c:pt idx="2036">
                  <c:v>0.602217</c:v>
                </c:pt>
                <c:pt idx="2037">
                  <c:v>0.60109699999999999</c:v>
                </c:pt>
                <c:pt idx="2038">
                  <c:v>0.600499</c:v>
                </c:pt>
                <c:pt idx="2039">
                  <c:v>0.59884700000000002</c:v>
                </c:pt>
                <c:pt idx="2040">
                  <c:v>0.59768500000000002</c:v>
                </c:pt>
                <c:pt idx="2041">
                  <c:v>0.59731100000000004</c:v>
                </c:pt>
                <c:pt idx="2042">
                  <c:v>0.597248</c:v>
                </c:pt>
                <c:pt idx="2043">
                  <c:v>0.59796800000000006</c:v>
                </c:pt>
                <c:pt idx="2044">
                  <c:v>0.59556500000000001</c:v>
                </c:pt>
                <c:pt idx="2045">
                  <c:v>0.600719</c:v>
                </c:pt>
                <c:pt idx="2046">
                  <c:v>0.60202900000000004</c:v>
                </c:pt>
                <c:pt idx="2047">
                  <c:v>0.60045400000000004</c:v>
                </c:pt>
                <c:pt idx="2048">
                  <c:v>0.59948900000000005</c:v>
                </c:pt>
                <c:pt idx="2049">
                  <c:v>0.597862</c:v>
                </c:pt>
                <c:pt idx="2050">
                  <c:v>0.59492199999999995</c:v>
                </c:pt>
                <c:pt idx="2051">
                  <c:v>0.59169099999999997</c:v>
                </c:pt>
                <c:pt idx="2052">
                  <c:v>0.59004000000000001</c:v>
                </c:pt>
                <c:pt idx="2053">
                  <c:v>0.58849300000000004</c:v>
                </c:pt>
                <c:pt idx="2054">
                  <c:v>0.58613599999999999</c:v>
                </c:pt>
                <c:pt idx="2055">
                  <c:v>0.58428500000000005</c:v>
                </c:pt>
                <c:pt idx="2056">
                  <c:v>0.58226199999999995</c:v>
                </c:pt>
                <c:pt idx="2057">
                  <c:v>0.58730099999999996</c:v>
                </c:pt>
                <c:pt idx="2058">
                  <c:v>0.58870400000000001</c:v>
                </c:pt>
                <c:pt idx="2059">
                  <c:v>0.58804199999999995</c:v>
                </c:pt>
                <c:pt idx="2060">
                  <c:v>0.588028</c:v>
                </c:pt>
                <c:pt idx="2061">
                  <c:v>0.58762199999999998</c:v>
                </c:pt>
                <c:pt idx="2062">
                  <c:v>0.58693700000000004</c:v>
                </c:pt>
                <c:pt idx="2063">
                  <c:v>0.58596999999999999</c:v>
                </c:pt>
                <c:pt idx="2064">
                  <c:v>0.58548900000000004</c:v>
                </c:pt>
                <c:pt idx="2065">
                  <c:v>0.58506899999999995</c:v>
                </c:pt>
                <c:pt idx="2066">
                  <c:v>0.58496999999999999</c:v>
                </c:pt>
                <c:pt idx="2067">
                  <c:v>0.58352199999999999</c:v>
                </c:pt>
                <c:pt idx="2068">
                  <c:v>0.58978600000000003</c:v>
                </c:pt>
                <c:pt idx="2069">
                  <c:v>0.59219100000000002</c:v>
                </c:pt>
                <c:pt idx="2070">
                  <c:v>0.59292400000000001</c:v>
                </c:pt>
                <c:pt idx="2071">
                  <c:v>0.58600699999999994</c:v>
                </c:pt>
                <c:pt idx="2072">
                  <c:v>0.58971300000000004</c:v>
                </c:pt>
                <c:pt idx="2073">
                  <c:v>0.59277100000000005</c:v>
                </c:pt>
                <c:pt idx="2074">
                  <c:v>0.59106999999999998</c:v>
                </c:pt>
                <c:pt idx="2075">
                  <c:v>0.59107799999999999</c:v>
                </c:pt>
                <c:pt idx="2076">
                  <c:v>0.59121800000000002</c:v>
                </c:pt>
                <c:pt idx="2077">
                  <c:v>0.59121599999999996</c:v>
                </c:pt>
                <c:pt idx="2078">
                  <c:v>0.59165199999999996</c:v>
                </c:pt>
                <c:pt idx="2079">
                  <c:v>0.59014900000000003</c:v>
                </c:pt>
                <c:pt idx="2080">
                  <c:v>0.59458</c:v>
                </c:pt>
                <c:pt idx="2081">
                  <c:v>0.59584400000000004</c:v>
                </c:pt>
                <c:pt idx="2082">
                  <c:v>0.59474899999999997</c:v>
                </c:pt>
                <c:pt idx="2083">
                  <c:v>0.59449399999999997</c:v>
                </c:pt>
                <c:pt idx="2084">
                  <c:v>0.59425399999999995</c:v>
                </c:pt>
                <c:pt idx="2085">
                  <c:v>0.59521500000000005</c:v>
                </c:pt>
                <c:pt idx="2086">
                  <c:v>0.59558500000000003</c:v>
                </c:pt>
                <c:pt idx="2087">
                  <c:v>0.59567800000000004</c:v>
                </c:pt>
                <c:pt idx="2088">
                  <c:v>0.59505200000000003</c:v>
                </c:pt>
                <c:pt idx="2089">
                  <c:v>0.59398099999999998</c:v>
                </c:pt>
                <c:pt idx="2090">
                  <c:v>0.59331</c:v>
                </c:pt>
                <c:pt idx="2091">
                  <c:v>0.59143500000000004</c:v>
                </c:pt>
                <c:pt idx="2092">
                  <c:v>0.59640899999999997</c:v>
                </c:pt>
                <c:pt idx="2093">
                  <c:v>0.59762199999999999</c:v>
                </c:pt>
                <c:pt idx="2094">
                  <c:v>0.59693700000000005</c:v>
                </c:pt>
                <c:pt idx="2095">
                  <c:v>0.59670000000000001</c:v>
                </c:pt>
                <c:pt idx="2096">
                  <c:v>0.59700600000000004</c:v>
                </c:pt>
                <c:pt idx="2097">
                  <c:v>0.59686399999999995</c:v>
                </c:pt>
                <c:pt idx="2098">
                  <c:v>0.59660299999999999</c:v>
                </c:pt>
                <c:pt idx="2099">
                  <c:v>0.59739799999999998</c:v>
                </c:pt>
                <c:pt idx="2100">
                  <c:v>0.59864499999999998</c:v>
                </c:pt>
                <c:pt idx="2101">
                  <c:v>0.59850599999999998</c:v>
                </c:pt>
                <c:pt idx="2102">
                  <c:v>0.59809199999999996</c:v>
                </c:pt>
                <c:pt idx="2103">
                  <c:v>0.59746100000000002</c:v>
                </c:pt>
                <c:pt idx="2104">
                  <c:v>0.60453100000000004</c:v>
                </c:pt>
                <c:pt idx="2105">
                  <c:v>0.60899499999999995</c:v>
                </c:pt>
                <c:pt idx="2106">
                  <c:v>0.60257099999999997</c:v>
                </c:pt>
                <c:pt idx="2107">
                  <c:v>0.60733499999999996</c:v>
                </c:pt>
                <c:pt idx="2108">
                  <c:v>0.60997500000000004</c:v>
                </c:pt>
                <c:pt idx="2109">
                  <c:v>0.60967300000000002</c:v>
                </c:pt>
                <c:pt idx="2110">
                  <c:v>0.61047700000000005</c:v>
                </c:pt>
                <c:pt idx="2111">
                  <c:v>0.61021199999999998</c:v>
                </c:pt>
                <c:pt idx="2112">
                  <c:v>0.60928099999999996</c:v>
                </c:pt>
                <c:pt idx="2113">
                  <c:v>0.60829299999999997</c:v>
                </c:pt>
                <c:pt idx="2114">
                  <c:v>0.60677199999999998</c:v>
                </c:pt>
                <c:pt idx="2115">
                  <c:v>0.60375400000000001</c:v>
                </c:pt>
                <c:pt idx="2116">
                  <c:v>0.60856399999999999</c:v>
                </c:pt>
                <c:pt idx="2117">
                  <c:v>0.61029999999999995</c:v>
                </c:pt>
                <c:pt idx="2118">
                  <c:v>0.61016099999999995</c:v>
                </c:pt>
                <c:pt idx="2119">
                  <c:v>0.61124599999999996</c:v>
                </c:pt>
                <c:pt idx="2120">
                  <c:v>0.61176900000000001</c:v>
                </c:pt>
                <c:pt idx="2121">
                  <c:v>0.61262700000000003</c:v>
                </c:pt>
                <c:pt idx="2122">
                  <c:v>0.61335600000000001</c:v>
                </c:pt>
                <c:pt idx="2123">
                  <c:v>0.61293600000000004</c:v>
                </c:pt>
                <c:pt idx="2124">
                  <c:v>0.61280999999999997</c:v>
                </c:pt>
                <c:pt idx="2125">
                  <c:v>0.61239399999999999</c:v>
                </c:pt>
                <c:pt idx="2126">
                  <c:v>0.61189000000000004</c:v>
                </c:pt>
                <c:pt idx="2127">
                  <c:v>0.611734</c:v>
                </c:pt>
                <c:pt idx="2128">
                  <c:v>0.61871299999999996</c:v>
                </c:pt>
                <c:pt idx="2129">
                  <c:v>0.62032799999999999</c:v>
                </c:pt>
                <c:pt idx="2130">
                  <c:v>0.62078800000000001</c:v>
                </c:pt>
                <c:pt idx="2131">
                  <c:v>0.62040099999999998</c:v>
                </c:pt>
                <c:pt idx="2132">
                  <c:v>0.61855199999999999</c:v>
                </c:pt>
                <c:pt idx="2133">
                  <c:v>0.61906499999999998</c:v>
                </c:pt>
                <c:pt idx="2134">
                  <c:v>0.61997800000000003</c:v>
                </c:pt>
                <c:pt idx="2135">
                  <c:v>0.62187199999999998</c:v>
                </c:pt>
                <c:pt idx="2136">
                  <c:v>0.62224400000000002</c:v>
                </c:pt>
                <c:pt idx="2137">
                  <c:v>0.62198399999999998</c:v>
                </c:pt>
                <c:pt idx="2138">
                  <c:v>0.62249100000000002</c:v>
                </c:pt>
                <c:pt idx="2139">
                  <c:v>0.62262600000000001</c:v>
                </c:pt>
                <c:pt idx="2140">
                  <c:v>0.629417</c:v>
                </c:pt>
                <c:pt idx="2141">
                  <c:v>0.63233600000000001</c:v>
                </c:pt>
                <c:pt idx="2142">
                  <c:v>0.63200800000000001</c:v>
                </c:pt>
                <c:pt idx="2143">
                  <c:v>0.63329599999999997</c:v>
                </c:pt>
                <c:pt idx="2144">
                  <c:v>0.633849</c:v>
                </c:pt>
                <c:pt idx="2145">
                  <c:v>0.63499899999999998</c:v>
                </c:pt>
                <c:pt idx="2146">
                  <c:v>0.63658300000000001</c:v>
                </c:pt>
                <c:pt idx="2147">
                  <c:v>0.63697400000000004</c:v>
                </c:pt>
                <c:pt idx="2148">
                  <c:v>0.63894399999999996</c:v>
                </c:pt>
                <c:pt idx="2149">
                  <c:v>0.64198100000000002</c:v>
                </c:pt>
                <c:pt idx="2150">
                  <c:v>0.64437500000000003</c:v>
                </c:pt>
                <c:pt idx="2151">
                  <c:v>0.65155300000000005</c:v>
                </c:pt>
                <c:pt idx="2152">
                  <c:v>0.65415199999999996</c:v>
                </c:pt>
                <c:pt idx="2153">
                  <c:v>0.65388400000000002</c:v>
                </c:pt>
                <c:pt idx="2154">
                  <c:v>0.65496799999999999</c:v>
                </c:pt>
                <c:pt idx="2155">
                  <c:v>0.65700599999999998</c:v>
                </c:pt>
                <c:pt idx="2156">
                  <c:v>0.65707899999999997</c:v>
                </c:pt>
                <c:pt idx="2157">
                  <c:v>0.65775600000000001</c:v>
                </c:pt>
                <c:pt idx="2158">
                  <c:v>0.65830699999999998</c:v>
                </c:pt>
                <c:pt idx="2159">
                  <c:v>0.658111</c:v>
                </c:pt>
                <c:pt idx="2160">
                  <c:v>0.65859999999999996</c:v>
                </c:pt>
                <c:pt idx="2161">
                  <c:v>0.65790099999999996</c:v>
                </c:pt>
                <c:pt idx="2162">
                  <c:v>0.66394799999999998</c:v>
                </c:pt>
                <c:pt idx="2163">
                  <c:v>0.66436300000000004</c:v>
                </c:pt>
                <c:pt idx="2164">
                  <c:v>0.66380700000000004</c:v>
                </c:pt>
                <c:pt idx="2165">
                  <c:v>0.66424899999999998</c:v>
                </c:pt>
                <c:pt idx="2166">
                  <c:v>0.66401399999999999</c:v>
                </c:pt>
                <c:pt idx="2167">
                  <c:v>0.66520599999999996</c:v>
                </c:pt>
                <c:pt idx="2168">
                  <c:v>0.66580499999999998</c:v>
                </c:pt>
                <c:pt idx="2169">
                  <c:v>0.66476999999999997</c:v>
                </c:pt>
                <c:pt idx="2170">
                  <c:v>0.66351099999999996</c:v>
                </c:pt>
                <c:pt idx="2171">
                  <c:v>0.66283199999999998</c:v>
                </c:pt>
                <c:pt idx="2172">
                  <c:v>0.66293899999999994</c:v>
                </c:pt>
                <c:pt idx="2173">
                  <c:v>0.67011799999999999</c:v>
                </c:pt>
                <c:pt idx="2174">
                  <c:v>0.67090000000000005</c:v>
                </c:pt>
                <c:pt idx="2175">
                  <c:v>0.66994799999999999</c:v>
                </c:pt>
                <c:pt idx="2176">
                  <c:v>0.67055799999999999</c:v>
                </c:pt>
                <c:pt idx="2177">
                  <c:v>0.67243399999999998</c:v>
                </c:pt>
                <c:pt idx="2178">
                  <c:v>0.67236899999999999</c:v>
                </c:pt>
                <c:pt idx="2179">
                  <c:v>0.67269299999999999</c:v>
                </c:pt>
                <c:pt idx="2180">
                  <c:v>0.67116699999999996</c:v>
                </c:pt>
                <c:pt idx="2181">
                  <c:v>0.669458</c:v>
                </c:pt>
                <c:pt idx="2182">
                  <c:v>0.66681599999999996</c:v>
                </c:pt>
                <c:pt idx="2183">
                  <c:v>0.66588700000000001</c:v>
                </c:pt>
                <c:pt idx="2184">
                  <c:v>0.67210400000000003</c:v>
                </c:pt>
                <c:pt idx="2185">
                  <c:v>0.67203000000000002</c:v>
                </c:pt>
                <c:pt idx="2186">
                  <c:v>0.67192200000000002</c:v>
                </c:pt>
                <c:pt idx="2187">
                  <c:v>0.67416799999999999</c:v>
                </c:pt>
                <c:pt idx="2188">
                  <c:v>0.67513900000000004</c:v>
                </c:pt>
                <c:pt idx="2189">
                  <c:v>0.67410499999999995</c:v>
                </c:pt>
                <c:pt idx="2190">
                  <c:v>0.67132800000000004</c:v>
                </c:pt>
                <c:pt idx="2191">
                  <c:v>0.67043299999999995</c:v>
                </c:pt>
                <c:pt idx="2192">
                  <c:v>0.66967600000000005</c:v>
                </c:pt>
                <c:pt idx="2193">
                  <c:v>0.66907099999999997</c:v>
                </c:pt>
                <c:pt idx="2194">
                  <c:v>0.66694299999999995</c:v>
                </c:pt>
                <c:pt idx="2195">
                  <c:v>0.67253499999999999</c:v>
                </c:pt>
                <c:pt idx="2196">
                  <c:v>0.67219700000000004</c:v>
                </c:pt>
                <c:pt idx="2197">
                  <c:v>0.672705</c:v>
                </c:pt>
                <c:pt idx="2198">
                  <c:v>0.67352100000000004</c:v>
                </c:pt>
                <c:pt idx="2199">
                  <c:v>0.67331300000000005</c:v>
                </c:pt>
                <c:pt idx="2200">
                  <c:v>0.67169000000000001</c:v>
                </c:pt>
                <c:pt idx="2201">
                  <c:v>0.66749599999999998</c:v>
                </c:pt>
                <c:pt idx="2202">
                  <c:v>0.663605</c:v>
                </c:pt>
                <c:pt idx="2203">
                  <c:v>0.66078300000000001</c:v>
                </c:pt>
                <c:pt idx="2204">
                  <c:v>0.65834999999999999</c:v>
                </c:pt>
                <c:pt idx="2205">
                  <c:v>0.65853200000000001</c:v>
                </c:pt>
                <c:pt idx="2206">
                  <c:v>0.65800800000000004</c:v>
                </c:pt>
                <c:pt idx="2207">
                  <c:v>0.66369699999999998</c:v>
                </c:pt>
                <c:pt idx="2208">
                  <c:v>0.66265099999999999</c:v>
                </c:pt>
                <c:pt idx="2209">
                  <c:v>0.66230699999999998</c:v>
                </c:pt>
                <c:pt idx="2210">
                  <c:v>0.65864199999999995</c:v>
                </c:pt>
                <c:pt idx="2211">
                  <c:v>0.65471400000000002</c:v>
                </c:pt>
                <c:pt idx="2212">
                  <c:v>0.65325900000000003</c:v>
                </c:pt>
                <c:pt idx="2213">
                  <c:v>0.65342900000000004</c:v>
                </c:pt>
                <c:pt idx="2214">
                  <c:v>0.652146</c:v>
                </c:pt>
                <c:pt idx="2215">
                  <c:v>0.65074600000000005</c:v>
                </c:pt>
                <c:pt idx="2216">
                  <c:v>0.65085800000000005</c:v>
                </c:pt>
                <c:pt idx="2217">
                  <c:v>0.65058300000000002</c:v>
                </c:pt>
                <c:pt idx="2218">
                  <c:v>0.64956000000000003</c:v>
                </c:pt>
                <c:pt idx="2219">
                  <c:v>0.65518100000000001</c:v>
                </c:pt>
                <c:pt idx="2220">
                  <c:v>0.65451499999999996</c:v>
                </c:pt>
                <c:pt idx="2221">
                  <c:v>0.65260200000000002</c:v>
                </c:pt>
                <c:pt idx="2222">
                  <c:v>0.651231</c:v>
                </c:pt>
                <c:pt idx="2223">
                  <c:v>0.64936099999999997</c:v>
                </c:pt>
                <c:pt idx="2224">
                  <c:v>0.64747100000000002</c:v>
                </c:pt>
                <c:pt idx="2225">
                  <c:v>0.646038</c:v>
                </c:pt>
                <c:pt idx="2226">
                  <c:v>0.64664500000000003</c:v>
                </c:pt>
                <c:pt idx="2227">
                  <c:v>0.64527599999999996</c:v>
                </c:pt>
                <c:pt idx="2228">
                  <c:v>0.64483999999999997</c:v>
                </c:pt>
                <c:pt idx="2229">
                  <c:v>0.644953</c:v>
                </c:pt>
                <c:pt idx="2230">
                  <c:v>0.64545799999999998</c:v>
                </c:pt>
                <c:pt idx="2231">
                  <c:v>0.65205299999999999</c:v>
                </c:pt>
                <c:pt idx="2232">
                  <c:v>0.65270399999999995</c:v>
                </c:pt>
                <c:pt idx="2233">
                  <c:v>0.65278400000000003</c:v>
                </c:pt>
                <c:pt idx="2234">
                  <c:v>0.65185199999999999</c:v>
                </c:pt>
                <c:pt idx="2235">
                  <c:v>0.65340699999999996</c:v>
                </c:pt>
                <c:pt idx="2236">
                  <c:v>0.65448200000000001</c:v>
                </c:pt>
                <c:pt idx="2237">
                  <c:v>0.65554000000000001</c:v>
                </c:pt>
                <c:pt idx="2238">
                  <c:v>0.65659699999999999</c:v>
                </c:pt>
                <c:pt idx="2239">
                  <c:v>0.65765600000000002</c:v>
                </c:pt>
                <c:pt idx="2240">
                  <c:v>0.65771800000000002</c:v>
                </c:pt>
                <c:pt idx="2241">
                  <c:v>0.65823100000000001</c:v>
                </c:pt>
                <c:pt idx="2242">
                  <c:v>0.66528100000000001</c:v>
                </c:pt>
                <c:pt idx="2243">
                  <c:v>0.66533699999999996</c:v>
                </c:pt>
                <c:pt idx="2244">
                  <c:v>0.66486699999999999</c:v>
                </c:pt>
                <c:pt idx="2245">
                  <c:v>0.66539499999999996</c:v>
                </c:pt>
                <c:pt idx="2246">
                  <c:v>0.66542100000000004</c:v>
                </c:pt>
                <c:pt idx="2247">
                  <c:v>0.66544199999999998</c:v>
                </c:pt>
                <c:pt idx="2248">
                  <c:v>0.66395199999999999</c:v>
                </c:pt>
                <c:pt idx="2249">
                  <c:v>0.663968</c:v>
                </c:pt>
                <c:pt idx="2250">
                  <c:v>0.66547500000000004</c:v>
                </c:pt>
                <c:pt idx="2251">
                  <c:v>0.66697300000000004</c:v>
                </c:pt>
                <c:pt idx="2252">
                  <c:v>0.66697600000000001</c:v>
                </c:pt>
                <c:pt idx="2253">
                  <c:v>0.67496500000000004</c:v>
                </c:pt>
                <c:pt idx="2254">
                  <c:v>0.668956</c:v>
                </c:pt>
                <c:pt idx="2255">
                  <c:v>0.67845599999999995</c:v>
                </c:pt>
                <c:pt idx="2256">
                  <c:v>0.67992200000000003</c:v>
                </c:pt>
                <c:pt idx="2257">
                  <c:v>0.68090200000000001</c:v>
                </c:pt>
                <c:pt idx="2258">
                  <c:v>0.68187699999999996</c:v>
                </c:pt>
                <c:pt idx="2259">
                  <c:v>0.68184699999999998</c:v>
                </c:pt>
                <c:pt idx="2260">
                  <c:v>0.68231200000000003</c:v>
                </c:pt>
                <c:pt idx="2261">
                  <c:v>0.68277100000000002</c:v>
                </c:pt>
                <c:pt idx="2262">
                  <c:v>0.68323</c:v>
                </c:pt>
                <c:pt idx="2263">
                  <c:v>0.68367999999999995</c:v>
                </c:pt>
                <c:pt idx="2264">
                  <c:v>0.68512700000000004</c:v>
                </c:pt>
                <c:pt idx="2265">
                  <c:v>0.68507200000000001</c:v>
                </c:pt>
                <c:pt idx="2266">
                  <c:v>0.69350900000000004</c:v>
                </c:pt>
                <c:pt idx="2267">
                  <c:v>0.69394400000000001</c:v>
                </c:pt>
                <c:pt idx="2268">
                  <c:v>0.695878</c:v>
                </c:pt>
                <c:pt idx="2269">
                  <c:v>0.69780299999999995</c:v>
                </c:pt>
                <c:pt idx="2270">
                  <c:v>0.69972800000000002</c:v>
                </c:pt>
                <c:pt idx="2271">
                  <c:v>0.70114100000000001</c:v>
                </c:pt>
                <c:pt idx="2272">
                  <c:v>0.70356099999999999</c:v>
                </c:pt>
                <c:pt idx="2273">
                  <c:v>0.70446900000000001</c:v>
                </c:pt>
                <c:pt idx="2274">
                  <c:v>0.70688200000000001</c:v>
                </c:pt>
                <c:pt idx="2275">
                  <c:v>0.70728199999999997</c:v>
                </c:pt>
                <c:pt idx="2276">
                  <c:v>0.70918599999999998</c:v>
                </c:pt>
                <c:pt idx="2277">
                  <c:v>0.71004800000000001</c:v>
                </c:pt>
                <c:pt idx="2278">
                  <c:v>0.71743900000000005</c:v>
                </c:pt>
                <c:pt idx="2279">
                  <c:v>0.71737600000000001</c:v>
                </c:pt>
                <c:pt idx="2280">
                  <c:v>0.71823899999999996</c:v>
                </c:pt>
                <c:pt idx="2281">
                  <c:v>0.71911199999999997</c:v>
                </c:pt>
                <c:pt idx="2282">
                  <c:v>0.72050199999999998</c:v>
                </c:pt>
                <c:pt idx="2283">
                  <c:v>0.71987500000000004</c:v>
                </c:pt>
                <c:pt idx="2284">
                  <c:v>0.72072599999999998</c:v>
                </c:pt>
                <c:pt idx="2285">
                  <c:v>0.72158500000000003</c:v>
                </c:pt>
                <c:pt idx="2286">
                  <c:v>0.72294999999999998</c:v>
                </c:pt>
                <c:pt idx="2287">
                  <c:v>0.72331800000000002</c:v>
                </c:pt>
                <c:pt idx="2288">
                  <c:v>0.72320799999999996</c:v>
                </c:pt>
                <c:pt idx="2289">
                  <c:v>0.72290699999999997</c:v>
                </c:pt>
                <c:pt idx="2290">
                  <c:v>0.73122900000000002</c:v>
                </c:pt>
                <c:pt idx="2291">
                  <c:v>0.73124100000000003</c:v>
                </c:pt>
                <c:pt idx="2292">
                  <c:v>0.73105299999999995</c:v>
                </c:pt>
                <c:pt idx="2293">
                  <c:v>0.72987999999999997</c:v>
                </c:pt>
                <c:pt idx="2294">
                  <c:v>0.73067099999999996</c:v>
                </c:pt>
                <c:pt idx="2295">
                  <c:v>0.73101099999999997</c:v>
                </c:pt>
                <c:pt idx="2296">
                  <c:v>0.73179899999999998</c:v>
                </c:pt>
                <c:pt idx="2297">
                  <c:v>0.73356100000000002</c:v>
                </c:pt>
                <c:pt idx="2298">
                  <c:v>0.73730600000000002</c:v>
                </c:pt>
                <c:pt idx="2299">
                  <c:v>0.74074600000000002</c:v>
                </c:pt>
                <c:pt idx="2300">
                  <c:v>0.74182599999999999</c:v>
                </c:pt>
                <c:pt idx="2301">
                  <c:v>0.75207599999999997</c:v>
                </c:pt>
                <c:pt idx="2302">
                  <c:v>0.75322800000000001</c:v>
                </c:pt>
                <c:pt idx="2303">
                  <c:v>0.75391600000000003</c:v>
                </c:pt>
                <c:pt idx="2304">
                  <c:v>0.75476500000000002</c:v>
                </c:pt>
                <c:pt idx="2305">
                  <c:v>0.75501700000000005</c:v>
                </c:pt>
                <c:pt idx="2306">
                  <c:v>0.75674799999999998</c:v>
                </c:pt>
                <c:pt idx="2307">
                  <c:v>0.75853000000000004</c:v>
                </c:pt>
                <c:pt idx="2308">
                  <c:v>0.76117400000000002</c:v>
                </c:pt>
                <c:pt idx="2309">
                  <c:v>0.765957</c:v>
                </c:pt>
                <c:pt idx="2310">
                  <c:v>0.76792000000000005</c:v>
                </c:pt>
                <c:pt idx="2311">
                  <c:v>0.769876</c:v>
                </c:pt>
                <c:pt idx="2312">
                  <c:v>0.77801500000000001</c:v>
                </c:pt>
                <c:pt idx="2313">
                  <c:v>0.78012499999999996</c:v>
                </c:pt>
                <c:pt idx="2314">
                  <c:v>0.77303100000000002</c:v>
                </c:pt>
                <c:pt idx="2315">
                  <c:v>0.78030100000000002</c:v>
                </c:pt>
                <c:pt idx="2316">
                  <c:v>0.78069</c:v>
                </c:pt>
                <c:pt idx="2317">
                  <c:v>0.78019799999999995</c:v>
                </c:pt>
                <c:pt idx="2318">
                  <c:v>0.78144999999999998</c:v>
                </c:pt>
                <c:pt idx="2319">
                  <c:v>0.78176500000000004</c:v>
                </c:pt>
                <c:pt idx="2320">
                  <c:v>0.78195000000000003</c:v>
                </c:pt>
                <c:pt idx="2321">
                  <c:v>0.78234000000000004</c:v>
                </c:pt>
                <c:pt idx="2322">
                  <c:v>0.78124099999999996</c:v>
                </c:pt>
                <c:pt idx="2323">
                  <c:v>0.78725699999999998</c:v>
                </c:pt>
                <c:pt idx="2324">
                  <c:v>0.78850500000000001</c:v>
                </c:pt>
                <c:pt idx="2325">
                  <c:v>0.78816600000000003</c:v>
                </c:pt>
                <c:pt idx="2326">
                  <c:v>0.78752</c:v>
                </c:pt>
                <c:pt idx="2327">
                  <c:v>0.78569500000000003</c:v>
                </c:pt>
                <c:pt idx="2328">
                  <c:v>0.785748</c:v>
                </c:pt>
                <c:pt idx="2329">
                  <c:v>0.78600700000000001</c:v>
                </c:pt>
                <c:pt idx="2330">
                  <c:v>0.78581299999999998</c:v>
                </c:pt>
                <c:pt idx="2331">
                  <c:v>0.784528</c:v>
                </c:pt>
                <c:pt idx="2332">
                  <c:v>0.78382799999999997</c:v>
                </c:pt>
                <c:pt idx="2333">
                  <c:v>0.78244599999999997</c:v>
                </c:pt>
                <c:pt idx="2334">
                  <c:v>0.78986699999999999</c:v>
                </c:pt>
                <c:pt idx="2335">
                  <c:v>0.79083000000000003</c:v>
                </c:pt>
                <c:pt idx="2336">
                  <c:v>0.79132100000000005</c:v>
                </c:pt>
                <c:pt idx="2337">
                  <c:v>0.79114899999999999</c:v>
                </c:pt>
                <c:pt idx="2338">
                  <c:v>0.79087200000000002</c:v>
                </c:pt>
                <c:pt idx="2339">
                  <c:v>0.78957500000000003</c:v>
                </c:pt>
                <c:pt idx="2340">
                  <c:v>0.789215</c:v>
                </c:pt>
                <c:pt idx="2341">
                  <c:v>0.78795800000000005</c:v>
                </c:pt>
                <c:pt idx="2342">
                  <c:v>0.78748899999999999</c:v>
                </c:pt>
                <c:pt idx="2343">
                  <c:v>0.787578</c:v>
                </c:pt>
                <c:pt idx="2344">
                  <c:v>0.78832599999999997</c:v>
                </c:pt>
                <c:pt idx="2345">
                  <c:v>0.78852699999999998</c:v>
                </c:pt>
                <c:pt idx="2346">
                  <c:v>0.79421399999999998</c:v>
                </c:pt>
                <c:pt idx="2347">
                  <c:v>0.79278000000000004</c:v>
                </c:pt>
                <c:pt idx="2348">
                  <c:v>0.79107499999999997</c:v>
                </c:pt>
                <c:pt idx="2349">
                  <c:v>0.78984799999999999</c:v>
                </c:pt>
                <c:pt idx="2350">
                  <c:v>0.787767</c:v>
                </c:pt>
                <c:pt idx="2351">
                  <c:v>0.78347299999999997</c:v>
                </c:pt>
                <c:pt idx="2352">
                  <c:v>0.78087700000000004</c:v>
                </c:pt>
                <c:pt idx="2353">
                  <c:v>0.77847900000000003</c:v>
                </c:pt>
                <c:pt idx="2354">
                  <c:v>0.77747699999999997</c:v>
                </c:pt>
                <c:pt idx="2355">
                  <c:v>0.77617400000000003</c:v>
                </c:pt>
                <c:pt idx="2356">
                  <c:v>0.77527800000000002</c:v>
                </c:pt>
                <c:pt idx="2357">
                  <c:v>0.77452200000000004</c:v>
                </c:pt>
                <c:pt idx="2358">
                  <c:v>0.77761499999999995</c:v>
                </c:pt>
                <c:pt idx="2359">
                  <c:v>0.77641400000000005</c:v>
                </c:pt>
                <c:pt idx="2360">
                  <c:v>0.77480800000000005</c:v>
                </c:pt>
                <c:pt idx="2361">
                  <c:v>0.77344800000000002</c:v>
                </c:pt>
                <c:pt idx="2362">
                  <c:v>0.772536</c:v>
                </c:pt>
                <c:pt idx="2363">
                  <c:v>0.77090999999999998</c:v>
                </c:pt>
                <c:pt idx="2364">
                  <c:v>0.76800199999999996</c:v>
                </c:pt>
                <c:pt idx="2365">
                  <c:v>0.76639699999999999</c:v>
                </c:pt>
                <c:pt idx="2366">
                  <c:v>0.76509000000000005</c:v>
                </c:pt>
                <c:pt idx="2367">
                  <c:v>0.76358999999999999</c:v>
                </c:pt>
                <c:pt idx="2368">
                  <c:v>0.76283199999999995</c:v>
                </c:pt>
                <c:pt idx="2369">
                  <c:v>0.76093100000000002</c:v>
                </c:pt>
                <c:pt idx="2370">
                  <c:v>0.76517100000000005</c:v>
                </c:pt>
                <c:pt idx="2371">
                  <c:v>0.76336700000000002</c:v>
                </c:pt>
                <c:pt idx="2372">
                  <c:v>0.75282300000000002</c:v>
                </c:pt>
                <c:pt idx="2373">
                  <c:v>0.75409199999999998</c:v>
                </c:pt>
                <c:pt idx="2374">
                  <c:v>0.75223899999999999</c:v>
                </c:pt>
                <c:pt idx="2375">
                  <c:v>0.75072799999999995</c:v>
                </c:pt>
                <c:pt idx="2376">
                  <c:v>0.74972799999999995</c:v>
                </c:pt>
                <c:pt idx="2377">
                  <c:v>0.74581600000000003</c:v>
                </c:pt>
                <c:pt idx="2378">
                  <c:v>0.73988100000000001</c:v>
                </c:pt>
                <c:pt idx="2379">
                  <c:v>0.73584300000000002</c:v>
                </c:pt>
                <c:pt idx="2380">
                  <c:v>0.73484799999999995</c:v>
                </c:pt>
                <c:pt idx="2381">
                  <c:v>0.73303799999999997</c:v>
                </c:pt>
                <c:pt idx="2382">
                  <c:v>0.73660599999999998</c:v>
                </c:pt>
                <c:pt idx="2383">
                  <c:v>0.73724000000000001</c:v>
                </c:pt>
                <c:pt idx="2384">
                  <c:v>0.73399000000000003</c:v>
                </c:pt>
                <c:pt idx="2385">
                  <c:v>0.73054600000000003</c:v>
                </c:pt>
                <c:pt idx="2386">
                  <c:v>0.72696400000000005</c:v>
                </c:pt>
                <c:pt idx="2387">
                  <c:v>0.72524200000000005</c:v>
                </c:pt>
                <c:pt idx="2388">
                  <c:v>0.72415499999999999</c:v>
                </c:pt>
                <c:pt idx="2389">
                  <c:v>0.724603</c:v>
                </c:pt>
                <c:pt idx="2390">
                  <c:v>0.72426199999999996</c:v>
                </c:pt>
                <c:pt idx="2391">
                  <c:v>0.72405699999999995</c:v>
                </c:pt>
                <c:pt idx="2392">
                  <c:v>0.721661</c:v>
                </c:pt>
                <c:pt idx="2393">
                  <c:v>0.72581899999999999</c:v>
                </c:pt>
                <c:pt idx="2394">
                  <c:v>0.724831</c:v>
                </c:pt>
                <c:pt idx="2395">
                  <c:v>0.72400799999999998</c:v>
                </c:pt>
                <c:pt idx="2396">
                  <c:v>0.722329</c:v>
                </c:pt>
                <c:pt idx="2397">
                  <c:v>0.72072099999999995</c:v>
                </c:pt>
                <c:pt idx="2398">
                  <c:v>0.71926699999999999</c:v>
                </c:pt>
                <c:pt idx="2399">
                  <c:v>0.71817399999999998</c:v>
                </c:pt>
                <c:pt idx="2400">
                  <c:v>0.71767700000000001</c:v>
                </c:pt>
                <c:pt idx="2401">
                  <c:v>0.716866</c:v>
                </c:pt>
                <c:pt idx="2402">
                  <c:v>0.71496000000000004</c:v>
                </c:pt>
                <c:pt idx="2403">
                  <c:v>0.71279700000000001</c:v>
                </c:pt>
                <c:pt idx="2404">
                  <c:v>0.70894900000000005</c:v>
                </c:pt>
                <c:pt idx="2405">
                  <c:v>0.71529699999999996</c:v>
                </c:pt>
                <c:pt idx="2406">
                  <c:v>0.71561399999999997</c:v>
                </c:pt>
                <c:pt idx="2407">
                  <c:v>0.71470500000000003</c:v>
                </c:pt>
                <c:pt idx="2408">
                  <c:v>0.71436299999999997</c:v>
                </c:pt>
                <c:pt idx="2409">
                  <c:v>0.71339399999999997</c:v>
                </c:pt>
                <c:pt idx="2410">
                  <c:v>0.71242399999999995</c:v>
                </c:pt>
                <c:pt idx="2411">
                  <c:v>0.71131</c:v>
                </c:pt>
                <c:pt idx="2412">
                  <c:v>0.71134600000000003</c:v>
                </c:pt>
                <c:pt idx="2413">
                  <c:v>0.70926299999999998</c:v>
                </c:pt>
                <c:pt idx="2414">
                  <c:v>0.70538699999999999</c:v>
                </c:pt>
                <c:pt idx="2415">
                  <c:v>0.70179599999999998</c:v>
                </c:pt>
                <c:pt idx="2416">
                  <c:v>0.70357899999999995</c:v>
                </c:pt>
                <c:pt idx="2417">
                  <c:v>0.70198899999999997</c:v>
                </c:pt>
                <c:pt idx="2418">
                  <c:v>0.70166499999999998</c:v>
                </c:pt>
                <c:pt idx="2419">
                  <c:v>0.70086899999999996</c:v>
                </c:pt>
                <c:pt idx="2420">
                  <c:v>0.69940800000000003</c:v>
                </c:pt>
                <c:pt idx="2421">
                  <c:v>0.69732000000000005</c:v>
                </c:pt>
                <c:pt idx="2422">
                  <c:v>0.69634600000000002</c:v>
                </c:pt>
                <c:pt idx="2423">
                  <c:v>0.69306299999999998</c:v>
                </c:pt>
                <c:pt idx="2424">
                  <c:v>0.69024099999999999</c:v>
                </c:pt>
                <c:pt idx="2425">
                  <c:v>0.68879800000000002</c:v>
                </c:pt>
                <c:pt idx="2426">
                  <c:v>0.68637899999999996</c:v>
                </c:pt>
                <c:pt idx="2427">
                  <c:v>0.68928999999999996</c:v>
                </c:pt>
                <c:pt idx="2428">
                  <c:v>0.68566700000000003</c:v>
                </c:pt>
                <c:pt idx="2429">
                  <c:v>0.68057500000000004</c:v>
                </c:pt>
                <c:pt idx="2430">
                  <c:v>0.68065500000000001</c:v>
                </c:pt>
                <c:pt idx="2431">
                  <c:v>0.68074500000000004</c:v>
                </c:pt>
                <c:pt idx="2432">
                  <c:v>0.68067</c:v>
                </c:pt>
                <c:pt idx="2433">
                  <c:v>0.68018100000000004</c:v>
                </c:pt>
                <c:pt idx="2434">
                  <c:v>0.67953399999999997</c:v>
                </c:pt>
                <c:pt idx="2435">
                  <c:v>0.67993000000000003</c:v>
                </c:pt>
                <c:pt idx="2436">
                  <c:v>0.67953799999999998</c:v>
                </c:pt>
                <c:pt idx="2437">
                  <c:v>0.677589</c:v>
                </c:pt>
                <c:pt idx="2438">
                  <c:v>0.676786</c:v>
                </c:pt>
                <c:pt idx="2439">
                  <c:v>0.68420499999999995</c:v>
                </c:pt>
                <c:pt idx="2440">
                  <c:v>0.68336200000000002</c:v>
                </c:pt>
                <c:pt idx="2441">
                  <c:v>0.68254599999999999</c:v>
                </c:pt>
                <c:pt idx="2442">
                  <c:v>0.68110999999999999</c:v>
                </c:pt>
                <c:pt idx="2443">
                  <c:v>0.67944700000000002</c:v>
                </c:pt>
                <c:pt idx="2444">
                  <c:v>0.67796900000000004</c:v>
                </c:pt>
                <c:pt idx="2445">
                  <c:v>0.67446099999999998</c:v>
                </c:pt>
                <c:pt idx="2446">
                  <c:v>0.67169699999999999</c:v>
                </c:pt>
                <c:pt idx="2447">
                  <c:v>0.67049499999999995</c:v>
                </c:pt>
                <c:pt idx="2448">
                  <c:v>0.66951099999999997</c:v>
                </c:pt>
                <c:pt idx="2449">
                  <c:v>0.66799299999999995</c:v>
                </c:pt>
                <c:pt idx="2450">
                  <c:v>0.67421600000000004</c:v>
                </c:pt>
                <c:pt idx="2451">
                  <c:v>0.67510099999999995</c:v>
                </c:pt>
                <c:pt idx="2452">
                  <c:v>0.67435199999999995</c:v>
                </c:pt>
                <c:pt idx="2453">
                  <c:v>0.67519399999999996</c:v>
                </c:pt>
                <c:pt idx="2454">
                  <c:v>0.67518800000000001</c:v>
                </c:pt>
                <c:pt idx="2455">
                  <c:v>0.67363099999999998</c:v>
                </c:pt>
                <c:pt idx="2456">
                  <c:v>0.67149499999999995</c:v>
                </c:pt>
                <c:pt idx="2457">
                  <c:v>0.66978599999999999</c:v>
                </c:pt>
                <c:pt idx="2458">
                  <c:v>0.66956899999999997</c:v>
                </c:pt>
                <c:pt idx="2459">
                  <c:v>0.66950699999999996</c:v>
                </c:pt>
                <c:pt idx="2460">
                  <c:v>0.66911600000000004</c:v>
                </c:pt>
                <c:pt idx="2461">
                  <c:v>0.67449300000000001</c:v>
                </c:pt>
                <c:pt idx="2462">
                  <c:v>0.67311100000000001</c:v>
                </c:pt>
                <c:pt idx="2463">
                  <c:v>0.671929</c:v>
                </c:pt>
                <c:pt idx="2464">
                  <c:v>0.66836899999999999</c:v>
                </c:pt>
                <c:pt idx="2465">
                  <c:v>0.66512000000000004</c:v>
                </c:pt>
                <c:pt idx="2466">
                  <c:v>0.66294500000000001</c:v>
                </c:pt>
                <c:pt idx="2467">
                  <c:v>0.66026700000000005</c:v>
                </c:pt>
                <c:pt idx="2468">
                  <c:v>0.65808699999999998</c:v>
                </c:pt>
                <c:pt idx="2469">
                  <c:v>0.65539199999999997</c:v>
                </c:pt>
                <c:pt idx="2470">
                  <c:v>0.65278999999999998</c:v>
                </c:pt>
                <c:pt idx="2471">
                  <c:v>0.64795199999999997</c:v>
                </c:pt>
                <c:pt idx="2472">
                  <c:v>0.65116300000000005</c:v>
                </c:pt>
                <c:pt idx="2473">
                  <c:v>0.65009700000000004</c:v>
                </c:pt>
                <c:pt idx="2474">
                  <c:v>0.64888500000000005</c:v>
                </c:pt>
                <c:pt idx="2475">
                  <c:v>0.64621700000000004</c:v>
                </c:pt>
                <c:pt idx="2476">
                  <c:v>0.64347299999999996</c:v>
                </c:pt>
                <c:pt idx="2477">
                  <c:v>0.64269500000000002</c:v>
                </c:pt>
                <c:pt idx="2478">
                  <c:v>0.64349599999999996</c:v>
                </c:pt>
                <c:pt idx="2479">
                  <c:v>0.64180700000000002</c:v>
                </c:pt>
                <c:pt idx="2480">
                  <c:v>0.63961000000000001</c:v>
                </c:pt>
                <c:pt idx="2481">
                  <c:v>0.63630399999999998</c:v>
                </c:pt>
                <c:pt idx="2482">
                  <c:v>0.64053300000000002</c:v>
                </c:pt>
                <c:pt idx="2483">
                  <c:v>0.64085499999999995</c:v>
                </c:pt>
                <c:pt idx="2484">
                  <c:v>0.64010699999999998</c:v>
                </c:pt>
                <c:pt idx="2485">
                  <c:v>0.63986100000000001</c:v>
                </c:pt>
                <c:pt idx="2486">
                  <c:v>0.63961500000000004</c:v>
                </c:pt>
                <c:pt idx="2487">
                  <c:v>0.63935699999999995</c:v>
                </c:pt>
                <c:pt idx="2488">
                  <c:v>0.63959900000000003</c:v>
                </c:pt>
                <c:pt idx="2489">
                  <c:v>0.63933799999999996</c:v>
                </c:pt>
                <c:pt idx="2490">
                  <c:v>0.63956999999999997</c:v>
                </c:pt>
                <c:pt idx="2491">
                  <c:v>0.64130600000000004</c:v>
                </c:pt>
                <c:pt idx="2492">
                  <c:v>0.64254</c:v>
                </c:pt>
                <c:pt idx="2493">
                  <c:v>0.64976999999999996</c:v>
                </c:pt>
                <c:pt idx="2494">
                  <c:v>0.648976</c:v>
                </c:pt>
                <c:pt idx="2495">
                  <c:v>0.64920199999999995</c:v>
                </c:pt>
                <c:pt idx="2496">
                  <c:v>0.64840399999999998</c:v>
                </c:pt>
                <c:pt idx="2497">
                  <c:v>0.64711200000000002</c:v>
                </c:pt>
                <c:pt idx="2498">
                  <c:v>0.64580800000000005</c:v>
                </c:pt>
                <c:pt idx="2499">
                  <c:v>0.64301200000000003</c:v>
                </c:pt>
                <c:pt idx="2500">
                  <c:v>0.64221600000000001</c:v>
                </c:pt>
                <c:pt idx="2501">
                  <c:v>0.64039699999999999</c:v>
                </c:pt>
                <c:pt idx="2502">
                  <c:v>0.64066500000000004</c:v>
                </c:pt>
                <c:pt idx="2503">
                  <c:v>0.64684200000000003</c:v>
                </c:pt>
                <c:pt idx="2504">
                  <c:v>0.64594399999999996</c:v>
                </c:pt>
                <c:pt idx="2505">
                  <c:v>0.64463199999999998</c:v>
                </c:pt>
                <c:pt idx="2506">
                  <c:v>0.64383299999999999</c:v>
                </c:pt>
                <c:pt idx="2507">
                  <c:v>0.64448700000000003</c:v>
                </c:pt>
                <c:pt idx="2508">
                  <c:v>0.64263400000000004</c:v>
                </c:pt>
                <c:pt idx="2509">
                  <c:v>0.64231799999999994</c:v>
                </c:pt>
                <c:pt idx="2510">
                  <c:v>0.64146300000000001</c:v>
                </c:pt>
                <c:pt idx="2511">
                  <c:v>0.64167099999999999</c:v>
                </c:pt>
                <c:pt idx="2512">
                  <c:v>0.64326399999999995</c:v>
                </c:pt>
                <c:pt idx="2513">
                  <c:v>0.64251499999999995</c:v>
                </c:pt>
                <c:pt idx="2514">
                  <c:v>0.64967900000000001</c:v>
                </c:pt>
                <c:pt idx="2515">
                  <c:v>0.64966999999999997</c:v>
                </c:pt>
                <c:pt idx="2516">
                  <c:v>0.64830600000000005</c:v>
                </c:pt>
                <c:pt idx="2517">
                  <c:v>0.64643799999999996</c:v>
                </c:pt>
                <c:pt idx="2518">
                  <c:v>0.64506300000000005</c:v>
                </c:pt>
                <c:pt idx="2519">
                  <c:v>0.64319899999999997</c:v>
                </c:pt>
                <c:pt idx="2520">
                  <c:v>0.64230100000000001</c:v>
                </c:pt>
                <c:pt idx="2521">
                  <c:v>0.63991799999999999</c:v>
                </c:pt>
                <c:pt idx="2522">
                  <c:v>0.63849400000000001</c:v>
                </c:pt>
                <c:pt idx="2523">
                  <c:v>0.63622199999999995</c:v>
                </c:pt>
                <c:pt idx="2524">
                  <c:v>0.64032</c:v>
                </c:pt>
                <c:pt idx="2525">
                  <c:v>0.63778199999999996</c:v>
                </c:pt>
                <c:pt idx="2526">
                  <c:v>0.63594700000000004</c:v>
                </c:pt>
                <c:pt idx="2527">
                  <c:v>0.63501300000000005</c:v>
                </c:pt>
                <c:pt idx="2528">
                  <c:v>0.63257099999999999</c:v>
                </c:pt>
                <c:pt idx="2529">
                  <c:v>0.63016099999999997</c:v>
                </c:pt>
                <c:pt idx="2530">
                  <c:v>0.62772600000000001</c:v>
                </c:pt>
                <c:pt idx="2531">
                  <c:v>0.62479300000000004</c:v>
                </c:pt>
                <c:pt idx="2532">
                  <c:v>0.62186699999999995</c:v>
                </c:pt>
                <c:pt idx="2533">
                  <c:v>0.61946299999999999</c:v>
                </c:pt>
                <c:pt idx="2534">
                  <c:v>0.61746400000000001</c:v>
                </c:pt>
                <c:pt idx="2535">
                  <c:v>0.61467300000000002</c:v>
                </c:pt>
                <c:pt idx="2536">
                  <c:v>0.61872099999999997</c:v>
                </c:pt>
                <c:pt idx="2537">
                  <c:v>0.61560999999999999</c:v>
                </c:pt>
                <c:pt idx="2538">
                  <c:v>0.61271299999999995</c:v>
                </c:pt>
                <c:pt idx="2539">
                  <c:v>0.611842</c:v>
                </c:pt>
                <c:pt idx="2540">
                  <c:v>0.61336900000000005</c:v>
                </c:pt>
                <c:pt idx="2541">
                  <c:v>0.611815</c:v>
                </c:pt>
                <c:pt idx="2542">
                  <c:v>0.60881799999999997</c:v>
                </c:pt>
                <c:pt idx="2543">
                  <c:v>0.60536299999999998</c:v>
                </c:pt>
                <c:pt idx="2544">
                  <c:v>0.60341699999999998</c:v>
                </c:pt>
                <c:pt idx="2545">
                  <c:v>0.60086700000000004</c:v>
                </c:pt>
                <c:pt idx="2546">
                  <c:v>0.59802699999999998</c:v>
                </c:pt>
                <c:pt idx="2547">
                  <c:v>0.60153800000000002</c:v>
                </c:pt>
                <c:pt idx="2548">
                  <c:v>0.59889599999999998</c:v>
                </c:pt>
                <c:pt idx="2549">
                  <c:v>0.59543000000000001</c:v>
                </c:pt>
                <c:pt idx="2550">
                  <c:v>0.59242600000000001</c:v>
                </c:pt>
                <c:pt idx="2551">
                  <c:v>0.58944099999999999</c:v>
                </c:pt>
                <c:pt idx="2552">
                  <c:v>0.58743100000000004</c:v>
                </c:pt>
                <c:pt idx="2553">
                  <c:v>0.58492599999999995</c:v>
                </c:pt>
                <c:pt idx="2554">
                  <c:v>0.58342499999999997</c:v>
                </c:pt>
                <c:pt idx="2555">
                  <c:v>0.58190900000000001</c:v>
                </c:pt>
                <c:pt idx="2556">
                  <c:v>0.580897</c:v>
                </c:pt>
                <c:pt idx="2557">
                  <c:v>0.57931500000000002</c:v>
                </c:pt>
                <c:pt idx="2558">
                  <c:v>0.57794699999999999</c:v>
                </c:pt>
                <c:pt idx="2559">
                  <c:v>0.58443699999999998</c:v>
                </c:pt>
                <c:pt idx="2560">
                  <c:v>0.584762</c:v>
                </c:pt>
                <c:pt idx="2561">
                  <c:v>0.58423499999999995</c:v>
                </c:pt>
                <c:pt idx="2562">
                  <c:v>0.58263799999999999</c:v>
                </c:pt>
                <c:pt idx="2563">
                  <c:v>0.57907799999999998</c:v>
                </c:pt>
                <c:pt idx="2564">
                  <c:v>0.57604100000000003</c:v>
                </c:pt>
                <c:pt idx="2565">
                  <c:v>0.57352700000000001</c:v>
                </c:pt>
                <c:pt idx="2566">
                  <c:v>0.57403899999999997</c:v>
                </c:pt>
                <c:pt idx="2567">
                  <c:v>0.57595499999999999</c:v>
                </c:pt>
                <c:pt idx="2568">
                  <c:v>0.57535400000000003</c:v>
                </c:pt>
                <c:pt idx="2569">
                  <c:v>0.57481499999999996</c:v>
                </c:pt>
                <c:pt idx="2570">
                  <c:v>0.57469700000000001</c:v>
                </c:pt>
                <c:pt idx="2571">
                  <c:v>0.57374700000000001</c:v>
                </c:pt>
                <c:pt idx="2572">
                  <c:v>0.58015600000000001</c:v>
                </c:pt>
                <c:pt idx="2573">
                  <c:v>0.57794199999999996</c:v>
                </c:pt>
                <c:pt idx="2574">
                  <c:v>0.57589699999999999</c:v>
                </c:pt>
                <c:pt idx="2575">
                  <c:v>0.57381000000000004</c:v>
                </c:pt>
                <c:pt idx="2576">
                  <c:v>0.57171700000000003</c:v>
                </c:pt>
                <c:pt idx="2577">
                  <c:v>0.56912099999999999</c:v>
                </c:pt>
                <c:pt idx="2578">
                  <c:v>0.56652999999999998</c:v>
                </c:pt>
                <c:pt idx="2579">
                  <c:v>0.56445299999999998</c:v>
                </c:pt>
                <c:pt idx="2580">
                  <c:v>0.56337099999999996</c:v>
                </c:pt>
                <c:pt idx="2581">
                  <c:v>0.56171300000000002</c:v>
                </c:pt>
                <c:pt idx="2582">
                  <c:v>0.56028699999999998</c:v>
                </c:pt>
                <c:pt idx="2583">
                  <c:v>0.57022399999999995</c:v>
                </c:pt>
                <c:pt idx="2584">
                  <c:v>0.57194599999999995</c:v>
                </c:pt>
                <c:pt idx="2585">
                  <c:v>0.571349</c:v>
                </c:pt>
                <c:pt idx="2586">
                  <c:v>0.57176400000000005</c:v>
                </c:pt>
                <c:pt idx="2587">
                  <c:v>0.57313199999999997</c:v>
                </c:pt>
                <c:pt idx="2588">
                  <c:v>0.57247999999999999</c:v>
                </c:pt>
                <c:pt idx="2589">
                  <c:v>0.57136100000000001</c:v>
                </c:pt>
                <c:pt idx="2590">
                  <c:v>0.57075299999999995</c:v>
                </c:pt>
                <c:pt idx="2591">
                  <c:v>0.57062999999999997</c:v>
                </c:pt>
                <c:pt idx="2592">
                  <c:v>0.57051099999999999</c:v>
                </c:pt>
                <c:pt idx="2593">
                  <c:v>0.57034700000000005</c:v>
                </c:pt>
                <c:pt idx="2594">
                  <c:v>0.57139499999999999</c:v>
                </c:pt>
                <c:pt idx="2595">
                  <c:v>0.581229</c:v>
                </c:pt>
                <c:pt idx="2596">
                  <c:v>0.58094199999999996</c:v>
                </c:pt>
                <c:pt idx="2597">
                  <c:v>0.58134699999999995</c:v>
                </c:pt>
                <c:pt idx="2598">
                  <c:v>0.58066200000000001</c:v>
                </c:pt>
                <c:pt idx="2599">
                  <c:v>0.57954499999999998</c:v>
                </c:pt>
                <c:pt idx="2600">
                  <c:v>0.57992100000000002</c:v>
                </c:pt>
                <c:pt idx="2601">
                  <c:v>0.58080799999999999</c:v>
                </c:pt>
                <c:pt idx="2602">
                  <c:v>0.58313599999999999</c:v>
                </c:pt>
                <c:pt idx="2603">
                  <c:v>0.58296899999999996</c:v>
                </c:pt>
                <c:pt idx="2604">
                  <c:v>0.58381300000000003</c:v>
                </c:pt>
                <c:pt idx="2605">
                  <c:v>0.58478300000000005</c:v>
                </c:pt>
                <c:pt idx="2606">
                  <c:v>0.59162599999999999</c:v>
                </c:pt>
                <c:pt idx="2607">
                  <c:v>0.592333</c:v>
                </c:pt>
                <c:pt idx="2608">
                  <c:v>0.59322399999999997</c:v>
                </c:pt>
                <c:pt idx="2609">
                  <c:v>0.59455599999999997</c:v>
                </c:pt>
                <c:pt idx="2610">
                  <c:v>0.59482000000000002</c:v>
                </c:pt>
                <c:pt idx="2611">
                  <c:v>0.59262499999999996</c:v>
                </c:pt>
                <c:pt idx="2612">
                  <c:v>0.59096400000000004</c:v>
                </c:pt>
                <c:pt idx="2613">
                  <c:v>0.58878600000000003</c:v>
                </c:pt>
                <c:pt idx="2614">
                  <c:v>0.58713000000000004</c:v>
                </c:pt>
                <c:pt idx="2615">
                  <c:v>0.58543299999999998</c:v>
                </c:pt>
                <c:pt idx="2616">
                  <c:v>0.58271600000000001</c:v>
                </c:pt>
                <c:pt idx="2617">
                  <c:v>0.58178200000000002</c:v>
                </c:pt>
                <c:pt idx="2618">
                  <c:v>0.58656600000000003</c:v>
                </c:pt>
                <c:pt idx="2619">
                  <c:v>0.58521900000000004</c:v>
                </c:pt>
                <c:pt idx="2620">
                  <c:v>0.58456900000000001</c:v>
                </c:pt>
                <c:pt idx="2621">
                  <c:v>0.58283399999999996</c:v>
                </c:pt>
                <c:pt idx="2622">
                  <c:v>0.58116699999999999</c:v>
                </c:pt>
                <c:pt idx="2623">
                  <c:v>0.58001000000000003</c:v>
                </c:pt>
                <c:pt idx="2624">
                  <c:v>0.57986800000000005</c:v>
                </c:pt>
                <c:pt idx="2625">
                  <c:v>0.58073699999999995</c:v>
                </c:pt>
                <c:pt idx="2626">
                  <c:v>0.58256600000000003</c:v>
                </c:pt>
                <c:pt idx="2627">
                  <c:v>0.58437300000000003</c:v>
                </c:pt>
                <c:pt idx="2628">
                  <c:v>0.58496099999999995</c:v>
                </c:pt>
                <c:pt idx="2629">
                  <c:v>0.58410099999999998</c:v>
                </c:pt>
                <c:pt idx="2630">
                  <c:v>0.59096400000000004</c:v>
                </c:pt>
                <c:pt idx="2631">
                  <c:v>0.59199400000000002</c:v>
                </c:pt>
                <c:pt idx="2632">
                  <c:v>0.593943</c:v>
                </c:pt>
                <c:pt idx="2633">
                  <c:v>0.59672099999999995</c:v>
                </c:pt>
                <c:pt idx="2634">
                  <c:v>0.59841699999999998</c:v>
                </c:pt>
                <c:pt idx="2635">
                  <c:v>0.59858699999999998</c:v>
                </c:pt>
                <c:pt idx="2636">
                  <c:v>0.59730399999999995</c:v>
                </c:pt>
                <c:pt idx="2637">
                  <c:v>0.59618599999999999</c:v>
                </c:pt>
                <c:pt idx="2638">
                  <c:v>0.59590699999999996</c:v>
                </c:pt>
                <c:pt idx="2639">
                  <c:v>0.59670699999999999</c:v>
                </c:pt>
                <c:pt idx="2640">
                  <c:v>0.60339900000000002</c:v>
                </c:pt>
                <c:pt idx="2641">
                  <c:v>0.60328499999999996</c:v>
                </c:pt>
                <c:pt idx="2642">
                  <c:v>0.60302299999999998</c:v>
                </c:pt>
                <c:pt idx="2643">
                  <c:v>0.60128400000000004</c:v>
                </c:pt>
                <c:pt idx="2644">
                  <c:v>0.60124299999999997</c:v>
                </c:pt>
                <c:pt idx="2645">
                  <c:v>0.60199000000000003</c:v>
                </c:pt>
                <c:pt idx="2646">
                  <c:v>0.60162000000000004</c:v>
                </c:pt>
                <c:pt idx="2647">
                  <c:v>0.60034600000000005</c:v>
                </c:pt>
                <c:pt idx="2648">
                  <c:v>0.59913899999999998</c:v>
                </c:pt>
                <c:pt idx="2649">
                  <c:v>0.59919999999999995</c:v>
                </c:pt>
                <c:pt idx="2650">
                  <c:v>0.60009000000000001</c:v>
                </c:pt>
                <c:pt idx="2651">
                  <c:v>0.59958400000000001</c:v>
                </c:pt>
                <c:pt idx="2652">
                  <c:v>0.60617799999999999</c:v>
                </c:pt>
                <c:pt idx="2653">
                  <c:v>0.60420799999999997</c:v>
                </c:pt>
                <c:pt idx="2654">
                  <c:v>0.60269200000000001</c:v>
                </c:pt>
                <c:pt idx="2655">
                  <c:v>0.60202699999999998</c:v>
                </c:pt>
                <c:pt idx="2656">
                  <c:v>0.60177400000000003</c:v>
                </c:pt>
                <c:pt idx="2657">
                  <c:v>0.60162000000000004</c:v>
                </c:pt>
                <c:pt idx="2658">
                  <c:v>0.601719</c:v>
                </c:pt>
                <c:pt idx="2659">
                  <c:v>0.60116700000000001</c:v>
                </c:pt>
                <c:pt idx="2660">
                  <c:v>0.602356</c:v>
                </c:pt>
                <c:pt idx="2661">
                  <c:v>0.60444900000000001</c:v>
                </c:pt>
                <c:pt idx="2662">
                  <c:v>0.61075100000000004</c:v>
                </c:pt>
                <c:pt idx="2663">
                  <c:v>0.60907900000000004</c:v>
                </c:pt>
                <c:pt idx="2664">
                  <c:v>0.60700799999999999</c:v>
                </c:pt>
                <c:pt idx="2665">
                  <c:v>0.60579499999999997</c:v>
                </c:pt>
                <c:pt idx="2666">
                  <c:v>0.60450000000000004</c:v>
                </c:pt>
                <c:pt idx="2667">
                  <c:v>0.60323700000000002</c:v>
                </c:pt>
                <c:pt idx="2668">
                  <c:v>0.601912</c:v>
                </c:pt>
                <c:pt idx="2669">
                  <c:v>0.600804</c:v>
                </c:pt>
                <c:pt idx="2670">
                  <c:v>0.60135099999999997</c:v>
                </c:pt>
                <c:pt idx="2671">
                  <c:v>0.60160999999999998</c:v>
                </c:pt>
                <c:pt idx="2672">
                  <c:v>0.60331500000000005</c:v>
                </c:pt>
                <c:pt idx="2673">
                  <c:v>0.61045199999999999</c:v>
                </c:pt>
                <c:pt idx="2674">
                  <c:v>0.60902000000000001</c:v>
                </c:pt>
                <c:pt idx="2675">
                  <c:v>0.60735499999999998</c:v>
                </c:pt>
                <c:pt idx="2676">
                  <c:v>0.606298</c:v>
                </c:pt>
                <c:pt idx="2677">
                  <c:v>0.60590599999999994</c:v>
                </c:pt>
                <c:pt idx="2678">
                  <c:v>0.60446999999999995</c:v>
                </c:pt>
                <c:pt idx="2679">
                  <c:v>0.60325099999999998</c:v>
                </c:pt>
                <c:pt idx="2680">
                  <c:v>0.60262000000000004</c:v>
                </c:pt>
                <c:pt idx="2681">
                  <c:v>0.60312100000000002</c:v>
                </c:pt>
                <c:pt idx="2682">
                  <c:v>0.60428199999999999</c:v>
                </c:pt>
                <c:pt idx="2683">
                  <c:v>0.603962</c:v>
                </c:pt>
                <c:pt idx="2684">
                  <c:v>0.605738</c:v>
                </c:pt>
                <c:pt idx="2685">
                  <c:v>0.61037300000000005</c:v>
                </c:pt>
                <c:pt idx="2686">
                  <c:v>0.60848500000000005</c:v>
                </c:pt>
                <c:pt idx="2687">
                  <c:v>0.60830600000000001</c:v>
                </c:pt>
                <c:pt idx="2688">
                  <c:v>0.60758999999999996</c:v>
                </c:pt>
                <c:pt idx="2689">
                  <c:v>0.60778900000000002</c:v>
                </c:pt>
                <c:pt idx="2690">
                  <c:v>0.60728400000000005</c:v>
                </c:pt>
                <c:pt idx="2691">
                  <c:v>0.60624299999999998</c:v>
                </c:pt>
                <c:pt idx="2692">
                  <c:v>0.60506300000000002</c:v>
                </c:pt>
                <c:pt idx="2693">
                  <c:v>0.60603899999999999</c:v>
                </c:pt>
                <c:pt idx="2694">
                  <c:v>0.60671200000000003</c:v>
                </c:pt>
                <c:pt idx="2695">
                  <c:v>0.61064499999999999</c:v>
                </c:pt>
                <c:pt idx="2696">
                  <c:v>0.62018499999999999</c:v>
                </c:pt>
                <c:pt idx="2697">
                  <c:v>0.61928700000000003</c:v>
                </c:pt>
                <c:pt idx="2698">
                  <c:v>0.61979600000000001</c:v>
                </c:pt>
                <c:pt idx="2699">
                  <c:v>0.61964200000000003</c:v>
                </c:pt>
                <c:pt idx="2700">
                  <c:v>0.61948000000000003</c:v>
                </c:pt>
                <c:pt idx="2701">
                  <c:v>0.61926199999999998</c:v>
                </c:pt>
                <c:pt idx="2702">
                  <c:v>0.61757600000000001</c:v>
                </c:pt>
                <c:pt idx="2703">
                  <c:v>0.61558999999999997</c:v>
                </c:pt>
                <c:pt idx="2704">
                  <c:v>0.61404999999999998</c:v>
                </c:pt>
                <c:pt idx="2705">
                  <c:v>0.61193799999999998</c:v>
                </c:pt>
                <c:pt idx="2706">
                  <c:v>0.61375100000000005</c:v>
                </c:pt>
                <c:pt idx="2707">
                  <c:v>0.61923399999999995</c:v>
                </c:pt>
                <c:pt idx="2708">
                  <c:v>0.61738400000000004</c:v>
                </c:pt>
                <c:pt idx="2709">
                  <c:v>0.61734</c:v>
                </c:pt>
                <c:pt idx="2710">
                  <c:v>0.61800200000000005</c:v>
                </c:pt>
                <c:pt idx="2711">
                  <c:v>0.61923899999999998</c:v>
                </c:pt>
                <c:pt idx="2712">
                  <c:v>0.62051400000000001</c:v>
                </c:pt>
                <c:pt idx="2713">
                  <c:v>0.62382499999999996</c:v>
                </c:pt>
                <c:pt idx="2714">
                  <c:v>0.62589099999999998</c:v>
                </c:pt>
                <c:pt idx="2715">
                  <c:v>0.62749900000000003</c:v>
                </c:pt>
                <c:pt idx="2716">
                  <c:v>0.62741499999999994</c:v>
                </c:pt>
                <c:pt idx="2717">
                  <c:v>0.63063199999999997</c:v>
                </c:pt>
                <c:pt idx="2718">
                  <c:v>0.63634299999999999</c:v>
                </c:pt>
                <c:pt idx="2719">
                  <c:v>0.63684399999999997</c:v>
                </c:pt>
                <c:pt idx="2720">
                  <c:v>0.64024800000000004</c:v>
                </c:pt>
                <c:pt idx="2721">
                  <c:v>0.64123399999999997</c:v>
                </c:pt>
                <c:pt idx="2722">
                  <c:v>0.64147299999999996</c:v>
                </c:pt>
                <c:pt idx="2723">
                  <c:v>0.64269600000000005</c:v>
                </c:pt>
                <c:pt idx="2724">
                  <c:v>0.64345200000000002</c:v>
                </c:pt>
                <c:pt idx="2725">
                  <c:v>0.64278599999999997</c:v>
                </c:pt>
                <c:pt idx="2726">
                  <c:v>0.64259500000000003</c:v>
                </c:pt>
                <c:pt idx="2727">
                  <c:v>0.64200500000000005</c:v>
                </c:pt>
                <c:pt idx="2728">
                  <c:v>0.643876</c:v>
                </c:pt>
                <c:pt idx="2729">
                  <c:v>0.64748700000000003</c:v>
                </c:pt>
                <c:pt idx="2730">
                  <c:v>0.64482600000000001</c:v>
                </c:pt>
                <c:pt idx="2731">
                  <c:v>0.64446599999999998</c:v>
                </c:pt>
                <c:pt idx="2732">
                  <c:v>0.64602800000000005</c:v>
                </c:pt>
                <c:pt idx="2733">
                  <c:v>0.64948799999999995</c:v>
                </c:pt>
                <c:pt idx="2734">
                  <c:v>0.65225500000000003</c:v>
                </c:pt>
                <c:pt idx="2735">
                  <c:v>0.65067399999999997</c:v>
                </c:pt>
                <c:pt idx="2736">
                  <c:v>0.64836300000000002</c:v>
                </c:pt>
                <c:pt idx="2737">
                  <c:v>0.64581599999999995</c:v>
                </c:pt>
                <c:pt idx="2738">
                  <c:v>0.649173</c:v>
                </c:pt>
                <c:pt idx="2739">
                  <c:v>0.65476500000000004</c:v>
                </c:pt>
                <c:pt idx="2740">
                  <c:v>0.65400700000000001</c:v>
                </c:pt>
                <c:pt idx="2741">
                  <c:v>0.65527599999999997</c:v>
                </c:pt>
                <c:pt idx="2742">
                  <c:v>0.65640500000000002</c:v>
                </c:pt>
                <c:pt idx="2743">
                  <c:v>0.65883199999999997</c:v>
                </c:pt>
                <c:pt idx="2744">
                  <c:v>0.66047699999999998</c:v>
                </c:pt>
                <c:pt idx="2745">
                  <c:v>0.66054999999999997</c:v>
                </c:pt>
                <c:pt idx="2746">
                  <c:v>0.66006100000000001</c:v>
                </c:pt>
                <c:pt idx="2747">
                  <c:v>0.65896900000000003</c:v>
                </c:pt>
                <c:pt idx="2748">
                  <c:v>0.66307000000000005</c:v>
                </c:pt>
                <c:pt idx="2749">
                  <c:v>0.667987</c:v>
                </c:pt>
                <c:pt idx="2750">
                  <c:v>0.66725000000000001</c:v>
                </c:pt>
                <c:pt idx="2751">
                  <c:v>0.66901100000000002</c:v>
                </c:pt>
                <c:pt idx="2752">
                  <c:v>0.67137100000000005</c:v>
                </c:pt>
                <c:pt idx="2753">
                  <c:v>0.67300199999999999</c:v>
                </c:pt>
                <c:pt idx="2754">
                  <c:v>0.67508199999999996</c:v>
                </c:pt>
                <c:pt idx="2755">
                  <c:v>0.67503599999999997</c:v>
                </c:pt>
                <c:pt idx="2756">
                  <c:v>0.67465799999999998</c:v>
                </c:pt>
                <c:pt idx="2757">
                  <c:v>0.67392099999999999</c:v>
                </c:pt>
                <c:pt idx="2758">
                  <c:v>0.67800499999999997</c:v>
                </c:pt>
                <c:pt idx="2759">
                  <c:v>0.68444099999999997</c:v>
                </c:pt>
                <c:pt idx="2760">
                  <c:v>0.68482799999999999</c:v>
                </c:pt>
                <c:pt idx="2761">
                  <c:v>0.68614900000000001</c:v>
                </c:pt>
                <c:pt idx="2762">
                  <c:v>0.68571099999999996</c:v>
                </c:pt>
                <c:pt idx="2763">
                  <c:v>0.68442599999999998</c:v>
                </c:pt>
                <c:pt idx="2764">
                  <c:v>0.68452199999999996</c:v>
                </c:pt>
                <c:pt idx="2765">
                  <c:v>0.68478499999999998</c:v>
                </c:pt>
                <c:pt idx="2766">
                  <c:v>0.68430199999999997</c:v>
                </c:pt>
                <c:pt idx="2767">
                  <c:v>0.683284</c:v>
                </c:pt>
                <c:pt idx="2768">
                  <c:v>0.68692399999999998</c:v>
                </c:pt>
                <c:pt idx="2769">
                  <c:v>0.69503599999999999</c:v>
                </c:pt>
                <c:pt idx="2770">
                  <c:v>0.68964499999999995</c:v>
                </c:pt>
                <c:pt idx="2771">
                  <c:v>0.688079</c:v>
                </c:pt>
                <c:pt idx="2772">
                  <c:v>0.69624699999999995</c:v>
                </c:pt>
                <c:pt idx="2773">
                  <c:v>0.69586300000000001</c:v>
                </c:pt>
                <c:pt idx="2774">
                  <c:v>0.698245</c:v>
                </c:pt>
                <c:pt idx="2775">
                  <c:v>0.70174499999999995</c:v>
                </c:pt>
                <c:pt idx="2776">
                  <c:v>0.70615499999999998</c:v>
                </c:pt>
                <c:pt idx="2777">
                  <c:v>0.70925499999999997</c:v>
                </c:pt>
                <c:pt idx="2778">
                  <c:v>0.71219600000000005</c:v>
                </c:pt>
                <c:pt idx="2779">
                  <c:v>0.72038999999999997</c:v>
                </c:pt>
                <c:pt idx="2780">
                  <c:v>0.73169600000000001</c:v>
                </c:pt>
                <c:pt idx="2781">
                  <c:v>0.73428599999999999</c:v>
                </c:pt>
                <c:pt idx="2782">
                  <c:v>0.73689499999999997</c:v>
                </c:pt>
                <c:pt idx="2783">
                  <c:v>0.73822900000000002</c:v>
                </c:pt>
                <c:pt idx="2784">
                  <c:v>0.73966200000000004</c:v>
                </c:pt>
                <c:pt idx="2785">
                  <c:v>0.74097000000000002</c:v>
                </c:pt>
                <c:pt idx="2786">
                  <c:v>0.74096700000000004</c:v>
                </c:pt>
                <c:pt idx="2787">
                  <c:v>0.74012199999999995</c:v>
                </c:pt>
                <c:pt idx="2788">
                  <c:v>0.73743499999999995</c:v>
                </c:pt>
                <c:pt idx="2789">
                  <c:v>0.73256900000000003</c:v>
                </c:pt>
                <c:pt idx="2790">
                  <c:v>0.72718300000000002</c:v>
                </c:pt>
                <c:pt idx="2791">
                  <c:v>0.72495100000000001</c:v>
                </c:pt>
                <c:pt idx="2792">
                  <c:v>0.72082999999999997</c:v>
                </c:pt>
                <c:pt idx="2793">
                  <c:v>0.71715200000000001</c:v>
                </c:pt>
                <c:pt idx="2794">
                  <c:v>0.71403899999999998</c:v>
                </c:pt>
                <c:pt idx="2795">
                  <c:v>0.71094199999999996</c:v>
                </c:pt>
                <c:pt idx="2796">
                  <c:v>0.70520499999999997</c:v>
                </c:pt>
                <c:pt idx="2797">
                  <c:v>0.69811900000000005</c:v>
                </c:pt>
                <c:pt idx="2798">
                  <c:v>0.69308999999999998</c:v>
                </c:pt>
                <c:pt idx="2799">
                  <c:v>0.68935299999999999</c:v>
                </c:pt>
                <c:pt idx="2800">
                  <c:v>0.68658300000000005</c:v>
                </c:pt>
                <c:pt idx="2801">
                  <c:v>0.68451700000000004</c:v>
                </c:pt>
                <c:pt idx="2802">
                  <c:v>0.68684900000000004</c:v>
                </c:pt>
                <c:pt idx="2803">
                  <c:v>0.68429499999999999</c:v>
                </c:pt>
                <c:pt idx="2804">
                  <c:v>0.68198400000000003</c:v>
                </c:pt>
                <c:pt idx="2805">
                  <c:v>0.679701</c:v>
                </c:pt>
                <c:pt idx="2806">
                  <c:v>0.67768300000000004</c:v>
                </c:pt>
                <c:pt idx="2807">
                  <c:v>0.67468600000000001</c:v>
                </c:pt>
                <c:pt idx="2808">
                  <c:v>0.67181100000000005</c:v>
                </c:pt>
                <c:pt idx="2809">
                  <c:v>0.66805999999999999</c:v>
                </c:pt>
                <c:pt idx="2810">
                  <c:v>0.66327100000000005</c:v>
                </c:pt>
                <c:pt idx="2811">
                  <c:v>0.65925900000000004</c:v>
                </c:pt>
                <c:pt idx="2812">
                  <c:v>0.65777200000000002</c:v>
                </c:pt>
                <c:pt idx="2813">
                  <c:v>0.66177200000000003</c:v>
                </c:pt>
                <c:pt idx="2814">
                  <c:v>0.65765899999999999</c:v>
                </c:pt>
                <c:pt idx="2815">
                  <c:v>0.65569500000000003</c:v>
                </c:pt>
                <c:pt idx="2816">
                  <c:v>0.65406900000000001</c:v>
                </c:pt>
                <c:pt idx="2817">
                  <c:v>0.65030399999999999</c:v>
                </c:pt>
                <c:pt idx="2818">
                  <c:v>0.64611099999999999</c:v>
                </c:pt>
                <c:pt idx="2819">
                  <c:v>0.643679</c:v>
                </c:pt>
                <c:pt idx="2820">
                  <c:v>0.64026899999999998</c:v>
                </c:pt>
                <c:pt idx="2821">
                  <c:v>0.63851199999999997</c:v>
                </c:pt>
                <c:pt idx="2822">
                  <c:v>0.63629899999999995</c:v>
                </c:pt>
                <c:pt idx="2823">
                  <c:v>0.63517699999999999</c:v>
                </c:pt>
                <c:pt idx="2824">
                  <c:v>0.63987499999999997</c:v>
                </c:pt>
                <c:pt idx="2825">
                  <c:v>0.63517000000000001</c:v>
                </c:pt>
                <c:pt idx="2826">
                  <c:v>0.62986699999999995</c:v>
                </c:pt>
                <c:pt idx="2827">
                  <c:v>0.62614700000000001</c:v>
                </c:pt>
                <c:pt idx="2828">
                  <c:v>0.62481299999999995</c:v>
                </c:pt>
                <c:pt idx="2829">
                  <c:v>0.62385999999999997</c:v>
                </c:pt>
                <c:pt idx="2830">
                  <c:v>0.62217100000000003</c:v>
                </c:pt>
                <c:pt idx="2831">
                  <c:v>0.61762799999999995</c:v>
                </c:pt>
                <c:pt idx="2832">
                  <c:v>0.61426599999999998</c:v>
                </c:pt>
                <c:pt idx="2833">
                  <c:v>0.61066699999999996</c:v>
                </c:pt>
                <c:pt idx="2834">
                  <c:v>0.60818499999999998</c:v>
                </c:pt>
                <c:pt idx="2835">
                  <c:v>0.61421999999999999</c:v>
                </c:pt>
                <c:pt idx="2836">
                  <c:v>0.61397000000000002</c:v>
                </c:pt>
                <c:pt idx="2837">
                  <c:v>0.613985</c:v>
                </c:pt>
                <c:pt idx="2838">
                  <c:v>0.611896</c:v>
                </c:pt>
                <c:pt idx="2839">
                  <c:v>0.60890100000000003</c:v>
                </c:pt>
                <c:pt idx="2840">
                  <c:v>0.60648100000000005</c:v>
                </c:pt>
                <c:pt idx="2841">
                  <c:v>0.60545000000000004</c:v>
                </c:pt>
                <c:pt idx="2842">
                  <c:v>0.601406</c:v>
                </c:pt>
                <c:pt idx="2843">
                  <c:v>0.59794700000000001</c:v>
                </c:pt>
                <c:pt idx="2844">
                  <c:v>0.597051</c:v>
                </c:pt>
                <c:pt idx="2845">
                  <c:v>0.60050300000000001</c:v>
                </c:pt>
                <c:pt idx="2846">
                  <c:v>0.59694700000000001</c:v>
                </c:pt>
                <c:pt idx="2847">
                  <c:v>0.59446600000000005</c:v>
                </c:pt>
                <c:pt idx="2848">
                  <c:v>0.59196499999999996</c:v>
                </c:pt>
                <c:pt idx="2849">
                  <c:v>0.58995600000000004</c:v>
                </c:pt>
                <c:pt idx="2850">
                  <c:v>0.58744799999999997</c:v>
                </c:pt>
                <c:pt idx="2851">
                  <c:v>0.58643299999999998</c:v>
                </c:pt>
                <c:pt idx="2852">
                  <c:v>0.58443500000000004</c:v>
                </c:pt>
                <c:pt idx="2853">
                  <c:v>0.58192999999999995</c:v>
                </c:pt>
                <c:pt idx="2854">
                  <c:v>0.57845100000000005</c:v>
                </c:pt>
                <c:pt idx="2855">
                  <c:v>0.57578399999999996</c:v>
                </c:pt>
                <c:pt idx="2856">
                  <c:v>0.58226100000000003</c:v>
                </c:pt>
                <c:pt idx="2857">
                  <c:v>0.57988899999999999</c:v>
                </c:pt>
                <c:pt idx="2858">
                  <c:v>0.57976099999999997</c:v>
                </c:pt>
                <c:pt idx="2859">
                  <c:v>0.58026299999999997</c:v>
                </c:pt>
                <c:pt idx="2860">
                  <c:v>0.58025599999999999</c:v>
                </c:pt>
                <c:pt idx="2861">
                  <c:v>0.57974000000000003</c:v>
                </c:pt>
                <c:pt idx="2862">
                  <c:v>0.57922499999999999</c:v>
                </c:pt>
                <c:pt idx="2863">
                  <c:v>0.57822200000000001</c:v>
                </c:pt>
                <c:pt idx="2864">
                  <c:v>0.577183</c:v>
                </c:pt>
                <c:pt idx="2865">
                  <c:v>0.57576400000000005</c:v>
                </c:pt>
                <c:pt idx="2866">
                  <c:v>0.57303499999999996</c:v>
                </c:pt>
                <c:pt idx="2867">
                  <c:v>0.57702900000000001</c:v>
                </c:pt>
                <c:pt idx="2868">
                  <c:v>0.57283600000000001</c:v>
                </c:pt>
                <c:pt idx="2869">
                  <c:v>0.56866099999999997</c:v>
                </c:pt>
                <c:pt idx="2870">
                  <c:v>0.56612700000000005</c:v>
                </c:pt>
                <c:pt idx="2871">
                  <c:v>0.56357500000000005</c:v>
                </c:pt>
                <c:pt idx="2872">
                  <c:v>0.56201800000000002</c:v>
                </c:pt>
                <c:pt idx="2873">
                  <c:v>0.56046099999999999</c:v>
                </c:pt>
                <c:pt idx="2874">
                  <c:v>0.55951799999999996</c:v>
                </c:pt>
                <c:pt idx="2875">
                  <c:v>0.55682100000000001</c:v>
                </c:pt>
                <c:pt idx="2876">
                  <c:v>0.55976599999999999</c:v>
                </c:pt>
                <c:pt idx="2877">
                  <c:v>0.556562</c:v>
                </c:pt>
                <c:pt idx="2878">
                  <c:v>0.552064</c:v>
                </c:pt>
                <c:pt idx="2879">
                  <c:v>0.54558200000000001</c:v>
                </c:pt>
                <c:pt idx="2880">
                  <c:v>0.54086000000000001</c:v>
                </c:pt>
                <c:pt idx="2881">
                  <c:v>0.53919499999999998</c:v>
                </c:pt>
                <c:pt idx="2882">
                  <c:v>0.53869</c:v>
                </c:pt>
                <c:pt idx="2883">
                  <c:v>0.53671599999999997</c:v>
                </c:pt>
                <c:pt idx="2884">
                  <c:v>0.53425</c:v>
                </c:pt>
                <c:pt idx="2885">
                  <c:v>0.53188500000000005</c:v>
                </c:pt>
                <c:pt idx="2886">
                  <c:v>0.53779399999999999</c:v>
                </c:pt>
                <c:pt idx="2887">
                  <c:v>0.53661300000000001</c:v>
                </c:pt>
                <c:pt idx="2888">
                  <c:v>0.53496900000000003</c:v>
                </c:pt>
                <c:pt idx="2889">
                  <c:v>0.53394900000000001</c:v>
                </c:pt>
                <c:pt idx="2890">
                  <c:v>0.53245799999999999</c:v>
                </c:pt>
                <c:pt idx="2891">
                  <c:v>0.52993299999999999</c:v>
                </c:pt>
                <c:pt idx="2892">
                  <c:v>0.52831600000000001</c:v>
                </c:pt>
                <c:pt idx="2893">
                  <c:v>0.52736899999999998</c:v>
                </c:pt>
                <c:pt idx="2894">
                  <c:v>0.52468499999999996</c:v>
                </c:pt>
                <c:pt idx="2895">
                  <c:v>0.52812499999999996</c:v>
                </c:pt>
                <c:pt idx="2896">
                  <c:v>0.52531600000000001</c:v>
                </c:pt>
                <c:pt idx="2897">
                  <c:v>0.52171500000000004</c:v>
                </c:pt>
                <c:pt idx="2898">
                  <c:v>0.51868000000000003</c:v>
                </c:pt>
                <c:pt idx="2899">
                  <c:v>0.51514899999999997</c:v>
                </c:pt>
                <c:pt idx="2900">
                  <c:v>0.51159299999999996</c:v>
                </c:pt>
                <c:pt idx="2901">
                  <c:v>0.50854200000000005</c:v>
                </c:pt>
                <c:pt idx="2902">
                  <c:v>0.50502100000000005</c:v>
                </c:pt>
                <c:pt idx="2903">
                  <c:v>0.50140700000000005</c:v>
                </c:pt>
                <c:pt idx="2904">
                  <c:v>0.50236199999999998</c:v>
                </c:pt>
                <c:pt idx="2905">
                  <c:v>0.499359</c:v>
                </c:pt>
                <c:pt idx="2906">
                  <c:v>0.49629299999999998</c:v>
                </c:pt>
                <c:pt idx="2907">
                  <c:v>0.49424299999999999</c:v>
                </c:pt>
                <c:pt idx="2908">
                  <c:v>0.49220000000000003</c:v>
                </c:pt>
                <c:pt idx="2909">
                  <c:v>0.48913899999999999</c:v>
                </c:pt>
                <c:pt idx="2910">
                  <c:v>0.48406900000000003</c:v>
                </c:pt>
                <c:pt idx="2911">
                  <c:v>0.47850500000000001</c:v>
                </c:pt>
                <c:pt idx="2912">
                  <c:v>0.475578</c:v>
                </c:pt>
                <c:pt idx="2913">
                  <c:v>0.480543</c:v>
                </c:pt>
                <c:pt idx="2914">
                  <c:v>0.47835100000000003</c:v>
                </c:pt>
                <c:pt idx="2915">
                  <c:v>0.47528900000000002</c:v>
                </c:pt>
                <c:pt idx="2916">
                  <c:v>0.47068399999999999</c:v>
                </c:pt>
                <c:pt idx="2917">
                  <c:v>0.46613100000000002</c:v>
                </c:pt>
                <c:pt idx="2918">
                  <c:v>0.462113</c:v>
                </c:pt>
                <c:pt idx="2919">
                  <c:v>0.46019700000000002</c:v>
                </c:pt>
                <c:pt idx="2920">
                  <c:v>0.45952100000000001</c:v>
                </c:pt>
                <c:pt idx="2921">
                  <c:v>0.45840599999999998</c:v>
                </c:pt>
                <c:pt idx="2922">
                  <c:v>0.46644600000000003</c:v>
                </c:pt>
                <c:pt idx="2923">
                  <c:v>0.46695799999999998</c:v>
                </c:pt>
                <c:pt idx="2924">
                  <c:v>0.46703800000000001</c:v>
                </c:pt>
                <c:pt idx="2925">
                  <c:v>0.46799299999999999</c:v>
                </c:pt>
                <c:pt idx="2926">
                  <c:v>0.46905799999999997</c:v>
                </c:pt>
                <c:pt idx="2927">
                  <c:v>0.47153499999999998</c:v>
                </c:pt>
                <c:pt idx="2928">
                  <c:v>0.47222799999999998</c:v>
                </c:pt>
                <c:pt idx="2929">
                  <c:v>0.474553</c:v>
                </c:pt>
                <c:pt idx="2930">
                  <c:v>0.48318899999999998</c:v>
                </c:pt>
                <c:pt idx="2931">
                  <c:v>0.48249300000000001</c:v>
                </c:pt>
                <c:pt idx="2932">
                  <c:v>0.48258400000000001</c:v>
                </c:pt>
                <c:pt idx="2933">
                  <c:v>0.48191299999999998</c:v>
                </c:pt>
                <c:pt idx="2934">
                  <c:v>0.481512</c:v>
                </c:pt>
                <c:pt idx="2935">
                  <c:v>0.48116399999999998</c:v>
                </c:pt>
                <c:pt idx="2936">
                  <c:v>0.47698499999999999</c:v>
                </c:pt>
                <c:pt idx="2937">
                  <c:v>0.47246100000000002</c:v>
                </c:pt>
                <c:pt idx="2938">
                  <c:v>0.47054600000000002</c:v>
                </c:pt>
                <c:pt idx="2939">
                  <c:v>0.46487000000000001</c:v>
                </c:pt>
                <c:pt idx="2940">
                  <c:v>0.46140900000000001</c:v>
                </c:pt>
                <c:pt idx="2941">
                  <c:v>0.45578400000000002</c:v>
                </c:pt>
                <c:pt idx="2942">
                  <c:v>0.44857799999999998</c:v>
                </c:pt>
                <c:pt idx="2943">
                  <c:v>0.44137799999999999</c:v>
                </c:pt>
                <c:pt idx="2944">
                  <c:v>0.438278</c:v>
                </c:pt>
                <c:pt idx="2945">
                  <c:v>0.44117200000000001</c:v>
                </c:pt>
                <c:pt idx="2946">
                  <c:v>0.43753199999999998</c:v>
                </c:pt>
                <c:pt idx="2947">
                  <c:v>0.436444</c:v>
                </c:pt>
                <c:pt idx="2948">
                  <c:v>0.436085</c:v>
                </c:pt>
                <c:pt idx="2949">
                  <c:v>0.435554</c:v>
                </c:pt>
                <c:pt idx="2950">
                  <c:v>0.433473</c:v>
                </c:pt>
                <c:pt idx="2951">
                  <c:v>0.43250300000000003</c:v>
                </c:pt>
                <c:pt idx="2952">
                  <c:v>0.43046800000000002</c:v>
                </c:pt>
                <c:pt idx="2953">
                  <c:v>0.43136999999999998</c:v>
                </c:pt>
                <c:pt idx="2954">
                  <c:v>0.43629099999999998</c:v>
                </c:pt>
                <c:pt idx="2955">
                  <c:v>0.43762899999999999</c:v>
                </c:pt>
                <c:pt idx="2956">
                  <c:v>0.440417</c:v>
                </c:pt>
                <c:pt idx="2957">
                  <c:v>0.440554</c:v>
                </c:pt>
                <c:pt idx="2958">
                  <c:v>0.440029</c:v>
                </c:pt>
                <c:pt idx="2959">
                  <c:v>0.43989699999999998</c:v>
                </c:pt>
                <c:pt idx="2960">
                  <c:v>0.43786999999999998</c:v>
                </c:pt>
                <c:pt idx="2961">
                  <c:v>0.44138500000000003</c:v>
                </c:pt>
                <c:pt idx="2962">
                  <c:v>0.44967299999999999</c:v>
                </c:pt>
                <c:pt idx="2963">
                  <c:v>0.449577</c:v>
                </c:pt>
                <c:pt idx="2964">
                  <c:v>0.45120199999999999</c:v>
                </c:pt>
                <c:pt idx="2965">
                  <c:v>0.45393699999999998</c:v>
                </c:pt>
                <c:pt idx="2966">
                  <c:v>0.45518999999999998</c:v>
                </c:pt>
                <c:pt idx="2967">
                  <c:v>0.45556600000000003</c:v>
                </c:pt>
                <c:pt idx="2968">
                  <c:v>0.45499000000000001</c:v>
                </c:pt>
                <c:pt idx="2969">
                  <c:v>0.45733200000000002</c:v>
                </c:pt>
                <c:pt idx="2970">
                  <c:v>0.46111600000000003</c:v>
                </c:pt>
                <c:pt idx="2971">
                  <c:v>0.45788899999999999</c:v>
                </c:pt>
                <c:pt idx="2972">
                  <c:v>0.45564300000000002</c:v>
                </c:pt>
                <c:pt idx="2973">
                  <c:v>0.45210800000000001</c:v>
                </c:pt>
                <c:pt idx="2974">
                  <c:v>0.44974500000000001</c:v>
                </c:pt>
                <c:pt idx="2975">
                  <c:v>0.44772200000000001</c:v>
                </c:pt>
                <c:pt idx="2976">
                  <c:v>0.445077</c:v>
                </c:pt>
                <c:pt idx="2977">
                  <c:v>0.44320700000000002</c:v>
                </c:pt>
                <c:pt idx="2978">
                  <c:v>0.4415</c:v>
                </c:pt>
                <c:pt idx="2979">
                  <c:v>0.43860399999999999</c:v>
                </c:pt>
                <c:pt idx="2980">
                  <c:v>0.44287900000000002</c:v>
                </c:pt>
                <c:pt idx="2981">
                  <c:v>0.44724900000000001</c:v>
                </c:pt>
                <c:pt idx="2982">
                  <c:v>0.44566899999999998</c:v>
                </c:pt>
                <c:pt idx="2983">
                  <c:v>0.44420100000000001</c:v>
                </c:pt>
                <c:pt idx="2984">
                  <c:v>0.44124999999999998</c:v>
                </c:pt>
                <c:pt idx="2985">
                  <c:v>0.44026599999999999</c:v>
                </c:pt>
                <c:pt idx="2986">
                  <c:v>0.43996000000000002</c:v>
                </c:pt>
                <c:pt idx="2987">
                  <c:v>0.43892700000000001</c:v>
                </c:pt>
                <c:pt idx="2988">
                  <c:v>0.43731799999999998</c:v>
                </c:pt>
                <c:pt idx="2989">
                  <c:v>0.435942</c:v>
                </c:pt>
                <c:pt idx="2990">
                  <c:v>0.43598399999999998</c:v>
                </c:pt>
                <c:pt idx="2991">
                  <c:v>0.43407499999999999</c:v>
                </c:pt>
                <c:pt idx="2992">
                  <c:v>0.43835200000000002</c:v>
                </c:pt>
                <c:pt idx="2993">
                  <c:v>0.440944</c:v>
                </c:pt>
                <c:pt idx="2994">
                  <c:v>0.43929499999999999</c:v>
                </c:pt>
                <c:pt idx="2995">
                  <c:v>0.43757200000000002</c:v>
                </c:pt>
                <c:pt idx="2996">
                  <c:v>0.43452299999999999</c:v>
                </c:pt>
                <c:pt idx="2997">
                  <c:v>0.43181599999999998</c:v>
                </c:pt>
                <c:pt idx="2998">
                  <c:v>0.42887199999999998</c:v>
                </c:pt>
                <c:pt idx="2999">
                  <c:v>0.42675600000000002</c:v>
                </c:pt>
                <c:pt idx="3000">
                  <c:v>0.42469200000000001</c:v>
                </c:pt>
                <c:pt idx="3001">
                  <c:v>0.422205</c:v>
                </c:pt>
                <c:pt idx="3002">
                  <c:v>0.41864800000000002</c:v>
                </c:pt>
                <c:pt idx="3003">
                  <c:v>0.42213600000000001</c:v>
                </c:pt>
                <c:pt idx="3004">
                  <c:v>0.42285899999999998</c:v>
                </c:pt>
                <c:pt idx="3005">
                  <c:v>0.42004200000000003</c:v>
                </c:pt>
                <c:pt idx="3006">
                  <c:v>0.41885099999999997</c:v>
                </c:pt>
                <c:pt idx="3007">
                  <c:v>0.41698499999999999</c:v>
                </c:pt>
                <c:pt idx="3008">
                  <c:v>0.41589500000000001</c:v>
                </c:pt>
                <c:pt idx="3009">
                  <c:v>0.41436699999999999</c:v>
                </c:pt>
                <c:pt idx="3010">
                  <c:v>0.41273700000000002</c:v>
                </c:pt>
                <c:pt idx="3011">
                  <c:v>0.41158899999999998</c:v>
                </c:pt>
                <c:pt idx="3012">
                  <c:v>0.41151500000000002</c:v>
                </c:pt>
                <c:pt idx="3013">
                  <c:v>0.40901100000000001</c:v>
                </c:pt>
                <c:pt idx="3014">
                  <c:v>0.41355900000000001</c:v>
                </c:pt>
                <c:pt idx="3015">
                  <c:v>0.41438000000000003</c:v>
                </c:pt>
                <c:pt idx="3016">
                  <c:v>0.41272500000000001</c:v>
                </c:pt>
                <c:pt idx="3017">
                  <c:v>0.41048200000000001</c:v>
                </c:pt>
                <c:pt idx="3018">
                  <c:v>0.40818399999999999</c:v>
                </c:pt>
                <c:pt idx="3019">
                  <c:v>0.40559600000000001</c:v>
                </c:pt>
                <c:pt idx="3020">
                  <c:v>0.40273199999999998</c:v>
                </c:pt>
                <c:pt idx="3021">
                  <c:v>0.39862399999999998</c:v>
                </c:pt>
                <c:pt idx="3022">
                  <c:v>0.39472099999999999</c:v>
                </c:pt>
                <c:pt idx="3023">
                  <c:v>0.39176800000000001</c:v>
                </c:pt>
                <c:pt idx="3024">
                  <c:v>0.38824900000000001</c:v>
                </c:pt>
                <c:pt idx="3025">
                  <c:v>0.38368600000000003</c:v>
                </c:pt>
                <c:pt idx="3026">
                  <c:v>0.38584600000000002</c:v>
                </c:pt>
                <c:pt idx="3027">
                  <c:v>0.38361200000000001</c:v>
                </c:pt>
                <c:pt idx="3028">
                  <c:v>0.37926700000000002</c:v>
                </c:pt>
                <c:pt idx="3029">
                  <c:v>0.37599500000000002</c:v>
                </c:pt>
                <c:pt idx="3030">
                  <c:v>0.37236599999999997</c:v>
                </c:pt>
                <c:pt idx="3031">
                  <c:v>0.36926100000000001</c:v>
                </c:pt>
                <c:pt idx="3032">
                  <c:v>0.36614200000000002</c:v>
                </c:pt>
                <c:pt idx="3033">
                  <c:v>0.36392400000000003</c:v>
                </c:pt>
                <c:pt idx="3034">
                  <c:v>0.36131200000000002</c:v>
                </c:pt>
                <c:pt idx="3035">
                  <c:v>0.35833100000000001</c:v>
                </c:pt>
                <c:pt idx="3036">
                  <c:v>0.36325800000000003</c:v>
                </c:pt>
                <c:pt idx="3037">
                  <c:v>0.36423</c:v>
                </c:pt>
                <c:pt idx="3038">
                  <c:v>0.36405300000000002</c:v>
                </c:pt>
                <c:pt idx="3039">
                  <c:v>0.365647</c:v>
                </c:pt>
                <c:pt idx="3040">
                  <c:v>0.36715199999999998</c:v>
                </c:pt>
                <c:pt idx="3041">
                  <c:v>0.37059599999999998</c:v>
                </c:pt>
                <c:pt idx="3042">
                  <c:v>0.37148399999999998</c:v>
                </c:pt>
                <c:pt idx="3043">
                  <c:v>0.371199</c:v>
                </c:pt>
                <c:pt idx="3044">
                  <c:v>0.371008</c:v>
                </c:pt>
                <c:pt idx="3045">
                  <c:v>0.37166900000000003</c:v>
                </c:pt>
                <c:pt idx="3046">
                  <c:v>0.37023099999999998</c:v>
                </c:pt>
                <c:pt idx="3047">
                  <c:v>0.37696200000000002</c:v>
                </c:pt>
                <c:pt idx="3048">
                  <c:v>0.38024400000000003</c:v>
                </c:pt>
                <c:pt idx="3049">
                  <c:v>0.378467</c:v>
                </c:pt>
                <c:pt idx="3050">
                  <c:v>0.376969</c:v>
                </c:pt>
                <c:pt idx="3051">
                  <c:v>0.37472299999999997</c:v>
                </c:pt>
                <c:pt idx="3052">
                  <c:v>0.37120999999999998</c:v>
                </c:pt>
                <c:pt idx="3053">
                  <c:v>0.36768400000000001</c:v>
                </c:pt>
                <c:pt idx="3054">
                  <c:v>0.360232</c:v>
                </c:pt>
                <c:pt idx="3055">
                  <c:v>0.35428900000000002</c:v>
                </c:pt>
                <c:pt idx="3056">
                  <c:v>0.34803699999999999</c:v>
                </c:pt>
                <c:pt idx="3057">
                  <c:v>0.34566000000000002</c:v>
                </c:pt>
                <c:pt idx="3058">
                  <c:v>0.3397</c:v>
                </c:pt>
                <c:pt idx="3059">
                  <c:v>0.33067800000000003</c:v>
                </c:pt>
                <c:pt idx="3060">
                  <c:v>0.32219300000000001</c:v>
                </c:pt>
                <c:pt idx="3061">
                  <c:v>0.31589600000000001</c:v>
                </c:pt>
                <c:pt idx="3062">
                  <c:v>0.30990899999999999</c:v>
                </c:pt>
                <c:pt idx="3063">
                  <c:v>0.30442200000000003</c:v>
                </c:pt>
                <c:pt idx="3064">
                  <c:v>0.298734</c:v>
                </c:pt>
                <c:pt idx="3065">
                  <c:v>0.291709</c:v>
                </c:pt>
                <c:pt idx="3066">
                  <c:v>0.28474300000000002</c:v>
                </c:pt>
                <c:pt idx="3067">
                  <c:v>0.279113</c:v>
                </c:pt>
                <c:pt idx="3068">
                  <c:v>0.27939900000000001</c:v>
                </c:pt>
                <c:pt idx="3069">
                  <c:v>0.27778399999999998</c:v>
                </c:pt>
                <c:pt idx="3070">
                  <c:v>0.27487499999999998</c:v>
                </c:pt>
                <c:pt idx="3071">
                  <c:v>0.272671</c:v>
                </c:pt>
                <c:pt idx="3072">
                  <c:v>0.27126800000000001</c:v>
                </c:pt>
                <c:pt idx="3073">
                  <c:v>0.26896399999999998</c:v>
                </c:pt>
                <c:pt idx="3074">
                  <c:v>0.26684999999999998</c:v>
                </c:pt>
                <c:pt idx="3075">
                  <c:v>0.26477299999999998</c:v>
                </c:pt>
                <c:pt idx="3076">
                  <c:v>0.26299699999999998</c:v>
                </c:pt>
                <c:pt idx="3077">
                  <c:v>0.260687</c:v>
                </c:pt>
                <c:pt idx="3078">
                  <c:v>0.26473000000000002</c:v>
                </c:pt>
                <c:pt idx="3079">
                  <c:v>0.26473099999999999</c:v>
                </c:pt>
                <c:pt idx="3080">
                  <c:v>0.26106099999999999</c:v>
                </c:pt>
                <c:pt idx="3081">
                  <c:v>0.25825599999999999</c:v>
                </c:pt>
                <c:pt idx="3082">
                  <c:v>0.25464599999999998</c:v>
                </c:pt>
                <c:pt idx="3083">
                  <c:v>0.25041000000000002</c:v>
                </c:pt>
                <c:pt idx="3084">
                  <c:v>0.24684700000000001</c:v>
                </c:pt>
                <c:pt idx="3085">
                  <c:v>0.24321999999999999</c:v>
                </c:pt>
                <c:pt idx="3086">
                  <c:v>0.24007300000000001</c:v>
                </c:pt>
                <c:pt idx="3087">
                  <c:v>0.23699999999999999</c:v>
                </c:pt>
                <c:pt idx="3088">
                  <c:v>0.23205700000000001</c:v>
                </c:pt>
                <c:pt idx="3089">
                  <c:v>0.231932</c:v>
                </c:pt>
                <c:pt idx="3090">
                  <c:v>0.23152700000000001</c:v>
                </c:pt>
                <c:pt idx="3091">
                  <c:v>0.22028900000000001</c:v>
                </c:pt>
                <c:pt idx="3092">
                  <c:v>0.216894</c:v>
                </c:pt>
                <c:pt idx="3093">
                  <c:v>0.21584300000000001</c:v>
                </c:pt>
                <c:pt idx="3094">
                  <c:v>0.210677</c:v>
                </c:pt>
                <c:pt idx="3095">
                  <c:v>0.20729800000000001</c:v>
                </c:pt>
                <c:pt idx="3096">
                  <c:v>0.205925</c:v>
                </c:pt>
                <c:pt idx="3097">
                  <c:v>0.204787</c:v>
                </c:pt>
                <c:pt idx="3098">
                  <c:v>0.20427600000000001</c:v>
                </c:pt>
                <c:pt idx="3099">
                  <c:v>0.203267</c:v>
                </c:pt>
                <c:pt idx="3100">
                  <c:v>0.20954900000000001</c:v>
                </c:pt>
                <c:pt idx="3101">
                  <c:v>0.21441499999999999</c:v>
                </c:pt>
                <c:pt idx="3102">
                  <c:v>0.21413199999999999</c:v>
                </c:pt>
                <c:pt idx="3103">
                  <c:v>0.214592</c:v>
                </c:pt>
                <c:pt idx="3104">
                  <c:v>0.21418999999999999</c:v>
                </c:pt>
                <c:pt idx="3105">
                  <c:v>0.215257</c:v>
                </c:pt>
                <c:pt idx="3106">
                  <c:v>0.21621699999999999</c:v>
                </c:pt>
                <c:pt idx="3107">
                  <c:v>0.21622</c:v>
                </c:pt>
                <c:pt idx="3108">
                  <c:v>0.21667</c:v>
                </c:pt>
                <c:pt idx="3109">
                  <c:v>0.21782000000000001</c:v>
                </c:pt>
                <c:pt idx="3110">
                  <c:v>0.21665300000000001</c:v>
                </c:pt>
                <c:pt idx="3111">
                  <c:v>0.22065699999999999</c:v>
                </c:pt>
                <c:pt idx="3112">
                  <c:v>0.22189500000000001</c:v>
                </c:pt>
                <c:pt idx="3113">
                  <c:v>0.219082</c:v>
                </c:pt>
                <c:pt idx="3114">
                  <c:v>0.21529499999999999</c:v>
                </c:pt>
                <c:pt idx="3115">
                  <c:v>0.21113899999999999</c:v>
                </c:pt>
                <c:pt idx="3116">
                  <c:v>0.20805499999999999</c:v>
                </c:pt>
                <c:pt idx="3117">
                  <c:v>0.20228099999999999</c:v>
                </c:pt>
                <c:pt idx="3118">
                  <c:v>0.195356</c:v>
                </c:pt>
                <c:pt idx="3119">
                  <c:v>0.190445</c:v>
                </c:pt>
                <c:pt idx="3120">
                  <c:v>0.18612200000000001</c:v>
                </c:pt>
                <c:pt idx="3121">
                  <c:v>0.18033199999999999</c:v>
                </c:pt>
                <c:pt idx="3122">
                  <c:v>0.174259</c:v>
                </c:pt>
                <c:pt idx="3123">
                  <c:v>0.17549400000000001</c:v>
                </c:pt>
                <c:pt idx="3124">
                  <c:v>0.174063</c:v>
                </c:pt>
                <c:pt idx="3125">
                  <c:v>0.169685</c:v>
                </c:pt>
                <c:pt idx="3126">
                  <c:v>0.167019</c:v>
                </c:pt>
                <c:pt idx="3127">
                  <c:v>0.16413800000000001</c:v>
                </c:pt>
                <c:pt idx="3128">
                  <c:v>0.16178100000000001</c:v>
                </c:pt>
                <c:pt idx="3129">
                  <c:v>0.159139</c:v>
                </c:pt>
                <c:pt idx="3130">
                  <c:v>0.15671399999999999</c:v>
                </c:pt>
                <c:pt idx="3131">
                  <c:v>0.15415200000000001</c:v>
                </c:pt>
                <c:pt idx="3132">
                  <c:v>0.15148</c:v>
                </c:pt>
                <c:pt idx="3133">
                  <c:v>0.150334</c:v>
                </c:pt>
                <c:pt idx="3134">
                  <c:v>0.14748600000000001</c:v>
                </c:pt>
                <c:pt idx="3135">
                  <c:v>0.15093100000000001</c:v>
                </c:pt>
                <c:pt idx="3136">
                  <c:v>0.151056</c:v>
                </c:pt>
                <c:pt idx="3137">
                  <c:v>0.14886199999999999</c:v>
                </c:pt>
                <c:pt idx="3138">
                  <c:v>0.14834600000000001</c:v>
                </c:pt>
                <c:pt idx="3139">
                  <c:v>0.146728</c:v>
                </c:pt>
                <c:pt idx="3140">
                  <c:v>0.145535</c:v>
                </c:pt>
                <c:pt idx="3141">
                  <c:v>0.14275399999999999</c:v>
                </c:pt>
                <c:pt idx="3142">
                  <c:v>0.13961399999999999</c:v>
                </c:pt>
                <c:pt idx="3143">
                  <c:v>0.134938</c:v>
                </c:pt>
                <c:pt idx="3144">
                  <c:v>0.13247200000000001</c:v>
                </c:pt>
                <c:pt idx="3145">
                  <c:v>0.13075600000000001</c:v>
                </c:pt>
                <c:pt idx="3146">
                  <c:v>0.127605</c:v>
                </c:pt>
                <c:pt idx="3147">
                  <c:v>0.132212</c:v>
                </c:pt>
                <c:pt idx="3148">
                  <c:v>0.13236300000000001</c:v>
                </c:pt>
                <c:pt idx="3149">
                  <c:v>0.13145299999999999</c:v>
                </c:pt>
                <c:pt idx="3150">
                  <c:v>0.128695</c:v>
                </c:pt>
                <c:pt idx="3151">
                  <c:v>0.12548000000000001</c:v>
                </c:pt>
                <c:pt idx="3152">
                  <c:v>0.120669</c:v>
                </c:pt>
                <c:pt idx="3153">
                  <c:v>0.113955</c:v>
                </c:pt>
                <c:pt idx="3154">
                  <c:v>0.108414</c:v>
                </c:pt>
                <c:pt idx="3155">
                  <c:v>0.104658</c:v>
                </c:pt>
                <c:pt idx="3156">
                  <c:v>0.100397</c:v>
                </c:pt>
                <c:pt idx="3157">
                  <c:v>9.7286200000000003E-2</c:v>
                </c:pt>
                <c:pt idx="3158">
                  <c:v>9.3127399999999999E-2</c:v>
                </c:pt>
                <c:pt idx="3159">
                  <c:v>9.83295E-2</c:v>
                </c:pt>
                <c:pt idx="3160">
                  <c:v>9.6584100000000006E-2</c:v>
                </c:pt>
                <c:pt idx="3161">
                  <c:v>9.4826099999999997E-2</c:v>
                </c:pt>
                <c:pt idx="3162">
                  <c:v>9.2204999999999995E-2</c:v>
                </c:pt>
                <c:pt idx="3163">
                  <c:v>8.9012300000000003E-2</c:v>
                </c:pt>
                <c:pt idx="3164">
                  <c:v>8.6840899999999999E-2</c:v>
                </c:pt>
                <c:pt idx="3165">
                  <c:v>8.4138099999999993E-2</c:v>
                </c:pt>
                <c:pt idx="3166">
                  <c:v>8.1672700000000001E-2</c:v>
                </c:pt>
                <c:pt idx="3167">
                  <c:v>8.6586399999999994E-2</c:v>
                </c:pt>
                <c:pt idx="3168">
                  <c:v>8.4661200000000006E-2</c:v>
                </c:pt>
                <c:pt idx="3169">
                  <c:v>8.3160399999999995E-2</c:v>
                </c:pt>
                <c:pt idx="3170">
                  <c:v>8.1914200000000006E-2</c:v>
                </c:pt>
                <c:pt idx="3171">
                  <c:v>7.9190499999999997E-2</c:v>
                </c:pt>
                <c:pt idx="3172">
                  <c:v>7.6524900000000007E-2</c:v>
                </c:pt>
                <c:pt idx="3173">
                  <c:v>7.7093300000000003E-2</c:v>
                </c:pt>
                <c:pt idx="3174">
                  <c:v>8.3062999999999998E-2</c:v>
                </c:pt>
                <c:pt idx="3175">
                  <c:v>8.0460100000000007E-2</c:v>
                </c:pt>
                <c:pt idx="3176">
                  <c:v>7.7283699999999997E-2</c:v>
                </c:pt>
                <c:pt idx="3177">
                  <c:v>7.3703699999999997E-2</c:v>
                </c:pt>
                <c:pt idx="3178">
                  <c:v>7.1328000000000003E-2</c:v>
                </c:pt>
                <c:pt idx="3179">
                  <c:v>6.9004599999999999E-2</c:v>
                </c:pt>
                <c:pt idx="3180">
                  <c:v>6.4690600000000001E-2</c:v>
                </c:pt>
                <c:pt idx="3181">
                  <c:v>6.3270900000000005E-2</c:v>
                </c:pt>
                <c:pt idx="3182">
                  <c:v>6.4957600000000004E-2</c:v>
                </c:pt>
                <c:pt idx="3183">
                  <c:v>6.0703500000000001E-2</c:v>
                </c:pt>
                <c:pt idx="3184">
                  <c:v>5.8613199999999997E-2</c:v>
                </c:pt>
                <c:pt idx="3185">
                  <c:v>5.6323400000000003E-2</c:v>
                </c:pt>
                <c:pt idx="3186">
                  <c:v>5.3466E-2</c:v>
                </c:pt>
                <c:pt idx="3187">
                  <c:v>5.16432E-2</c:v>
                </c:pt>
                <c:pt idx="3188">
                  <c:v>4.8520300000000002E-2</c:v>
                </c:pt>
                <c:pt idx="3189">
                  <c:v>4.9797000000000001E-2</c:v>
                </c:pt>
                <c:pt idx="3190">
                  <c:v>5.28584E-2</c:v>
                </c:pt>
                <c:pt idx="3191">
                  <c:v>5.2100300000000002E-2</c:v>
                </c:pt>
                <c:pt idx="3192">
                  <c:v>5.2304700000000003E-2</c:v>
                </c:pt>
                <c:pt idx="3193">
                  <c:v>4.9551400000000002E-2</c:v>
                </c:pt>
                <c:pt idx="3194">
                  <c:v>4.8214399999999998E-2</c:v>
                </c:pt>
                <c:pt idx="3195">
                  <c:v>4.6975500000000003E-2</c:v>
                </c:pt>
                <c:pt idx="3196">
                  <c:v>4.2407E-2</c:v>
                </c:pt>
                <c:pt idx="3197">
                  <c:v>4.50553E-2</c:v>
                </c:pt>
                <c:pt idx="3198">
                  <c:v>4.64631E-2</c:v>
                </c:pt>
                <c:pt idx="3199">
                  <c:v>4.2742700000000002E-2</c:v>
                </c:pt>
                <c:pt idx="3200">
                  <c:v>3.9480700000000001E-2</c:v>
                </c:pt>
                <c:pt idx="3201">
                  <c:v>3.63874E-2</c:v>
                </c:pt>
                <c:pt idx="3202">
                  <c:v>3.3174500000000003E-2</c:v>
                </c:pt>
                <c:pt idx="3203">
                  <c:v>3.07522E-2</c:v>
                </c:pt>
                <c:pt idx="3204">
                  <c:v>3.0848500000000001E-2</c:v>
                </c:pt>
                <c:pt idx="3205">
                  <c:v>3.9119800000000003E-2</c:v>
                </c:pt>
                <c:pt idx="3206">
                  <c:v>4.0943500000000001E-2</c:v>
                </c:pt>
                <c:pt idx="3207">
                  <c:v>3.93902E-2</c:v>
                </c:pt>
                <c:pt idx="3208">
                  <c:v>3.66837E-2</c:v>
                </c:pt>
                <c:pt idx="3209">
                  <c:v>3.7295200000000001E-2</c:v>
                </c:pt>
                <c:pt idx="3210">
                  <c:v>3.9300300000000003E-2</c:v>
                </c:pt>
                <c:pt idx="3211">
                  <c:v>3.9351400000000002E-2</c:v>
                </c:pt>
                <c:pt idx="3212">
                  <c:v>3.9165100000000001E-2</c:v>
                </c:pt>
                <c:pt idx="3213">
                  <c:v>4.5053500000000003E-2</c:v>
                </c:pt>
                <c:pt idx="3214">
                  <c:v>3.5473299999999999E-2</c:v>
                </c:pt>
                <c:pt idx="3215">
                  <c:v>4.3837399999999999E-2</c:v>
                </c:pt>
                <c:pt idx="3216">
                  <c:v>4.3756799999999998E-2</c:v>
                </c:pt>
                <c:pt idx="3217">
                  <c:v>4.42209E-2</c:v>
                </c:pt>
                <c:pt idx="3218">
                  <c:v>4.2971200000000001E-2</c:v>
                </c:pt>
                <c:pt idx="3219">
                  <c:v>4.09804E-2</c:v>
                </c:pt>
                <c:pt idx="3220">
                  <c:v>4.0112000000000002E-2</c:v>
                </c:pt>
                <c:pt idx="3221">
                  <c:v>4.59554E-2</c:v>
                </c:pt>
                <c:pt idx="3222">
                  <c:v>4.5412000000000001E-2</c:v>
                </c:pt>
                <c:pt idx="3223">
                  <c:v>4.6113300000000003E-2</c:v>
                </c:pt>
                <c:pt idx="3224">
                  <c:v>4.8059400000000002E-2</c:v>
                </c:pt>
                <c:pt idx="3225">
                  <c:v>4.6908900000000003E-2</c:v>
                </c:pt>
                <c:pt idx="3226">
                  <c:v>4.5835599999999997E-2</c:v>
                </c:pt>
                <c:pt idx="3227">
                  <c:v>4.5631100000000001E-2</c:v>
                </c:pt>
                <c:pt idx="3228">
                  <c:v>4.4441500000000002E-2</c:v>
                </c:pt>
                <c:pt idx="3229">
                  <c:v>4.6518499999999997E-2</c:v>
                </c:pt>
                <c:pt idx="3230">
                  <c:v>5.2205799999999997E-2</c:v>
                </c:pt>
                <c:pt idx="3231">
                  <c:v>4.9829699999999998E-2</c:v>
                </c:pt>
                <c:pt idx="3232">
                  <c:v>4.48162E-2</c:v>
                </c:pt>
                <c:pt idx="3233">
                  <c:v>3.9908100000000002E-2</c:v>
                </c:pt>
                <c:pt idx="3234">
                  <c:v>3.7657799999999998E-2</c:v>
                </c:pt>
                <c:pt idx="3235">
                  <c:v>3.6075900000000001E-2</c:v>
                </c:pt>
                <c:pt idx="3236">
                  <c:v>3.3897799999999999E-2</c:v>
                </c:pt>
                <c:pt idx="3237">
                  <c:v>3.25026E-2</c:v>
                </c:pt>
                <c:pt idx="3238">
                  <c:v>3.13487E-2</c:v>
                </c:pt>
                <c:pt idx="3239">
                  <c:v>3.0247199999999998E-2</c:v>
                </c:pt>
                <c:pt idx="3240">
                  <c:v>3.7265100000000002E-2</c:v>
                </c:pt>
                <c:pt idx="3241">
                  <c:v>4.1373800000000002E-2</c:v>
                </c:pt>
                <c:pt idx="3242">
                  <c:v>4.17528E-2</c:v>
                </c:pt>
                <c:pt idx="3243">
                  <c:v>4.5654199999999999E-2</c:v>
                </c:pt>
                <c:pt idx="3244">
                  <c:v>4.65145E-2</c:v>
                </c:pt>
                <c:pt idx="3245">
                  <c:v>4.6300099999999997E-2</c:v>
                </c:pt>
                <c:pt idx="3246">
                  <c:v>4.6782900000000002E-2</c:v>
                </c:pt>
                <c:pt idx="3247">
                  <c:v>4.5662599999999998E-2</c:v>
                </c:pt>
                <c:pt idx="3248">
                  <c:v>4.4831200000000002E-2</c:v>
                </c:pt>
                <c:pt idx="3249">
                  <c:v>4.3985499999999997E-2</c:v>
                </c:pt>
                <c:pt idx="3250">
                  <c:v>5.1503399999999998E-2</c:v>
                </c:pt>
                <c:pt idx="3251">
                  <c:v>5.00443E-2</c:v>
                </c:pt>
                <c:pt idx="3252">
                  <c:v>4.4494400000000003E-2</c:v>
                </c:pt>
                <c:pt idx="3253">
                  <c:v>3.8874300000000001E-2</c:v>
                </c:pt>
                <c:pt idx="3254">
                  <c:v>3.5850899999999998E-2</c:v>
                </c:pt>
                <c:pt idx="3255">
                  <c:v>3.1387999999999999E-2</c:v>
                </c:pt>
                <c:pt idx="3256">
                  <c:v>2.9413100000000001E-2</c:v>
                </c:pt>
                <c:pt idx="3257">
                  <c:v>2.6632200000000002E-2</c:v>
                </c:pt>
                <c:pt idx="3258">
                  <c:v>3.3160799999999997E-2</c:v>
                </c:pt>
                <c:pt idx="3259">
                  <c:v>3.2472899999999999E-2</c:v>
                </c:pt>
                <c:pt idx="3260">
                  <c:v>3.2484100000000002E-2</c:v>
                </c:pt>
                <c:pt idx="3261">
                  <c:v>3.1023800000000001E-2</c:v>
                </c:pt>
                <c:pt idx="3262">
                  <c:v>3.1077E-2</c:v>
                </c:pt>
                <c:pt idx="3263">
                  <c:v>3.3633900000000001E-2</c:v>
                </c:pt>
                <c:pt idx="3264">
                  <c:v>3.3988900000000002E-2</c:v>
                </c:pt>
                <c:pt idx="3265">
                  <c:v>3.2198999999999998E-2</c:v>
                </c:pt>
                <c:pt idx="3266">
                  <c:v>3.6649500000000002E-2</c:v>
                </c:pt>
                <c:pt idx="3267">
                  <c:v>3.3759299999999999E-2</c:v>
                </c:pt>
                <c:pt idx="3268">
                  <c:v>3.1274299999999998E-2</c:v>
                </c:pt>
                <c:pt idx="3269">
                  <c:v>2.8729000000000001E-2</c:v>
                </c:pt>
                <c:pt idx="3270">
                  <c:v>2.65144E-2</c:v>
                </c:pt>
                <c:pt idx="3271">
                  <c:v>2.2973E-2</c:v>
                </c:pt>
                <c:pt idx="3272">
                  <c:v>1.93388E-2</c:v>
                </c:pt>
                <c:pt idx="3273">
                  <c:v>1.48182E-2</c:v>
                </c:pt>
                <c:pt idx="3274">
                  <c:v>2.1196E-2</c:v>
                </c:pt>
                <c:pt idx="3275">
                  <c:v>2.3067899999999999E-2</c:v>
                </c:pt>
                <c:pt idx="3276">
                  <c:v>2.40579E-2</c:v>
                </c:pt>
                <c:pt idx="3277">
                  <c:v>2.22983E-2</c:v>
                </c:pt>
                <c:pt idx="3278">
                  <c:v>2.2475599999999998E-2</c:v>
                </c:pt>
                <c:pt idx="3279">
                  <c:v>2.2398399999999999E-2</c:v>
                </c:pt>
                <c:pt idx="3280">
                  <c:v>2.33809E-2</c:v>
                </c:pt>
                <c:pt idx="3281">
                  <c:v>2.77161E-2</c:v>
                </c:pt>
                <c:pt idx="3282">
                  <c:v>2.2967100000000001E-2</c:v>
                </c:pt>
                <c:pt idx="3283">
                  <c:v>1.8884399999999999E-2</c:v>
                </c:pt>
                <c:pt idx="3284">
                  <c:v>1.46325E-2</c:v>
                </c:pt>
                <c:pt idx="3285">
                  <c:v>1.09344E-2</c:v>
                </c:pt>
                <c:pt idx="3286">
                  <c:v>6.9946100000000001E-3</c:v>
                </c:pt>
                <c:pt idx="3287">
                  <c:v>1.81748E-3</c:v>
                </c:pt>
                <c:pt idx="3288">
                  <c:v>-9.7473799999999995E-4</c:v>
                </c:pt>
                <c:pt idx="3289">
                  <c:v>1.01599E-3</c:v>
                </c:pt>
                <c:pt idx="3290">
                  <c:v>-1.4518999999999999E-3</c:v>
                </c:pt>
                <c:pt idx="3291">
                  <c:v>-2.8336400000000001E-3</c:v>
                </c:pt>
                <c:pt idx="3292">
                  <c:v>-4.1877900000000003E-3</c:v>
                </c:pt>
                <c:pt idx="3293">
                  <c:v>-7.7290199999999996E-3</c:v>
                </c:pt>
                <c:pt idx="3294">
                  <c:v>-1.2389300000000001E-2</c:v>
                </c:pt>
                <c:pt idx="3295">
                  <c:v>-1.51416E-2</c:v>
                </c:pt>
                <c:pt idx="3296">
                  <c:v>-1.17526E-2</c:v>
                </c:pt>
                <c:pt idx="3297">
                  <c:v>-1.6088000000000002E-2</c:v>
                </c:pt>
                <c:pt idx="3298">
                  <c:v>-1.9497500000000001E-2</c:v>
                </c:pt>
                <c:pt idx="3299">
                  <c:v>-2.3101E-2</c:v>
                </c:pt>
                <c:pt idx="3300">
                  <c:v>-2.4163E-2</c:v>
                </c:pt>
                <c:pt idx="3301">
                  <c:v>-2.53595E-2</c:v>
                </c:pt>
                <c:pt idx="3302">
                  <c:v>-2.7512700000000001E-2</c:v>
                </c:pt>
                <c:pt idx="3303">
                  <c:v>-3.0141999999999999E-2</c:v>
                </c:pt>
                <c:pt idx="3304">
                  <c:v>-2.95144E-2</c:v>
                </c:pt>
                <c:pt idx="3305">
                  <c:v>-2.6356299999999999E-2</c:v>
                </c:pt>
                <c:pt idx="3306">
                  <c:v>-3.2549500000000002E-2</c:v>
                </c:pt>
                <c:pt idx="3307">
                  <c:v>-3.7603600000000001E-2</c:v>
                </c:pt>
                <c:pt idx="3308">
                  <c:v>-4.2445400000000001E-2</c:v>
                </c:pt>
                <c:pt idx="3309">
                  <c:v>-4.8456100000000002E-2</c:v>
                </c:pt>
                <c:pt idx="3310">
                  <c:v>-5.3470499999999997E-2</c:v>
                </c:pt>
                <c:pt idx="3311">
                  <c:v>-5.9211300000000001E-2</c:v>
                </c:pt>
                <c:pt idx="3312">
                  <c:v>-6.4482399999999995E-2</c:v>
                </c:pt>
                <c:pt idx="3313">
                  <c:v>-6.8724900000000005E-2</c:v>
                </c:pt>
                <c:pt idx="3314">
                  <c:v>-7.0326700000000006E-2</c:v>
                </c:pt>
                <c:pt idx="3315">
                  <c:v>-6.5310499999999994E-2</c:v>
                </c:pt>
                <c:pt idx="3316">
                  <c:v>-6.7724500000000007E-2</c:v>
                </c:pt>
                <c:pt idx="3317">
                  <c:v>-6.98516E-2</c:v>
                </c:pt>
                <c:pt idx="3318">
                  <c:v>-7.3164400000000004E-2</c:v>
                </c:pt>
                <c:pt idx="3319">
                  <c:v>-7.6209399999999997E-2</c:v>
                </c:pt>
                <c:pt idx="3320">
                  <c:v>-7.8321000000000002E-2</c:v>
                </c:pt>
                <c:pt idx="3321">
                  <c:v>-8.0618800000000004E-2</c:v>
                </c:pt>
                <c:pt idx="3322">
                  <c:v>-8.3945800000000001E-2</c:v>
                </c:pt>
                <c:pt idx="3323">
                  <c:v>-8.7600300000000006E-2</c:v>
                </c:pt>
                <c:pt idx="3324">
                  <c:v>-9.0912599999999996E-2</c:v>
                </c:pt>
                <c:pt idx="3325">
                  <c:v>-9.3100799999999997E-2</c:v>
                </c:pt>
                <c:pt idx="3326">
                  <c:v>-8.9481599999999994E-2</c:v>
                </c:pt>
                <c:pt idx="3327">
                  <c:v>-9.2594700000000002E-2</c:v>
                </c:pt>
                <c:pt idx="3328">
                  <c:v>-9.5810000000000006E-2</c:v>
                </c:pt>
                <c:pt idx="3329">
                  <c:v>-9.9600800000000003E-2</c:v>
                </c:pt>
                <c:pt idx="3330">
                  <c:v>-0.10337</c:v>
                </c:pt>
                <c:pt idx="3331">
                  <c:v>-0.10713300000000001</c:v>
                </c:pt>
                <c:pt idx="3332">
                  <c:v>-0.109914</c:v>
                </c:pt>
                <c:pt idx="3333">
                  <c:v>-0.11221299999999999</c:v>
                </c:pt>
                <c:pt idx="3334">
                  <c:v>-0.11304400000000001</c:v>
                </c:pt>
                <c:pt idx="3335">
                  <c:v>-0.11348800000000001</c:v>
                </c:pt>
                <c:pt idx="3336">
                  <c:v>-0.10688300000000001</c:v>
                </c:pt>
                <c:pt idx="3337">
                  <c:v>-0.108485</c:v>
                </c:pt>
                <c:pt idx="3338">
                  <c:v>-0.1109</c:v>
                </c:pt>
                <c:pt idx="3339">
                  <c:v>-0.11282399999999999</c:v>
                </c:pt>
                <c:pt idx="3340">
                  <c:v>-0.113235</c:v>
                </c:pt>
                <c:pt idx="3341">
                  <c:v>-0.11458</c:v>
                </c:pt>
                <c:pt idx="3342">
                  <c:v>-0.11507100000000001</c:v>
                </c:pt>
                <c:pt idx="3343">
                  <c:v>-0.11582000000000001</c:v>
                </c:pt>
                <c:pt idx="3344">
                  <c:v>-0.118394</c:v>
                </c:pt>
                <c:pt idx="3345">
                  <c:v>-0.121597</c:v>
                </c:pt>
                <c:pt idx="3346">
                  <c:v>-0.116381</c:v>
                </c:pt>
                <c:pt idx="3347">
                  <c:v>-0.117911</c:v>
                </c:pt>
                <c:pt idx="3348">
                  <c:v>-0.12134399999999999</c:v>
                </c:pt>
                <c:pt idx="3349">
                  <c:v>-0.12256599999999999</c:v>
                </c:pt>
                <c:pt idx="3350">
                  <c:v>-0.122379</c:v>
                </c:pt>
                <c:pt idx="3351">
                  <c:v>-0.120557</c:v>
                </c:pt>
                <c:pt idx="3352">
                  <c:v>-0.11908000000000001</c:v>
                </c:pt>
                <c:pt idx="3353">
                  <c:v>-0.12021800000000001</c:v>
                </c:pt>
                <c:pt idx="3354">
                  <c:v>-0.123303</c:v>
                </c:pt>
                <c:pt idx="3355">
                  <c:v>-0.118565</c:v>
                </c:pt>
                <c:pt idx="3356">
                  <c:v>-0.116855</c:v>
                </c:pt>
                <c:pt idx="3357">
                  <c:v>-0.115591</c:v>
                </c:pt>
                <c:pt idx="3358">
                  <c:v>-0.115799</c:v>
                </c:pt>
                <c:pt idx="3359">
                  <c:v>-0.117463</c:v>
                </c:pt>
                <c:pt idx="3360">
                  <c:v>-0.11768099999999999</c:v>
                </c:pt>
                <c:pt idx="3361">
                  <c:v>-0.121695</c:v>
                </c:pt>
                <c:pt idx="3362">
                  <c:v>-0.115672</c:v>
                </c:pt>
                <c:pt idx="3363">
                  <c:v>-0.11040999999999999</c:v>
                </c:pt>
                <c:pt idx="3364">
                  <c:v>-0.11187</c:v>
                </c:pt>
                <c:pt idx="3365">
                  <c:v>-0.11337</c:v>
                </c:pt>
                <c:pt idx="3366">
                  <c:v>-0.11513</c:v>
                </c:pt>
                <c:pt idx="3367">
                  <c:v>-0.11521000000000001</c:v>
                </c:pt>
                <c:pt idx="3368">
                  <c:v>-0.113131</c:v>
                </c:pt>
                <c:pt idx="3369">
                  <c:v>-0.113301</c:v>
                </c:pt>
                <c:pt idx="3370">
                  <c:v>-0.110197</c:v>
                </c:pt>
                <c:pt idx="3371">
                  <c:v>-0.105849</c:v>
                </c:pt>
                <c:pt idx="3372">
                  <c:v>-0.106305</c:v>
                </c:pt>
                <c:pt idx="3373">
                  <c:v>-0.104132</c:v>
                </c:pt>
                <c:pt idx="3374">
                  <c:v>-0.10194400000000001</c:v>
                </c:pt>
                <c:pt idx="3375">
                  <c:v>-0.102799</c:v>
                </c:pt>
                <c:pt idx="3376">
                  <c:v>-0.10521800000000001</c:v>
                </c:pt>
                <c:pt idx="3377">
                  <c:v>-0.10910599999999999</c:v>
                </c:pt>
                <c:pt idx="3378">
                  <c:v>-0.107893</c:v>
                </c:pt>
                <c:pt idx="3379">
                  <c:v>-0.10165100000000001</c:v>
                </c:pt>
                <c:pt idx="3380">
                  <c:v>-0.102671</c:v>
                </c:pt>
                <c:pt idx="3381">
                  <c:v>-0.10398399999999999</c:v>
                </c:pt>
                <c:pt idx="3382">
                  <c:v>-0.106124</c:v>
                </c:pt>
                <c:pt idx="3383">
                  <c:v>-0.107655</c:v>
                </c:pt>
                <c:pt idx="3384">
                  <c:v>-0.109398</c:v>
                </c:pt>
                <c:pt idx="3385">
                  <c:v>-0.11255</c:v>
                </c:pt>
                <c:pt idx="3386">
                  <c:v>-0.11192100000000001</c:v>
                </c:pt>
                <c:pt idx="3387">
                  <c:v>-0.108719</c:v>
                </c:pt>
                <c:pt idx="3388">
                  <c:v>-0.11706999999999999</c:v>
                </c:pt>
                <c:pt idx="3389">
                  <c:v>-0.109266</c:v>
                </c:pt>
                <c:pt idx="3390">
                  <c:v>-0.111473</c:v>
                </c:pt>
                <c:pt idx="3391">
                  <c:v>-0.112344</c:v>
                </c:pt>
                <c:pt idx="3392">
                  <c:v>-0.113868</c:v>
                </c:pt>
                <c:pt idx="3393">
                  <c:v>-0.115525</c:v>
                </c:pt>
                <c:pt idx="3394">
                  <c:v>-0.10767699999999999</c:v>
                </c:pt>
                <c:pt idx="3395">
                  <c:v>-0.10749300000000001</c:v>
                </c:pt>
                <c:pt idx="3396">
                  <c:v>-0.114514</c:v>
                </c:pt>
                <c:pt idx="3397">
                  <c:v>-0.10634299999999999</c:v>
                </c:pt>
                <c:pt idx="3398">
                  <c:v>-0.108904</c:v>
                </c:pt>
                <c:pt idx="3399">
                  <c:v>-0.112183</c:v>
                </c:pt>
                <c:pt idx="3400">
                  <c:v>-0.116253</c:v>
                </c:pt>
                <c:pt idx="3401">
                  <c:v>-0.11998399999999999</c:v>
                </c:pt>
                <c:pt idx="3402">
                  <c:v>-0.11604299999999999</c:v>
                </c:pt>
                <c:pt idx="3403">
                  <c:v>-0.117091</c:v>
                </c:pt>
                <c:pt idx="3404">
                  <c:v>-0.11951199999999999</c:v>
                </c:pt>
                <c:pt idx="3405">
                  <c:v>-0.121754</c:v>
                </c:pt>
                <c:pt idx="3406">
                  <c:v>-0.123963</c:v>
                </c:pt>
                <c:pt idx="3407">
                  <c:v>-0.12706600000000001</c:v>
                </c:pt>
                <c:pt idx="3408">
                  <c:v>-0.130575</c:v>
                </c:pt>
                <c:pt idx="3409">
                  <c:v>-0.13495699999999999</c:v>
                </c:pt>
                <c:pt idx="3410">
                  <c:v>-0.13150400000000001</c:v>
                </c:pt>
                <c:pt idx="3411">
                  <c:v>-0.131832</c:v>
                </c:pt>
                <c:pt idx="3412">
                  <c:v>-0.13566400000000001</c:v>
                </c:pt>
                <c:pt idx="3413">
                  <c:v>-0.13888200000000001</c:v>
                </c:pt>
                <c:pt idx="3414">
                  <c:v>-0.14427599999999999</c:v>
                </c:pt>
                <c:pt idx="3415">
                  <c:v>-0.14905199999999999</c:v>
                </c:pt>
                <c:pt idx="3416">
                  <c:v>-0.153837</c:v>
                </c:pt>
                <c:pt idx="3417">
                  <c:v>-0.15298500000000001</c:v>
                </c:pt>
                <c:pt idx="3418">
                  <c:v>-0.152919</c:v>
                </c:pt>
                <c:pt idx="3419">
                  <c:v>-0.15671299999999999</c:v>
                </c:pt>
                <c:pt idx="3420">
                  <c:v>-0.159835</c:v>
                </c:pt>
                <c:pt idx="3421">
                  <c:v>-0.16367799999999999</c:v>
                </c:pt>
                <c:pt idx="3422">
                  <c:v>-0.166852</c:v>
                </c:pt>
                <c:pt idx="3423">
                  <c:v>-0.17194200000000001</c:v>
                </c:pt>
                <c:pt idx="3424">
                  <c:v>-0.17249600000000001</c:v>
                </c:pt>
                <c:pt idx="3425">
                  <c:v>-0.17041100000000001</c:v>
                </c:pt>
                <c:pt idx="3426">
                  <c:v>-0.1754</c:v>
                </c:pt>
                <c:pt idx="3427">
                  <c:v>-0.17902699999999999</c:v>
                </c:pt>
                <c:pt idx="3428">
                  <c:v>-0.182919</c:v>
                </c:pt>
                <c:pt idx="3429">
                  <c:v>-0.187136</c:v>
                </c:pt>
                <c:pt idx="3430">
                  <c:v>-0.19273799999999999</c:v>
                </c:pt>
                <c:pt idx="3431">
                  <c:v>-0.19425300000000001</c:v>
                </c:pt>
                <c:pt idx="3432">
                  <c:v>-0.19087699999999999</c:v>
                </c:pt>
                <c:pt idx="3433">
                  <c:v>-0.19459799999999999</c:v>
                </c:pt>
                <c:pt idx="3434">
                  <c:v>-0.19800799999999999</c:v>
                </c:pt>
                <c:pt idx="3435">
                  <c:v>-0.20260500000000001</c:v>
                </c:pt>
                <c:pt idx="3436">
                  <c:v>-0.207479</c:v>
                </c:pt>
                <c:pt idx="3437">
                  <c:v>-0.21256900000000001</c:v>
                </c:pt>
                <c:pt idx="3438">
                  <c:v>-0.218836</c:v>
                </c:pt>
                <c:pt idx="3439">
                  <c:v>-0.219336</c:v>
                </c:pt>
                <c:pt idx="3440">
                  <c:v>-0.22429399999999999</c:v>
                </c:pt>
                <c:pt idx="3441">
                  <c:v>-0.22836600000000001</c:v>
                </c:pt>
                <c:pt idx="3442">
                  <c:v>-0.23091400000000001</c:v>
                </c:pt>
                <c:pt idx="3443">
                  <c:v>-0.233876</c:v>
                </c:pt>
                <c:pt idx="3444">
                  <c:v>-0.23771100000000001</c:v>
                </c:pt>
                <c:pt idx="3445">
                  <c:v>-0.241592</c:v>
                </c:pt>
                <c:pt idx="3446">
                  <c:v>-0.23718500000000001</c:v>
                </c:pt>
                <c:pt idx="3447">
                  <c:v>-0.23871300000000001</c:v>
                </c:pt>
                <c:pt idx="3448">
                  <c:v>-0.242231</c:v>
                </c:pt>
                <c:pt idx="3449">
                  <c:v>-0.244898</c:v>
                </c:pt>
                <c:pt idx="3450">
                  <c:v>-0.24680199999999999</c:v>
                </c:pt>
                <c:pt idx="3451">
                  <c:v>-0.25037900000000002</c:v>
                </c:pt>
                <c:pt idx="3452">
                  <c:v>-0.248755</c:v>
                </c:pt>
                <c:pt idx="3453">
                  <c:v>-0.249889</c:v>
                </c:pt>
                <c:pt idx="3454">
                  <c:v>-0.25568600000000002</c:v>
                </c:pt>
                <c:pt idx="3455">
                  <c:v>-0.26265500000000003</c:v>
                </c:pt>
                <c:pt idx="3456">
                  <c:v>-0.26957700000000001</c:v>
                </c:pt>
                <c:pt idx="3457">
                  <c:v>-0.27431800000000001</c:v>
                </c:pt>
                <c:pt idx="3458">
                  <c:v>-0.27157300000000001</c:v>
                </c:pt>
                <c:pt idx="3459">
                  <c:v>-0.26960899999999999</c:v>
                </c:pt>
                <c:pt idx="3460">
                  <c:v>-0.27384700000000001</c:v>
                </c:pt>
                <c:pt idx="3461">
                  <c:v>-0.276416</c:v>
                </c:pt>
                <c:pt idx="3462">
                  <c:v>-0.280468</c:v>
                </c:pt>
                <c:pt idx="3463">
                  <c:v>-0.28143099999999999</c:v>
                </c:pt>
                <c:pt idx="3464">
                  <c:v>-0.28113500000000002</c:v>
                </c:pt>
                <c:pt idx="3465">
                  <c:v>-0.28698800000000002</c:v>
                </c:pt>
                <c:pt idx="3466">
                  <c:v>-0.289682</c:v>
                </c:pt>
                <c:pt idx="3467">
                  <c:v>-0.29254799999999997</c:v>
                </c:pt>
                <c:pt idx="3468">
                  <c:v>-0.295126</c:v>
                </c:pt>
                <c:pt idx="3469">
                  <c:v>-0.294574</c:v>
                </c:pt>
                <c:pt idx="3470">
                  <c:v>-0.29075299999999998</c:v>
                </c:pt>
                <c:pt idx="3471">
                  <c:v>-0.30046299999999998</c:v>
                </c:pt>
                <c:pt idx="3472">
                  <c:v>-0.29435499999999998</c:v>
                </c:pt>
                <c:pt idx="3473">
                  <c:v>-0.30035699999999999</c:v>
                </c:pt>
                <c:pt idx="3474">
                  <c:v>-0.305782</c:v>
                </c:pt>
                <c:pt idx="3475">
                  <c:v>-0.30961899999999998</c:v>
                </c:pt>
                <c:pt idx="3476">
                  <c:v>-0.30684699999999998</c:v>
                </c:pt>
                <c:pt idx="3477">
                  <c:v>-0.311942</c:v>
                </c:pt>
                <c:pt idx="3478">
                  <c:v>-0.31415599999999999</c:v>
                </c:pt>
                <c:pt idx="3479">
                  <c:v>-0.31672499999999998</c:v>
                </c:pt>
                <c:pt idx="3480">
                  <c:v>-0.31968000000000002</c:v>
                </c:pt>
                <c:pt idx="3481">
                  <c:v>-0.32419999999999999</c:v>
                </c:pt>
                <c:pt idx="3482">
                  <c:v>-0.32173000000000002</c:v>
                </c:pt>
                <c:pt idx="3483">
                  <c:v>-0.32420500000000002</c:v>
                </c:pt>
                <c:pt idx="3484">
                  <c:v>-0.32946399999999998</c:v>
                </c:pt>
                <c:pt idx="3485">
                  <c:v>-0.33354600000000001</c:v>
                </c:pt>
                <c:pt idx="3486">
                  <c:v>-0.33763300000000002</c:v>
                </c:pt>
                <c:pt idx="3487">
                  <c:v>-0.33460800000000002</c:v>
                </c:pt>
                <c:pt idx="3488">
                  <c:v>-0.33572200000000002</c:v>
                </c:pt>
                <c:pt idx="3489">
                  <c:v>-0.33900599999999997</c:v>
                </c:pt>
                <c:pt idx="3490">
                  <c:v>-0.34137499999999998</c:v>
                </c:pt>
                <c:pt idx="3491">
                  <c:v>-0.34439700000000001</c:v>
                </c:pt>
                <c:pt idx="3492">
                  <c:v>-0.34923500000000002</c:v>
                </c:pt>
                <c:pt idx="3493">
                  <c:v>-0.34853400000000001</c:v>
                </c:pt>
                <c:pt idx="3494">
                  <c:v>-0.349607</c:v>
                </c:pt>
                <c:pt idx="3495">
                  <c:v>-0.354051</c:v>
                </c:pt>
                <c:pt idx="3496">
                  <c:v>-0.35763200000000001</c:v>
                </c:pt>
                <c:pt idx="3497">
                  <c:v>-0.36362699999999998</c:v>
                </c:pt>
                <c:pt idx="3498">
                  <c:v>-0.37087999999999999</c:v>
                </c:pt>
                <c:pt idx="3499">
                  <c:v>-0.37874999999999998</c:v>
                </c:pt>
                <c:pt idx="3500">
                  <c:v>-0.37938</c:v>
                </c:pt>
                <c:pt idx="3501">
                  <c:v>-0.37855800000000001</c:v>
                </c:pt>
                <c:pt idx="3502">
                  <c:v>-0.38288800000000001</c:v>
                </c:pt>
                <c:pt idx="3503">
                  <c:v>-0.38525199999999998</c:v>
                </c:pt>
                <c:pt idx="3504">
                  <c:v>-0.38800600000000002</c:v>
                </c:pt>
                <c:pt idx="3505">
                  <c:v>-0.390017</c:v>
                </c:pt>
                <c:pt idx="3506">
                  <c:v>-0.39386300000000002</c:v>
                </c:pt>
                <c:pt idx="3507">
                  <c:v>-0.393872</c:v>
                </c:pt>
                <c:pt idx="3508">
                  <c:v>-0.39156600000000003</c:v>
                </c:pt>
                <c:pt idx="3509">
                  <c:v>-0.39601399999999998</c:v>
                </c:pt>
                <c:pt idx="3510">
                  <c:v>-0.39913900000000002</c:v>
                </c:pt>
                <c:pt idx="3511">
                  <c:v>-0.40278999999999998</c:v>
                </c:pt>
                <c:pt idx="3512">
                  <c:v>-0.40662900000000002</c:v>
                </c:pt>
                <c:pt idx="3513">
                  <c:v>-0.40983599999999998</c:v>
                </c:pt>
                <c:pt idx="3514">
                  <c:v>-0.41371400000000003</c:v>
                </c:pt>
                <c:pt idx="3515">
                  <c:v>-0.41527700000000001</c:v>
                </c:pt>
                <c:pt idx="3516">
                  <c:v>-0.41381400000000002</c:v>
                </c:pt>
                <c:pt idx="3517">
                  <c:v>-0.419265</c:v>
                </c:pt>
                <c:pt idx="3518">
                  <c:v>-0.42206199999999999</c:v>
                </c:pt>
                <c:pt idx="3519">
                  <c:v>-0.42520200000000002</c:v>
                </c:pt>
                <c:pt idx="3520">
                  <c:v>-0.428873</c:v>
                </c:pt>
                <c:pt idx="3521">
                  <c:v>-0.432564</c:v>
                </c:pt>
                <c:pt idx="3522">
                  <c:v>-0.43504199999999998</c:v>
                </c:pt>
                <c:pt idx="3523">
                  <c:v>-0.43345600000000001</c:v>
                </c:pt>
                <c:pt idx="3524">
                  <c:v>-0.43914799999999998</c:v>
                </c:pt>
                <c:pt idx="3525">
                  <c:v>-0.44478400000000001</c:v>
                </c:pt>
                <c:pt idx="3526">
                  <c:v>-0.44962999999999997</c:v>
                </c:pt>
                <c:pt idx="3527">
                  <c:v>-0.45282699999999998</c:v>
                </c:pt>
                <c:pt idx="3528">
                  <c:v>-0.45637800000000001</c:v>
                </c:pt>
                <c:pt idx="3529">
                  <c:v>-0.46096500000000001</c:v>
                </c:pt>
                <c:pt idx="3530">
                  <c:v>-0.46537200000000001</c:v>
                </c:pt>
                <c:pt idx="3531">
                  <c:v>-0.46186899999999997</c:v>
                </c:pt>
                <c:pt idx="3532">
                  <c:v>-0.46722399999999997</c:v>
                </c:pt>
                <c:pt idx="3533">
                  <c:v>-0.47096199999999999</c:v>
                </c:pt>
                <c:pt idx="3534">
                  <c:v>-0.47204699999999999</c:v>
                </c:pt>
                <c:pt idx="3535">
                  <c:v>-0.474966</c:v>
                </c:pt>
                <c:pt idx="3536">
                  <c:v>-0.47974499999999998</c:v>
                </c:pt>
                <c:pt idx="3537">
                  <c:v>-0.48219400000000001</c:v>
                </c:pt>
                <c:pt idx="3538">
                  <c:v>-0.47808899999999999</c:v>
                </c:pt>
                <c:pt idx="3539">
                  <c:v>-0.48033799999999999</c:v>
                </c:pt>
                <c:pt idx="3540">
                  <c:v>-0.48089900000000002</c:v>
                </c:pt>
                <c:pt idx="3541">
                  <c:v>-0.48361999999999999</c:v>
                </c:pt>
                <c:pt idx="3542">
                  <c:v>-0.48993799999999998</c:v>
                </c:pt>
                <c:pt idx="3543">
                  <c:v>-0.49506699999999998</c:v>
                </c:pt>
                <c:pt idx="3544">
                  <c:v>-0.49329200000000001</c:v>
                </c:pt>
                <c:pt idx="3545">
                  <c:v>-0.48965199999999998</c:v>
                </c:pt>
                <c:pt idx="3546">
                  <c:v>-0.49691099999999999</c:v>
                </c:pt>
                <c:pt idx="3547">
                  <c:v>-0.50079300000000004</c:v>
                </c:pt>
                <c:pt idx="3548">
                  <c:v>-0.50262099999999998</c:v>
                </c:pt>
                <c:pt idx="3549">
                  <c:v>-0.50414400000000004</c:v>
                </c:pt>
                <c:pt idx="3550">
                  <c:v>-0.50806399999999996</c:v>
                </c:pt>
                <c:pt idx="3551">
                  <c:v>-0.51276900000000003</c:v>
                </c:pt>
                <c:pt idx="3552">
                  <c:v>-0.51035799999999998</c:v>
                </c:pt>
                <c:pt idx="3553">
                  <c:v>-0.50681299999999996</c:v>
                </c:pt>
                <c:pt idx="3554">
                  <c:v>-0.50882499999999997</c:v>
                </c:pt>
                <c:pt idx="3555">
                  <c:v>-0.51050099999999998</c:v>
                </c:pt>
                <c:pt idx="3556">
                  <c:v>-0.51375700000000002</c:v>
                </c:pt>
                <c:pt idx="3557">
                  <c:v>-0.51658499999999996</c:v>
                </c:pt>
                <c:pt idx="3558">
                  <c:v>-0.52096100000000001</c:v>
                </c:pt>
                <c:pt idx="3559">
                  <c:v>-0.51676500000000003</c:v>
                </c:pt>
                <c:pt idx="3560">
                  <c:v>-0.516675</c:v>
                </c:pt>
                <c:pt idx="3561">
                  <c:v>-0.52007999999999999</c:v>
                </c:pt>
                <c:pt idx="3562">
                  <c:v>-0.52236199999999999</c:v>
                </c:pt>
                <c:pt idx="3563">
                  <c:v>-0.52539100000000005</c:v>
                </c:pt>
                <c:pt idx="3564">
                  <c:v>-0.52826200000000001</c:v>
                </c:pt>
                <c:pt idx="3565">
                  <c:v>-0.53133900000000001</c:v>
                </c:pt>
                <c:pt idx="3566">
                  <c:v>-0.52628399999999997</c:v>
                </c:pt>
                <c:pt idx="3567">
                  <c:v>-0.52679299999999996</c:v>
                </c:pt>
                <c:pt idx="3568">
                  <c:v>-0.52766199999999996</c:v>
                </c:pt>
                <c:pt idx="3569">
                  <c:v>-0.52947599999999995</c:v>
                </c:pt>
                <c:pt idx="3570">
                  <c:v>-0.52971900000000005</c:v>
                </c:pt>
                <c:pt idx="3571">
                  <c:v>-0.53112700000000002</c:v>
                </c:pt>
                <c:pt idx="3572">
                  <c:v>-0.53378700000000001</c:v>
                </c:pt>
                <c:pt idx="3573">
                  <c:v>-0.53442599999999996</c:v>
                </c:pt>
                <c:pt idx="3574">
                  <c:v>-0.53110999999999997</c:v>
                </c:pt>
                <c:pt idx="3575">
                  <c:v>-0.53516300000000006</c:v>
                </c:pt>
                <c:pt idx="3576">
                  <c:v>-0.537717</c:v>
                </c:pt>
                <c:pt idx="3577">
                  <c:v>-0.54125000000000001</c:v>
                </c:pt>
                <c:pt idx="3578">
                  <c:v>-0.54366599999999998</c:v>
                </c:pt>
                <c:pt idx="3579">
                  <c:v>-0.54684900000000003</c:v>
                </c:pt>
                <c:pt idx="3580">
                  <c:v>-0.54481199999999996</c:v>
                </c:pt>
                <c:pt idx="3581">
                  <c:v>-0.54453799999999997</c:v>
                </c:pt>
                <c:pt idx="3582">
                  <c:v>-0.54733200000000004</c:v>
                </c:pt>
                <c:pt idx="3583">
                  <c:v>-0.54922700000000002</c:v>
                </c:pt>
                <c:pt idx="3584">
                  <c:v>-0.55094600000000005</c:v>
                </c:pt>
                <c:pt idx="3585">
                  <c:v>-0.55135400000000001</c:v>
                </c:pt>
                <c:pt idx="3586">
                  <c:v>-0.55096999999999996</c:v>
                </c:pt>
                <c:pt idx="3587">
                  <c:v>-0.54300700000000002</c:v>
                </c:pt>
                <c:pt idx="3588">
                  <c:v>-0.54462600000000005</c:v>
                </c:pt>
                <c:pt idx="3589">
                  <c:v>-0.545404</c:v>
                </c:pt>
                <c:pt idx="3590">
                  <c:v>-0.54733600000000004</c:v>
                </c:pt>
                <c:pt idx="3591">
                  <c:v>-0.54860399999999998</c:v>
                </c:pt>
                <c:pt idx="3592">
                  <c:v>-0.54973499999999997</c:v>
                </c:pt>
                <c:pt idx="3593">
                  <c:v>-0.55187200000000003</c:v>
                </c:pt>
                <c:pt idx="3594">
                  <c:v>-0.54844700000000002</c:v>
                </c:pt>
                <c:pt idx="3595">
                  <c:v>-0.544014</c:v>
                </c:pt>
                <c:pt idx="3596">
                  <c:v>-0.54321399999999997</c:v>
                </c:pt>
                <c:pt idx="3597">
                  <c:v>-0.54308100000000004</c:v>
                </c:pt>
                <c:pt idx="3598">
                  <c:v>-0.54357599999999995</c:v>
                </c:pt>
                <c:pt idx="3599">
                  <c:v>-0.54250100000000001</c:v>
                </c:pt>
                <c:pt idx="3600">
                  <c:v>-0.54218999999999995</c:v>
                </c:pt>
                <c:pt idx="3601">
                  <c:v>-0.53600300000000001</c:v>
                </c:pt>
                <c:pt idx="3602">
                  <c:v>-0.540265</c:v>
                </c:pt>
                <c:pt idx="3603">
                  <c:v>-0.54407700000000003</c:v>
                </c:pt>
                <c:pt idx="3604">
                  <c:v>-0.545153</c:v>
                </c:pt>
                <c:pt idx="3605">
                  <c:v>-0.54497099999999998</c:v>
                </c:pt>
                <c:pt idx="3606">
                  <c:v>-0.54642999999999997</c:v>
                </c:pt>
                <c:pt idx="3607">
                  <c:v>-0.54182900000000001</c:v>
                </c:pt>
                <c:pt idx="3608">
                  <c:v>-0.53749999999999998</c:v>
                </c:pt>
                <c:pt idx="3609">
                  <c:v>-0.539381</c:v>
                </c:pt>
                <c:pt idx="3610">
                  <c:v>-0.539605</c:v>
                </c:pt>
                <c:pt idx="3611">
                  <c:v>-0.53820400000000002</c:v>
                </c:pt>
                <c:pt idx="3612">
                  <c:v>-0.53425299999999998</c:v>
                </c:pt>
                <c:pt idx="3613">
                  <c:v>-0.530949</c:v>
                </c:pt>
                <c:pt idx="3614">
                  <c:v>-0.51969299999999996</c:v>
                </c:pt>
                <c:pt idx="3615">
                  <c:v>-0.521428</c:v>
                </c:pt>
                <c:pt idx="3616">
                  <c:v>-0.52007000000000003</c:v>
                </c:pt>
                <c:pt idx="3617">
                  <c:v>-0.51984200000000003</c:v>
                </c:pt>
                <c:pt idx="3618">
                  <c:v>-0.52031700000000003</c:v>
                </c:pt>
                <c:pt idx="3619">
                  <c:v>-0.52156000000000002</c:v>
                </c:pt>
                <c:pt idx="3620">
                  <c:v>-0.51490599999999997</c:v>
                </c:pt>
                <c:pt idx="3621">
                  <c:v>-0.51197300000000001</c:v>
                </c:pt>
                <c:pt idx="3622">
                  <c:v>-0.51183199999999995</c:v>
                </c:pt>
                <c:pt idx="3623">
                  <c:v>-0.51406499999999999</c:v>
                </c:pt>
                <c:pt idx="3624">
                  <c:v>-0.51741800000000004</c:v>
                </c:pt>
                <c:pt idx="3625">
                  <c:v>-0.51716799999999996</c:v>
                </c:pt>
                <c:pt idx="3626">
                  <c:v>-0.51537200000000005</c:v>
                </c:pt>
                <c:pt idx="3627">
                  <c:v>-0.51168000000000002</c:v>
                </c:pt>
                <c:pt idx="3628">
                  <c:v>-0.51448499999999997</c:v>
                </c:pt>
                <c:pt idx="3629">
                  <c:v>-0.51619700000000002</c:v>
                </c:pt>
                <c:pt idx="3630">
                  <c:v>-0.51794600000000002</c:v>
                </c:pt>
                <c:pt idx="3631">
                  <c:v>-0.51931000000000005</c:v>
                </c:pt>
                <c:pt idx="3632">
                  <c:v>-0.51213600000000004</c:v>
                </c:pt>
                <c:pt idx="3633">
                  <c:v>-0.51149800000000001</c:v>
                </c:pt>
                <c:pt idx="3634">
                  <c:v>-0.51066500000000004</c:v>
                </c:pt>
                <c:pt idx="3635">
                  <c:v>-0.50771100000000002</c:v>
                </c:pt>
                <c:pt idx="3636">
                  <c:v>-0.50664900000000002</c:v>
                </c:pt>
                <c:pt idx="3637">
                  <c:v>-0.50641999999999998</c:v>
                </c:pt>
                <c:pt idx="3638">
                  <c:v>-0.50614599999999998</c:v>
                </c:pt>
                <c:pt idx="3639">
                  <c:v>-0.50718700000000005</c:v>
                </c:pt>
                <c:pt idx="3640">
                  <c:v>-0.50130399999999997</c:v>
                </c:pt>
                <c:pt idx="3641">
                  <c:v>-0.49997599999999998</c:v>
                </c:pt>
                <c:pt idx="3642">
                  <c:v>-0.50062899999999999</c:v>
                </c:pt>
                <c:pt idx="3643">
                  <c:v>-0.50174700000000005</c:v>
                </c:pt>
                <c:pt idx="3644">
                  <c:v>-0.50216300000000003</c:v>
                </c:pt>
                <c:pt idx="3645">
                  <c:v>-0.50241100000000005</c:v>
                </c:pt>
                <c:pt idx="3646">
                  <c:v>-0.501193</c:v>
                </c:pt>
                <c:pt idx="3647">
                  <c:v>-0.50212000000000001</c:v>
                </c:pt>
                <c:pt idx="3648">
                  <c:v>-0.50529900000000005</c:v>
                </c:pt>
                <c:pt idx="3649">
                  <c:v>-0.50063899999999995</c:v>
                </c:pt>
                <c:pt idx="3650">
                  <c:v>-0.49323699999999998</c:v>
                </c:pt>
                <c:pt idx="3651">
                  <c:v>-0.49288799999999999</c:v>
                </c:pt>
                <c:pt idx="3652">
                  <c:v>-0.49237700000000001</c:v>
                </c:pt>
                <c:pt idx="3653">
                  <c:v>-0.49414000000000002</c:v>
                </c:pt>
                <c:pt idx="3654">
                  <c:v>-0.49632700000000002</c:v>
                </c:pt>
                <c:pt idx="3655">
                  <c:v>-0.499025</c:v>
                </c:pt>
                <c:pt idx="3656">
                  <c:v>-0.50240899999999999</c:v>
                </c:pt>
                <c:pt idx="3657">
                  <c:v>-0.50408200000000003</c:v>
                </c:pt>
                <c:pt idx="3658">
                  <c:v>-0.50019100000000005</c:v>
                </c:pt>
                <c:pt idx="3659">
                  <c:v>-0.50373400000000002</c:v>
                </c:pt>
                <c:pt idx="3660">
                  <c:v>-0.50446199999999997</c:v>
                </c:pt>
                <c:pt idx="3661">
                  <c:v>-0.50516499999999998</c:v>
                </c:pt>
                <c:pt idx="3662">
                  <c:v>-0.50612000000000001</c:v>
                </c:pt>
                <c:pt idx="3663">
                  <c:v>-0.50777700000000003</c:v>
                </c:pt>
                <c:pt idx="3664">
                  <c:v>-0.50809499999999996</c:v>
                </c:pt>
                <c:pt idx="3665">
                  <c:v>-0.50927100000000003</c:v>
                </c:pt>
                <c:pt idx="3666">
                  <c:v>-0.51187199999999999</c:v>
                </c:pt>
                <c:pt idx="3667">
                  <c:v>-0.50772799999999996</c:v>
                </c:pt>
                <c:pt idx="3668">
                  <c:v>-0.50955700000000004</c:v>
                </c:pt>
                <c:pt idx="3669">
                  <c:v>-0.51095699999999999</c:v>
                </c:pt>
                <c:pt idx="3670">
                  <c:v>-0.51052699999999995</c:v>
                </c:pt>
                <c:pt idx="3671">
                  <c:v>-0.51168899999999995</c:v>
                </c:pt>
                <c:pt idx="3672">
                  <c:v>-0.513243</c:v>
                </c:pt>
                <c:pt idx="3673">
                  <c:v>-0.51566599999999996</c:v>
                </c:pt>
                <c:pt idx="3674">
                  <c:v>-0.51695999999999998</c:v>
                </c:pt>
                <c:pt idx="3675">
                  <c:v>-0.51244900000000004</c:v>
                </c:pt>
                <c:pt idx="3676">
                  <c:v>-0.50806099999999998</c:v>
                </c:pt>
                <c:pt idx="3677">
                  <c:v>-0.51054200000000005</c:v>
                </c:pt>
                <c:pt idx="3678">
                  <c:v>-0.51145799999999997</c:v>
                </c:pt>
                <c:pt idx="3679">
                  <c:v>-0.51202700000000001</c:v>
                </c:pt>
                <c:pt idx="3680">
                  <c:v>-0.51286699999999996</c:v>
                </c:pt>
                <c:pt idx="3681">
                  <c:v>-0.513845</c:v>
                </c:pt>
                <c:pt idx="3682">
                  <c:v>-0.51611600000000002</c:v>
                </c:pt>
                <c:pt idx="3683">
                  <c:v>-0.51950499999999999</c:v>
                </c:pt>
                <c:pt idx="3684">
                  <c:v>-0.52161599999999997</c:v>
                </c:pt>
                <c:pt idx="3685">
                  <c:v>-0.52540699999999996</c:v>
                </c:pt>
                <c:pt idx="3686">
                  <c:v>-0.51924099999999995</c:v>
                </c:pt>
                <c:pt idx="3687">
                  <c:v>-0.52037299999999997</c:v>
                </c:pt>
                <c:pt idx="3688">
                  <c:v>-0.52080599999999999</c:v>
                </c:pt>
                <c:pt idx="3689">
                  <c:v>-0.522316</c:v>
                </c:pt>
                <c:pt idx="3690">
                  <c:v>-0.52333600000000002</c:v>
                </c:pt>
                <c:pt idx="3691">
                  <c:v>-0.52501799999999998</c:v>
                </c:pt>
                <c:pt idx="3692">
                  <c:v>-0.52719199999999999</c:v>
                </c:pt>
                <c:pt idx="3693">
                  <c:v>-0.52878999999999998</c:v>
                </c:pt>
                <c:pt idx="3694">
                  <c:v>-0.52946499999999996</c:v>
                </c:pt>
                <c:pt idx="3695">
                  <c:v>-0.53047900000000003</c:v>
                </c:pt>
                <c:pt idx="3696">
                  <c:v>-0.53315500000000005</c:v>
                </c:pt>
                <c:pt idx="3697">
                  <c:v>-0.53329400000000005</c:v>
                </c:pt>
                <c:pt idx="3698">
                  <c:v>-0.52944000000000002</c:v>
                </c:pt>
                <c:pt idx="3699">
                  <c:v>-0.532748</c:v>
                </c:pt>
                <c:pt idx="3700">
                  <c:v>-0.53526399999999996</c:v>
                </c:pt>
                <c:pt idx="3701">
                  <c:v>-0.53778300000000001</c:v>
                </c:pt>
                <c:pt idx="3702">
                  <c:v>-0.53975099999999998</c:v>
                </c:pt>
                <c:pt idx="3703">
                  <c:v>-0.54308400000000001</c:v>
                </c:pt>
                <c:pt idx="3704">
                  <c:v>-0.54616500000000001</c:v>
                </c:pt>
                <c:pt idx="3705">
                  <c:v>-0.54977699999999996</c:v>
                </c:pt>
                <c:pt idx="3706">
                  <c:v>-0.55051099999999997</c:v>
                </c:pt>
                <c:pt idx="3707">
                  <c:v>-0.55179800000000001</c:v>
                </c:pt>
                <c:pt idx="3708">
                  <c:v>-0.55477399999999999</c:v>
                </c:pt>
                <c:pt idx="3709">
                  <c:v>-0.55596400000000001</c:v>
                </c:pt>
                <c:pt idx="3710">
                  <c:v>-0.55058499999999999</c:v>
                </c:pt>
                <c:pt idx="3711">
                  <c:v>-0.55395799999999995</c:v>
                </c:pt>
                <c:pt idx="3712">
                  <c:v>-0.55667699999999998</c:v>
                </c:pt>
                <c:pt idx="3713">
                  <c:v>-0.55866700000000002</c:v>
                </c:pt>
                <c:pt idx="3714">
                  <c:v>-0.56264800000000004</c:v>
                </c:pt>
                <c:pt idx="3715">
                  <c:v>-0.56673399999999996</c:v>
                </c:pt>
                <c:pt idx="3716">
                  <c:v>-0.56848799999999999</c:v>
                </c:pt>
                <c:pt idx="3717">
                  <c:v>-0.57017799999999996</c:v>
                </c:pt>
                <c:pt idx="3718">
                  <c:v>-0.57196999999999998</c:v>
                </c:pt>
                <c:pt idx="3719">
                  <c:v>-0.57387500000000002</c:v>
                </c:pt>
                <c:pt idx="3720">
                  <c:v>-0.57572599999999996</c:v>
                </c:pt>
                <c:pt idx="3721">
                  <c:v>-0.58072599999999996</c:v>
                </c:pt>
                <c:pt idx="3722">
                  <c:v>-0.57867500000000005</c:v>
                </c:pt>
                <c:pt idx="3723">
                  <c:v>-0.57896800000000004</c:v>
                </c:pt>
                <c:pt idx="3724">
                  <c:v>-0.58396700000000001</c:v>
                </c:pt>
                <c:pt idx="3725">
                  <c:v>-0.58819600000000005</c:v>
                </c:pt>
                <c:pt idx="3726">
                  <c:v>-0.59197599999999995</c:v>
                </c:pt>
                <c:pt idx="3727">
                  <c:v>-0.59610099999999999</c:v>
                </c:pt>
                <c:pt idx="3728">
                  <c:v>-0.60057799999999995</c:v>
                </c:pt>
                <c:pt idx="3729">
                  <c:v>-0.60433300000000001</c:v>
                </c:pt>
                <c:pt idx="3730">
                  <c:v>-0.60797000000000001</c:v>
                </c:pt>
                <c:pt idx="3731">
                  <c:v>-0.61175000000000002</c:v>
                </c:pt>
                <c:pt idx="3732">
                  <c:v>-0.61567899999999998</c:v>
                </c:pt>
                <c:pt idx="3733">
                  <c:v>-0.61298900000000001</c:v>
                </c:pt>
                <c:pt idx="3734">
                  <c:v>-0.61776600000000004</c:v>
                </c:pt>
                <c:pt idx="3735">
                  <c:v>-0.62384600000000001</c:v>
                </c:pt>
                <c:pt idx="3736">
                  <c:v>-0.62928700000000004</c:v>
                </c:pt>
                <c:pt idx="3737">
                  <c:v>-0.63527800000000001</c:v>
                </c:pt>
                <c:pt idx="3738">
                  <c:v>-0.64072600000000002</c:v>
                </c:pt>
                <c:pt idx="3739">
                  <c:v>-0.64569100000000001</c:v>
                </c:pt>
                <c:pt idx="3740">
                  <c:v>-0.65126099999999998</c:v>
                </c:pt>
                <c:pt idx="3741">
                  <c:v>-0.65654900000000005</c:v>
                </c:pt>
                <c:pt idx="3742">
                  <c:v>-0.66245699999999996</c:v>
                </c:pt>
                <c:pt idx="3743">
                  <c:v>-0.66567799999999999</c:v>
                </c:pt>
                <c:pt idx="3744">
                  <c:v>-0.66337999999999997</c:v>
                </c:pt>
                <c:pt idx="3745">
                  <c:v>-0.66892099999999999</c:v>
                </c:pt>
                <c:pt idx="3746">
                  <c:v>-0.67472200000000004</c:v>
                </c:pt>
                <c:pt idx="3747">
                  <c:v>-0.67968499999999998</c:v>
                </c:pt>
                <c:pt idx="3748">
                  <c:v>-0.68433699999999997</c:v>
                </c:pt>
                <c:pt idx="3749">
                  <c:v>-0.68803800000000004</c:v>
                </c:pt>
                <c:pt idx="3750">
                  <c:v>-0.69211100000000003</c:v>
                </c:pt>
                <c:pt idx="3751">
                  <c:v>-0.69550900000000004</c:v>
                </c:pt>
                <c:pt idx="3752">
                  <c:v>-0.699546</c:v>
                </c:pt>
                <c:pt idx="3753">
                  <c:v>-0.70096599999999998</c:v>
                </c:pt>
                <c:pt idx="3754">
                  <c:v>-0.70003599999999999</c:v>
                </c:pt>
                <c:pt idx="3755">
                  <c:v>-0.70564899999999997</c:v>
                </c:pt>
                <c:pt idx="3756">
                  <c:v>-0.71162400000000003</c:v>
                </c:pt>
                <c:pt idx="3757">
                  <c:v>-0.717665</c:v>
                </c:pt>
                <c:pt idx="3758">
                  <c:v>-0.723746</c:v>
                </c:pt>
                <c:pt idx="3759">
                  <c:v>-0.72947499999999998</c:v>
                </c:pt>
                <c:pt idx="3760">
                  <c:v>-0.73470599999999997</c:v>
                </c:pt>
                <c:pt idx="3761">
                  <c:v>-0.73988799999999999</c:v>
                </c:pt>
                <c:pt idx="3762">
                  <c:v>-0.74328499999999997</c:v>
                </c:pt>
                <c:pt idx="3763">
                  <c:v>-0.74721099999999996</c:v>
                </c:pt>
                <c:pt idx="3764">
                  <c:v>-0.74768500000000004</c:v>
                </c:pt>
                <c:pt idx="3765">
                  <c:v>-0.743008</c:v>
                </c:pt>
                <c:pt idx="3766">
                  <c:v>-0.74686200000000003</c:v>
                </c:pt>
                <c:pt idx="3767">
                  <c:v>-0.75019000000000002</c:v>
                </c:pt>
                <c:pt idx="3768">
                  <c:v>-0.75353300000000001</c:v>
                </c:pt>
                <c:pt idx="3769">
                  <c:v>-0.75784200000000002</c:v>
                </c:pt>
                <c:pt idx="3770">
                  <c:v>-0.76172799999999996</c:v>
                </c:pt>
                <c:pt idx="3771">
                  <c:v>-0.76614000000000004</c:v>
                </c:pt>
                <c:pt idx="3772">
                  <c:v>-0.76938899999999999</c:v>
                </c:pt>
                <c:pt idx="3773">
                  <c:v>-0.77493100000000004</c:v>
                </c:pt>
                <c:pt idx="3774">
                  <c:v>-0.77799300000000005</c:v>
                </c:pt>
                <c:pt idx="3775">
                  <c:v>-0.77532000000000001</c:v>
                </c:pt>
                <c:pt idx="3776">
                  <c:v>-0.77954900000000005</c:v>
                </c:pt>
                <c:pt idx="3777">
                  <c:v>-0.78281199999999995</c:v>
                </c:pt>
                <c:pt idx="3778">
                  <c:v>-0.78659100000000004</c:v>
                </c:pt>
                <c:pt idx="3779">
                  <c:v>-0.79152299999999998</c:v>
                </c:pt>
                <c:pt idx="3780">
                  <c:v>-0.794076</c:v>
                </c:pt>
                <c:pt idx="3781">
                  <c:v>-0.79847299999999999</c:v>
                </c:pt>
                <c:pt idx="3782">
                  <c:v>-0.80325000000000002</c:v>
                </c:pt>
                <c:pt idx="3783">
                  <c:v>-0.80614600000000003</c:v>
                </c:pt>
                <c:pt idx="3784">
                  <c:v>-0.80955299999999997</c:v>
                </c:pt>
                <c:pt idx="3785">
                  <c:v>-0.80853299999999995</c:v>
                </c:pt>
                <c:pt idx="3786">
                  <c:v>-0.80363700000000005</c:v>
                </c:pt>
                <c:pt idx="3787">
                  <c:v>-0.80782200000000004</c:v>
                </c:pt>
                <c:pt idx="3788">
                  <c:v>-0.81046099999999999</c:v>
                </c:pt>
                <c:pt idx="3789">
                  <c:v>-0.81319799999999998</c:v>
                </c:pt>
                <c:pt idx="3790">
                  <c:v>-0.81696400000000002</c:v>
                </c:pt>
                <c:pt idx="3791">
                  <c:v>-0.81938100000000003</c:v>
                </c:pt>
                <c:pt idx="3792">
                  <c:v>-0.82241500000000001</c:v>
                </c:pt>
                <c:pt idx="3793">
                  <c:v>-0.82486099999999996</c:v>
                </c:pt>
                <c:pt idx="3794">
                  <c:v>-0.82774400000000004</c:v>
                </c:pt>
                <c:pt idx="3795">
                  <c:v>-0.82408400000000004</c:v>
                </c:pt>
                <c:pt idx="3796">
                  <c:v>-0.81925300000000001</c:v>
                </c:pt>
                <c:pt idx="3797">
                  <c:v>-0.82388300000000003</c:v>
                </c:pt>
                <c:pt idx="3798">
                  <c:v>-0.827214</c:v>
                </c:pt>
                <c:pt idx="3799">
                  <c:v>-0.83123599999999997</c:v>
                </c:pt>
                <c:pt idx="3800">
                  <c:v>-0.83469300000000002</c:v>
                </c:pt>
                <c:pt idx="3801">
                  <c:v>-0.83859700000000004</c:v>
                </c:pt>
                <c:pt idx="3802">
                  <c:v>-0.84303300000000003</c:v>
                </c:pt>
                <c:pt idx="3803">
                  <c:v>-0.84622399999999998</c:v>
                </c:pt>
                <c:pt idx="3804">
                  <c:v>-0.84871200000000002</c:v>
                </c:pt>
                <c:pt idx="3805">
                  <c:v>-0.85129299999999997</c:v>
                </c:pt>
                <c:pt idx="3806">
                  <c:v>-0.85484099999999996</c:v>
                </c:pt>
                <c:pt idx="3807">
                  <c:v>-0.853128</c:v>
                </c:pt>
                <c:pt idx="3808">
                  <c:v>-0.85206199999999999</c:v>
                </c:pt>
                <c:pt idx="3809">
                  <c:v>-0.85603099999999999</c:v>
                </c:pt>
                <c:pt idx="3810">
                  <c:v>-0.85888699999999996</c:v>
                </c:pt>
                <c:pt idx="3811">
                  <c:v>-0.86334699999999998</c:v>
                </c:pt>
                <c:pt idx="3812">
                  <c:v>-0.86802699999999999</c:v>
                </c:pt>
                <c:pt idx="3813">
                  <c:v>-0.87306099999999998</c:v>
                </c:pt>
                <c:pt idx="3814">
                  <c:v>-0.87704300000000002</c:v>
                </c:pt>
                <c:pt idx="3815">
                  <c:v>-0.87968000000000002</c:v>
                </c:pt>
                <c:pt idx="3816">
                  <c:v>-0.88233300000000003</c:v>
                </c:pt>
                <c:pt idx="3817">
                  <c:v>-0.88469900000000001</c:v>
                </c:pt>
                <c:pt idx="3818">
                  <c:v>-0.88893900000000003</c:v>
                </c:pt>
                <c:pt idx="3819">
                  <c:v>-0.88555799999999996</c:v>
                </c:pt>
                <c:pt idx="3820">
                  <c:v>-0.88690400000000003</c:v>
                </c:pt>
                <c:pt idx="3821">
                  <c:v>-0.892266</c:v>
                </c:pt>
                <c:pt idx="3822">
                  <c:v>-0.896675</c:v>
                </c:pt>
                <c:pt idx="3823">
                  <c:v>-0.90082899999999999</c:v>
                </c:pt>
                <c:pt idx="3824">
                  <c:v>-0.90426600000000001</c:v>
                </c:pt>
                <c:pt idx="3825">
                  <c:v>-0.908022</c:v>
                </c:pt>
                <c:pt idx="3826">
                  <c:v>-0.91223200000000004</c:v>
                </c:pt>
                <c:pt idx="3827">
                  <c:v>-0.91585399999999995</c:v>
                </c:pt>
                <c:pt idx="3828">
                  <c:v>-0.91874</c:v>
                </c:pt>
                <c:pt idx="3829">
                  <c:v>-0.92213699999999998</c:v>
                </c:pt>
                <c:pt idx="3830">
                  <c:v>-0.92531699999999995</c:v>
                </c:pt>
                <c:pt idx="3831">
                  <c:v>-0.92508000000000001</c:v>
                </c:pt>
                <c:pt idx="3832">
                  <c:v>-0.93180799999999997</c:v>
                </c:pt>
                <c:pt idx="3833">
                  <c:v>-0.93745999999999996</c:v>
                </c:pt>
                <c:pt idx="3834">
                  <c:v>-0.94059800000000005</c:v>
                </c:pt>
                <c:pt idx="3835">
                  <c:v>-0.94464000000000004</c:v>
                </c:pt>
                <c:pt idx="3836">
                  <c:v>-0.93989699999999998</c:v>
                </c:pt>
                <c:pt idx="3837">
                  <c:v>-0.94309200000000004</c:v>
                </c:pt>
                <c:pt idx="3838">
                  <c:v>-0.94578399999999996</c:v>
                </c:pt>
                <c:pt idx="3839">
                  <c:v>-0.94948500000000002</c:v>
                </c:pt>
                <c:pt idx="3840">
                  <c:v>-0.952488</c:v>
                </c:pt>
                <c:pt idx="3841">
                  <c:v>-0.94827600000000001</c:v>
                </c:pt>
                <c:pt idx="3842">
                  <c:v>-0.95041600000000004</c:v>
                </c:pt>
                <c:pt idx="3843">
                  <c:v>-0.95483300000000004</c:v>
                </c:pt>
                <c:pt idx="3844">
                  <c:v>-0.96057800000000004</c:v>
                </c:pt>
                <c:pt idx="3845">
                  <c:v>-0.95813899999999996</c:v>
                </c:pt>
                <c:pt idx="3846">
                  <c:v>-0.95993600000000001</c:v>
                </c:pt>
                <c:pt idx="3847">
                  <c:v>-0.96819200000000005</c:v>
                </c:pt>
                <c:pt idx="3848">
                  <c:v>-0.97415700000000005</c:v>
                </c:pt>
                <c:pt idx="3849">
                  <c:v>-0.97893300000000005</c:v>
                </c:pt>
                <c:pt idx="3850">
                  <c:v>-0.977356</c:v>
                </c:pt>
                <c:pt idx="3851">
                  <c:v>-0.97668600000000005</c:v>
                </c:pt>
                <c:pt idx="3852">
                  <c:v>-0.97994000000000003</c:v>
                </c:pt>
                <c:pt idx="3853">
                  <c:v>-0.98321800000000004</c:v>
                </c:pt>
                <c:pt idx="3854">
                  <c:v>-0.98062199999999999</c:v>
                </c:pt>
                <c:pt idx="3855">
                  <c:v>-0.97848299999999999</c:v>
                </c:pt>
                <c:pt idx="3856">
                  <c:v>-0.98145199999999999</c:v>
                </c:pt>
                <c:pt idx="3857">
                  <c:v>-0.98378299999999996</c:v>
                </c:pt>
                <c:pt idx="3858">
                  <c:v>-0.98338099999999995</c:v>
                </c:pt>
                <c:pt idx="3859">
                  <c:v>-0.98028800000000005</c:v>
                </c:pt>
                <c:pt idx="3860">
                  <c:v>-0.98332900000000001</c:v>
                </c:pt>
                <c:pt idx="3861">
                  <c:v>-0.98521000000000003</c:v>
                </c:pt>
                <c:pt idx="3862">
                  <c:v>-0.98922100000000002</c:v>
                </c:pt>
                <c:pt idx="3863">
                  <c:v>-0.98751100000000003</c:v>
                </c:pt>
                <c:pt idx="3864">
                  <c:v>-0.98108200000000001</c:v>
                </c:pt>
                <c:pt idx="3865">
                  <c:v>-0.98206499999999997</c:v>
                </c:pt>
                <c:pt idx="3866">
                  <c:v>-0.98232200000000003</c:v>
                </c:pt>
                <c:pt idx="3867">
                  <c:v>-0.98560999999999999</c:v>
                </c:pt>
                <c:pt idx="3868">
                  <c:v>-0.98359300000000005</c:v>
                </c:pt>
                <c:pt idx="3869">
                  <c:v>-0.97787599999999997</c:v>
                </c:pt>
                <c:pt idx="3870">
                  <c:v>-0.98069200000000001</c:v>
                </c:pt>
                <c:pt idx="3871">
                  <c:v>-0.98226899999999995</c:v>
                </c:pt>
                <c:pt idx="3872">
                  <c:v>-0.98136800000000002</c:v>
                </c:pt>
                <c:pt idx="3873">
                  <c:v>-0.97708099999999998</c:v>
                </c:pt>
                <c:pt idx="3874">
                  <c:v>-0.98033199999999998</c:v>
                </c:pt>
                <c:pt idx="3875">
                  <c:v>-0.98169200000000001</c:v>
                </c:pt>
                <c:pt idx="3876">
                  <c:v>-0.98404400000000003</c:v>
                </c:pt>
                <c:pt idx="3877">
                  <c:v>-0.98287999999999998</c:v>
                </c:pt>
                <c:pt idx="3878">
                  <c:v>-0.97793200000000002</c:v>
                </c:pt>
                <c:pt idx="3879">
                  <c:v>-0.98274499999999998</c:v>
                </c:pt>
                <c:pt idx="3880">
                  <c:v>-0.98250400000000004</c:v>
                </c:pt>
                <c:pt idx="3881">
                  <c:v>-0.97766200000000003</c:v>
                </c:pt>
                <c:pt idx="3882">
                  <c:v>-0.97761699999999996</c:v>
                </c:pt>
                <c:pt idx="3883">
                  <c:v>-0.97362099999999996</c:v>
                </c:pt>
                <c:pt idx="3884">
                  <c:v>-0.97418499999999997</c:v>
                </c:pt>
                <c:pt idx="3885">
                  <c:v>-0.966951</c:v>
                </c:pt>
                <c:pt idx="3886">
                  <c:v>-0.96526000000000001</c:v>
                </c:pt>
                <c:pt idx="3887">
                  <c:v>-0.95840499999999995</c:v>
                </c:pt>
                <c:pt idx="3888">
                  <c:v>-0.95752499999999996</c:v>
                </c:pt>
                <c:pt idx="3889">
                  <c:v>-0.95174000000000003</c:v>
                </c:pt>
                <c:pt idx="3890">
                  <c:v>-0.95711000000000002</c:v>
                </c:pt>
                <c:pt idx="3891">
                  <c:v>-0.95666899999999999</c:v>
                </c:pt>
                <c:pt idx="3892">
                  <c:v>-0.954461</c:v>
                </c:pt>
                <c:pt idx="3893">
                  <c:v>-0.95447899999999997</c:v>
                </c:pt>
                <c:pt idx="3894">
                  <c:v>-0.94943999999999995</c:v>
                </c:pt>
                <c:pt idx="3895">
                  <c:v>-0.94853699999999996</c:v>
                </c:pt>
                <c:pt idx="3896">
                  <c:v>-0.94364599999999998</c:v>
                </c:pt>
                <c:pt idx="3897">
                  <c:v>-0.94294199999999995</c:v>
                </c:pt>
                <c:pt idx="3898">
                  <c:v>-0.939029</c:v>
                </c:pt>
                <c:pt idx="3899">
                  <c:v>-0.93782600000000005</c:v>
                </c:pt>
                <c:pt idx="3900">
                  <c:v>-0.93234300000000003</c:v>
                </c:pt>
                <c:pt idx="3901">
                  <c:v>-0.93687799999999999</c:v>
                </c:pt>
                <c:pt idx="3902">
                  <c:v>-0.93389100000000003</c:v>
                </c:pt>
                <c:pt idx="3903">
                  <c:v>-0.92966499999999996</c:v>
                </c:pt>
                <c:pt idx="3904">
                  <c:v>-0.92573799999999995</c:v>
                </c:pt>
                <c:pt idx="3905">
                  <c:v>-0.92125500000000005</c:v>
                </c:pt>
                <c:pt idx="3906">
                  <c:v>-0.91855100000000001</c:v>
                </c:pt>
                <c:pt idx="3907">
                  <c:v>-0.91295400000000004</c:v>
                </c:pt>
                <c:pt idx="3908">
                  <c:v>-0.90723799999999999</c:v>
                </c:pt>
                <c:pt idx="3909">
                  <c:v>-0.89942100000000003</c:v>
                </c:pt>
                <c:pt idx="3910">
                  <c:v>-0.89254199999999995</c:v>
                </c:pt>
                <c:pt idx="3911">
                  <c:v>-0.88485000000000003</c:v>
                </c:pt>
                <c:pt idx="3912">
                  <c:v>-0.885849</c:v>
                </c:pt>
                <c:pt idx="3913">
                  <c:v>-0.87634900000000004</c:v>
                </c:pt>
                <c:pt idx="3914">
                  <c:v>-0.87083699999999997</c:v>
                </c:pt>
                <c:pt idx="3915">
                  <c:v>-0.86421199999999998</c:v>
                </c:pt>
                <c:pt idx="3916">
                  <c:v>-0.85891899999999999</c:v>
                </c:pt>
                <c:pt idx="3917">
                  <c:v>-0.85425700000000004</c:v>
                </c:pt>
                <c:pt idx="3918">
                  <c:v>-0.85113300000000003</c:v>
                </c:pt>
                <c:pt idx="3919">
                  <c:v>-0.84603399999999995</c:v>
                </c:pt>
                <c:pt idx="3920">
                  <c:v>-0.84383799999999998</c:v>
                </c:pt>
                <c:pt idx="3921">
                  <c:v>-0.83927200000000002</c:v>
                </c:pt>
                <c:pt idx="3922">
                  <c:v>-0.83603499999999997</c:v>
                </c:pt>
                <c:pt idx="3923">
                  <c:v>-0.83806700000000001</c:v>
                </c:pt>
                <c:pt idx="3924">
                  <c:v>-0.83898899999999998</c:v>
                </c:pt>
                <c:pt idx="3925">
                  <c:v>-0.83947000000000005</c:v>
                </c:pt>
                <c:pt idx="3926">
                  <c:v>-0.83953500000000003</c:v>
                </c:pt>
                <c:pt idx="3927">
                  <c:v>-0.84115200000000001</c:v>
                </c:pt>
                <c:pt idx="3928">
                  <c:v>-0.835843</c:v>
                </c:pt>
                <c:pt idx="3929">
                  <c:v>-0.83477999999999997</c:v>
                </c:pt>
                <c:pt idx="3930">
                  <c:v>-0.83665599999999996</c:v>
                </c:pt>
                <c:pt idx="3931">
                  <c:v>-0.83754700000000004</c:v>
                </c:pt>
                <c:pt idx="3932">
                  <c:v>-0.83877400000000002</c:v>
                </c:pt>
                <c:pt idx="3933">
                  <c:v>-0.83942499999999998</c:v>
                </c:pt>
                <c:pt idx="3934">
                  <c:v>-0.84046200000000004</c:v>
                </c:pt>
                <c:pt idx="3935">
                  <c:v>-0.84140899999999996</c:v>
                </c:pt>
                <c:pt idx="3936">
                  <c:v>-0.84308499999999997</c:v>
                </c:pt>
                <c:pt idx="3937">
                  <c:v>-0.83641500000000002</c:v>
                </c:pt>
                <c:pt idx="3938">
                  <c:v>-0.83551200000000003</c:v>
                </c:pt>
                <c:pt idx="3939">
                  <c:v>-0.838337</c:v>
                </c:pt>
                <c:pt idx="3940">
                  <c:v>-0.84138000000000002</c:v>
                </c:pt>
                <c:pt idx="3941">
                  <c:v>-0.84429200000000004</c:v>
                </c:pt>
                <c:pt idx="3942">
                  <c:v>-0.84565000000000001</c:v>
                </c:pt>
                <c:pt idx="3943">
                  <c:v>-0.84648599999999996</c:v>
                </c:pt>
                <c:pt idx="3944">
                  <c:v>-0.84606400000000004</c:v>
                </c:pt>
                <c:pt idx="3945">
                  <c:v>-0.84648400000000001</c:v>
                </c:pt>
                <c:pt idx="3946">
                  <c:v>-0.83797100000000002</c:v>
                </c:pt>
                <c:pt idx="3947">
                  <c:v>-0.83658100000000002</c:v>
                </c:pt>
                <c:pt idx="3948">
                  <c:v>-0.83567199999999997</c:v>
                </c:pt>
                <c:pt idx="3949">
                  <c:v>-0.83418499999999995</c:v>
                </c:pt>
                <c:pt idx="3950">
                  <c:v>-0.83429699999999996</c:v>
                </c:pt>
                <c:pt idx="3951">
                  <c:v>-0.83455299999999999</c:v>
                </c:pt>
                <c:pt idx="3952">
                  <c:v>-0.835511</c:v>
                </c:pt>
                <c:pt idx="3953">
                  <c:v>-0.83824699999999996</c:v>
                </c:pt>
                <c:pt idx="3954">
                  <c:v>-0.83164700000000003</c:v>
                </c:pt>
                <c:pt idx="3955">
                  <c:v>-0.83236399999999999</c:v>
                </c:pt>
                <c:pt idx="3956">
                  <c:v>-0.83282699999999998</c:v>
                </c:pt>
                <c:pt idx="3957">
                  <c:v>-0.832623</c:v>
                </c:pt>
                <c:pt idx="3958">
                  <c:v>-0.83096700000000001</c:v>
                </c:pt>
                <c:pt idx="3959">
                  <c:v>-0.82921</c:v>
                </c:pt>
                <c:pt idx="3960">
                  <c:v>-0.82844200000000001</c:v>
                </c:pt>
                <c:pt idx="3961">
                  <c:v>-0.82962000000000002</c:v>
                </c:pt>
                <c:pt idx="3962">
                  <c:v>-0.831229</c:v>
                </c:pt>
                <c:pt idx="3963">
                  <c:v>-0.822048</c:v>
                </c:pt>
                <c:pt idx="3964">
                  <c:v>-0.82312399999999997</c:v>
                </c:pt>
                <c:pt idx="3965">
                  <c:v>-0.82453900000000002</c:v>
                </c:pt>
                <c:pt idx="3966">
                  <c:v>-0.82488399999999995</c:v>
                </c:pt>
                <c:pt idx="3967">
                  <c:v>-0.82573799999999997</c:v>
                </c:pt>
                <c:pt idx="3968">
                  <c:v>-0.82709999999999995</c:v>
                </c:pt>
                <c:pt idx="3969">
                  <c:v>-0.82848200000000005</c:v>
                </c:pt>
                <c:pt idx="3970">
                  <c:v>-0.82986599999999999</c:v>
                </c:pt>
                <c:pt idx="3971">
                  <c:v>-0.83127200000000001</c:v>
                </c:pt>
                <c:pt idx="3972">
                  <c:v>-0.82516699999999998</c:v>
                </c:pt>
                <c:pt idx="3973">
                  <c:v>-0.82658500000000001</c:v>
                </c:pt>
                <c:pt idx="3974">
                  <c:v>-0.82599400000000001</c:v>
                </c:pt>
                <c:pt idx="3975">
                  <c:v>-0.82593300000000003</c:v>
                </c:pt>
                <c:pt idx="3976">
                  <c:v>-0.82738500000000004</c:v>
                </c:pt>
                <c:pt idx="3977">
                  <c:v>-0.83033699999999999</c:v>
                </c:pt>
                <c:pt idx="3978">
                  <c:v>-0.83278399999999997</c:v>
                </c:pt>
                <c:pt idx="3979">
                  <c:v>-0.834762</c:v>
                </c:pt>
                <c:pt idx="3980">
                  <c:v>-0.835646</c:v>
                </c:pt>
                <c:pt idx="3981">
                  <c:v>-0.82762500000000006</c:v>
                </c:pt>
                <c:pt idx="3982">
                  <c:v>-0.827183</c:v>
                </c:pt>
                <c:pt idx="3983">
                  <c:v>-0.82667199999999996</c:v>
                </c:pt>
                <c:pt idx="3984">
                  <c:v>-0.82667800000000002</c:v>
                </c:pt>
                <c:pt idx="3985">
                  <c:v>-0.82569000000000004</c:v>
                </c:pt>
                <c:pt idx="3986">
                  <c:v>-0.82471099999999997</c:v>
                </c:pt>
                <c:pt idx="3987">
                  <c:v>-0.82376400000000005</c:v>
                </c:pt>
                <c:pt idx="3988">
                  <c:v>-0.82274899999999995</c:v>
                </c:pt>
                <c:pt idx="3989">
                  <c:v>-0.81180799999999997</c:v>
                </c:pt>
                <c:pt idx="3990">
                  <c:v>-0.81040299999999998</c:v>
                </c:pt>
                <c:pt idx="3991">
                  <c:v>-0.80996800000000002</c:v>
                </c:pt>
                <c:pt idx="3992">
                  <c:v>-0.809535</c:v>
                </c:pt>
                <c:pt idx="3993">
                  <c:v>-0.809118</c:v>
                </c:pt>
                <c:pt idx="3994">
                  <c:v>-0.80920099999999995</c:v>
                </c:pt>
                <c:pt idx="3995">
                  <c:v>-0.810778</c:v>
                </c:pt>
                <c:pt idx="3996">
                  <c:v>-0.81435900000000006</c:v>
                </c:pt>
                <c:pt idx="3997">
                  <c:v>-0.81748600000000005</c:v>
                </c:pt>
                <c:pt idx="3998">
                  <c:v>-0.81956499999999999</c:v>
                </c:pt>
                <c:pt idx="3999">
                  <c:v>-0.82280299999999995</c:v>
                </c:pt>
                <c:pt idx="4000">
                  <c:v>-0.81845900000000005</c:v>
                </c:pt>
                <c:pt idx="4001">
                  <c:v>-0.82095099999999999</c:v>
                </c:pt>
                <c:pt idx="4002">
                  <c:v>-0.82217200000000001</c:v>
                </c:pt>
                <c:pt idx="4003">
                  <c:v>-0.82378799999999996</c:v>
                </c:pt>
                <c:pt idx="4004">
                  <c:v>-0.82545299999999999</c:v>
                </c:pt>
                <c:pt idx="4005">
                  <c:v>-0.82756200000000002</c:v>
                </c:pt>
                <c:pt idx="4006">
                  <c:v>-0.83157800000000004</c:v>
                </c:pt>
                <c:pt idx="4007">
                  <c:v>-0.83732499999999999</c:v>
                </c:pt>
                <c:pt idx="4008">
                  <c:v>-0.83963900000000002</c:v>
                </c:pt>
                <c:pt idx="4009">
                  <c:v>-0.84271300000000005</c:v>
                </c:pt>
                <c:pt idx="4010">
                  <c:v>-0.84483399999999997</c:v>
                </c:pt>
                <c:pt idx="4011">
                  <c:v>-0.84102500000000002</c:v>
                </c:pt>
                <c:pt idx="4012">
                  <c:v>-0.84378200000000003</c:v>
                </c:pt>
                <c:pt idx="4013">
                  <c:v>-0.84614900000000004</c:v>
                </c:pt>
                <c:pt idx="4014">
                  <c:v>-0.84963</c:v>
                </c:pt>
                <c:pt idx="4015">
                  <c:v>-0.85401099999999996</c:v>
                </c:pt>
                <c:pt idx="4016">
                  <c:v>-0.85624</c:v>
                </c:pt>
                <c:pt idx="4017">
                  <c:v>-0.86111400000000005</c:v>
                </c:pt>
                <c:pt idx="4018">
                  <c:v>-0.86692199999999997</c:v>
                </c:pt>
                <c:pt idx="4019">
                  <c:v>-0.87180000000000002</c:v>
                </c:pt>
                <c:pt idx="4020">
                  <c:v>-0.87598799999999999</c:v>
                </c:pt>
                <c:pt idx="4021">
                  <c:v>-0.87963100000000005</c:v>
                </c:pt>
                <c:pt idx="4022">
                  <c:v>-0.87474499999999999</c:v>
                </c:pt>
                <c:pt idx="4023">
                  <c:v>-0.87632299999999996</c:v>
                </c:pt>
                <c:pt idx="4024">
                  <c:v>-0.87954600000000005</c:v>
                </c:pt>
                <c:pt idx="4025">
                  <c:v>-0.88591200000000003</c:v>
                </c:pt>
                <c:pt idx="4026">
                  <c:v>-0.89053300000000002</c:v>
                </c:pt>
                <c:pt idx="4027">
                  <c:v>-0.891571</c:v>
                </c:pt>
                <c:pt idx="4028">
                  <c:v>-0.89303399999999999</c:v>
                </c:pt>
                <c:pt idx="4029">
                  <c:v>-0.89576900000000004</c:v>
                </c:pt>
                <c:pt idx="4030">
                  <c:v>-0.89843799999999996</c:v>
                </c:pt>
                <c:pt idx="4031">
                  <c:v>-0.90159699999999998</c:v>
                </c:pt>
                <c:pt idx="4032">
                  <c:v>-0.89798900000000004</c:v>
                </c:pt>
                <c:pt idx="4033">
                  <c:v>-0.89918200000000004</c:v>
                </c:pt>
                <c:pt idx="4034">
                  <c:v>-0.90193500000000004</c:v>
                </c:pt>
                <c:pt idx="4035">
                  <c:v>-0.90493599999999996</c:v>
                </c:pt>
                <c:pt idx="4036">
                  <c:v>-0.90793199999999996</c:v>
                </c:pt>
                <c:pt idx="4037">
                  <c:v>-0.91079100000000002</c:v>
                </c:pt>
                <c:pt idx="4038">
                  <c:v>-0.91288599999999998</c:v>
                </c:pt>
                <c:pt idx="4039">
                  <c:v>-0.914798</c:v>
                </c:pt>
                <c:pt idx="4040">
                  <c:v>-0.91856700000000002</c:v>
                </c:pt>
                <c:pt idx="4041">
                  <c:v>-0.92072299999999996</c:v>
                </c:pt>
                <c:pt idx="4042">
                  <c:v>-0.92382600000000004</c:v>
                </c:pt>
                <c:pt idx="4043">
                  <c:v>-0.92238600000000004</c:v>
                </c:pt>
                <c:pt idx="4044">
                  <c:v>-0.922462</c:v>
                </c:pt>
                <c:pt idx="4045">
                  <c:v>-0.92511399999999999</c:v>
                </c:pt>
                <c:pt idx="4046">
                  <c:v>-0.92724700000000004</c:v>
                </c:pt>
                <c:pt idx="4047">
                  <c:v>-0.93036200000000002</c:v>
                </c:pt>
                <c:pt idx="4048">
                  <c:v>-0.93322000000000005</c:v>
                </c:pt>
                <c:pt idx="4049">
                  <c:v>-0.93473499999999998</c:v>
                </c:pt>
                <c:pt idx="4050">
                  <c:v>-0.93641099999999999</c:v>
                </c:pt>
                <c:pt idx="4051">
                  <c:v>-0.93813599999999997</c:v>
                </c:pt>
                <c:pt idx="4052">
                  <c:v>-0.94038900000000003</c:v>
                </c:pt>
                <c:pt idx="4053">
                  <c:v>-0.93549499999999997</c:v>
                </c:pt>
                <c:pt idx="4054">
                  <c:v>-0.93379100000000004</c:v>
                </c:pt>
                <c:pt idx="4055">
                  <c:v>-0.93776599999999999</c:v>
                </c:pt>
                <c:pt idx="4056">
                  <c:v>-0.94269800000000004</c:v>
                </c:pt>
                <c:pt idx="4057">
                  <c:v>-0.94849600000000001</c:v>
                </c:pt>
                <c:pt idx="4058">
                  <c:v>-0.951214</c:v>
                </c:pt>
                <c:pt idx="4059">
                  <c:v>-0.95380699999999996</c:v>
                </c:pt>
                <c:pt idx="4060">
                  <c:v>-0.95679499999999995</c:v>
                </c:pt>
                <c:pt idx="4061">
                  <c:v>-0.95877599999999996</c:v>
                </c:pt>
                <c:pt idx="4062">
                  <c:v>-0.96042799999999995</c:v>
                </c:pt>
                <c:pt idx="4063">
                  <c:v>-0.96479499999999996</c:v>
                </c:pt>
                <c:pt idx="4064">
                  <c:v>-0.96321699999999999</c:v>
                </c:pt>
                <c:pt idx="4065">
                  <c:v>-0.96403499999999998</c:v>
                </c:pt>
                <c:pt idx="4066">
                  <c:v>-0.96945599999999998</c:v>
                </c:pt>
                <c:pt idx="4067">
                  <c:v>-0.971418</c:v>
                </c:pt>
                <c:pt idx="4068">
                  <c:v>-0.97384599999999999</c:v>
                </c:pt>
                <c:pt idx="4069">
                  <c:v>-0.97620399999999996</c:v>
                </c:pt>
                <c:pt idx="4070">
                  <c:v>-0.97830399999999995</c:v>
                </c:pt>
                <c:pt idx="4071">
                  <c:v>-0.98183600000000004</c:v>
                </c:pt>
                <c:pt idx="4072">
                  <c:v>-0.98720399999999997</c:v>
                </c:pt>
                <c:pt idx="4073">
                  <c:v>-0.99190400000000001</c:v>
                </c:pt>
                <c:pt idx="4074">
                  <c:v>-0.98966799999999999</c:v>
                </c:pt>
                <c:pt idx="4075">
                  <c:v>-0.98817600000000005</c:v>
                </c:pt>
                <c:pt idx="4076">
                  <c:v>-0.99148700000000001</c:v>
                </c:pt>
                <c:pt idx="4077">
                  <c:v>-0.99446299999999999</c:v>
                </c:pt>
                <c:pt idx="4078">
                  <c:v>-1.00074</c:v>
                </c:pt>
                <c:pt idx="4079">
                  <c:v>-1.0067299999999999</c:v>
                </c:pt>
                <c:pt idx="4080">
                  <c:v>-1.01108</c:v>
                </c:pt>
                <c:pt idx="4081">
                  <c:v>-1.0152600000000001</c:v>
                </c:pt>
                <c:pt idx="4082">
                  <c:v>-1.0185999999999999</c:v>
                </c:pt>
                <c:pt idx="4083">
                  <c:v>-1.0239199999999999</c:v>
                </c:pt>
                <c:pt idx="4084">
                  <c:v>-1.02233</c:v>
                </c:pt>
                <c:pt idx="4085">
                  <c:v>-1.0182599999999999</c:v>
                </c:pt>
                <c:pt idx="4086">
                  <c:v>-1.0203899999999999</c:v>
                </c:pt>
                <c:pt idx="4087">
                  <c:v>-1.02108</c:v>
                </c:pt>
                <c:pt idx="4088">
                  <c:v>-1.0222899999999999</c:v>
                </c:pt>
                <c:pt idx="4089">
                  <c:v>-1.0228999999999999</c:v>
                </c:pt>
                <c:pt idx="4090">
                  <c:v>-1.0240499999999999</c:v>
                </c:pt>
                <c:pt idx="4091">
                  <c:v>-1.0264500000000001</c:v>
                </c:pt>
                <c:pt idx="4092">
                  <c:v>-1.0306200000000001</c:v>
                </c:pt>
                <c:pt idx="4093">
                  <c:v>-1.03653</c:v>
                </c:pt>
                <c:pt idx="4094">
                  <c:v>-1.0379100000000001</c:v>
                </c:pt>
                <c:pt idx="4095">
                  <c:v>-1.0384100000000001</c:v>
                </c:pt>
                <c:pt idx="4096">
                  <c:v>-1.0427599999999999</c:v>
                </c:pt>
                <c:pt idx="4097">
                  <c:v>-1.0466299999999999</c:v>
                </c:pt>
                <c:pt idx="4098">
                  <c:v>-1.0505800000000001</c:v>
                </c:pt>
                <c:pt idx="4099">
                  <c:v>-1.0533999999999999</c:v>
                </c:pt>
                <c:pt idx="4100">
                  <c:v>-1.0580099999999999</c:v>
                </c:pt>
                <c:pt idx="4101">
                  <c:v>-1.0631999999999999</c:v>
                </c:pt>
                <c:pt idx="4102">
                  <c:v>-1.0659400000000001</c:v>
                </c:pt>
                <c:pt idx="4103">
                  <c:v>-1.0694900000000001</c:v>
                </c:pt>
                <c:pt idx="4104">
                  <c:v>-1.0682400000000001</c:v>
                </c:pt>
                <c:pt idx="4105">
                  <c:v>-1.0678300000000001</c:v>
                </c:pt>
                <c:pt idx="4106">
                  <c:v>-1.07599</c:v>
                </c:pt>
                <c:pt idx="4107">
                  <c:v>-1.08243</c:v>
                </c:pt>
                <c:pt idx="4108">
                  <c:v>-1.0870500000000001</c:v>
                </c:pt>
                <c:pt idx="4109">
                  <c:v>-1.09239</c:v>
                </c:pt>
                <c:pt idx="4110">
                  <c:v>-1.0976999999999999</c:v>
                </c:pt>
                <c:pt idx="4111">
                  <c:v>-1.1040000000000001</c:v>
                </c:pt>
                <c:pt idx="4112">
                  <c:v>-1.1089800000000001</c:v>
                </c:pt>
                <c:pt idx="4113">
                  <c:v>-1.1136600000000001</c:v>
                </c:pt>
                <c:pt idx="4114">
                  <c:v>-1.1127100000000001</c:v>
                </c:pt>
                <c:pt idx="4115">
                  <c:v>-1.1130100000000001</c:v>
                </c:pt>
                <c:pt idx="4116">
                  <c:v>-1.11721</c:v>
                </c:pt>
                <c:pt idx="4117">
                  <c:v>-1.11965</c:v>
                </c:pt>
                <c:pt idx="4118">
                  <c:v>-1.1216299999999999</c:v>
                </c:pt>
                <c:pt idx="4119">
                  <c:v>-1.1222099999999999</c:v>
                </c:pt>
                <c:pt idx="4120">
                  <c:v>-1.1215299999999999</c:v>
                </c:pt>
                <c:pt idx="4121">
                  <c:v>-1.12164</c:v>
                </c:pt>
                <c:pt idx="4122">
                  <c:v>-1.12181</c:v>
                </c:pt>
                <c:pt idx="4123">
                  <c:v>-1.12323</c:v>
                </c:pt>
                <c:pt idx="4124">
                  <c:v>-1.1183099999999999</c:v>
                </c:pt>
                <c:pt idx="4125">
                  <c:v>-1.1162399999999999</c:v>
                </c:pt>
                <c:pt idx="4126">
                  <c:v>-1.1185700000000001</c:v>
                </c:pt>
                <c:pt idx="4127">
                  <c:v>-1.1234</c:v>
                </c:pt>
                <c:pt idx="4128">
                  <c:v>-1.12822</c:v>
                </c:pt>
                <c:pt idx="4129">
                  <c:v>-1.1295299999999999</c:v>
                </c:pt>
                <c:pt idx="4130">
                  <c:v>-1.1315200000000001</c:v>
                </c:pt>
                <c:pt idx="4131">
                  <c:v>-1.1323099999999999</c:v>
                </c:pt>
                <c:pt idx="4132">
                  <c:v>-1.1327799999999999</c:v>
                </c:pt>
                <c:pt idx="4133">
                  <c:v>-1.13443</c:v>
                </c:pt>
                <c:pt idx="4134">
                  <c:v>-1.1272899999999999</c:v>
                </c:pt>
                <c:pt idx="4135">
                  <c:v>-1.12239</c:v>
                </c:pt>
                <c:pt idx="4136">
                  <c:v>-1.1214599999999999</c:v>
                </c:pt>
                <c:pt idx="4137">
                  <c:v>-1.1185700000000001</c:v>
                </c:pt>
                <c:pt idx="4138">
                  <c:v>-1.1142799999999999</c:v>
                </c:pt>
                <c:pt idx="4139">
                  <c:v>-1.1097999999999999</c:v>
                </c:pt>
                <c:pt idx="4140">
                  <c:v>-1.10564</c:v>
                </c:pt>
                <c:pt idx="4141">
                  <c:v>-1.10284</c:v>
                </c:pt>
                <c:pt idx="4142">
                  <c:v>-1.10178</c:v>
                </c:pt>
                <c:pt idx="4143">
                  <c:v>-1.1026400000000001</c:v>
                </c:pt>
                <c:pt idx="4144">
                  <c:v>-1.0929199999999999</c:v>
                </c:pt>
                <c:pt idx="4145">
                  <c:v>-1.09128</c:v>
                </c:pt>
                <c:pt idx="4146">
                  <c:v>-1.09232</c:v>
                </c:pt>
                <c:pt idx="4147">
                  <c:v>-1.09406</c:v>
                </c:pt>
                <c:pt idx="4148">
                  <c:v>-1.09636</c:v>
                </c:pt>
                <c:pt idx="4149">
                  <c:v>-1.0969100000000001</c:v>
                </c:pt>
                <c:pt idx="4150">
                  <c:v>-1.09463</c:v>
                </c:pt>
                <c:pt idx="4151">
                  <c:v>-1.0934900000000001</c:v>
                </c:pt>
                <c:pt idx="4152">
                  <c:v>-1.09334</c:v>
                </c:pt>
                <c:pt idx="4153">
                  <c:v>-1.0941799999999999</c:v>
                </c:pt>
                <c:pt idx="4154">
                  <c:v>-1.08446</c:v>
                </c:pt>
                <c:pt idx="4155">
                  <c:v>-1.08321</c:v>
                </c:pt>
                <c:pt idx="4156">
                  <c:v>-1.0830299999999999</c:v>
                </c:pt>
                <c:pt idx="4157">
                  <c:v>-1.0821000000000001</c:v>
                </c:pt>
                <c:pt idx="4158">
                  <c:v>-1.08121</c:v>
                </c:pt>
                <c:pt idx="4159">
                  <c:v>-1.07986</c:v>
                </c:pt>
                <c:pt idx="4160">
                  <c:v>-1.07744</c:v>
                </c:pt>
                <c:pt idx="4161">
                  <c:v>-1.0760099999999999</c:v>
                </c:pt>
                <c:pt idx="4162">
                  <c:v>-1.0755999999999999</c:v>
                </c:pt>
                <c:pt idx="4163">
                  <c:v>-1.07521</c:v>
                </c:pt>
                <c:pt idx="4164">
                  <c:v>-1.0652699999999999</c:v>
                </c:pt>
                <c:pt idx="4165">
                  <c:v>-1.0670299999999999</c:v>
                </c:pt>
                <c:pt idx="4166">
                  <c:v>-1.06812</c:v>
                </c:pt>
                <c:pt idx="4167">
                  <c:v>-1.0703199999999999</c:v>
                </c:pt>
                <c:pt idx="4168">
                  <c:v>-1.0718399999999999</c:v>
                </c:pt>
                <c:pt idx="4169">
                  <c:v>-1.0709</c:v>
                </c:pt>
                <c:pt idx="4170">
                  <c:v>-1.0706500000000001</c:v>
                </c:pt>
                <c:pt idx="4171">
                  <c:v>-1.07121</c:v>
                </c:pt>
                <c:pt idx="4172">
                  <c:v>-1.0703800000000001</c:v>
                </c:pt>
                <c:pt idx="4173">
                  <c:v>-1.0683199999999999</c:v>
                </c:pt>
                <c:pt idx="4174">
                  <c:v>-1.05999</c:v>
                </c:pt>
                <c:pt idx="4175">
                  <c:v>-1.0632699999999999</c:v>
                </c:pt>
                <c:pt idx="4176">
                  <c:v>-1.07176</c:v>
                </c:pt>
                <c:pt idx="4177">
                  <c:v>-1.0626100000000001</c:v>
                </c:pt>
                <c:pt idx="4178">
                  <c:v>-1.06196</c:v>
                </c:pt>
                <c:pt idx="4179">
                  <c:v>-1.06254</c:v>
                </c:pt>
                <c:pt idx="4180">
                  <c:v>-1.0625500000000001</c:v>
                </c:pt>
                <c:pt idx="4181">
                  <c:v>-1.0616099999999999</c:v>
                </c:pt>
                <c:pt idx="4182">
                  <c:v>-1.0626599999999999</c:v>
                </c:pt>
                <c:pt idx="4183">
                  <c:v>-1.0606</c:v>
                </c:pt>
                <c:pt idx="4184">
                  <c:v>-1.04901</c:v>
                </c:pt>
                <c:pt idx="4185">
                  <c:v>-1.0490900000000001</c:v>
                </c:pt>
                <c:pt idx="4186">
                  <c:v>-1.0480799999999999</c:v>
                </c:pt>
                <c:pt idx="4187">
                  <c:v>-1.04786</c:v>
                </c:pt>
                <c:pt idx="4188">
                  <c:v>-1.0467500000000001</c:v>
                </c:pt>
                <c:pt idx="4189">
                  <c:v>-1.04488</c:v>
                </c:pt>
                <c:pt idx="4190">
                  <c:v>-1.0441</c:v>
                </c:pt>
                <c:pt idx="4191">
                  <c:v>-1.0451999999999999</c:v>
                </c:pt>
                <c:pt idx="4192">
                  <c:v>-1.0482899999999999</c:v>
                </c:pt>
                <c:pt idx="4193">
                  <c:v>-1.04853</c:v>
                </c:pt>
                <c:pt idx="4194">
                  <c:v>-1.0439799999999999</c:v>
                </c:pt>
                <c:pt idx="4195">
                  <c:v>-1.0459099999999999</c:v>
                </c:pt>
                <c:pt idx="4196">
                  <c:v>-1.0462</c:v>
                </c:pt>
                <c:pt idx="4197">
                  <c:v>-1.04495</c:v>
                </c:pt>
                <c:pt idx="4198">
                  <c:v>-1.0452399999999999</c:v>
                </c:pt>
                <c:pt idx="4199">
                  <c:v>-1.04586</c:v>
                </c:pt>
                <c:pt idx="4200">
                  <c:v>-1.0462899999999999</c:v>
                </c:pt>
                <c:pt idx="4201">
                  <c:v>-1.0469599999999999</c:v>
                </c:pt>
                <c:pt idx="4202">
                  <c:v>-1.0497300000000001</c:v>
                </c:pt>
                <c:pt idx="4203">
                  <c:v>-1.0486</c:v>
                </c:pt>
                <c:pt idx="4204">
                  <c:v>-1.0413699999999999</c:v>
                </c:pt>
                <c:pt idx="4205">
                  <c:v>-1.0480700000000001</c:v>
                </c:pt>
                <c:pt idx="4206">
                  <c:v>-1.0498499999999999</c:v>
                </c:pt>
                <c:pt idx="4207">
                  <c:v>-1.04091</c:v>
                </c:pt>
                <c:pt idx="4208">
                  <c:v>-1.04094</c:v>
                </c:pt>
                <c:pt idx="4209">
                  <c:v>-1.0381199999999999</c:v>
                </c:pt>
                <c:pt idx="4210">
                  <c:v>-1.0380100000000001</c:v>
                </c:pt>
                <c:pt idx="4211">
                  <c:v>-1.03898</c:v>
                </c:pt>
                <c:pt idx="4212">
                  <c:v>-1.03996</c:v>
                </c:pt>
                <c:pt idx="4213">
                  <c:v>-1.0351999999999999</c:v>
                </c:pt>
                <c:pt idx="4214">
                  <c:v>-1.0300400000000001</c:v>
                </c:pt>
                <c:pt idx="4215">
                  <c:v>-1.0324599999999999</c:v>
                </c:pt>
                <c:pt idx="4216">
                  <c:v>-1.03298</c:v>
                </c:pt>
                <c:pt idx="4217">
                  <c:v>-1.03372</c:v>
                </c:pt>
                <c:pt idx="4218">
                  <c:v>-1.0341499999999999</c:v>
                </c:pt>
                <c:pt idx="4219">
                  <c:v>-1.03552</c:v>
                </c:pt>
                <c:pt idx="4220">
                  <c:v>-1.0361499999999999</c:v>
                </c:pt>
                <c:pt idx="4221">
                  <c:v>-1.0362800000000001</c:v>
                </c:pt>
                <c:pt idx="4222">
                  <c:v>-1.0360100000000001</c:v>
                </c:pt>
                <c:pt idx="4223">
                  <c:v>-1.0350900000000001</c:v>
                </c:pt>
                <c:pt idx="4224">
                  <c:v>-1.0371300000000001</c:v>
                </c:pt>
                <c:pt idx="4225">
                  <c:v>-1.0307999999999999</c:v>
                </c:pt>
                <c:pt idx="4226">
                  <c:v>-1.0252399999999999</c:v>
                </c:pt>
                <c:pt idx="4227">
                  <c:v>-1.0259799999999999</c:v>
                </c:pt>
                <c:pt idx="4228">
                  <c:v>-1.0322199999999999</c:v>
                </c:pt>
                <c:pt idx="4229">
                  <c:v>-1.03091</c:v>
                </c:pt>
                <c:pt idx="4230">
                  <c:v>-1.0233099999999999</c:v>
                </c:pt>
                <c:pt idx="4231">
                  <c:v>-1.02444</c:v>
                </c:pt>
                <c:pt idx="4232">
                  <c:v>-1.02475</c:v>
                </c:pt>
                <c:pt idx="4233">
                  <c:v>-1.0267900000000001</c:v>
                </c:pt>
                <c:pt idx="4234">
                  <c:v>-1.0283599999999999</c:v>
                </c:pt>
                <c:pt idx="4235">
                  <c:v>-1.0286500000000001</c:v>
                </c:pt>
                <c:pt idx="4236">
                  <c:v>-1.0303899999999999</c:v>
                </c:pt>
                <c:pt idx="4237">
                  <c:v>-1.0263899999999999</c:v>
                </c:pt>
                <c:pt idx="4238">
                  <c:v>-1.02136</c:v>
                </c:pt>
                <c:pt idx="4239">
                  <c:v>-1.03084</c:v>
                </c:pt>
                <c:pt idx="4240">
                  <c:v>-1.0334300000000001</c:v>
                </c:pt>
                <c:pt idx="4241">
                  <c:v>-1.0309999999999999</c:v>
                </c:pt>
                <c:pt idx="4242">
                  <c:v>-1.0328999999999999</c:v>
                </c:pt>
                <c:pt idx="4243">
                  <c:v>-1.03301</c:v>
                </c:pt>
                <c:pt idx="4244">
                  <c:v>-1.03417</c:v>
                </c:pt>
                <c:pt idx="4245">
                  <c:v>-1.0355700000000001</c:v>
                </c:pt>
                <c:pt idx="4246">
                  <c:v>-1.03651</c:v>
                </c:pt>
                <c:pt idx="4247">
                  <c:v>-1.03948</c:v>
                </c:pt>
                <c:pt idx="4248">
                  <c:v>-1.04348</c:v>
                </c:pt>
                <c:pt idx="4249">
                  <c:v>-1.0391999999999999</c:v>
                </c:pt>
                <c:pt idx="4250">
                  <c:v>-1.0364800000000001</c:v>
                </c:pt>
                <c:pt idx="4251">
                  <c:v>-1.03914</c:v>
                </c:pt>
                <c:pt idx="4252">
                  <c:v>-1.0415399999999999</c:v>
                </c:pt>
                <c:pt idx="4253">
                  <c:v>-1.0447900000000001</c:v>
                </c:pt>
                <c:pt idx="4254">
                  <c:v>-1.0476300000000001</c:v>
                </c:pt>
                <c:pt idx="4255">
                  <c:v>-1.0498400000000001</c:v>
                </c:pt>
                <c:pt idx="4256">
                  <c:v>-1.0522</c:v>
                </c:pt>
                <c:pt idx="4257">
                  <c:v>-1.0546</c:v>
                </c:pt>
                <c:pt idx="4258">
                  <c:v>-1.0565500000000001</c:v>
                </c:pt>
                <c:pt idx="4259">
                  <c:v>-1.0592299999999999</c:v>
                </c:pt>
                <c:pt idx="4260">
                  <c:v>-1.0637399999999999</c:v>
                </c:pt>
                <c:pt idx="4261">
                  <c:v>-1.0598799999999999</c:v>
                </c:pt>
                <c:pt idx="4262">
                  <c:v>-1.0566500000000001</c:v>
                </c:pt>
                <c:pt idx="4263">
                  <c:v>-1.05985</c:v>
                </c:pt>
                <c:pt idx="4264">
                  <c:v>-1.0602</c:v>
                </c:pt>
                <c:pt idx="4265">
                  <c:v>-1.0608900000000001</c:v>
                </c:pt>
                <c:pt idx="4266">
                  <c:v>-1.06185</c:v>
                </c:pt>
                <c:pt idx="4267">
                  <c:v>-1.06436</c:v>
                </c:pt>
                <c:pt idx="4268">
                  <c:v>-1.06785</c:v>
                </c:pt>
                <c:pt idx="4269">
                  <c:v>-1.07159</c:v>
                </c:pt>
                <c:pt idx="4270">
                  <c:v>-1.07673</c:v>
                </c:pt>
                <c:pt idx="4271">
                  <c:v>-1.0815399999999999</c:v>
                </c:pt>
                <c:pt idx="4272">
                  <c:v>-1.0847500000000001</c:v>
                </c:pt>
                <c:pt idx="4273">
                  <c:v>-1.08725</c:v>
                </c:pt>
                <c:pt idx="4274">
                  <c:v>-1.0813900000000001</c:v>
                </c:pt>
                <c:pt idx="4275">
                  <c:v>-1.07619</c:v>
                </c:pt>
                <c:pt idx="4276">
                  <c:v>-1.0783400000000001</c:v>
                </c:pt>
                <c:pt idx="4277">
                  <c:v>-1.0793200000000001</c:v>
                </c:pt>
                <c:pt idx="4278">
                  <c:v>-1.0802099999999999</c:v>
                </c:pt>
                <c:pt idx="4279">
                  <c:v>-1.0813900000000001</c:v>
                </c:pt>
                <c:pt idx="4280">
                  <c:v>-1.0829599999999999</c:v>
                </c:pt>
                <c:pt idx="4281">
                  <c:v>-1.0857399999999999</c:v>
                </c:pt>
                <c:pt idx="4282">
                  <c:v>-1.0888599999999999</c:v>
                </c:pt>
                <c:pt idx="4283">
                  <c:v>-1.0894900000000001</c:v>
                </c:pt>
                <c:pt idx="4284">
                  <c:v>-1.0900700000000001</c:v>
                </c:pt>
                <c:pt idx="4285">
                  <c:v>-1.09148</c:v>
                </c:pt>
                <c:pt idx="4286">
                  <c:v>-1.0924400000000001</c:v>
                </c:pt>
                <c:pt idx="4287">
                  <c:v>-1.0960700000000001</c:v>
                </c:pt>
                <c:pt idx="4288">
                  <c:v>-1.0941399999999999</c:v>
                </c:pt>
                <c:pt idx="4289">
                  <c:v>-1.0913299999999999</c:v>
                </c:pt>
                <c:pt idx="4290">
                  <c:v>-1.0949899999999999</c:v>
                </c:pt>
                <c:pt idx="4291">
                  <c:v>-1.09538</c:v>
                </c:pt>
                <c:pt idx="4292">
                  <c:v>-1.0965</c:v>
                </c:pt>
                <c:pt idx="4293">
                  <c:v>-1.0974600000000001</c:v>
                </c:pt>
                <c:pt idx="4294">
                  <c:v>-1.0985</c:v>
                </c:pt>
                <c:pt idx="4295">
                  <c:v>-1.0992</c:v>
                </c:pt>
                <c:pt idx="4296">
                  <c:v>-1.10015</c:v>
                </c:pt>
                <c:pt idx="4297">
                  <c:v>-1.1012200000000001</c:v>
                </c:pt>
                <c:pt idx="4298">
                  <c:v>-1.1009599999999999</c:v>
                </c:pt>
                <c:pt idx="4299">
                  <c:v>-1.10259</c:v>
                </c:pt>
                <c:pt idx="4300">
                  <c:v>-1.10459</c:v>
                </c:pt>
                <c:pt idx="4301">
                  <c:v>-1.1068199999999999</c:v>
                </c:pt>
                <c:pt idx="4302">
                  <c:v>-1.1033900000000001</c:v>
                </c:pt>
                <c:pt idx="4303">
                  <c:v>-1.0983099999999999</c:v>
                </c:pt>
                <c:pt idx="4304">
                  <c:v>-1.10063</c:v>
                </c:pt>
                <c:pt idx="4305">
                  <c:v>-1.1008899999999999</c:v>
                </c:pt>
                <c:pt idx="4306">
                  <c:v>-1.1024099999999999</c:v>
                </c:pt>
                <c:pt idx="4307">
                  <c:v>-1.1057300000000001</c:v>
                </c:pt>
                <c:pt idx="4308">
                  <c:v>-1.10823</c:v>
                </c:pt>
                <c:pt idx="4309">
                  <c:v>-1.1095299999999999</c:v>
                </c:pt>
                <c:pt idx="4310">
                  <c:v>-1.1124499999999999</c:v>
                </c:pt>
                <c:pt idx="4311">
                  <c:v>-1.11524</c:v>
                </c:pt>
                <c:pt idx="4312">
                  <c:v>-1.11575</c:v>
                </c:pt>
                <c:pt idx="4313">
                  <c:v>-1.1167</c:v>
                </c:pt>
                <c:pt idx="4314">
                  <c:v>-1.1129</c:v>
                </c:pt>
                <c:pt idx="4315">
                  <c:v>-1.1064799999999999</c:v>
                </c:pt>
                <c:pt idx="4316">
                  <c:v>-1.10832</c:v>
                </c:pt>
                <c:pt idx="4317">
                  <c:v>-1.1084700000000001</c:v>
                </c:pt>
                <c:pt idx="4318">
                  <c:v>-1.11026</c:v>
                </c:pt>
                <c:pt idx="4319">
                  <c:v>-1.1115600000000001</c:v>
                </c:pt>
                <c:pt idx="4320">
                  <c:v>-1.1118399999999999</c:v>
                </c:pt>
                <c:pt idx="4321">
                  <c:v>-1.1128</c:v>
                </c:pt>
                <c:pt idx="4322">
                  <c:v>-1.1133500000000001</c:v>
                </c:pt>
                <c:pt idx="4323">
                  <c:v>-1.11504</c:v>
                </c:pt>
                <c:pt idx="4324">
                  <c:v>-1.1145799999999999</c:v>
                </c:pt>
                <c:pt idx="4325">
                  <c:v>-1.11154</c:v>
                </c:pt>
                <c:pt idx="4326">
                  <c:v>-1.11744</c:v>
                </c:pt>
                <c:pt idx="4327">
                  <c:v>-1.1227499999999999</c:v>
                </c:pt>
                <c:pt idx="4328">
                  <c:v>-1.1267100000000001</c:v>
                </c:pt>
                <c:pt idx="4329">
                  <c:v>-1.1297699999999999</c:v>
                </c:pt>
                <c:pt idx="4330">
                  <c:v>-1.13168</c:v>
                </c:pt>
                <c:pt idx="4331">
                  <c:v>-1.1322000000000001</c:v>
                </c:pt>
                <c:pt idx="4332">
                  <c:v>-1.13266</c:v>
                </c:pt>
                <c:pt idx="4333">
                  <c:v>-1.13344</c:v>
                </c:pt>
                <c:pt idx="4334">
                  <c:v>-1.1346000000000001</c:v>
                </c:pt>
                <c:pt idx="4335">
                  <c:v>-1.13306</c:v>
                </c:pt>
                <c:pt idx="4336">
                  <c:v>-1.12683</c:v>
                </c:pt>
                <c:pt idx="4337">
                  <c:v>-1.13262</c:v>
                </c:pt>
                <c:pt idx="4338">
                  <c:v>-1.1399600000000001</c:v>
                </c:pt>
                <c:pt idx="4339">
                  <c:v>-1.1349100000000001</c:v>
                </c:pt>
                <c:pt idx="4340">
                  <c:v>-1.14232</c:v>
                </c:pt>
                <c:pt idx="4341">
                  <c:v>-1.1475500000000001</c:v>
                </c:pt>
                <c:pt idx="4342">
                  <c:v>-1.15316</c:v>
                </c:pt>
                <c:pt idx="4343">
                  <c:v>-1.15849</c:v>
                </c:pt>
                <c:pt idx="4344">
                  <c:v>-1.1626099999999999</c:v>
                </c:pt>
                <c:pt idx="4345">
                  <c:v>-1.1646399999999999</c:v>
                </c:pt>
                <c:pt idx="4346">
                  <c:v>-1.1604699999999999</c:v>
                </c:pt>
                <c:pt idx="4347">
                  <c:v>-1.16354</c:v>
                </c:pt>
                <c:pt idx="4348">
                  <c:v>-1.1651100000000001</c:v>
                </c:pt>
                <c:pt idx="4349">
                  <c:v>-1.16699</c:v>
                </c:pt>
                <c:pt idx="4350">
                  <c:v>-1.1680600000000001</c:v>
                </c:pt>
                <c:pt idx="4351">
                  <c:v>-1.1676899999999999</c:v>
                </c:pt>
                <c:pt idx="4352">
                  <c:v>-1.1662999999999999</c:v>
                </c:pt>
                <c:pt idx="4353">
                  <c:v>-1.1633599999999999</c:v>
                </c:pt>
                <c:pt idx="4354">
                  <c:v>-1.1606000000000001</c:v>
                </c:pt>
                <c:pt idx="4355">
                  <c:v>-1.1535899999999999</c:v>
                </c:pt>
                <c:pt idx="4356">
                  <c:v>-1.13673</c:v>
                </c:pt>
                <c:pt idx="4357">
                  <c:v>-1.1342000000000001</c:v>
                </c:pt>
                <c:pt idx="4358">
                  <c:v>-1.13167</c:v>
                </c:pt>
                <c:pt idx="4359">
                  <c:v>-1.1287199999999999</c:v>
                </c:pt>
                <c:pt idx="4360">
                  <c:v>-1.1270199999999999</c:v>
                </c:pt>
                <c:pt idx="4361">
                  <c:v>-1.12439</c:v>
                </c:pt>
                <c:pt idx="4362">
                  <c:v>-1.1228</c:v>
                </c:pt>
                <c:pt idx="4363">
                  <c:v>-1.12195</c:v>
                </c:pt>
                <c:pt idx="4364">
                  <c:v>-1.11968</c:v>
                </c:pt>
                <c:pt idx="4365">
                  <c:v>-1.1109100000000001</c:v>
                </c:pt>
                <c:pt idx="4366">
                  <c:v>-1.1108499999999999</c:v>
                </c:pt>
                <c:pt idx="4367">
                  <c:v>-1.1089500000000001</c:v>
                </c:pt>
                <c:pt idx="4368">
                  <c:v>-1.10799</c:v>
                </c:pt>
                <c:pt idx="4369">
                  <c:v>-1.1078300000000001</c:v>
                </c:pt>
                <c:pt idx="4370">
                  <c:v>-1.1077300000000001</c:v>
                </c:pt>
                <c:pt idx="4371">
                  <c:v>-1.10798</c:v>
                </c:pt>
                <c:pt idx="4372">
                  <c:v>-1.1073500000000001</c:v>
                </c:pt>
                <c:pt idx="4373">
                  <c:v>-1.10765</c:v>
                </c:pt>
                <c:pt idx="4374">
                  <c:v>-1.1083400000000001</c:v>
                </c:pt>
                <c:pt idx="4375">
                  <c:v>-1.1099399999999999</c:v>
                </c:pt>
                <c:pt idx="4376">
                  <c:v>-1.1033299999999999</c:v>
                </c:pt>
                <c:pt idx="4377">
                  <c:v>-1.1046899999999999</c:v>
                </c:pt>
                <c:pt idx="4378">
                  <c:v>-1.10537</c:v>
                </c:pt>
                <c:pt idx="4379">
                  <c:v>-1.10625</c:v>
                </c:pt>
                <c:pt idx="4380">
                  <c:v>-1.1076600000000001</c:v>
                </c:pt>
                <c:pt idx="4381">
                  <c:v>-1.1099699999999999</c:v>
                </c:pt>
                <c:pt idx="4382">
                  <c:v>-1.1118399999999999</c:v>
                </c:pt>
                <c:pt idx="4383">
                  <c:v>-1.1108499999999999</c:v>
                </c:pt>
                <c:pt idx="4384">
                  <c:v>-1.10083</c:v>
                </c:pt>
                <c:pt idx="4385">
                  <c:v>-1.10128</c:v>
                </c:pt>
                <c:pt idx="4386">
                  <c:v>-1.1025100000000001</c:v>
                </c:pt>
                <c:pt idx="4387">
                  <c:v>-1.10389</c:v>
                </c:pt>
                <c:pt idx="4388">
                  <c:v>-1.10568</c:v>
                </c:pt>
                <c:pt idx="4389">
                  <c:v>-1.1070500000000001</c:v>
                </c:pt>
                <c:pt idx="4390">
                  <c:v>-1.10632</c:v>
                </c:pt>
                <c:pt idx="4391">
                  <c:v>-1.09779</c:v>
                </c:pt>
                <c:pt idx="4392">
                  <c:v>-1.099</c:v>
                </c:pt>
                <c:pt idx="4393">
                  <c:v>-1.0992</c:v>
                </c:pt>
                <c:pt idx="4394">
                  <c:v>-1.09954</c:v>
                </c:pt>
                <c:pt idx="4395">
                  <c:v>-1.09931</c:v>
                </c:pt>
                <c:pt idx="4396">
                  <c:v>-1.0992599999999999</c:v>
                </c:pt>
                <c:pt idx="4397">
                  <c:v>-1.0992200000000001</c:v>
                </c:pt>
                <c:pt idx="4398">
                  <c:v>-1.0916300000000001</c:v>
                </c:pt>
                <c:pt idx="4399">
                  <c:v>-1.0926899999999999</c:v>
                </c:pt>
                <c:pt idx="4400">
                  <c:v>-1.09192</c:v>
                </c:pt>
                <c:pt idx="4401">
                  <c:v>-1.0917399999999999</c:v>
                </c:pt>
                <c:pt idx="4402">
                  <c:v>-1.0911299999999999</c:v>
                </c:pt>
                <c:pt idx="4403">
                  <c:v>-1.0929500000000001</c:v>
                </c:pt>
                <c:pt idx="4404">
                  <c:v>-1.0938399999999999</c:v>
                </c:pt>
                <c:pt idx="4405">
                  <c:v>-1.0948199999999999</c:v>
                </c:pt>
                <c:pt idx="4406">
                  <c:v>-1.08463</c:v>
                </c:pt>
                <c:pt idx="4407">
                  <c:v>-1.0842099999999999</c:v>
                </c:pt>
                <c:pt idx="4408">
                  <c:v>-1.0834600000000001</c:v>
                </c:pt>
                <c:pt idx="4409">
                  <c:v>-1.0833200000000001</c:v>
                </c:pt>
                <c:pt idx="4410">
                  <c:v>-1.0841700000000001</c:v>
                </c:pt>
                <c:pt idx="4411">
                  <c:v>-1.08599</c:v>
                </c:pt>
                <c:pt idx="4412">
                  <c:v>-1.08728</c:v>
                </c:pt>
                <c:pt idx="4413">
                  <c:v>-1.08812</c:v>
                </c:pt>
                <c:pt idx="4414">
                  <c:v>-1.0882700000000001</c:v>
                </c:pt>
                <c:pt idx="4415">
                  <c:v>-1.08162</c:v>
                </c:pt>
                <c:pt idx="4416">
                  <c:v>-1.0825400000000001</c:v>
                </c:pt>
                <c:pt idx="4417">
                  <c:v>-1.08128</c:v>
                </c:pt>
                <c:pt idx="4418">
                  <c:v>-1.07961</c:v>
                </c:pt>
                <c:pt idx="4419">
                  <c:v>-1.0779099999999999</c:v>
                </c:pt>
                <c:pt idx="4420">
                  <c:v>-1.0752200000000001</c:v>
                </c:pt>
                <c:pt idx="4421">
                  <c:v>-1.0740700000000001</c:v>
                </c:pt>
                <c:pt idx="4422">
                  <c:v>-1.0733699999999999</c:v>
                </c:pt>
                <c:pt idx="4423">
                  <c:v>-1.07325</c:v>
                </c:pt>
                <c:pt idx="4424">
                  <c:v>-1.0728500000000001</c:v>
                </c:pt>
                <c:pt idx="4425">
                  <c:v>-1.0571299999999999</c:v>
                </c:pt>
                <c:pt idx="4426">
                  <c:v>-1.0526</c:v>
                </c:pt>
                <c:pt idx="4427">
                  <c:v>-1.04992</c:v>
                </c:pt>
                <c:pt idx="4428">
                  <c:v>-1.04975</c:v>
                </c:pt>
                <c:pt idx="4429">
                  <c:v>-1.0469599999999999</c:v>
                </c:pt>
                <c:pt idx="4430">
                  <c:v>-1.0382499999999999</c:v>
                </c:pt>
                <c:pt idx="4431">
                  <c:v>-1.03363</c:v>
                </c:pt>
                <c:pt idx="4432">
                  <c:v>-1.03145</c:v>
                </c:pt>
                <c:pt idx="4433">
                  <c:v>-1.03077</c:v>
                </c:pt>
                <c:pt idx="4434">
                  <c:v>-1.02898</c:v>
                </c:pt>
                <c:pt idx="4435">
                  <c:v>-1.0187900000000001</c:v>
                </c:pt>
                <c:pt idx="4436">
                  <c:v>-1.0161500000000001</c:v>
                </c:pt>
                <c:pt idx="4437">
                  <c:v>-1.01294</c:v>
                </c:pt>
                <c:pt idx="4438">
                  <c:v>-1.01227</c:v>
                </c:pt>
                <c:pt idx="4439">
                  <c:v>-1.01156</c:v>
                </c:pt>
                <c:pt idx="4440">
                  <c:v>-1.0108600000000001</c:v>
                </c:pt>
                <c:pt idx="4441">
                  <c:v>-1.01065</c:v>
                </c:pt>
                <c:pt idx="4442">
                  <c:v>-1.00997</c:v>
                </c:pt>
                <c:pt idx="4443">
                  <c:v>-1.0092099999999999</c:v>
                </c:pt>
                <c:pt idx="4444">
                  <c:v>-1.0020199999999999</c:v>
                </c:pt>
                <c:pt idx="4445">
                  <c:v>-1.00288</c:v>
                </c:pt>
                <c:pt idx="4446">
                  <c:v>-1.0036499999999999</c:v>
                </c:pt>
                <c:pt idx="4447">
                  <c:v>-1.00346</c:v>
                </c:pt>
                <c:pt idx="4448">
                  <c:v>-1.00478</c:v>
                </c:pt>
                <c:pt idx="4449">
                  <c:v>-1.0065599999999999</c:v>
                </c:pt>
                <c:pt idx="4450">
                  <c:v>-1.00685</c:v>
                </c:pt>
                <c:pt idx="4451">
                  <c:v>-1.00664</c:v>
                </c:pt>
                <c:pt idx="4452">
                  <c:v>-1.00749</c:v>
                </c:pt>
                <c:pt idx="4453">
                  <c:v>-1.0102100000000001</c:v>
                </c:pt>
                <c:pt idx="4454">
                  <c:v>-1.0039899999999999</c:v>
                </c:pt>
                <c:pt idx="4455">
                  <c:v>-1.0048699999999999</c:v>
                </c:pt>
                <c:pt idx="4456">
                  <c:v>-1.0056499999999999</c:v>
                </c:pt>
                <c:pt idx="4457">
                  <c:v>-1.0059499999999999</c:v>
                </c:pt>
                <c:pt idx="4458">
                  <c:v>-1.0067699999999999</c:v>
                </c:pt>
                <c:pt idx="4459">
                  <c:v>-1.0090600000000001</c:v>
                </c:pt>
                <c:pt idx="4460">
                  <c:v>-1.0103899999999999</c:v>
                </c:pt>
                <c:pt idx="4461">
                  <c:v>-1.0120899999999999</c:v>
                </c:pt>
                <c:pt idx="4462">
                  <c:v>-1.00485</c:v>
                </c:pt>
                <c:pt idx="4463">
                  <c:v>-1.0064200000000001</c:v>
                </c:pt>
                <c:pt idx="4464">
                  <c:v>-1.0170600000000001</c:v>
                </c:pt>
                <c:pt idx="4465">
                  <c:v>-1.00925</c:v>
                </c:pt>
                <c:pt idx="4466">
                  <c:v>-1.0106999999999999</c:v>
                </c:pt>
                <c:pt idx="4467">
                  <c:v>-1.01146</c:v>
                </c:pt>
                <c:pt idx="4468">
                  <c:v>-1.0133099999999999</c:v>
                </c:pt>
                <c:pt idx="4469">
                  <c:v>-1.01397</c:v>
                </c:pt>
                <c:pt idx="4470">
                  <c:v>-1.00831</c:v>
                </c:pt>
                <c:pt idx="4471">
                  <c:v>-1.0107299999999999</c:v>
                </c:pt>
                <c:pt idx="4472">
                  <c:v>-1.01197</c:v>
                </c:pt>
                <c:pt idx="4473">
                  <c:v>-1.01332</c:v>
                </c:pt>
                <c:pt idx="4474">
                  <c:v>-1.0155799999999999</c:v>
                </c:pt>
                <c:pt idx="4475">
                  <c:v>-1.01539</c:v>
                </c:pt>
                <c:pt idx="4476">
                  <c:v>-1.0172099999999999</c:v>
                </c:pt>
                <c:pt idx="4477">
                  <c:v>-1.01858</c:v>
                </c:pt>
                <c:pt idx="4478">
                  <c:v>-1.0217099999999999</c:v>
                </c:pt>
                <c:pt idx="4479">
                  <c:v>-1.0155099999999999</c:v>
                </c:pt>
                <c:pt idx="4480">
                  <c:v>-1.0190399999999999</c:v>
                </c:pt>
                <c:pt idx="4481">
                  <c:v>-1.02227</c:v>
                </c:pt>
                <c:pt idx="4482">
                  <c:v>-1.0245899999999999</c:v>
                </c:pt>
                <c:pt idx="4483">
                  <c:v>-1.02742</c:v>
                </c:pt>
                <c:pt idx="4484">
                  <c:v>-1.03074</c:v>
                </c:pt>
                <c:pt idx="4485">
                  <c:v>-1.0346</c:v>
                </c:pt>
                <c:pt idx="4486">
                  <c:v>-1.0371300000000001</c:v>
                </c:pt>
                <c:pt idx="4487">
                  <c:v>-1.03146</c:v>
                </c:pt>
                <c:pt idx="4488">
                  <c:v>-1.0340100000000001</c:v>
                </c:pt>
                <c:pt idx="4489">
                  <c:v>-1.03677</c:v>
                </c:pt>
                <c:pt idx="4490">
                  <c:v>-1.0396000000000001</c:v>
                </c:pt>
                <c:pt idx="4491">
                  <c:v>-1.0429600000000001</c:v>
                </c:pt>
                <c:pt idx="4492">
                  <c:v>-1.04728</c:v>
                </c:pt>
                <c:pt idx="4493">
                  <c:v>-1.05166</c:v>
                </c:pt>
                <c:pt idx="4494">
                  <c:v>-1.05457</c:v>
                </c:pt>
                <c:pt idx="4495">
                  <c:v>-1.0479099999999999</c:v>
                </c:pt>
                <c:pt idx="4496">
                  <c:v>-1.05053</c:v>
                </c:pt>
                <c:pt idx="4497">
                  <c:v>-1.0522400000000001</c:v>
                </c:pt>
                <c:pt idx="4498">
                  <c:v>-1.0535099999999999</c:v>
                </c:pt>
                <c:pt idx="4499">
                  <c:v>-1.0533399999999999</c:v>
                </c:pt>
                <c:pt idx="4500">
                  <c:v>-1.05524</c:v>
                </c:pt>
                <c:pt idx="4501">
                  <c:v>-1.05758</c:v>
                </c:pt>
                <c:pt idx="4502">
                  <c:v>-1.0609900000000001</c:v>
                </c:pt>
                <c:pt idx="4503">
                  <c:v>-1.0629299999999999</c:v>
                </c:pt>
                <c:pt idx="4504">
                  <c:v>-1.0582199999999999</c:v>
                </c:pt>
                <c:pt idx="4505">
                  <c:v>-1.0587899999999999</c:v>
                </c:pt>
                <c:pt idx="4506">
                  <c:v>-1.05955</c:v>
                </c:pt>
                <c:pt idx="4507">
                  <c:v>-1.05985</c:v>
                </c:pt>
                <c:pt idx="4508">
                  <c:v>-1.0602100000000001</c:v>
                </c:pt>
                <c:pt idx="4509">
                  <c:v>-1.0615600000000001</c:v>
                </c:pt>
                <c:pt idx="4510">
                  <c:v>-1.0623100000000001</c:v>
                </c:pt>
                <c:pt idx="4511">
                  <c:v>-1.0639000000000001</c:v>
                </c:pt>
                <c:pt idx="4512">
                  <c:v>-1.0673600000000001</c:v>
                </c:pt>
                <c:pt idx="4513">
                  <c:v>-1.0636300000000001</c:v>
                </c:pt>
                <c:pt idx="4514">
                  <c:v>-1.0657700000000001</c:v>
                </c:pt>
                <c:pt idx="4515">
                  <c:v>-1.06751</c:v>
                </c:pt>
                <c:pt idx="4516">
                  <c:v>-1.06935</c:v>
                </c:pt>
                <c:pt idx="4517">
                  <c:v>-1.0711999999999999</c:v>
                </c:pt>
                <c:pt idx="4518">
                  <c:v>-1.0741799999999999</c:v>
                </c:pt>
                <c:pt idx="4519">
                  <c:v>-1.0784899999999999</c:v>
                </c:pt>
                <c:pt idx="4520">
                  <c:v>-1.0824199999999999</c:v>
                </c:pt>
                <c:pt idx="4521">
                  <c:v>-1.0838300000000001</c:v>
                </c:pt>
                <c:pt idx="4522">
                  <c:v>-1.0752699999999999</c:v>
                </c:pt>
                <c:pt idx="4523">
                  <c:v>-1.0772299999999999</c:v>
                </c:pt>
                <c:pt idx="4524">
                  <c:v>-1.07833</c:v>
                </c:pt>
                <c:pt idx="4525">
                  <c:v>-1.0786199999999999</c:v>
                </c:pt>
                <c:pt idx="4526">
                  <c:v>-1.0784100000000001</c:v>
                </c:pt>
                <c:pt idx="4527">
                  <c:v>-1.0782499999999999</c:v>
                </c:pt>
                <c:pt idx="4528">
                  <c:v>-1.07803</c:v>
                </c:pt>
                <c:pt idx="4529">
                  <c:v>-1.0780400000000001</c:v>
                </c:pt>
                <c:pt idx="4530">
                  <c:v>-1.0751200000000001</c:v>
                </c:pt>
                <c:pt idx="4531">
                  <c:v>-1.0609900000000001</c:v>
                </c:pt>
                <c:pt idx="4532">
                  <c:v>-1.05637</c:v>
                </c:pt>
                <c:pt idx="4533">
                  <c:v>-1.0500700000000001</c:v>
                </c:pt>
                <c:pt idx="4534">
                  <c:v>-1.0461499999999999</c:v>
                </c:pt>
                <c:pt idx="4535">
                  <c:v>-1.04365</c:v>
                </c:pt>
                <c:pt idx="4536">
                  <c:v>-1.0417799999999999</c:v>
                </c:pt>
                <c:pt idx="4537">
                  <c:v>-1.03748</c:v>
                </c:pt>
                <c:pt idx="4538">
                  <c:v>-1.0352399999999999</c:v>
                </c:pt>
                <c:pt idx="4539">
                  <c:v>-1.0313099999999999</c:v>
                </c:pt>
                <c:pt idx="4540">
                  <c:v>-1.0197499999999999</c:v>
                </c:pt>
                <c:pt idx="4541">
                  <c:v>-1.0208600000000001</c:v>
                </c:pt>
                <c:pt idx="4542">
                  <c:v>-1.0200899999999999</c:v>
                </c:pt>
                <c:pt idx="4543">
                  <c:v>-1.02142</c:v>
                </c:pt>
                <c:pt idx="4544">
                  <c:v>-1.02058</c:v>
                </c:pt>
                <c:pt idx="4545">
                  <c:v>-1.02054</c:v>
                </c:pt>
                <c:pt idx="4546">
                  <c:v>-1.0208600000000001</c:v>
                </c:pt>
                <c:pt idx="4547">
                  <c:v>-1.0219499999999999</c:v>
                </c:pt>
                <c:pt idx="4548">
                  <c:v>-1.0210600000000001</c:v>
                </c:pt>
                <c:pt idx="4549">
                  <c:v>-1.01318</c:v>
                </c:pt>
                <c:pt idx="4550">
                  <c:v>-1.01373</c:v>
                </c:pt>
                <c:pt idx="4551">
                  <c:v>-1.0140400000000001</c:v>
                </c:pt>
                <c:pt idx="4552">
                  <c:v>-1.0153399999999999</c:v>
                </c:pt>
                <c:pt idx="4553">
                  <c:v>-1.01407</c:v>
                </c:pt>
                <c:pt idx="4554">
                  <c:v>-1.00966</c:v>
                </c:pt>
                <c:pt idx="4555">
                  <c:v>-1.0063299999999999</c:v>
                </c:pt>
                <c:pt idx="4556">
                  <c:v>-1.00471</c:v>
                </c:pt>
                <c:pt idx="4557">
                  <c:v>-1.00397</c:v>
                </c:pt>
                <c:pt idx="4558">
                  <c:v>-1.0018499999999999</c:v>
                </c:pt>
                <c:pt idx="4559">
                  <c:v>-0.99263999999999997</c:v>
                </c:pt>
                <c:pt idx="4560">
                  <c:v>-0.99202699999999999</c:v>
                </c:pt>
                <c:pt idx="4561">
                  <c:v>-0.987676</c:v>
                </c:pt>
                <c:pt idx="4562">
                  <c:v>-0.98341900000000004</c:v>
                </c:pt>
                <c:pt idx="4563">
                  <c:v>-0.982016</c:v>
                </c:pt>
                <c:pt idx="4564">
                  <c:v>-0.98005100000000001</c:v>
                </c:pt>
                <c:pt idx="4565">
                  <c:v>-0.97676399999999997</c:v>
                </c:pt>
                <c:pt idx="4566">
                  <c:v>-0.97438199999999997</c:v>
                </c:pt>
                <c:pt idx="4567">
                  <c:v>-0.966611</c:v>
                </c:pt>
                <c:pt idx="4568">
                  <c:v>-0.95072000000000001</c:v>
                </c:pt>
                <c:pt idx="4569">
                  <c:v>-0.95002600000000004</c:v>
                </c:pt>
                <c:pt idx="4570">
                  <c:v>-0.94742400000000004</c:v>
                </c:pt>
                <c:pt idx="4571">
                  <c:v>-0.94452400000000003</c:v>
                </c:pt>
                <c:pt idx="4572">
                  <c:v>-0.94036399999999998</c:v>
                </c:pt>
                <c:pt idx="4573">
                  <c:v>-0.93720499999999995</c:v>
                </c:pt>
                <c:pt idx="4574">
                  <c:v>-0.93349099999999996</c:v>
                </c:pt>
                <c:pt idx="4575">
                  <c:v>-0.93049300000000001</c:v>
                </c:pt>
                <c:pt idx="4576">
                  <c:v>-0.93021299999999996</c:v>
                </c:pt>
                <c:pt idx="4577">
                  <c:v>-0.92867299999999997</c:v>
                </c:pt>
                <c:pt idx="4578">
                  <c:v>-0.920852</c:v>
                </c:pt>
                <c:pt idx="4579">
                  <c:v>-0.92333500000000002</c:v>
                </c:pt>
                <c:pt idx="4580">
                  <c:v>-0.92411399999999999</c:v>
                </c:pt>
                <c:pt idx="4581">
                  <c:v>-0.92471000000000003</c:v>
                </c:pt>
                <c:pt idx="4582">
                  <c:v>-0.92749899999999996</c:v>
                </c:pt>
                <c:pt idx="4583">
                  <c:v>-0.93135100000000004</c:v>
                </c:pt>
                <c:pt idx="4584">
                  <c:v>-0.93541799999999997</c:v>
                </c:pt>
                <c:pt idx="4585">
                  <c:v>-0.94004500000000002</c:v>
                </c:pt>
                <c:pt idx="4586">
                  <c:v>-0.942415</c:v>
                </c:pt>
                <c:pt idx="4587">
                  <c:v>-0.94447400000000004</c:v>
                </c:pt>
                <c:pt idx="4588">
                  <c:v>-0.94344099999999997</c:v>
                </c:pt>
                <c:pt idx="4589">
                  <c:v>-0.93753600000000004</c:v>
                </c:pt>
                <c:pt idx="4590">
                  <c:v>-0.93920599999999999</c:v>
                </c:pt>
                <c:pt idx="4591">
                  <c:v>-0.93903300000000001</c:v>
                </c:pt>
                <c:pt idx="4592">
                  <c:v>-0.93847100000000006</c:v>
                </c:pt>
                <c:pt idx="4593">
                  <c:v>-0.93828500000000004</c:v>
                </c:pt>
                <c:pt idx="4594">
                  <c:v>-0.93839499999999998</c:v>
                </c:pt>
                <c:pt idx="4595">
                  <c:v>-0.93898199999999998</c:v>
                </c:pt>
                <c:pt idx="4596">
                  <c:v>-0.93834399999999996</c:v>
                </c:pt>
                <c:pt idx="4597">
                  <c:v>-0.93793499999999996</c:v>
                </c:pt>
                <c:pt idx="4598">
                  <c:v>-0.93812200000000001</c:v>
                </c:pt>
                <c:pt idx="4599">
                  <c:v>-0.93672800000000001</c:v>
                </c:pt>
                <c:pt idx="4600">
                  <c:v>-0.92885200000000001</c:v>
                </c:pt>
                <c:pt idx="4601">
                  <c:v>-0.92987200000000003</c:v>
                </c:pt>
                <c:pt idx="4602">
                  <c:v>-0.92903800000000003</c:v>
                </c:pt>
                <c:pt idx="4603">
                  <c:v>-0.92762199999999995</c:v>
                </c:pt>
                <c:pt idx="4604">
                  <c:v>-0.92769100000000004</c:v>
                </c:pt>
                <c:pt idx="4605">
                  <c:v>-0.928257</c:v>
                </c:pt>
                <c:pt idx="4606">
                  <c:v>-0.92874599999999996</c:v>
                </c:pt>
                <c:pt idx="4607">
                  <c:v>-0.92829799999999996</c:v>
                </c:pt>
                <c:pt idx="4608">
                  <c:v>-0.93016799999999999</c:v>
                </c:pt>
                <c:pt idx="4609">
                  <c:v>-0.92740599999999995</c:v>
                </c:pt>
                <c:pt idx="4610">
                  <c:v>-0.92019300000000004</c:v>
                </c:pt>
                <c:pt idx="4611">
                  <c:v>-0.92269900000000005</c:v>
                </c:pt>
                <c:pt idx="4612">
                  <c:v>-0.92290499999999998</c:v>
                </c:pt>
                <c:pt idx="4613">
                  <c:v>-0.92205499999999996</c:v>
                </c:pt>
                <c:pt idx="4614">
                  <c:v>-0.92108800000000002</c:v>
                </c:pt>
                <c:pt idx="4615">
                  <c:v>-0.92113500000000004</c:v>
                </c:pt>
                <c:pt idx="4616">
                  <c:v>-0.92167699999999997</c:v>
                </c:pt>
                <c:pt idx="4617">
                  <c:v>-0.92144000000000004</c:v>
                </c:pt>
                <c:pt idx="4618">
                  <c:v>-0.92116799999999999</c:v>
                </c:pt>
                <c:pt idx="4619">
                  <c:v>-0.91905499999999996</c:v>
                </c:pt>
                <c:pt idx="4620">
                  <c:v>-0.90910899999999994</c:v>
                </c:pt>
                <c:pt idx="4621">
                  <c:v>-0.91318299999999997</c:v>
                </c:pt>
                <c:pt idx="4622">
                  <c:v>-0.91841600000000001</c:v>
                </c:pt>
                <c:pt idx="4623">
                  <c:v>-0.90868400000000005</c:v>
                </c:pt>
                <c:pt idx="4624">
                  <c:v>-0.90991500000000003</c:v>
                </c:pt>
                <c:pt idx="4625">
                  <c:v>-0.91027899999999995</c:v>
                </c:pt>
                <c:pt idx="4626">
                  <c:v>-0.91031399999999996</c:v>
                </c:pt>
                <c:pt idx="4627">
                  <c:v>-0.91047699999999998</c:v>
                </c:pt>
                <c:pt idx="4628">
                  <c:v>-0.91090700000000002</c:v>
                </c:pt>
                <c:pt idx="4629">
                  <c:v>-0.90736700000000003</c:v>
                </c:pt>
                <c:pt idx="4630">
                  <c:v>-0.89823399999999998</c:v>
                </c:pt>
                <c:pt idx="4631">
                  <c:v>-0.89916399999999996</c:v>
                </c:pt>
                <c:pt idx="4632">
                  <c:v>-0.89672200000000002</c:v>
                </c:pt>
                <c:pt idx="4633">
                  <c:v>-0.89457500000000001</c:v>
                </c:pt>
                <c:pt idx="4634">
                  <c:v>-0.89426399999999995</c:v>
                </c:pt>
                <c:pt idx="4635">
                  <c:v>-0.894177</c:v>
                </c:pt>
                <c:pt idx="4636">
                  <c:v>-0.89398599999999995</c:v>
                </c:pt>
                <c:pt idx="4637">
                  <c:v>-0.89422999999999997</c:v>
                </c:pt>
                <c:pt idx="4638">
                  <c:v>-0.89474900000000002</c:v>
                </c:pt>
                <c:pt idx="4639">
                  <c:v>-0.89546199999999998</c:v>
                </c:pt>
                <c:pt idx="4640">
                  <c:v>-0.893652</c:v>
                </c:pt>
                <c:pt idx="4641">
                  <c:v>-0.88490599999999997</c:v>
                </c:pt>
                <c:pt idx="4642">
                  <c:v>-0.88489200000000001</c:v>
                </c:pt>
                <c:pt idx="4643">
                  <c:v>-0.88364500000000001</c:v>
                </c:pt>
                <c:pt idx="4644">
                  <c:v>-0.88401700000000005</c:v>
                </c:pt>
                <c:pt idx="4645">
                  <c:v>-0.88469600000000004</c:v>
                </c:pt>
                <c:pt idx="4646">
                  <c:v>-0.88469299999999995</c:v>
                </c:pt>
                <c:pt idx="4647">
                  <c:v>-0.88481299999999996</c:v>
                </c:pt>
                <c:pt idx="4648">
                  <c:v>-0.88369299999999995</c:v>
                </c:pt>
                <c:pt idx="4649">
                  <c:v>-0.88400699999999999</c:v>
                </c:pt>
                <c:pt idx="4650">
                  <c:v>-0.87989899999999999</c:v>
                </c:pt>
                <c:pt idx="4651">
                  <c:v>-0.86998500000000001</c:v>
                </c:pt>
                <c:pt idx="4652">
                  <c:v>-0.86738300000000002</c:v>
                </c:pt>
                <c:pt idx="4653">
                  <c:v>-0.86420600000000003</c:v>
                </c:pt>
                <c:pt idx="4654">
                  <c:v>-0.86269899999999999</c:v>
                </c:pt>
                <c:pt idx="4655">
                  <c:v>-0.86176399999999997</c:v>
                </c:pt>
                <c:pt idx="4656">
                  <c:v>-0.85905799999999999</c:v>
                </c:pt>
                <c:pt idx="4657">
                  <c:v>-0.85707800000000001</c:v>
                </c:pt>
                <c:pt idx="4658">
                  <c:v>-0.85492999999999997</c:v>
                </c:pt>
                <c:pt idx="4659">
                  <c:v>-0.84818800000000005</c:v>
                </c:pt>
                <c:pt idx="4660">
                  <c:v>-0.83788099999999999</c:v>
                </c:pt>
                <c:pt idx="4661">
                  <c:v>-0.83621900000000005</c:v>
                </c:pt>
                <c:pt idx="4662">
                  <c:v>-0.83279499999999995</c:v>
                </c:pt>
                <c:pt idx="4663">
                  <c:v>-0.82984500000000005</c:v>
                </c:pt>
                <c:pt idx="4664">
                  <c:v>-0.82746600000000003</c:v>
                </c:pt>
                <c:pt idx="4665">
                  <c:v>-0.82508700000000001</c:v>
                </c:pt>
                <c:pt idx="4666">
                  <c:v>-0.82054499999999997</c:v>
                </c:pt>
                <c:pt idx="4667">
                  <c:v>-0.816523</c:v>
                </c:pt>
                <c:pt idx="4668">
                  <c:v>-0.80879900000000005</c:v>
                </c:pt>
                <c:pt idx="4669">
                  <c:v>-0.79435599999999995</c:v>
                </c:pt>
                <c:pt idx="4670">
                  <c:v>-0.79214099999999998</c:v>
                </c:pt>
                <c:pt idx="4671">
                  <c:v>-0.79018200000000005</c:v>
                </c:pt>
                <c:pt idx="4672">
                  <c:v>-0.78678800000000004</c:v>
                </c:pt>
                <c:pt idx="4673">
                  <c:v>-0.78263899999999997</c:v>
                </c:pt>
                <c:pt idx="4674">
                  <c:v>-0.77946499999999996</c:v>
                </c:pt>
                <c:pt idx="4675">
                  <c:v>-0.77811200000000003</c:v>
                </c:pt>
                <c:pt idx="4676">
                  <c:v>-0.77707999999999999</c:v>
                </c:pt>
                <c:pt idx="4677">
                  <c:v>-0.77751800000000004</c:v>
                </c:pt>
                <c:pt idx="4678">
                  <c:v>-0.77565499999999998</c:v>
                </c:pt>
                <c:pt idx="4679">
                  <c:v>-0.76880899999999996</c:v>
                </c:pt>
                <c:pt idx="4680">
                  <c:v>-0.76934899999999995</c:v>
                </c:pt>
                <c:pt idx="4681">
                  <c:v>-0.76807300000000001</c:v>
                </c:pt>
                <c:pt idx="4682">
                  <c:v>-0.76738600000000001</c:v>
                </c:pt>
                <c:pt idx="4683">
                  <c:v>-0.76580099999999995</c:v>
                </c:pt>
                <c:pt idx="4684">
                  <c:v>-0.76458300000000001</c:v>
                </c:pt>
                <c:pt idx="4685">
                  <c:v>-0.76243799999999995</c:v>
                </c:pt>
                <c:pt idx="4686">
                  <c:v>-0.76185099999999994</c:v>
                </c:pt>
                <c:pt idx="4687">
                  <c:v>-0.75741700000000001</c:v>
                </c:pt>
                <c:pt idx="4688">
                  <c:v>-0.74726899999999996</c:v>
                </c:pt>
                <c:pt idx="4689">
                  <c:v>-0.74902199999999997</c:v>
                </c:pt>
                <c:pt idx="4690">
                  <c:v>-0.74781900000000001</c:v>
                </c:pt>
                <c:pt idx="4691">
                  <c:v>-0.74950899999999998</c:v>
                </c:pt>
                <c:pt idx="4692">
                  <c:v>-0.75015799999999999</c:v>
                </c:pt>
                <c:pt idx="4693">
                  <c:v>-0.75060300000000002</c:v>
                </c:pt>
                <c:pt idx="4694">
                  <c:v>-0.74990599999999996</c:v>
                </c:pt>
                <c:pt idx="4695">
                  <c:v>-0.74930300000000005</c:v>
                </c:pt>
                <c:pt idx="4696">
                  <c:v>-0.74938499999999997</c:v>
                </c:pt>
                <c:pt idx="4697">
                  <c:v>-0.74149699999999996</c:v>
                </c:pt>
                <c:pt idx="4698">
                  <c:v>-0.74447300000000005</c:v>
                </c:pt>
                <c:pt idx="4699">
                  <c:v>-0.74543999999999999</c:v>
                </c:pt>
                <c:pt idx="4700">
                  <c:v>-0.74547399999999997</c:v>
                </c:pt>
                <c:pt idx="4701">
                  <c:v>-0.74468699999999999</c:v>
                </c:pt>
                <c:pt idx="4702">
                  <c:v>-0.74523399999999995</c:v>
                </c:pt>
                <c:pt idx="4703">
                  <c:v>-0.74306899999999998</c:v>
                </c:pt>
                <c:pt idx="4704">
                  <c:v>-0.740865</c:v>
                </c:pt>
                <c:pt idx="4705">
                  <c:v>-0.73606199999999999</c:v>
                </c:pt>
                <c:pt idx="4706">
                  <c:v>-0.72941199999999995</c:v>
                </c:pt>
                <c:pt idx="4707">
                  <c:v>-0.71554899999999999</c:v>
                </c:pt>
                <c:pt idx="4708">
                  <c:v>-0.71485299999999996</c:v>
                </c:pt>
                <c:pt idx="4709">
                  <c:v>-0.70953100000000002</c:v>
                </c:pt>
                <c:pt idx="4710">
                  <c:v>-0.70453399999999999</c:v>
                </c:pt>
                <c:pt idx="4711">
                  <c:v>-0.69934499999999999</c:v>
                </c:pt>
                <c:pt idx="4712">
                  <c:v>-0.69350500000000004</c:v>
                </c:pt>
                <c:pt idx="4713">
                  <c:v>-0.68771599999999999</c:v>
                </c:pt>
                <c:pt idx="4714">
                  <c:v>-0.68426699999999996</c:v>
                </c:pt>
                <c:pt idx="4715">
                  <c:v>-0.681477</c:v>
                </c:pt>
                <c:pt idx="4716">
                  <c:v>-0.67528500000000002</c:v>
                </c:pt>
                <c:pt idx="4717">
                  <c:v>-0.66153099999999998</c:v>
                </c:pt>
                <c:pt idx="4718">
                  <c:v>-0.65935200000000005</c:v>
                </c:pt>
                <c:pt idx="4719">
                  <c:v>-0.65498299999999998</c:v>
                </c:pt>
                <c:pt idx="4720">
                  <c:v>-0.65192399999999995</c:v>
                </c:pt>
                <c:pt idx="4721">
                  <c:v>-0.648262</c:v>
                </c:pt>
                <c:pt idx="4722">
                  <c:v>-0.64594700000000005</c:v>
                </c:pt>
                <c:pt idx="4723">
                  <c:v>-0.64563999999999999</c:v>
                </c:pt>
                <c:pt idx="4724">
                  <c:v>-0.64574900000000002</c:v>
                </c:pt>
                <c:pt idx="4725">
                  <c:v>-0.64550700000000005</c:v>
                </c:pt>
                <c:pt idx="4726">
                  <c:v>-0.64371999999999996</c:v>
                </c:pt>
                <c:pt idx="4727">
                  <c:v>-0.63461000000000001</c:v>
                </c:pt>
                <c:pt idx="4728">
                  <c:v>-0.63548899999999997</c:v>
                </c:pt>
                <c:pt idx="4729">
                  <c:v>-0.63478400000000001</c:v>
                </c:pt>
                <c:pt idx="4730">
                  <c:v>-0.63251800000000002</c:v>
                </c:pt>
                <c:pt idx="4731">
                  <c:v>-0.63040700000000005</c:v>
                </c:pt>
                <c:pt idx="4732">
                  <c:v>-0.62812299999999999</c:v>
                </c:pt>
                <c:pt idx="4733">
                  <c:v>-0.62556</c:v>
                </c:pt>
                <c:pt idx="4734">
                  <c:v>-0.62316499999999997</c:v>
                </c:pt>
                <c:pt idx="4735">
                  <c:v>-0.62120500000000001</c:v>
                </c:pt>
                <c:pt idx="4736">
                  <c:v>-0.61884300000000003</c:v>
                </c:pt>
                <c:pt idx="4737">
                  <c:v>-0.60747799999999996</c:v>
                </c:pt>
                <c:pt idx="4738">
                  <c:v>-0.60588399999999998</c:v>
                </c:pt>
                <c:pt idx="4739">
                  <c:v>-0.60410900000000001</c:v>
                </c:pt>
                <c:pt idx="4740">
                  <c:v>-0.60377000000000003</c:v>
                </c:pt>
                <c:pt idx="4741">
                  <c:v>-0.60385999999999995</c:v>
                </c:pt>
                <c:pt idx="4742">
                  <c:v>-0.60278900000000002</c:v>
                </c:pt>
                <c:pt idx="4743">
                  <c:v>-0.60313399999999995</c:v>
                </c:pt>
                <c:pt idx="4744">
                  <c:v>-0.603877</c:v>
                </c:pt>
                <c:pt idx="4745">
                  <c:v>-0.60241800000000001</c:v>
                </c:pt>
                <c:pt idx="4746">
                  <c:v>-0.59339900000000001</c:v>
                </c:pt>
                <c:pt idx="4747">
                  <c:v>-0.59528899999999996</c:v>
                </c:pt>
                <c:pt idx="4748">
                  <c:v>-0.59572400000000003</c:v>
                </c:pt>
                <c:pt idx="4749">
                  <c:v>-0.59534699999999996</c:v>
                </c:pt>
                <c:pt idx="4750">
                  <c:v>-0.59343400000000002</c:v>
                </c:pt>
                <c:pt idx="4751">
                  <c:v>-0.59055599999999997</c:v>
                </c:pt>
                <c:pt idx="4752">
                  <c:v>-0.58677299999999999</c:v>
                </c:pt>
                <c:pt idx="4753">
                  <c:v>-0.58319100000000001</c:v>
                </c:pt>
                <c:pt idx="4754">
                  <c:v>-0.58073900000000001</c:v>
                </c:pt>
                <c:pt idx="4755">
                  <c:v>-0.57412200000000002</c:v>
                </c:pt>
                <c:pt idx="4756">
                  <c:v>-0.56067400000000001</c:v>
                </c:pt>
                <c:pt idx="4757">
                  <c:v>-0.55812700000000004</c:v>
                </c:pt>
                <c:pt idx="4758">
                  <c:v>-0.554508</c:v>
                </c:pt>
                <c:pt idx="4759">
                  <c:v>-0.55042400000000002</c:v>
                </c:pt>
                <c:pt idx="4760">
                  <c:v>-0.54733600000000004</c:v>
                </c:pt>
                <c:pt idx="4761">
                  <c:v>-0.54479500000000003</c:v>
                </c:pt>
                <c:pt idx="4762">
                  <c:v>-0.54315999999999998</c:v>
                </c:pt>
                <c:pt idx="4763">
                  <c:v>-0.54225599999999996</c:v>
                </c:pt>
                <c:pt idx="4764">
                  <c:v>-0.53829499999999997</c:v>
                </c:pt>
                <c:pt idx="4765">
                  <c:v>-0.52776400000000001</c:v>
                </c:pt>
                <c:pt idx="4766">
                  <c:v>-0.52698699999999998</c:v>
                </c:pt>
                <c:pt idx="4767">
                  <c:v>-0.52512400000000004</c:v>
                </c:pt>
                <c:pt idx="4768">
                  <c:v>-0.52390000000000003</c:v>
                </c:pt>
                <c:pt idx="4769">
                  <c:v>-0.522281</c:v>
                </c:pt>
                <c:pt idx="4770">
                  <c:v>-0.52158800000000005</c:v>
                </c:pt>
                <c:pt idx="4771">
                  <c:v>-0.52032500000000004</c:v>
                </c:pt>
                <c:pt idx="4772">
                  <c:v>-0.51986900000000003</c:v>
                </c:pt>
                <c:pt idx="4773">
                  <c:v>-0.515872</c:v>
                </c:pt>
                <c:pt idx="4774">
                  <c:v>-0.50597800000000004</c:v>
                </c:pt>
                <c:pt idx="4775">
                  <c:v>-0.50625100000000001</c:v>
                </c:pt>
                <c:pt idx="4776">
                  <c:v>-0.50528700000000004</c:v>
                </c:pt>
                <c:pt idx="4777">
                  <c:v>-0.50454299999999996</c:v>
                </c:pt>
                <c:pt idx="4778">
                  <c:v>-0.502521</c:v>
                </c:pt>
                <c:pt idx="4779">
                  <c:v>-0.49993700000000002</c:v>
                </c:pt>
                <c:pt idx="4780">
                  <c:v>-0.49896800000000002</c:v>
                </c:pt>
                <c:pt idx="4781">
                  <c:v>-0.49809700000000001</c:v>
                </c:pt>
                <c:pt idx="4782">
                  <c:v>-0.49710799999999999</c:v>
                </c:pt>
                <c:pt idx="4783">
                  <c:v>-0.49316300000000002</c:v>
                </c:pt>
                <c:pt idx="4784">
                  <c:v>-0.48316199999999998</c:v>
                </c:pt>
                <c:pt idx="4785">
                  <c:v>-0.48217199999999999</c:v>
                </c:pt>
                <c:pt idx="4786">
                  <c:v>-0.47927399999999998</c:v>
                </c:pt>
                <c:pt idx="4787">
                  <c:v>-0.47768300000000002</c:v>
                </c:pt>
                <c:pt idx="4788">
                  <c:v>-0.47521000000000002</c:v>
                </c:pt>
                <c:pt idx="4789">
                  <c:v>-0.47192299999999998</c:v>
                </c:pt>
                <c:pt idx="4790">
                  <c:v>-0.46871200000000002</c:v>
                </c:pt>
                <c:pt idx="4791">
                  <c:v>-0.46711200000000003</c:v>
                </c:pt>
                <c:pt idx="4792">
                  <c:v>-0.463557</c:v>
                </c:pt>
                <c:pt idx="4793">
                  <c:v>-0.45302500000000001</c:v>
                </c:pt>
                <c:pt idx="4794">
                  <c:v>-0.45213599999999998</c:v>
                </c:pt>
                <c:pt idx="4795">
                  <c:v>-0.449069</c:v>
                </c:pt>
                <c:pt idx="4796">
                  <c:v>-0.44634499999999999</c:v>
                </c:pt>
                <c:pt idx="4797">
                  <c:v>-0.44391000000000003</c:v>
                </c:pt>
                <c:pt idx="4798">
                  <c:v>-0.44243900000000003</c:v>
                </c:pt>
                <c:pt idx="4799">
                  <c:v>-0.44001899999999999</c:v>
                </c:pt>
                <c:pt idx="4800">
                  <c:v>-0.434614</c:v>
                </c:pt>
                <c:pt idx="4801">
                  <c:v>-0.42126599999999997</c:v>
                </c:pt>
                <c:pt idx="4802">
                  <c:v>-0.41958299999999998</c:v>
                </c:pt>
                <c:pt idx="4803">
                  <c:v>-0.41543400000000003</c:v>
                </c:pt>
                <c:pt idx="4804">
                  <c:v>-0.41176800000000002</c:v>
                </c:pt>
                <c:pt idx="4805">
                  <c:v>-0.40894999999999998</c:v>
                </c:pt>
                <c:pt idx="4806">
                  <c:v>-0.407474</c:v>
                </c:pt>
                <c:pt idx="4807">
                  <c:v>-0.40514099999999997</c:v>
                </c:pt>
                <c:pt idx="4808">
                  <c:v>-0.40016800000000002</c:v>
                </c:pt>
                <c:pt idx="4809">
                  <c:v>-0.38681700000000002</c:v>
                </c:pt>
                <c:pt idx="4810">
                  <c:v>-0.38578600000000002</c:v>
                </c:pt>
                <c:pt idx="4811">
                  <c:v>-0.38253300000000001</c:v>
                </c:pt>
                <c:pt idx="4812">
                  <c:v>-0.379494</c:v>
                </c:pt>
                <c:pt idx="4813">
                  <c:v>-0.37731100000000001</c:v>
                </c:pt>
                <c:pt idx="4814">
                  <c:v>-0.37417600000000001</c:v>
                </c:pt>
                <c:pt idx="4815">
                  <c:v>-0.36927900000000002</c:v>
                </c:pt>
                <c:pt idx="4816">
                  <c:v>-0.36618899999999999</c:v>
                </c:pt>
                <c:pt idx="4817">
                  <c:v>-0.36028900000000003</c:v>
                </c:pt>
                <c:pt idx="4818">
                  <c:v>-0.34610800000000003</c:v>
                </c:pt>
                <c:pt idx="4819">
                  <c:v>-0.341831</c:v>
                </c:pt>
                <c:pt idx="4820">
                  <c:v>-0.33652300000000002</c:v>
                </c:pt>
                <c:pt idx="4821">
                  <c:v>-0.33293400000000001</c:v>
                </c:pt>
                <c:pt idx="4822">
                  <c:v>-0.329183</c:v>
                </c:pt>
                <c:pt idx="4823">
                  <c:v>-0.32599600000000001</c:v>
                </c:pt>
                <c:pt idx="4824">
                  <c:v>-0.323436</c:v>
                </c:pt>
                <c:pt idx="4825">
                  <c:v>-0.31655800000000001</c:v>
                </c:pt>
                <c:pt idx="4826">
                  <c:v>-0.303261</c:v>
                </c:pt>
                <c:pt idx="4827">
                  <c:v>-0.30104700000000001</c:v>
                </c:pt>
                <c:pt idx="4828">
                  <c:v>-0.29688999999999999</c:v>
                </c:pt>
                <c:pt idx="4829">
                  <c:v>-0.29417599999999999</c:v>
                </c:pt>
                <c:pt idx="4830">
                  <c:v>-0.293408</c:v>
                </c:pt>
                <c:pt idx="4831">
                  <c:v>-0.29150999999999999</c:v>
                </c:pt>
                <c:pt idx="4832">
                  <c:v>-0.29051300000000002</c:v>
                </c:pt>
                <c:pt idx="4833">
                  <c:v>-0.28333900000000001</c:v>
                </c:pt>
                <c:pt idx="4834">
                  <c:v>-0.266457</c:v>
                </c:pt>
                <c:pt idx="4835">
                  <c:v>-0.26328800000000002</c:v>
                </c:pt>
                <c:pt idx="4836">
                  <c:v>-0.26057000000000002</c:v>
                </c:pt>
                <c:pt idx="4837">
                  <c:v>-0.25929200000000002</c:v>
                </c:pt>
                <c:pt idx="4838">
                  <c:v>-0.25690299999999999</c:v>
                </c:pt>
                <c:pt idx="4839">
                  <c:v>-0.2545</c:v>
                </c:pt>
                <c:pt idx="4840">
                  <c:v>-0.25104300000000002</c:v>
                </c:pt>
                <c:pt idx="4841">
                  <c:v>-0.248864</c:v>
                </c:pt>
                <c:pt idx="4842">
                  <c:v>-0.244755</c:v>
                </c:pt>
                <c:pt idx="4843">
                  <c:v>-0.233516</c:v>
                </c:pt>
                <c:pt idx="4844">
                  <c:v>-0.231823</c:v>
                </c:pt>
                <c:pt idx="4845">
                  <c:v>-0.22906599999999999</c:v>
                </c:pt>
                <c:pt idx="4846">
                  <c:v>-0.22603799999999999</c:v>
                </c:pt>
                <c:pt idx="4847">
                  <c:v>-0.22408800000000001</c:v>
                </c:pt>
                <c:pt idx="4848">
                  <c:v>-0.220773</c:v>
                </c:pt>
                <c:pt idx="4849">
                  <c:v>-0.21773100000000001</c:v>
                </c:pt>
                <c:pt idx="4850">
                  <c:v>-0.212729</c:v>
                </c:pt>
                <c:pt idx="4851">
                  <c:v>-0.20962700000000001</c:v>
                </c:pt>
                <c:pt idx="4852">
                  <c:v>-0.20438100000000001</c:v>
                </c:pt>
                <c:pt idx="4853">
                  <c:v>-0.19081100000000001</c:v>
                </c:pt>
                <c:pt idx="4854">
                  <c:v>-0.18634200000000001</c:v>
                </c:pt>
                <c:pt idx="4855">
                  <c:v>-0.182811</c:v>
                </c:pt>
                <c:pt idx="4856">
                  <c:v>-0.178476</c:v>
                </c:pt>
                <c:pt idx="4857">
                  <c:v>-0.173897</c:v>
                </c:pt>
                <c:pt idx="4858">
                  <c:v>-0.16808000000000001</c:v>
                </c:pt>
                <c:pt idx="4859">
                  <c:v>-0.16342100000000001</c:v>
                </c:pt>
                <c:pt idx="4860">
                  <c:v>-0.159196</c:v>
                </c:pt>
                <c:pt idx="4861">
                  <c:v>-0.15613299999999999</c:v>
                </c:pt>
                <c:pt idx="4862">
                  <c:v>-0.148648</c:v>
                </c:pt>
                <c:pt idx="4863">
                  <c:v>-0.134827</c:v>
                </c:pt>
                <c:pt idx="4864">
                  <c:v>-0.13197600000000001</c:v>
                </c:pt>
                <c:pt idx="4865">
                  <c:v>-0.12751899999999999</c:v>
                </c:pt>
                <c:pt idx="4866">
                  <c:v>-0.124892</c:v>
                </c:pt>
                <c:pt idx="4867">
                  <c:v>-0.121993</c:v>
                </c:pt>
                <c:pt idx="4868">
                  <c:v>-0.11996900000000001</c:v>
                </c:pt>
                <c:pt idx="4869">
                  <c:v>-0.11912399999999999</c:v>
                </c:pt>
                <c:pt idx="4870">
                  <c:v>-0.117801</c:v>
                </c:pt>
                <c:pt idx="4871">
                  <c:v>-0.118586</c:v>
                </c:pt>
                <c:pt idx="4872">
                  <c:v>-0.115934</c:v>
                </c:pt>
                <c:pt idx="4873">
                  <c:v>-0.104575</c:v>
                </c:pt>
                <c:pt idx="4874">
                  <c:v>-0.10266</c:v>
                </c:pt>
                <c:pt idx="4875">
                  <c:v>-9.8960699999999999E-2</c:v>
                </c:pt>
                <c:pt idx="4876">
                  <c:v>-9.5758499999999996E-2</c:v>
                </c:pt>
                <c:pt idx="4877">
                  <c:v>-9.29064E-2</c:v>
                </c:pt>
                <c:pt idx="4878">
                  <c:v>-8.9200799999999997E-2</c:v>
                </c:pt>
                <c:pt idx="4879">
                  <c:v>-8.4372500000000003E-2</c:v>
                </c:pt>
                <c:pt idx="4880">
                  <c:v>-7.9783499999999993E-2</c:v>
                </c:pt>
                <c:pt idx="4881">
                  <c:v>-7.5630299999999998E-2</c:v>
                </c:pt>
                <c:pt idx="4882">
                  <c:v>-7.0287699999999995E-2</c:v>
                </c:pt>
                <c:pt idx="4883">
                  <c:v>-5.6983699999999998E-2</c:v>
                </c:pt>
                <c:pt idx="4884">
                  <c:v>-5.3808799999999997E-2</c:v>
                </c:pt>
                <c:pt idx="4885">
                  <c:v>-4.9473200000000002E-2</c:v>
                </c:pt>
                <c:pt idx="4886">
                  <c:v>-4.5575200000000003E-2</c:v>
                </c:pt>
                <c:pt idx="4887">
                  <c:v>-4.3677199999999999E-2</c:v>
                </c:pt>
                <c:pt idx="4888">
                  <c:v>-3.9977699999999998E-2</c:v>
                </c:pt>
                <c:pt idx="4889">
                  <c:v>-3.6221799999999998E-2</c:v>
                </c:pt>
                <c:pt idx="4890">
                  <c:v>-3.2684400000000002E-2</c:v>
                </c:pt>
                <c:pt idx="4891">
                  <c:v>-2.9103899999999999E-2</c:v>
                </c:pt>
                <c:pt idx="4892">
                  <c:v>-2.3750400000000001E-2</c:v>
                </c:pt>
                <c:pt idx="4893">
                  <c:v>-1.33597E-2</c:v>
                </c:pt>
                <c:pt idx="4894">
                  <c:v>-1.0439199999999999E-2</c:v>
                </c:pt>
                <c:pt idx="4895">
                  <c:v>-7.2544899999999997E-3</c:v>
                </c:pt>
                <c:pt idx="4896">
                  <c:v>-3.23712E-3</c:v>
                </c:pt>
                <c:pt idx="4897">
                  <c:v>4.57038E-4</c:v>
                </c:pt>
                <c:pt idx="4898">
                  <c:v>3.4197400000000001E-3</c:v>
                </c:pt>
                <c:pt idx="4899">
                  <c:v>5.8531099999999999E-3</c:v>
                </c:pt>
                <c:pt idx="4900">
                  <c:v>7.1924800000000002E-3</c:v>
                </c:pt>
                <c:pt idx="4901">
                  <c:v>1.0230400000000001E-2</c:v>
                </c:pt>
                <c:pt idx="4902">
                  <c:v>1.5241599999999999E-2</c:v>
                </c:pt>
                <c:pt idx="4903">
                  <c:v>2.72891E-2</c:v>
                </c:pt>
                <c:pt idx="4904">
                  <c:v>2.8398799999999998E-2</c:v>
                </c:pt>
                <c:pt idx="4905">
                  <c:v>3.0770100000000002E-2</c:v>
                </c:pt>
                <c:pt idx="4906">
                  <c:v>3.3745200000000003E-2</c:v>
                </c:pt>
                <c:pt idx="4907">
                  <c:v>3.6559099999999997E-2</c:v>
                </c:pt>
                <c:pt idx="4908">
                  <c:v>3.9040199999999997E-2</c:v>
                </c:pt>
                <c:pt idx="4909">
                  <c:v>4.2029700000000003E-2</c:v>
                </c:pt>
                <c:pt idx="4910">
                  <c:v>4.4966800000000001E-2</c:v>
                </c:pt>
                <c:pt idx="4911">
                  <c:v>4.6964499999999999E-2</c:v>
                </c:pt>
                <c:pt idx="4912">
                  <c:v>5.19084E-2</c:v>
                </c:pt>
                <c:pt idx="4913">
                  <c:v>6.2535999999999994E-2</c:v>
                </c:pt>
                <c:pt idx="4914">
                  <c:v>6.4589199999999999E-2</c:v>
                </c:pt>
                <c:pt idx="4915">
                  <c:v>6.8392499999999995E-2</c:v>
                </c:pt>
                <c:pt idx="4916">
                  <c:v>7.1557899999999994E-2</c:v>
                </c:pt>
                <c:pt idx="4917">
                  <c:v>7.4020600000000006E-2</c:v>
                </c:pt>
                <c:pt idx="4918">
                  <c:v>7.7077400000000004E-2</c:v>
                </c:pt>
                <c:pt idx="4919">
                  <c:v>7.9870200000000002E-2</c:v>
                </c:pt>
                <c:pt idx="4920">
                  <c:v>8.2486599999999993E-2</c:v>
                </c:pt>
                <c:pt idx="4921">
                  <c:v>8.4178900000000001E-2</c:v>
                </c:pt>
                <c:pt idx="4922">
                  <c:v>8.7873199999999999E-2</c:v>
                </c:pt>
                <c:pt idx="4923">
                  <c:v>9.9467700000000006E-2</c:v>
                </c:pt>
                <c:pt idx="4924">
                  <c:v>9.6301700000000004E-2</c:v>
                </c:pt>
                <c:pt idx="4925">
                  <c:v>9.2167100000000002E-2</c:v>
                </c:pt>
                <c:pt idx="4926">
                  <c:v>0.10489800000000001</c:v>
                </c:pt>
                <c:pt idx="4927">
                  <c:v>0.105279</c:v>
                </c:pt>
                <c:pt idx="4928">
                  <c:v>0.106826</c:v>
                </c:pt>
                <c:pt idx="4929">
                  <c:v>0.111276</c:v>
                </c:pt>
                <c:pt idx="4930">
                  <c:v>0.11514000000000001</c:v>
                </c:pt>
                <c:pt idx="4931">
                  <c:v>0.11926</c:v>
                </c:pt>
                <c:pt idx="4932">
                  <c:v>0.12549099999999999</c:v>
                </c:pt>
                <c:pt idx="4933">
                  <c:v>0.139934</c:v>
                </c:pt>
                <c:pt idx="4934">
                  <c:v>0.14318400000000001</c:v>
                </c:pt>
                <c:pt idx="4935">
                  <c:v>0.14849100000000001</c:v>
                </c:pt>
                <c:pt idx="4936">
                  <c:v>0.15277299999999999</c:v>
                </c:pt>
                <c:pt idx="4937">
                  <c:v>0.15654799999999999</c:v>
                </c:pt>
                <c:pt idx="4938">
                  <c:v>0.160415</c:v>
                </c:pt>
                <c:pt idx="4939">
                  <c:v>0.16603799999999999</c:v>
                </c:pt>
                <c:pt idx="4940">
                  <c:v>0.170793</c:v>
                </c:pt>
                <c:pt idx="4941">
                  <c:v>0.17352699999999999</c:v>
                </c:pt>
                <c:pt idx="4942">
                  <c:v>0.17962</c:v>
                </c:pt>
                <c:pt idx="4943">
                  <c:v>0.19202</c:v>
                </c:pt>
                <c:pt idx="4944">
                  <c:v>0.19423399999999999</c:v>
                </c:pt>
                <c:pt idx="4945">
                  <c:v>0.197411</c:v>
                </c:pt>
                <c:pt idx="4946">
                  <c:v>0.19975599999999999</c:v>
                </c:pt>
                <c:pt idx="4947">
                  <c:v>0.20147000000000001</c:v>
                </c:pt>
                <c:pt idx="4948">
                  <c:v>0.20264099999999999</c:v>
                </c:pt>
                <c:pt idx="4949">
                  <c:v>0.20456199999999999</c:v>
                </c:pt>
                <c:pt idx="4950">
                  <c:v>0.206369</c:v>
                </c:pt>
                <c:pt idx="4951">
                  <c:v>0.20835000000000001</c:v>
                </c:pt>
                <c:pt idx="4952">
                  <c:v>0.21337400000000001</c:v>
                </c:pt>
                <c:pt idx="4953">
                  <c:v>0.225103</c:v>
                </c:pt>
                <c:pt idx="4954">
                  <c:v>0.22784099999999999</c:v>
                </c:pt>
                <c:pt idx="4955">
                  <c:v>0.23095399999999999</c:v>
                </c:pt>
                <c:pt idx="4956">
                  <c:v>0.23233799999999999</c:v>
                </c:pt>
                <c:pt idx="4957">
                  <c:v>0.232432</c:v>
                </c:pt>
                <c:pt idx="4958">
                  <c:v>0.23543500000000001</c:v>
                </c:pt>
                <c:pt idx="4959">
                  <c:v>0.23928099999999999</c:v>
                </c:pt>
                <c:pt idx="4960">
                  <c:v>0.246139</c:v>
                </c:pt>
                <c:pt idx="4961">
                  <c:v>0.259905</c:v>
                </c:pt>
                <c:pt idx="4962">
                  <c:v>0.26252199999999998</c:v>
                </c:pt>
                <c:pt idx="4963">
                  <c:v>0.26708599999999999</c:v>
                </c:pt>
                <c:pt idx="4964">
                  <c:v>0.27126600000000001</c:v>
                </c:pt>
                <c:pt idx="4965">
                  <c:v>0.27501999999999999</c:v>
                </c:pt>
                <c:pt idx="4966">
                  <c:v>0.27925899999999998</c:v>
                </c:pt>
                <c:pt idx="4967">
                  <c:v>0.28242600000000001</c:v>
                </c:pt>
                <c:pt idx="4968">
                  <c:v>0.28523599999999999</c:v>
                </c:pt>
                <c:pt idx="4969">
                  <c:v>0.289995</c:v>
                </c:pt>
                <c:pt idx="4970">
                  <c:v>0.29975200000000002</c:v>
                </c:pt>
                <c:pt idx="4971">
                  <c:v>0.30049100000000001</c:v>
                </c:pt>
                <c:pt idx="4972">
                  <c:v>0.30479699999999998</c:v>
                </c:pt>
                <c:pt idx="4973">
                  <c:v>0.30904500000000001</c:v>
                </c:pt>
                <c:pt idx="4974">
                  <c:v>0.311637</c:v>
                </c:pt>
                <c:pt idx="4975">
                  <c:v>0.31397000000000003</c:v>
                </c:pt>
                <c:pt idx="4976">
                  <c:v>0.31657000000000002</c:v>
                </c:pt>
                <c:pt idx="4977">
                  <c:v>0.32074900000000001</c:v>
                </c:pt>
                <c:pt idx="4978">
                  <c:v>0.32810699999999998</c:v>
                </c:pt>
                <c:pt idx="4979">
                  <c:v>0.32899299999999998</c:v>
                </c:pt>
                <c:pt idx="4980">
                  <c:v>0.33414100000000002</c:v>
                </c:pt>
                <c:pt idx="4981">
                  <c:v>0.33838299999999999</c:v>
                </c:pt>
                <c:pt idx="4982">
                  <c:v>0.34255600000000003</c:v>
                </c:pt>
                <c:pt idx="4983">
                  <c:v>0.347022</c:v>
                </c:pt>
                <c:pt idx="4984">
                  <c:v>0.35105500000000001</c:v>
                </c:pt>
                <c:pt idx="4985">
                  <c:v>0.35301700000000003</c:v>
                </c:pt>
                <c:pt idx="4986">
                  <c:v>0.35619600000000001</c:v>
                </c:pt>
                <c:pt idx="4987">
                  <c:v>0.36639100000000002</c:v>
                </c:pt>
                <c:pt idx="4988">
                  <c:v>0.36938399999999999</c:v>
                </c:pt>
                <c:pt idx="4989">
                  <c:v>0.37340699999999999</c:v>
                </c:pt>
                <c:pt idx="4990">
                  <c:v>0.377666</c:v>
                </c:pt>
                <c:pt idx="4991">
                  <c:v>0.37972</c:v>
                </c:pt>
                <c:pt idx="4992">
                  <c:v>0.38065100000000002</c:v>
                </c:pt>
                <c:pt idx="4993">
                  <c:v>0.382795</c:v>
                </c:pt>
                <c:pt idx="4994">
                  <c:v>0.38517800000000002</c:v>
                </c:pt>
                <c:pt idx="4995">
                  <c:v>0.38943499999999998</c:v>
                </c:pt>
                <c:pt idx="4996">
                  <c:v>0.400256</c:v>
                </c:pt>
                <c:pt idx="4997">
                  <c:v>0.40210499999999999</c:v>
                </c:pt>
                <c:pt idx="4998">
                  <c:v>0.40421000000000001</c:v>
                </c:pt>
                <c:pt idx="4999">
                  <c:v>0.40584799999999999</c:v>
                </c:pt>
                <c:pt idx="5000">
                  <c:v>0.40863899999999997</c:v>
                </c:pt>
                <c:pt idx="5001">
                  <c:v>0.412609</c:v>
                </c:pt>
                <c:pt idx="5002">
                  <c:v>0.415767</c:v>
                </c:pt>
                <c:pt idx="5003">
                  <c:v>0.41979899999999998</c:v>
                </c:pt>
                <c:pt idx="5004">
                  <c:v>0.42918600000000001</c:v>
                </c:pt>
                <c:pt idx="5005">
                  <c:v>0.428975</c:v>
                </c:pt>
                <c:pt idx="5006">
                  <c:v>0.43211699999999997</c:v>
                </c:pt>
                <c:pt idx="5007">
                  <c:v>0.43518200000000001</c:v>
                </c:pt>
                <c:pt idx="5008">
                  <c:v>0.43800600000000001</c:v>
                </c:pt>
                <c:pt idx="5009">
                  <c:v>0.441245</c:v>
                </c:pt>
                <c:pt idx="5010">
                  <c:v>0.44564799999999999</c:v>
                </c:pt>
                <c:pt idx="5011">
                  <c:v>0.45152799999999998</c:v>
                </c:pt>
                <c:pt idx="5012">
                  <c:v>0.46443099999999998</c:v>
                </c:pt>
                <c:pt idx="5013">
                  <c:v>0.465974</c:v>
                </c:pt>
                <c:pt idx="5014">
                  <c:v>0.46967199999999998</c:v>
                </c:pt>
                <c:pt idx="5015">
                  <c:v>0.47176800000000002</c:v>
                </c:pt>
                <c:pt idx="5016">
                  <c:v>0.47472700000000001</c:v>
                </c:pt>
                <c:pt idx="5017">
                  <c:v>0.47714600000000001</c:v>
                </c:pt>
                <c:pt idx="5018">
                  <c:v>0.48109200000000002</c:v>
                </c:pt>
                <c:pt idx="5019">
                  <c:v>0.48390100000000003</c:v>
                </c:pt>
                <c:pt idx="5020">
                  <c:v>0.486819</c:v>
                </c:pt>
                <c:pt idx="5021">
                  <c:v>0.49182799999999999</c:v>
                </c:pt>
                <c:pt idx="5022">
                  <c:v>0.50495000000000001</c:v>
                </c:pt>
                <c:pt idx="5023">
                  <c:v>0.50642399999999999</c:v>
                </c:pt>
                <c:pt idx="5024">
                  <c:v>0.51051599999999997</c:v>
                </c:pt>
                <c:pt idx="5025">
                  <c:v>0.51385999999999998</c:v>
                </c:pt>
                <c:pt idx="5026">
                  <c:v>0.515509</c:v>
                </c:pt>
                <c:pt idx="5027">
                  <c:v>0.515625</c:v>
                </c:pt>
                <c:pt idx="5028">
                  <c:v>0.51785700000000001</c:v>
                </c:pt>
                <c:pt idx="5029">
                  <c:v>0.52040399999999998</c:v>
                </c:pt>
                <c:pt idx="5030">
                  <c:v>0.52522899999999995</c:v>
                </c:pt>
                <c:pt idx="5031">
                  <c:v>0.53814399999999996</c:v>
                </c:pt>
                <c:pt idx="5032">
                  <c:v>0.540771</c:v>
                </c:pt>
                <c:pt idx="5033">
                  <c:v>0.54513699999999998</c:v>
                </c:pt>
                <c:pt idx="5034">
                  <c:v>0.54793800000000004</c:v>
                </c:pt>
                <c:pt idx="5035">
                  <c:v>0.550064</c:v>
                </c:pt>
                <c:pt idx="5036">
                  <c:v>0.55217099999999997</c:v>
                </c:pt>
                <c:pt idx="5037">
                  <c:v>0.55452900000000005</c:v>
                </c:pt>
                <c:pt idx="5038">
                  <c:v>0.55675799999999998</c:v>
                </c:pt>
                <c:pt idx="5039">
                  <c:v>0.56123000000000001</c:v>
                </c:pt>
                <c:pt idx="5040">
                  <c:v>0.57297799999999999</c:v>
                </c:pt>
                <c:pt idx="5041">
                  <c:v>0.57521100000000003</c:v>
                </c:pt>
                <c:pt idx="5042">
                  <c:v>0.57596000000000003</c:v>
                </c:pt>
                <c:pt idx="5043">
                  <c:v>0.57718400000000003</c:v>
                </c:pt>
                <c:pt idx="5044">
                  <c:v>0.57831699999999997</c:v>
                </c:pt>
                <c:pt idx="5045">
                  <c:v>0.58047199999999999</c:v>
                </c:pt>
                <c:pt idx="5046">
                  <c:v>0.58387999999999995</c:v>
                </c:pt>
                <c:pt idx="5047">
                  <c:v>0.59001000000000003</c:v>
                </c:pt>
                <c:pt idx="5048">
                  <c:v>0.60265999999999997</c:v>
                </c:pt>
                <c:pt idx="5049">
                  <c:v>0.60389199999999998</c:v>
                </c:pt>
                <c:pt idx="5050">
                  <c:v>0.60810900000000001</c:v>
                </c:pt>
                <c:pt idx="5051">
                  <c:v>0.61137900000000001</c:v>
                </c:pt>
                <c:pt idx="5052">
                  <c:v>0.61296499999999998</c:v>
                </c:pt>
                <c:pt idx="5053">
                  <c:v>0.615483</c:v>
                </c:pt>
                <c:pt idx="5054">
                  <c:v>0.61927900000000002</c:v>
                </c:pt>
                <c:pt idx="5055">
                  <c:v>0.62138700000000002</c:v>
                </c:pt>
                <c:pt idx="5056">
                  <c:v>0.62604700000000002</c:v>
                </c:pt>
                <c:pt idx="5057">
                  <c:v>0.63810900000000004</c:v>
                </c:pt>
                <c:pt idx="5058">
                  <c:v>0.63960099999999998</c:v>
                </c:pt>
                <c:pt idx="5059">
                  <c:v>0.64162699999999995</c:v>
                </c:pt>
                <c:pt idx="5060">
                  <c:v>0.64463199999999998</c:v>
                </c:pt>
                <c:pt idx="5061">
                  <c:v>0.64893699999999999</c:v>
                </c:pt>
                <c:pt idx="5062">
                  <c:v>0.65249500000000005</c:v>
                </c:pt>
                <c:pt idx="5063">
                  <c:v>0.65418399999999999</c:v>
                </c:pt>
                <c:pt idx="5064">
                  <c:v>0.65904300000000005</c:v>
                </c:pt>
                <c:pt idx="5065">
                  <c:v>0.67151300000000003</c:v>
                </c:pt>
                <c:pt idx="5066">
                  <c:v>0.67325199999999996</c:v>
                </c:pt>
                <c:pt idx="5067">
                  <c:v>0.67678499999999997</c:v>
                </c:pt>
                <c:pt idx="5068">
                  <c:v>0.67937800000000004</c:v>
                </c:pt>
                <c:pt idx="5069">
                  <c:v>0.68233699999999997</c:v>
                </c:pt>
                <c:pt idx="5070">
                  <c:v>0.68620400000000004</c:v>
                </c:pt>
                <c:pt idx="5071">
                  <c:v>0.68987399999999999</c:v>
                </c:pt>
                <c:pt idx="5072">
                  <c:v>0.69313000000000002</c:v>
                </c:pt>
                <c:pt idx="5073">
                  <c:v>0.69556200000000001</c:v>
                </c:pt>
                <c:pt idx="5074">
                  <c:v>0.70129399999999997</c:v>
                </c:pt>
                <c:pt idx="5075">
                  <c:v>0.71407799999999999</c:v>
                </c:pt>
                <c:pt idx="5076">
                  <c:v>0.71769499999999997</c:v>
                </c:pt>
                <c:pt idx="5077">
                  <c:v>0.72111599999999998</c:v>
                </c:pt>
                <c:pt idx="5078">
                  <c:v>0.72441199999999994</c:v>
                </c:pt>
                <c:pt idx="5079">
                  <c:v>0.72849299999999995</c:v>
                </c:pt>
                <c:pt idx="5080">
                  <c:v>0.73146299999999997</c:v>
                </c:pt>
                <c:pt idx="5081">
                  <c:v>0.73592500000000005</c:v>
                </c:pt>
                <c:pt idx="5082">
                  <c:v>0.74849900000000003</c:v>
                </c:pt>
                <c:pt idx="5083">
                  <c:v>0.750108</c:v>
                </c:pt>
                <c:pt idx="5084">
                  <c:v>0.75339500000000004</c:v>
                </c:pt>
                <c:pt idx="5085">
                  <c:v>0.75733600000000001</c:v>
                </c:pt>
                <c:pt idx="5086">
                  <c:v>0.76165700000000003</c:v>
                </c:pt>
                <c:pt idx="5087">
                  <c:v>0.765351</c:v>
                </c:pt>
                <c:pt idx="5088">
                  <c:v>0.76869100000000001</c:v>
                </c:pt>
                <c:pt idx="5089">
                  <c:v>0.77195199999999997</c:v>
                </c:pt>
                <c:pt idx="5090">
                  <c:v>0.773922</c:v>
                </c:pt>
                <c:pt idx="5091">
                  <c:v>0.78013100000000002</c:v>
                </c:pt>
                <c:pt idx="5092">
                  <c:v>0.79242199999999996</c:v>
                </c:pt>
                <c:pt idx="5093">
                  <c:v>0.79408400000000001</c:v>
                </c:pt>
                <c:pt idx="5094">
                  <c:v>0.79739800000000005</c:v>
                </c:pt>
                <c:pt idx="5095">
                  <c:v>0.80058700000000005</c:v>
                </c:pt>
                <c:pt idx="5096">
                  <c:v>0.80364500000000005</c:v>
                </c:pt>
                <c:pt idx="5097">
                  <c:v>0.80750999999999995</c:v>
                </c:pt>
                <c:pt idx="5098">
                  <c:v>0.81090399999999996</c:v>
                </c:pt>
                <c:pt idx="5099">
                  <c:v>0.81309699999999996</c:v>
                </c:pt>
                <c:pt idx="5100">
                  <c:v>0.81772500000000004</c:v>
                </c:pt>
                <c:pt idx="5101">
                  <c:v>0.82889599999999997</c:v>
                </c:pt>
                <c:pt idx="5102">
                  <c:v>0.83106999999999998</c:v>
                </c:pt>
                <c:pt idx="5103">
                  <c:v>0.83359300000000003</c:v>
                </c:pt>
                <c:pt idx="5104">
                  <c:v>0.836202</c:v>
                </c:pt>
                <c:pt idx="5105">
                  <c:v>0.83953100000000003</c:v>
                </c:pt>
                <c:pt idx="5106">
                  <c:v>0.84176399999999996</c:v>
                </c:pt>
                <c:pt idx="5107">
                  <c:v>0.84443500000000005</c:v>
                </c:pt>
                <c:pt idx="5108">
                  <c:v>0.84696899999999997</c:v>
                </c:pt>
                <c:pt idx="5109">
                  <c:v>0.85355300000000001</c:v>
                </c:pt>
                <c:pt idx="5110">
                  <c:v>0.86585000000000001</c:v>
                </c:pt>
                <c:pt idx="5111">
                  <c:v>0.86850099999999997</c:v>
                </c:pt>
                <c:pt idx="5112">
                  <c:v>0.87219800000000003</c:v>
                </c:pt>
                <c:pt idx="5113">
                  <c:v>0.87561999999999995</c:v>
                </c:pt>
                <c:pt idx="5114">
                  <c:v>0.87988</c:v>
                </c:pt>
                <c:pt idx="5115">
                  <c:v>0.884849</c:v>
                </c:pt>
                <c:pt idx="5116">
                  <c:v>0.89002899999999996</c:v>
                </c:pt>
                <c:pt idx="5117">
                  <c:v>0.89404700000000004</c:v>
                </c:pt>
                <c:pt idx="5118">
                  <c:v>0.90180499999999997</c:v>
                </c:pt>
                <c:pt idx="5119">
                  <c:v>0.91554100000000005</c:v>
                </c:pt>
                <c:pt idx="5120">
                  <c:v>0.91838399999999998</c:v>
                </c:pt>
                <c:pt idx="5121">
                  <c:v>0.92346399999999995</c:v>
                </c:pt>
                <c:pt idx="5122">
                  <c:v>0.92672100000000002</c:v>
                </c:pt>
                <c:pt idx="5123">
                  <c:v>0.93104799999999999</c:v>
                </c:pt>
                <c:pt idx="5124">
                  <c:v>0.93517799999999995</c:v>
                </c:pt>
                <c:pt idx="5125">
                  <c:v>0.938975</c:v>
                </c:pt>
                <c:pt idx="5126">
                  <c:v>0.941909</c:v>
                </c:pt>
                <c:pt idx="5127">
                  <c:v>0.94834399999999996</c:v>
                </c:pt>
                <c:pt idx="5128">
                  <c:v>0.96083600000000002</c:v>
                </c:pt>
                <c:pt idx="5129">
                  <c:v>0.96353800000000001</c:v>
                </c:pt>
                <c:pt idx="5130">
                  <c:v>0.96877100000000005</c:v>
                </c:pt>
                <c:pt idx="5131">
                  <c:v>0.97296899999999997</c:v>
                </c:pt>
                <c:pt idx="5132">
                  <c:v>0.97544200000000003</c:v>
                </c:pt>
                <c:pt idx="5133">
                  <c:v>0.97825499999999999</c:v>
                </c:pt>
                <c:pt idx="5134">
                  <c:v>0.98138999999999998</c:v>
                </c:pt>
                <c:pt idx="5135">
                  <c:v>0.98666399999999999</c:v>
                </c:pt>
                <c:pt idx="5136">
                  <c:v>0.98948899999999995</c:v>
                </c:pt>
                <c:pt idx="5137">
                  <c:v>0.99656599999999995</c:v>
                </c:pt>
                <c:pt idx="5138">
                  <c:v>1.00742</c:v>
                </c:pt>
                <c:pt idx="5139">
                  <c:v>1.0100199999999999</c:v>
                </c:pt>
                <c:pt idx="5140">
                  <c:v>1.0154700000000001</c:v>
                </c:pt>
                <c:pt idx="5141">
                  <c:v>1.01779</c:v>
                </c:pt>
                <c:pt idx="5142">
                  <c:v>1.0196799999999999</c:v>
                </c:pt>
                <c:pt idx="5143">
                  <c:v>1.02111</c:v>
                </c:pt>
                <c:pt idx="5144">
                  <c:v>1.0227900000000001</c:v>
                </c:pt>
                <c:pt idx="5145">
                  <c:v>1.02389</c:v>
                </c:pt>
                <c:pt idx="5146">
                  <c:v>1.0308299999999999</c:v>
                </c:pt>
                <c:pt idx="5147">
                  <c:v>1.0413600000000001</c:v>
                </c:pt>
                <c:pt idx="5148">
                  <c:v>1.0427999999999999</c:v>
                </c:pt>
                <c:pt idx="5149">
                  <c:v>1.0450600000000001</c:v>
                </c:pt>
                <c:pt idx="5150">
                  <c:v>1.0470900000000001</c:v>
                </c:pt>
                <c:pt idx="5151">
                  <c:v>1.0501799999999999</c:v>
                </c:pt>
                <c:pt idx="5152">
                  <c:v>1.05444</c:v>
                </c:pt>
                <c:pt idx="5153">
                  <c:v>1.0570200000000001</c:v>
                </c:pt>
                <c:pt idx="5154">
                  <c:v>1.06562</c:v>
                </c:pt>
                <c:pt idx="5155">
                  <c:v>1.0786899999999999</c:v>
                </c:pt>
                <c:pt idx="5156">
                  <c:v>1.0825</c:v>
                </c:pt>
                <c:pt idx="5157">
                  <c:v>1.08754</c:v>
                </c:pt>
                <c:pt idx="5158">
                  <c:v>1.0910200000000001</c:v>
                </c:pt>
                <c:pt idx="5159">
                  <c:v>1.0934600000000001</c:v>
                </c:pt>
                <c:pt idx="5160">
                  <c:v>1.0980700000000001</c:v>
                </c:pt>
                <c:pt idx="5161">
                  <c:v>1.10103</c:v>
                </c:pt>
                <c:pt idx="5162">
                  <c:v>1.1081399999999999</c:v>
                </c:pt>
                <c:pt idx="5163">
                  <c:v>1.11747</c:v>
                </c:pt>
                <c:pt idx="5164">
                  <c:v>1.11958</c:v>
                </c:pt>
                <c:pt idx="5165">
                  <c:v>1.1234500000000001</c:v>
                </c:pt>
                <c:pt idx="5166">
                  <c:v>1.12581</c:v>
                </c:pt>
                <c:pt idx="5167">
                  <c:v>1.12866</c:v>
                </c:pt>
                <c:pt idx="5168">
                  <c:v>1.1337999999999999</c:v>
                </c:pt>
                <c:pt idx="5169">
                  <c:v>1.1372199999999999</c:v>
                </c:pt>
                <c:pt idx="5170">
                  <c:v>1.1464700000000001</c:v>
                </c:pt>
                <c:pt idx="5171">
                  <c:v>1.1579699999999999</c:v>
                </c:pt>
                <c:pt idx="5172">
                  <c:v>1.1602399999999999</c:v>
                </c:pt>
                <c:pt idx="5173">
                  <c:v>1.1648400000000001</c:v>
                </c:pt>
                <c:pt idx="5174">
                  <c:v>1.1684699999999999</c:v>
                </c:pt>
                <c:pt idx="5175">
                  <c:v>1.17123</c:v>
                </c:pt>
                <c:pt idx="5176">
                  <c:v>1.17398</c:v>
                </c:pt>
                <c:pt idx="5177">
                  <c:v>1.1770099999999999</c:v>
                </c:pt>
                <c:pt idx="5178">
                  <c:v>1.1779599999999999</c:v>
                </c:pt>
                <c:pt idx="5179">
                  <c:v>1.1858500000000001</c:v>
                </c:pt>
                <c:pt idx="5180">
                  <c:v>1.1974499999999999</c:v>
                </c:pt>
                <c:pt idx="5181">
                  <c:v>1.1995100000000001</c:v>
                </c:pt>
                <c:pt idx="5182">
                  <c:v>1.2024999999999999</c:v>
                </c:pt>
                <c:pt idx="5183">
                  <c:v>1.2056100000000001</c:v>
                </c:pt>
                <c:pt idx="5184">
                  <c:v>1.21001</c:v>
                </c:pt>
                <c:pt idx="5185">
                  <c:v>1.21584</c:v>
                </c:pt>
                <c:pt idx="5186">
                  <c:v>1.2211099999999999</c:v>
                </c:pt>
                <c:pt idx="5187">
                  <c:v>1.2238100000000001</c:v>
                </c:pt>
                <c:pt idx="5188">
                  <c:v>1.2305600000000001</c:v>
                </c:pt>
                <c:pt idx="5189">
                  <c:v>1.23966</c:v>
                </c:pt>
                <c:pt idx="5190">
                  <c:v>1.2420899999999999</c:v>
                </c:pt>
                <c:pt idx="5191">
                  <c:v>1.2464999999999999</c:v>
                </c:pt>
                <c:pt idx="5192">
                  <c:v>1.2504500000000001</c:v>
                </c:pt>
                <c:pt idx="5193">
                  <c:v>1.25379</c:v>
                </c:pt>
                <c:pt idx="5194">
                  <c:v>1.2579199999999999</c:v>
                </c:pt>
                <c:pt idx="5195">
                  <c:v>1.2624200000000001</c:v>
                </c:pt>
                <c:pt idx="5196">
                  <c:v>1.2647600000000001</c:v>
                </c:pt>
                <c:pt idx="5197">
                  <c:v>1.27237</c:v>
                </c:pt>
                <c:pt idx="5198">
                  <c:v>1.2829600000000001</c:v>
                </c:pt>
                <c:pt idx="5199">
                  <c:v>1.2840400000000001</c:v>
                </c:pt>
                <c:pt idx="5200">
                  <c:v>1.28711</c:v>
                </c:pt>
                <c:pt idx="5201">
                  <c:v>1.2893600000000001</c:v>
                </c:pt>
                <c:pt idx="5202">
                  <c:v>1.29172</c:v>
                </c:pt>
                <c:pt idx="5203">
                  <c:v>1.29538</c:v>
                </c:pt>
                <c:pt idx="5204">
                  <c:v>1.29921</c:v>
                </c:pt>
                <c:pt idx="5205">
                  <c:v>1.29949</c:v>
                </c:pt>
                <c:pt idx="5206">
                  <c:v>1.30579</c:v>
                </c:pt>
                <c:pt idx="5207">
                  <c:v>1.3155699999999999</c:v>
                </c:pt>
                <c:pt idx="5208">
                  <c:v>1.3154399999999999</c:v>
                </c:pt>
                <c:pt idx="5209">
                  <c:v>1.3170900000000001</c:v>
                </c:pt>
                <c:pt idx="5210">
                  <c:v>1.3186800000000001</c:v>
                </c:pt>
                <c:pt idx="5211">
                  <c:v>1.32026</c:v>
                </c:pt>
                <c:pt idx="5212">
                  <c:v>1.3221099999999999</c:v>
                </c:pt>
                <c:pt idx="5213">
                  <c:v>1.32535</c:v>
                </c:pt>
                <c:pt idx="5214">
                  <c:v>1.32721</c:v>
                </c:pt>
                <c:pt idx="5215">
                  <c:v>1.3330900000000001</c:v>
                </c:pt>
                <c:pt idx="5216">
                  <c:v>1.3411500000000001</c:v>
                </c:pt>
                <c:pt idx="5217">
                  <c:v>1.3413200000000001</c:v>
                </c:pt>
                <c:pt idx="5218">
                  <c:v>1.34406</c:v>
                </c:pt>
                <c:pt idx="5219">
                  <c:v>1.34666</c:v>
                </c:pt>
                <c:pt idx="5220">
                  <c:v>1.3491299999999999</c:v>
                </c:pt>
                <c:pt idx="5221">
                  <c:v>1.3511899999999999</c:v>
                </c:pt>
                <c:pt idx="5222">
                  <c:v>1.3533900000000001</c:v>
                </c:pt>
                <c:pt idx="5223">
                  <c:v>1.3565400000000001</c:v>
                </c:pt>
                <c:pt idx="5224">
                  <c:v>1.3586100000000001</c:v>
                </c:pt>
                <c:pt idx="5225">
                  <c:v>1.36504</c:v>
                </c:pt>
                <c:pt idx="5226">
                  <c:v>1.37419</c:v>
                </c:pt>
                <c:pt idx="5227">
                  <c:v>1.37355</c:v>
                </c:pt>
                <c:pt idx="5228">
                  <c:v>1.37418</c:v>
                </c:pt>
                <c:pt idx="5229">
                  <c:v>1.37584</c:v>
                </c:pt>
                <c:pt idx="5230">
                  <c:v>1.3787400000000001</c:v>
                </c:pt>
                <c:pt idx="5231">
                  <c:v>1.38208</c:v>
                </c:pt>
                <c:pt idx="5232">
                  <c:v>1.38337</c:v>
                </c:pt>
                <c:pt idx="5233">
                  <c:v>1.3889499999999999</c:v>
                </c:pt>
                <c:pt idx="5234">
                  <c:v>1.3981699999999999</c:v>
                </c:pt>
                <c:pt idx="5235">
                  <c:v>1.3974200000000001</c:v>
                </c:pt>
                <c:pt idx="5236">
                  <c:v>1.39941</c:v>
                </c:pt>
                <c:pt idx="5237">
                  <c:v>1.4012800000000001</c:v>
                </c:pt>
                <c:pt idx="5238">
                  <c:v>1.4021699999999999</c:v>
                </c:pt>
                <c:pt idx="5239">
                  <c:v>1.4028700000000001</c:v>
                </c:pt>
                <c:pt idx="5240">
                  <c:v>1.4044399999999999</c:v>
                </c:pt>
                <c:pt idx="5241">
                  <c:v>1.4042699999999999</c:v>
                </c:pt>
                <c:pt idx="5242">
                  <c:v>1.4085300000000001</c:v>
                </c:pt>
                <c:pt idx="5243">
                  <c:v>1.4192199999999999</c:v>
                </c:pt>
                <c:pt idx="5244">
                  <c:v>1.4204399999999999</c:v>
                </c:pt>
                <c:pt idx="5245">
                  <c:v>1.4227799999999999</c:v>
                </c:pt>
                <c:pt idx="5246">
                  <c:v>1.42431</c:v>
                </c:pt>
                <c:pt idx="5247">
                  <c:v>1.4260600000000001</c:v>
                </c:pt>
                <c:pt idx="5248">
                  <c:v>1.4276</c:v>
                </c:pt>
                <c:pt idx="5249">
                  <c:v>1.42981</c:v>
                </c:pt>
                <c:pt idx="5250">
                  <c:v>1.43167</c:v>
                </c:pt>
                <c:pt idx="5251">
                  <c:v>1.4369400000000001</c:v>
                </c:pt>
                <c:pt idx="5252">
                  <c:v>1.4470700000000001</c:v>
                </c:pt>
                <c:pt idx="5253">
                  <c:v>1.4481299999999999</c:v>
                </c:pt>
                <c:pt idx="5254">
                  <c:v>1.45017</c:v>
                </c:pt>
                <c:pt idx="5255">
                  <c:v>1.4499500000000001</c:v>
                </c:pt>
                <c:pt idx="5256">
                  <c:v>1.4497199999999999</c:v>
                </c:pt>
                <c:pt idx="5257">
                  <c:v>1.4493100000000001</c:v>
                </c:pt>
                <c:pt idx="5258">
                  <c:v>1.44947</c:v>
                </c:pt>
                <c:pt idx="5259">
                  <c:v>1.4495199999999999</c:v>
                </c:pt>
                <c:pt idx="5260">
                  <c:v>1.45116</c:v>
                </c:pt>
                <c:pt idx="5261">
                  <c:v>1.4560500000000001</c:v>
                </c:pt>
                <c:pt idx="5262">
                  <c:v>1.4537199999999999</c:v>
                </c:pt>
                <c:pt idx="5263">
                  <c:v>1.4535899999999999</c:v>
                </c:pt>
                <c:pt idx="5264">
                  <c:v>1.4532700000000001</c:v>
                </c:pt>
                <c:pt idx="5265">
                  <c:v>1.45509</c:v>
                </c:pt>
                <c:pt idx="5266">
                  <c:v>1.45549</c:v>
                </c:pt>
                <c:pt idx="5267">
                  <c:v>1.45299</c:v>
                </c:pt>
                <c:pt idx="5268">
                  <c:v>1.4531000000000001</c:v>
                </c:pt>
                <c:pt idx="5269">
                  <c:v>1.4609799999999999</c:v>
                </c:pt>
                <c:pt idx="5270">
                  <c:v>1.4598100000000001</c:v>
                </c:pt>
                <c:pt idx="5271">
                  <c:v>1.4598599999999999</c:v>
                </c:pt>
                <c:pt idx="5272">
                  <c:v>1.4583900000000001</c:v>
                </c:pt>
                <c:pt idx="5273">
                  <c:v>1.46018</c:v>
                </c:pt>
                <c:pt idx="5274">
                  <c:v>1.4615499999999999</c:v>
                </c:pt>
                <c:pt idx="5275">
                  <c:v>1.4618100000000001</c:v>
                </c:pt>
                <c:pt idx="5276">
                  <c:v>1.4625699999999999</c:v>
                </c:pt>
                <c:pt idx="5277">
                  <c:v>1.4681900000000001</c:v>
                </c:pt>
                <c:pt idx="5278">
                  <c:v>1.47939</c:v>
                </c:pt>
                <c:pt idx="5279">
                  <c:v>1.4803200000000001</c:v>
                </c:pt>
                <c:pt idx="5280">
                  <c:v>1.4819500000000001</c:v>
                </c:pt>
                <c:pt idx="5281">
                  <c:v>1.4834799999999999</c:v>
                </c:pt>
                <c:pt idx="5282">
                  <c:v>1.4835199999999999</c:v>
                </c:pt>
                <c:pt idx="5283">
                  <c:v>1.4824999999999999</c:v>
                </c:pt>
                <c:pt idx="5284">
                  <c:v>1.4810700000000001</c:v>
                </c:pt>
                <c:pt idx="5285">
                  <c:v>1.4797899999999999</c:v>
                </c:pt>
                <c:pt idx="5286">
                  <c:v>1.47908</c:v>
                </c:pt>
                <c:pt idx="5287">
                  <c:v>1.48431</c:v>
                </c:pt>
                <c:pt idx="5288">
                  <c:v>1.4820500000000001</c:v>
                </c:pt>
                <c:pt idx="5289">
                  <c:v>1.4821</c:v>
                </c:pt>
                <c:pt idx="5290">
                  <c:v>1.48136</c:v>
                </c:pt>
                <c:pt idx="5291">
                  <c:v>1.48123</c:v>
                </c:pt>
                <c:pt idx="5292">
                  <c:v>1.4802500000000001</c:v>
                </c:pt>
                <c:pt idx="5293">
                  <c:v>1.47719</c:v>
                </c:pt>
                <c:pt idx="5294">
                  <c:v>1.4746699999999999</c:v>
                </c:pt>
                <c:pt idx="5295">
                  <c:v>1.4755499999999999</c:v>
                </c:pt>
                <c:pt idx="5296">
                  <c:v>1.47892</c:v>
                </c:pt>
                <c:pt idx="5297">
                  <c:v>1.48776</c:v>
                </c:pt>
                <c:pt idx="5298">
                  <c:v>1.4842500000000001</c:v>
                </c:pt>
                <c:pt idx="5299">
                  <c:v>1.4809000000000001</c:v>
                </c:pt>
                <c:pt idx="5300">
                  <c:v>1.47912</c:v>
                </c:pt>
                <c:pt idx="5301">
                  <c:v>1.4789600000000001</c:v>
                </c:pt>
                <c:pt idx="5302">
                  <c:v>1.47854</c:v>
                </c:pt>
                <c:pt idx="5303">
                  <c:v>1.4806999999999999</c:v>
                </c:pt>
                <c:pt idx="5304">
                  <c:v>1.4821200000000001</c:v>
                </c:pt>
                <c:pt idx="5305">
                  <c:v>1.4838899999999999</c:v>
                </c:pt>
                <c:pt idx="5306">
                  <c:v>1.4903299999999999</c:v>
                </c:pt>
                <c:pt idx="5307">
                  <c:v>1.4903999999999999</c:v>
                </c:pt>
                <c:pt idx="5308">
                  <c:v>1.4928600000000001</c:v>
                </c:pt>
                <c:pt idx="5309">
                  <c:v>1.4929300000000001</c:v>
                </c:pt>
                <c:pt idx="5310">
                  <c:v>1.4921899999999999</c:v>
                </c:pt>
                <c:pt idx="5311">
                  <c:v>1.49125</c:v>
                </c:pt>
                <c:pt idx="5312">
                  <c:v>1.4916199999999999</c:v>
                </c:pt>
                <c:pt idx="5313">
                  <c:v>1.49028</c:v>
                </c:pt>
                <c:pt idx="5314">
                  <c:v>1.49257</c:v>
                </c:pt>
                <c:pt idx="5315">
                  <c:v>1.5022</c:v>
                </c:pt>
                <c:pt idx="5316">
                  <c:v>1.5032700000000001</c:v>
                </c:pt>
                <c:pt idx="5317">
                  <c:v>1.5036499999999999</c:v>
                </c:pt>
                <c:pt idx="5318">
                  <c:v>1.5022800000000001</c:v>
                </c:pt>
                <c:pt idx="5319">
                  <c:v>1.4996499999999999</c:v>
                </c:pt>
                <c:pt idx="5320">
                  <c:v>1.49708</c:v>
                </c:pt>
                <c:pt idx="5321">
                  <c:v>1.4952799999999999</c:v>
                </c:pt>
                <c:pt idx="5322">
                  <c:v>1.49447</c:v>
                </c:pt>
                <c:pt idx="5323">
                  <c:v>1.4951399999999999</c:v>
                </c:pt>
                <c:pt idx="5324">
                  <c:v>1.5035499999999999</c:v>
                </c:pt>
                <c:pt idx="5325">
                  <c:v>1.5015000000000001</c:v>
                </c:pt>
                <c:pt idx="5326">
                  <c:v>1.5032000000000001</c:v>
                </c:pt>
                <c:pt idx="5327">
                  <c:v>1.50298</c:v>
                </c:pt>
                <c:pt idx="5328">
                  <c:v>1.50285</c:v>
                </c:pt>
                <c:pt idx="5329">
                  <c:v>1.5019</c:v>
                </c:pt>
                <c:pt idx="5330">
                  <c:v>1.5024</c:v>
                </c:pt>
                <c:pt idx="5331">
                  <c:v>1.5009999999999999</c:v>
                </c:pt>
                <c:pt idx="5332">
                  <c:v>1.5016400000000001</c:v>
                </c:pt>
                <c:pt idx="5333">
                  <c:v>1.5097</c:v>
                </c:pt>
                <c:pt idx="5334">
                  <c:v>1.5075000000000001</c:v>
                </c:pt>
                <c:pt idx="5335">
                  <c:v>1.50726</c:v>
                </c:pt>
                <c:pt idx="5336">
                  <c:v>1.5052300000000001</c:v>
                </c:pt>
                <c:pt idx="5337">
                  <c:v>1.50098</c:v>
                </c:pt>
                <c:pt idx="5338">
                  <c:v>1.5005999999999999</c:v>
                </c:pt>
                <c:pt idx="5339">
                  <c:v>1.49854</c:v>
                </c:pt>
                <c:pt idx="5340">
                  <c:v>1.4968699999999999</c:v>
                </c:pt>
                <c:pt idx="5341">
                  <c:v>1.4956100000000001</c:v>
                </c:pt>
                <c:pt idx="5342">
                  <c:v>1.5005299999999999</c:v>
                </c:pt>
                <c:pt idx="5343">
                  <c:v>1.49827</c:v>
                </c:pt>
                <c:pt idx="5344">
                  <c:v>1.4950600000000001</c:v>
                </c:pt>
                <c:pt idx="5345">
                  <c:v>1.49485</c:v>
                </c:pt>
                <c:pt idx="5346">
                  <c:v>1.49542</c:v>
                </c:pt>
                <c:pt idx="5347">
                  <c:v>1.4965200000000001</c:v>
                </c:pt>
                <c:pt idx="5348">
                  <c:v>1.4966600000000001</c:v>
                </c:pt>
                <c:pt idx="5349">
                  <c:v>1.4964500000000001</c:v>
                </c:pt>
                <c:pt idx="5350">
                  <c:v>1.50223</c:v>
                </c:pt>
                <c:pt idx="5351">
                  <c:v>1.5002599999999999</c:v>
                </c:pt>
                <c:pt idx="5352">
                  <c:v>1.49868</c:v>
                </c:pt>
                <c:pt idx="5353">
                  <c:v>1.49403</c:v>
                </c:pt>
                <c:pt idx="5354">
                  <c:v>1.4909600000000001</c:v>
                </c:pt>
                <c:pt idx="5355">
                  <c:v>1.4907900000000001</c:v>
                </c:pt>
                <c:pt idx="5356">
                  <c:v>1.49055</c:v>
                </c:pt>
                <c:pt idx="5357">
                  <c:v>1.4910399999999999</c:v>
                </c:pt>
                <c:pt idx="5358">
                  <c:v>1.49838</c:v>
                </c:pt>
                <c:pt idx="5359">
                  <c:v>1.4972300000000001</c:v>
                </c:pt>
                <c:pt idx="5360">
                  <c:v>1.4951399999999999</c:v>
                </c:pt>
                <c:pt idx="5361">
                  <c:v>1.49126</c:v>
                </c:pt>
                <c:pt idx="5362">
                  <c:v>1.4895</c:v>
                </c:pt>
                <c:pt idx="5363">
                  <c:v>1.4876</c:v>
                </c:pt>
                <c:pt idx="5364">
                  <c:v>1.4854700000000001</c:v>
                </c:pt>
                <c:pt idx="5365">
                  <c:v>1.4851399999999999</c:v>
                </c:pt>
                <c:pt idx="5366">
                  <c:v>1.4912799999999999</c:v>
                </c:pt>
                <c:pt idx="5367">
                  <c:v>1.48698</c:v>
                </c:pt>
                <c:pt idx="5368">
                  <c:v>1.48346</c:v>
                </c:pt>
                <c:pt idx="5369">
                  <c:v>1.48095</c:v>
                </c:pt>
                <c:pt idx="5370">
                  <c:v>1.4762299999999999</c:v>
                </c:pt>
                <c:pt idx="5371">
                  <c:v>1.47035</c:v>
                </c:pt>
                <c:pt idx="5372">
                  <c:v>1.46638</c:v>
                </c:pt>
                <c:pt idx="5373">
                  <c:v>1.46373</c:v>
                </c:pt>
                <c:pt idx="5374">
                  <c:v>1.4627300000000001</c:v>
                </c:pt>
                <c:pt idx="5375">
                  <c:v>1.4711399999999999</c:v>
                </c:pt>
                <c:pt idx="5376">
                  <c:v>1.47001</c:v>
                </c:pt>
                <c:pt idx="5377">
                  <c:v>1.4703999999999999</c:v>
                </c:pt>
                <c:pt idx="5378">
                  <c:v>1.47116</c:v>
                </c:pt>
                <c:pt idx="5379">
                  <c:v>1.4726399999999999</c:v>
                </c:pt>
                <c:pt idx="5380">
                  <c:v>1.4722</c:v>
                </c:pt>
                <c:pt idx="5381">
                  <c:v>1.4715499999999999</c:v>
                </c:pt>
                <c:pt idx="5382">
                  <c:v>1.4717100000000001</c:v>
                </c:pt>
                <c:pt idx="5383">
                  <c:v>1.4780599999999999</c:v>
                </c:pt>
                <c:pt idx="5384">
                  <c:v>1.4764999999999999</c:v>
                </c:pt>
                <c:pt idx="5385">
                  <c:v>1.4752000000000001</c:v>
                </c:pt>
                <c:pt idx="5386">
                  <c:v>1.4734499999999999</c:v>
                </c:pt>
                <c:pt idx="5387">
                  <c:v>1.4732700000000001</c:v>
                </c:pt>
                <c:pt idx="5388">
                  <c:v>1.4727699999999999</c:v>
                </c:pt>
                <c:pt idx="5389">
                  <c:v>1.4713799999999999</c:v>
                </c:pt>
                <c:pt idx="5390">
                  <c:v>1.4692499999999999</c:v>
                </c:pt>
                <c:pt idx="5391">
                  <c:v>1.4692700000000001</c:v>
                </c:pt>
                <c:pt idx="5392">
                  <c:v>1.47597</c:v>
                </c:pt>
                <c:pt idx="5393">
                  <c:v>1.4732799999999999</c:v>
                </c:pt>
                <c:pt idx="5394">
                  <c:v>1.4702500000000001</c:v>
                </c:pt>
                <c:pt idx="5395">
                  <c:v>1.46567</c:v>
                </c:pt>
                <c:pt idx="5396">
                  <c:v>1.46468</c:v>
                </c:pt>
                <c:pt idx="5397">
                  <c:v>1.4632099999999999</c:v>
                </c:pt>
                <c:pt idx="5398">
                  <c:v>1.4613799999999999</c:v>
                </c:pt>
                <c:pt idx="5399">
                  <c:v>1.4580200000000001</c:v>
                </c:pt>
                <c:pt idx="5400">
                  <c:v>1.45546</c:v>
                </c:pt>
                <c:pt idx="5401">
                  <c:v>1.45922</c:v>
                </c:pt>
                <c:pt idx="5402">
                  <c:v>1.4539299999999999</c:v>
                </c:pt>
                <c:pt idx="5403">
                  <c:v>1.4489000000000001</c:v>
                </c:pt>
                <c:pt idx="5404">
                  <c:v>1.4453800000000001</c:v>
                </c:pt>
                <c:pt idx="5405">
                  <c:v>1.4431499999999999</c:v>
                </c:pt>
                <c:pt idx="5406">
                  <c:v>1.44092</c:v>
                </c:pt>
                <c:pt idx="5407">
                  <c:v>1.4382600000000001</c:v>
                </c:pt>
                <c:pt idx="5408">
                  <c:v>1.4366000000000001</c:v>
                </c:pt>
                <c:pt idx="5409">
                  <c:v>1.44045</c:v>
                </c:pt>
                <c:pt idx="5410">
                  <c:v>1.43763</c:v>
                </c:pt>
                <c:pt idx="5411">
                  <c:v>1.43581</c:v>
                </c:pt>
                <c:pt idx="5412">
                  <c:v>1.43251</c:v>
                </c:pt>
                <c:pt idx="5413">
                  <c:v>1.4302600000000001</c:v>
                </c:pt>
                <c:pt idx="5414">
                  <c:v>1.42747</c:v>
                </c:pt>
                <c:pt idx="5415">
                  <c:v>1.42527</c:v>
                </c:pt>
                <c:pt idx="5416">
                  <c:v>1.4220900000000001</c:v>
                </c:pt>
                <c:pt idx="5417">
                  <c:v>1.4206399999999999</c:v>
                </c:pt>
                <c:pt idx="5418">
                  <c:v>1.42493</c:v>
                </c:pt>
                <c:pt idx="5419">
                  <c:v>1.4212800000000001</c:v>
                </c:pt>
                <c:pt idx="5420">
                  <c:v>1.41754</c:v>
                </c:pt>
                <c:pt idx="5421">
                  <c:v>1.41327</c:v>
                </c:pt>
                <c:pt idx="5422">
                  <c:v>1.40954</c:v>
                </c:pt>
                <c:pt idx="5423">
                  <c:v>1.40584</c:v>
                </c:pt>
                <c:pt idx="5424">
                  <c:v>1.4009499999999999</c:v>
                </c:pt>
                <c:pt idx="5425">
                  <c:v>1.3956900000000001</c:v>
                </c:pt>
                <c:pt idx="5426">
                  <c:v>1.39638</c:v>
                </c:pt>
                <c:pt idx="5427">
                  <c:v>1.3929400000000001</c:v>
                </c:pt>
                <c:pt idx="5428">
                  <c:v>1.39107</c:v>
                </c:pt>
                <c:pt idx="5429">
                  <c:v>1.3865700000000001</c:v>
                </c:pt>
                <c:pt idx="5430">
                  <c:v>1.3830800000000001</c:v>
                </c:pt>
                <c:pt idx="5431">
                  <c:v>1.3811500000000001</c:v>
                </c:pt>
                <c:pt idx="5432">
                  <c:v>1.37957</c:v>
                </c:pt>
                <c:pt idx="5433">
                  <c:v>1.3789499999999999</c:v>
                </c:pt>
                <c:pt idx="5434">
                  <c:v>1.3840399999999999</c:v>
                </c:pt>
                <c:pt idx="5435">
                  <c:v>1.38222</c:v>
                </c:pt>
                <c:pt idx="5436">
                  <c:v>1.37842</c:v>
                </c:pt>
                <c:pt idx="5437">
                  <c:v>1.3746100000000001</c:v>
                </c:pt>
                <c:pt idx="5438">
                  <c:v>1.3703700000000001</c:v>
                </c:pt>
                <c:pt idx="5439">
                  <c:v>1.36595</c:v>
                </c:pt>
                <c:pt idx="5440">
                  <c:v>1.35998</c:v>
                </c:pt>
                <c:pt idx="5441">
                  <c:v>1.3530599999999999</c:v>
                </c:pt>
                <c:pt idx="5442">
                  <c:v>1.3484400000000001</c:v>
                </c:pt>
                <c:pt idx="5443">
                  <c:v>1.3476399999999999</c:v>
                </c:pt>
                <c:pt idx="5444">
                  <c:v>1.3405100000000001</c:v>
                </c:pt>
                <c:pt idx="5445">
                  <c:v>1.3346800000000001</c:v>
                </c:pt>
                <c:pt idx="5446">
                  <c:v>1.3261700000000001</c:v>
                </c:pt>
                <c:pt idx="5447">
                  <c:v>1.3188200000000001</c:v>
                </c:pt>
                <c:pt idx="5448">
                  <c:v>1.3132299999999999</c:v>
                </c:pt>
                <c:pt idx="5449">
                  <c:v>1.30741</c:v>
                </c:pt>
                <c:pt idx="5450">
                  <c:v>1.2995000000000001</c:v>
                </c:pt>
                <c:pt idx="5451">
                  <c:v>1.29206</c:v>
                </c:pt>
                <c:pt idx="5452">
                  <c:v>1.2908299999999999</c:v>
                </c:pt>
                <c:pt idx="5453">
                  <c:v>1.2808200000000001</c:v>
                </c:pt>
                <c:pt idx="5454">
                  <c:v>1.2724200000000001</c:v>
                </c:pt>
                <c:pt idx="5455">
                  <c:v>1.26414</c:v>
                </c:pt>
                <c:pt idx="5456">
                  <c:v>1.2560199999999999</c:v>
                </c:pt>
                <c:pt idx="5457">
                  <c:v>1.2490000000000001</c:v>
                </c:pt>
                <c:pt idx="5458">
                  <c:v>1.24207</c:v>
                </c:pt>
                <c:pt idx="5459">
                  <c:v>1.2369699999999999</c:v>
                </c:pt>
                <c:pt idx="5460">
                  <c:v>1.23749</c:v>
                </c:pt>
                <c:pt idx="5461">
                  <c:v>1.2317199999999999</c:v>
                </c:pt>
                <c:pt idx="5462">
                  <c:v>1.22729</c:v>
                </c:pt>
                <c:pt idx="5463">
                  <c:v>1.22367</c:v>
                </c:pt>
                <c:pt idx="5464">
                  <c:v>1.21963</c:v>
                </c:pt>
                <c:pt idx="5465">
                  <c:v>1.21329</c:v>
                </c:pt>
                <c:pt idx="5466">
                  <c:v>1.2076899999999999</c:v>
                </c:pt>
                <c:pt idx="5467">
                  <c:v>1.20183</c:v>
                </c:pt>
                <c:pt idx="5468">
                  <c:v>1.1981299999999999</c:v>
                </c:pt>
                <c:pt idx="5469">
                  <c:v>1.19964</c:v>
                </c:pt>
                <c:pt idx="5470">
                  <c:v>1.1949700000000001</c:v>
                </c:pt>
                <c:pt idx="5471">
                  <c:v>1.1920999999999999</c:v>
                </c:pt>
                <c:pt idx="5472">
                  <c:v>1.1898599999999999</c:v>
                </c:pt>
                <c:pt idx="5473">
                  <c:v>1.1863600000000001</c:v>
                </c:pt>
                <c:pt idx="5474">
                  <c:v>1.18103</c:v>
                </c:pt>
                <c:pt idx="5475">
                  <c:v>1.17591</c:v>
                </c:pt>
                <c:pt idx="5476">
                  <c:v>1.1705399999999999</c:v>
                </c:pt>
                <c:pt idx="5477">
                  <c:v>1.1666700000000001</c:v>
                </c:pt>
                <c:pt idx="5478">
                  <c:v>1.16771</c:v>
                </c:pt>
                <c:pt idx="5479">
                  <c:v>1.1619299999999999</c:v>
                </c:pt>
                <c:pt idx="5480">
                  <c:v>1.1564000000000001</c:v>
                </c:pt>
                <c:pt idx="5481">
                  <c:v>1.1512</c:v>
                </c:pt>
                <c:pt idx="5482">
                  <c:v>1.1453500000000001</c:v>
                </c:pt>
                <c:pt idx="5483">
                  <c:v>1.1394599999999999</c:v>
                </c:pt>
                <c:pt idx="5484">
                  <c:v>1.1363300000000001</c:v>
                </c:pt>
                <c:pt idx="5485">
                  <c:v>1.1308100000000001</c:v>
                </c:pt>
                <c:pt idx="5486">
                  <c:v>1.1276900000000001</c:v>
                </c:pt>
                <c:pt idx="5487">
                  <c:v>1.1289</c:v>
                </c:pt>
                <c:pt idx="5488">
                  <c:v>1.1186400000000001</c:v>
                </c:pt>
                <c:pt idx="5489">
                  <c:v>1.1226700000000001</c:v>
                </c:pt>
                <c:pt idx="5490">
                  <c:v>1.12076</c:v>
                </c:pt>
                <c:pt idx="5491">
                  <c:v>1.1171199999999999</c:v>
                </c:pt>
                <c:pt idx="5492">
                  <c:v>1.11399</c:v>
                </c:pt>
                <c:pt idx="5493">
                  <c:v>1.1101399999999999</c:v>
                </c:pt>
                <c:pt idx="5494">
                  <c:v>1.1090199999999999</c:v>
                </c:pt>
                <c:pt idx="5495">
                  <c:v>1.1165400000000001</c:v>
                </c:pt>
                <c:pt idx="5496">
                  <c:v>1.11334</c:v>
                </c:pt>
                <c:pt idx="5497">
                  <c:v>1.1123499999999999</c:v>
                </c:pt>
                <c:pt idx="5498">
                  <c:v>1.10951</c:v>
                </c:pt>
                <c:pt idx="5499">
                  <c:v>1.1064099999999999</c:v>
                </c:pt>
                <c:pt idx="5500">
                  <c:v>1.1044099999999999</c:v>
                </c:pt>
                <c:pt idx="5501">
                  <c:v>1.10318</c:v>
                </c:pt>
                <c:pt idx="5502">
                  <c:v>1.0999099999999999</c:v>
                </c:pt>
                <c:pt idx="5503">
                  <c:v>1.09941</c:v>
                </c:pt>
                <c:pt idx="5504">
                  <c:v>1.1045100000000001</c:v>
                </c:pt>
                <c:pt idx="5505">
                  <c:v>1.1010200000000001</c:v>
                </c:pt>
                <c:pt idx="5506">
                  <c:v>1.0995900000000001</c:v>
                </c:pt>
                <c:pt idx="5507">
                  <c:v>1.0978399999999999</c:v>
                </c:pt>
                <c:pt idx="5508">
                  <c:v>1.0946800000000001</c:v>
                </c:pt>
                <c:pt idx="5509">
                  <c:v>1.0915299999999999</c:v>
                </c:pt>
                <c:pt idx="5510">
                  <c:v>1.08857</c:v>
                </c:pt>
                <c:pt idx="5511">
                  <c:v>1.0879099999999999</c:v>
                </c:pt>
                <c:pt idx="5512">
                  <c:v>1.08657</c:v>
                </c:pt>
                <c:pt idx="5513">
                  <c:v>1.0903700000000001</c:v>
                </c:pt>
                <c:pt idx="5514">
                  <c:v>1.0863700000000001</c:v>
                </c:pt>
                <c:pt idx="5515">
                  <c:v>1.0813999999999999</c:v>
                </c:pt>
                <c:pt idx="5516">
                  <c:v>1.0783199999999999</c:v>
                </c:pt>
                <c:pt idx="5517">
                  <c:v>1.0736000000000001</c:v>
                </c:pt>
                <c:pt idx="5518">
                  <c:v>1.0681099999999999</c:v>
                </c:pt>
                <c:pt idx="5519">
                  <c:v>1.0644499999999999</c:v>
                </c:pt>
                <c:pt idx="5520">
                  <c:v>1.0573300000000001</c:v>
                </c:pt>
                <c:pt idx="5521">
                  <c:v>1.05406</c:v>
                </c:pt>
                <c:pt idx="5522">
                  <c:v>1.0543499999999999</c:v>
                </c:pt>
                <c:pt idx="5523">
                  <c:v>1.0481400000000001</c:v>
                </c:pt>
                <c:pt idx="5524">
                  <c:v>1.04365</c:v>
                </c:pt>
                <c:pt idx="5525">
                  <c:v>1.0385200000000001</c:v>
                </c:pt>
                <c:pt idx="5526">
                  <c:v>1.03193</c:v>
                </c:pt>
                <c:pt idx="5527">
                  <c:v>1.0259400000000001</c:v>
                </c:pt>
                <c:pt idx="5528">
                  <c:v>1.0214000000000001</c:v>
                </c:pt>
                <c:pt idx="5529">
                  <c:v>1.01576</c:v>
                </c:pt>
                <c:pt idx="5530">
                  <c:v>1.0104500000000001</c:v>
                </c:pt>
                <c:pt idx="5531">
                  <c:v>1.0134099999999999</c:v>
                </c:pt>
                <c:pt idx="5532">
                  <c:v>1.0092099999999999</c:v>
                </c:pt>
                <c:pt idx="5533">
                  <c:v>1.00518</c:v>
                </c:pt>
                <c:pt idx="5534">
                  <c:v>0.99911700000000003</c:v>
                </c:pt>
                <c:pt idx="5535">
                  <c:v>0.99413600000000002</c:v>
                </c:pt>
                <c:pt idx="5536">
                  <c:v>0.99011899999999997</c:v>
                </c:pt>
                <c:pt idx="5537">
                  <c:v>0.98609999999999998</c:v>
                </c:pt>
                <c:pt idx="5538">
                  <c:v>0.98206099999999996</c:v>
                </c:pt>
                <c:pt idx="5539">
                  <c:v>0.97973100000000002</c:v>
                </c:pt>
                <c:pt idx="5540">
                  <c:v>0.986232</c:v>
                </c:pt>
                <c:pt idx="5541">
                  <c:v>0.981881</c:v>
                </c:pt>
                <c:pt idx="5542">
                  <c:v>0.97060000000000002</c:v>
                </c:pt>
                <c:pt idx="5543">
                  <c:v>0.976719</c:v>
                </c:pt>
                <c:pt idx="5544">
                  <c:v>0.97353299999999998</c:v>
                </c:pt>
                <c:pt idx="5545">
                  <c:v>0.96804800000000002</c:v>
                </c:pt>
                <c:pt idx="5546">
                  <c:v>0.96103300000000003</c:v>
                </c:pt>
                <c:pt idx="5547">
                  <c:v>0.95252599999999998</c:v>
                </c:pt>
                <c:pt idx="5548">
                  <c:v>0.94516999999999995</c:v>
                </c:pt>
                <c:pt idx="5549">
                  <c:v>0.94469400000000003</c:v>
                </c:pt>
                <c:pt idx="5550">
                  <c:v>0.93764800000000004</c:v>
                </c:pt>
                <c:pt idx="5551">
                  <c:v>0.93120000000000003</c:v>
                </c:pt>
                <c:pt idx="5552">
                  <c:v>0.92321299999999995</c:v>
                </c:pt>
                <c:pt idx="5553">
                  <c:v>0.91474800000000001</c:v>
                </c:pt>
                <c:pt idx="5554">
                  <c:v>0.90579699999999996</c:v>
                </c:pt>
                <c:pt idx="5555">
                  <c:v>0.89788299999999999</c:v>
                </c:pt>
                <c:pt idx="5556">
                  <c:v>0.89197499999999996</c:v>
                </c:pt>
                <c:pt idx="5557">
                  <c:v>0.88649500000000003</c:v>
                </c:pt>
                <c:pt idx="5558">
                  <c:v>0.88014599999999998</c:v>
                </c:pt>
                <c:pt idx="5559">
                  <c:v>0.87919700000000001</c:v>
                </c:pt>
                <c:pt idx="5560">
                  <c:v>0.87114599999999998</c:v>
                </c:pt>
                <c:pt idx="5561">
                  <c:v>0.86221400000000004</c:v>
                </c:pt>
                <c:pt idx="5562">
                  <c:v>0.851769</c:v>
                </c:pt>
                <c:pt idx="5563">
                  <c:v>0.84187100000000004</c:v>
                </c:pt>
                <c:pt idx="5564">
                  <c:v>0.83192100000000002</c:v>
                </c:pt>
                <c:pt idx="5565">
                  <c:v>0.81994599999999995</c:v>
                </c:pt>
                <c:pt idx="5566">
                  <c:v>0.80760200000000004</c:v>
                </c:pt>
                <c:pt idx="5567">
                  <c:v>0.79983800000000005</c:v>
                </c:pt>
                <c:pt idx="5568">
                  <c:v>0.79222499999999996</c:v>
                </c:pt>
                <c:pt idx="5569">
                  <c:v>0.77563899999999997</c:v>
                </c:pt>
                <c:pt idx="5570">
                  <c:v>0.75925200000000004</c:v>
                </c:pt>
                <c:pt idx="5571">
                  <c:v>0.74180000000000001</c:v>
                </c:pt>
                <c:pt idx="5572">
                  <c:v>0.72440300000000002</c:v>
                </c:pt>
                <c:pt idx="5573">
                  <c:v>0.70639700000000005</c:v>
                </c:pt>
                <c:pt idx="5574">
                  <c:v>0.68708100000000005</c:v>
                </c:pt>
                <c:pt idx="5575">
                  <c:v>0.67232800000000004</c:v>
                </c:pt>
                <c:pt idx="5576">
                  <c:v>0.65789299999999995</c:v>
                </c:pt>
                <c:pt idx="5577">
                  <c:v>0.64120200000000005</c:v>
                </c:pt>
                <c:pt idx="5578">
                  <c:v>0.61864200000000003</c:v>
                </c:pt>
                <c:pt idx="5579">
                  <c:v>0.59791300000000003</c:v>
                </c:pt>
                <c:pt idx="5580">
                  <c:v>0.57901899999999995</c:v>
                </c:pt>
                <c:pt idx="5581">
                  <c:v>0.55898499999999995</c:v>
                </c:pt>
                <c:pt idx="5582">
                  <c:v>0.53629499999999997</c:v>
                </c:pt>
                <c:pt idx="5583">
                  <c:v>0.51030500000000001</c:v>
                </c:pt>
                <c:pt idx="5584">
                  <c:v>0.48477199999999998</c:v>
                </c:pt>
                <c:pt idx="5585">
                  <c:v>0.45610899999999999</c:v>
                </c:pt>
                <c:pt idx="5586">
                  <c:v>0.425404</c:v>
                </c:pt>
                <c:pt idx="5587">
                  <c:v>0.39248300000000003</c:v>
                </c:pt>
                <c:pt idx="5588">
                  <c:v>0.36022199999999999</c:v>
                </c:pt>
                <c:pt idx="5589">
                  <c:v>0.32236399999999998</c:v>
                </c:pt>
                <c:pt idx="5590">
                  <c:v>0.28245399999999998</c:v>
                </c:pt>
                <c:pt idx="5591">
                  <c:v>0.238959</c:v>
                </c:pt>
                <c:pt idx="5592">
                  <c:v>0.20061799999999999</c:v>
                </c:pt>
                <c:pt idx="5593">
                  <c:v>0.16209399999999999</c:v>
                </c:pt>
                <c:pt idx="5594">
                  <c:v>0.112924</c:v>
                </c:pt>
                <c:pt idx="5595">
                  <c:v>6.4847100000000005E-2</c:v>
                </c:pt>
                <c:pt idx="5596">
                  <c:v>1.52751E-2</c:v>
                </c:pt>
                <c:pt idx="5597">
                  <c:v>-2.4738099999999999E-2</c:v>
                </c:pt>
                <c:pt idx="5598">
                  <c:v>-4.2583299999999998E-2</c:v>
                </c:pt>
                <c:pt idx="5599">
                  <c:v>-3.7825499999999998E-2</c:v>
                </c:pt>
                <c:pt idx="5600">
                  <c:v>-3.4863300000000002E-3</c:v>
                </c:pt>
                <c:pt idx="5601">
                  <c:v>1.64406E-2</c:v>
                </c:pt>
                <c:pt idx="5602">
                  <c:v>1.9685899999999999E-2</c:v>
                </c:pt>
                <c:pt idx="5603">
                  <c:v>9.4590500000000001E-3</c:v>
                </c:pt>
                <c:pt idx="5604">
                  <c:v>-1.44425E-2</c:v>
                </c:pt>
                <c:pt idx="5605">
                  <c:v>-2.7067500000000001E-2</c:v>
                </c:pt>
                <c:pt idx="5606">
                  <c:v>-3.8379900000000002E-2</c:v>
                </c:pt>
                <c:pt idx="5607">
                  <c:v>-5.0945200000000003E-2</c:v>
                </c:pt>
                <c:pt idx="5608">
                  <c:v>-6.2147300000000003E-2</c:v>
                </c:pt>
                <c:pt idx="5609">
                  <c:v>-7.4320899999999995E-2</c:v>
                </c:pt>
                <c:pt idx="5610">
                  <c:v>-7.7071000000000001E-2</c:v>
                </c:pt>
                <c:pt idx="5611">
                  <c:v>-7.6782900000000001E-2</c:v>
                </c:pt>
                <c:pt idx="5612">
                  <c:v>-8.6500300000000002E-2</c:v>
                </c:pt>
                <c:pt idx="5613">
                  <c:v>-9.5108799999999993E-2</c:v>
                </c:pt>
                <c:pt idx="5614">
                  <c:v>-0.101588</c:v>
                </c:pt>
                <c:pt idx="5615">
                  <c:v>-0.105891</c:v>
                </c:pt>
                <c:pt idx="5616">
                  <c:v>-0.10963199999999999</c:v>
                </c:pt>
                <c:pt idx="5617">
                  <c:v>-0.11586</c:v>
                </c:pt>
                <c:pt idx="5618">
                  <c:v>-0.11906</c:v>
                </c:pt>
                <c:pt idx="5619">
                  <c:v>-0.114966</c:v>
                </c:pt>
                <c:pt idx="5620">
                  <c:v>-0.100385</c:v>
                </c:pt>
                <c:pt idx="5621">
                  <c:v>-9.2672099999999993E-2</c:v>
                </c:pt>
                <c:pt idx="5622">
                  <c:v>-8.4744899999999998E-2</c:v>
                </c:pt>
                <c:pt idx="5623">
                  <c:v>-8.5919099999999998E-2</c:v>
                </c:pt>
                <c:pt idx="5624">
                  <c:v>-8.8789499999999993E-2</c:v>
                </c:pt>
                <c:pt idx="5625">
                  <c:v>-8.5880700000000004E-2</c:v>
                </c:pt>
                <c:pt idx="5626">
                  <c:v>-8.2041100000000006E-2</c:v>
                </c:pt>
                <c:pt idx="5627">
                  <c:v>-6.9622100000000006E-2</c:v>
                </c:pt>
                <c:pt idx="5628">
                  <c:v>-4.7169500000000003E-2</c:v>
                </c:pt>
                <c:pt idx="5629">
                  <c:v>-3.0195199999999998E-2</c:v>
                </c:pt>
                <c:pt idx="5630">
                  <c:v>-2.6821299999999999E-2</c:v>
                </c:pt>
                <c:pt idx="5631">
                  <c:v>-2.4582300000000001E-2</c:v>
                </c:pt>
                <c:pt idx="5632">
                  <c:v>-2.5098800000000001E-2</c:v>
                </c:pt>
                <c:pt idx="5633">
                  <c:v>-2.5052899999999999E-2</c:v>
                </c:pt>
                <c:pt idx="5634">
                  <c:v>-2.3526100000000001E-2</c:v>
                </c:pt>
                <c:pt idx="5635">
                  <c:v>-1.8026E-2</c:v>
                </c:pt>
                <c:pt idx="5636">
                  <c:v>-1.4027499999999999E-3</c:v>
                </c:pt>
                <c:pt idx="5637">
                  <c:v>1.1957199999999999E-2</c:v>
                </c:pt>
                <c:pt idx="5638">
                  <c:v>1.7064200000000002E-2</c:v>
                </c:pt>
                <c:pt idx="5639">
                  <c:v>2.40199E-2</c:v>
                </c:pt>
                <c:pt idx="5640">
                  <c:v>2.4718400000000001E-2</c:v>
                </c:pt>
                <c:pt idx="5641">
                  <c:v>2.8132999999999998E-2</c:v>
                </c:pt>
                <c:pt idx="5642">
                  <c:v>3.6709499999999999E-2</c:v>
                </c:pt>
                <c:pt idx="5643">
                  <c:v>4.3107300000000001E-2</c:v>
                </c:pt>
                <c:pt idx="5644">
                  <c:v>4.1556700000000002E-2</c:v>
                </c:pt>
                <c:pt idx="5645">
                  <c:v>4.9194300000000003E-2</c:v>
                </c:pt>
                <c:pt idx="5646">
                  <c:v>5.7106200000000003E-2</c:v>
                </c:pt>
                <c:pt idx="5647">
                  <c:v>5.3147100000000003E-2</c:v>
                </c:pt>
                <c:pt idx="5648">
                  <c:v>5.41431E-2</c:v>
                </c:pt>
                <c:pt idx="5649">
                  <c:v>6.68208E-2</c:v>
                </c:pt>
                <c:pt idx="5650">
                  <c:v>7.7439400000000005E-2</c:v>
                </c:pt>
                <c:pt idx="5651">
                  <c:v>8.2029099999999994E-2</c:v>
                </c:pt>
                <c:pt idx="5652">
                  <c:v>8.5694800000000002E-2</c:v>
                </c:pt>
                <c:pt idx="5653">
                  <c:v>8.4240800000000005E-2</c:v>
                </c:pt>
                <c:pt idx="5654">
                  <c:v>8.9182499999999998E-2</c:v>
                </c:pt>
                <c:pt idx="5655">
                  <c:v>8.7484199999999998E-2</c:v>
                </c:pt>
                <c:pt idx="5656">
                  <c:v>7.5784299999999999E-2</c:v>
                </c:pt>
                <c:pt idx="5657">
                  <c:v>6.9131399999999996E-2</c:v>
                </c:pt>
                <c:pt idx="5658">
                  <c:v>6.5867200000000001E-2</c:v>
                </c:pt>
                <c:pt idx="5659">
                  <c:v>6.5321699999999996E-2</c:v>
                </c:pt>
                <c:pt idx="5660">
                  <c:v>6.6566100000000003E-2</c:v>
                </c:pt>
                <c:pt idx="5661">
                  <c:v>6.9126699999999999E-2</c:v>
                </c:pt>
                <c:pt idx="5662">
                  <c:v>6.3943700000000006E-2</c:v>
                </c:pt>
                <c:pt idx="5663">
                  <c:v>6.9841799999999996E-2</c:v>
                </c:pt>
                <c:pt idx="5664">
                  <c:v>6.6925600000000002E-2</c:v>
                </c:pt>
                <c:pt idx="5665">
                  <c:v>7.0713899999999996E-2</c:v>
                </c:pt>
                <c:pt idx="5666">
                  <c:v>6.7999500000000004E-2</c:v>
                </c:pt>
                <c:pt idx="5667">
                  <c:v>5.5560999999999999E-2</c:v>
                </c:pt>
                <c:pt idx="5668">
                  <c:v>4.1179199999999999E-2</c:v>
                </c:pt>
                <c:pt idx="5669">
                  <c:v>3.2041500000000001E-2</c:v>
                </c:pt>
                <c:pt idx="5670">
                  <c:v>2.1396600000000002E-2</c:v>
                </c:pt>
                <c:pt idx="5671">
                  <c:v>1.8207999999999998E-2</c:v>
                </c:pt>
                <c:pt idx="5672">
                  <c:v>1.1657900000000001E-2</c:v>
                </c:pt>
                <c:pt idx="5673">
                  <c:v>-1.00394E-3</c:v>
                </c:pt>
                <c:pt idx="5674">
                  <c:v>5.7164499999999997E-4</c:v>
                </c:pt>
                <c:pt idx="5675">
                  <c:v>-6.8497000000000002E-3</c:v>
                </c:pt>
                <c:pt idx="5676">
                  <c:v>-8.5369399999999998E-3</c:v>
                </c:pt>
                <c:pt idx="5677">
                  <c:v>-5.96686E-3</c:v>
                </c:pt>
                <c:pt idx="5678">
                  <c:v>-1.3502800000000001E-2</c:v>
                </c:pt>
                <c:pt idx="5679">
                  <c:v>-2.9023799999999999E-2</c:v>
                </c:pt>
                <c:pt idx="5680">
                  <c:v>-3.6630099999999999E-2</c:v>
                </c:pt>
                <c:pt idx="5681">
                  <c:v>-3.7480899999999998E-2</c:v>
                </c:pt>
                <c:pt idx="5682">
                  <c:v>-4.06848E-2</c:v>
                </c:pt>
                <c:pt idx="5683">
                  <c:v>-4.2760899999999998E-2</c:v>
                </c:pt>
                <c:pt idx="5684">
                  <c:v>-5.4313100000000003E-2</c:v>
                </c:pt>
                <c:pt idx="5685">
                  <c:v>-6.3937999999999995E-2</c:v>
                </c:pt>
                <c:pt idx="5686">
                  <c:v>-7.0255399999999996E-2</c:v>
                </c:pt>
                <c:pt idx="5687">
                  <c:v>-7.1097999999999995E-2</c:v>
                </c:pt>
                <c:pt idx="5688">
                  <c:v>-7.3375300000000004E-2</c:v>
                </c:pt>
                <c:pt idx="5689">
                  <c:v>-7.1826399999999999E-2</c:v>
                </c:pt>
                <c:pt idx="5690">
                  <c:v>-7.4883199999999997E-2</c:v>
                </c:pt>
                <c:pt idx="5691">
                  <c:v>-7.3241200000000006E-2</c:v>
                </c:pt>
                <c:pt idx="5692">
                  <c:v>-6.2642299999999998E-2</c:v>
                </c:pt>
                <c:pt idx="5693">
                  <c:v>-5.8533799999999997E-2</c:v>
                </c:pt>
                <c:pt idx="5694">
                  <c:v>-6.3639399999999999E-2</c:v>
                </c:pt>
                <c:pt idx="5695">
                  <c:v>-7.16059E-2</c:v>
                </c:pt>
                <c:pt idx="5696">
                  <c:v>-8.1691700000000006E-2</c:v>
                </c:pt>
                <c:pt idx="5697">
                  <c:v>-8.6420300000000005E-2</c:v>
                </c:pt>
                <c:pt idx="5698">
                  <c:v>-7.6656000000000002E-2</c:v>
                </c:pt>
                <c:pt idx="5699">
                  <c:v>-6.8636199999999994E-2</c:v>
                </c:pt>
                <c:pt idx="5700">
                  <c:v>-6.1071500000000001E-2</c:v>
                </c:pt>
                <c:pt idx="5701">
                  <c:v>-5.5497699999999997E-2</c:v>
                </c:pt>
                <c:pt idx="5702">
                  <c:v>-6.4803100000000002E-2</c:v>
                </c:pt>
                <c:pt idx="5703">
                  <c:v>-6.73121E-2</c:v>
                </c:pt>
                <c:pt idx="5704">
                  <c:v>-6.8953399999999998E-2</c:v>
                </c:pt>
                <c:pt idx="5705">
                  <c:v>-7.0959300000000003E-2</c:v>
                </c:pt>
                <c:pt idx="5706">
                  <c:v>-7.0641200000000001E-2</c:v>
                </c:pt>
                <c:pt idx="5707">
                  <c:v>-6.8012100000000006E-2</c:v>
                </c:pt>
                <c:pt idx="5708">
                  <c:v>-6.7837800000000004E-2</c:v>
                </c:pt>
                <c:pt idx="5709">
                  <c:v>-6.39372E-2</c:v>
                </c:pt>
                <c:pt idx="5710">
                  <c:v>-6.5685400000000005E-2</c:v>
                </c:pt>
                <c:pt idx="5711">
                  <c:v>-6.5860100000000005E-2</c:v>
                </c:pt>
                <c:pt idx="5712">
                  <c:v>-5.92822E-2</c:v>
                </c:pt>
                <c:pt idx="5713">
                  <c:v>-4.7828000000000002E-2</c:v>
                </c:pt>
                <c:pt idx="5714">
                  <c:v>-4.1626999999999997E-2</c:v>
                </c:pt>
                <c:pt idx="5715">
                  <c:v>-4.03325E-2</c:v>
                </c:pt>
                <c:pt idx="5716">
                  <c:v>-4.2666099999999998E-2</c:v>
                </c:pt>
                <c:pt idx="5717">
                  <c:v>-3.7542499999999999E-2</c:v>
                </c:pt>
                <c:pt idx="5718">
                  <c:v>-2.7784E-2</c:v>
                </c:pt>
                <c:pt idx="5719">
                  <c:v>-1.7265300000000001E-2</c:v>
                </c:pt>
                <c:pt idx="5720">
                  <c:v>-1.27343E-2</c:v>
                </c:pt>
                <c:pt idx="5721">
                  <c:v>-1.3022300000000001E-2</c:v>
                </c:pt>
                <c:pt idx="5722">
                  <c:v>-1.2823899999999999E-2</c:v>
                </c:pt>
                <c:pt idx="5723">
                  <c:v>-1.39322E-2</c:v>
                </c:pt>
                <c:pt idx="5724">
                  <c:v>-6.6311699999999996E-3</c:v>
                </c:pt>
                <c:pt idx="5725">
                  <c:v>-3.8465000000000001E-3</c:v>
                </c:pt>
                <c:pt idx="5726">
                  <c:v>-7.3917499999999999E-3</c:v>
                </c:pt>
                <c:pt idx="5727">
                  <c:v>-6.7779600000000004E-3</c:v>
                </c:pt>
                <c:pt idx="5728">
                  <c:v>5.9688099999999997E-3</c:v>
                </c:pt>
                <c:pt idx="5729">
                  <c:v>1.96344E-2</c:v>
                </c:pt>
                <c:pt idx="5730">
                  <c:v>2.9217300000000002E-2</c:v>
                </c:pt>
                <c:pt idx="5731">
                  <c:v>3.1639399999999998E-2</c:v>
                </c:pt>
                <c:pt idx="5732">
                  <c:v>2.7811599999999999E-2</c:v>
                </c:pt>
                <c:pt idx="5733">
                  <c:v>3.2659000000000001E-2</c:v>
                </c:pt>
                <c:pt idx="5734">
                  <c:v>3.0826699999999999E-2</c:v>
                </c:pt>
                <c:pt idx="5735">
                  <c:v>3.2091000000000001E-2</c:v>
                </c:pt>
                <c:pt idx="5736">
                  <c:v>3.3450000000000001E-2</c:v>
                </c:pt>
                <c:pt idx="5737">
                  <c:v>3.07966E-2</c:v>
                </c:pt>
                <c:pt idx="5738">
                  <c:v>3.3131099999999997E-2</c:v>
                </c:pt>
                <c:pt idx="5739">
                  <c:v>4.2196699999999997E-2</c:v>
                </c:pt>
                <c:pt idx="5740">
                  <c:v>4.7195399999999998E-2</c:v>
                </c:pt>
                <c:pt idx="5741">
                  <c:v>4.4968000000000001E-2</c:v>
                </c:pt>
                <c:pt idx="5742">
                  <c:v>3.7155000000000001E-2</c:v>
                </c:pt>
                <c:pt idx="5743">
                  <c:v>4.1418900000000002E-2</c:v>
                </c:pt>
                <c:pt idx="5744">
                  <c:v>4.1520099999999997E-2</c:v>
                </c:pt>
                <c:pt idx="5745">
                  <c:v>4.27219E-2</c:v>
                </c:pt>
                <c:pt idx="5746">
                  <c:v>4.5407099999999999E-2</c:v>
                </c:pt>
                <c:pt idx="5747">
                  <c:v>4.4551199999999999E-2</c:v>
                </c:pt>
                <c:pt idx="5748">
                  <c:v>3.7103700000000003E-2</c:v>
                </c:pt>
                <c:pt idx="5749">
                  <c:v>2.3511399999999998E-2</c:v>
                </c:pt>
                <c:pt idx="5750">
                  <c:v>1.70949E-2</c:v>
                </c:pt>
                <c:pt idx="5751">
                  <c:v>1.2149399999999999E-2</c:v>
                </c:pt>
                <c:pt idx="5752">
                  <c:v>9.1606099999999996E-3</c:v>
                </c:pt>
                <c:pt idx="5753">
                  <c:v>-6.0137999999999997E-3</c:v>
                </c:pt>
                <c:pt idx="5754">
                  <c:v>-1.7126599999999999E-2</c:v>
                </c:pt>
                <c:pt idx="5755">
                  <c:v>-1.9083300000000001E-2</c:v>
                </c:pt>
                <c:pt idx="5756">
                  <c:v>-2.0117900000000001E-2</c:v>
                </c:pt>
                <c:pt idx="5757">
                  <c:v>-2.4237000000000002E-2</c:v>
                </c:pt>
                <c:pt idx="5758">
                  <c:v>-3.1524799999999999E-2</c:v>
                </c:pt>
                <c:pt idx="5759">
                  <c:v>-2.53098E-2</c:v>
                </c:pt>
                <c:pt idx="5760">
                  <c:v>-2.2997900000000002E-2</c:v>
                </c:pt>
                <c:pt idx="5761">
                  <c:v>-1.75506E-2</c:v>
                </c:pt>
                <c:pt idx="5762">
                  <c:v>-1.03439E-2</c:v>
                </c:pt>
                <c:pt idx="5763">
                  <c:v>-3.3252300000000002E-3</c:v>
                </c:pt>
                <c:pt idx="5764">
                  <c:v>-5.1854400000000001E-4</c:v>
                </c:pt>
                <c:pt idx="5765">
                  <c:v>5.6229100000000001E-3</c:v>
                </c:pt>
                <c:pt idx="5766">
                  <c:v>1.22725E-2</c:v>
                </c:pt>
                <c:pt idx="5767">
                  <c:v>1.38631E-2</c:v>
                </c:pt>
                <c:pt idx="5768">
                  <c:v>1.8252399999999998E-2</c:v>
                </c:pt>
                <c:pt idx="5769">
                  <c:v>3.9124300000000001E-2</c:v>
                </c:pt>
                <c:pt idx="5770">
                  <c:v>4.5555499999999999E-2</c:v>
                </c:pt>
                <c:pt idx="5771">
                  <c:v>4.4526099999999999E-2</c:v>
                </c:pt>
                <c:pt idx="5772">
                  <c:v>4.62599E-2</c:v>
                </c:pt>
                <c:pt idx="5773">
                  <c:v>5.1371199999999999E-2</c:v>
                </c:pt>
                <c:pt idx="5774">
                  <c:v>5.9765100000000002E-2</c:v>
                </c:pt>
                <c:pt idx="5775">
                  <c:v>6.1729600000000003E-2</c:v>
                </c:pt>
                <c:pt idx="5776">
                  <c:v>6.1722100000000002E-2</c:v>
                </c:pt>
                <c:pt idx="5777">
                  <c:v>6.4064800000000005E-2</c:v>
                </c:pt>
                <c:pt idx="5778">
                  <c:v>7.3085300000000006E-2</c:v>
                </c:pt>
                <c:pt idx="5779">
                  <c:v>7.5566800000000003E-2</c:v>
                </c:pt>
                <c:pt idx="5780">
                  <c:v>7.1977899999999997E-2</c:v>
                </c:pt>
                <c:pt idx="5781">
                  <c:v>6.8125599999999994E-2</c:v>
                </c:pt>
                <c:pt idx="5782">
                  <c:v>6.52639E-2</c:v>
                </c:pt>
                <c:pt idx="5783">
                  <c:v>7.2832599999999997E-2</c:v>
                </c:pt>
                <c:pt idx="5784">
                  <c:v>7.9065999999999997E-2</c:v>
                </c:pt>
                <c:pt idx="5785">
                  <c:v>8.10559E-2</c:v>
                </c:pt>
                <c:pt idx="5786">
                  <c:v>9.1653899999999996E-2</c:v>
                </c:pt>
                <c:pt idx="5787">
                  <c:v>0.103274</c:v>
                </c:pt>
                <c:pt idx="5788">
                  <c:v>0.12593799999999999</c:v>
                </c:pt>
                <c:pt idx="5789">
                  <c:v>0.13644200000000001</c:v>
                </c:pt>
                <c:pt idx="5790">
                  <c:v>0.14064399999999999</c:v>
                </c:pt>
                <c:pt idx="5791">
                  <c:v>0.14612700000000001</c:v>
                </c:pt>
                <c:pt idx="5792">
                  <c:v>0.14821899999999999</c:v>
                </c:pt>
                <c:pt idx="5793">
                  <c:v>0.15510199999999999</c:v>
                </c:pt>
                <c:pt idx="5794">
                  <c:v>0.163216</c:v>
                </c:pt>
                <c:pt idx="5795">
                  <c:v>0.165404</c:v>
                </c:pt>
                <c:pt idx="5796">
                  <c:v>0.16878899999999999</c:v>
                </c:pt>
                <c:pt idx="5797">
                  <c:v>0.16972400000000001</c:v>
                </c:pt>
                <c:pt idx="5798">
                  <c:v>0.173682</c:v>
                </c:pt>
                <c:pt idx="5799">
                  <c:v>0.17951900000000001</c:v>
                </c:pt>
                <c:pt idx="5800">
                  <c:v>0.18754399999999999</c:v>
                </c:pt>
                <c:pt idx="5801">
                  <c:v>0.19188</c:v>
                </c:pt>
                <c:pt idx="5802">
                  <c:v>0.19042899999999999</c:v>
                </c:pt>
                <c:pt idx="5803">
                  <c:v>0.18271000000000001</c:v>
                </c:pt>
                <c:pt idx="5804">
                  <c:v>0.19186600000000001</c:v>
                </c:pt>
                <c:pt idx="5805">
                  <c:v>0.19823499999999999</c:v>
                </c:pt>
                <c:pt idx="5806">
                  <c:v>0.19862299999999999</c:v>
                </c:pt>
                <c:pt idx="5807">
                  <c:v>0.20286199999999999</c:v>
                </c:pt>
                <c:pt idx="5808">
                  <c:v>0.214138</c:v>
                </c:pt>
                <c:pt idx="5809">
                  <c:v>0.22589300000000001</c:v>
                </c:pt>
                <c:pt idx="5810">
                  <c:v>0.22792299999999999</c:v>
                </c:pt>
                <c:pt idx="5811">
                  <c:v>0.22792000000000001</c:v>
                </c:pt>
                <c:pt idx="5812">
                  <c:v>0.22745299999999999</c:v>
                </c:pt>
                <c:pt idx="5813">
                  <c:v>0.23480799999999999</c:v>
                </c:pt>
                <c:pt idx="5814">
                  <c:v>0.23647099999999999</c:v>
                </c:pt>
                <c:pt idx="5815">
                  <c:v>0.23610800000000001</c:v>
                </c:pt>
                <c:pt idx="5816">
                  <c:v>0.24118700000000001</c:v>
                </c:pt>
                <c:pt idx="5817">
                  <c:v>0.239037</c:v>
                </c:pt>
                <c:pt idx="5818">
                  <c:v>0.23314399999999999</c:v>
                </c:pt>
                <c:pt idx="5819">
                  <c:v>0.22919400000000001</c:v>
                </c:pt>
                <c:pt idx="5820">
                  <c:v>0.22473299999999999</c:v>
                </c:pt>
                <c:pt idx="5821">
                  <c:v>0.218888</c:v>
                </c:pt>
                <c:pt idx="5822">
                  <c:v>0.22217200000000001</c:v>
                </c:pt>
                <c:pt idx="5823">
                  <c:v>0.22455800000000001</c:v>
                </c:pt>
                <c:pt idx="5824">
                  <c:v>0.21699099999999999</c:v>
                </c:pt>
                <c:pt idx="5825">
                  <c:v>0.20689399999999999</c:v>
                </c:pt>
                <c:pt idx="5826">
                  <c:v>0.19788900000000001</c:v>
                </c:pt>
                <c:pt idx="5827">
                  <c:v>0.204037</c:v>
                </c:pt>
                <c:pt idx="5828">
                  <c:v>0.21534900000000001</c:v>
                </c:pt>
                <c:pt idx="5829">
                  <c:v>0.217583</c:v>
                </c:pt>
                <c:pt idx="5830">
                  <c:v>0.217589</c:v>
                </c:pt>
                <c:pt idx="5831">
                  <c:v>0.23039000000000001</c:v>
                </c:pt>
                <c:pt idx="5832">
                  <c:v>0.25092199999999998</c:v>
                </c:pt>
                <c:pt idx="5833">
                  <c:v>0.25440200000000002</c:v>
                </c:pt>
                <c:pt idx="5834">
                  <c:v>0.26278299999999999</c:v>
                </c:pt>
                <c:pt idx="5835">
                  <c:v>0.28325400000000001</c:v>
                </c:pt>
                <c:pt idx="5836">
                  <c:v>0.29742600000000002</c:v>
                </c:pt>
                <c:pt idx="5837">
                  <c:v>0.301124</c:v>
                </c:pt>
                <c:pt idx="5838">
                  <c:v>0.30223299999999997</c:v>
                </c:pt>
                <c:pt idx="5839">
                  <c:v>0.29996200000000001</c:v>
                </c:pt>
                <c:pt idx="5840">
                  <c:v>0.30674800000000002</c:v>
                </c:pt>
                <c:pt idx="5841">
                  <c:v>0.322017</c:v>
                </c:pt>
                <c:pt idx="5842">
                  <c:v>0.32417299999999999</c:v>
                </c:pt>
                <c:pt idx="5843">
                  <c:v>0.33195799999999998</c:v>
                </c:pt>
                <c:pt idx="5844">
                  <c:v>0.33943699999999999</c:v>
                </c:pt>
                <c:pt idx="5845">
                  <c:v>0.34880699999999998</c:v>
                </c:pt>
                <c:pt idx="5846">
                  <c:v>0.35764299999999999</c:v>
                </c:pt>
                <c:pt idx="5847">
                  <c:v>0.35936499999999999</c:v>
                </c:pt>
                <c:pt idx="5848">
                  <c:v>0.35466700000000001</c:v>
                </c:pt>
                <c:pt idx="5849">
                  <c:v>0.34711500000000001</c:v>
                </c:pt>
                <c:pt idx="5850">
                  <c:v>0.35103899999999999</c:v>
                </c:pt>
                <c:pt idx="5851">
                  <c:v>0.35046899999999997</c:v>
                </c:pt>
                <c:pt idx="5852">
                  <c:v>0.35113499999999997</c:v>
                </c:pt>
                <c:pt idx="5853">
                  <c:v>0.350273</c:v>
                </c:pt>
                <c:pt idx="5854">
                  <c:v>0.35042800000000002</c:v>
                </c:pt>
                <c:pt idx="5855">
                  <c:v>0.347192</c:v>
                </c:pt>
                <c:pt idx="5856">
                  <c:v>0.33989999999999998</c:v>
                </c:pt>
                <c:pt idx="5857">
                  <c:v>0.34224599999999999</c:v>
                </c:pt>
                <c:pt idx="5858">
                  <c:v>0.358626</c:v>
                </c:pt>
                <c:pt idx="5859">
                  <c:v>0.36375299999999999</c:v>
                </c:pt>
                <c:pt idx="5860">
                  <c:v>0.36294799999999999</c:v>
                </c:pt>
                <c:pt idx="5861">
                  <c:v>0.363373</c:v>
                </c:pt>
                <c:pt idx="5862">
                  <c:v>0.36547499999999999</c:v>
                </c:pt>
                <c:pt idx="5863">
                  <c:v>0.36561199999999999</c:v>
                </c:pt>
                <c:pt idx="5864">
                  <c:v>0.35956100000000002</c:v>
                </c:pt>
                <c:pt idx="5865">
                  <c:v>0.36218800000000001</c:v>
                </c:pt>
                <c:pt idx="5866">
                  <c:v>0.36033500000000002</c:v>
                </c:pt>
                <c:pt idx="5867">
                  <c:v>0.35158</c:v>
                </c:pt>
                <c:pt idx="5868">
                  <c:v>0.35748999999999997</c:v>
                </c:pt>
                <c:pt idx="5869">
                  <c:v>0.35975299999999999</c:v>
                </c:pt>
                <c:pt idx="5870">
                  <c:v>0.35915999999999998</c:v>
                </c:pt>
                <c:pt idx="5871">
                  <c:v>0.358852</c:v>
                </c:pt>
                <c:pt idx="5872">
                  <c:v>0.351914</c:v>
                </c:pt>
                <c:pt idx="5873">
                  <c:v>0.34277200000000002</c:v>
                </c:pt>
                <c:pt idx="5874">
                  <c:v>0.33496599999999999</c:v>
                </c:pt>
                <c:pt idx="5875">
                  <c:v>0.32723400000000002</c:v>
                </c:pt>
                <c:pt idx="5876">
                  <c:v>0.31814999999999999</c:v>
                </c:pt>
                <c:pt idx="5877">
                  <c:v>0.31025199999999997</c:v>
                </c:pt>
                <c:pt idx="5878">
                  <c:v>0.29854700000000001</c:v>
                </c:pt>
                <c:pt idx="5879">
                  <c:v>0.28223900000000002</c:v>
                </c:pt>
                <c:pt idx="5880">
                  <c:v>0.26806200000000002</c:v>
                </c:pt>
                <c:pt idx="5881">
                  <c:v>0.255214</c:v>
                </c:pt>
                <c:pt idx="5882">
                  <c:v>0.244808</c:v>
                </c:pt>
                <c:pt idx="5883">
                  <c:v>0.24019099999999999</c:v>
                </c:pt>
                <c:pt idx="5884">
                  <c:v>0.234708</c:v>
                </c:pt>
                <c:pt idx="5885">
                  <c:v>0.22548499999999999</c:v>
                </c:pt>
                <c:pt idx="5886">
                  <c:v>0.217137</c:v>
                </c:pt>
                <c:pt idx="5887">
                  <c:v>0.209757</c:v>
                </c:pt>
                <c:pt idx="5888">
                  <c:v>0.20034399999999999</c:v>
                </c:pt>
                <c:pt idx="5889">
                  <c:v>0.18745200000000001</c:v>
                </c:pt>
                <c:pt idx="5890">
                  <c:v>0.171986</c:v>
                </c:pt>
                <c:pt idx="5891">
                  <c:v>0.155477</c:v>
                </c:pt>
                <c:pt idx="5892">
                  <c:v>0.14150099999999999</c:v>
                </c:pt>
                <c:pt idx="5893">
                  <c:v>0.130828</c:v>
                </c:pt>
                <c:pt idx="5894">
                  <c:v>0.117466</c:v>
                </c:pt>
                <c:pt idx="5895">
                  <c:v>9.8884299999999994E-2</c:v>
                </c:pt>
                <c:pt idx="5896">
                  <c:v>8.7432999999999997E-2</c:v>
                </c:pt>
                <c:pt idx="5897">
                  <c:v>8.54433E-2</c:v>
                </c:pt>
                <c:pt idx="5898">
                  <c:v>7.8839500000000007E-2</c:v>
                </c:pt>
                <c:pt idx="5899">
                  <c:v>7.2864999999999999E-2</c:v>
                </c:pt>
                <c:pt idx="5900">
                  <c:v>6.6527900000000001E-2</c:v>
                </c:pt>
                <c:pt idx="5901">
                  <c:v>5.7414199999999999E-2</c:v>
                </c:pt>
                <c:pt idx="5902">
                  <c:v>4.95675E-2</c:v>
                </c:pt>
                <c:pt idx="5903">
                  <c:v>4.1763500000000002E-2</c:v>
                </c:pt>
                <c:pt idx="5904">
                  <c:v>3.9272599999999998E-2</c:v>
                </c:pt>
                <c:pt idx="5905">
                  <c:v>4.2487299999999999E-2</c:v>
                </c:pt>
                <c:pt idx="5906">
                  <c:v>4.1882999999999997E-2</c:v>
                </c:pt>
                <c:pt idx="5907">
                  <c:v>4.3133199999999997E-2</c:v>
                </c:pt>
                <c:pt idx="5908">
                  <c:v>4.30573E-2</c:v>
                </c:pt>
                <c:pt idx="5909">
                  <c:v>4.6367800000000001E-2</c:v>
                </c:pt>
                <c:pt idx="5910">
                  <c:v>4.6956100000000001E-2</c:v>
                </c:pt>
                <c:pt idx="5911">
                  <c:v>5.4863200000000001E-2</c:v>
                </c:pt>
                <c:pt idx="5912">
                  <c:v>6.6364500000000007E-2</c:v>
                </c:pt>
                <c:pt idx="5913">
                  <c:v>6.7352999999999996E-2</c:v>
                </c:pt>
                <c:pt idx="5914">
                  <c:v>7.2976600000000003E-2</c:v>
                </c:pt>
                <c:pt idx="5915">
                  <c:v>7.9681699999999994E-2</c:v>
                </c:pt>
                <c:pt idx="5916">
                  <c:v>8.3106200000000005E-2</c:v>
                </c:pt>
                <c:pt idx="5917">
                  <c:v>8.7666499999999994E-2</c:v>
                </c:pt>
                <c:pt idx="5918">
                  <c:v>9.2359399999999994E-2</c:v>
                </c:pt>
                <c:pt idx="5919">
                  <c:v>9.6934000000000006E-2</c:v>
                </c:pt>
                <c:pt idx="5920">
                  <c:v>9.3670500000000004E-2</c:v>
                </c:pt>
                <c:pt idx="5921">
                  <c:v>5.6760100000000001E-2</c:v>
                </c:pt>
                <c:pt idx="5922">
                  <c:v>-0.125806</c:v>
                </c:pt>
                <c:pt idx="5923">
                  <c:v>-0.27328000000000002</c:v>
                </c:pt>
                <c:pt idx="5924">
                  <c:v>-0.26912799999999998</c:v>
                </c:pt>
                <c:pt idx="5925">
                  <c:v>-0.18629799999999999</c:v>
                </c:pt>
                <c:pt idx="5926">
                  <c:v>-0.17738100000000001</c:v>
                </c:pt>
                <c:pt idx="5927">
                  <c:v>-0.16576199999999999</c:v>
                </c:pt>
                <c:pt idx="5928">
                  <c:v>-0.136799</c:v>
                </c:pt>
                <c:pt idx="5929">
                  <c:v>-0.124372</c:v>
                </c:pt>
                <c:pt idx="5930">
                  <c:v>-0.14426800000000001</c:v>
                </c:pt>
                <c:pt idx="5931">
                  <c:v>-0.16809199999999999</c:v>
                </c:pt>
                <c:pt idx="5932">
                  <c:v>-0.187329</c:v>
                </c:pt>
                <c:pt idx="5933">
                  <c:v>-0.20941000000000001</c:v>
                </c:pt>
                <c:pt idx="5934">
                  <c:v>-0.23400299999999999</c:v>
                </c:pt>
                <c:pt idx="5935">
                  <c:v>-0.26069399999999998</c:v>
                </c:pt>
                <c:pt idx="5936">
                  <c:v>-0.28288600000000003</c:v>
                </c:pt>
                <c:pt idx="5937">
                  <c:v>-0.295655</c:v>
                </c:pt>
                <c:pt idx="5938">
                  <c:v>-0.31301499999999999</c:v>
                </c:pt>
                <c:pt idx="5939">
                  <c:v>-0.32214799999999999</c:v>
                </c:pt>
                <c:pt idx="5940">
                  <c:v>-0.34920899999999999</c:v>
                </c:pt>
                <c:pt idx="5941">
                  <c:v>-0.38839600000000002</c:v>
                </c:pt>
                <c:pt idx="5942">
                  <c:v>-0.38901799999999997</c:v>
                </c:pt>
                <c:pt idx="5943">
                  <c:v>-0.35707800000000001</c:v>
                </c:pt>
                <c:pt idx="5944">
                  <c:v>-0.32803900000000003</c:v>
                </c:pt>
                <c:pt idx="5945">
                  <c:v>-0.32203599999999999</c:v>
                </c:pt>
                <c:pt idx="5946">
                  <c:v>-0.64865700000000004</c:v>
                </c:pt>
                <c:pt idx="5947">
                  <c:v>-0.67213699999999998</c:v>
                </c:pt>
                <c:pt idx="5948">
                  <c:v>-0.33577200000000001</c:v>
                </c:pt>
                <c:pt idx="5949">
                  <c:v>-0.31536599999999998</c:v>
                </c:pt>
                <c:pt idx="5950">
                  <c:v>-0.41417100000000001</c:v>
                </c:pt>
                <c:pt idx="5951">
                  <c:v>-0.46412900000000001</c:v>
                </c:pt>
                <c:pt idx="5952">
                  <c:v>-0.46474700000000002</c:v>
                </c:pt>
                <c:pt idx="5953">
                  <c:v>-0.45397900000000002</c:v>
                </c:pt>
                <c:pt idx="5954">
                  <c:v>-0.44236700000000001</c:v>
                </c:pt>
                <c:pt idx="5955">
                  <c:v>-0.43548399999999998</c:v>
                </c:pt>
                <c:pt idx="5956">
                  <c:v>-0.424537</c:v>
                </c:pt>
                <c:pt idx="5957">
                  <c:v>-0.42342000000000002</c:v>
                </c:pt>
                <c:pt idx="5958">
                  <c:v>-0.434554</c:v>
                </c:pt>
                <c:pt idx="5959">
                  <c:v>-0.447488</c:v>
                </c:pt>
                <c:pt idx="5960">
                  <c:v>-0.46490999999999999</c:v>
                </c:pt>
                <c:pt idx="5961">
                  <c:v>-0.47833199999999998</c:v>
                </c:pt>
                <c:pt idx="5962">
                  <c:v>-0.48174600000000001</c:v>
                </c:pt>
                <c:pt idx="5963">
                  <c:v>-0.49644500000000003</c:v>
                </c:pt>
                <c:pt idx="5964">
                  <c:v>-0.50583500000000003</c:v>
                </c:pt>
                <c:pt idx="5965">
                  <c:v>-0.51726499999999997</c:v>
                </c:pt>
                <c:pt idx="5966">
                  <c:v>-0.52522400000000002</c:v>
                </c:pt>
                <c:pt idx="5967">
                  <c:v>-0.52732699999999999</c:v>
                </c:pt>
                <c:pt idx="5968">
                  <c:v>-0.53255300000000005</c:v>
                </c:pt>
                <c:pt idx="5969">
                  <c:v>-0.54252699999999998</c:v>
                </c:pt>
                <c:pt idx="5970">
                  <c:v>-0.54931399999999997</c:v>
                </c:pt>
                <c:pt idx="5971">
                  <c:v>-0.55166599999999999</c:v>
                </c:pt>
                <c:pt idx="5972">
                  <c:v>-0.56257500000000005</c:v>
                </c:pt>
                <c:pt idx="5973">
                  <c:v>-0.56869199999999998</c:v>
                </c:pt>
                <c:pt idx="5974">
                  <c:v>-0.57225300000000001</c:v>
                </c:pt>
                <c:pt idx="5975">
                  <c:v>-0.567716</c:v>
                </c:pt>
                <c:pt idx="5976">
                  <c:v>-0.56658699999999995</c:v>
                </c:pt>
                <c:pt idx="5977">
                  <c:v>-0.57102600000000003</c:v>
                </c:pt>
                <c:pt idx="5978">
                  <c:v>-0.57892699999999997</c:v>
                </c:pt>
                <c:pt idx="5979">
                  <c:v>-0.57677400000000001</c:v>
                </c:pt>
                <c:pt idx="5980">
                  <c:v>-0.57925499999999996</c:v>
                </c:pt>
                <c:pt idx="5981">
                  <c:v>-0.582704</c:v>
                </c:pt>
                <c:pt idx="5982">
                  <c:v>-0.58970999999999996</c:v>
                </c:pt>
                <c:pt idx="5983">
                  <c:v>-0.59709299999999998</c:v>
                </c:pt>
                <c:pt idx="5984">
                  <c:v>-0.60456799999999999</c:v>
                </c:pt>
                <c:pt idx="5985">
                  <c:v>-0.61589899999999997</c:v>
                </c:pt>
                <c:pt idx="5986">
                  <c:v>-0.62862499999999999</c:v>
                </c:pt>
                <c:pt idx="5987">
                  <c:v>-0.62827900000000003</c:v>
                </c:pt>
                <c:pt idx="5988">
                  <c:v>-0.63754299999999997</c:v>
                </c:pt>
                <c:pt idx="5989">
                  <c:v>-0.64974600000000005</c:v>
                </c:pt>
                <c:pt idx="5990">
                  <c:v>-0.65841300000000003</c:v>
                </c:pt>
                <c:pt idx="5991">
                  <c:v>-0.670211</c:v>
                </c:pt>
                <c:pt idx="5992">
                  <c:v>-0.68954199999999999</c:v>
                </c:pt>
                <c:pt idx="5993">
                  <c:v>-0.70502799999999999</c:v>
                </c:pt>
                <c:pt idx="5994">
                  <c:v>-0.71440199999999998</c:v>
                </c:pt>
                <c:pt idx="5995">
                  <c:v>-0.72332300000000005</c:v>
                </c:pt>
                <c:pt idx="5996">
                  <c:v>-0.73038599999999998</c:v>
                </c:pt>
                <c:pt idx="5997">
                  <c:v>-0.73114100000000004</c:v>
                </c:pt>
                <c:pt idx="5998">
                  <c:v>-0.72763900000000004</c:v>
                </c:pt>
                <c:pt idx="5999">
                  <c:v>-0.72414400000000001</c:v>
                </c:pt>
                <c:pt idx="6000">
                  <c:v>-0.72062700000000002</c:v>
                </c:pt>
                <c:pt idx="6001">
                  <c:v>-0.71108199999999999</c:v>
                </c:pt>
                <c:pt idx="6002">
                  <c:v>-0.71093499999999998</c:v>
                </c:pt>
                <c:pt idx="6003">
                  <c:v>-0.71087999999999996</c:v>
                </c:pt>
                <c:pt idx="6004">
                  <c:v>-0.71371600000000002</c:v>
                </c:pt>
                <c:pt idx="6005">
                  <c:v>-0.71543900000000005</c:v>
                </c:pt>
                <c:pt idx="6006">
                  <c:v>-0.713561</c:v>
                </c:pt>
                <c:pt idx="6007">
                  <c:v>-0.71499800000000002</c:v>
                </c:pt>
                <c:pt idx="6008">
                  <c:v>-0.71581700000000004</c:v>
                </c:pt>
                <c:pt idx="6009">
                  <c:v>-0.71275500000000003</c:v>
                </c:pt>
                <c:pt idx="6010">
                  <c:v>-0.71709500000000004</c:v>
                </c:pt>
                <c:pt idx="6011">
                  <c:v>-0.71942300000000003</c:v>
                </c:pt>
                <c:pt idx="6012">
                  <c:v>-0.72385600000000005</c:v>
                </c:pt>
                <c:pt idx="6013">
                  <c:v>-0.733487</c:v>
                </c:pt>
                <c:pt idx="6014">
                  <c:v>-0.74725399999999997</c:v>
                </c:pt>
                <c:pt idx="6015">
                  <c:v>-0.752112</c:v>
                </c:pt>
                <c:pt idx="6016">
                  <c:v>-0.74673800000000001</c:v>
                </c:pt>
                <c:pt idx="6017">
                  <c:v>-0.750946</c:v>
                </c:pt>
                <c:pt idx="6018">
                  <c:v>-0.75843000000000005</c:v>
                </c:pt>
                <c:pt idx="6019">
                  <c:v>-0.76428200000000002</c:v>
                </c:pt>
                <c:pt idx="6020">
                  <c:v>-0.76905299999999999</c:v>
                </c:pt>
                <c:pt idx="6021">
                  <c:v>-0.77126399999999995</c:v>
                </c:pt>
                <c:pt idx="6022">
                  <c:v>-0.76092099999999996</c:v>
                </c:pt>
                <c:pt idx="6023">
                  <c:v>-0.750247</c:v>
                </c:pt>
                <c:pt idx="6024">
                  <c:v>-0.74700699999999998</c:v>
                </c:pt>
                <c:pt idx="6025">
                  <c:v>-0.74464300000000005</c:v>
                </c:pt>
                <c:pt idx="6026">
                  <c:v>-0.74427900000000002</c:v>
                </c:pt>
                <c:pt idx="6027">
                  <c:v>-0.746174</c:v>
                </c:pt>
                <c:pt idx="6028">
                  <c:v>-0.75060000000000004</c:v>
                </c:pt>
                <c:pt idx="6029">
                  <c:v>-0.748668</c:v>
                </c:pt>
                <c:pt idx="6030">
                  <c:v>-0.74219100000000005</c:v>
                </c:pt>
                <c:pt idx="6031">
                  <c:v>-0.73407900000000004</c:v>
                </c:pt>
                <c:pt idx="6032">
                  <c:v>-0.72796499999999997</c:v>
                </c:pt>
                <c:pt idx="6033">
                  <c:v>-0.71180299999999996</c:v>
                </c:pt>
                <c:pt idx="6034">
                  <c:v>-0.70111199999999996</c:v>
                </c:pt>
                <c:pt idx="6035">
                  <c:v>-0.70057999999999998</c:v>
                </c:pt>
                <c:pt idx="6036">
                  <c:v>-0.70465699999999998</c:v>
                </c:pt>
                <c:pt idx="6037">
                  <c:v>-0.69320300000000001</c:v>
                </c:pt>
                <c:pt idx="6038">
                  <c:v>-0.68010899999999996</c:v>
                </c:pt>
                <c:pt idx="6039">
                  <c:v>-0.663184</c:v>
                </c:pt>
                <c:pt idx="6040">
                  <c:v>-0.64542999999999995</c:v>
                </c:pt>
                <c:pt idx="6041">
                  <c:v>-0.63601300000000005</c:v>
                </c:pt>
                <c:pt idx="6042">
                  <c:v>-0.62462600000000001</c:v>
                </c:pt>
                <c:pt idx="6043">
                  <c:v>-0.61404599999999998</c:v>
                </c:pt>
                <c:pt idx="6044">
                  <c:v>-0.59897100000000003</c:v>
                </c:pt>
                <c:pt idx="6045">
                  <c:v>-0.59486700000000003</c:v>
                </c:pt>
                <c:pt idx="6046">
                  <c:v>-0.59663600000000006</c:v>
                </c:pt>
                <c:pt idx="6047">
                  <c:v>-0.59710799999999997</c:v>
                </c:pt>
                <c:pt idx="6048">
                  <c:v>-0.58794500000000005</c:v>
                </c:pt>
                <c:pt idx="6049">
                  <c:v>-0.58465299999999998</c:v>
                </c:pt>
                <c:pt idx="6050">
                  <c:v>-0.57215000000000005</c:v>
                </c:pt>
                <c:pt idx="6051">
                  <c:v>-0.55814900000000001</c:v>
                </c:pt>
                <c:pt idx="6052">
                  <c:v>-0.55588700000000002</c:v>
                </c:pt>
                <c:pt idx="6053">
                  <c:v>-0.546041</c:v>
                </c:pt>
                <c:pt idx="6054">
                  <c:v>-0.54033399999999998</c:v>
                </c:pt>
                <c:pt idx="6055">
                  <c:v>-0.53364699999999998</c:v>
                </c:pt>
                <c:pt idx="6056">
                  <c:v>-0.53282200000000002</c:v>
                </c:pt>
                <c:pt idx="6057">
                  <c:v>-0.534053</c:v>
                </c:pt>
                <c:pt idx="6058">
                  <c:v>-0.53192200000000001</c:v>
                </c:pt>
                <c:pt idx="6059">
                  <c:v>-0.52782300000000004</c:v>
                </c:pt>
                <c:pt idx="6060">
                  <c:v>-0.52542</c:v>
                </c:pt>
                <c:pt idx="6061">
                  <c:v>-0.52144199999999996</c:v>
                </c:pt>
                <c:pt idx="6062">
                  <c:v>-0.51119499999999995</c:v>
                </c:pt>
                <c:pt idx="6063">
                  <c:v>-0.490203</c:v>
                </c:pt>
                <c:pt idx="6064">
                  <c:v>-0.50062499999999999</c:v>
                </c:pt>
                <c:pt idx="6065">
                  <c:v>-0.50593999999999995</c:v>
                </c:pt>
                <c:pt idx="6066">
                  <c:v>-0.50229500000000005</c:v>
                </c:pt>
                <c:pt idx="6067">
                  <c:v>-0.50128099999999998</c:v>
                </c:pt>
                <c:pt idx="6068">
                  <c:v>-0.50279600000000002</c:v>
                </c:pt>
                <c:pt idx="6069">
                  <c:v>-0.49873499999999998</c:v>
                </c:pt>
                <c:pt idx="6070">
                  <c:v>-0.48922199999999999</c:v>
                </c:pt>
                <c:pt idx="6071">
                  <c:v>-0.47392000000000001</c:v>
                </c:pt>
                <c:pt idx="6072">
                  <c:v>-0.458486</c:v>
                </c:pt>
                <c:pt idx="6073">
                  <c:v>-0.45509100000000002</c:v>
                </c:pt>
                <c:pt idx="6074">
                  <c:v>-0.45129200000000003</c:v>
                </c:pt>
                <c:pt idx="6075">
                  <c:v>-0.44461000000000001</c:v>
                </c:pt>
                <c:pt idx="6076">
                  <c:v>-0.44307600000000003</c:v>
                </c:pt>
                <c:pt idx="6077">
                  <c:v>-0.450239</c:v>
                </c:pt>
                <c:pt idx="6078">
                  <c:v>-0.46264300000000003</c:v>
                </c:pt>
                <c:pt idx="6079">
                  <c:v>-0.47217700000000001</c:v>
                </c:pt>
                <c:pt idx="6080">
                  <c:v>-0.46551700000000001</c:v>
                </c:pt>
                <c:pt idx="6081">
                  <c:v>-0.45061400000000001</c:v>
                </c:pt>
                <c:pt idx="6082">
                  <c:v>-0.44885399999999998</c:v>
                </c:pt>
                <c:pt idx="6083">
                  <c:v>-0.449326</c:v>
                </c:pt>
                <c:pt idx="6084">
                  <c:v>-0.449631</c:v>
                </c:pt>
                <c:pt idx="6085">
                  <c:v>-0.44945499999999999</c:v>
                </c:pt>
                <c:pt idx="6086">
                  <c:v>-0.45186999999999999</c:v>
                </c:pt>
                <c:pt idx="6087">
                  <c:v>-0.454343</c:v>
                </c:pt>
                <c:pt idx="6088">
                  <c:v>-0.45821299999999998</c:v>
                </c:pt>
                <c:pt idx="6089">
                  <c:v>-0.44992199999999999</c:v>
                </c:pt>
                <c:pt idx="6090">
                  <c:v>-0.44192300000000001</c:v>
                </c:pt>
                <c:pt idx="6091">
                  <c:v>-0.44129200000000002</c:v>
                </c:pt>
                <c:pt idx="6092">
                  <c:v>-0.43735299999999999</c:v>
                </c:pt>
                <c:pt idx="6093">
                  <c:v>-0.43002299999999999</c:v>
                </c:pt>
                <c:pt idx="6094">
                  <c:v>-0.42514600000000002</c:v>
                </c:pt>
                <c:pt idx="6095">
                  <c:v>-0.42266100000000001</c:v>
                </c:pt>
                <c:pt idx="6096">
                  <c:v>-0.41479700000000003</c:v>
                </c:pt>
                <c:pt idx="6097">
                  <c:v>-0.40017399999999997</c:v>
                </c:pt>
                <c:pt idx="6098">
                  <c:v>-0.38503799999999999</c:v>
                </c:pt>
                <c:pt idx="6099">
                  <c:v>-0.36866100000000002</c:v>
                </c:pt>
                <c:pt idx="6100">
                  <c:v>-0.36405100000000001</c:v>
                </c:pt>
                <c:pt idx="6101">
                  <c:v>-0.36307299999999998</c:v>
                </c:pt>
                <c:pt idx="6102">
                  <c:v>-0.35996</c:v>
                </c:pt>
                <c:pt idx="6103">
                  <c:v>-0.35917100000000002</c:v>
                </c:pt>
                <c:pt idx="6104">
                  <c:v>-0.35714400000000002</c:v>
                </c:pt>
                <c:pt idx="6105">
                  <c:v>-0.35812699999999997</c:v>
                </c:pt>
                <c:pt idx="6106">
                  <c:v>-0.34881099999999998</c:v>
                </c:pt>
                <c:pt idx="6107">
                  <c:v>-0.33698499999999998</c:v>
                </c:pt>
                <c:pt idx="6108">
                  <c:v>-0.322795</c:v>
                </c:pt>
                <c:pt idx="6109">
                  <c:v>-0.31711299999999998</c:v>
                </c:pt>
                <c:pt idx="6110">
                  <c:v>-0.30869799999999997</c:v>
                </c:pt>
                <c:pt idx="6111">
                  <c:v>-0.29527799999999998</c:v>
                </c:pt>
                <c:pt idx="6112">
                  <c:v>-0.28612599999999999</c:v>
                </c:pt>
                <c:pt idx="6113">
                  <c:v>-0.278447</c:v>
                </c:pt>
                <c:pt idx="6114">
                  <c:v>-0.27876299999999998</c:v>
                </c:pt>
                <c:pt idx="6115">
                  <c:v>-0.28227200000000002</c:v>
                </c:pt>
                <c:pt idx="6116">
                  <c:v>-0.27721600000000002</c:v>
                </c:pt>
                <c:pt idx="6117">
                  <c:v>-0.27613700000000002</c:v>
                </c:pt>
                <c:pt idx="6118">
                  <c:v>-0.273422</c:v>
                </c:pt>
                <c:pt idx="6119">
                  <c:v>-0.25214700000000001</c:v>
                </c:pt>
                <c:pt idx="6120">
                  <c:v>-0.24444299999999999</c:v>
                </c:pt>
                <c:pt idx="6121">
                  <c:v>-0.233872</c:v>
                </c:pt>
                <c:pt idx="6122">
                  <c:v>-0.228016</c:v>
                </c:pt>
                <c:pt idx="6123">
                  <c:v>-0.23482500000000001</c:v>
                </c:pt>
                <c:pt idx="6124">
                  <c:v>-0.240816</c:v>
                </c:pt>
                <c:pt idx="6125">
                  <c:v>-0.24177000000000001</c:v>
                </c:pt>
                <c:pt idx="6126">
                  <c:v>-0.22883500000000001</c:v>
                </c:pt>
                <c:pt idx="6127">
                  <c:v>-0.219723</c:v>
                </c:pt>
                <c:pt idx="6128">
                  <c:v>-0.20555100000000001</c:v>
                </c:pt>
                <c:pt idx="6129">
                  <c:v>-0.205842</c:v>
                </c:pt>
                <c:pt idx="6130">
                  <c:v>-0.20566000000000001</c:v>
                </c:pt>
                <c:pt idx="6131">
                  <c:v>-0.19572800000000001</c:v>
                </c:pt>
                <c:pt idx="6132">
                  <c:v>-0.19015199999999999</c:v>
                </c:pt>
                <c:pt idx="6133">
                  <c:v>-0.19043599999999999</c:v>
                </c:pt>
                <c:pt idx="6134">
                  <c:v>-0.17937600000000001</c:v>
                </c:pt>
                <c:pt idx="6135">
                  <c:v>-0.16667399999999999</c:v>
                </c:pt>
                <c:pt idx="6136">
                  <c:v>-0.156</c:v>
                </c:pt>
                <c:pt idx="6137">
                  <c:v>-0.15135399999999999</c:v>
                </c:pt>
                <c:pt idx="6138">
                  <c:v>-0.16036400000000001</c:v>
                </c:pt>
                <c:pt idx="6139">
                  <c:v>-0.17796200000000001</c:v>
                </c:pt>
                <c:pt idx="6140">
                  <c:v>-0.18525</c:v>
                </c:pt>
                <c:pt idx="6141">
                  <c:v>-0.189085</c:v>
                </c:pt>
                <c:pt idx="6142">
                  <c:v>-0.182</c:v>
                </c:pt>
                <c:pt idx="6143">
                  <c:v>-0.17097399999999999</c:v>
                </c:pt>
                <c:pt idx="6144">
                  <c:v>-0.16431499999999999</c:v>
                </c:pt>
                <c:pt idx="6145">
                  <c:v>-0.16547100000000001</c:v>
                </c:pt>
                <c:pt idx="6146">
                  <c:v>-0.16666800000000001</c:v>
                </c:pt>
                <c:pt idx="6147">
                  <c:v>-0.16250400000000001</c:v>
                </c:pt>
                <c:pt idx="6148">
                  <c:v>-0.15368200000000001</c:v>
                </c:pt>
                <c:pt idx="6149">
                  <c:v>-0.14360000000000001</c:v>
                </c:pt>
                <c:pt idx="6150">
                  <c:v>-0.14527499999999999</c:v>
                </c:pt>
                <c:pt idx="6151">
                  <c:v>-0.14821799999999999</c:v>
                </c:pt>
                <c:pt idx="6152">
                  <c:v>-0.15162600000000001</c:v>
                </c:pt>
                <c:pt idx="6153">
                  <c:v>-0.15754399999999999</c:v>
                </c:pt>
                <c:pt idx="6154">
                  <c:v>-0.16481599999999999</c:v>
                </c:pt>
                <c:pt idx="6155">
                  <c:v>-0.16952500000000001</c:v>
                </c:pt>
                <c:pt idx="6156">
                  <c:v>-0.170458</c:v>
                </c:pt>
                <c:pt idx="6157">
                  <c:v>-0.17216999999999999</c:v>
                </c:pt>
                <c:pt idx="6158">
                  <c:v>-0.17480399999999999</c:v>
                </c:pt>
                <c:pt idx="6159">
                  <c:v>-0.160022</c:v>
                </c:pt>
                <c:pt idx="6160">
                  <c:v>-0.15318100000000001</c:v>
                </c:pt>
                <c:pt idx="6161">
                  <c:v>-0.15038000000000001</c:v>
                </c:pt>
                <c:pt idx="6162">
                  <c:v>-0.15540100000000001</c:v>
                </c:pt>
                <c:pt idx="6163">
                  <c:v>-0.157641</c:v>
                </c:pt>
                <c:pt idx="6164">
                  <c:v>-0.154643</c:v>
                </c:pt>
                <c:pt idx="6165">
                  <c:v>-0.15133099999999999</c:v>
                </c:pt>
                <c:pt idx="6166">
                  <c:v>-0.14751900000000001</c:v>
                </c:pt>
                <c:pt idx="6167">
                  <c:v>-0.14557800000000001</c:v>
                </c:pt>
                <c:pt idx="6168">
                  <c:v>-0.14671999999999999</c:v>
                </c:pt>
                <c:pt idx="6169">
                  <c:v>-0.141629</c:v>
                </c:pt>
                <c:pt idx="6170">
                  <c:v>-0.14219699999999999</c:v>
                </c:pt>
                <c:pt idx="6171">
                  <c:v>-0.138795</c:v>
                </c:pt>
                <c:pt idx="6172">
                  <c:v>-0.135377</c:v>
                </c:pt>
                <c:pt idx="6173">
                  <c:v>-0.12967799999999999</c:v>
                </c:pt>
                <c:pt idx="6174">
                  <c:v>-0.128973</c:v>
                </c:pt>
                <c:pt idx="6175">
                  <c:v>-0.13621800000000001</c:v>
                </c:pt>
                <c:pt idx="6176">
                  <c:v>-0.136182</c:v>
                </c:pt>
                <c:pt idx="6177">
                  <c:v>-0.13008900000000001</c:v>
                </c:pt>
                <c:pt idx="6178">
                  <c:v>-0.10974200000000001</c:v>
                </c:pt>
                <c:pt idx="6179">
                  <c:v>-0.104244</c:v>
                </c:pt>
                <c:pt idx="6180">
                  <c:v>-0.10981100000000001</c:v>
                </c:pt>
                <c:pt idx="6181">
                  <c:v>-0.11480600000000001</c:v>
                </c:pt>
                <c:pt idx="6182">
                  <c:v>-0.11860800000000001</c:v>
                </c:pt>
                <c:pt idx="6183">
                  <c:v>-0.125282</c:v>
                </c:pt>
                <c:pt idx="6184">
                  <c:v>-0.12715199999999999</c:v>
                </c:pt>
                <c:pt idx="6185">
                  <c:v>-0.123436</c:v>
                </c:pt>
                <c:pt idx="6186">
                  <c:v>-0.105977</c:v>
                </c:pt>
                <c:pt idx="6187">
                  <c:v>-9.1043100000000002E-2</c:v>
                </c:pt>
                <c:pt idx="6188">
                  <c:v>-3.5965999999999998E-2</c:v>
                </c:pt>
                <c:pt idx="6189">
                  <c:v>-1.12612E-3</c:v>
                </c:pt>
                <c:pt idx="6190">
                  <c:v>4.40808E-3</c:v>
                </c:pt>
                <c:pt idx="6191">
                  <c:v>3.4429999999999999E-3</c:v>
                </c:pt>
                <c:pt idx="6192">
                  <c:v>-1.4086700000000001E-3</c:v>
                </c:pt>
                <c:pt idx="6193">
                  <c:v>-1.52433E-2</c:v>
                </c:pt>
                <c:pt idx="6194">
                  <c:v>-3.2006399999999997E-2</c:v>
                </c:pt>
                <c:pt idx="6195">
                  <c:v>-3.9713199999999997E-2</c:v>
                </c:pt>
                <c:pt idx="6196">
                  <c:v>-4.8502099999999999E-2</c:v>
                </c:pt>
                <c:pt idx="6197">
                  <c:v>-5.5815400000000001E-2</c:v>
                </c:pt>
                <c:pt idx="6198">
                  <c:v>-5.8832500000000003E-2</c:v>
                </c:pt>
                <c:pt idx="6199">
                  <c:v>-6.1236600000000002E-2</c:v>
                </c:pt>
                <c:pt idx="6200">
                  <c:v>-6.9809800000000005E-2</c:v>
                </c:pt>
                <c:pt idx="6201">
                  <c:v>-8.1343299999999993E-2</c:v>
                </c:pt>
                <c:pt idx="6202">
                  <c:v>-9.0030799999999994E-2</c:v>
                </c:pt>
                <c:pt idx="6203">
                  <c:v>-9.5868200000000001E-2</c:v>
                </c:pt>
                <c:pt idx="6204">
                  <c:v>-0.100538</c:v>
                </c:pt>
                <c:pt idx="6205">
                  <c:v>-0.104783</c:v>
                </c:pt>
                <c:pt idx="6206">
                  <c:v>-0.10892300000000001</c:v>
                </c:pt>
                <c:pt idx="6207">
                  <c:v>-0.112537</c:v>
                </c:pt>
                <c:pt idx="6208">
                  <c:v>-0.11709700000000001</c:v>
                </c:pt>
                <c:pt idx="6209">
                  <c:v>-0.123349</c:v>
                </c:pt>
                <c:pt idx="6210">
                  <c:v>-0.128111</c:v>
                </c:pt>
                <c:pt idx="6211">
                  <c:v>-0.128997</c:v>
                </c:pt>
                <c:pt idx="6212">
                  <c:v>-0.12840599999999999</c:v>
                </c:pt>
                <c:pt idx="6213">
                  <c:v>-0.127641</c:v>
                </c:pt>
                <c:pt idx="6214">
                  <c:v>-0.123944</c:v>
                </c:pt>
                <c:pt idx="6215">
                  <c:v>-0.119225</c:v>
                </c:pt>
                <c:pt idx="6216">
                  <c:v>-0.11092299999999999</c:v>
                </c:pt>
                <c:pt idx="6217">
                  <c:v>-0.102558</c:v>
                </c:pt>
                <c:pt idx="6218">
                  <c:v>-9.5785099999999998E-2</c:v>
                </c:pt>
                <c:pt idx="6219">
                  <c:v>-8.8661799999999999E-2</c:v>
                </c:pt>
                <c:pt idx="6220">
                  <c:v>-8.3813299999999993E-2</c:v>
                </c:pt>
                <c:pt idx="6221">
                  <c:v>-7.4650300000000003E-2</c:v>
                </c:pt>
                <c:pt idx="6222">
                  <c:v>-6.3100699999999996E-2</c:v>
                </c:pt>
                <c:pt idx="6223">
                  <c:v>-5.2707700000000003E-2</c:v>
                </c:pt>
                <c:pt idx="6224">
                  <c:v>-4.60379E-2</c:v>
                </c:pt>
                <c:pt idx="6225">
                  <c:v>-3.4078499999999998E-2</c:v>
                </c:pt>
                <c:pt idx="6226">
                  <c:v>-1.83819E-2</c:v>
                </c:pt>
                <c:pt idx="6227">
                  <c:v>-1.46009E-2</c:v>
                </c:pt>
                <c:pt idx="6228">
                  <c:v>-1.24817E-2</c:v>
                </c:pt>
                <c:pt idx="6229">
                  <c:v>-1.14751E-2</c:v>
                </c:pt>
                <c:pt idx="6230">
                  <c:v>-1.4652500000000001E-2</c:v>
                </c:pt>
                <c:pt idx="6231">
                  <c:v>-2.3300899999999999E-2</c:v>
                </c:pt>
                <c:pt idx="6232">
                  <c:v>-3.05221E-2</c:v>
                </c:pt>
                <c:pt idx="6233">
                  <c:v>-3.4237900000000002E-2</c:v>
                </c:pt>
                <c:pt idx="6234">
                  <c:v>-2.90131E-2</c:v>
                </c:pt>
                <c:pt idx="6235">
                  <c:v>-1.4146000000000001E-2</c:v>
                </c:pt>
                <c:pt idx="6236">
                  <c:v>-2.74793E-3</c:v>
                </c:pt>
                <c:pt idx="6237">
                  <c:v>1.37065E-2</c:v>
                </c:pt>
                <c:pt idx="6238">
                  <c:v>3.1781299999999998E-2</c:v>
                </c:pt>
                <c:pt idx="6239">
                  <c:v>5.3367199999999997E-2</c:v>
                </c:pt>
                <c:pt idx="6240">
                  <c:v>6.9203200000000006E-2</c:v>
                </c:pt>
                <c:pt idx="6241">
                  <c:v>8.0111000000000002E-2</c:v>
                </c:pt>
                <c:pt idx="6242">
                  <c:v>9.4508999999999996E-2</c:v>
                </c:pt>
                <c:pt idx="6243">
                  <c:v>0.115175</c:v>
                </c:pt>
                <c:pt idx="6244">
                  <c:v>0.12374599999999999</c:v>
                </c:pt>
                <c:pt idx="6245">
                  <c:v>0.13197500000000001</c:v>
                </c:pt>
                <c:pt idx="6246">
                  <c:v>0.134792</c:v>
                </c:pt>
                <c:pt idx="6247">
                  <c:v>0.130827</c:v>
                </c:pt>
                <c:pt idx="6248">
                  <c:v>0.121957</c:v>
                </c:pt>
                <c:pt idx="6249">
                  <c:v>0.11164200000000001</c:v>
                </c:pt>
                <c:pt idx="6250">
                  <c:v>9.9786700000000006E-2</c:v>
                </c:pt>
                <c:pt idx="6251">
                  <c:v>8.7552699999999997E-2</c:v>
                </c:pt>
                <c:pt idx="6252">
                  <c:v>9.1501200000000005E-2</c:v>
                </c:pt>
                <c:pt idx="6253">
                  <c:v>0.10539</c:v>
                </c:pt>
                <c:pt idx="6254">
                  <c:v>0.119284</c:v>
                </c:pt>
                <c:pt idx="6255">
                  <c:v>0.130164</c:v>
                </c:pt>
                <c:pt idx="6256">
                  <c:v>0.13253100000000001</c:v>
                </c:pt>
                <c:pt idx="6257">
                  <c:v>0.134903</c:v>
                </c:pt>
                <c:pt idx="6258">
                  <c:v>0.12883800000000001</c:v>
                </c:pt>
                <c:pt idx="6259">
                  <c:v>0.123127</c:v>
                </c:pt>
                <c:pt idx="6260">
                  <c:v>0.120439</c:v>
                </c:pt>
                <c:pt idx="6261">
                  <c:v>0.125639</c:v>
                </c:pt>
                <c:pt idx="6262">
                  <c:v>0.13569700000000001</c:v>
                </c:pt>
                <c:pt idx="6263">
                  <c:v>0.14677399999999999</c:v>
                </c:pt>
                <c:pt idx="6264">
                  <c:v>0.15620200000000001</c:v>
                </c:pt>
                <c:pt idx="6265">
                  <c:v>0.17421</c:v>
                </c:pt>
                <c:pt idx="6266">
                  <c:v>0.18271100000000001</c:v>
                </c:pt>
                <c:pt idx="6267">
                  <c:v>0.18785399999999999</c:v>
                </c:pt>
                <c:pt idx="6268">
                  <c:v>0.19294900000000001</c:v>
                </c:pt>
                <c:pt idx="6269">
                  <c:v>0.19911000000000001</c:v>
                </c:pt>
                <c:pt idx="6270">
                  <c:v>0.20347699999999999</c:v>
                </c:pt>
                <c:pt idx="6271">
                  <c:v>0.20736399999999999</c:v>
                </c:pt>
                <c:pt idx="6272">
                  <c:v>0.21431</c:v>
                </c:pt>
                <c:pt idx="6273">
                  <c:v>0.214085</c:v>
                </c:pt>
                <c:pt idx="6274">
                  <c:v>0.21510199999999999</c:v>
                </c:pt>
                <c:pt idx="6275">
                  <c:v>0.214166</c:v>
                </c:pt>
                <c:pt idx="6276">
                  <c:v>0.21341199999999999</c:v>
                </c:pt>
                <c:pt idx="6277">
                  <c:v>0.20952499999999999</c:v>
                </c:pt>
                <c:pt idx="6278">
                  <c:v>0.197877</c:v>
                </c:pt>
                <c:pt idx="6279">
                  <c:v>0.193494</c:v>
                </c:pt>
                <c:pt idx="6280">
                  <c:v>0.188197</c:v>
                </c:pt>
                <c:pt idx="6281">
                  <c:v>0.18252099999999999</c:v>
                </c:pt>
                <c:pt idx="6282">
                  <c:v>0.18302199999999999</c:v>
                </c:pt>
                <c:pt idx="6283">
                  <c:v>0.187807</c:v>
                </c:pt>
                <c:pt idx="6284">
                  <c:v>0.196938</c:v>
                </c:pt>
                <c:pt idx="6285">
                  <c:v>0.201849</c:v>
                </c:pt>
                <c:pt idx="6286">
                  <c:v>0.20322299999999999</c:v>
                </c:pt>
                <c:pt idx="6287">
                  <c:v>0.206649</c:v>
                </c:pt>
                <c:pt idx="6288">
                  <c:v>0.20025699999999999</c:v>
                </c:pt>
                <c:pt idx="6289">
                  <c:v>0.19442200000000001</c:v>
                </c:pt>
                <c:pt idx="6290">
                  <c:v>0.18978200000000001</c:v>
                </c:pt>
                <c:pt idx="6291">
                  <c:v>0.183419</c:v>
                </c:pt>
                <c:pt idx="6292">
                  <c:v>0.17827999999999999</c:v>
                </c:pt>
                <c:pt idx="6293">
                  <c:v>0.17208599999999999</c:v>
                </c:pt>
                <c:pt idx="6294">
                  <c:v>0.16917399999999999</c:v>
                </c:pt>
                <c:pt idx="6295">
                  <c:v>0.172065</c:v>
                </c:pt>
                <c:pt idx="6296">
                  <c:v>0.177707</c:v>
                </c:pt>
                <c:pt idx="6297">
                  <c:v>0.178179</c:v>
                </c:pt>
                <c:pt idx="6298">
                  <c:v>0.176374</c:v>
                </c:pt>
                <c:pt idx="6299">
                  <c:v>0.17043900000000001</c:v>
                </c:pt>
                <c:pt idx="6300">
                  <c:v>0.15900300000000001</c:v>
                </c:pt>
                <c:pt idx="6301">
                  <c:v>0.15565000000000001</c:v>
                </c:pt>
                <c:pt idx="6302">
                  <c:v>0.15795699999999999</c:v>
                </c:pt>
                <c:pt idx="6303">
                  <c:v>0.164462</c:v>
                </c:pt>
                <c:pt idx="6304">
                  <c:v>0.172435</c:v>
                </c:pt>
                <c:pt idx="6305">
                  <c:v>0.17643</c:v>
                </c:pt>
                <c:pt idx="6306">
                  <c:v>0.17993700000000001</c:v>
                </c:pt>
                <c:pt idx="6307">
                  <c:v>0.18428</c:v>
                </c:pt>
                <c:pt idx="6308">
                  <c:v>0.19270499999999999</c:v>
                </c:pt>
                <c:pt idx="6309">
                  <c:v>0.218024</c:v>
                </c:pt>
                <c:pt idx="6310">
                  <c:v>0.2414</c:v>
                </c:pt>
                <c:pt idx="6311">
                  <c:v>0.25764100000000001</c:v>
                </c:pt>
                <c:pt idx="6312">
                  <c:v>0.27545599999999998</c:v>
                </c:pt>
                <c:pt idx="6313">
                  <c:v>0.28360000000000002</c:v>
                </c:pt>
                <c:pt idx="6314">
                  <c:v>0.28503400000000001</c:v>
                </c:pt>
                <c:pt idx="6315">
                  <c:v>0.28495999999999999</c:v>
                </c:pt>
                <c:pt idx="6316">
                  <c:v>0.28437400000000002</c:v>
                </c:pt>
                <c:pt idx="6317">
                  <c:v>0.28918899999999997</c:v>
                </c:pt>
                <c:pt idx="6318">
                  <c:v>0.30039199999999999</c:v>
                </c:pt>
                <c:pt idx="6319">
                  <c:v>0.30924800000000002</c:v>
                </c:pt>
                <c:pt idx="6320">
                  <c:v>0.31934000000000001</c:v>
                </c:pt>
                <c:pt idx="6321">
                  <c:v>0.32831300000000002</c:v>
                </c:pt>
                <c:pt idx="6322">
                  <c:v>0.335171</c:v>
                </c:pt>
                <c:pt idx="6323">
                  <c:v>0.33543099999999998</c:v>
                </c:pt>
                <c:pt idx="6324">
                  <c:v>0.33634500000000001</c:v>
                </c:pt>
                <c:pt idx="6325">
                  <c:v>0.33638899999999999</c:v>
                </c:pt>
                <c:pt idx="6326">
                  <c:v>0.32963599999999998</c:v>
                </c:pt>
                <c:pt idx="6327">
                  <c:v>0.33405899999999999</c:v>
                </c:pt>
                <c:pt idx="6328">
                  <c:v>0.3402</c:v>
                </c:pt>
                <c:pt idx="6329">
                  <c:v>0.34207199999999999</c:v>
                </c:pt>
                <c:pt idx="6330">
                  <c:v>0.34287600000000001</c:v>
                </c:pt>
                <c:pt idx="6331">
                  <c:v>0.34516799999999997</c:v>
                </c:pt>
                <c:pt idx="6332">
                  <c:v>0.35254799999999997</c:v>
                </c:pt>
                <c:pt idx="6333">
                  <c:v>0.36138999999999999</c:v>
                </c:pt>
                <c:pt idx="6334">
                  <c:v>0.35906100000000002</c:v>
                </c:pt>
                <c:pt idx="6335">
                  <c:v>0.36418600000000001</c:v>
                </c:pt>
                <c:pt idx="6336">
                  <c:v>0.36974000000000001</c:v>
                </c:pt>
                <c:pt idx="6337">
                  <c:v>0.37718800000000002</c:v>
                </c:pt>
                <c:pt idx="6338">
                  <c:v>0.38025599999999998</c:v>
                </c:pt>
                <c:pt idx="6339">
                  <c:v>0.38923799999999997</c:v>
                </c:pt>
                <c:pt idx="6340">
                  <c:v>0.400835</c:v>
                </c:pt>
                <c:pt idx="6341">
                  <c:v>0.39891199999999999</c:v>
                </c:pt>
                <c:pt idx="6342">
                  <c:v>0.39486700000000002</c:v>
                </c:pt>
                <c:pt idx="6343">
                  <c:v>0.39327800000000002</c:v>
                </c:pt>
                <c:pt idx="6344">
                  <c:v>0.39394000000000001</c:v>
                </c:pt>
                <c:pt idx="6345">
                  <c:v>0.39413399999999998</c:v>
                </c:pt>
                <c:pt idx="6346">
                  <c:v>0.39784000000000003</c:v>
                </c:pt>
                <c:pt idx="6347">
                  <c:v>0.40784500000000001</c:v>
                </c:pt>
                <c:pt idx="6348">
                  <c:v>0.40719899999999998</c:v>
                </c:pt>
                <c:pt idx="6349">
                  <c:v>0.40831299999999998</c:v>
                </c:pt>
                <c:pt idx="6350">
                  <c:v>0.40385199999999999</c:v>
                </c:pt>
                <c:pt idx="6351">
                  <c:v>0.39684700000000001</c:v>
                </c:pt>
                <c:pt idx="6352">
                  <c:v>0.39247399999999999</c:v>
                </c:pt>
                <c:pt idx="6353">
                  <c:v>0.385098</c:v>
                </c:pt>
                <c:pt idx="6354">
                  <c:v>0.378693</c:v>
                </c:pt>
                <c:pt idx="6355">
                  <c:v>0.386019</c:v>
                </c:pt>
                <c:pt idx="6356">
                  <c:v>0.38722099999999998</c:v>
                </c:pt>
                <c:pt idx="6357">
                  <c:v>0.38956099999999999</c:v>
                </c:pt>
                <c:pt idx="6358">
                  <c:v>0.391015</c:v>
                </c:pt>
                <c:pt idx="6359">
                  <c:v>0.393681</c:v>
                </c:pt>
                <c:pt idx="6360">
                  <c:v>0.39309500000000003</c:v>
                </c:pt>
                <c:pt idx="6361">
                  <c:v>0.39366899999999999</c:v>
                </c:pt>
                <c:pt idx="6362">
                  <c:v>0.39769300000000002</c:v>
                </c:pt>
                <c:pt idx="6363">
                  <c:v>0.396955</c:v>
                </c:pt>
                <c:pt idx="6364">
                  <c:v>0.40176600000000001</c:v>
                </c:pt>
                <c:pt idx="6365">
                  <c:v>0.41266399999999998</c:v>
                </c:pt>
                <c:pt idx="6366">
                  <c:v>0.42687999999999998</c:v>
                </c:pt>
                <c:pt idx="6367">
                  <c:v>0.44116</c:v>
                </c:pt>
                <c:pt idx="6368">
                  <c:v>0.451297</c:v>
                </c:pt>
                <c:pt idx="6369">
                  <c:v>0.46527600000000002</c:v>
                </c:pt>
                <c:pt idx="6370">
                  <c:v>0.469474</c:v>
                </c:pt>
                <c:pt idx="6371">
                  <c:v>0.473632</c:v>
                </c:pt>
                <c:pt idx="6372">
                  <c:v>0.47835</c:v>
                </c:pt>
                <c:pt idx="6373">
                  <c:v>0.48024099999999997</c:v>
                </c:pt>
                <c:pt idx="6374">
                  <c:v>0.48251500000000003</c:v>
                </c:pt>
                <c:pt idx="6375">
                  <c:v>0.48518299999999998</c:v>
                </c:pt>
                <c:pt idx="6376">
                  <c:v>0.49699199999999999</c:v>
                </c:pt>
                <c:pt idx="6377">
                  <c:v>0.49724600000000002</c:v>
                </c:pt>
                <c:pt idx="6378">
                  <c:v>0.49460300000000001</c:v>
                </c:pt>
                <c:pt idx="6379">
                  <c:v>0.48777999999999999</c:v>
                </c:pt>
                <c:pt idx="6380">
                  <c:v>0.478991</c:v>
                </c:pt>
                <c:pt idx="6381">
                  <c:v>0.47577000000000003</c:v>
                </c:pt>
                <c:pt idx="6382">
                  <c:v>0.47560400000000003</c:v>
                </c:pt>
                <c:pt idx="6383">
                  <c:v>0.48644500000000002</c:v>
                </c:pt>
                <c:pt idx="6384">
                  <c:v>0.50728700000000004</c:v>
                </c:pt>
                <c:pt idx="6385">
                  <c:v>0.51744400000000002</c:v>
                </c:pt>
                <c:pt idx="6386">
                  <c:v>0.52742500000000003</c:v>
                </c:pt>
                <c:pt idx="6387">
                  <c:v>0.52992099999999998</c:v>
                </c:pt>
                <c:pt idx="6388">
                  <c:v>0.52020100000000002</c:v>
                </c:pt>
                <c:pt idx="6389">
                  <c:v>0.51215500000000003</c:v>
                </c:pt>
                <c:pt idx="6390">
                  <c:v>0.510521</c:v>
                </c:pt>
                <c:pt idx="6391">
                  <c:v>0.49871199999999999</c:v>
                </c:pt>
                <c:pt idx="6392">
                  <c:v>0.500498</c:v>
                </c:pt>
                <c:pt idx="6393">
                  <c:v>0.49587999999999999</c:v>
                </c:pt>
                <c:pt idx="6394">
                  <c:v>0.49057800000000001</c:v>
                </c:pt>
                <c:pt idx="6395">
                  <c:v>0.48871700000000001</c:v>
                </c:pt>
                <c:pt idx="6396">
                  <c:v>0.48632599999999998</c:v>
                </c:pt>
                <c:pt idx="6397">
                  <c:v>0.48602699999999999</c:v>
                </c:pt>
                <c:pt idx="6398">
                  <c:v>0.49122199999999999</c:v>
                </c:pt>
                <c:pt idx="6399">
                  <c:v>0.49727300000000002</c:v>
                </c:pt>
                <c:pt idx="6400">
                  <c:v>0.49582300000000001</c:v>
                </c:pt>
                <c:pt idx="6401">
                  <c:v>0.49146800000000002</c:v>
                </c:pt>
                <c:pt idx="6402">
                  <c:v>0.48865799999999998</c:v>
                </c:pt>
                <c:pt idx="6403">
                  <c:v>0.48931999999999998</c:v>
                </c:pt>
                <c:pt idx="6404">
                  <c:v>0.488983</c:v>
                </c:pt>
                <c:pt idx="6405">
                  <c:v>0.49014999999999997</c:v>
                </c:pt>
                <c:pt idx="6406">
                  <c:v>0.49133700000000002</c:v>
                </c:pt>
                <c:pt idx="6407">
                  <c:v>0.49851099999999998</c:v>
                </c:pt>
                <c:pt idx="6408">
                  <c:v>0.496697</c:v>
                </c:pt>
                <c:pt idx="6409">
                  <c:v>0.4924</c:v>
                </c:pt>
                <c:pt idx="6410">
                  <c:v>0.48411199999999999</c:v>
                </c:pt>
                <c:pt idx="6411">
                  <c:v>0.47781600000000002</c:v>
                </c:pt>
                <c:pt idx="6412">
                  <c:v>0.47353200000000001</c:v>
                </c:pt>
                <c:pt idx="6413">
                  <c:v>0.46776600000000002</c:v>
                </c:pt>
                <c:pt idx="6414">
                  <c:v>0.46245700000000001</c:v>
                </c:pt>
                <c:pt idx="6415">
                  <c:v>0.464671</c:v>
                </c:pt>
                <c:pt idx="6416">
                  <c:v>0.46391500000000002</c:v>
                </c:pt>
                <c:pt idx="6417">
                  <c:v>0.46662700000000001</c:v>
                </c:pt>
                <c:pt idx="6418">
                  <c:v>0.46988400000000002</c:v>
                </c:pt>
                <c:pt idx="6419">
                  <c:v>0.472636</c:v>
                </c:pt>
                <c:pt idx="6420">
                  <c:v>0.47493000000000002</c:v>
                </c:pt>
                <c:pt idx="6421">
                  <c:v>0.47273300000000001</c:v>
                </c:pt>
                <c:pt idx="6422">
                  <c:v>0.47244000000000003</c:v>
                </c:pt>
                <c:pt idx="6423">
                  <c:v>0.47723900000000002</c:v>
                </c:pt>
                <c:pt idx="6424">
                  <c:v>0.476551</c:v>
                </c:pt>
                <c:pt idx="6425">
                  <c:v>0.479319</c:v>
                </c:pt>
                <c:pt idx="6426">
                  <c:v>0.48113600000000001</c:v>
                </c:pt>
                <c:pt idx="6427">
                  <c:v>0.48344999999999999</c:v>
                </c:pt>
                <c:pt idx="6428">
                  <c:v>0.48524499999999998</c:v>
                </c:pt>
                <c:pt idx="6429">
                  <c:v>0.489118</c:v>
                </c:pt>
                <c:pt idx="6430">
                  <c:v>0.48596</c:v>
                </c:pt>
                <c:pt idx="6431">
                  <c:v>0.48875800000000003</c:v>
                </c:pt>
                <c:pt idx="6432">
                  <c:v>0.48914800000000003</c:v>
                </c:pt>
                <c:pt idx="6433">
                  <c:v>0.487037</c:v>
                </c:pt>
                <c:pt idx="6434">
                  <c:v>0.48090899999999998</c:v>
                </c:pt>
                <c:pt idx="6435">
                  <c:v>0.47527399999999997</c:v>
                </c:pt>
                <c:pt idx="6436">
                  <c:v>0.46716099999999999</c:v>
                </c:pt>
                <c:pt idx="6437">
                  <c:v>0.456563</c:v>
                </c:pt>
                <c:pt idx="6438">
                  <c:v>0.44584699999999999</c:v>
                </c:pt>
                <c:pt idx="6439">
                  <c:v>0.44973800000000003</c:v>
                </c:pt>
                <c:pt idx="6440">
                  <c:v>0.44261899999999998</c:v>
                </c:pt>
                <c:pt idx="6441">
                  <c:v>0.45247399999999999</c:v>
                </c:pt>
                <c:pt idx="6442">
                  <c:v>0.45939999999999998</c:v>
                </c:pt>
                <c:pt idx="6443">
                  <c:v>0.47331400000000001</c:v>
                </c:pt>
                <c:pt idx="6444">
                  <c:v>0.48776399999999998</c:v>
                </c:pt>
                <c:pt idx="6445">
                  <c:v>0.490701</c:v>
                </c:pt>
                <c:pt idx="6446">
                  <c:v>0.49115300000000001</c:v>
                </c:pt>
                <c:pt idx="6447">
                  <c:v>0.49660599999999999</c:v>
                </c:pt>
                <c:pt idx="6448">
                  <c:v>0.497558</c:v>
                </c:pt>
                <c:pt idx="6449">
                  <c:v>0.50104300000000002</c:v>
                </c:pt>
                <c:pt idx="6450">
                  <c:v>0.504</c:v>
                </c:pt>
                <c:pt idx="6451">
                  <c:v>0.50445499999999999</c:v>
                </c:pt>
                <c:pt idx="6452">
                  <c:v>0.50395999999999996</c:v>
                </c:pt>
                <c:pt idx="6453">
                  <c:v>0.50648499999999996</c:v>
                </c:pt>
                <c:pt idx="6454">
                  <c:v>0.51212899999999995</c:v>
                </c:pt>
                <c:pt idx="6455">
                  <c:v>0.52616499999999999</c:v>
                </c:pt>
                <c:pt idx="6456">
                  <c:v>0.52991200000000005</c:v>
                </c:pt>
                <c:pt idx="6457">
                  <c:v>0.52436099999999997</c:v>
                </c:pt>
                <c:pt idx="6458">
                  <c:v>0.51880999999999999</c:v>
                </c:pt>
                <c:pt idx="6459">
                  <c:v>0.50881699999999996</c:v>
                </c:pt>
                <c:pt idx="6460">
                  <c:v>0.50183299999999997</c:v>
                </c:pt>
                <c:pt idx="6461">
                  <c:v>0.49406899999999998</c:v>
                </c:pt>
                <c:pt idx="6462">
                  <c:v>0.496778</c:v>
                </c:pt>
                <c:pt idx="6463">
                  <c:v>0.49567499999999998</c:v>
                </c:pt>
                <c:pt idx="6464">
                  <c:v>0.49541000000000002</c:v>
                </c:pt>
                <c:pt idx="6465">
                  <c:v>0.499637</c:v>
                </c:pt>
                <c:pt idx="6466">
                  <c:v>0.50353300000000001</c:v>
                </c:pt>
                <c:pt idx="6467">
                  <c:v>0.501359</c:v>
                </c:pt>
                <c:pt idx="6468">
                  <c:v>0.49809799999999999</c:v>
                </c:pt>
                <c:pt idx="6469">
                  <c:v>0.49822</c:v>
                </c:pt>
                <c:pt idx="6470">
                  <c:v>0.49986199999999997</c:v>
                </c:pt>
                <c:pt idx="6471">
                  <c:v>0.51036300000000001</c:v>
                </c:pt>
                <c:pt idx="6472">
                  <c:v>0.50883999999999996</c:v>
                </c:pt>
                <c:pt idx="6473">
                  <c:v>0.50305100000000003</c:v>
                </c:pt>
                <c:pt idx="6474">
                  <c:v>0.48855199999999999</c:v>
                </c:pt>
                <c:pt idx="6475">
                  <c:v>0.46939199999999998</c:v>
                </c:pt>
                <c:pt idx="6476">
                  <c:v>0.44964799999999999</c:v>
                </c:pt>
                <c:pt idx="6477">
                  <c:v>0.43149700000000002</c:v>
                </c:pt>
                <c:pt idx="6478">
                  <c:v>0.41220699999999999</c:v>
                </c:pt>
                <c:pt idx="6479">
                  <c:v>0.40576200000000001</c:v>
                </c:pt>
                <c:pt idx="6480">
                  <c:v>0.40180399999999999</c:v>
                </c:pt>
                <c:pt idx="6481">
                  <c:v>0.39631899999999998</c:v>
                </c:pt>
                <c:pt idx="6482">
                  <c:v>0.387071</c:v>
                </c:pt>
                <c:pt idx="6483">
                  <c:v>0.37197999999999998</c:v>
                </c:pt>
                <c:pt idx="6484">
                  <c:v>0.36527700000000002</c:v>
                </c:pt>
                <c:pt idx="6485">
                  <c:v>0.36244300000000002</c:v>
                </c:pt>
                <c:pt idx="6486">
                  <c:v>0.365651</c:v>
                </c:pt>
                <c:pt idx="6487">
                  <c:v>0.36066700000000002</c:v>
                </c:pt>
                <c:pt idx="6488">
                  <c:v>0.35988900000000001</c:v>
                </c:pt>
                <c:pt idx="6489">
                  <c:v>0.35471599999999998</c:v>
                </c:pt>
                <c:pt idx="6490">
                  <c:v>0.35062199999999999</c:v>
                </c:pt>
                <c:pt idx="6491">
                  <c:v>0.34372200000000003</c:v>
                </c:pt>
                <c:pt idx="6492">
                  <c:v>0.33002100000000001</c:v>
                </c:pt>
                <c:pt idx="6493">
                  <c:v>0.317799</c:v>
                </c:pt>
                <c:pt idx="6494">
                  <c:v>0.305037</c:v>
                </c:pt>
                <c:pt idx="6495">
                  <c:v>0.29483199999999998</c:v>
                </c:pt>
                <c:pt idx="6496">
                  <c:v>0.288045</c:v>
                </c:pt>
                <c:pt idx="6497">
                  <c:v>0.28210600000000002</c:v>
                </c:pt>
                <c:pt idx="6498">
                  <c:v>0.27379399999999998</c:v>
                </c:pt>
                <c:pt idx="6499">
                  <c:v>0.26399299999999998</c:v>
                </c:pt>
                <c:pt idx="6500">
                  <c:v>0.25641900000000001</c:v>
                </c:pt>
                <c:pt idx="6501">
                  <c:v>0.250388</c:v>
                </c:pt>
                <c:pt idx="6502">
                  <c:v>0.24640899999999999</c:v>
                </c:pt>
                <c:pt idx="6503">
                  <c:v>0.24893100000000001</c:v>
                </c:pt>
                <c:pt idx="6504">
                  <c:v>0.24748899999999999</c:v>
                </c:pt>
                <c:pt idx="6505">
                  <c:v>0.25082500000000002</c:v>
                </c:pt>
                <c:pt idx="6506">
                  <c:v>0.25383299999999998</c:v>
                </c:pt>
                <c:pt idx="6507">
                  <c:v>0.25924199999999997</c:v>
                </c:pt>
                <c:pt idx="6508">
                  <c:v>0.26468999999999998</c:v>
                </c:pt>
                <c:pt idx="6509">
                  <c:v>0.26629799999999998</c:v>
                </c:pt>
                <c:pt idx="6510">
                  <c:v>0.26283499999999999</c:v>
                </c:pt>
                <c:pt idx="6511">
                  <c:v>0.26019900000000001</c:v>
                </c:pt>
                <c:pt idx="6512">
                  <c:v>0.26093899999999998</c:v>
                </c:pt>
                <c:pt idx="6513">
                  <c:v>0.25523899999999999</c:v>
                </c:pt>
                <c:pt idx="6514">
                  <c:v>0.248003</c:v>
                </c:pt>
                <c:pt idx="6515">
                  <c:v>0.239483</c:v>
                </c:pt>
                <c:pt idx="6516">
                  <c:v>0.231791</c:v>
                </c:pt>
                <c:pt idx="6517">
                  <c:v>0.226103</c:v>
                </c:pt>
                <c:pt idx="6518">
                  <c:v>0.21723600000000001</c:v>
                </c:pt>
                <c:pt idx="6519">
                  <c:v>0.20902899999999999</c:v>
                </c:pt>
                <c:pt idx="6520">
                  <c:v>0.19686999999999999</c:v>
                </c:pt>
                <c:pt idx="6521">
                  <c:v>0.18734899999999999</c:v>
                </c:pt>
                <c:pt idx="6522">
                  <c:v>0.18024000000000001</c:v>
                </c:pt>
                <c:pt idx="6523">
                  <c:v>0.16863800000000001</c:v>
                </c:pt>
                <c:pt idx="6524">
                  <c:v>0.15378</c:v>
                </c:pt>
                <c:pt idx="6525">
                  <c:v>0.1449</c:v>
                </c:pt>
                <c:pt idx="6526">
                  <c:v>0.14030300000000001</c:v>
                </c:pt>
                <c:pt idx="6527">
                  <c:v>0.13810700000000001</c:v>
                </c:pt>
                <c:pt idx="6528">
                  <c:v>0.134161</c:v>
                </c:pt>
                <c:pt idx="6529">
                  <c:v>0.13528299999999999</c:v>
                </c:pt>
                <c:pt idx="6530">
                  <c:v>0.13734299999999999</c:v>
                </c:pt>
                <c:pt idx="6531">
                  <c:v>0.136133</c:v>
                </c:pt>
                <c:pt idx="6532">
                  <c:v>0.138957</c:v>
                </c:pt>
                <c:pt idx="6533">
                  <c:v>0.14272099999999999</c:v>
                </c:pt>
                <c:pt idx="6534">
                  <c:v>0.14829800000000001</c:v>
                </c:pt>
                <c:pt idx="6535">
                  <c:v>0.14970800000000001</c:v>
                </c:pt>
                <c:pt idx="6536">
                  <c:v>0.14702499999999999</c:v>
                </c:pt>
                <c:pt idx="6537">
                  <c:v>0.141712</c:v>
                </c:pt>
                <c:pt idx="6538">
                  <c:v>0.13634099999999999</c:v>
                </c:pt>
                <c:pt idx="6539">
                  <c:v>0.13303799999999999</c:v>
                </c:pt>
                <c:pt idx="6540">
                  <c:v>0.128499</c:v>
                </c:pt>
                <c:pt idx="6541">
                  <c:v>0.12654399999999999</c:v>
                </c:pt>
                <c:pt idx="6542">
                  <c:v>0.129137</c:v>
                </c:pt>
                <c:pt idx="6543">
                  <c:v>0.13478200000000001</c:v>
                </c:pt>
                <c:pt idx="6544">
                  <c:v>0.139129</c:v>
                </c:pt>
                <c:pt idx="6545">
                  <c:v>0.141348</c:v>
                </c:pt>
                <c:pt idx="6546">
                  <c:v>0.143509</c:v>
                </c:pt>
                <c:pt idx="6547">
                  <c:v>0.14991499999999999</c:v>
                </c:pt>
                <c:pt idx="6548">
                  <c:v>0.16458700000000001</c:v>
                </c:pt>
                <c:pt idx="6549">
                  <c:v>0.17301800000000001</c:v>
                </c:pt>
                <c:pt idx="6550">
                  <c:v>0.176098</c:v>
                </c:pt>
                <c:pt idx="6551">
                  <c:v>0.178896</c:v>
                </c:pt>
                <c:pt idx="6552">
                  <c:v>0.17824799999999999</c:v>
                </c:pt>
                <c:pt idx="6553">
                  <c:v>0.17782700000000001</c:v>
                </c:pt>
                <c:pt idx="6554">
                  <c:v>0.17602899999999999</c:v>
                </c:pt>
                <c:pt idx="6555">
                  <c:v>0.174291</c:v>
                </c:pt>
                <c:pt idx="6556">
                  <c:v>0.175509</c:v>
                </c:pt>
                <c:pt idx="6557">
                  <c:v>0.18857099999999999</c:v>
                </c:pt>
                <c:pt idx="6558">
                  <c:v>0.19845299999999999</c:v>
                </c:pt>
                <c:pt idx="6559">
                  <c:v>0.20738999999999999</c:v>
                </c:pt>
                <c:pt idx="6560">
                  <c:v>0.212503</c:v>
                </c:pt>
                <c:pt idx="6561">
                  <c:v>0.21374299999999999</c:v>
                </c:pt>
                <c:pt idx="6562">
                  <c:v>0.21387300000000001</c:v>
                </c:pt>
                <c:pt idx="6563">
                  <c:v>0.21946599999999999</c:v>
                </c:pt>
                <c:pt idx="6564">
                  <c:v>0.22634399999999999</c:v>
                </c:pt>
                <c:pt idx="6565">
                  <c:v>0.232908</c:v>
                </c:pt>
                <c:pt idx="6566">
                  <c:v>0.24521200000000001</c:v>
                </c:pt>
                <c:pt idx="6567">
                  <c:v>0.25323400000000001</c:v>
                </c:pt>
                <c:pt idx="6568">
                  <c:v>0.25367000000000001</c:v>
                </c:pt>
                <c:pt idx="6569">
                  <c:v>0.25023400000000001</c:v>
                </c:pt>
                <c:pt idx="6570">
                  <c:v>0.24985099999999999</c:v>
                </c:pt>
                <c:pt idx="6571">
                  <c:v>0.248641</c:v>
                </c:pt>
                <c:pt idx="6572">
                  <c:v>0.24588599999999999</c:v>
                </c:pt>
                <c:pt idx="6573">
                  <c:v>0.242646</c:v>
                </c:pt>
                <c:pt idx="6574">
                  <c:v>0.23896000000000001</c:v>
                </c:pt>
                <c:pt idx="6575">
                  <c:v>0.23508799999999999</c:v>
                </c:pt>
                <c:pt idx="6576">
                  <c:v>0.23518900000000001</c:v>
                </c:pt>
                <c:pt idx="6577">
                  <c:v>0.22525100000000001</c:v>
                </c:pt>
                <c:pt idx="6578">
                  <c:v>0.20797199999999999</c:v>
                </c:pt>
                <c:pt idx="6579">
                  <c:v>0.18690399999999999</c:v>
                </c:pt>
                <c:pt idx="6580">
                  <c:v>0.17144200000000001</c:v>
                </c:pt>
                <c:pt idx="6581">
                  <c:v>0.161992</c:v>
                </c:pt>
                <c:pt idx="6582">
                  <c:v>0.15612300000000001</c:v>
                </c:pt>
                <c:pt idx="6583">
                  <c:v>0.14873600000000001</c:v>
                </c:pt>
                <c:pt idx="6584">
                  <c:v>0.145787</c:v>
                </c:pt>
                <c:pt idx="6585">
                  <c:v>0.14665</c:v>
                </c:pt>
                <c:pt idx="6586">
                  <c:v>0.14349100000000001</c:v>
                </c:pt>
                <c:pt idx="6587">
                  <c:v>0.14380499999999999</c:v>
                </c:pt>
                <c:pt idx="6588">
                  <c:v>0.147121</c:v>
                </c:pt>
                <c:pt idx="6589">
                  <c:v>0.14794599999999999</c:v>
                </c:pt>
                <c:pt idx="6590">
                  <c:v>0.15011099999999999</c:v>
                </c:pt>
                <c:pt idx="6591">
                  <c:v>0.15245400000000001</c:v>
                </c:pt>
                <c:pt idx="6592">
                  <c:v>0.15184</c:v>
                </c:pt>
                <c:pt idx="6593">
                  <c:v>0.14857300000000001</c:v>
                </c:pt>
                <c:pt idx="6594">
                  <c:v>0.15110499999999999</c:v>
                </c:pt>
                <c:pt idx="6595">
                  <c:v>0.163492</c:v>
                </c:pt>
                <c:pt idx="6596">
                  <c:v>0.161325</c:v>
                </c:pt>
                <c:pt idx="6597">
                  <c:v>0.16312399999999999</c:v>
                </c:pt>
                <c:pt idx="6598">
                  <c:v>0.16896800000000001</c:v>
                </c:pt>
                <c:pt idx="6599">
                  <c:v>0.175785</c:v>
                </c:pt>
                <c:pt idx="6600">
                  <c:v>0.18165600000000001</c:v>
                </c:pt>
                <c:pt idx="6601">
                  <c:v>0.188365</c:v>
                </c:pt>
                <c:pt idx="6602">
                  <c:v>0.188004</c:v>
                </c:pt>
                <c:pt idx="6603">
                  <c:v>0.189579</c:v>
                </c:pt>
                <c:pt idx="6604">
                  <c:v>0.19306799999999999</c:v>
                </c:pt>
                <c:pt idx="6605">
                  <c:v>0.18651999999999999</c:v>
                </c:pt>
                <c:pt idx="6606">
                  <c:v>0.18393599999999999</c:v>
                </c:pt>
                <c:pt idx="6607">
                  <c:v>0.19273899999999999</c:v>
                </c:pt>
                <c:pt idx="6608">
                  <c:v>0.20843200000000001</c:v>
                </c:pt>
                <c:pt idx="6609">
                  <c:v>0.215201</c:v>
                </c:pt>
                <c:pt idx="6610">
                  <c:v>0.22065599999999999</c:v>
                </c:pt>
                <c:pt idx="6611">
                  <c:v>0.22648499999999999</c:v>
                </c:pt>
                <c:pt idx="6612">
                  <c:v>0.22987299999999999</c:v>
                </c:pt>
                <c:pt idx="6613">
                  <c:v>0.22687499999999999</c:v>
                </c:pt>
                <c:pt idx="6614">
                  <c:v>0.21693899999999999</c:v>
                </c:pt>
                <c:pt idx="6615">
                  <c:v>0.20435400000000001</c:v>
                </c:pt>
                <c:pt idx="6616">
                  <c:v>0.19277900000000001</c:v>
                </c:pt>
                <c:pt idx="6617">
                  <c:v>0.17827599999999999</c:v>
                </c:pt>
                <c:pt idx="6618">
                  <c:v>0.16838</c:v>
                </c:pt>
                <c:pt idx="6619">
                  <c:v>0.15684699999999999</c:v>
                </c:pt>
                <c:pt idx="6620">
                  <c:v>0.14469499999999999</c:v>
                </c:pt>
                <c:pt idx="6621">
                  <c:v>0.13449800000000001</c:v>
                </c:pt>
                <c:pt idx="6622">
                  <c:v>0.12701899999999999</c:v>
                </c:pt>
                <c:pt idx="6623">
                  <c:v>0.116802</c:v>
                </c:pt>
                <c:pt idx="6624">
                  <c:v>0.100323</c:v>
                </c:pt>
                <c:pt idx="6625">
                  <c:v>7.9986399999999999E-2</c:v>
                </c:pt>
                <c:pt idx="6626">
                  <c:v>5.7780699999999997E-2</c:v>
                </c:pt>
                <c:pt idx="6627">
                  <c:v>4.8088899999999997E-2</c:v>
                </c:pt>
                <c:pt idx="6628">
                  <c:v>4.6125100000000002E-2</c:v>
                </c:pt>
                <c:pt idx="6629">
                  <c:v>4.7133799999999997E-2</c:v>
                </c:pt>
                <c:pt idx="6630">
                  <c:v>5.0694500000000003E-2</c:v>
                </c:pt>
                <c:pt idx="6631">
                  <c:v>5.0795E-2</c:v>
                </c:pt>
                <c:pt idx="6632">
                  <c:v>5.4240099999999999E-2</c:v>
                </c:pt>
                <c:pt idx="6633">
                  <c:v>4.8113299999999998E-2</c:v>
                </c:pt>
                <c:pt idx="6634">
                  <c:v>4.1978799999999997E-2</c:v>
                </c:pt>
                <c:pt idx="6635">
                  <c:v>3.6385099999999997E-2</c:v>
                </c:pt>
                <c:pt idx="6636">
                  <c:v>2.8748599999999999E-2</c:v>
                </c:pt>
                <c:pt idx="6637">
                  <c:v>2.29298E-2</c:v>
                </c:pt>
                <c:pt idx="6638">
                  <c:v>1.8205099999999998E-2</c:v>
                </c:pt>
                <c:pt idx="6639">
                  <c:v>9.5462299999999993E-3</c:v>
                </c:pt>
                <c:pt idx="6640">
                  <c:v>-9.5118200000000007E-3</c:v>
                </c:pt>
                <c:pt idx="6641">
                  <c:v>-1.97039E-2</c:v>
                </c:pt>
                <c:pt idx="6642">
                  <c:v>-1.59971E-2</c:v>
                </c:pt>
                <c:pt idx="6643">
                  <c:v>-1.92155E-2</c:v>
                </c:pt>
                <c:pt idx="6644">
                  <c:v>-2.4201E-2</c:v>
                </c:pt>
                <c:pt idx="6645">
                  <c:v>-2.14483E-2</c:v>
                </c:pt>
                <c:pt idx="6646">
                  <c:v>-2.0360900000000001E-2</c:v>
                </c:pt>
                <c:pt idx="6647">
                  <c:v>-1.98669E-2</c:v>
                </c:pt>
                <c:pt idx="6648">
                  <c:v>-1.92196E-2</c:v>
                </c:pt>
                <c:pt idx="6649">
                  <c:v>-1.4208999999999999E-2</c:v>
                </c:pt>
                <c:pt idx="6650">
                  <c:v>-1.0807199999999999E-2</c:v>
                </c:pt>
                <c:pt idx="6651">
                  <c:v>-3.9708399999999998E-3</c:v>
                </c:pt>
                <c:pt idx="6652">
                  <c:v>1.15835E-2</c:v>
                </c:pt>
                <c:pt idx="6653">
                  <c:v>1.53857E-2</c:v>
                </c:pt>
                <c:pt idx="6654">
                  <c:v>1.6237100000000001E-2</c:v>
                </c:pt>
                <c:pt idx="6655">
                  <c:v>2.0742199999999999E-2</c:v>
                </c:pt>
                <c:pt idx="6656">
                  <c:v>3.1568199999999998E-2</c:v>
                </c:pt>
                <c:pt idx="6657">
                  <c:v>4.2805999999999997E-2</c:v>
                </c:pt>
                <c:pt idx="6658">
                  <c:v>5.7760600000000002E-2</c:v>
                </c:pt>
                <c:pt idx="6659">
                  <c:v>6.7219899999999999E-2</c:v>
                </c:pt>
                <c:pt idx="6660">
                  <c:v>7.2543300000000005E-2</c:v>
                </c:pt>
                <c:pt idx="6661">
                  <c:v>8.3025000000000002E-2</c:v>
                </c:pt>
                <c:pt idx="6662">
                  <c:v>9.7587800000000002E-2</c:v>
                </c:pt>
                <c:pt idx="6663">
                  <c:v>0.10258100000000001</c:v>
                </c:pt>
                <c:pt idx="6664">
                  <c:v>0.10526199999999999</c:v>
                </c:pt>
                <c:pt idx="6665">
                  <c:v>0.11465599999999999</c:v>
                </c:pt>
                <c:pt idx="6666">
                  <c:v>0.124708</c:v>
                </c:pt>
                <c:pt idx="6667">
                  <c:v>0.12812799999999999</c:v>
                </c:pt>
                <c:pt idx="6668">
                  <c:v>0.12839200000000001</c:v>
                </c:pt>
                <c:pt idx="6669">
                  <c:v>0.123682</c:v>
                </c:pt>
                <c:pt idx="6670">
                  <c:v>0.114333</c:v>
                </c:pt>
                <c:pt idx="6671">
                  <c:v>0.11039599999999999</c:v>
                </c:pt>
                <c:pt idx="6672">
                  <c:v>0.114651</c:v>
                </c:pt>
                <c:pt idx="6673">
                  <c:v>0.115394</c:v>
                </c:pt>
                <c:pt idx="6674">
                  <c:v>0.118634</c:v>
                </c:pt>
                <c:pt idx="6675">
                  <c:v>0.121895</c:v>
                </c:pt>
                <c:pt idx="6676">
                  <c:v>0.124157</c:v>
                </c:pt>
                <c:pt idx="6677">
                  <c:v>0.123734</c:v>
                </c:pt>
                <c:pt idx="6678">
                  <c:v>0.120689</c:v>
                </c:pt>
                <c:pt idx="6679">
                  <c:v>0.120168</c:v>
                </c:pt>
                <c:pt idx="6680">
                  <c:v>0.119532</c:v>
                </c:pt>
                <c:pt idx="6681">
                  <c:v>0.12155199999999999</c:v>
                </c:pt>
                <c:pt idx="6682">
                  <c:v>0.126221</c:v>
                </c:pt>
                <c:pt idx="6683">
                  <c:v>0.123792</c:v>
                </c:pt>
                <c:pt idx="6684">
                  <c:v>0.120513</c:v>
                </c:pt>
                <c:pt idx="6685">
                  <c:v>0.117975</c:v>
                </c:pt>
                <c:pt idx="6686">
                  <c:v>0.12033000000000001</c:v>
                </c:pt>
                <c:pt idx="6687">
                  <c:v>0.12734699999999999</c:v>
                </c:pt>
                <c:pt idx="6688">
                  <c:v>0.13570599999999999</c:v>
                </c:pt>
                <c:pt idx="6689">
                  <c:v>0.13875799999999999</c:v>
                </c:pt>
                <c:pt idx="6690">
                  <c:v>0.143701</c:v>
                </c:pt>
                <c:pt idx="6691">
                  <c:v>0.15546299999999999</c:v>
                </c:pt>
                <c:pt idx="6692">
                  <c:v>0.16392699999999999</c:v>
                </c:pt>
                <c:pt idx="6693">
                  <c:v>0.17596899999999999</c:v>
                </c:pt>
                <c:pt idx="6694">
                  <c:v>0.186727</c:v>
                </c:pt>
                <c:pt idx="6695">
                  <c:v>0.19836799999999999</c:v>
                </c:pt>
                <c:pt idx="6696">
                  <c:v>0.20861499999999999</c:v>
                </c:pt>
                <c:pt idx="6697">
                  <c:v>0.21643899999999999</c:v>
                </c:pt>
                <c:pt idx="6698">
                  <c:v>0.22743099999999999</c:v>
                </c:pt>
                <c:pt idx="6699">
                  <c:v>0.237791</c:v>
                </c:pt>
                <c:pt idx="6700">
                  <c:v>0.24842900000000001</c:v>
                </c:pt>
                <c:pt idx="6701">
                  <c:v>0.25786900000000001</c:v>
                </c:pt>
                <c:pt idx="6702">
                  <c:v>0.258241</c:v>
                </c:pt>
                <c:pt idx="6703">
                  <c:v>0.25692100000000001</c:v>
                </c:pt>
                <c:pt idx="6704">
                  <c:v>0.25838699999999998</c:v>
                </c:pt>
                <c:pt idx="6705">
                  <c:v>0.26207799999999998</c:v>
                </c:pt>
                <c:pt idx="6706">
                  <c:v>0.26678800000000003</c:v>
                </c:pt>
                <c:pt idx="6707">
                  <c:v>0.27497300000000002</c:v>
                </c:pt>
                <c:pt idx="6708">
                  <c:v>0.28111999999999998</c:v>
                </c:pt>
                <c:pt idx="6709">
                  <c:v>0.295124</c:v>
                </c:pt>
                <c:pt idx="6710">
                  <c:v>0.31671100000000002</c:v>
                </c:pt>
                <c:pt idx="6711">
                  <c:v>0.323909</c:v>
                </c:pt>
                <c:pt idx="6712">
                  <c:v>0.33016200000000001</c:v>
                </c:pt>
                <c:pt idx="6713">
                  <c:v>0.33400600000000003</c:v>
                </c:pt>
                <c:pt idx="6714">
                  <c:v>0.333038</c:v>
                </c:pt>
                <c:pt idx="6715">
                  <c:v>0.33056000000000002</c:v>
                </c:pt>
                <c:pt idx="6716">
                  <c:v>0.32634999999999997</c:v>
                </c:pt>
                <c:pt idx="6717">
                  <c:v>0.32120700000000002</c:v>
                </c:pt>
                <c:pt idx="6718">
                  <c:v>0.32810600000000001</c:v>
                </c:pt>
                <c:pt idx="6719">
                  <c:v>0.34094000000000002</c:v>
                </c:pt>
                <c:pt idx="6720">
                  <c:v>0.34217799999999998</c:v>
                </c:pt>
                <c:pt idx="6721">
                  <c:v>0.34636099999999997</c:v>
                </c:pt>
                <c:pt idx="6722">
                  <c:v>0.34884399999999999</c:v>
                </c:pt>
                <c:pt idx="6723">
                  <c:v>0.35172300000000001</c:v>
                </c:pt>
                <c:pt idx="6724">
                  <c:v>0.35252</c:v>
                </c:pt>
                <c:pt idx="6725">
                  <c:v>0.35814699999999999</c:v>
                </c:pt>
                <c:pt idx="6726">
                  <c:v>0.37030999999999997</c:v>
                </c:pt>
                <c:pt idx="6727">
                  <c:v>0.38286599999999998</c:v>
                </c:pt>
                <c:pt idx="6728">
                  <c:v>0.38103700000000001</c:v>
                </c:pt>
                <c:pt idx="6729">
                  <c:v>0.38690600000000003</c:v>
                </c:pt>
                <c:pt idx="6730">
                  <c:v>0.39114700000000002</c:v>
                </c:pt>
                <c:pt idx="6731">
                  <c:v>0.39677000000000001</c:v>
                </c:pt>
                <c:pt idx="6732">
                  <c:v>0.40679100000000001</c:v>
                </c:pt>
                <c:pt idx="6733">
                  <c:v>0.41436800000000001</c:v>
                </c:pt>
                <c:pt idx="6734">
                  <c:v>0.41484900000000002</c:v>
                </c:pt>
                <c:pt idx="6735">
                  <c:v>0.417464</c:v>
                </c:pt>
                <c:pt idx="6736">
                  <c:v>0.42039399999999999</c:v>
                </c:pt>
                <c:pt idx="6737">
                  <c:v>0.41713800000000001</c:v>
                </c:pt>
                <c:pt idx="6738">
                  <c:v>0.41430400000000001</c:v>
                </c:pt>
                <c:pt idx="6739">
                  <c:v>0.41772799999999999</c:v>
                </c:pt>
                <c:pt idx="6740">
                  <c:v>0.42341800000000002</c:v>
                </c:pt>
                <c:pt idx="6741">
                  <c:v>0.42998500000000001</c:v>
                </c:pt>
                <c:pt idx="6742">
                  <c:v>0.43917699999999998</c:v>
                </c:pt>
                <c:pt idx="6743">
                  <c:v>0.449708</c:v>
                </c:pt>
                <c:pt idx="6744">
                  <c:v>0.471918</c:v>
                </c:pt>
                <c:pt idx="6745">
                  <c:v>0.48237099999999999</c:v>
                </c:pt>
                <c:pt idx="6746">
                  <c:v>0.49704300000000001</c:v>
                </c:pt>
                <c:pt idx="6747">
                  <c:v>0.50921000000000005</c:v>
                </c:pt>
                <c:pt idx="6748">
                  <c:v>0.51724599999999998</c:v>
                </c:pt>
                <c:pt idx="6749">
                  <c:v>0.52209000000000005</c:v>
                </c:pt>
                <c:pt idx="6750">
                  <c:v>0.52602300000000002</c:v>
                </c:pt>
                <c:pt idx="6751">
                  <c:v>0.52425699999999997</c:v>
                </c:pt>
                <c:pt idx="6752">
                  <c:v>0.528949</c:v>
                </c:pt>
                <c:pt idx="6753">
                  <c:v>0.52510299999999999</c:v>
                </c:pt>
                <c:pt idx="6754">
                  <c:v>0.51984300000000006</c:v>
                </c:pt>
                <c:pt idx="6755">
                  <c:v>0.50950799999999996</c:v>
                </c:pt>
                <c:pt idx="6756">
                  <c:v>0.496639</c:v>
                </c:pt>
                <c:pt idx="6757">
                  <c:v>0.49666500000000002</c:v>
                </c:pt>
                <c:pt idx="6758">
                  <c:v>0.49758200000000002</c:v>
                </c:pt>
                <c:pt idx="6759">
                  <c:v>0.49913999999999997</c:v>
                </c:pt>
                <c:pt idx="6760">
                  <c:v>0.49624200000000002</c:v>
                </c:pt>
                <c:pt idx="6761">
                  <c:v>0.49993900000000002</c:v>
                </c:pt>
                <c:pt idx="6762">
                  <c:v>0.49148399999999998</c:v>
                </c:pt>
                <c:pt idx="6763">
                  <c:v>0.48354000000000003</c:v>
                </c:pt>
                <c:pt idx="6764">
                  <c:v>0.478043</c:v>
                </c:pt>
                <c:pt idx="6765">
                  <c:v>0.477016</c:v>
                </c:pt>
                <c:pt idx="6766">
                  <c:v>0.479908</c:v>
                </c:pt>
                <c:pt idx="6767">
                  <c:v>0.48773300000000003</c:v>
                </c:pt>
                <c:pt idx="6768">
                  <c:v>0.50351100000000004</c:v>
                </c:pt>
                <c:pt idx="6769">
                  <c:v>0.51239599999999996</c:v>
                </c:pt>
                <c:pt idx="6770">
                  <c:v>0.52122000000000002</c:v>
                </c:pt>
                <c:pt idx="6771">
                  <c:v>0.52766900000000005</c:v>
                </c:pt>
                <c:pt idx="6772">
                  <c:v>0.53383199999999997</c:v>
                </c:pt>
                <c:pt idx="6773">
                  <c:v>0.54685300000000003</c:v>
                </c:pt>
                <c:pt idx="6774">
                  <c:v>0.56249800000000005</c:v>
                </c:pt>
                <c:pt idx="6775">
                  <c:v>0.579148</c:v>
                </c:pt>
                <c:pt idx="6776">
                  <c:v>0.58843400000000001</c:v>
                </c:pt>
                <c:pt idx="6777">
                  <c:v>0.60398700000000005</c:v>
                </c:pt>
                <c:pt idx="6778">
                  <c:v>0.60630300000000004</c:v>
                </c:pt>
                <c:pt idx="6779">
                  <c:v>0.61110200000000003</c:v>
                </c:pt>
                <c:pt idx="6780">
                  <c:v>0.61762499999999998</c:v>
                </c:pt>
                <c:pt idx="6781">
                  <c:v>0.62983299999999998</c:v>
                </c:pt>
                <c:pt idx="6782">
                  <c:v>0.63634900000000005</c:v>
                </c:pt>
                <c:pt idx="6783">
                  <c:v>0.63993900000000004</c:v>
                </c:pt>
                <c:pt idx="6784">
                  <c:v>0.65226499999999998</c:v>
                </c:pt>
                <c:pt idx="6785">
                  <c:v>0.66083999999999998</c:v>
                </c:pt>
                <c:pt idx="6786">
                  <c:v>0.67109099999999999</c:v>
                </c:pt>
                <c:pt idx="6787">
                  <c:v>0.68100799999999995</c:v>
                </c:pt>
                <c:pt idx="6788">
                  <c:v>0.68463499999999999</c:v>
                </c:pt>
                <c:pt idx="6789">
                  <c:v>0.68844399999999994</c:v>
                </c:pt>
                <c:pt idx="6790">
                  <c:v>0.68978499999999998</c:v>
                </c:pt>
                <c:pt idx="6791">
                  <c:v>0.68595499999999998</c:v>
                </c:pt>
                <c:pt idx="6792">
                  <c:v>0.68928599999999995</c:v>
                </c:pt>
                <c:pt idx="6793">
                  <c:v>0.69345599999999996</c:v>
                </c:pt>
                <c:pt idx="6794">
                  <c:v>0.693658</c:v>
                </c:pt>
                <c:pt idx="6795">
                  <c:v>0.69172199999999995</c:v>
                </c:pt>
                <c:pt idx="6796">
                  <c:v>0.68777600000000005</c:v>
                </c:pt>
                <c:pt idx="6797">
                  <c:v>0.68262699999999998</c:v>
                </c:pt>
                <c:pt idx="6798">
                  <c:v>0.67612700000000003</c:v>
                </c:pt>
                <c:pt idx="6799">
                  <c:v>0.665991</c:v>
                </c:pt>
                <c:pt idx="6800">
                  <c:v>0.65587799999999996</c:v>
                </c:pt>
                <c:pt idx="6801">
                  <c:v>0.64800899999999995</c:v>
                </c:pt>
                <c:pt idx="6802">
                  <c:v>0.64409300000000003</c:v>
                </c:pt>
                <c:pt idx="6803">
                  <c:v>0.64150799999999997</c:v>
                </c:pt>
                <c:pt idx="6804">
                  <c:v>0.64338099999999998</c:v>
                </c:pt>
                <c:pt idx="6805">
                  <c:v>0.646698</c:v>
                </c:pt>
                <c:pt idx="6806">
                  <c:v>0.64881200000000006</c:v>
                </c:pt>
                <c:pt idx="6807">
                  <c:v>0.64866599999999996</c:v>
                </c:pt>
                <c:pt idx="6808">
                  <c:v>0.65468000000000004</c:v>
                </c:pt>
                <c:pt idx="6809">
                  <c:v>0.656447</c:v>
                </c:pt>
                <c:pt idx="6810">
                  <c:v>0.65452699999999997</c:v>
                </c:pt>
                <c:pt idx="6811">
                  <c:v>0.65306500000000001</c:v>
                </c:pt>
                <c:pt idx="6812">
                  <c:v>0.65042800000000001</c:v>
                </c:pt>
                <c:pt idx="6813">
                  <c:v>0.65056499999999995</c:v>
                </c:pt>
                <c:pt idx="6814">
                  <c:v>0.64668199999999998</c:v>
                </c:pt>
                <c:pt idx="6815">
                  <c:v>0.64108600000000004</c:v>
                </c:pt>
                <c:pt idx="6816">
                  <c:v>0.63797999999999999</c:v>
                </c:pt>
                <c:pt idx="6817">
                  <c:v>0.63435399999999997</c:v>
                </c:pt>
                <c:pt idx="6818">
                  <c:v>0.63034199999999996</c:v>
                </c:pt>
                <c:pt idx="6819">
                  <c:v>0.62379200000000001</c:v>
                </c:pt>
                <c:pt idx="6820">
                  <c:v>0.61492000000000002</c:v>
                </c:pt>
                <c:pt idx="6821">
                  <c:v>0.60647600000000002</c:v>
                </c:pt>
                <c:pt idx="6822">
                  <c:v>0.600074</c:v>
                </c:pt>
                <c:pt idx="6823">
                  <c:v>0.60249399999999997</c:v>
                </c:pt>
                <c:pt idx="6824">
                  <c:v>0.60797599999999996</c:v>
                </c:pt>
                <c:pt idx="6825">
                  <c:v>0.61261100000000002</c:v>
                </c:pt>
                <c:pt idx="6826">
                  <c:v>0.61869499999999999</c:v>
                </c:pt>
                <c:pt idx="6827">
                  <c:v>0.62258199999999997</c:v>
                </c:pt>
                <c:pt idx="6828">
                  <c:v>0.62608900000000001</c:v>
                </c:pt>
                <c:pt idx="6829">
                  <c:v>0.62978999999999996</c:v>
                </c:pt>
                <c:pt idx="6830">
                  <c:v>0.63528399999999996</c:v>
                </c:pt>
                <c:pt idx="6831">
                  <c:v>0.64230500000000001</c:v>
                </c:pt>
                <c:pt idx="6832">
                  <c:v>0.649115</c:v>
                </c:pt>
                <c:pt idx="6833">
                  <c:v>0.64864699999999997</c:v>
                </c:pt>
                <c:pt idx="6834">
                  <c:v>0.64846400000000004</c:v>
                </c:pt>
                <c:pt idx="6835">
                  <c:v>0.64213299999999995</c:v>
                </c:pt>
                <c:pt idx="6836">
                  <c:v>0.63222699999999998</c:v>
                </c:pt>
                <c:pt idx="6837">
                  <c:v>0.62599199999999999</c:v>
                </c:pt>
                <c:pt idx="6838">
                  <c:v>0.62571500000000002</c:v>
                </c:pt>
                <c:pt idx="6839">
                  <c:v>0.63270800000000005</c:v>
                </c:pt>
                <c:pt idx="6840">
                  <c:v>0.64618200000000003</c:v>
                </c:pt>
                <c:pt idx="6841">
                  <c:v>0.65033700000000005</c:v>
                </c:pt>
                <c:pt idx="6842">
                  <c:v>0.651393</c:v>
                </c:pt>
                <c:pt idx="6843">
                  <c:v>0.64954699999999999</c:v>
                </c:pt>
                <c:pt idx="6844">
                  <c:v>0.65406299999999995</c:v>
                </c:pt>
                <c:pt idx="6845">
                  <c:v>0.65845799999999999</c:v>
                </c:pt>
                <c:pt idx="6846">
                  <c:v>0.661663</c:v>
                </c:pt>
                <c:pt idx="6847">
                  <c:v>0.66395300000000002</c:v>
                </c:pt>
                <c:pt idx="6848">
                  <c:v>0.663053</c:v>
                </c:pt>
                <c:pt idx="6849">
                  <c:v>0.65820400000000001</c:v>
                </c:pt>
                <c:pt idx="6850">
                  <c:v>0.64733099999999999</c:v>
                </c:pt>
                <c:pt idx="6851">
                  <c:v>0.63650600000000002</c:v>
                </c:pt>
                <c:pt idx="6852">
                  <c:v>0.63472700000000004</c:v>
                </c:pt>
                <c:pt idx="6853">
                  <c:v>0.63330299999999995</c:v>
                </c:pt>
                <c:pt idx="6854">
                  <c:v>0.63159699999999996</c:v>
                </c:pt>
                <c:pt idx="6855">
                  <c:v>0.64197499999999996</c:v>
                </c:pt>
                <c:pt idx="6856">
                  <c:v>0.64347399999999999</c:v>
                </c:pt>
                <c:pt idx="6857">
                  <c:v>0.64485300000000001</c:v>
                </c:pt>
                <c:pt idx="6858">
                  <c:v>0.64065499999999997</c:v>
                </c:pt>
                <c:pt idx="6859">
                  <c:v>0.63700599999999996</c:v>
                </c:pt>
                <c:pt idx="6860">
                  <c:v>0.63655300000000004</c:v>
                </c:pt>
                <c:pt idx="6861">
                  <c:v>0.63787400000000005</c:v>
                </c:pt>
                <c:pt idx="6862">
                  <c:v>0.63946700000000001</c:v>
                </c:pt>
                <c:pt idx="6863">
                  <c:v>0.64381500000000003</c:v>
                </c:pt>
                <c:pt idx="6864">
                  <c:v>0.63944199999999995</c:v>
                </c:pt>
                <c:pt idx="6865">
                  <c:v>0.634683</c:v>
                </c:pt>
                <c:pt idx="6866">
                  <c:v>0.63124499999999995</c:v>
                </c:pt>
                <c:pt idx="6867">
                  <c:v>0.62924100000000005</c:v>
                </c:pt>
                <c:pt idx="6868">
                  <c:v>0.63206600000000002</c:v>
                </c:pt>
                <c:pt idx="6869">
                  <c:v>0.63502000000000003</c:v>
                </c:pt>
                <c:pt idx="6870">
                  <c:v>0.64206200000000002</c:v>
                </c:pt>
                <c:pt idx="6871">
                  <c:v>0.656196</c:v>
                </c:pt>
                <c:pt idx="6872">
                  <c:v>0.65941399999999994</c:v>
                </c:pt>
                <c:pt idx="6873">
                  <c:v>0.660887</c:v>
                </c:pt>
                <c:pt idx="6874">
                  <c:v>0.66088899999999995</c:v>
                </c:pt>
                <c:pt idx="6875">
                  <c:v>0.66148899999999999</c:v>
                </c:pt>
                <c:pt idx="6876">
                  <c:v>0.663304</c:v>
                </c:pt>
                <c:pt idx="6877">
                  <c:v>0.66778400000000004</c:v>
                </c:pt>
                <c:pt idx="6878">
                  <c:v>0.669354</c:v>
                </c:pt>
                <c:pt idx="6879">
                  <c:v>0.67168600000000001</c:v>
                </c:pt>
                <c:pt idx="6880">
                  <c:v>0.66645799999999999</c:v>
                </c:pt>
                <c:pt idx="6881">
                  <c:v>0.659501</c:v>
                </c:pt>
                <c:pt idx="6882">
                  <c:v>0.65179699999999996</c:v>
                </c:pt>
                <c:pt idx="6883">
                  <c:v>0.64965499999999998</c:v>
                </c:pt>
                <c:pt idx="6884">
                  <c:v>0.64876299999999998</c:v>
                </c:pt>
                <c:pt idx="6885">
                  <c:v>0.64569500000000002</c:v>
                </c:pt>
                <c:pt idx="6886">
                  <c:v>0.638907</c:v>
                </c:pt>
                <c:pt idx="6887">
                  <c:v>0.63829899999999995</c:v>
                </c:pt>
                <c:pt idx="6888">
                  <c:v>0.63987899999999998</c:v>
                </c:pt>
                <c:pt idx="6889">
                  <c:v>0.63689300000000004</c:v>
                </c:pt>
                <c:pt idx="6890">
                  <c:v>0.63159299999999996</c:v>
                </c:pt>
                <c:pt idx="6891">
                  <c:v>0.62937100000000001</c:v>
                </c:pt>
                <c:pt idx="6892">
                  <c:v>0.62957200000000002</c:v>
                </c:pt>
                <c:pt idx="6893">
                  <c:v>0.62922699999999998</c:v>
                </c:pt>
                <c:pt idx="6894">
                  <c:v>0.63005299999999997</c:v>
                </c:pt>
                <c:pt idx="6895">
                  <c:v>0.63611499999999999</c:v>
                </c:pt>
                <c:pt idx="6896">
                  <c:v>0.62884099999999998</c:v>
                </c:pt>
                <c:pt idx="6897">
                  <c:v>0.63461100000000004</c:v>
                </c:pt>
                <c:pt idx="6898">
                  <c:v>0.63228700000000004</c:v>
                </c:pt>
                <c:pt idx="6899">
                  <c:v>0.63556699999999999</c:v>
                </c:pt>
                <c:pt idx="6900">
                  <c:v>0.640293</c:v>
                </c:pt>
                <c:pt idx="6901">
                  <c:v>0.64301699999999995</c:v>
                </c:pt>
                <c:pt idx="6902">
                  <c:v>0.64278000000000002</c:v>
                </c:pt>
                <c:pt idx="6903">
                  <c:v>0.64953899999999998</c:v>
                </c:pt>
                <c:pt idx="6904">
                  <c:v>0.64880599999999999</c:v>
                </c:pt>
                <c:pt idx="6905">
                  <c:v>0.64908500000000002</c:v>
                </c:pt>
                <c:pt idx="6906">
                  <c:v>0.64637999999999995</c:v>
                </c:pt>
                <c:pt idx="6907">
                  <c:v>0.64366100000000004</c:v>
                </c:pt>
                <c:pt idx="6908">
                  <c:v>0.64593500000000004</c:v>
                </c:pt>
                <c:pt idx="6909">
                  <c:v>0.649756</c:v>
                </c:pt>
                <c:pt idx="6910">
                  <c:v>0.65152699999999997</c:v>
                </c:pt>
                <c:pt idx="6911">
                  <c:v>0.66235599999999994</c:v>
                </c:pt>
                <c:pt idx="6912">
                  <c:v>0.66026499999999999</c:v>
                </c:pt>
                <c:pt idx="6913">
                  <c:v>0.65610199999999996</c:v>
                </c:pt>
                <c:pt idx="6914">
                  <c:v>0.64848899999999998</c:v>
                </c:pt>
                <c:pt idx="6915">
                  <c:v>0.63685599999999998</c:v>
                </c:pt>
                <c:pt idx="6916">
                  <c:v>0.62714599999999998</c:v>
                </c:pt>
                <c:pt idx="6917">
                  <c:v>0.62497999999999998</c:v>
                </c:pt>
                <c:pt idx="6918">
                  <c:v>0.61987999999999999</c:v>
                </c:pt>
                <c:pt idx="6919">
                  <c:v>0.61178900000000003</c:v>
                </c:pt>
                <c:pt idx="6920">
                  <c:v>0.59719900000000004</c:v>
                </c:pt>
                <c:pt idx="6921">
                  <c:v>0.58254799999999995</c:v>
                </c:pt>
                <c:pt idx="6922">
                  <c:v>0.57188099999999997</c:v>
                </c:pt>
                <c:pt idx="6923">
                  <c:v>0.56721999999999995</c:v>
                </c:pt>
                <c:pt idx="6924">
                  <c:v>0.56560900000000003</c:v>
                </c:pt>
                <c:pt idx="6925">
                  <c:v>0.56497200000000003</c:v>
                </c:pt>
                <c:pt idx="6926">
                  <c:v>0.56988799999999995</c:v>
                </c:pt>
                <c:pt idx="6927">
                  <c:v>0.56584999999999996</c:v>
                </c:pt>
                <c:pt idx="6928">
                  <c:v>0.55677600000000005</c:v>
                </c:pt>
                <c:pt idx="6929">
                  <c:v>0.54618100000000003</c:v>
                </c:pt>
                <c:pt idx="6930">
                  <c:v>0.54008800000000001</c:v>
                </c:pt>
                <c:pt idx="6931">
                  <c:v>0.53751000000000004</c:v>
                </c:pt>
                <c:pt idx="6932">
                  <c:v>0.53944700000000001</c:v>
                </c:pt>
                <c:pt idx="6933">
                  <c:v>0.54239999999999999</c:v>
                </c:pt>
                <c:pt idx="6934">
                  <c:v>0.55085499999999998</c:v>
                </c:pt>
                <c:pt idx="6935">
                  <c:v>0.54829899999999998</c:v>
                </c:pt>
                <c:pt idx="6936">
                  <c:v>0.54827499999999996</c:v>
                </c:pt>
                <c:pt idx="6937">
                  <c:v>0.54724200000000001</c:v>
                </c:pt>
                <c:pt idx="6938">
                  <c:v>0.54723299999999997</c:v>
                </c:pt>
                <c:pt idx="6939">
                  <c:v>0.54823100000000002</c:v>
                </c:pt>
                <c:pt idx="6940">
                  <c:v>0.55384</c:v>
                </c:pt>
                <c:pt idx="6941">
                  <c:v>0.56937199999999999</c:v>
                </c:pt>
                <c:pt idx="6942">
                  <c:v>0.57731399999999999</c:v>
                </c:pt>
                <c:pt idx="6943">
                  <c:v>0.58538000000000001</c:v>
                </c:pt>
                <c:pt idx="6944">
                  <c:v>0.59443000000000001</c:v>
                </c:pt>
                <c:pt idx="6945">
                  <c:v>0.60240199999999999</c:v>
                </c:pt>
                <c:pt idx="6946">
                  <c:v>0.60486899999999999</c:v>
                </c:pt>
                <c:pt idx="6947">
                  <c:v>0.60587500000000005</c:v>
                </c:pt>
                <c:pt idx="6948">
                  <c:v>0.60549600000000003</c:v>
                </c:pt>
                <c:pt idx="6949">
                  <c:v>0.60686899999999999</c:v>
                </c:pt>
                <c:pt idx="6950">
                  <c:v>0.59621000000000002</c:v>
                </c:pt>
                <c:pt idx="6951">
                  <c:v>0.58684000000000003</c:v>
                </c:pt>
                <c:pt idx="6952">
                  <c:v>0.57791899999999996</c:v>
                </c:pt>
                <c:pt idx="6953">
                  <c:v>0.57161899999999999</c:v>
                </c:pt>
                <c:pt idx="6954">
                  <c:v>0.57160900000000003</c:v>
                </c:pt>
                <c:pt idx="6955">
                  <c:v>0.58193700000000004</c:v>
                </c:pt>
                <c:pt idx="6956">
                  <c:v>0.59489700000000001</c:v>
                </c:pt>
                <c:pt idx="6957">
                  <c:v>0.61659699999999995</c:v>
                </c:pt>
                <c:pt idx="6958">
                  <c:v>0.63148700000000002</c:v>
                </c:pt>
                <c:pt idx="6959">
                  <c:v>0.645034</c:v>
                </c:pt>
                <c:pt idx="6960">
                  <c:v>0.65278899999999995</c:v>
                </c:pt>
                <c:pt idx="6961">
                  <c:v>0.65179699999999996</c:v>
                </c:pt>
                <c:pt idx="6962">
                  <c:v>0.64113299999999995</c:v>
                </c:pt>
                <c:pt idx="6963">
                  <c:v>0.63084700000000005</c:v>
                </c:pt>
                <c:pt idx="6964">
                  <c:v>0.62038400000000005</c:v>
                </c:pt>
                <c:pt idx="6965">
                  <c:v>0.60843100000000006</c:v>
                </c:pt>
                <c:pt idx="6966">
                  <c:v>0.597916</c:v>
                </c:pt>
                <c:pt idx="6967">
                  <c:v>0.59457700000000002</c:v>
                </c:pt>
                <c:pt idx="6968">
                  <c:v>0.59225499999999998</c:v>
                </c:pt>
                <c:pt idx="6969">
                  <c:v>0.57968399999999998</c:v>
                </c:pt>
                <c:pt idx="6970">
                  <c:v>0.56579199999999996</c:v>
                </c:pt>
                <c:pt idx="6971">
                  <c:v>0.55799600000000005</c:v>
                </c:pt>
                <c:pt idx="6972">
                  <c:v>0.55173000000000005</c:v>
                </c:pt>
                <c:pt idx="6973">
                  <c:v>0.55969599999999997</c:v>
                </c:pt>
                <c:pt idx="6974">
                  <c:v>0.55993199999999999</c:v>
                </c:pt>
                <c:pt idx="6975">
                  <c:v>0.56306299999999998</c:v>
                </c:pt>
                <c:pt idx="6976">
                  <c:v>0.56712099999999999</c:v>
                </c:pt>
                <c:pt idx="6977">
                  <c:v>0.56930800000000004</c:v>
                </c:pt>
                <c:pt idx="6978">
                  <c:v>0.57196100000000005</c:v>
                </c:pt>
                <c:pt idx="6979">
                  <c:v>0.57245199999999996</c:v>
                </c:pt>
                <c:pt idx="6980">
                  <c:v>0.57574099999999995</c:v>
                </c:pt>
                <c:pt idx="6981">
                  <c:v>0.58564000000000005</c:v>
                </c:pt>
                <c:pt idx="6982">
                  <c:v>0.58621800000000002</c:v>
                </c:pt>
                <c:pt idx="6983">
                  <c:v>0.58619500000000002</c:v>
                </c:pt>
                <c:pt idx="6984">
                  <c:v>0.58363600000000004</c:v>
                </c:pt>
                <c:pt idx="6985">
                  <c:v>0.58516699999999999</c:v>
                </c:pt>
                <c:pt idx="6986">
                  <c:v>0.58584899999999995</c:v>
                </c:pt>
                <c:pt idx="6987">
                  <c:v>0.58579800000000004</c:v>
                </c:pt>
                <c:pt idx="6988">
                  <c:v>0.58660500000000004</c:v>
                </c:pt>
                <c:pt idx="6989">
                  <c:v>0.59665999999999997</c:v>
                </c:pt>
                <c:pt idx="6990">
                  <c:v>0.60406099999999996</c:v>
                </c:pt>
                <c:pt idx="6991">
                  <c:v>0.60732600000000003</c:v>
                </c:pt>
                <c:pt idx="6992">
                  <c:v>0.61052399999999996</c:v>
                </c:pt>
                <c:pt idx="6993">
                  <c:v>0.61091700000000004</c:v>
                </c:pt>
                <c:pt idx="6994">
                  <c:v>0.61834699999999998</c:v>
                </c:pt>
                <c:pt idx="6995">
                  <c:v>0.623583</c:v>
                </c:pt>
                <c:pt idx="6996">
                  <c:v>0.62929299999999999</c:v>
                </c:pt>
                <c:pt idx="6997">
                  <c:v>0.63722999999999996</c:v>
                </c:pt>
                <c:pt idx="6998">
                  <c:v>0.63611200000000001</c:v>
                </c:pt>
                <c:pt idx="6999">
                  <c:v>0.63508100000000001</c:v>
                </c:pt>
                <c:pt idx="7000">
                  <c:v>0.63478199999999996</c:v>
                </c:pt>
                <c:pt idx="7001">
                  <c:v>0.63358899999999996</c:v>
                </c:pt>
                <c:pt idx="7002">
                  <c:v>0.62490800000000002</c:v>
                </c:pt>
                <c:pt idx="7003">
                  <c:v>0.61456900000000003</c:v>
                </c:pt>
                <c:pt idx="7004">
                  <c:v>0.60578399999999999</c:v>
                </c:pt>
                <c:pt idx="7005">
                  <c:v>0.59984999999999999</c:v>
                </c:pt>
                <c:pt idx="7006">
                  <c:v>0.59126100000000004</c:v>
                </c:pt>
                <c:pt idx="7007">
                  <c:v>0.58638000000000001</c:v>
                </c:pt>
                <c:pt idx="7008">
                  <c:v>0.581758</c:v>
                </c:pt>
                <c:pt idx="7009">
                  <c:v>0.57335400000000003</c:v>
                </c:pt>
                <c:pt idx="7010">
                  <c:v>0.56663600000000003</c:v>
                </c:pt>
                <c:pt idx="7011">
                  <c:v>0.56689999999999996</c:v>
                </c:pt>
                <c:pt idx="7012">
                  <c:v>0.57002200000000003</c:v>
                </c:pt>
                <c:pt idx="7013">
                  <c:v>0.57571700000000003</c:v>
                </c:pt>
                <c:pt idx="7014">
                  <c:v>0.57611500000000004</c:v>
                </c:pt>
                <c:pt idx="7015">
                  <c:v>0.57381400000000005</c:v>
                </c:pt>
                <c:pt idx="7016">
                  <c:v>0.56180300000000005</c:v>
                </c:pt>
                <c:pt idx="7017">
                  <c:v>0.54410700000000001</c:v>
                </c:pt>
                <c:pt idx="7018">
                  <c:v>0.52123799999999998</c:v>
                </c:pt>
                <c:pt idx="7019">
                  <c:v>0.50313200000000002</c:v>
                </c:pt>
                <c:pt idx="7020">
                  <c:v>0.496286</c:v>
                </c:pt>
                <c:pt idx="7021">
                  <c:v>0.49413200000000002</c:v>
                </c:pt>
                <c:pt idx="7022">
                  <c:v>0.49454599999999999</c:v>
                </c:pt>
                <c:pt idx="7023">
                  <c:v>0.49439</c:v>
                </c:pt>
                <c:pt idx="7024">
                  <c:v>0.496174</c:v>
                </c:pt>
                <c:pt idx="7025">
                  <c:v>0.50193600000000005</c:v>
                </c:pt>
                <c:pt idx="7026">
                  <c:v>0.50124199999999997</c:v>
                </c:pt>
                <c:pt idx="7027">
                  <c:v>0.50233799999999995</c:v>
                </c:pt>
                <c:pt idx="7028">
                  <c:v>0.50678999999999996</c:v>
                </c:pt>
                <c:pt idx="7029">
                  <c:v>0.51238600000000001</c:v>
                </c:pt>
                <c:pt idx="7030">
                  <c:v>0.52137900000000004</c:v>
                </c:pt>
                <c:pt idx="7031">
                  <c:v>0.53187200000000001</c:v>
                </c:pt>
                <c:pt idx="7032">
                  <c:v>0.53766999999999998</c:v>
                </c:pt>
                <c:pt idx="7033">
                  <c:v>0.54251799999999994</c:v>
                </c:pt>
                <c:pt idx="7034">
                  <c:v>0.54952400000000001</c:v>
                </c:pt>
                <c:pt idx="7035">
                  <c:v>0.54614499999999999</c:v>
                </c:pt>
                <c:pt idx="7036">
                  <c:v>0.54172200000000004</c:v>
                </c:pt>
                <c:pt idx="7037">
                  <c:v>0.53637199999999996</c:v>
                </c:pt>
                <c:pt idx="7038">
                  <c:v>0.53298699999999999</c:v>
                </c:pt>
                <c:pt idx="7039">
                  <c:v>0.53184299999999995</c:v>
                </c:pt>
                <c:pt idx="7040">
                  <c:v>0.53039199999999997</c:v>
                </c:pt>
                <c:pt idx="7041">
                  <c:v>0.52514899999999998</c:v>
                </c:pt>
                <c:pt idx="7042">
                  <c:v>0.52676999999999996</c:v>
                </c:pt>
                <c:pt idx="7043">
                  <c:v>0.53449400000000002</c:v>
                </c:pt>
                <c:pt idx="7044">
                  <c:v>0.53406299999999995</c:v>
                </c:pt>
                <c:pt idx="7045">
                  <c:v>0.53383499999999995</c:v>
                </c:pt>
                <c:pt idx="7046">
                  <c:v>0.53586999999999996</c:v>
                </c:pt>
                <c:pt idx="7047">
                  <c:v>0.53639199999999998</c:v>
                </c:pt>
                <c:pt idx="7048">
                  <c:v>0.53337400000000001</c:v>
                </c:pt>
                <c:pt idx="7049">
                  <c:v>0.52583500000000005</c:v>
                </c:pt>
                <c:pt idx="7050">
                  <c:v>0.51324700000000001</c:v>
                </c:pt>
                <c:pt idx="7051">
                  <c:v>0.503166</c:v>
                </c:pt>
                <c:pt idx="7052">
                  <c:v>0.502417</c:v>
                </c:pt>
                <c:pt idx="7053">
                  <c:v>0.50302500000000006</c:v>
                </c:pt>
                <c:pt idx="7054">
                  <c:v>0.49848399999999998</c:v>
                </c:pt>
                <c:pt idx="7055">
                  <c:v>0.50111700000000003</c:v>
                </c:pt>
                <c:pt idx="7056">
                  <c:v>0.50438899999999998</c:v>
                </c:pt>
                <c:pt idx="7057">
                  <c:v>0.50093100000000002</c:v>
                </c:pt>
                <c:pt idx="7058">
                  <c:v>0.50095599999999996</c:v>
                </c:pt>
                <c:pt idx="7059">
                  <c:v>0.50702499999999995</c:v>
                </c:pt>
                <c:pt idx="7060">
                  <c:v>0.50968000000000002</c:v>
                </c:pt>
                <c:pt idx="7061">
                  <c:v>0.51685700000000001</c:v>
                </c:pt>
                <c:pt idx="7062">
                  <c:v>0.52634700000000001</c:v>
                </c:pt>
                <c:pt idx="7063">
                  <c:v>0.52190199999999998</c:v>
                </c:pt>
                <c:pt idx="7064">
                  <c:v>0.51893100000000003</c:v>
                </c:pt>
                <c:pt idx="7065">
                  <c:v>0.51810599999999996</c:v>
                </c:pt>
                <c:pt idx="7066">
                  <c:v>0.52263300000000001</c:v>
                </c:pt>
                <c:pt idx="7067">
                  <c:v>0.53010400000000002</c:v>
                </c:pt>
                <c:pt idx="7068">
                  <c:v>0.53563799999999995</c:v>
                </c:pt>
                <c:pt idx="7069">
                  <c:v>0.535941</c:v>
                </c:pt>
                <c:pt idx="7070">
                  <c:v>0.53164699999999998</c:v>
                </c:pt>
                <c:pt idx="7071">
                  <c:v>0.52927599999999997</c:v>
                </c:pt>
                <c:pt idx="7072">
                  <c:v>0.52247100000000002</c:v>
                </c:pt>
                <c:pt idx="7073">
                  <c:v>0.50644400000000001</c:v>
                </c:pt>
                <c:pt idx="7074">
                  <c:v>0.50143899999999997</c:v>
                </c:pt>
                <c:pt idx="7075">
                  <c:v>0.50445799999999996</c:v>
                </c:pt>
                <c:pt idx="7076">
                  <c:v>0.50809300000000002</c:v>
                </c:pt>
                <c:pt idx="7077">
                  <c:v>0.50826199999999999</c:v>
                </c:pt>
                <c:pt idx="7078">
                  <c:v>0.50963800000000004</c:v>
                </c:pt>
                <c:pt idx="7079">
                  <c:v>0.512683</c:v>
                </c:pt>
                <c:pt idx="7080">
                  <c:v>0.51127</c:v>
                </c:pt>
                <c:pt idx="7081">
                  <c:v>0.51502899999999996</c:v>
                </c:pt>
                <c:pt idx="7082">
                  <c:v>0.52020100000000002</c:v>
                </c:pt>
                <c:pt idx="7083">
                  <c:v>0.51934000000000002</c:v>
                </c:pt>
                <c:pt idx="7084">
                  <c:v>0.51856599999999997</c:v>
                </c:pt>
                <c:pt idx="7085">
                  <c:v>0.51736300000000002</c:v>
                </c:pt>
                <c:pt idx="7086">
                  <c:v>0.52062600000000003</c:v>
                </c:pt>
                <c:pt idx="7087">
                  <c:v>0.526559</c:v>
                </c:pt>
                <c:pt idx="7088">
                  <c:v>0.53253600000000001</c:v>
                </c:pt>
                <c:pt idx="7089">
                  <c:v>0.534632</c:v>
                </c:pt>
                <c:pt idx="7090">
                  <c:v>0.541381</c:v>
                </c:pt>
                <c:pt idx="7091">
                  <c:v>0.554365</c:v>
                </c:pt>
                <c:pt idx="7092">
                  <c:v>0.55726900000000001</c:v>
                </c:pt>
                <c:pt idx="7093">
                  <c:v>0.56105499999999997</c:v>
                </c:pt>
                <c:pt idx="7094">
                  <c:v>0.56976899999999997</c:v>
                </c:pt>
                <c:pt idx="7095">
                  <c:v>0.576318</c:v>
                </c:pt>
                <c:pt idx="7096">
                  <c:v>0.58564099999999997</c:v>
                </c:pt>
                <c:pt idx="7097">
                  <c:v>0.58707799999999999</c:v>
                </c:pt>
                <c:pt idx="7098">
                  <c:v>0.58838100000000004</c:v>
                </c:pt>
                <c:pt idx="7099">
                  <c:v>0.59400799999999998</c:v>
                </c:pt>
                <c:pt idx="7100">
                  <c:v>0.603877</c:v>
                </c:pt>
                <c:pt idx="7101">
                  <c:v>0.61269499999999999</c:v>
                </c:pt>
                <c:pt idx="7102">
                  <c:v>0.62008300000000005</c:v>
                </c:pt>
                <c:pt idx="7103">
                  <c:v>0.63298100000000002</c:v>
                </c:pt>
                <c:pt idx="7104">
                  <c:v>0.64513600000000004</c:v>
                </c:pt>
                <c:pt idx="7105">
                  <c:v>0.65615900000000005</c:v>
                </c:pt>
                <c:pt idx="7106">
                  <c:v>0.665134</c:v>
                </c:pt>
                <c:pt idx="7107">
                  <c:v>0.670427</c:v>
                </c:pt>
                <c:pt idx="7108">
                  <c:v>0.67329899999999998</c:v>
                </c:pt>
                <c:pt idx="7109">
                  <c:v>0.67143299999999995</c:v>
                </c:pt>
                <c:pt idx="7110">
                  <c:v>0.674257</c:v>
                </c:pt>
                <c:pt idx="7111">
                  <c:v>0.68157000000000001</c:v>
                </c:pt>
                <c:pt idx="7112">
                  <c:v>0.68387500000000001</c:v>
                </c:pt>
                <c:pt idx="7113">
                  <c:v>0.68528800000000001</c:v>
                </c:pt>
                <c:pt idx="7114">
                  <c:v>0.68304699999999996</c:v>
                </c:pt>
                <c:pt idx="7115">
                  <c:v>0.68037899999999996</c:v>
                </c:pt>
                <c:pt idx="7116">
                  <c:v>0.67767999999999995</c:v>
                </c:pt>
                <c:pt idx="7117">
                  <c:v>0.67406500000000003</c:v>
                </c:pt>
                <c:pt idx="7118">
                  <c:v>0.66976400000000003</c:v>
                </c:pt>
                <c:pt idx="7119">
                  <c:v>0.66800099999999996</c:v>
                </c:pt>
                <c:pt idx="7120">
                  <c:v>0.66732100000000005</c:v>
                </c:pt>
                <c:pt idx="7121">
                  <c:v>0.66346099999999997</c:v>
                </c:pt>
                <c:pt idx="7122">
                  <c:v>0.65840200000000004</c:v>
                </c:pt>
                <c:pt idx="7123">
                  <c:v>0.64920800000000001</c:v>
                </c:pt>
                <c:pt idx="7124">
                  <c:v>0.64077899999999999</c:v>
                </c:pt>
                <c:pt idx="7125">
                  <c:v>0.63516700000000004</c:v>
                </c:pt>
                <c:pt idx="7126">
                  <c:v>0.63062300000000004</c:v>
                </c:pt>
                <c:pt idx="7127">
                  <c:v>0.62638700000000003</c:v>
                </c:pt>
                <c:pt idx="7128">
                  <c:v>0.61879099999999998</c:v>
                </c:pt>
                <c:pt idx="7129">
                  <c:v>0.61351900000000004</c:v>
                </c:pt>
                <c:pt idx="7130">
                  <c:v>0.60980800000000002</c:v>
                </c:pt>
                <c:pt idx="7131">
                  <c:v>0.60524</c:v>
                </c:pt>
                <c:pt idx="7132">
                  <c:v>0.59962700000000002</c:v>
                </c:pt>
                <c:pt idx="7133">
                  <c:v>0.59037899999999999</c:v>
                </c:pt>
                <c:pt idx="7134">
                  <c:v>0.57934200000000002</c:v>
                </c:pt>
                <c:pt idx="7135">
                  <c:v>0.57020099999999996</c:v>
                </c:pt>
                <c:pt idx="7136">
                  <c:v>0.56170799999999999</c:v>
                </c:pt>
                <c:pt idx="7137">
                  <c:v>0.55709500000000001</c:v>
                </c:pt>
                <c:pt idx="7138">
                  <c:v>0.55752400000000002</c:v>
                </c:pt>
                <c:pt idx="7139">
                  <c:v>0.55605199999999999</c:v>
                </c:pt>
                <c:pt idx="7140">
                  <c:v>0.55396199999999995</c:v>
                </c:pt>
                <c:pt idx="7141">
                  <c:v>0.55357999999999996</c:v>
                </c:pt>
                <c:pt idx="7142">
                  <c:v>0.55359199999999997</c:v>
                </c:pt>
                <c:pt idx="7143">
                  <c:v>0.552068</c:v>
                </c:pt>
                <c:pt idx="7144">
                  <c:v>0.54768799999999995</c:v>
                </c:pt>
                <c:pt idx="7145">
                  <c:v>0.54873400000000006</c:v>
                </c:pt>
                <c:pt idx="7146">
                  <c:v>0.55542599999999998</c:v>
                </c:pt>
                <c:pt idx="7147">
                  <c:v>0.55935999999999997</c:v>
                </c:pt>
                <c:pt idx="7148">
                  <c:v>0.56417399999999995</c:v>
                </c:pt>
                <c:pt idx="7149">
                  <c:v>0.56792699999999996</c:v>
                </c:pt>
                <c:pt idx="7150">
                  <c:v>0.57070299999999996</c:v>
                </c:pt>
                <c:pt idx="7151">
                  <c:v>0.57259800000000005</c:v>
                </c:pt>
                <c:pt idx="7152">
                  <c:v>0.57308099999999995</c:v>
                </c:pt>
                <c:pt idx="7153">
                  <c:v>0.57769300000000001</c:v>
                </c:pt>
                <c:pt idx="7154">
                  <c:v>0.582148</c:v>
                </c:pt>
                <c:pt idx="7155">
                  <c:v>0.593893</c:v>
                </c:pt>
                <c:pt idx="7156">
                  <c:v>0.60610900000000001</c:v>
                </c:pt>
                <c:pt idx="7157">
                  <c:v>0.60688200000000003</c:v>
                </c:pt>
                <c:pt idx="7158">
                  <c:v>0.61230399999999996</c:v>
                </c:pt>
                <c:pt idx="7159">
                  <c:v>0.619892</c:v>
                </c:pt>
                <c:pt idx="7160">
                  <c:v>0.62712299999999999</c:v>
                </c:pt>
                <c:pt idx="7161">
                  <c:v>0.63122999999999996</c:v>
                </c:pt>
                <c:pt idx="7162">
                  <c:v>0.63258700000000001</c:v>
                </c:pt>
                <c:pt idx="7163">
                  <c:v>0.63648000000000005</c:v>
                </c:pt>
                <c:pt idx="7164">
                  <c:v>0.64029000000000003</c:v>
                </c:pt>
                <c:pt idx="7165">
                  <c:v>0.64272899999999999</c:v>
                </c:pt>
                <c:pt idx="7166">
                  <c:v>0.64286799999999999</c:v>
                </c:pt>
                <c:pt idx="7167">
                  <c:v>0.63818299999999994</c:v>
                </c:pt>
                <c:pt idx="7168">
                  <c:v>0.63612500000000005</c:v>
                </c:pt>
                <c:pt idx="7169">
                  <c:v>0.63585000000000003</c:v>
                </c:pt>
                <c:pt idx="7170">
                  <c:v>0.636185</c:v>
                </c:pt>
                <c:pt idx="7171">
                  <c:v>0.63706099999999999</c:v>
                </c:pt>
                <c:pt idx="7172">
                  <c:v>0.636625</c:v>
                </c:pt>
                <c:pt idx="7173">
                  <c:v>0.63557300000000005</c:v>
                </c:pt>
                <c:pt idx="7174">
                  <c:v>0.63367600000000002</c:v>
                </c:pt>
                <c:pt idx="7175">
                  <c:v>0.637903</c:v>
                </c:pt>
                <c:pt idx="7176">
                  <c:v>0.64354</c:v>
                </c:pt>
                <c:pt idx="7177">
                  <c:v>0.64156199999999997</c:v>
                </c:pt>
                <c:pt idx="7178">
                  <c:v>0.63698399999999999</c:v>
                </c:pt>
                <c:pt idx="7179">
                  <c:v>0.62812900000000005</c:v>
                </c:pt>
                <c:pt idx="7180">
                  <c:v>0.62232399999999999</c:v>
                </c:pt>
                <c:pt idx="7181">
                  <c:v>0.61836000000000002</c:v>
                </c:pt>
                <c:pt idx="7182">
                  <c:v>0.61366299999999996</c:v>
                </c:pt>
                <c:pt idx="7183">
                  <c:v>0.61192599999999997</c:v>
                </c:pt>
                <c:pt idx="7184">
                  <c:v>0.61164300000000005</c:v>
                </c:pt>
                <c:pt idx="7185">
                  <c:v>0.61666500000000002</c:v>
                </c:pt>
                <c:pt idx="7186">
                  <c:v>0.62347300000000005</c:v>
                </c:pt>
                <c:pt idx="7187">
                  <c:v>0.62556</c:v>
                </c:pt>
                <c:pt idx="7188">
                  <c:v>0.62884200000000001</c:v>
                </c:pt>
                <c:pt idx="7189">
                  <c:v>0.63423399999999996</c:v>
                </c:pt>
                <c:pt idx="7190">
                  <c:v>0.64340399999999998</c:v>
                </c:pt>
                <c:pt idx="7191">
                  <c:v>0.65052500000000002</c:v>
                </c:pt>
                <c:pt idx="7192">
                  <c:v>0.65416799999999997</c:v>
                </c:pt>
                <c:pt idx="7193">
                  <c:v>0.66175200000000001</c:v>
                </c:pt>
                <c:pt idx="7194">
                  <c:v>0.67160299999999995</c:v>
                </c:pt>
                <c:pt idx="7195">
                  <c:v>0.68542199999999998</c:v>
                </c:pt>
                <c:pt idx="7196">
                  <c:v>0.69842199999999999</c:v>
                </c:pt>
                <c:pt idx="7197">
                  <c:v>0.69799900000000004</c:v>
                </c:pt>
                <c:pt idx="7198">
                  <c:v>0.69981800000000005</c:v>
                </c:pt>
                <c:pt idx="7199">
                  <c:v>0.70374899999999996</c:v>
                </c:pt>
                <c:pt idx="7200">
                  <c:v>0.70503899999999997</c:v>
                </c:pt>
                <c:pt idx="7201">
                  <c:v>0.70372999999999997</c:v>
                </c:pt>
                <c:pt idx="7202">
                  <c:v>0.70675399999999999</c:v>
                </c:pt>
                <c:pt idx="7203">
                  <c:v>0.71210399999999996</c:v>
                </c:pt>
                <c:pt idx="7204">
                  <c:v>0.71779099999999996</c:v>
                </c:pt>
                <c:pt idx="7205">
                  <c:v>0.72603099999999998</c:v>
                </c:pt>
                <c:pt idx="7206">
                  <c:v>0.72778900000000002</c:v>
                </c:pt>
                <c:pt idx="7207">
                  <c:v>0.72772199999999998</c:v>
                </c:pt>
                <c:pt idx="7208">
                  <c:v>0.72619100000000003</c:v>
                </c:pt>
                <c:pt idx="7209">
                  <c:v>0.72478200000000004</c:v>
                </c:pt>
                <c:pt idx="7210">
                  <c:v>0.72494000000000003</c:v>
                </c:pt>
                <c:pt idx="7211">
                  <c:v>0.72206000000000004</c:v>
                </c:pt>
                <c:pt idx="7212">
                  <c:v>0.72658999999999996</c:v>
                </c:pt>
                <c:pt idx="7213">
                  <c:v>0.736954</c:v>
                </c:pt>
                <c:pt idx="7214">
                  <c:v>0.73643800000000004</c:v>
                </c:pt>
                <c:pt idx="7215">
                  <c:v>0.73471500000000001</c:v>
                </c:pt>
                <c:pt idx="7216">
                  <c:v>0.73119699999999999</c:v>
                </c:pt>
                <c:pt idx="7217">
                  <c:v>0.72732399999999997</c:v>
                </c:pt>
                <c:pt idx="7218">
                  <c:v>0.72331000000000001</c:v>
                </c:pt>
                <c:pt idx="7219">
                  <c:v>0.71823599999999999</c:v>
                </c:pt>
                <c:pt idx="7220">
                  <c:v>0.70747700000000002</c:v>
                </c:pt>
                <c:pt idx="7221">
                  <c:v>0.70099900000000004</c:v>
                </c:pt>
                <c:pt idx="7222">
                  <c:v>0.70054099999999997</c:v>
                </c:pt>
                <c:pt idx="7223">
                  <c:v>0.68909100000000001</c:v>
                </c:pt>
                <c:pt idx="7224">
                  <c:v>0.68006800000000001</c:v>
                </c:pt>
                <c:pt idx="7225">
                  <c:v>0.67350200000000005</c:v>
                </c:pt>
                <c:pt idx="7226">
                  <c:v>0.66825999999999997</c:v>
                </c:pt>
                <c:pt idx="7227">
                  <c:v>0.665771</c:v>
                </c:pt>
                <c:pt idx="7228">
                  <c:v>0.66472799999999999</c:v>
                </c:pt>
                <c:pt idx="7229">
                  <c:v>0.66555799999999998</c:v>
                </c:pt>
                <c:pt idx="7230">
                  <c:v>0.66881299999999999</c:v>
                </c:pt>
                <c:pt idx="7231">
                  <c:v>0.66453499999999999</c:v>
                </c:pt>
                <c:pt idx="7232">
                  <c:v>0.66276599999999997</c:v>
                </c:pt>
                <c:pt idx="7233">
                  <c:v>0.656717</c:v>
                </c:pt>
                <c:pt idx="7234">
                  <c:v>0.64691900000000002</c:v>
                </c:pt>
                <c:pt idx="7235">
                  <c:v>0.64289099999999999</c:v>
                </c:pt>
                <c:pt idx="7236">
                  <c:v>0.64026000000000005</c:v>
                </c:pt>
                <c:pt idx="7237">
                  <c:v>0.63400299999999998</c:v>
                </c:pt>
                <c:pt idx="7238">
                  <c:v>0.62858800000000004</c:v>
                </c:pt>
                <c:pt idx="7239">
                  <c:v>0.62203200000000003</c:v>
                </c:pt>
                <c:pt idx="7240">
                  <c:v>0.60862400000000005</c:v>
                </c:pt>
                <c:pt idx="7241">
                  <c:v>0.59958800000000001</c:v>
                </c:pt>
                <c:pt idx="7242">
                  <c:v>0.59697299999999998</c:v>
                </c:pt>
                <c:pt idx="7243">
                  <c:v>0.58981899999999998</c:v>
                </c:pt>
                <c:pt idx="7244">
                  <c:v>0.57600600000000002</c:v>
                </c:pt>
                <c:pt idx="7245">
                  <c:v>0.56284100000000004</c:v>
                </c:pt>
                <c:pt idx="7246">
                  <c:v>0.56191100000000005</c:v>
                </c:pt>
                <c:pt idx="7247">
                  <c:v>0.56628800000000001</c:v>
                </c:pt>
                <c:pt idx="7248">
                  <c:v>0.56182500000000002</c:v>
                </c:pt>
                <c:pt idx="7249">
                  <c:v>0.55918599999999996</c:v>
                </c:pt>
                <c:pt idx="7250">
                  <c:v>0.55735800000000002</c:v>
                </c:pt>
                <c:pt idx="7251">
                  <c:v>0.55706999999999995</c:v>
                </c:pt>
                <c:pt idx="7252">
                  <c:v>0.55767</c:v>
                </c:pt>
                <c:pt idx="7253">
                  <c:v>0.55857599999999996</c:v>
                </c:pt>
                <c:pt idx="7254">
                  <c:v>0.55898400000000004</c:v>
                </c:pt>
                <c:pt idx="7255">
                  <c:v>0.56359300000000001</c:v>
                </c:pt>
                <c:pt idx="7256">
                  <c:v>0.57336699999999996</c:v>
                </c:pt>
                <c:pt idx="7257">
                  <c:v>0.57443299999999997</c:v>
                </c:pt>
                <c:pt idx="7258">
                  <c:v>0.573689</c:v>
                </c:pt>
                <c:pt idx="7259">
                  <c:v>0.56787399999999999</c:v>
                </c:pt>
                <c:pt idx="7260">
                  <c:v>0.56283099999999997</c:v>
                </c:pt>
                <c:pt idx="7261">
                  <c:v>0.55547400000000002</c:v>
                </c:pt>
                <c:pt idx="7262">
                  <c:v>0.54848600000000003</c:v>
                </c:pt>
                <c:pt idx="7263">
                  <c:v>0.54617199999999999</c:v>
                </c:pt>
                <c:pt idx="7264">
                  <c:v>0.54790099999999997</c:v>
                </c:pt>
                <c:pt idx="7265">
                  <c:v>0.54843399999999998</c:v>
                </c:pt>
                <c:pt idx="7266">
                  <c:v>0.53512700000000002</c:v>
                </c:pt>
                <c:pt idx="7267">
                  <c:v>0.52191600000000005</c:v>
                </c:pt>
                <c:pt idx="7268">
                  <c:v>0.51308100000000001</c:v>
                </c:pt>
                <c:pt idx="7269">
                  <c:v>0.50190699999999999</c:v>
                </c:pt>
                <c:pt idx="7270">
                  <c:v>0.48969400000000002</c:v>
                </c:pt>
                <c:pt idx="7271">
                  <c:v>0.47737499999999999</c:v>
                </c:pt>
                <c:pt idx="7272">
                  <c:v>0.46909899999999999</c:v>
                </c:pt>
                <c:pt idx="7273">
                  <c:v>0.45164900000000002</c:v>
                </c:pt>
                <c:pt idx="7274">
                  <c:v>0.43215199999999998</c:v>
                </c:pt>
                <c:pt idx="7275">
                  <c:v>0.42028399999999999</c:v>
                </c:pt>
                <c:pt idx="7276">
                  <c:v>0.413883</c:v>
                </c:pt>
                <c:pt idx="7277">
                  <c:v>0.4042</c:v>
                </c:pt>
                <c:pt idx="7278">
                  <c:v>0.39428299999999999</c:v>
                </c:pt>
                <c:pt idx="7279">
                  <c:v>0.38384699999999999</c:v>
                </c:pt>
                <c:pt idx="7280">
                  <c:v>0.37276799999999999</c:v>
                </c:pt>
                <c:pt idx="7281">
                  <c:v>0.357213</c:v>
                </c:pt>
                <c:pt idx="7282">
                  <c:v>0.33756700000000001</c:v>
                </c:pt>
                <c:pt idx="7283">
                  <c:v>0.32460099999999997</c:v>
                </c:pt>
                <c:pt idx="7284">
                  <c:v>0.31027900000000003</c:v>
                </c:pt>
                <c:pt idx="7285">
                  <c:v>0.29440100000000002</c:v>
                </c:pt>
                <c:pt idx="7286">
                  <c:v>0.29108099999999998</c:v>
                </c:pt>
                <c:pt idx="7287">
                  <c:v>0.294657</c:v>
                </c:pt>
                <c:pt idx="7288">
                  <c:v>0.29396099999999997</c:v>
                </c:pt>
                <c:pt idx="7289">
                  <c:v>0.29324600000000001</c:v>
                </c:pt>
                <c:pt idx="7290">
                  <c:v>0.29426600000000003</c:v>
                </c:pt>
                <c:pt idx="7291">
                  <c:v>0.29287000000000002</c:v>
                </c:pt>
                <c:pt idx="7292">
                  <c:v>0.29355500000000001</c:v>
                </c:pt>
                <c:pt idx="7293">
                  <c:v>0.29366900000000001</c:v>
                </c:pt>
                <c:pt idx="7294">
                  <c:v>0.29247800000000002</c:v>
                </c:pt>
                <c:pt idx="7295">
                  <c:v>0.286165</c:v>
                </c:pt>
                <c:pt idx="7296">
                  <c:v>0.28495700000000002</c:v>
                </c:pt>
                <c:pt idx="7297">
                  <c:v>0.28786099999999998</c:v>
                </c:pt>
                <c:pt idx="7298">
                  <c:v>0.304892</c:v>
                </c:pt>
                <c:pt idx="7299">
                  <c:v>0.30471100000000001</c:v>
                </c:pt>
                <c:pt idx="7300">
                  <c:v>0.296595</c:v>
                </c:pt>
                <c:pt idx="7301">
                  <c:v>0.28383199999999997</c:v>
                </c:pt>
                <c:pt idx="7302">
                  <c:v>0.27673500000000001</c:v>
                </c:pt>
                <c:pt idx="7303">
                  <c:v>0.27091999999999999</c:v>
                </c:pt>
                <c:pt idx="7304">
                  <c:v>0.26677400000000001</c:v>
                </c:pt>
                <c:pt idx="7305">
                  <c:v>0.26758199999999999</c:v>
                </c:pt>
                <c:pt idx="7306">
                  <c:v>0.270401</c:v>
                </c:pt>
                <c:pt idx="7307">
                  <c:v>0.27599099999999999</c:v>
                </c:pt>
                <c:pt idx="7308">
                  <c:v>0.27451199999999998</c:v>
                </c:pt>
                <c:pt idx="7309">
                  <c:v>0.27281300000000003</c:v>
                </c:pt>
                <c:pt idx="7310">
                  <c:v>0.27407900000000002</c:v>
                </c:pt>
                <c:pt idx="7311">
                  <c:v>0.27526</c:v>
                </c:pt>
                <c:pt idx="7312">
                  <c:v>0.27440700000000001</c:v>
                </c:pt>
                <c:pt idx="7313">
                  <c:v>0.26951599999999998</c:v>
                </c:pt>
                <c:pt idx="7314">
                  <c:v>0.26128600000000002</c:v>
                </c:pt>
                <c:pt idx="7315">
                  <c:v>0.25762600000000002</c:v>
                </c:pt>
                <c:pt idx="7316">
                  <c:v>0.256434</c:v>
                </c:pt>
                <c:pt idx="7317">
                  <c:v>0.256604</c:v>
                </c:pt>
                <c:pt idx="7318">
                  <c:v>0.26456299999999999</c:v>
                </c:pt>
                <c:pt idx="7319">
                  <c:v>0.330042</c:v>
                </c:pt>
                <c:pt idx="7320">
                  <c:v>0.35940699999999998</c:v>
                </c:pt>
                <c:pt idx="7321">
                  <c:v>0.16078300000000001</c:v>
                </c:pt>
                <c:pt idx="7322">
                  <c:v>-0.120447</c:v>
                </c:pt>
                <c:pt idx="7323">
                  <c:v>-0.11781</c:v>
                </c:pt>
                <c:pt idx="7324">
                  <c:v>-5.5683999999999997E-2</c:v>
                </c:pt>
                <c:pt idx="7325">
                  <c:v>0.16209399999999999</c:v>
                </c:pt>
                <c:pt idx="7326">
                  <c:v>0.15004000000000001</c:v>
                </c:pt>
                <c:pt idx="7327">
                  <c:v>5.2400200000000001E-2</c:v>
                </c:pt>
                <c:pt idx="7328">
                  <c:v>-1.58523E-2</c:v>
                </c:pt>
                <c:pt idx="7329">
                  <c:v>-3.1776699999999998E-2</c:v>
                </c:pt>
                <c:pt idx="7330">
                  <c:v>-2.9484099999999999E-2</c:v>
                </c:pt>
                <c:pt idx="7331">
                  <c:v>-2.7221200000000001E-2</c:v>
                </c:pt>
                <c:pt idx="7332">
                  <c:v>-2.5456300000000001E-2</c:v>
                </c:pt>
                <c:pt idx="7333">
                  <c:v>-2.36438E-2</c:v>
                </c:pt>
                <c:pt idx="7334">
                  <c:v>-1.4368300000000001E-2</c:v>
                </c:pt>
                <c:pt idx="7335">
                  <c:v>-1.7121999999999998E-2</c:v>
                </c:pt>
                <c:pt idx="7336">
                  <c:v>-2.38097E-2</c:v>
                </c:pt>
                <c:pt idx="7337">
                  <c:v>-2.6504E-2</c:v>
                </c:pt>
                <c:pt idx="7338">
                  <c:v>-3.3708399999999999E-2</c:v>
                </c:pt>
                <c:pt idx="7339">
                  <c:v>-4.3395499999999997E-2</c:v>
                </c:pt>
                <c:pt idx="7340">
                  <c:v>-5.5081199999999997E-2</c:v>
                </c:pt>
                <c:pt idx="7341">
                  <c:v>-6.7755599999999999E-2</c:v>
                </c:pt>
                <c:pt idx="7342">
                  <c:v>-7.5925999999999993E-2</c:v>
                </c:pt>
                <c:pt idx="7343">
                  <c:v>-8.3097000000000004E-2</c:v>
                </c:pt>
                <c:pt idx="7344">
                  <c:v>-8.7259100000000006E-2</c:v>
                </c:pt>
                <c:pt idx="7345">
                  <c:v>-8.8920100000000002E-2</c:v>
                </c:pt>
                <c:pt idx="7346">
                  <c:v>-8.9577299999999999E-2</c:v>
                </c:pt>
                <c:pt idx="7347">
                  <c:v>-9.1237399999999996E-2</c:v>
                </c:pt>
                <c:pt idx="7348">
                  <c:v>-9.6888600000000005E-2</c:v>
                </c:pt>
                <c:pt idx="7349">
                  <c:v>-0.101539</c:v>
                </c:pt>
                <c:pt idx="7350">
                  <c:v>-0.10766100000000001</c:v>
                </c:pt>
                <c:pt idx="7351">
                  <c:v>-0.10077700000000001</c:v>
                </c:pt>
                <c:pt idx="7352">
                  <c:v>-9.7418199999999996E-2</c:v>
                </c:pt>
                <c:pt idx="7353">
                  <c:v>-9.3013299999999993E-2</c:v>
                </c:pt>
                <c:pt idx="7354">
                  <c:v>-8.1118300000000004E-2</c:v>
                </c:pt>
                <c:pt idx="7355">
                  <c:v>-7.4242100000000005E-2</c:v>
                </c:pt>
                <c:pt idx="7356">
                  <c:v>-6.5794599999999995E-2</c:v>
                </c:pt>
                <c:pt idx="7357">
                  <c:v>-4.8367899999999998E-2</c:v>
                </c:pt>
                <c:pt idx="7358">
                  <c:v>-3.4436300000000003E-2</c:v>
                </c:pt>
                <c:pt idx="7359">
                  <c:v>-1.75335E-2</c:v>
                </c:pt>
                <c:pt idx="7360">
                  <c:v>-1.3150500000000001E-2</c:v>
                </c:pt>
                <c:pt idx="7361">
                  <c:v>-6.6576200000000004E-3</c:v>
                </c:pt>
                <c:pt idx="7362">
                  <c:v>3.8118200000000001E-3</c:v>
                </c:pt>
                <c:pt idx="7363">
                  <c:v>1.1702000000000001E-2</c:v>
                </c:pt>
                <c:pt idx="7364">
                  <c:v>1.0613900000000001E-2</c:v>
                </c:pt>
                <c:pt idx="7365">
                  <c:v>8.5505100000000007E-3</c:v>
                </c:pt>
                <c:pt idx="7366">
                  <c:v>5.1188800000000001E-3</c:v>
                </c:pt>
                <c:pt idx="7367">
                  <c:v>1.46778E-2</c:v>
                </c:pt>
                <c:pt idx="7368">
                  <c:v>1.9586900000000001E-2</c:v>
                </c:pt>
                <c:pt idx="7369">
                  <c:v>2.2562700000000002E-2</c:v>
                </c:pt>
                <c:pt idx="7370">
                  <c:v>2.19705E-2</c:v>
                </c:pt>
                <c:pt idx="7371">
                  <c:v>1.6422900000000001E-2</c:v>
                </c:pt>
                <c:pt idx="7372">
                  <c:v>1.04157E-2</c:v>
                </c:pt>
                <c:pt idx="7373">
                  <c:v>3.9421200000000003E-3</c:v>
                </c:pt>
                <c:pt idx="7374">
                  <c:v>3.1958300000000002E-3</c:v>
                </c:pt>
                <c:pt idx="7375">
                  <c:v>1.11857E-2</c:v>
                </c:pt>
                <c:pt idx="7376">
                  <c:v>6.3248100000000002E-3</c:v>
                </c:pt>
                <c:pt idx="7377">
                  <c:v>-7.1360900000000003E-3</c:v>
                </c:pt>
                <c:pt idx="7378">
                  <c:v>-1.39519E-2</c:v>
                </c:pt>
                <c:pt idx="7379">
                  <c:v>-1.8350999999999999E-2</c:v>
                </c:pt>
                <c:pt idx="7380">
                  <c:v>-1.9216199999999999E-2</c:v>
                </c:pt>
                <c:pt idx="7381">
                  <c:v>-1.86483E-2</c:v>
                </c:pt>
                <c:pt idx="7382">
                  <c:v>-2.3657399999999999E-2</c:v>
                </c:pt>
                <c:pt idx="7383">
                  <c:v>-4.5768499999999997E-2</c:v>
                </c:pt>
                <c:pt idx="7384">
                  <c:v>-5.6148999999999998E-2</c:v>
                </c:pt>
                <c:pt idx="7385">
                  <c:v>-5.8016600000000002E-2</c:v>
                </c:pt>
                <c:pt idx="7386">
                  <c:v>-6.2080299999999998E-2</c:v>
                </c:pt>
                <c:pt idx="7387">
                  <c:v>-6.8089499999999997E-2</c:v>
                </c:pt>
                <c:pt idx="7388">
                  <c:v>-7.4982900000000005E-2</c:v>
                </c:pt>
                <c:pt idx="7389">
                  <c:v>-7.9832500000000001E-2</c:v>
                </c:pt>
                <c:pt idx="7390">
                  <c:v>-8.1940899999999997E-2</c:v>
                </c:pt>
                <c:pt idx="7391">
                  <c:v>-7.7777899999999997E-2</c:v>
                </c:pt>
                <c:pt idx="7392">
                  <c:v>-7.6777499999999999E-2</c:v>
                </c:pt>
                <c:pt idx="7393">
                  <c:v>-7.5185100000000005E-2</c:v>
                </c:pt>
                <c:pt idx="7394">
                  <c:v>-7.4488399999999996E-2</c:v>
                </c:pt>
                <c:pt idx="7395">
                  <c:v>-7.1381E-2</c:v>
                </c:pt>
                <c:pt idx="7396">
                  <c:v>-7.1435299999999993E-2</c:v>
                </c:pt>
                <c:pt idx="7397">
                  <c:v>-7.16971E-2</c:v>
                </c:pt>
                <c:pt idx="7398">
                  <c:v>-7.1807499999999996E-2</c:v>
                </c:pt>
                <c:pt idx="7399">
                  <c:v>-7.37429E-2</c:v>
                </c:pt>
                <c:pt idx="7400">
                  <c:v>-6.7597599999999994E-2</c:v>
                </c:pt>
                <c:pt idx="7401">
                  <c:v>-6.8142800000000003E-2</c:v>
                </c:pt>
                <c:pt idx="7402">
                  <c:v>-6.5293900000000002E-2</c:v>
                </c:pt>
                <c:pt idx="7403">
                  <c:v>-6.3134599999999999E-2</c:v>
                </c:pt>
                <c:pt idx="7404">
                  <c:v>-5.9942599999999999E-2</c:v>
                </c:pt>
                <c:pt idx="7405">
                  <c:v>-5.9131299999999998E-2</c:v>
                </c:pt>
                <c:pt idx="7406">
                  <c:v>-6.0824799999999998E-2</c:v>
                </c:pt>
                <c:pt idx="7407">
                  <c:v>-6.0277499999999998E-2</c:v>
                </c:pt>
                <c:pt idx="7408">
                  <c:v>-6.1778399999999997E-2</c:v>
                </c:pt>
                <c:pt idx="7409">
                  <c:v>-6.0092199999999998E-2</c:v>
                </c:pt>
                <c:pt idx="7410">
                  <c:v>-6.6353099999999998E-2</c:v>
                </c:pt>
                <c:pt idx="7411">
                  <c:v>-6.5289100000000003E-2</c:v>
                </c:pt>
                <c:pt idx="7412">
                  <c:v>-6.6783400000000007E-2</c:v>
                </c:pt>
                <c:pt idx="7413">
                  <c:v>-6.6826499999999997E-2</c:v>
                </c:pt>
                <c:pt idx="7414">
                  <c:v>-6.8265500000000007E-2</c:v>
                </c:pt>
                <c:pt idx="7415">
                  <c:v>-7.4421299999999996E-2</c:v>
                </c:pt>
                <c:pt idx="7416">
                  <c:v>-7.7421299999999998E-2</c:v>
                </c:pt>
                <c:pt idx="7417">
                  <c:v>-8.6805400000000005E-2</c:v>
                </c:pt>
                <c:pt idx="7418">
                  <c:v>-9.85592E-2</c:v>
                </c:pt>
                <c:pt idx="7419">
                  <c:v>-0.112564</c:v>
                </c:pt>
                <c:pt idx="7420">
                  <c:v>-0.122112</c:v>
                </c:pt>
                <c:pt idx="7421">
                  <c:v>-0.13156100000000001</c:v>
                </c:pt>
                <c:pt idx="7422">
                  <c:v>-0.13775499999999999</c:v>
                </c:pt>
                <c:pt idx="7423">
                  <c:v>-0.14333099999999999</c:v>
                </c:pt>
                <c:pt idx="7424">
                  <c:v>-0.14111699999999999</c:v>
                </c:pt>
                <c:pt idx="7425">
                  <c:v>-0.13766700000000001</c:v>
                </c:pt>
                <c:pt idx="7426">
                  <c:v>-0.13634599999999999</c:v>
                </c:pt>
                <c:pt idx="7427">
                  <c:v>-0.13278699999999999</c:v>
                </c:pt>
                <c:pt idx="7428">
                  <c:v>-0.12900600000000001</c:v>
                </c:pt>
                <c:pt idx="7429">
                  <c:v>-0.12678400000000001</c:v>
                </c:pt>
                <c:pt idx="7430">
                  <c:v>-0.12762200000000001</c:v>
                </c:pt>
                <c:pt idx="7431">
                  <c:v>-0.12463200000000001</c:v>
                </c:pt>
                <c:pt idx="7432">
                  <c:v>-0.116587</c:v>
                </c:pt>
                <c:pt idx="7433">
                  <c:v>-0.113025</c:v>
                </c:pt>
                <c:pt idx="7434">
                  <c:v>-0.11122</c:v>
                </c:pt>
                <c:pt idx="7435">
                  <c:v>-0.105784</c:v>
                </c:pt>
                <c:pt idx="7436">
                  <c:v>-0.108464</c:v>
                </c:pt>
                <c:pt idx="7437">
                  <c:v>-0.108378</c:v>
                </c:pt>
                <c:pt idx="7438">
                  <c:v>-0.110653</c:v>
                </c:pt>
                <c:pt idx="7439">
                  <c:v>-0.11434</c:v>
                </c:pt>
                <c:pt idx="7440">
                  <c:v>-0.118323</c:v>
                </c:pt>
                <c:pt idx="7441">
                  <c:v>-0.120578</c:v>
                </c:pt>
                <c:pt idx="7442">
                  <c:v>-0.11706900000000001</c:v>
                </c:pt>
                <c:pt idx="7443">
                  <c:v>-0.11645</c:v>
                </c:pt>
                <c:pt idx="7444">
                  <c:v>-0.114186</c:v>
                </c:pt>
                <c:pt idx="7445">
                  <c:v>-0.109307</c:v>
                </c:pt>
                <c:pt idx="7446">
                  <c:v>-0.103098</c:v>
                </c:pt>
                <c:pt idx="7447">
                  <c:v>-9.3367800000000001E-2</c:v>
                </c:pt>
                <c:pt idx="7448">
                  <c:v>-7.5469999999999995E-2</c:v>
                </c:pt>
                <c:pt idx="7449">
                  <c:v>-7.6319999999999999E-2</c:v>
                </c:pt>
                <c:pt idx="7450">
                  <c:v>-8.5730600000000004E-2</c:v>
                </c:pt>
                <c:pt idx="7451">
                  <c:v>-9.7013799999999997E-2</c:v>
                </c:pt>
                <c:pt idx="7452">
                  <c:v>-0.108057</c:v>
                </c:pt>
                <c:pt idx="7453">
                  <c:v>-0.11942700000000001</c:v>
                </c:pt>
                <c:pt idx="7454">
                  <c:v>-0.130636</c:v>
                </c:pt>
                <c:pt idx="7455">
                  <c:v>-0.13784399999999999</c:v>
                </c:pt>
                <c:pt idx="7456">
                  <c:v>-0.140398</c:v>
                </c:pt>
                <c:pt idx="7457">
                  <c:v>-0.14127799999999999</c:v>
                </c:pt>
                <c:pt idx="7458">
                  <c:v>-0.14480299999999999</c:v>
                </c:pt>
                <c:pt idx="7459">
                  <c:v>-0.15240799999999999</c:v>
                </c:pt>
                <c:pt idx="7460">
                  <c:v>-0.160215</c:v>
                </c:pt>
                <c:pt idx="7461">
                  <c:v>-0.158695</c:v>
                </c:pt>
                <c:pt idx="7462">
                  <c:v>-0.142871</c:v>
                </c:pt>
                <c:pt idx="7463">
                  <c:v>-0.131269</c:v>
                </c:pt>
                <c:pt idx="7464">
                  <c:v>-0.124752</c:v>
                </c:pt>
                <c:pt idx="7465">
                  <c:v>-0.130217</c:v>
                </c:pt>
                <c:pt idx="7466">
                  <c:v>-0.14846000000000001</c:v>
                </c:pt>
                <c:pt idx="7467">
                  <c:v>-0.17285200000000001</c:v>
                </c:pt>
                <c:pt idx="7468">
                  <c:v>-0.18753</c:v>
                </c:pt>
                <c:pt idx="7469">
                  <c:v>-0.19305600000000001</c:v>
                </c:pt>
                <c:pt idx="7470">
                  <c:v>-0.18992800000000001</c:v>
                </c:pt>
                <c:pt idx="7471">
                  <c:v>-0.182759</c:v>
                </c:pt>
                <c:pt idx="7472">
                  <c:v>-0.168353</c:v>
                </c:pt>
                <c:pt idx="7473">
                  <c:v>-0.160747</c:v>
                </c:pt>
                <c:pt idx="7474">
                  <c:v>-0.14884900000000001</c:v>
                </c:pt>
                <c:pt idx="7475">
                  <c:v>-0.12722800000000001</c:v>
                </c:pt>
                <c:pt idx="7476">
                  <c:v>-0.107007</c:v>
                </c:pt>
                <c:pt idx="7477">
                  <c:v>-9.7799499999999998E-2</c:v>
                </c:pt>
                <c:pt idx="7478">
                  <c:v>-9.9332500000000004E-2</c:v>
                </c:pt>
                <c:pt idx="7479">
                  <c:v>-0.10481799999999999</c:v>
                </c:pt>
                <c:pt idx="7480">
                  <c:v>-0.100967</c:v>
                </c:pt>
                <c:pt idx="7481">
                  <c:v>-9.1845300000000005E-2</c:v>
                </c:pt>
                <c:pt idx="7482">
                  <c:v>-9.5285999999999996E-2</c:v>
                </c:pt>
                <c:pt idx="7483">
                  <c:v>-0.101787</c:v>
                </c:pt>
                <c:pt idx="7484">
                  <c:v>-0.10602499999999999</c:v>
                </c:pt>
                <c:pt idx="7485">
                  <c:v>-0.102841</c:v>
                </c:pt>
                <c:pt idx="7486">
                  <c:v>-9.8046700000000001E-2</c:v>
                </c:pt>
                <c:pt idx="7487">
                  <c:v>-9.9021799999999993E-2</c:v>
                </c:pt>
                <c:pt idx="7488">
                  <c:v>-9.6525700000000006E-2</c:v>
                </c:pt>
                <c:pt idx="7489">
                  <c:v>-8.7482199999999996E-2</c:v>
                </c:pt>
                <c:pt idx="7490">
                  <c:v>-8.0073900000000003E-2</c:v>
                </c:pt>
                <c:pt idx="7491">
                  <c:v>-6.9124900000000003E-2</c:v>
                </c:pt>
                <c:pt idx="7492">
                  <c:v>-5.4445E-2</c:v>
                </c:pt>
                <c:pt idx="7493">
                  <c:v>-3.6942799999999998E-2</c:v>
                </c:pt>
                <c:pt idx="7494">
                  <c:v>-2.0832699999999999E-2</c:v>
                </c:pt>
                <c:pt idx="7495">
                  <c:v>-7.4053000000000001E-3</c:v>
                </c:pt>
                <c:pt idx="7496">
                  <c:v>1.5307599999999999E-3</c:v>
                </c:pt>
                <c:pt idx="7497">
                  <c:v>8.3203600000000006E-3</c:v>
                </c:pt>
                <c:pt idx="7498">
                  <c:v>9.8692399999999996E-3</c:v>
                </c:pt>
                <c:pt idx="7499">
                  <c:v>9.1497499999999999E-3</c:v>
                </c:pt>
                <c:pt idx="7500">
                  <c:v>2.9643599999999999E-2</c:v>
                </c:pt>
                <c:pt idx="7501">
                  <c:v>5.7147299999999998E-2</c:v>
                </c:pt>
                <c:pt idx="7502">
                  <c:v>6.21091E-2</c:v>
                </c:pt>
                <c:pt idx="7503">
                  <c:v>5.9692599999999998E-2</c:v>
                </c:pt>
                <c:pt idx="7504">
                  <c:v>5.5815200000000002E-2</c:v>
                </c:pt>
                <c:pt idx="7505">
                  <c:v>5.1318900000000001E-2</c:v>
                </c:pt>
                <c:pt idx="7506">
                  <c:v>5.0754100000000003E-2</c:v>
                </c:pt>
                <c:pt idx="7507">
                  <c:v>5.4758300000000003E-2</c:v>
                </c:pt>
                <c:pt idx="7508">
                  <c:v>5.6917000000000002E-2</c:v>
                </c:pt>
                <c:pt idx="7509">
                  <c:v>5.4427700000000002E-2</c:v>
                </c:pt>
                <c:pt idx="7510">
                  <c:v>5.9405600000000003E-2</c:v>
                </c:pt>
                <c:pt idx="7511">
                  <c:v>7.2214200000000006E-2</c:v>
                </c:pt>
                <c:pt idx="7512">
                  <c:v>8.1258999999999998E-2</c:v>
                </c:pt>
                <c:pt idx="7513">
                  <c:v>9.10025E-2</c:v>
                </c:pt>
                <c:pt idx="7514">
                  <c:v>0.101198</c:v>
                </c:pt>
                <c:pt idx="7515">
                  <c:v>0.10852199999999999</c:v>
                </c:pt>
                <c:pt idx="7516">
                  <c:v>0.115702</c:v>
                </c:pt>
                <c:pt idx="7517">
                  <c:v>0.12135700000000001</c:v>
                </c:pt>
                <c:pt idx="7518">
                  <c:v>0.12609100000000001</c:v>
                </c:pt>
                <c:pt idx="7519">
                  <c:v>0.13373299999999999</c:v>
                </c:pt>
                <c:pt idx="7520">
                  <c:v>0.148422</c:v>
                </c:pt>
                <c:pt idx="7521">
                  <c:v>0.16140199999999999</c:v>
                </c:pt>
                <c:pt idx="7522">
                  <c:v>0.166992</c:v>
                </c:pt>
                <c:pt idx="7523">
                  <c:v>0.17154</c:v>
                </c:pt>
                <c:pt idx="7524">
                  <c:v>0.176705</c:v>
                </c:pt>
                <c:pt idx="7525">
                  <c:v>0.181338</c:v>
                </c:pt>
                <c:pt idx="7526">
                  <c:v>0.184452</c:v>
                </c:pt>
                <c:pt idx="7527">
                  <c:v>0.188913</c:v>
                </c:pt>
                <c:pt idx="7528">
                  <c:v>0.19522900000000001</c:v>
                </c:pt>
                <c:pt idx="7529">
                  <c:v>0.20168800000000001</c:v>
                </c:pt>
                <c:pt idx="7530">
                  <c:v>0.21576899999999999</c:v>
                </c:pt>
                <c:pt idx="7531">
                  <c:v>0.22874</c:v>
                </c:pt>
                <c:pt idx="7532">
                  <c:v>0.23837800000000001</c:v>
                </c:pt>
                <c:pt idx="7533">
                  <c:v>0.24750800000000001</c:v>
                </c:pt>
                <c:pt idx="7534">
                  <c:v>0.25365399999999999</c:v>
                </c:pt>
                <c:pt idx="7535">
                  <c:v>0.26317200000000002</c:v>
                </c:pt>
                <c:pt idx="7536">
                  <c:v>0.27102999999999999</c:v>
                </c:pt>
                <c:pt idx="7537">
                  <c:v>0.27437099999999998</c:v>
                </c:pt>
                <c:pt idx="7538">
                  <c:v>0.27232000000000001</c:v>
                </c:pt>
                <c:pt idx="7539">
                  <c:v>0.26563799999999999</c:v>
                </c:pt>
                <c:pt idx="7540">
                  <c:v>0.26527099999999998</c:v>
                </c:pt>
                <c:pt idx="7541">
                  <c:v>0.27171400000000001</c:v>
                </c:pt>
                <c:pt idx="7542">
                  <c:v>0.278696</c:v>
                </c:pt>
                <c:pt idx="7543">
                  <c:v>0.284634</c:v>
                </c:pt>
                <c:pt idx="7544">
                  <c:v>0.28670299999999999</c:v>
                </c:pt>
                <c:pt idx="7545">
                  <c:v>0.28843400000000002</c:v>
                </c:pt>
                <c:pt idx="7546">
                  <c:v>0.292599</c:v>
                </c:pt>
                <c:pt idx="7547">
                  <c:v>0.29854900000000001</c:v>
                </c:pt>
                <c:pt idx="7548">
                  <c:v>0.30026199999999997</c:v>
                </c:pt>
                <c:pt idx="7549">
                  <c:v>0.30541000000000001</c:v>
                </c:pt>
                <c:pt idx="7550">
                  <c:v>0.31042599999999998</c:v>
                </c:pt>
                <c:pt idx="7551">
                  <c:v>0.31394699999999998</c:v>
                </c:pt>
                <c:pt idx="7552">
                  <c:v>0.31998500000000002</c:v>
                </c:pt>
                <c:pt idx="7553">
                  <c:v>0.32373499999999999</c:v>
                </c:pt>
                <c:pt idx="7554">
                  <c:v>0.32572200000000001</c:v>
                </c:pt>
                <c:pt idx="7555">
                  <c:v>0.325297</c:v>
                </c:pt>
                <c:pt idx="7556">
                  <c:v>0.32634299999999999</c:v>
                </c:pt>
                <c:pt idx="7557">
                  <c:v>0.32761499999999999</c:v>
                </c:pt>
                <c:pt idx="7558">
                  <c:v>0.326351</c:v>
                </c:pt>
                <c:pt idx="7559">
                  <c:v>0.32544400000000001</c:v>
                </c:pt>
                <c:pt idx="7560">
                  <c:v>0.32495000000000002</c:v>
                </c:pt>
                <c:pt idx="7561">
                  <c:v>0.31898300000000002</c:v>
                </c:pt>
                <c:pt idx="7562">
                  <c:v>0.31061899999999998</c:v>
                </c:pt>
                <c:pt idx="7563">
                  <c:v>0.30379699999999998</c:v>
                </c:pt>
                <c:pt idx="7564">
                  <c:v>0.29836400000000002</c:v>
                </c:pt>
                <c:pt idx="7565">
                  <c:v>0.29476999999999998</c:v>
                </c:pt>
                <c:pt idx="7566">
                  <c:v>0.29439399999999999</c:v>
                </c:pt>
                <c:pt idx="7567">
                  <c:v>0.29692200000000002</c:v>
                </c:pt>
                <c:pt idx="7568">
                  <c:v>0.304066</c:v>
                </c:pt>
                <c:pt idx="7569">
                  <c:v>0.30954599999999999</c:v>
                </c:pt>
                <c:pt idx="7570">
                  <c:v>0.30881399999999998</c:v>
                </c:pt>
                <c:pt idx="7571">
                  <c:v>0.30893700000000002</c:v>
                </c:pt>
                <c:pt idx="7572">
                  <c:v>0.314967</c:v>
                </c:pt>
                <c:pt idx="7573">
                  <c:v>0.32247599999999998</c:v>
                </c:pt>
                <c:pt idx="7574">
                  <c:v>0.32461600000000002</c:v>
                </c:pt>
                <c:pt idx="7575">
                  <c:v>0.32444899999999999</c:v>
                </c:pt>
                <c:pt idx="7576">
                  <c:v>0.32524199999999998</c:v>
                </c:pt>
                <c:pt idx="7577">
                  <c:v>0.32899499999999998</c:v>
                </c:pt>
                <c:pt idx="7578">
                  <c:v>0.33899800000000002</c:v>
                </c:pt>
                <c:pt idx="7579">
                  <c:v>0.35011700000000001</c:v>
                </c:pt>
                <c:pt idx="7580">
                  <c:v>0.35745900000000003</c:v>
                </c:pt>
                <c:pt idx="7581">
                  <c:v>0.36623699999999998</c:v>
                </c:pt>
                <c:pt idx="7582">
                  <c:v>0.37190699999999999</c:v>
                </c:pt>
                <c:pt idx="7583">
                  <c:v>0.37841200000000003</c:v>
                </c:pt>
                <c:pt idx="7584">
                  <c:v>0.38366699999999998</c:v>
                </c:pt>
                <c:pt idx="7585">
                  <c:v>0.38690999999999998</c:v>
                </c:pt>
                <c:pt idx="7586">
                  <c:v>0.38872400000000001</c:v>
                </c:pt>
                <c:pt idx="7587">
                  <c:v>0.39271499999999998</c:v>
                </c:pt>
                <c:pt idx="7588">
                  <c:v>0.399391</c:v>
                </c:pt>
                <c:pt idx="7589">
                  <c:v>0.403418</c:v>
                </c:pt>
                <c:pt idx="7590">
                  <c:v>0.40767700000000001</c:v>
                </c:pt>
                <c:pt idx="7591">
                  <c:v>0.40874100000000002</c:v>
                </c:pt>
                <c:pt idx="7592">
                  <c:v>0.41054000000000002</c:v>
                </c:pt>
                <c:pt idx="7593">
                  <c:v>0.41355199999999998</c:v>
                </c:pt>
                <c:pt idx="7594">
                  <c:v>0.41609000000000002</c:v>
                </c:pt>
                <c:pt idx="7595">
                  <c:v>0.41807699999999998</c:v>
                </c:pt>
                <c:pt idx="7596">
                  <c:v>0.41919000000000001</c:v>
                </c:pt>
                <c:pt idx="7597">
                  <c:v>0.42432700000000001</c:v>
                </c:pt>
                <c:pt idx="7598">
                  <c:v>0.42969400000000002</c:v>
                </c:pt>
                <c:pt idx="7599">
                  <c:v>0.42997099999999999</c:v>
                </c:pt>
                <c:pt idx="7600">
                  <c:v>0.43386999999999998</c:v>
                </c:pt>
                <c:pt idx="7601">
                  <c:v>0.44056000000000001</c:v>
                </c:pt>
                <c:pt idx="7602">
                  <c:v>0.44554500000000002</c:v>
                </c:pt>
                <c:pt idx="7603">
                  <c:v>0.44891399999999998</c:v>
                </c:pt>
                <c:pt idx="7604">
                  <c:v>0.45056800000000002</c:v>
                </c:pt>
                <c:pt idx="7605">
                  <c:v>0.44993699999999998</c:v>
                </c:pt>
                <c:pt idx="7606">
                  <c:v>0.44092999999999999</c:v>
                </c:pt>
                <c:pt idx="7607">
                  <c:v>0.43052699999999999</c:v>
                </c:pt>
                <c:pt idx="7608">
                  <c:v>0.430751</c:v>
                </c:pt>
                <c:pt idx="7609">
                  <c:v>0.42981799999999998</c:v>
                </c:pt>
                <c:pt idx="7610">
                  <c:v>0.42327599999999999</c:v>
                </c:pt>
                <c:pt idx="7611">
                  <c:v>0.41249799999999998</c:v>
                </c:pt>
                <c:pt idx="7612">
                  <c:v>0.40414299999999997</c:v>
                </c:pt>
                <c:pt idx="7613">
                  <c:v>0.39609499999999997</c:v>
                </c:pt>
                <c:pt idx="7614">
                  <c:v>0.38665300000000002</c:v>
                </c:pt>
                <c:pt idx="7615">
                  <c:v>0.38603900000000002</c:v>
                </c:pt>
                <c:pt idx="7616">
                  <c:v>0.39271800000000001</c:v>
                </c:pt>
                <c:pt idx="7617">
                  <c:v>0.39401799999999998</c:v>
                </c:pt>
                <c:pt idx="7618">
                  <c:v>0.39305699999999999</c:v>
                </c:pt>
                <c:pt idx="7619">
                  <c:v>0.39038699999999998</c:v>
                </c:pt>
                <c:pt idx="7620">
                  <c:v>0.38658399999999998</c:v>
                </c:pt>
                <c:pt idx="7621">
                  <c:v>0.38175199999999998</c:v>
                </c:pt>
                <c:pt idx="7622">
                  <c:v>0.376359</c:v>
                </c:pt>
                <c:pt idx="7623">
                  <c:v>0.36586200000000002</c:v>
                </c:pt>
                <c:pt idx="7624">
                  <c:v>0.35719699999999999</c:v>
                </c:pt>
                <c:pt idx="7625">
                  <c:v>0.35777199999999998</c:v>
                </c:pt>
                <c:pt idx="7626">
                  <c:v>0.35469299999999998</c:v>
                </c:pt>
                <c:pt idx="7627">
                  <c:v>0.35454400000000003</c:v>
                </c:pt>
                <c:pt idx="7628">
                  <c:v>0.35620200000000002</c:v>
                </c:pt>
                <c:pt idx="7629">
                  <c:v>0.35868</c:v>
                </c:pt>
                <c:pt idx="7630">
                  <c:v>0.36062100000000002</c:v>
                </c:pt>
                <c:pt idx="7631">
                  <c:v>0.36363699999999999</c:v>
                </c:pt>
                <c:pt idx="7632">
                  <c:v>0.36716199999999999</c:v>
                </c:pt>
                <c:pt idx="7633">
                  <c:v>0.377274</c:v>
                </c:pt>
                <c:pt idx="7634">
                  <c:v>0.387013</c:v>
                </c:pt>
                <c:pt idx="7635">
                  <c:v>0.38951000000000002</c:v>
                </c:pt>
                <c:pt idx="7636">
                  <c:v>0.39274199999999998</c:v>
                </c:pt>
                <c:pt idx="7637">
                  <c:v>0.39568599999999998</c:v>
                </c:pt>
                <c:pt idx="7638">
                  <c:v>0.39980100000000002</c:v>
                </c:pt>
                <c:pt idx="7639">
                  <c:v>0.40061400000000003</c:v>
                </c:pt>
                <c:pt idx="7640">
                  <c:v>0.39973599999999998</c:v>
                </c:pt>
                <c:pt idx="7641">
                  <c:v>0.401528</c:v>
                </c:pt>
                <c:pt idx="7642">
                  <c:v>0.40671499999999999</c:v>
                </c:pt>
                <c:pt idx="7643">
                  <c:v>0.41787600000000003</c:v>
                </c:pt>
                <c:pt idx="7644">
                  <c:v>0.41919299999999998</c:v>
                </c:pt>
                <c:pt idx="7645">
                  <c:v>0.41963299999999998</c:v>
                </c:pt>
                <c:pt idx="7646">
                  <c:v>0.40366400000000002</c:v>
                </c:pt>
                <c:pt idx="7647">
                  <c:v>0.38475999999999999</c:v>
                </c:pt>
                <c:pt idx="7648">
                  <c:v>0.37163200000000002</c:v>
                </c:pt>
                <c:pt idx="7649">
                  <c:v>0.36687999999999998</c:v>
                </c:pt>
                <c:pt idx="7650">
                  <c:v>0.36452600000000002</c:v>
                </c:pt>
                <c:pt idx="7651">
                  <c:v>0.36785200000000001</c:v>
                </c:pt>
                <c:pt idx="7652">
                  <c:v>0.37595200000000001</c:v>
                </c:pt>
                <c:pt idx="7653">
                  <c:v>0.37402400000000002</c:v>
                </c:pt>
                <c:pt idx="7654">
                  <c:v>0.37040200000000001</c:v>
                </c:pt>
                <c:pt idx="7655">
                  <c:v>0.36418</c:v>
                </c:pt>
                <c:pt idx="7656">
                  <c:v>0.35189999999999999</c:v>
                </c:pt>
                <c:pt idx="7657">
                  <c:v>0.34384199999999998</c:v>
                </c:pt>
                <c:pt idx="7658">
                  <c:v>0.33723799999999998</c:v>
                </c:pt>
                <c:pt idx="7659">
                  <c:v>0.32901999999999998</c:v>
                </c:pt>
                <c:pt idx="7660">
                  <c:v>0.319492</c:v>
                </c:pt>
                <c:pt idx="7661">
                  <c:v>0.31679299999999999</c:v>
                </c:pt>
                <c:pt idx="7662">
                  <c:v>0.313689</c:v>
                </c:pt>
                <c:pt idx="7663">
                  <c:v>0.31203199999999998</c:v>
                </c:pt>
                <c:pt idx="7664">
                  <c:v>0.307257</c:v>
                </c:pt>
                <c:pt idx="7665">
                  <c:v>0.30119800000000002</c:v>
                </c:pt>
                <c:pt idx="7666">
                  <c:v>0.30055599999999999</c:v>
                </c:pt>
                <c:pt idx="7667">
                  <c:v>0.29425699999999999</c:v>
                </c:pt>
                <c:pt idx="7668">
                  <c:v>0.29037200000000002</c:v>
                </c:pt>
                <c:pt idx="7669">
                  <c:v>0.29783300000000001</c:v>
                </c:pt>
                <c:pt idx="7670">
                  <c:v>0.29994799999999999</c:v>
                </c:pt>
                <c:pt idx="7671">
                  <c:v>0.29559099999999999</c:v>
                </c:pt>
                <c:pt idx="7672">
                  <c:v>0.29903400000000002</c:v>
                </c:pt>
                <c:pt idx="7673">
                  <c:v>0.302313</c:v>
                </c:pt>
                <c:pt idx="7674">
                  <c:v>0.302311</c:v>
                </c:pt>
                <c:pt idx="7675">
                  <c:v>0.29536299999999999</c:v>
                </c:pt>
                <c:pt idx="7676">
                  <c:v>0.29637400000000003</c:v>
                </c:pt>
                <c:pt idx="7677">
                  <c:v>0.29895500000000003</c:v>
                </c:pt>
                <c:pt idx="7678">
                  <c:v>0.30258400000000002</c:v>
                </c:pt>
                <c:pt idx="7679">
                  <c:v>0.29727100000000001</c:v>
                </c:pt>
                <c:pt idx="7680">
                  <c:v>0.27925</c:v>
                </c:pt>
                <c:pt idx="7681">
                  <c:v>0.25936100000000001</c:v>
                </c:pt>
                <c:pt idx="7682">
                  <c:v>0.25121900000000003</c:v>
                </c:pt>
                <c:pt idx="7683">
                  <c:v>0.24590000000000001</c:v>
                </c:pt>
                <c:pt idx="7684">
                  <c:v>0.23678299999999999</c:v>
                </c:pt>
                <c:pt idx="7685">
                  <c:v>0.227909</c:v>
                </c:pt>
                <c:pt idx="7686">
                  <c:v>0.214452</c:v>
                </c:pt>
                <c:pt idx="7687">
                  <c:v>0.20860600000000001</c:v>
                </c:pt>
                <c:pt idx="7688">
                  <c:v>0.20582900000000001</c:v>
                </c:pt>
                <c:pt idx="7689">
                  <c:v>0.19683999999999999</c:v>
                </c:pt>
                <c:pt idx="7690">
                  <c:v>0.18711</c:v>
                </c:pt>
                <c:pt idx="7691">
                  <c:v>0.18346000000000001</c:v>
                </c:pt>
                <c:pt idx="7692">
                  <c:v>0.18132699999999999</c:v>
                </c:pt>
                <c:pt idx="7693">
                  <c:v>0.17846799999999999</c:v>
                </c:pt>
                <c:pt idx="7694">
                  <c:v>0.18080099999999999</c:v>
                </c:pt>
                <c:pt idx="7695">
                  <c:v>0.18520800000000001</c:v>
                </c:pt>
                <c:pt idx="7696">
                  <c:v>0.186386</c:v>
                </c:pt>
                <c:pt idx="7697">
                  <c:v>0.18487100000000001</c:v>
                </c:pt>
                <c:pt idx="7698">
                  <c:v>0.185505</c:v>
                </c:pt>
                <c:pt idx="7699">
                  <c:v>0.18640300000000001</c:v>
                </c:pt>
                <c:pt idx="7700">
                  <c:v>0.18591299999999999</c:v>
                </c:pt>
                <c:pt idx="7701">
                  <c:v>0.18579999999999999</c:v>
                </c:pt>
                <c:pt idx="7702">
                  <c:v>0.18455099999999999</c:v>
                </c:pt>
                <c:pt idx="7703">
                  <c:v>0.18793499999999999</c:v>
                </c:pt>
                <c:pt idx="7704">
                  <c:v>0.18423400000000001</c:v>
                </c:pt>
                <c:pt idx="7705">
                  <c:v>0.18354699999999999</c:v>
                </c:pt>
                <c:pt idx="7706">
                  <c:v>0.18562699999999999</c:v>
                </c:pt>
                <c:pt idx="7707">
                  <c:v>0.18765000000000001</c:v>
                </c:pt>
                <c:pt idx="7708">
                  <c:v>0.189663</c:v>
                </c:pt>
                <c:pt idx="7709">
                  <c:v>0.19122400000000001</c:v>
                </c:pt>
                <c:pt idx="7710">
                  <c:v>0.192637</c:v>
                </c:pt>
                <c:pt idx="7711">
                  <c:v>0.19236</c:v>
                </c:pt>
                <c:pt idx="7712">
                  <c:v>0.193996</c:v>
                </c:pt>
                <c:pt idx="7713">
                  <c:v>0.18044499999999999</c:v>
                </c:pt>
                <c:pt idx="7714">
                  <c:v>0.16467399999999999</c:v>
                </c:pt>
                <c:pt idx="7715">
                  <c:v>0.154112</c:v>
                </c:pt>
                <c:pt idx="7716">
                  <c:v>0.15043699999999999</c:v>
                </c:pt>
                <c:pt idx="7717">
                  <c:v>0.15079000000000001</c:v>
                </c:pt>
                <c:pt idx="7718">
                  <c:v>0.15700900000000001</c:v>
                </c:pt>
                <c:pt idx="7719">
                  <c:v>0.164823</c:v>
                </c:pt>
                <c:pt idx="7720">
                  <c:v>0.176734</c:v>
                </c:pt>
                <c:pt idx="7721">
                  <c:v>0.17898500000000001</c:v>
                </c:pt>
                <c:pt idx="7722">
                  <c:v>0.17955399999999999</c:v>
                </c:pt>
                <c:pt idx="7723">
                  <c:v>0.17808299999999999</c:v>
                </c:pt>
                <c:pt idx="7724">
                  <c:v>0.17563799999999999</c:v>
                </c:pt>
                <c:pt idx="7725">
                  <c:v>0.17171800000000001</c:v>
                </c:pt>
                <c:pt idx="7726">
                  <c:v>0.16842399999999999</c:v>
                </c:pt>
                <c:pt idx="7727">
                  <c:v>0.16824600000000001</c:v>
                </c:pt>
                <c:pt idx="7728">
                  <c:v>0.170818</c:v>
                </c:pt>
                <c:pt idx="7729">
                  <c:v>0.171016</c:v>
                </c:pt>
                <c:pt idx="7730">
                  <c:v>0.17405599999999999</c:v>
                </c:pt>
                <c:pt idx="7731">
                  <c:v>0.17052</c:v>
                </c:pt>
                <c:pt idx="7732">
                  <c:v>0.16661500000000001</c:v>
                </c:pt>
                <c:pt idx="7733">
                  <c:v>0.15856799999999999</c:v>
                </c:pt>
                <c:pt idx="7734">
                  <c:v>0.14995</c:v>
                </c:pt>
                <c:pt idx="7735">
                  <c:v>0.149925</c:v>
                </c:pt>
                <c:pt idx="7736">
                  <c:v>0.15595400000000001</c:v>
                </c:pt>
                <c:pt idx="7737">
                  <c:v>0.169076</c:v>
                </c:pt>
                <c:pt idx="7738">
                  <c:v>0.173933</c:v>
                </c:pt>
                <c:pt idx="7739">
                  <c:v>0.176645</c:v>
                </c:pt>
                <c:pt idx="7740">
                  <c:v>0.180924</c:v>
                </c:pt>
                <c:pt idx="7741">
                  <c:v>0.18433099999999999</c:v>
                </c:pt>
                <c:pt idx="7742">
                  <c:v>0.179978</c:v>
                </c:pt>
                <c:pt idx="7743">
                  <c:v>0.18029700000000001</c:v>
                </c:pt>
                <c:pt idx="7744">
                  <c:v>0.183447</c:v>
                </c:pt>
                <c:pt idx="7745">
                  <c:v>0.196441</c:v>
                </c:pt>
                <c:pt idx="7746">
                  <c:v>0.193274</c:v>
                </c:pt>
                <c:pt idx="7747">
                  <c:v>0.18976799999999999</c:v>
                </c:pt>
                <c:pt idx="7748">
                  <c:v>0.17360100000000001</c:v>
                </c:pt>
                <c:pt idx="7749">
                  <c:v>0.15756300000000001</c:v>
                </c:pt>
                <c:pt idx="7750">
                  <c:v>0.1469</c:v>
                </c:pt>
                <c:pt idx="7751">
                  <c:v>0.13725100000000001</c:v>
                </c:pt>
                <c:pt idx="7752">
                  <c:v>0.13606099999999999</c:v>
                </c:pt>
                <c:pt idx="7753">
                  <c:v>0.145283</c:v>
                </c:pt>
                <c:pt idx="7754">
                  <c:v>0.14573700000000001</c:v>
                </c:pt>
                <c:pt idx="7755">
                  <c:v>0.145509</c:v>
                </c:pt>
                <c:pt idx="7756">
                  <c:v>0.14477699999999999</c:v>
                </c:pt>
                <c:pt idx="7757">
                  <c:v>0.14616100000000001</c:v>
                </c:pt>
                <c:pt idx="7758">
                  <c:v>0.149424</c:v>
                </c:pt>
                <c:pt idx="7759">
                  <c:v>0.151112</c:v>
                </c:pt>
                <c:pt idx="7760">
                  <c:v>0.15076100000000001</c:v>
                </c:pt>
                <c:pt idx="7761">
                  <c:v>0.14916699999999999</c:v>
                </c:pt>
                <c:pt idx="7762">
                  <c:v>0.15140600000000001</c:v>
                </c:pt>
                <c:pt idx="7763">
                  <c:v>0.148559</c:v>
                </c:pt>
                <c:pt idx="7764">
                  <c:v>0.14751600000000001</c:v>
                </c:pt>
                <c:pt idx="7765">
                  <c:v>0.150508</c:v>
                </c:pt>
                <c:pt idx="7766">
                  <c:v>0.15626599999999999</c:v>
                </c:pt>
                <c:pt idx="7767">
                  <c:v>0.15731300000000001</c:v>
                </c:pt>
                <c:pt idx="7768">
                  <c:v>0.15628300000000001</c:v>
                </c:pt>
                <c:pt idx="7769">
                  <c:v>0.15894900000000001</c:v>
                </c:pt>
                <c:pt idx="7770">
                  <c:v>0.15302199999999999</c:v>
                </c:pt>
                <c:pt idx="7771">
                  <c:v>0.147949</c:v>
                </c:pt>
                <c:pt idx="7772">
                  <c:v>0.14437700000000001</c:v>
                </c:pt>
                <c:pt idx="7773">
                  <c:v>0.14495</c:v>
                </c:pt>
                <c:pt idx="7774">
                  <c:v>0.14987300000000001</c:v>
                </c:pt>
                <c:pt idx="7775">
                  <c:v>0.153562</c:v>
                </c:pt>
                <c:pt idx="7776">
                  <c:v>0.15320700000000001</c:v>
                </c:pt>
                <c:pt idx="7777">
                  <c:v>0.15233099999999999</c:v>
                </c:pt>
                <c:pt idx="7778">
                  <c:v>0.159327</c:v>
                </c:pt>
                <c:pt idx="7779">
                  <c:v>0.163546</c:v>
                </c:pt>
                <c:pt idx="7780">
                  <c:v>0.16742299999999999</c:v>
                </c:pt>
                <c:pt idx="7781">
                  <c:v>0.17189599999999999</c:v>
                </c:pt>
                <c:pt idx="7782">
                  <c:v>0.17821500000000001</c:v>
                </c:pt>
                <c:pt idx="7783">
                  <c:v>0.17981800000000001</c:v>
                </c:pt>
                <c:pt idx="7784">
                  <c:v>0.17707100000000001</c:v>
                </c:pt>
                <c:pt idx="7785">
                  <c:v>0.17347799999999999</c:v>
                </c:pt>
                <c:pt idx="7786">
                  <c:v>0.170932</c:v>
                </c:pt>
                <c:pt idx="7787">
                  <c:v>0.16992699999999999</c:v>
                </c:pt>
                <c:pt idx="7788">
                  <c:v>0.17146400000000001</c:v>
                </c:pt>
                <c:pt idx="7789">
                  <c:v>0.175457</c:v>
                </c:pt>
                <c:pt idx="7790">
                  <c:v>0.179234</c:v>
                </c:pt>
                <c:pt idx="7791">
                  <c:v>0.177231</c:v>
                </c:pt>
                <c:pt idx="7792">
                  <c:v>0.16564699999999999</c:v>
                </c:pt>
                <c:pt idx="7793">
                  <c:v>0.14865500000000001</c:v>
                </c:pt>
                <c:pt idx="7794">
                  <c:v>0.135466</c:v>
                </c:pt>
                <c:pt idx="7795">
                  <c:v>0.118065</c:v>
                </c:pt>
                <c:pt idx="7796">
                  <c:v>0.111984</c:v>
                </c:pt>
                <c:pt idx="7797">
                  <c:v>0.110083</c:v>
                </c:pt>
                <c:pt idx="7798">
                  <c:v>0.11214</c:v>
                </c:pt>
                <c:pt idx="7799">
                  <c:v>0.116323</c:v>
                </c:pt>
                <c:pt idx="7800">
                  <c:v>0.12703600000000001</c:v>
                </c:pt>
                <c:pt idx="7801">
                  <c:v>0.13946600000000001</c:v>
                </c:pt>
                <c:pt idx="7802">
                  <c:v>0.14969399999999999</c:v>
                </c:pt>
                <c:pt idx="7803">
                  <c:v>0.15670700000000001</c:v>
                </c:pt>
                <c:pt idx="7804">
                  <c:v>0.16667499999999999</c:v>
                </c:pt>
                <c:pt idx="7805">
                  <c:v>0.171209</c:v>
                </c:pt>
                <c:pt idx="7806">
                  <c:v>0.16955999999999999</c:v>
                </c:pt>
                <c:pt idx="7807">
                  <c:v>0.166216</c:v>
                </c:pt>
                <c:pt idx="7808">
                  <c:v>0.15442400000000001</c:v>
                </c:pt>
                <c:pt idx="7809">
                  <c:v>0.144174</c:v>
                </c:pt>
                <c:pt idx="7810">
                  <c:v>0.14006299999999999</c:v>
                </c:pt>
                <c:pt idx="7811">
                  <c:v>0.14224700000000001</c:v>
                </c:pt>
                <c:pt idx="7812">
                  <c:v>0.14644199999999999</c:v>
                </c:pt>
                <c:pt idx="7813">
                  <c:v>0.15330299999999999</c:v>
                </c:pt>
                <c:pt idx="7814">
                  <c:v>0.15468999999999999</c:v>
                </c:pt>
                <c:pt idx="7815">
                  <c:v>0.158304</c:v>
                </c:pt>
                <c:pt idx="7816">
                  <c:v>0.16067300000000001</c:v>
                </c:pt>
                <c:pt idx="7817">
                  <c:v>0.16057199999999999</c:v>
                </c:pt>
                <c:pt idx="7818">
                  <c:v>0.15906500000000001</c:v>
                </c:pt>
                <c:pt idx="7819">
                  <c:v>0.15818699999999999</c:v>
                </c:pt>
                <c:pt idx="7820">
                  <c:v>0.158137</c:v>
                </c:pt>
                <c:pt idx="7821">
                  <c:v>0.159167</c:v>
                </c:pt>
                <c:pt idx="7822">
                  <c:v>0.170322</c:v>
                </c:pt>
                <c:pt idx="7823">
                  <c:v>0.17504900000000001</c:v>
                </c:pt>
                <c:pt idx="7824">
                  <c:v>0.179702</c:v>
                </c:pt>
                <c:pt idx="7825">
                  <c:v>0.184111</c:v>
                </c:pt>
                <c:pt idx="7826">
                  <c:v>0.18562300000000001</c:v>
                </c:pt>
                <c:pt idx="7827">
                  <c:v>0.18645600000000001</c:v>
                </c:pt>
                <c:pt idx="7828">
                  <c:v>0.18191299999999999</c:v>
                </c:pt>
                <c:pt idx="7829">
                  <c:v>0.17785999999999999</c:v>
                </c:pt>
                <c:pt idx="7830">
                  <c:v>0.168714</c:v>
                </c:pt>
                <c:pt idx="7831">
                  <c:v>0.158188</c:v>
                </c:pt>
                <c:pt idx="7832">
                  <c:v>0.14518600000000001</c:v>
                </c:pt>
                <c:pt idx="7833">
                  <c:v>0.13109199999999999</c:v>
                </c:pt>
                <c:pt idx="7834">
                  <c:v>0.112442</c:v>
                </c:pt>
                <c:pt idx="7835">
                  <c:v>9.1389499999999999E-2</c:v>
                </c:pt>
                <c:pt idx="7836">
                  <c:v>6.9034700000000004E-2</c:v>
                </c:pt>
                <c:pt idx="7837">
                  <c:v>5.1603299999999998E-2</c:v>
                </c:pt>
                <c:pt idx="7838">
                  <c:v>4.1362700000000002E-2</c:v>
                </c:pt>
                <c:pt idx="7839">
                  <c:v>3.2226900000000003E-2</c:v>
                </c:pt>
                <c:pt idx="7840">
                  <c:v>3.00424E-2</c:v>
                </c:pt>
                <c:pt idx="7841">
                  <c:v>2.7641599999999999E-2</c:v>
                </c:pt>
                <c:pt idx="7842">
                  <c:v>2.6178300000000002E-2</c:v>
                </c:pt>
                <c:pt idx="7843">
                  <c:v>2.16183E-2</c:v>
                </c:pt>
                <c:pt idx="7844">
                  <c:v>1.68226E-2</c:v>
                </c:pt>
                <c:pt idx="7845">
                  <c:v>1.45913E-2</c:v>
                </c:pt>
                <c:pt idx="7846">
                  <c:v>1.42735E-2</c:v>
                </c:pt>
                <c:pt idx="7847">
                  <c:v>1.4383099999999999E-2</c:v>
                </c:pt>
                <c:pt idx="7848">
                  <c:v>1.6336699999999999E-2</c:v>
                </c:pt>
                <c:pt idx="7849">
                  <c:v>2.28632E-2</c:v>
                </c:pt>
                <c:pt idx="7850">
                  <c:v>2.26657E-2</c:v>
                </c:pt>
                <c:pt idx="7851">
                  <c:v>2.0107799999999999E-2</c:v>
                </c:pt>
                <c:pt idx="7852">
                  <c:v>1.54269E-2</c:v>
                </c:pt>
                <c:pt idx="7853">
                  <c:v>1.9755100000000001E-2</c:v>
                </c:pt>
                <c:pt idx="7854">
                  <c:v>3.09054E-2</c:v>
                </c:pt>
                <c:pt idx="7855">
                  <c:v>3.7279699999999999E-2</c:v>
                </c:pt>
                <c:pt idx="7856">
                  <c:v>4.0094499999999998E-2</c:v>
                </c:pt>
                <c:pt idx="7857">
                  <c:v>3.7142500000000002E-2</c:v>
                </c:pt>
                <c:pt idx="7858">
                  <c:v>3.5269200000000001E-2</c:v>
                </c:pt>
                <c:pt idx="7859">
                  <c:v>3.0898100000000001E-2</c:v>
                </c:pt>
                <c:pt idx="7860">
                  <c:v>2.9337499999999999E-2</c:v>
                </c:pt>
                <c:pt idx="7861">
                  <c:v>3.11068E-2</c:v>
                </c:pt>
                <c:pt idx="7862">
                  <c:v>3.2765799999999998E-2</c:v>
                </c:pt>
                <c:pt idx="7863">
                  <c:v>3.5651000000000002E-2</c:v>
                </c:pt>
                <c:pt idx="7864">
                  <c:v>4.1933999999999999E-2</c:v>
                </c:pt>
                <c:pt idx="7865">
                  <c:v>4.7584700000000001E-2</c:v>
                </c:pt>
                <c:pt idx="7866">
                  <c:v>5.3301099999999997E-2</c:v>
                </c:pt>
                <c:pt idx="7867">
                  <c:v>5.9603999999999997E-2</c:v>
                </c:pt>
                <c:pt idx="7868">
                  <c:v>6.6102400000000006E-2</c:v>
                </c:pt>
                <c:pt idx="7869">
                  <c:v>6.6504300000000002E-2</c:v>
                </c:pt>
                <c:pt idx="7870">
                  <c:v>6.5287999999999999E-2</c:v>
                </c:pt>
                <c:pt idx="7871">
                  <c:v>6.6135799999999995E-2</c:v>
                </c:pt>
                <c:pt idx="7872">
                  <c:v>6.6670199999999999E-2</c:v>
                </c:pt>
                <c:pt idx="7873">
                  <c:v>6.26974E-2</c:v>
                </c:pt>
                <c:pt idx="7874">
                  <c:v>5.9178500000000002E-2</c:v>
                </c:pt>
                <c:pt idx="7875">
                  <c:v>6.0038300000000003E-2</c:v>
                </c:pt>
                <c:pt idx="7876">
                  <c:v>6.26525E-2</c:v>
                </c:pt>
                <c:pt idx="7877">
                  <c:v>7.1341799999999997E-2</c:v>
                </c:pt>
                <c:pt idx="7878">
                  <c:v>7.2743500000000003E-2</c:v>
                </c:pt>
                <c:pt idx="7879">
                  <c:v>7.2398400000000002E-2</c:v>
                </c:pt>
                <c:pt idx="7880">
                  <c:v>6.9024299999999997E-2</c:v>
                </c:pt>
                <c:pt idx="7881">
                  <c:v>6.4746999999999999E-2</c:v>
                </c:pt>
                <c:pt idx="7882">
                  <c:v>6.0074599999999999E-2</c:v>
                </c:pt>
                <c:pt idx="7883">
                  <c:v>5.6291000000000001E-2</c:v>
                </c:pt>
                <c:pt idx="7884">
                  <c:v>4.8747499999999999E-2</c:v>
                </c:pt>
                <c:pt idx="7885">
                  <c:v>3.8089400000000002E-2</c:v>
                </c:pt>
                <c:pt idx="7886">
                  <c:v>3.0430200000000001E-2</c:v>
                </c:pt>
                <c:pt idx="7887">
                  <c:v>2.05644E-2</c:v>
                </c:pt>
                <c:pt idx="7888">
                  <c:v>1.2256299999999999E-2</c:v>
                </c:pt>
                <c:pt idx="7889">
                  <c:v>9.4195100000000007E-3</c:v>
                </c:pt>
                <c:pt idx="7890">
                  <c:v>-4.9242000000000003E-4</c:v>
                </c:pt>
                <c:pt idx="7891">
                  <c:v>-8.6529999999999992E-3</c:v>
                </c:pt>
                <c:pt idx="7892">
                  <c:v>-1.9544800000000001E-2</c:v>
                </c:pt>
                <c:pt idx="7893">
                  <c:v>-3.1144100000000001E-2</c:v>
                </c:pt>
                <c:pt idx="7894">
                  <c:v>-4.0242600000000003E-2</c:v>
                </c:pt>
                <c:pt idx="7895">
                  <c:v>-4.8303100000000002E-2</c:v>
                </c:pt>
                <c:pt idx="7896">
                  <c:v>-5.33789E-2</c:v>
                </c:pt>
                <c:pt idx="7897">
                  <c:v>-5.8651300000000003E-2</c:v>
                </c:pt>
                <c:pt idx="7898">
                  <c:v>-6.3014100000000003E-2</c:v>
                </c:pt>
                <c:pt idx="7899">
                  <c:v>-6.1655399999999999E-2</c:v>
                </c:pt>
                <c:pt idx="7900">
                  <c:v>-6.515E-2</c:v>
                </c:pt>
                <c:pt idx="7901">
                  <c:v>-7.0853700000000006E-2</c:v>
                </c:pt>
                <c:pt idx="7902">
                  <c:v>-7.5917600000000002E-2</c:v>
                </c:pt>
                <c:pt idx="7903">
                  <c:v>-7.9008499999999995E-2</c:v>
                </c:pt>
                <c:pt idx="7904">
                  <c:v>-8.1050200000000003E-2</c:v>
                </c:pt>
                <c:pt idx="7905">
                  <c:v>-8.0620600000000001E-2</c:v>
                </c:pt>
                <c:pt idx="7906">
                  <c:v>-8.0921300000000002E-2</c:v>
                </c:pt>
                <c:pt idx="7907">
                  <c:v>-8.3048200000000003E-2</c:v>
                </c:pt>
                <c:pt idx="7908">
                  <c:v>-8.3705299999999996E-2</c:v>
                </c:pt>
                <c:pt idx="7909">
                  <c:v>-8.11003E-2</c:v>
                </c:pt>
                <c:pt idx="7910">
                  <c:v>-6.5703800000000007E-2</c:v>
                </c:pt>
                <c:pt idx="7911">
                  <c:v>-6.2025299999999998E-2</c:v>
                </c:pt>
                <c:pt idx="7912">
                  <c:v>-6.2764899999999998E-2</c:v>
                </c:pt>
                <c:pt idx="7913">
                  <c:v>-6.5481600000000001E-2</c:v>
                </c:pt>
                <c:pt idx="7914">
                  <c:v>-6.9142499999999996E-2</c:v>
                </c:pt>
                <c:pt idx="7915">
                  <c:v>-7.5055300000000005E-2</c:v>
                </c:pt>
                <c:pt idx="7916">
                  <c:v>-8.6330599999999993E-2</c:v>
                </c:pt>
                <c:pt idx="7917">
                  <c:v>-9.6237199999999995E-2</c:v>
                </c:pt>
                <c:pt idx="7918">
                  <c:v>-0.102663</c:v>
                </c:pt>
                <c:pt idx="7919">
                  <c:v>-0.103046</c:v>
                </c:pt>
                <c:pt idx="7920">
                  <c:v>-9.0794899999999998E-2</c:v>
                </c:pt>
                <c:pt idx="7921">
                  <c:v>-8.1789399999999998E-2</c:v>
                </c:pt>
                <c:pt idx="7922">
                  <c:v>-7.8699000000000005E-2</c:v>
                </c:pt>
                <c:pt idx="7923">
                  <c:v>-7.9974299999999998E-2</c:v>
                </c:pt>
                <c:pt idx="7924">
                  <c:v>-8.1922900000000007E-2</c:v>
                </c:pt>
                <c:pt idx="7925">
                  <c:v>-7.8537899999999994E-2</c:v>
                </c:pt>
                <c:pt idx="7926">
                  <c:v>-6.9584099999999996E-2</c:v>
                </c:pt>
                <c:pt idx="7927">
                  <c:v>-6.3756599999999997E-2</c:v>
                </c:pt>
                <c:pt idx="7928">
                  <c:v>-5.7320700000000002E-2</c:v>
                </c:pt>
                <c:pt idx="7929">
                  <c:v>-5.4243100000000002E-2</c:v>
                </c:pt>
                <c:pt idx="7930">
                  <c:v>-5.7562700000000001E-2</c:v>
                </c:pt>
                <c:pt idx="7931">
                  <c:v>-6.3843899999999995E-2</c:v>
                </c:pt>
                <c:pt idx="7932">
                  <c:v>-7.4554700000000002E-2</c:v>
                </c:pt>
                <c:pt idx="7933">
                  <c:v>-8.6148699999999995E-2</c:v>
                </c:pt>
                <c:pt idx="7934">
                  <c:v>-9.8079200000000005E-2</c:v>
                </c:pt>
                <c:pt idx="7935">
                  <c:v>-0.10582</c:v>
                </c:pt>
                <c:pt idx="7936">
                  <c:v>-0.10911</c:v>
                </c:pt>
                <c:pt idx="7937">
                  <c:v>-0.10957500000000001</c:v>
                </c:pt>
                <c:pt idx="7938">
                  <c:v>-0.1101</c:v>
                </c:pt>
                <c:pt idx="7939">
                  <c:v>-0.110698</c:v>
                </c:pt>
                <c:pt idx="7940">
                  <c:v>-0.113301</c:v>
                </c:pt>
                <c:pt idx="7941">
                  <c:v>-0.116339</c:v>
                </c:pt>
                <c:pt idx="7942">
                  <c:v>-0.122241</c:v>
                </c:pt>
                <c:pt idx="7943">
                  <c:v>-0.133742</c:v>
                </c:pt>
                <c:pt idx="7944">
                  <c:v>-0.14056199999999999</c:v>
                </c:pt>
                <c:pt idx="7945">
                  <c:v>-0.146369</c:v>
                </c:pt>
                <c:pt idx="7946">
                  <c:v>-0.14721799999999999</c:v>
                </c:pt>
                <c:pt idx="7947">
                  <c:v>-0.147566</c:v>
                </c:pt>
                <c:pt idx="7948">
                  <c:v>-0.143344</c:v>
                </c:pt>
                <c:pt idx="7949">
                  <c:v>-0.138373</c:v>
                </c:pt>
                <c:pt idx="7950">
                  <c:v>-0.13561500000000001</c:v>
                </c:pt>
                <c:pt idx="7951">
                  <c:v>-0.137821</c:v>
                </c:pt>
                <c:pt idx="7952">
                  <c:v>-0.14007700000000001</c:v>
                </c:pt>
                <c:pt idx="7953">
                  <c:v>-0.13969200000000001</c:v>
                </c:pt>
                <c:pt idx="7954">
                  <c:v>-0.14544499999999999</c:v>
                </c:pt>
                <c:pt idx="7955">
                  <c:v>-0.15184500000000001</c:v>
                </c:pt>
                <c:pt idx="7956">
                  <c:v>-0.15784899999999999</c:v>
                </c:pt>
                <c:pt idx="7957">
                  <c:v>-0.16540299999999999</c:v>
                </c:pt>
                <c:pt idx="7958">
                  <c:v>-0.174484</c:v>
                </c:pt>
                <c:pt idx="7959">
                  <c:v>-0.186087</c:v>
                </c:pt>
                <c:pt idx="7960">
                  <c:v>-0.19844000000000001</c:v>
                </c:pt>
                <c:pt idx="7961">
                  <c:v>-0.20713100000000001</c:v>
                </c:pt>
                <c:pt idx="7962">
                  <c:v>-0.21302299999999999</c:v>
                </c:pt>
                <c:pt idx="7963">
                  <c:v>-0.21593699999999999</c:v>
                </c:pt>
                <c:pt idx="7964">
                  <c:v>-0.20976</c:v>
                </c:pt>
                <c:pt idx="7965">
                  <c:v>-0.20902299999999999</c:v>
                </c:pt>
                <c:pt idx="7966">
                  <c:v>-0.210621</c:v>
                </c:pt>
                <c:pt idx="7967">
                  <c:v>-0.21506500000000001</c:v>
                </c:pt>
                <c:pt idx="7968">
                  <c:v>-0.21738099999999999</c:v>
                </c:pt>
                <c:pt idx="7969">
                  <c:v>-0.219863</c:v>
                </c:pt>
                <c:pt idx="7970">
                  <c:v>-0.22453100000000001</c:v>
                </c:pt>
                <c:pt idx="7971">
                  <c:v>-0.23419899999999999</c:v>
                </c:pt>
                <c:pt idx="7972">
                  <c:v>-0.24560399999999999</c:v>
                </c:pt>
                <c:pt idx="7973">
                  <c:v>-0.254139</c:v>
                </c:pt>
                <c:pt idx="7974">
                  <c:v>-0.25753399999999999</c:v>
                </c:pt>
                <c:pt idx="7975">
                  <c:v>-0.26399099999999998</c:v>
                </c:pt>
                <c:pt idx="7976">
                  <c:v>-0.27011600000000002</c:v>
                </c:pt>
                <c:pt idx="7977">
                  <c:v>-0.28395900000000002</c:v>
                </c:pt>
                <c:pt idx="7978">
                  <c:v>-0.30146200000000001</c:v>
                </c:pt>
                <c:pt idx="7979">
                  <c:v>-0.320492</c:v>
                </c:pt>
                <c:pt idx="7980">
                  <c:v>-0.34081899999999998</c:v>
                </c:pt>
                <c:pt idx="7981">
                  <c:v>-0.35743000000000003</c:v>
                </c:pt>
                <c:pt idx="7982">
                  <c:v>-0.36892799999999998</c:v>
                </c:pt>
                <c:pt idx="7983">
                  <c:v>-0.37463000000000002</c:v>
                </c:pt>
                <c:pt idx="7984">
                  <c:v>-0.37882900000000003</c:v>
                </c:pt>
                <c:pt idx="7985">
                  <c:v>-0.37910500000000003</c:v>
                </c:pt>
                <c:pt idx="7986">
                  <c:v>-0.38000499999999998</c:v>
                </c:pt>
                <c:pt idx="7987">
                  <c:v>-0.38041399999999997</c:v>
                </c:pt>
                <c:pt idx="7988">
                  <c:v>-0.382351</c:v>
                </c:pt>
                <c:pt idx="7989">
                  <c:v>-0.38480199999999998</c:v>
                </c:pt>
                <c:pt idx="7990">
                  <c:v>-0.38686500000000001</c:v>
                </c:pt>
                <c:pt idx="7991">
                  <c:v>-0.383162</c:v>
                </c:pt>
                <c:pt idx="7992">
                  <c:v>-0.38142100000000001</c:v>
                </c:pt>
                <c:pt idx="7993">
                  <c:v>-0.37637700000000002</c:v>
                </c:pt>
                <c:pt idx="7994">
                  <c:v>-0.37809599999999999</c:v>
                </c:pt>
                <c:pt idx="7995">
                  <c:v>-0.38080999999999998</c:v>
                </c:pt>
                <c:pt idx="7996">
                  <c:v>-0.38106299999999999</c:v>
                </c:pt>
                <c:pt idx="7997">
                  <c:v>-0.38263799999999998</c:v>
                </c:pt>
                <c:pt idx="7998">
                  <c:v>-0.38808599999999999</c:v>
                </c:pt>
                <c:pt idx="7999">
                  <c:v>-0.39283000000000001</c:v>
                </c:pt>
                <c:pt idx="8000">
                  <c:v>-0.39779700000000001</c:v>
                </c:pt>
                <c:pt idx="8001">
                  <c:v>-0.40395799999999998</c:v>
                </c:pt>
                <c:pt idx="8002">
                  <c:v>-0.40564099999999997</c:v>
                </c:pt>
                <c:pt idx="8003">
                  <c:v>-0.40796399999999999</c:v>
                </c:pt>
                <c:pt idx="8004">
                  <c:v>-0.40806999999999999</c:v>
                </c:pt>
                <c:pt idx="8005">
                  <c:v>-0.40522999999999998</c:v>
                </c:pt>
                <c:pt idx="8006">
                  <c:v>-0.40098699999999998</c:v>
                </c:pt>
                <c:pt idx="8007">
                  <c:v>-0.39624199999999998</c:v>
                </c:pt>
                <c:pt idx="8008">
                  <c:v>-0.39166400000000001</c:v>
                </c:pt>
                <c:pt idx="8009">
                  <c:v>-0.39190000000000003</c:v>
                </c:pt>
                <c:pt idx="8010">
                  <c:v>-0.39720699999999998</c:v>
                </c:pt>
                <c:pt idx="8011">
                  <c:v>-0.39994499999999999</c:v>
                </c:pt>
                <c:pt idx="8012">
                  <c:v>-0.40422999999999998</c:v>
                </c:pt>
                <c:pt idx="8013">
                  <c:v>-0.40699000000000002</c:v>
                </c:pt>
                <c:pt idx="8014">
                  <c:v>-0.41316199999999997</c:v>
                </c:pt>
                <c:pt idx="8015">
                  <c:v>-0.42392099999999999</c:v>
                </c:pt>
                <c:pt idx="8016">
                  <c:v>-0.43041200000000002</c:v>
                </c:pt>
                <c:pt idx="8017">
                  <c:v>-0.43454700000000002</c:v>
                </c:pt>
                <c:pt idx="8018">
                  <c:v>-0.43613099999999999</c:v>
                </c:pt>
                <c:pt idx="8019">
                  <c:v>-0.43404900000000002</c:v>
                </c:pt>
                <c:pt idx="8020">
                  <c:v>-0.42776199999999998</c:v>
                </c:pt>
                <c:pt idx="8021">
                  <c:v>-0.42418499999999998</c:v>
                </c:pt>
                <c:pt idx="8022">
                  <c:v>-0.42020999999999997</c:v>
                </c:pt>
                <c:pt idx="8023">
                  <c:v>-0.41169899999999998</c:v>
                </c:pt>
                <c:pt idx="8024">
                  <c:v>-0.40320699999999998</c:v>
                </c:pt>
                <c:pt idx="8025">
                  <c:v>-0.40011600000000003</c:v>
                </c:pt>
                <c:pt idx="8026">
                  <c:v>-0.39621800000000001</c:v>
                </c:pt>
                <c:pt idx="8027">
                  <c:v>-0.39262399999999997</c:v>
                </c:pt>
                <c:pt idx="8028">
                  <c:v>-0.391814</c:v>
                </c:pt>
                <c:pt idx="8029">
                  <c:v>-0.38844499999999998</c:v>
                </c:pt>
                <c:pt idx="8030">
                  <c:v>-0.38742799999999999</c:v>
                </c:pt>
                <c:pt idx="8031">
                  <c:v>-0.38906800000000002</c:v>
                </c:pt>
                <c:pt idx="8032">
                  <c:v>-0.39005299999999998</c:v>
                </c:pt>
                <c:pt idx="8033">
                  <c:v>-0.40033800000000003</c:v>
                </c:pt>
                <c:pt idx="8034">
                  <c:v>-0.41628900000000002</c:v>
                </c:pt>
                <c:pt idx="8035">
                  <c:v>-0.43326500000000001</c:v>
                </c:pt>
                <c:pt idx="8036">
                  <c:v>-0.44344899999999998</c:v>
                </c:pt>
                <c:pt idx="8037">
                  <c:v>-0.44849499999999998</c:v>
                </c:pt>
                <c:pt idx="8038">
                  <c:v>-0.454924</c:v>
                </c:pt>
                <c:pt idx="8039">
                  <c:v>-0.46649299999999999</c:v>
                </c:pt>
                <c:pt idx="8040">
                  <c:v>-0.48104400000000003</c:v>
                </c:pt>
                <c:pt idx="8041">
                  <c:v>-0.49164099999999999</c:v>
                </c:pt>
                <c:pt idx="8042">
                  <c:v>-0.50322699999999998</c:v>
                </c:pt>
                <c:pt idx="8043">
                  <c:v>-0.51067700000000005</c:v>
                </c:pt>
                <c:pt idx="8044">
                  <c:v>-0.516764</c:v>
                </c:pt>
                <c:pt idx="8045">
                  <c:v>-0.52198699999999998</c:v>
                </c:pt>
                <c:pt idx="8046">
                  <c:v>-0.52984699999999996</c:v>
                </c:pt>
                <c:pt idx="8047">
                  <c:v>-0.53956199999999999</c:v>
                </c:pt>
                <c:pt idx="8048">
                  <c:v>-0.550404</c:v>
                </c:pt>
                <c:pt idx="8049">
                  <c:v>-0.56046399999999996</c:v>
                </c:pt>
                <c:pt idx="8050">
                  <c:v>-0.55634099999999997</c:v>
                </c:pt>
                <c:pt idx="8051">
                  <c:v>-0.54740100000000003</c:v>
                </c:pt>
                <c:pt idx="8052">
                  <c:v>-0.53743099999999999</c:v>
                </c:pt>
                <c:pt idx="8053">
                  <c:v>-0.52791299999999997</c:v>
                </c:pt>
                <c:pt idx="8054">
                  <c:v>-0.52527000000000001</c:v>
                </c:pt>
                <c:pt idx="8055">
                  <c:v>-0.52124199999999998</c:v>
                </c:pt>
                <c:pt idx="8056">
                  <c:v>-0.51452200000000003</c:v>
                </c:pt>
                <c:pt idx="8057">
                  <c:v>-0.50189799999999996</c:v>
                </c:pt>
                <c:pt idx="8058">
                  <c:v>-0.48785499999999998</c:v>
                </c:pt>
                <c:pt idx="8059">
                  <c:v>-0.47572999999999999</c:v>
                </c:pt>
                <c:pt idx="8060">
                  <c:v>-0.482541</c:v>
                </c:pt>
                <c:pt idx="8061">
                  <c:v>-0.50665199999999999</c:v>
                </c:pt>
                <c:pt idx="8062">
                  <c:v>-0.547045</c:v>
                </c:pt>
                <c:pt idx="8063">
                  <c:v>-0.56605000000000005</c:v>
                </c:pt>
                <c:pt idx="8064">
                  <c:v>-0.570631</c:v>
                </c:pt>
                <c:pt idx="8065">
                  <c:v>-0.57160500000000003</c:v>
                </c:pt>
                <c:pt idx="8066">
                  <c:v>-0.572936</c:v>
                </c:pt>
                <c:pt idx="8067">
                  <c:v>-0.57865699999999998</c:v>
                </c:pt>
                <c:pt idx="8068">
                  <c:v>-0.58250400000000002</c:v>
                </c:pt>
                <c:pt idx="8069">
                  <c:v>-0.58469000000000004</c:v>
                </c:pt>
                <c:pt idx="8070">
                  <c:v>-0.58924500000000002</c:v>
                </c:pt>
                <c:pt idx="8071">
                  <c:v>-0.59001899999999996</c:v>
                </c:pt>
                <c:pt idx="8072">
                  <c:v>-0.588001</c:v>
                </c:pt>
                <c:pt idx="8073">
                  <c:v>-0.58614999999999995</c:v>
                </c:pt>
                <c:pt idx="8074">
                  <c:v>-0.58213599999999999</c:v>
                </c:pt>
                <c:pt idx="8075">
                  <c:v>-0.57089800000000002</c:v>
                </c:pt>
                <c:pt idx="8076">
                  <c:v>-0.56984199999999996</c:v>
                </c:pt>
                <c:pt idx="8077">
                  <c:v>-0.56667800000000002</c:v>
                </c:pt>
                <c:pt idx="8078">
                  <c:v>-0.56266099999999997</c:v>
                </c:pt>
                <c:pt idx="8079">
                  <c:v>-0.55712300000000003</c:v>
                </c:pt>
                <c:pt idx="8080">
                  <c:v>-0.55171999999999999</c:v>
                </c:pt>
                <c:pt idx="8081">
                  <c:v>-0.54726600000000003</c:v>
                </c:pt>
                <c:pt idx="8082">
                  <c:v>-0.54403699999999999</c:v>
                </c:pt>
                <c:pt idx="8083">
                  <c:v>-0.54336499999999999</c:v>
                </c:pt>
                <c:pt idx="8084">
                  <c:v>-0.53847500000000004</c:v>
                </c:pt>
                <c:pt idx="8085">
                  <c:v>-0.54033200000000003</c:v>
                </c:pt>
                <c:pt idx="8086">
                  <c:v>-0.54460799999999998</c:v>
                </c:pt>
                <c:pt idx="8087">
                  <c:v>-0.55433600000000005</c:v>
                </c:pt>
                <c:pt idx="8088">
                  <c:v>-0.56247599999999998</c:v>
                </c:pt>
                <c:pt idx="8089">
                  <c:v>-0.564079</c:v>
                </c:pt>
                <c:pt idx="8090">
                  <c:v>-0.56311900000000004</c:v>
                </c:pt>
                <c:pt idx="8091">
                  <c:v>-0.56477299999999997</c:v>
                </c:pt>
                <c:pt idx="8092">
                  <c:v>-0.56784199999999996</c:v>
                </c:pt>
                <c:pt idx="8093">
                  <c:v>-0.57181499999999996</c:v>
                </c:pt>
                <c:pt idx="8094">
                  <c:v>-0.57288099999999997</c:v>
                </c:pt>
                <c:pt idx="8095">
                  <c:v>-0.56762999999999997</c:v>
                </c:pt>
                <c:pt idx="8096">
                  <c:v>-0.56206299999999998</c:v>
                </c:pt>
                <c:pt idx="8097">
                  <c:v>-0.55618800000000002</c:v>
                </c:pt>
                <c:pt idx="8098">
                  <c:v>-0.55429899999999999</c:v>
                </c:pt>
                <c:pt idx="8099">
                  <c:v>-0.55101</c:v>
                </c:pt>
                <c:pt idx="8100">
                  <c:v>-0.54554499999999995</c:v>
                </c:pt>
                <c:pt idx="8101">
                  <c:v>-0.544269</c:v>
                </c:pt>
                <c:pt idx="8102">
                  <c:v>-0.54163899999999998</c:v>
                </c:pt>
                <c:pt idx="8103">
                  <c:v>-0.53114099999999997</c:v>
                </c:pt>
                <c:pt idx="8104">
                  <c:v>-0.52775799999999995</c:v>
                </c:pt>
                <c:pt idx="8105">
                  <c:v>-0.52103600000000005</c:v>
                </c:pt>
                <c:pt idx="8106">
                  <c:v>-0.51792499999999997</c:v>
                </c:pt>
                <c:pt idx="8107">
                  <c:v>-0.52105400000000002</c:v>
                </c:pt>
                <c:pt idx="8108">
                  <c:v>-0.52567200000000003</c:v>
                </c:pt>
                <c:pt idx="8109">
                  <c:v>-0.535385</c:v>
                </c:pt>
                <c:pt idx="8110">
                  <c:v>-0.54611500000000002</c:v>
                </c:pt>
                <c:pt idx="8111">
                  <c:v>-0.55283800000000005</c:v>
                </c:pt>
                <c:pt idx="8112">
                  <c:v>-0.55927300000000002</c:v>
                </c:pt>
                <c:pt idx="8113">
                  <c:v>-0.56622600000000001</c:v>
                </c:pt>
                <c:pt idx="8114">
                  <c:v>-0.57417399999999996</c:v>
                </c:pt>
                <c:pt idx="8115">
                  <c:v>-0.58198499999999997</c:v>
                </c:pt>
                <c:pt idx="8116">
                  <c:v>-0.588924</c:v>
                </c:pt>
                <c:pt idx="8117">
                  <c:v>-0.59732600000000002</c:v>
                </c:pt>
                <c:pt idx="8118">
                  <c:v>-0.60406899999999997</c:v>
                </c:pt>
                <c:pt idx="8119">
                  <c:v>-0.60880199999999995</c:v>
                </c:pt>
                <c:pt idx="8120">
                  <c:v>-0.610406</c:v>
                </c:pt>
                <c:pt idx="8121">
                  <c:v>-0.60933999999999999</c:v>
                </c:pt>
                <c:pt idx="8122">
                  <c:v>-0.60950800000000005</c:v>
                </c:pt>
                <c:pt idx="8123">
                  <c:v>-0.60363599999999995</c:v>
                </c:pt>
                <c:pt idx="8124">
                  <c:v>-0.59803499999999998</c:v>
                </c:pt>
                <c:pt idx="8125">
                  <c:v>-0.59127600000000002</c:v>
                </c:pt>
                <c:pt idx="8126">
                  <c:v>-0.58245000000000002</c:v>
                </c:pt>
                <c:pt idx="8127">
                  <c:v>-0.57182599999999995</c:v>
                </c:pt>
                <c:pt idx="8128">
                  <c:v>-0.56569000000000003</c:v>
                </c:pt>
                <c:pt idx="8129">
                  <c:v>-0.56185399999999996</c:v>
                </c:pt>
                <c:pt idx="8130">
                  <c:v>-0.54577200000000003</c:v>
                </c:pt>
                <c:pt idx="8131">
                  <c:v>-0.542014</c:v>
                </c:pt>
                <c:pt idx="8132">
                  <c:v>-0.534632</c:v>
                </c:pt>
                <c:pt idx="8133">
                  <c:v>-0.52726700000000004</c:v>
                </c:pt>
                <c:pt idx="8134">
                  <c:v>-0.51554800000000001</c:v>
                </c:pt>
                <c:pt idx="8135">
                  <c:v>-0.50570899999999996</c:v>
                </c:pt>
                <c:pt idx="8136">
                  <c:v>-0.490315</c:v>
                </c:pt>
                <c:pt idx="8137">
                  <c:v>-0.47739900000000002</c:v>
                </c:pt>
                <c:pt idx="8138">
                  <c:v>-0.46655099999999999</c:v>
                </c:pt>
                <c:pt idx="8139">
                  <c:v>-0.45468500000000001</c:v>
                </c:pt>
                <c:pt idx="8140">
                  <c:v>-0.45651399999999998</c:v>
                </c:pt>
                <c:pt idx="8141">
                  <c:v>-0.46824500000000002</c:v>
                </c:pt>
                <c:pt idx="8142">
                  <c:v>-0.47503299999999998</c:v>
                </c:pt>
                <c:pt idx="8143">
                  <c:v>-0.48682799999999998</c:v>
                </c:pt>
                <c:pt idx="8144">
                  <c:v>-0.49389300000000003</c:v>
                </c:pt>
                <c:pt idx="8145">
                  <c:v>-0.50106300000000004</c:v>
                </c:pt>
                <c:pt idx="8146">
                  <c:v>-0.50522999999999996</c:v>
                </c:pt>
                <c:pt idx="8147">
                  <c:v>-0.50936700000000001</c:v>
                </c:pt>
                <c:pt idx="8148">
                  <c:v>-0.51114599999999999</c:v>
                </c:pt>
                <c:pt idx="8149">
                  <c:v>-0.51661900000000005</c:v>
                </c:pt>
                <c:pt idx="8150">
                  <c:v>-0.521509</c:v>
                </c:pt>
                <c:pt idx="8151">
                  <c:v>-0.51891900000000002</c:v>
                </c:pt>
                <c:pt idx="8152">
                  <c:v>-0.51159500000000002</c:v>
                </c:pt>
                <c:pt idx="8153">
                  <c:v>-0.494004</c:v>
                </c:pt>
                <c:pt idx="8154">
                  <c:v>-0.48030699999999998</c:v>
                </c:pt>
                <c:pt idx="8155">
                  <c:v>-0.475879</c:v>
                </c:pt>
                <c:pt idx="8156">
                  <c:v>-0.47190700000000002</c:v>
                </c:pt>
                <c:pt idx="8157">
                  <c:v>-0.467441</c:v>
                </c:pt>
                <c:pt idx="8158">
                  <c:v>-0.47205200000000003</c:v>
                </c:pt>
                <c:pt idx="8159">
                  <c:v>-0.47759299999999999</c:v>
                </c:pt>
                <c:pt idx="8160">
                  <c:v>-0.47896300000000003</c:v>
                </c:pt>
                <c:pt idx="8161">
                  <c:v>-0.47602800000000001</c:v>
                </c:pt>
                <c:pt idx="8162">
                  <c:v>-0.47265099999999999</c:v>
                </c:pt>
                <c:pt idx="8163">
                  <c:v>-0.46721600000000002</c:v>
                </c:pt>
                <c:pt idx="8164">
                  <c:v>-0.46026299999999998</c:v>
                </c:pt>
                <c:pt idx="8165">
                  <c:v>-0.44665199999999999</c:v>
                </c:pt>
                <c:pt idx="8166">
                  <c:v>-0.42296499999999998</c:v>
                </c:pt>
                <c:pt idx="8167">
                  <c:v>-0.41347499999999998</c:v>
                </c:pt>
                <c:pt idx="8168">
                  <c:v>-0.41010799999999997</c:v>
                </c:pt>
                <c:pt idx="8169">
                  <c:v>-0.40473599999999998</c:v>
                </c:pt>
                <c:pt idx="8170">
                  <c:v>-0.39791399999999999</c:v>
                </c:pt>
                <c:pt idx="8171">
                  <c:v>-0.37900099999999998</c:v>
                </c:pt>
                <c:pt idx="8172">
                  <c:v>-0.35949399999999998</c:v>
                </c:pt>
                <c:pt idx="8173">
                  <c:v>-0.34789900000000001</c:v>
                </c:pt>
                <c:pt idx="8174">
                  <c:v>-0.33697100000000002</c:v>
                </c:pt>
                <c:pt idx="8175">
                  <c:v>-0.33022899999999999</c:v>
                </c:pt>
                <c:pt idx="8176">
                  <c:v>-0.33971600000000002</c:v>
                </c:pt>
                <c:pt idx="8177">
                  <c:v>-0.35553499999999999</c:v>
                </c:pt>
                <c:pt idx="8178">
                  <c:v>-0.36004999999999998</c:v>
                </c:pt>
                <c:pt idx="8179">
                  <c:v>-0.360037</c:v>
                </c:pt>
                <c:pt idx="8180">
                  <c:v>-0.359713</c:v>
                </c:pt>
                <c:pt idx="8181">
                  <c:v>-0.36189500000000002</c:v>
                </c:pt>
                <c:pt idx="8182">
                  <c:v>-0.36446299999999998</c:v>
                </c:pt>
                <c:pt idx="8183">
                  <c:v>-0.36822300000000002</c:v>
                </c:pt>
                <c:pt idx="8184">
                  <c:v>-0.37473299999999998</c:v>
                </c:pt>
                <c:pt idx="8185">
                  <c:v>-0.37771300000000002</c:v>
                </c:pt>
                <c:pt idx="8186">
                  <c:v>-0.384158</c:v>
                </c:pt>
                <c:pt idx="8187">
                  <c:v>-0.39746500000000001</c:v>
                </c:pt>
                <c:pt idx="8188">
                  <c:v>-0.41376499999999999</c:v>
                </c:pt>
                <c:pt idx="8189">
                  <c:v>-0.43317299999999997</c:v>
                </c:pt>
                <c:pt idx="8190">
                  <c:v>-0.44483499999999998</c:v>
                </c:pt>
                <c:pt idx="8191">
                  <c:v>-0.45161499999999999</c:v>
                </c:pt>
                <c:pt idx="8192">
                  <c:v>-0.45471699999999998</c:v>
                </c:pt>
                <c:pt idx="8193">
                  <c:v>-0.45606799999999997</c:v>
                </c:pt>
                <c:pt idx="8194">
                  <c:v>-0.44201200000000002</c:v>
                </c:pt>
                <c:pt idx="8195">
                  <c:v>-0.43958199999999997</c:v>
                </c:pt>
                <c:pt idx="8196">
                  <c:v>-0.43860500000000002</c:v>
                </c:pt>
                <c:pt idx="8197">
                  <c:v>-0.44037500000000002</c:v>
                </c:pt>
                <c:pt idx="8198">
                  <c:v>-0.44424999999999998</c:v>
                </c:pt>
                <c:pt idx="8199">
                  <c:v>-0.44145400000000001</c:v>
                </c:pt>
                <c:pt idx="8200">
                  <c:v>-0.43593700000000002</c:v>
                </c:pt>
                <c:pt idx="8201">
                  <c:v>-0.43105300000000002</c:v>
                </c:pt>
                <c:pt idx="8202">
                  <c:v>-0.428674</c:v>
                </c:pt>
                <c:pt idx="8203">
                  <c:v>-0.426593</c:v>
                </c:pt>
                <c:pt idx="8204">
                  <c:v>-0.42141499999999998</c:v>
                </c:pt>
                <c:pt idx="8205">
                  <c:v>-0.41270099999999998</c:v>
                </c:pt>
                <c:pt idx="8206">
                  <c:v>-0.40237600000000001</c:v>
                </c:pt>
                <c:pt idx="8207">
                  <c:v>-0.399733</c:v>
                </c:pt>
                <c:pt idx="8208">
                  <c:v>-0.399592</c:v>
                </c:pt>
                <c:pt idx="8209">
                  <c:v>-0.39604699999999998</c:v>
                </c:pt>
                <c:pt idx="8210">
                  <c:v>-0.396262</c:v>
                </c:pt>
                <c:pt idx="8211">
                  <c:v>-0.39923999999999998</c:v>
                </c:pt>
                <c:pt idx="8212">
                  <c:v>-0.39885999999999999</c:v>
                </c:pt>
                <c:pt idx="8213">
                  <c:v>-0.39337800000000001</c:v>
                </c:pt>
                <c:pt idx="8214">
                  <c:v>-0.39466000000000001</c:v>
                </c:pt>
                <c:pt idx="8215">
                  <c:v>-0.40034999999999998</c:v>
                </c:pt>
                <c:pt idx="8216">
                  <c:v>-0.41091100000000003</c:v>
                </c:pt>
                <c:pt idx="8217">
                  <c:v>-0.419626</c:v>
                </c:pt>
                <c:pt idx="8218">
                  <c:v>-0.42222199999999999</c:v>
                </c:pt>
                <c:pt idx="8219">
                  <c:v>-0.41899399999999998</c:v>
                </c:pt>
                <c:pt idx="8220">
                  <c:v>-0.41609400000000002</c:v>
                </c:pt>
                <c:pt idx="8221">
                  <c:v>-0.416547</c:v>
                </c:pt>
                <c:pt idx="8222">
                  <c:v>-0.41776799999999997</c:v>
                </c:pt>
                <c:pt idx="8223">
                  <c:v>-0.42790600000000001</c:v>
                </c:pt>
                <c:pt idx="8224">
                  <c:v>-0.43559799999999999</c:v>
                </c:pt>
                <c:pt idx="8225">
                  <c:v>-0.43989499999999998</c:v>
                </c:pt>
                <c:pt idx="8226">
                  <c:v>-0.44278899999999999</c:v>
                </c:pt>
                <c:pt idx="8227">
                  <c:v>-0.4451</c:v>
                </c:pt>
                <c:pt idx="8228">
                  <c:v>-0.44611899999999999</c:v>
                </c:pt>
                <c:pt idx="8229">
                  <c:v>-0.451631</c:v>
                </c:pt>
                <c:pt idx="8230">
                  <c:v>-0.45651000000000003</c:v>
                </c:pt>
                <c:pt idx="8231">
                  <c:v>-0.45957399999999998</c:v>
                </c:pt>
                <c:pt idx="8232">
                  <c:v>-0.45432099999999997</c:v>
                </c:pt>
                <c:pt idx="8233">
                  <c:v>-0.45412400000000003</c:v>
                </c:pt>
                <c:pt idx="8234">
                  <c:v>-0.462368</c:v>
                </c:pt>
                <c:pt idx="8235">
                  <c:v>-0.47701100000000002</c:v>
                </c:pt>
                <c:pt idx="8236">
                  <c:v>-0.49488100000000002</c:v>
                </c:pt>
                <c:pt idx="8237">
                  <c:v>-0.50783800000000001</c:v>
                </c:pt>
                <c:pt idx="8238">
                  <c:v>-0.51194200000000001</c:v>
                </c:pt>
                <c:pt idx="8239">
                  <c:v>-0.51487000000000005</c:v>
                </c:pt>
                <c:pt idx="8240">
                  <c:v>-0.51585400000000003</c:v>
                </c:pt>
                <c:pt idx="8241">
                  <c:v>-0.509293</c:v>
                </c:pt>
                <c:pt idx="8242">
                  <c:v>-0.51256999999999997</c:v>
                </c:pt>
                <c:pt idx="8243">
                  <c:v>-0.51957799999999998</c:v>
                </c:pt>
                <c:pt idx="8244">
                  <c:v>-0.53228900000000001</c:v>
                </c:pt>
                <c:pt idx="8245">
                  <c:v>-0.55071800000000004</c:v>
                </c:pt>
                <c:pt idx="8246">
                  <c:v>-0.568662</c:v>
                </c:pt>
                <c:pt idx="8247">
                  <c:v>-0.58946600000000005</c:v>
                </c:pt>
                <c:pt idx="8248">
                  <c:v>-0.60622900000000002</c:v>
                </c:pt>
                <c:pt idx="8249">
                  <c:v>-0.62179300000000004</c:v>
                </c:pt>
                <c:pt idx="8250">
                  <c:v>-0.62550099999999997</c:v>
                </c:pt>
                <c:pt idx="8251">
                  <c:v>-0.62015100000000001</c:v>
                </c:pt>
                <c:pt idx="8252">
                  <c:v>-0.61681200000000003</c:v>
                </c:pt>
                <c:pt idx="8253">
                  <c:v>-0.61629299999999998</c:v>
                </c:pt>
                <c:pt idx="8254">
                  <c:v>-0.606742</c:v>
                </c:pt>
                <c:pt idx="8255">
                  <c:v>-0.60945400000000005</c:v>
                </c:pt>
                <c:pt idx="8256">
                  <c:v>-0.61120799999999997</c:v>
                </c:pt>
                <c:pt idx="8257">
                  <c:v>-0.61456599999999995</c:v>
                </c:pt>
                <c:pt idx="8258">
                  <c:v>-0.616842</c:v>
                </c:pt>
                <c:pt idx="8259">
                  <c:v>-0.62027900000000002</c:v>
                </c:pt>
                <c:pt idx="8260">
                  <c:v>-0.62672899999999998</c:v>
                </c:pt>
                <c:pt idx="8261">
                  <c:v>-0.63566400000000001</c:v>
                </c:pt>
                <c:pt idx="8262">
                  <c:v>-0.646482</c:v>
                </c:pt>
                <c:pt idx="8263">
                  <c:v>-0.656806</c:v>
                </c:pt>
                <c:pt idx="8264">
                  <c:v>-0.67041600000000001</c:v>
                </c:pt>
                <c:pt idx="8265">
                  <c:v>-0.68986400000000003</c:v>
                </c:pt>
                <c:pt idx="8266">
                  <c:v>-0.70740199999999998</c:v>
                </c:pt>
                <c:pt idx="8267">
                  <c:v>-0.72123499999999996</c:v>
                </c:pt>
                <c:pt idx="8268">
                  <c:v>-0.73748000000000002</c:v>
                </c:pt>
                <c:pt idx="8269">
                  <c:v>-0.74558899999999995</c:v>
                </c:pt>
                <c:pt idx="8270">
                  <c:v>-0.74321099999999996</c:v>
                </c:pt>
                <c:pt idx="8271">
                  <c:v>-0.74185400000000001</c:v>
                </c:pt>
                <c:pt idx="8272">
                  <c:v>-0.73390999999999995</c:v>
                </c:pt>
                <c:pt idx="8273">
                  <c:v>-0.72679099999999996</c:v>
                </c:pt>
                <c:pt idx="8274">
                  <c:v>-0.72233700000000001</c:v>
                </c:pt>
                <c:pt idx="8275">
                  <c:v>-0.72378900000000002</c:v>
                </c:pt>
                <c:pt idx="8276">
                  <c:v>-0.72553699999999999</c:v>
                </c:pt>
                <c:pt idx="8277">
                  <c:v>-0.72722500000000001</c:v>
                </c:pt>
                <c:pt idx="8278">
                  <c:v>-0.72454300000000005</c:v>
                </c:pt>
                <c:pt idx="8279">
                  <c:v>-0.71519500000000003</c:v>
                </c:pt>
                <c:pt idx="8280">
                  <c:v>-0.71091700000000002</c:v>
                </c:pt>
                <c:pt idx="8281">
                  <c:v>-0.71389400000000003</c:v>
                </c:pt>
                <c:pt idx="8282">
                  <c:v>-0.71876700000000004</c:v>
                </c:pt>
                <c:pt idx="8283">
                  <c:v>-0.72598099999999999</c:v>
                </c:pt>
                <c:pt idx="8284">
                  <c:v>-0.729406</c:v>
                </c:pt>
                <c:pt idx="8285">
                  <c:v>-0.72902199999999995</c:v>
                </c:pt>
                <c:pt idx="8286">
                  <c:v>-0.72939399999999999</c:v>
                </c:pt>
                <c:pt idx="8287">
                  <c:v>-0.72738800000000003</c:v>
                </c:pt>
                <c:pt idx="8288">
                  <c:v>-0.71185299999999996</c:v>
                </c:pt>
                <c:pt idx="8289">
                  <c:v>-0.70656200000000002</c:v>
                </c:pt>
                <c:pt idx="8290">
                  <c:v>-0.711758</c:v>
                </c:pt>
                <c:pt idx="8291">
                  <c:v>-0.710762</c:v>
                </c:pt>
                <c:pt idx="8292">
                  <c:v>-0.71205200000000002</c:v>
                </c:pt>
                <c:pt idx="8293">
                  <c:v>-0.71157400000000004</c:v>
                </c:pt>
                <c:pt idx="8294">
                  <c:v>-0.71033400000000002</c:v>
                </c:pt>
                <c:pt idx="8295">
                  <c:v>-0.71108800000000005</c:v>
                </c:pt>
                <c:pt idx="8296">
                  <c:v>-0.71294599999999997</c:v>
                </c:pt>
                <c:pt idx="8297">
                  <c:v>-0.72003499999999998</c:v>
                </c:pt>
                <c:pt idx="8298">
                  <c:v>-0.728792</c:v>
                </c:pt>
                <c:pt idx="8299">
                  <c:v>-0.72874399999999995</c:v>
                </c:pt>
                <c:pt idx="8300">
                  <c:v>-0.73028999999999999</c:v>
                </c:pt>
                <c:pt idx="8301">
                  <c:v>-0.72802999999999995</c:v>
                </c:pt>
                <c:pt idx="8302">
                  <c:v>-0.73078100000000001</c:v>
                </c:pt>
                <c:pt idx="8303">
                  <c:v>-0.73085800000000001</c:v>
                </c:pt>
                <c:pt idx="8304">
                  <c:v>-0.73314599999999996</c:v>
                </c:pt>
                <c:pt idx="8305">
                  <c:v>-0.737016</c:v>
                </c:pt>
                <c:pt idx="8306">
                  <c:v>-0.74356800000000001</c:v>
                </c:pt>
                <c:pt idx="8307">
                  <c:v>-0.74477599999999999</c:v>
                </c:pt>
                <c:pt idx="8308">
                  <c:v>-0.74535099999999999</c:v>
                </c:pt>
                <c:pt idx="8309">
                  <c:v>-0.74936100000000005</c:v>
                </c:pt>
                <c:pt idx="8310">
                  <c:v>-0.74209099999999995</c:v>
                </c:pt>
                <c:pt idx="8311">
                  <c:v>-0.74727299999999997</c:v>
                </c:pt>
                <c:pt idx="8312">
                  <c:v>-0.74952700000000005</c:v>
                </c:pt>
                <c:pt idx="8313">
                  <c:v>-0.75010399999999999</c:v>
                </c:pt>
                <c:pt idx="8314">
                  <c:v>-0.75078400000000001</c:v>
                </c:pt>
                <c:pt idx="8315">
                  <c:v>-0.75361699999999998</c:v>
                </c:pt>
                <c:pt idx="8316">
                  <c:v>-0.75564699999999996</c:v>
                </c:pt>
                <c:pt idx="8317">
                  <c:v>-0.74901399999999996</c:v>
                </c:pt>
                <c:pt idx="8318">
                  <c:v>-0.74649399999999999</c:v>
                </c:pt>
                <c:pt idx="8319">
                  <c:v>-0.74614400000000003</c:v>
                </c:pt>
                <c:pt idx="8320">
                  <c:v>-0.74877300000000002</c:v>
                </c:pt>
                <c:pt idx="8321">
                  <c:v>-0.75925100000000001</c:v>
                </c:pt>
                <c:pt idx="8322">
                  <c:v>-0.77090000000000003</c:v>
                </c:pt>
                <c:pt idx="8323">
                  <c:v>-0.78279299999999996</c:v>
                </c:pt>
                <c:pt idx="8324">
                  <c:v>-0.79122199999999998</c:v>
                </c:pt>
                <c:pt idx="8325">
                  <c:v>-0.79658899999999999</c:v>
                </c:pt>
                <c:pt idx="8326">
                  <c:v>-0.79104600000000003</c:v>
                </c:pt>
                <c:pt idx="8327">
                  <c:v>-0.78410999999999997</c:v>
                </c:pt>
                <c:pt idx="8328">
                  <c:v>-0.77598100000000003</c:v>
                </c:pt>
                <c:pt idx="8329">
                  <c:v>-0.76850099999999999</c:v>
                </c:pt>
                <c:pt idx="8330">
                  <c:v>-0.76843399999999995</c:v>
                </c:pt>
                <c:pt idx="8331">
                  <c:v>-0.76901900000000001</c:v>
                </c:pt>
                <c:pt idx="8332">
                  <c:v>-0.76921600000000001</c:v>
                </c:pt>
                <c:pt idx="8333">
                  <c:v>-0.76460899999999998</c:v>
                </c:pt>
                <c:pt idx="8334">
                  <c:v>-0.76173100000000005</c:v>
                </c:pt>
                <c:pt idx="8335">
                  <c:v>-0.75691900000000001</c:v>
                </c:pt>
                <c:pt idx="8336">
                  <c:v>-0.75135099999999999</c:v>
                </c:pt>
                <c:pt idx="8337">
                  <c:v>-0.75208699999999995</c:v>
                </c:pt>
                <c:pt idx="8338">
                  <c:v>-0.75094799999999995</c:v>
                </c:pt>
                <c:pt idx="8339">
                  <c:v>-0.74993900000000002</c:v>
                </c:pt>
                <c:pt idx="8340">
                  <c:v>-0.74914000000000003</c:v>
                </c:pt>
                <c:pt idx="8341">
                  <c:v>-0.75190500000000005</c:v>
                </c:pt>
                <c:pt idx="8342">
                  <c:v>-0.75532699999999997</c:v>
                </c:pt>
                <c:pt idx="8343">
                  <c:v>-0.75779099999999999</c:v>
                </c:pt>
                <c:pt idx="8344">
                  <c:v>-0.75953400000000004</c:v>
                </c:pt>
                <c:pt idx="8345">
                  <c:v>-0.75712800000000002</c:v>
                </c:pt>
                <c:pt idx="8346">
                  <c:v>-0.75520200000000004</c:v>
                </c:pt>
                <c:pt idx="8347">
                  <c:v>-0.76306499999999999</c:v>
                </c:pt>
                <c:pt idx="8348">
                  <c:v>-0.77434099999999995</c:v>
                </c:pt>
                <c:pt idx="8349">
                  <c:v>-0.78295999999999999</c:v>
                </c:pt>
                <c:pt idx="8350">
                  <c:v>-0.79554599999999998</c:v>
                </c:pt>
                <c:pt idx="8351">
                  <c:v>-0.80452100000000004</c:v>
                </c:pt>
                <c:pt idx="8352">
                  <c:v>-0.81040400000000001</c:v>
                </c:pt>
                <c:pt idx="8353">
                  <c:v>-0.81558900000000001</c:v>
                </c:pt>
                <c:pt idx="8354">
                  <c:v>-0.81811999999999996</c:v>
                </c:pt>
                <c:pt idx="8355">
                  <c:v>-0.81840500000000005</c:v>
                </c:pt>
                <c:pt idx="8356">
                  <c:v>-0.80352599999999996</c:v>
                </c:pt>
                <c:pt idx="8357">
                  <c:v>-0.78832500000000005</c:v>
                </c:pt>
                <c:pt idx="8358">
                  <c:v>-0.76901900000000001</c:v>
                </c:pt>
                <c:pt idx="8359">
                  <c:v>-0.75258800000000003</c:v>
                </c:pt>
                <c:pt idx="8360">
                  <c:v>-0.74440499999999998</c:v>
                </c:pt>
                <c:pt idx="8361">
                  <c:v>-0.74132900000000002</c:v>
                </c:pt>
                <c:pt idx="8362">
                  <c:v>-0.73696300000000003</c:v>
                </c:pt>
                <c:pt idx="8363">
                  <c:v>-0.73841999999999997</c:v>
                </c:pt>
                <c:pt idx="8364">
                  <c:v>-0.74112299999999998</c:v>
                </c:pt>
                <c:pt idx="8365">
                  <c:v>-0.74215399999999998</c:v>
                </c:pt>
                <c:pt idx="8366">
                  <c:v>-0.74687000000000003</c:v>
                </c:pt>
                <c:pt idx="8367">
                  <c:v>-0.75286600000000004</c:v>
                </c:pt>
                <c:pt idx="8368">
                  <c:v>-0.76183400000000001</c:v>
                </c:pt>
                <c:pt idx="8369">
                  <c:v>-0.77390700000000001</c:v>
                </c:pt>
                <c:pt idx="8370">
                  <c:v>-0.77868800000000005</c:v>
                </c:pt>
                <c:pt idx="8371">
                  <c:v>-0.78077399999999997</c:v>
                </c:pt>
                <c:pt idx="8372">
                  <c:v>-0.77869999999999995</c:v>
                </c:pt>
                <c:pt idx="8373">
                  <c:v>-0.774671</c:v>
                </c:pt>
                <c:pt idx="8374">
                  <c:v>-0.77327000000000001</c:v>
                </c:pt>
                <c:pt idx="8375">
                  <c:v>-0.77337400000000001</c:v>
                </c:pt>
                <c:pt idx="8376">
                  <c:v>-0.77587200000000001</c:v>
                </c:pt>
                <c:pt idx="8377">
                  <c:v>-0.77749000000000001</c:v>
                </c:pt>
                <c:pt idx="8378">
                  <c:v>-0.77868800000000005</c:v>
                </c:pt>
                <c:pt idx="8379">
                  <c:v>-0.78353399999999995</c:v>
                </c:pt>
                <c:pt idx="8380">
                  <c:v>-0.78448700000000005</c:v>
                </c:pt>
                <c:pt idx="8381">
                  <c:v>-0.78506399999999998</c:v>
                </c:pt>
                <c:pt idx="8382">
                  <c:v>-0.78457500000000002</c:v>
                </c:pt>
                <c:pt idx="8383">
                  <c:v>-0.77787099999999998</c:v>
                </c:pt>
                <c:pt idx="8384">
                  <c:v>-0.77903</c:v>
                </c:pt>
                <c:pt idx="8385">
                  <c:v>-0.772231</c:v>
                </c:pt>
                <c:pt idx="8386">
                  <c:v>-0.77271999999999996</c:v>
                </c:pt>
                <c:pt idx="8387">
                  <c:v>-0.77254999999999996</c:v>
                </c:pt>
                <c:pt idx="8388">
                  <c:v>-0.76958199999999999</c:v>
                </c:pt>
                <c:pt idx="8389">
                  <c:v>-0.77244400000000002</c:v>
                </c:pt>
                <c:pt idx="8390">
                  <c:v>-0.778644</c:v>
                </c:pt>
                <c:pt idx="8391">
                  <c:v>-0.788053</c:v>
                </c:pt>
                <c:pt idx="8392">
                  <c:v>-0.79483999999999999</c:v>
                </c:pt>
                <c:pt idx="8393">
                  <c:v>-0.79542999999999997</c:v>
                </c:pt>
                <c:pt idx="8394">
                  <c:v>-0.792991</c:v>
                </c:pt>
                <c:pt idx="8395">
                  <c:v>-0.79418699999999998</c:v>
                </c:pt>
                <c:pt idx="8396">
                  <c:v>-0.79202300000000003</c:v>
                </c:pt>
                <c:pt idx="8397">
                  <c:v>-0.79343900000000001</c:v>
                </c:pt>
                <c:pt idx="8398">
                  <c:v>-0.79378800000000005</c:v>
                </c:pt>
                <c:pt idx="8399">
                  <c:v>-0.79403900000000005</c:v>
                </c:pt>
                <c:pt idx="8400">
                  <c:v>-0.78826300000000005</c:v>
                </c:pt>
                <c:pt idx="8401">
                  <c:v>-0.78747800000000001</c:v>
                </c:pt>
                <c:pt idx="8402">
                  <c:v>-0.78845699999999996</c:v>
                </c:pt>
                <c:pt idx="8403">
                  <c:v>-0.796516</c:v>
                </c:pt>
                <c:pt idx="8404">
                  <c:v>-0.81626100000000001</c:v>
                </c:pt>
                <c:pt idx="8405">
                  <c:v>-0.83303899999999997</c:v>
                </c:pt>
                <c:pt idx="8406">
                  <c:v>-0.84512699999999996</c:v>
                </c:pt>
                <c:pt idx="8407">
                  <c:v>-0.84841999999999995</c:v>
                </c:pt>
                <c:pt idx="8408">
                  <c:v>-0.84350099999999995</c:v>
                </c:pt>
                <c:pt idx="8409">
                  <c:v>-0.83658399999999999</c:v>
                </c:pt>
                <c:pt idx="8410">
                  <c:v>-0.83517200000000003</c:v>
                </c:pt>
                <c:pt idx="8411">
                  <c:v>-0.83718800000000004</c:v>
                </c:pt>
                <c:pt idx="8412">
                  <c:v>-0.85104000000000002</c:v>
                </c:pt>
                <c:pt idx="8413">
                  <c:v>-0.87022900000000003</c:v>
                </c:pt>
                <c:pt idx="8414">
                  <c:v>-0.88427800000000001</c:v>
                </c:pt>
                <c:pt idx="8415">
                  <c:v>-0.89327400000000001</c:v>
                </c:pt>
                <c:pt idx="8416">
                  <c:v>-0.89932800000000002</c:v>
                </c:pt>
                <c:pt idx="8417">
                  <c:v>-0.89842</c:v>
                </c:pt>
                <c:pt idx="8418">
                  <c:v>-0.90279399999999999</c:v>
                </c:pt>
                <c:pt idx="8419">
                  <c:v>-0.91114499999999998</c:v>
                </c:pt>
                <c:pt idx="8420">
                  <c:v>-0.91869199999999995</c:v>
                </c:pt>
                <c:pt idx="8421">
                  <c:v>-0.922207</c:v>
                </c:pt>
                <c:pt idx="8422">
                  <c:v>-0.917987</c:v>
                </c:pt>
                <c:pt idx="8423">
                  <c:v>-0.91389699999999996</c:v>
                </c:pt>
                <c:pt idx="8424">
                  <c:v>-0.91236399999999995</c:v>
                </c:pt>
                <c:pt idx="8425">
                  <c:v>-0.91386199999999995</c:v>
                </c:pt>
                <c:pt idx="8426">
                  <c:v>-0.91759999999999997</c:v>
                </c:pt>
                <c:pt idx="8427">
                  <c:v>-0.92078899999999997</c:v>
                </c:pt>
                <c:pt idx="8428">
                  <c:v>-0.92380499999999999</c:v>
                </c:pt>
                <c:pt idx="8429">
                  <c:v>-0.92506699999999997</c:v>
                </c:pt>
                <c:pt idx="8430">
                  <c:v>-0.93013100000000004</c:v>
                </c:pt>
                <c:pt idx="8431">
                  <c:v>-0.93597900000000001</c:v>
                </c:pt>
                <c:pt idx="8432">
                  <c:v>-0.93762500000000004</c:v>
                </c:pt>
                <c:pt idx="8433">
                  <c:v>-0.94055500000000003</c:v>
                </c:pt>
                <c:pt idx="8434">
                  <c:v>-0.93670699999999996</c:v>
                </c:pt>
                <c:pt idx="8435">
                  <c:v>-0.93217899999999998</c:v>
                </c:pt>
                <c:pt idx="8436">
                  <c:v>-0.93395099999999998</c:v>
                </c:pt>
                <c:pt idx="8437">
                  <c:v>-0.94143900000000003</c:v>
                </c:pt>
                <c:pt idx="8438">
                  <c:v>-0.95185799999999998</c:v>
                </c:pt>
                <c:pt idx="8439">
                  <c:v>-0.96318199999999998</c:v>
                </c:pt>
                <c:pt idx="8440">
                  <c:v>-0.96790200000000004</c:v>
                </c:pt>
                <c:pt idx="8441">
                  <c:v>-0.970997</c:v>
                </c:pt>
                <c:pt idx="8442">
                  <c:v>-0.97237899999999999</c:v>
                </c:pt>
                <c:pt idx="8443">
                  <c:v>-0.97157700000000002</c:v>
                </c:pt>
                <c:pt idx="8444">
                  <c:v>-0.97267700000000001</c:v>
                </c:pt>
                <c:pt idx="8445">
                  <c:v>-0.97179800000000005</c:v>
                </c:pt>
                <c:pt idx="8446">
                  <c:v>-0.97179099999999996</c:v>
                </c:pt>
                <c:pt idx="8447">
                  <c:v>-0.96636999999999995</c:v>
                </c:pt>
                <c:pt idx="8448">
                  <c:v>-0.95766399999999996</c:v>
                </c:pt>
                <c:pt idx="8449">
                  <c:v>-0.95337700000000003</c:v>
                </c:pt>
                <c:pt idx="8450">
                  <c:v>-0.94625499999999996</c:v>
                </c:pt>
                <c:pt idx="8451">
                  <c:v>-0.93276599999999998</c:v>
                </c:pt>
                <c:pt idx="8452">
                  <c:v>-0.91132299999999999</c:v>
                </c:pt>
                <c:pt idx="8453">
                  <c:v>-0.91453499999999999</c:v>
                </c:pt>
                <c:pt idx="8454">
                  <c:v>-0.91690400000000005</c:v>
                </c:pt>
                <c:pt idx="8455">
                  <c:v>-0.91989799999999999</c:v>
                </c:pt>
                <c:pt idx="8456">
                  <c:v>-0.92174400000000001</c:v>
                </c:pt>
                <c:pt idx="8457">
                  <c:v>-0.92938500000000002</c:v>
                </c:pt>
                <c:pt idx="8458">
                  <c:v>-0.93388000000000004</c:v>
                </c:pt>
                <c:pt idx="8459">
                  <c:v>-0.94232499999999997</c:v>
                </c:pt>
                <c:pt idx="8460">
                  <c:v>-0.95388899999999999</c:v>
                </c:pt>
                <c:pt idx="8461">
                  <c:v>-0.963256</c:v>
                </c:pt>
                <c:pt idx="8462">
                  <c:v>-0.97802999999999995</c:v>
                </c:pt>
                <c:pt idx="8463">
                  <c:v>-1.01023</c:v>
                </c:pt>
                <c:pt idx="8464">
                  <c:v>-1.0293399999999999</c:v>
                </c:pt>
                <c:pt idx="8465">
                  <c:v>-1.0403199999999999</c:v>
                </c:pt>
                <c:pt idx="8466">
                  <c:v>-1.04373</c:v>
                </c:pt>
                <c:pt idx="8467">
                  <c:v>-1.04931</c:v>
                </c:pt>
                <c:pt idx="8468">
                  <c:v>-1.05463</c:v>
                </c:pt>
                <c:pt idx="8469">
                  <c:v>-1.0674999999999999</c:v>
                </c:pt>
                <c:pt idx="8470">
                  <c:v>-1.0822400000000001</c:v>
                </c:pt>
                <c:pt idx="8471">
                  <c:v>-1.1008100000000001</c:v>
                </c:pt>
                <c:pt idx="8472">
                  <c:v>-1.11547</c:v>
                </c:pt>
                <c:pt idx="8473">
                  <c:v>-1.12591</c:v>
                </c:pt>
                <c:pt idx="8474">
                  <c:v>-1.1382000000000001</c:v>
                </c:pt>
                <c:pt idx="8475">
                  <c:v>-1.1519699999999999</c:v>
                </c:pt>
                <c:pt idx="8476">
                  <c:v>-1.1605300000000001</c:v>
                </c:pt>
                <c:pt idx="8477">
                  <c:v>-1.1741900000000001</c:v>
                </c:pt>
                <c:pt idx="8478">
                  <c:v>-1.18384</c:v>
                </c:pt>
                <c:pt idx="8479">
                  <c:v>-1.1886699999999999</c:v>
                </c:pt>
                <c:pt idx="8480">
                  <c:v>-1.1922200000000001</c:v>
                </c:pt>
                <c:pt idx="8481">
                  <c:v>-1.1979500000000001</c:v>
                </c:pt>
                <c:pt idx="8482">
                  <c:v>-1.2070799999999999</c:v>
                </c:pt>
                <c:pt idx="8483">
                  <c:v>-1.21184</c:v>
                </c:pt>
                <c:pt idx="8484">
                  <c:v>-1.2019299999999999</c:v>
                </c:pt>
                <c:pt idx="8485">
                  <c:v>-1.19539</c:v>
                </c:pt>
                <c:pt idx="8486">
                  <c:v>-1.19564</c:v>
                </c:pt>
                <c:pt idx="8487">
                  <c:v>-1.1964900000000001</c:v>
                </c:pt>
                <c:pt idx="8488">
                  <c:v>-1.1932799999999999</c:v>
                </c:pt>
                <c:pt idx="8489">
                  <c:v>-1.18943</c:v>
                </c:pt>
                <c:pt idx="8490">
                  <c:v>-1.19065</c:v>
                </c:pt>
                <c:pt idx="8491">
                  <c:v>-1.19418</c:v>
                </c:pt>
                <c:pt idx="8492">
                  <c:v>-1.1975800000000001</c:v>
                </c:pt>
                <c:pt idx="8493">
                  <c:v>-1.2000999999999999</c:v>
                </c:pt>
                <c:pt idx="8494">
                  <c:v>-1.20638</c:v>
                </c:pt>
                <c:pt idx="8495">
                  <c:v>-1.2173799999999999</c:v>
                </c:pt>
                <c:pt idx="8496">
                  <c:v>-1.22742</c:v>
                </c:pt>
                <c:pt idx="8497">
                  <c:v>-1.2403299999999999</c:v>
                </c:pt>
                <c:pt idx="8498">
                  <c:v>-1.2480199999999999</c:v>
                </c:pt>
                <c:pt idx="8499">
                  <c:v>-1.2505500000000001</c:v>
                </c:pt>
                <c:pt idx="8500">
                  <c:v>-1.2442899999999999</c:v>
                </c:pt>
                <c:pt idx="8501">
                  <c:v>-1.2376100000000001</c:v>
                </c:pt>
                <c:pt idx="8502">
                  <c:v>-1.2259</c:v>
                </c:pt>
                <c:pt idx="8503">
                  <c:v>-1.21492</c:v>
                </c:pt>
                <c:pt idx="8504">
                  <c:v>-1.20601</c:v>
                </c:pt>
                <c:pt idx="8505">
                  <c:v>-1.2010799999999999</c:v>
                </c:pt>
                <c:pt idx="8506">
                  <c:v>-1.19695</c:v>
                </c:pt>
                <c:pt idx="8507">
                  <c:v>-1.1907000000000001</c:v>
                </c:pt>
                <c:pt idx="8508">
                  <c:v>-1.1815500000000001</c:v>
                </c:pt>
                <c:pt idx="8509">
                  <c:v>-1.17353</c:v>
                </c:pt>
                <c:pt idx="8510">
                  <c:v>-1.1675899999999999</c:v>
                </c:pt>
                <c:pt idx="8511">
                  <c:v>-1.16561</c:v>
                </c:pt>
                <c:pt idx="8512">
                  <c:v>-1.16675</c:v>
                </c:pt>
                <c:pt idx="8513">
                  <c:v>-1.1714599999999999</c:v>
                </c:pt>
                <c:pt idx="8514">
                  <c:v>-1.17038</c:v>
                </c:pt>
                <c:pt idx="8515">
                  <c:v>-1.17703</c:v>
                </c:pt>
                <c:pt idx="8516">
                  <c:v>-1.18611</c:v>
                </c:pt>
                <c:pt idx="8517">
                  <c:v>-1.2016100000000001</c:v>
                </c:pt>
                <c:pt idx="8518">
                  <c:v>-1.21536</c:v>
                </c:pt>
                <c:pt idx="8519">
                  <c:v>-1.22933</c:v>
                </c:pt>
                <c:pt idx="8520">
                  <c:v>-1.244</c:v>
                </c:pt>
                <c:pt idx="8521">
                  <c:v>-1.25217</c:v>
                </c:pt>
                <c:pt idx="8522">
                  <c:v>-1.26284</c:v>
                </c:pt>
                <c:pt idx="8523">
                  <c:v>-1.2798400000000001</c:v>
                </c:pt>
                <c:pt idx="8524">
                  <c:v>-1.2938000000000001</c:v>
                </c:pt>
                <c:pt idx="8525">
                  <c:v>-1.29948</c:v>
                </c:pt>
                <c:pt idx="8526">
                  <c:v>-1.30637</c:v>
                </c:pt>
                <c:pt idx="8527">
                  <c:v>-1.31162</c:v>
                </c:pt>
                <c:pt idx="8528">
                  <c:v>-1.3153699999999999</c:v>
                </c:pt>
                <c:pt idx="8529">
                  <c:v>-1.3177099999999999</c:v>
                </c:pt>
                <c:pt idx="8530">
                  <c:v>-1.3221799999999999</c:v>
                </c:pt>
                <c:pt idx="8531">
                  <c:v>-1.3296699999999999</c:v>
                </c:pt>
                <c:pt idx="8532">
                  <c:v>-1.33952</c:v>
                </c:pt>
                <c:pt idx="8533">
                  <c:v>-1.3482700000000001</c:v>
                </c:pt>
                <c:pt idx="8534">
                  <c:v>-1.3572200000000001</c:v>
                </c:pt>
                <c:pt idx="8535">
                  <c:v>-1.3730899999999999</c:v>
                </c:pt>
                <c:pt idx="8536">
                  <c:v>-1.3973899999999999</c:v>
                </c:pt>
                <c:pt idx="8537">
                  <c:v>-1.4144300000000001</c:v>
                </c:pt>
                <c:pt idx="8538">
                  <c:v>-1.42957</c:v>
                </c:pt>
                <c:pt idx="8539">
                  <c:v>-1.4398200000000001</c:v>
                </c:pt>
                <c:pt idx="8540">
                  <c:v>-1.4556500000000001</c:v>
                </c:pt>
                <c:pt idx="8541">
                  <c:v>-1.4795499999999999</c:v>
                </c:pt>
                <c:pt idx="8542">
                  <c:v>-1.4997199999999999</c:v>
                </c:pt>
                <c:pt idx="8543">
                  <c:v>-1.52121</c:v>
                </c:pt>
                <c:pt idx="8544">
                  <c:v>-1.5456399999999999</c:v>
                </c:pt>
                <c:pt idx="8545">
                  <c:v>-1.5692200000000001</c:v>
                </c:pt>
                <c:pt idx="8546">
                  <c:v>-1.58741</c:v>
                </c:pt>
                <c:pt idx="8547">
                  <c:v>-1.60856</c:v>
                </c:pt>
                <c:pt idx="8548">
                  <c:v>-1.6320600000000001</c:v>
                </c:pt>
                <c:pt idx="8549">
                  <c:v>-1.64676</c:v>
                </c:pt>
                <c:pt idx="8550">
                  <c:v>-1.6686099999999999</c:v>
                </c:pt>
                <c:pt idx="8551">
                  <c:v>-1.6959900000000001</c:v>
                </c:pt>
                <c:pt idx="8552">
                  <c:v>-1.72115</c:v>
                </c:pt>
                <c:pt idx="8553">
                  <c:v>-1.74264</c:v>
                </c:pt>
                <c:pt idx="8554">
                  <c:v>-1.7630600000000001</c:v>
                </c:pt>
                <c:pt idx="8555">
                  <c:v>-1.7958700000000001</c:v>
                </c:pt>
                <c:pt idx="8556">
                  <c:v>-1.8166800000000001</c:v>
                </c:pt>
                <c:pt idx="8557">
                  <c:v>-1.8369899999999999</c:v>
                </c:pt>
                <c:pt idx="8558">
                  <c:v>-1.8535600000000001</c:v>
                </c:pt>
                <c:pt idx="8559">
                  <c:v>-1.8684499999999999</c:v>
                </c:pt>
                <c:pt idx="8560">
                  <c:v>-1.8876999999999999</c:v>
                </c:pt>
                <c:pt idx="8561">
                  <c:v>-1.91082</c:v>
                </c:pt>
                <c:pt idx="8562">
                  <c:v>-1.9257299999999999</c:v>
                </c:pt>
                <c:pt idx="8563">
                  <c:v>-1.93665</c:v>
                </c:pt>
                <c:pt idx="8564">
                  <c:v>-1.9408300000000001</c:v>
                </c:pt>
                <c:pt idx="8565">
                  <c:v>-1.9483999999999999</c:v>
                </c:pt>
                <c:pt idx="8566">
                  <c:v>-1.95834</c:v>
                </c:pt>
                <c:pt idx="8567">
                  <c:v>-1.9720200000000001</c:v>
                </c:pt>
                <c:pt idx="8568">
                  <c:v>-1.99285</c:v>
                </c:pt>
                <c:pt idx="8569">
                  <c:v>-2.0181399999999998</c:v>
                </c:pt>
                <c:pt idx="8570">
                  <c:v>-2.0366499999999998</c:v>
                </c:pt>
                <c:pt idx="8571">
                  <c:v>-2.0439600000000002</c:v>
                </c:pt>
                <c:pt idx="8572">
                  <c:v>-2.0461200000000002</c:v>
                </c:pt>
                <c:pt idx="8573">
                  <c:v>-2.0398499999999999</c:v>
                </c:pt>
                <c:pt idx="8574">
                  <c:v>-2.0400399999999999</c:v>
                </c:pt>
                <c:pt idx="8575">
                  <c:v>-2.0450200000000001</c:v>
                </c:pt>
                <c:pt idx="8576">
                  <c:v>-2.0600299999999998</c:v>
                </c:pt>
                <c:pt idx="8577">
                  <c:v>-2.06854</c:v>
                </c:pt>
                <c:pt idx="8578">
                  <c:v>-2.0695100000000002</c:v>
                </c:pt>
                <c:pt idx="8579">
                  <c:v>-2.0691700000000002</c:v>
                </c:pt>
                <c:pt idx="8580">
                  <c:v>-2.0686800000000001</c:v>
                </c:pt>
                <c:pt idx="8581">
                  <c:v>-2.0744500000000001</c:v>
                </c:pt>
                <c:pt idx="8582">
                  <c:v>-2.08189</c:v>
                </c:pt>
                <c:pt idx="8583">
                  <c:v>-2.08399</c:v>
                </c:pt>
                <c:pt idx="8584">
                  <c:v>-2.0878100000000002</c:v>
                </c:pt>
                <c:pt idx="8585">
                  <c:v>-2.0898400000000001</c:v>
                </c:pt>
                <c:pt idx="8586">
                  <c:v>-2.0893099999999998</c:v>
                </c:pt>
                <c:pt idx="8587">
                  <c:v>-2.08717</c:v>
                </c:pt>
                <c:pt idx="8588">
                  <c:v>-2.0873499999999998</c:v>
                </c:pt>
                <c:pt idx="8589">
                  <c:v>-2.08372</c:v>
                </c:pt>
                <c:pt idx="8590">
                  <c:v>-2.0783900000000002</c:v>
                </c:pt>
                <c:pt idx="8591">
                  <c:v>-2.0731099999999998</c:v>
                </c:pt>
                <c:pt idx="8592">
                  <c:v>-2.0651700000000002</c:v>
                </c:pt>
                <c:pt idx="8593">
                  <c:v>-2.0500600000000002</c:v>
                </c:pt>
                <c:pt idx="8594">
                  <c:v>-2.0383800000000001</c:v>
                </c:pt>
                <c:pt idx="8595">
                  <c:v>-2.0329700000000002</c:v>
                </c:pt>
                <c:pt idx="8596">
                  <c:v>-2.0311400000000002</c:v>
                </c:pt>
                <c:pt idx="8597">
                  <c:v>-2.0326200000000001</c:v>
                </c:pt>
                <c:pt idx="8598">
                  <c:v>-2.02902</c:v>
                </c:pt>
                <c:pt idx="8599">
                  <c:v>-2.0268999999999999</c:v>
                </c:pt>
                <c:pt idx="8600">
                  <c:v>-2.02624</c:v>
                </c:pt>
                <c:pt idx="8601">
                  <c:v>-2.0282200000000001</c:v>
                </c:pt>
                <c:pt idx="8602">
                  <c:v>-2.03112</c:v>
                </c:pt>
                <c:pt idx="8603">
                  <c:v>-2.0313599999999998</c:v>
                </c:pt>
                <c:pt idx="8604">
                  <c:v>-2.0352800000000002</c:v>
                </c:pt>
                <c:pt idx="8605">
                  <c:v>-2.0401099999999999</c:v>
                </c:pt>
                <c:pt idx="8606">
                  <c:v>-2.0508700000000002</c:v>
                </c:pt>
                <c:pt idx="8607">
                  <c:v>-2.0676399999999999</c:v>
                </c:pt>
                <c:pt idx="8608">
                  <c:v>-2.0743999999999998</c:v>
                </c:pt>
                <c:pt idx="8609">
                  <c:v>-2.07823</c:v>
                </c:pt>
                <c:pt idx="8610">
                  <c:v>-2.08066</c:v>
                </c:pt>
                <c:pt idx="8611">
                  <c:v>-2.0840000000000001</c:v>
                </c:pt>
                <c:pt idx="8612">
                  <c:v>-2.0790500000000001</c:v>
                </c:pt>
                <c:pt idx="8613">
                  <c:v>-2.08006</c:v>
                </c:pt>
                <c:pt idx="8614">
                  <c:v>-2.0794999999999999</c:v>
                </c:pt>
                <c:pt idx="8615">
                  <c:v>-2.08046</c:v>
                </c:pt>
                <c:pt idx="8616">
                  <c:v>-2.0836899999999998</c:v>
                </c:pt>
                <c:pt idx="8617">
                  <c:v>-2.0867300000000002</c:v>
                </c:pt>
                <c:pt idx="8618">
                  <c:v>-2.0906500000000001</c:v>
                </c:pt>
                <c:pt idx="8619">
                  <c:v>-2.0960399999999999</c:v>
                </c:pt>
                <c:pt idx="8620">
                  <c:v>-2.0956299999999999</c:v>
                </c:pt>
                <c:pt idx="8621">
                  <c:v>-2.0886499999999999</c:v>
                </c:pt>
                <c:pt idx="8622">
                  <c:v>-2.08379</c:v>
                </c:pt>
                <c:pt idx="8623">
                  <c:v>-2.0887699999999998</c:v>
                </c:pt>
                <c:pt idx="8624">
                  <c:v>-2.0945</c:v>
                </c:pt>
                <c:pt idx="8625">
                  <c:v>-2.0973700000000002</c:v>
                </c:pt>
                <c:pt idx="8626">
                  <c:v>-2.0998100000000002</c:v>
                </c:pt>
                <c:pt idx="8627">
                  <c:v>-2.1021700000000001</c:v>
                </c:pt>
                <c:pt idx="8628">
                  <c:v>-2.1081099999999999</c:v>
                </c:pt>
                <c:pt idx="8629">
                  <c:v>-2.1138499999999998</c:v>
                </c:pt>
                <c:pt idx="8630">
                  <c:v>-2.11876</c:v>
                </c:pt>
                <c:pt idx="8631">
                  <c:v>-2.1208399999999998</c:v>
                </c:pt>
                <c:pt idx="8632">
                  <c:v>-2.1084399999999999</c:v>
                </c:pt>
                <c:pt idx="8633">
                  <c:v>-2.1076199999999998</c:v>
                </c:pt>
                <c:pt idx="8634">
                  <c:v>-2.11178</c:v>
                </c:pt>
                <c:pt idx="8635">
                  <c:v>-2.1038999999999999</c:v>
                </c:pt>
                <c:pt idx="8636">
                  <c:v>-2.0950099999999998</c:v>
                </c:pt>
                <c:pt idx="8637">
                  <c:v>-2.0916700000000001</c:v>
                </c:pt>
                <c:pt idx="8638">
                  <c:v>-2.0918899999999998</c:v>
                </c:pt>
                <c:pt idx="8639">
                  <c:v>-2.0960800000000002</c:v>
                </c:pt>
                <c:pt idx="8640">
                  <c:v>-2.0996700000000001</c:v>
                </c:pt>
                <c:pt idx="8641">
                  <c:v>-2.1055000000000001</c:v>
                </c:pt>
                <c:pt idx="8642">
                  <c:v>-2.1088</c:v>
                </c:pt>
                <c:pt idx="8643">
                  <c:v>-2.1012499999999998</c:v>
                </c:pt>
                <c:pt idx="8644">
                  <c:v>-2.0899800000000002</c:v>
                </c:pt>
                <c:pt idx="8645">
                  <c:v>-2.0845099999999999</c:v>
                </c:pt>
                <c:pt idx="8646">
                  <c:v>-2.0863499999999999</c:v>
                </c:pt>
                <c:pt idx="8647">
                  <c:v>-2.0986199999999999</c:v>
                </c:pt>
                <c:pt idx="8648">
                  <c:v>-2.11937</c:v>
                </c:pt>
                <c:pt idx="8649">
                  <c:v>-2.1383299999999998</c:v>
                </c:pt>
                <c:pt idx="8650">
                  <c:v>-2.1452399999999998</c:v>
                </c:pt>
                <c:pt idx="8651">
                  <c:v>-2.1414499999999999</c:v>
                </c:pt>
                <c:pt idx="8652">
                  <c:v>-2.1431800000000001</c:v>
                </c:pt>
                <c:pt idx="8653">
                  <c:v>-2.14316</c:v>
                </c:pt>
                <c:pt idx="8654">
                  <c:v>-2.13788</c:v>
                </c:pt>
                <c:pt idx="8655">
                  <c:v>-2.1361699999999999</c:v>
                </c:pt>
                <c:pt idx="8656">
                  <c:v>-2.1393800000000001</c:v>
                </c:pt>
                <c:pt idx="8657">
                  <c:v>-2.14473</c:v>
                </c:pt>
                <c:pt idx="8658">
                  <c:v>-2.1510899999999999</c:v>
                </c:pt>
                <c:pt idx="8659">
                  <c:v>-2.1616</c:v>
                </c:pt>
                <c:pt idx="8660">
                  <c:v>-2.1661999999999999</c:v>
                </c:pt>
                <c:pt idx="8661">
                  <c:v>-2.17353</c:v>
                </c:pt>
                <c:pt idx="8662">
                  <c:v>-2.1808299999999998</c:v>
                </c:pt>
                <c:pt idx="8663">
                  <c:v>-2.1861999999999999</c:v>
                </c:pt>
                <c:pt idx="8664">
                  <c:v>-2.1922999999999999</c:v>
                </c:pt>
                <c:pt idx="8665">
                  <c:v>-2.2045599999999999</c:v>
                </c:pt>
                <c:pt idx="8666">
                  <c:v>-2.2093099999999999</c:v>
                </c:pt>
                <c:pt idx="8667">
                  <c:v>-2.21089</c:v>
                </c:pt>
                <c:pt idx="8668">
                  <c:v>-2.2120199999999999</c:v>
                </c:pt>
                <c:pt idx="8669">
                  <c:v>-2.21191</c:v>
                </c:pt>
                <c:pt idx="8670">
                  <c:v>-2.2054999999999998</c:v>
                </c:pt>
                <c:pt idx="8671">
                  <c:v>-2.2018200000000001</c:v>
                </c:pt>
                <c:pt idx="8672">
                  <c:v>-2.1979700000000002</c:v>
                </c:pt>
                <c:pt idx="8673">
                  <c:v>-2.19272</c:v>
                </c:pt>
                <c:pt idx="8674">
                  <c:v>-2.1885500000000002</c:v>
                </c:pt>
                <c:pt idx="8675">
                  <c:v>-2.18892</c:v>
                </c:pt>
                <c:pt idx="8676">
                  <c:v>-2.1935899999999999</c:v>
                </c:pt>
                <c:pt idx="8677">
                  <c:v>-2.1955200000000001</c:v>
                </c:pt>
                <c:pt idx="8678">
                  <c:v>-2.1899899999999999</c:v>
                </c:pt>
                <c:pt idx="8679">
                  <c:v>-2.18221</c:v>
                </c:pt>
                <c:pt idx="8680">
                  <c:v>-2.18154</c:v>
                </c:pt>
                <c:pt idx="8681">
                  <c:v>-2.1800999999999999</c:v>
                </c:pt>
                <c:pt idx="8682">
                  <c:v>-2.18093</c:v>
                </c:pt>
                <c:pt idx="8683">
                  <c:v>-2.1779199999999999</c:v>
                </c:pt>
                <c:pt idx="8684">
                  <c:v>-2.1715100000000001</c:v>
                </c:pt>
                <c:pt idx="8685">
                  <c:v>-2.1654499999999999</c:v>
                </c:pt>
                <c:pt idx="8686">
                  <c:v>-2.16153</c:v>
                </c:pt>
                <c:pt idx="8687">
                  <c:v>-2.1615500000000001</c:v>
                </c:pt>
                <c:pt idx="8688">
                  <c:v>-2.1577600000000001</c:v>
                </c:pt>
                <c:pt idx="8689">
                  <c:v>-2.1479200000000001</c:v>
                </c:pt>
                <c:pt idx="8690">
                  <c:v>-2.1396899999999999</c:v>
                </c:pt>
                <c:pt idx="8691">
                  <c:v>-2.1360299999999999</c:v>
                </c:pt>
                <c:pt idx="8692">
                  <c:v>-2.1304400000000001</c:v>
                </c:pt>
                <c:pt idx="8693">
                  <c:v>-2.1265399999999999</c:v>
                </c:pt>
                <c:pt idx="8694">
                  <c:v>-2.1204200000000002</c:v>
                </c:pt>
                <c:pt idx="8695">
                  <c:v>-2.1193200000000001</c:v>
                </c:pt>
                <c:pt idx="8696">
                  <c:v>-2.1244399999999999</c:v>
                </c:pt>
                <c:pt idx="8697">
                  <c:v>-2.1276999999999999</c:v>
                </c:pt>
                <c:pt idx="8698">
                  <c:v>-2.1222099999999999</c:v>
                </c:pt>
                <c:pt idx="8699">
                  <c:v>-2.12243</c:v>
                </c:pt>
                <c:pt idx="8700">
                  <c:v>-2.12548</c:v>
                </c:pt>
                <c:pt idx="8701">
                  <c:v>-2.1283799999999999</c:v>
                </c:pt>
                <c:pt idx="8702">
                  <c:v>-2.1298699999999999</c:v>
                </c:pt>
                <c:pt idx="8703">
                  <c:v>-2.13435</c:v>
                </c:pt>
                <c:pt idx="8704">
                  <c:v>-2.1386500000000002</c:v>
                </c:pt>
                <c:pt idx="8705">
                  <c:v>-2.14242</c:v>
                </c:pt>
                <c:pt idx="8706">
                  <c:v>-2.1446299999999998</c:v>
                </c:pt>
                <c:pt idx="8707">
                  <c:v>-2.1438600000000001</c:v>
                </c:pt>
                <c:pt idx="8708">
                  <c:v>-2.1259199999999998</c:v>
                </c:pt>
                <c:pt idx="8709">
                  <c:v>-2.117</c:v>
                </c:pt>
                <c:pt idx="8710">
                  <c:v>-2.1086499999999999</c:v>
                </c:pt>
                <c:pt idx="8711">
                  <c:v>-2.0967199999999999</c:v>
                </c:pt>
                <c:pt idx="8712">
                  <c:v>-2.0883400000000001</c:v>
                </c:pt>
                <c:pt idx="8713">
                  <c:v>-2.0834199999999998</c:v>
                </c:pt>
                <c:pt idx="8714">
                  <c:v>-2.0761699999999998</c:v>
                </c:pt>
                <c:pt idx="8715">
                  <c:v>-2.0692900000000001</c:v>
                </c:pt>
                <c:pt idx="8716">
                  <c:v>-2.0573000000000001</c:v>
                </c:pt>
                <c:pt idx="8717">
                  <c:v>-2.0499700000000001</c:v>
                </c:pt>
                <c:pt idx="8718">
                  <c:v>-2.0444599999999999</c:v>
                </c:pt>
                <c:pt idx="8719">
                  <c:v>-2.0337399999999999</c:v>
                </c:pt>
                <c:pt idx="8720">
                  <c:v>-2.0291199999999998</c:v>
                </c:pt>
                <c:pt idx="8721">
                  <c:v>-2.0250900000000001</c:v>
                </c:pt>
                <c:pt idx="8722">
                  <c:v>-2.0203500000000001</c:v>
                </c:pt>
                <c:pt idx="8723">
                  <c:v>-2.0186000000000002</c:v>
                </c:pt>
                <c:pt idx="8724">
                  <c:v>-2.01831</c:v>
                </c:pt>
                <c:pt idx="8725">
                  <c:v>-2.01458</c:v>
                </c:pt>
                <c:pt idx="8726">
                  <c:v>-2.0150100000000002</c:v>
                </c:pt>
                <c:pt idx="8727">
                  <c:v>-2.0159799999999999</c:v>
                </c:pt>
                <c:pt idx="8728">
                  <c:v>-2.0202</c:v>
                </c:pt>
                <c:pt idx="8729">
                  <c:v>-2.02407</c:v>
                </c:pt>
                <c:pt idx="8730">
                  <c:v>-2.0292599999999998</c:v>
                </c:pt>
                <c:pt idx="8731">
                  <c:v>-2.0289999999999999</c:v>
                </c:pt>
                <c:pt idx="8732">
                  <c:v>-2.0305</c:v>
                </c:pt>
                <c:pt idx="8733">
                  <c:v>-2.0343300000000002</c:v>
                </c:pt>
                <c:pt idx="8734">
                  <c:v>-2.0410400000000002</c:v>
                </c:pt>
                <c:pt idx="8735">
                  <c:v>-2.0538500000000002</c:v>
                </c:pt>
                <c:pt idx="8736">
                  <c:v>-2.0687000000000002</c:v>
                </c:pt>
                <c:pt idx="8737">
                  <c:v>-2.0799500000000002</c:v>
                </c:pt>
                <c:pt idx="8738">
                  <c:v>-2.0890499999999999</c:v>
                </c:pt>
                <c:pt idx="8739">
                  <c:v>-2.09382</c:v>
                </c:pt>
                <c:pt idx="8740">
                  <c:v>-2.09911</c:v>
                </c:pt>
                <c:pt idx="8741">
                  <c:v>-2.105</c:v>
                </c:pt>
                <c:pt idx="8742">
                  <c:v>-2.1097899999999998</c:v>
                </c:pt>
                <c:pt idx="8743">
                  <c:v>-2.1159699999999999</c:v>
                </c:pt>
                <c:pt idx="8744">
                  <c:v>-2.11747</c:v>
                </c:pt>
                <c:pt idx="8745">
                  <c:v>-2.1215899999999999</c:v>
                </c:pt>
                <c:pt idx="8746">
                  <c:v>-2.12554</c:v>
                </c:pt>
                <c:pt idx="8747">
                  <c:v>-2.1335199999999999</c:v>
                </c:pt>
                <c:pt idx="8748">
                  <c:v>-2.13659</c:v>
                </c:pt>
                <c:pt idx="8749">
                  <c:v>-2.13727</c:v>
                </c:pt>
                <c:pt idx="8750">
                  <c:v>-2.1339600000000001</c:v>
                </c:pt>
                <c:pt idx="8751">
                  <c:v>-2.1295199999999999</c:v>
                </c:pt>
                <c:pt idx="8752">
                  <c:v>-2.1228199999999999</c:v>
                </c:pt>
                <c:pt idx="8753">
                  <c:v>-2.1077499999999998</c:v>
                </c:pt>
                <c:pt idx="8754">
                  <c:v>-2.0905200000000002</c:v>
                </c:pt>
                <c:pt idx="8755">
                  <c:v>-2.0724100000000001</c:v>
                </c:pt>
                <c:pt idx="8756">
                  <c:v>-2.0631300000000001</c:v>
                </c:pt>
                <c:pt idx="8757">
                  <c:v>-2.0639099999999999</c:v>
                </c:pt>
                <c:pt idx="8758">
                  <c:v>-2.06792</c:v>
                </c:pt>
                <c:pt idx="8759">
                  <c:v>-2.0674399999999999</c:v>
                </c:pt>
                <c:pt idx="8760">
                  <c:v>-2.0600499999999999</c:v>
                </c:pt>
                <c:pt idx="8761">
                  <c:v>-2.05809</c:v>
                </c:pt>
                <c:pt idx="8762">
                  <c:v>-2.0505300000000002</c:v>
                </c:pt>
                <c:pt idx="8763">
                  <c:v>-2.0428799999999998</c:v>
                </c:pt>
                <c:pt idx="8764">
                  <c:v>-2.0402</c:v>
                </c:pt>
                <c:pt idx="8765">
                  <c:v>-2.0399799999999999</c:v>
                </c:pt>
                <c:pt idx="8766">
                  <c:v>-2.04372</c:v>
                </c:pt>
                <c:pt idx="8767">
                  <c:v>-2.0493299999999999</c:v>
                </c:pt>
                <c:pt idx="8768">
                  <c:v>-2.0562900000000002</c:v>
                </c:pt>
                <c:pt idx="8769">
                  <c:v>-2.0626699999999998</c:v>
                </c:pt>
                <c:pt idx="8770">
                  <c:v>-2.0651999999999999</c:v>
                </c:pt>
                <c:pt idx="8771">
                  <c:v>-2.05972</c:v>
                </c:pt>
                <c:pt idx="8772">
                  <c:v>-2.0588799999999998</c:v>
                </c:pt>
                <c:pt idx="8773">
                  <c:v>-2.0514199999999998</c:v>
                </c:pt>
                <c:pt idx="8774">
                  <c:v>-2.0528900000000001</c:v>
                </c:pt>
                <c:pt idx="8775">
                  <c:v>-2.05226</c:v>
                </c:pt>
                <c:pt idx="8776">
                  <c:v>-2.0470199999999998</c:v>
                </c:pt>
                <c:pt idx="8777">
                  <c:v>-2.0424099999999998</c:v>
                </c:pt>
                <c:pt idx="8778">
                  <c:v>-2.0374400000000001</c:v>
                </c:pt>
                <c:pt idx="8779">
                  <c:v>-2.03294</c:v>
                </c:pt>
                <c:pt idx="8780">
                  <c:v>-2.0227400000000002</c:v>
                </c:pt>
                <c:pt idx="8781">
                  <c:v>-2.0150700000000001</c:v>
                </c:pt>
                <c:pt idx="8782">
                  <c:v>-2.0018699999999998</c:v>
                </c:pt>
                <c:pt idx="8783">
                  <c:v>-1.98777</c:v>
                </c:pt>
                <c:pt idx="8784">
                  <c:v>-1.98258</c:v>
                </c:pt>
                <c:pt idx="8785">
                  <c:v>-1.9779500000000001</c:v>
                </c:pt>
                <c:pt idx="8786">
                  <c:v>-1.9761299999999999</c:v>
                </c:pt>
                <c:pt idx="8787">
                  <c:v>-1.9769699999999999</c:v>
                </c:pt>
                <c:pt idx="8788">
                  <c:v>-1.9755499999999999</c:v>
                </c:pt>
                <c:pt idx="8789">
                  <c:v>-1.9736199999999999</c:v>
                </c:pt>
                <c:pt idx="8790">
                  <c:v>-1.97681</c:v>
                </c:pt>
                <c:pt idx="8791">
                  <c:v>-1.9796499999999999</c:v>
                </c:pt>
                <c:pt idx="8792">
                  <c:v>-1.9737899999999999</c:v>
                </c:pt>
                <c:pt idx="8793">
                  <c:v>-1.9640599999999999</c:v>
                </c:pt>
                <c:pt idx="8794">
                  <c:v>-1.95411</c:v>
                </c:pt>
                <c:pt idx="8795">
                  <c:v>-1.9397200000000001</c:v>
                </c:pt>
                <c:pt idx="8796">
                  <c:v>-1.9260900000000001</c:v>
                </c:pt>
                <c:pt idx="8797">
                  <c:v>-1.9123000000000001</c:v>
                </c:pt>
                <c:pt idx="8798">
                  <c:v>-1.89934</c:v>
                </c:pt>
                <c:pt idx="8799">
                  <c:v>-1.8895999999999999</c:v>
                </c:pt>
                <c:pt idx="8800">
                  <c:v>-1.8778300000000001</c:v>
                </c:pt>
                <c:pt idx="8801">
                  <c:v>-1.86822</c:v>
                </c:pt>
                <c:pt idx="8802">
                  <c:v>-1.8595699999999999</c:v>
                </c:pt>
                <c:pt idx="8803">
                  <c:v>-1.8516600000000001</c:v>
                </c:pt>
                <c:pt idx="8804">
                  <c:v>-1.84141</c:v>
                </c:pt>
                <c:pt idx="8805">
                  <c:v>-1.83565</c:v>
                </c:pt>
                <c:pt idx="8806">
                  <c:v>-1.8356699999999999</c:v>
                </c:pt>
                <c:pt idx="8807">
                  <c:v>-1.8362000000000001</c:v>
                </c:pt>
                <c:pt idx="8808">
                  <c:v>-1.8330900000000001</c:v>
                </c:pt>
                <c:pt idx="8809">
                  <c:v>-1.8264899999999999</c:v>
                </c:pt>
                <c:pt idx="8810">
                  <c:v>-1.81772</c:v>
                </c:pt>
                <c:pt idx="8811">
                  <c:v>-1.81162</c:v>
                </c:pt>
                <c:pt idx="8812">
                  <c:v>-1.80806</c:v>
                </c:pt>
                <c:pt idx="8813">
                  <c:v>-1.8079099999999999</c:v>
                </c:pt>
                <c:pt idx="8814">
                  <c:v>-1.8080000000000001</c:v>
                </c:pt>
                <c:pt idx="8815">
                  <c:v>-1.80837</c:v>
                </c:pt>
                <c:pt idx="8816">
                  <c:v>-1.8128</c:v>
                </c:pt>
                <c:pt idx="8817">
                  <c:v>-1.8171600000000001</c:v>
                </c:pt>
                <c:pt idx="8818">
                  <c:v>-1.81839</c:v>
                </c:pt>
                <c:pt idx="8819">
                  <c:v>-1.82057</c:v>
                </c:pt>
                <c:pt idx="8820">
                  <c:v>-1.8146</c:v>
                </c:pt>
                <c:pt idx="8821">
                  <c:v>-1.81338</c:v>
                </c:pt>
                <c:pt idx="8822">
                  <c:v>-1.80684</c:v>
                </c:pt>
                <c:pt idx="8823">
                  <c:v>-1.7929600000000001</c:v>
                </c:pt>
                <c:pt idx="8824">
                  <c:v>-1.7754399999999999</c:v>
                </c:pt>
                <c:pt idx="8825">
                  <c:v>-1.75752</c:v>
                </c:pt>
                <c:pt idx="8826">
                  <c:v>-1.7409600000000001</c:v>
                </c:pt>
                <c:pt idx="8827">
                  <c:v>-1.7304900000000001</c:v>
                </c:pt>
                <c:pt idx="8828">
                  <c:v>-1.7194100000000001</c:v>
                </c:pt>
                <c:pt idx="8829">
                  <c:v>-1.70048</c:v>
                </c:pt>
                <c:pt idx="8830">
                  <c:v>-1.6897500000000001</c:v>
                </c:pt>
                <c:pt idx="8831">
                  <c:v>-1.6835199999999999</c:v>
                </c:pt>
                <c:pt idx="8832">
                  <c:v>-1.6798500000000001</c:v>
                </c:pt>
                <c:pt idx="8833">
                  <c:v>-1.6795899999999999</c:v>
                </c:pt>
                <c:pt idx="8834">
                  <c:v>-1.68014</c:v>
                </c:pt>
                <c:pt idx="8835">
                  <c:v>-1.68005</c:v>
                </c:pt>
                <c:pt idx="8836">
                  <c:v>-1.6766099999999999</c:v>
                </c:pt>
                <c:pt idx="8837">
                  <c:v>-1.6666000000000001</c:v>
                </c:pt>
                <c:pt idx="8838">
                  <c:v>-1.6492</c:v>
                </c:pt>
                <c:pt idx="8839">
                  <c:v>-1.62178</c:v>
                </c:pt>
                <c:pt idx="8840">
                  <c:v>-1.59613</c:v>
                </c:pt>
                <c:pt idx="8841">
                  <c:v>-1.57507</c:v>
                </c:pt>
                <c:pt idx="8842">
                  <c:v>-1.5594699999999999</c:v>
                </c:pt>
                <c:pt idx="8843">
                  <c:v>-1.5470999999999999</c:v>
                </c:pt>
                <c:pt idx="8844">
                  <c:v>-1.5343</c:v>
                </c:pt>
                <c:pt idx="8845">
                  <c:v>-1.5200499999999999</c:v>
                </c:pt>
                <c:pt idx="8846">
                  <c:v>-1.5118199999999999</c:v>
                </c:pt>
                <c:pt idx="8847">
                  <c:v>-1.4992300000000001</c:v>
                </c:pt>
                <c:pt idx="8848">
                  <c:v>-1.4797400000000001</c:v>
                </c:pt>
                <c:pt idx="8849">
                  <c:v>-1.4730799999999999</c:v>
                </c:pt>
                <c:pt idx="8850">
                  <c:v>-1.4604699999999999</c:v>
                </c:pt>
                <c:pt idx="8851">
                  <c:v>-1.44686</c:v>
                </c:pt>
                <c:pt idx="8852">
                  <c:v>-1.4328000000000001</c:v>
                </c:pt>
                <c:pt idx="8853">
                  <c:v>-1.4203600000000001</c:v>
                </c:pt>
                <c:pt idx="8854">
                  <c:v>-1.4087099999999999</c:v>
                </c:pt>
                <c:pt idx="8855">
                  <c:v>-1.3966700000000001</c:v>
                </c:pt>
                <c:pt idx="8856">
                  <c:v>-1.3893599999999999</c:v>
                </c:pt>
                <c:pt idx="8857">
                  <c:v>-1.39066</c:v>
                </c:pt>
                <c:pt idx="8858">
                  <c:v>-1.3913199999999999</c:v>
                </c:pt>
                <c:pt idx="8859">
                  <c:v>-1.3899600000000001</c:v>
                </c:pt>
                <c:pt idx="8860">
                  <c:v>-1.3854200000000001</c:v>
                </c:pt>
                <c:pt idx="8861">
                  <c:v>-1.3783099999999999</c:v>
                </c:pt>
                <c:pt idx="8862">
                  <c:v>-1.3745400000000001</c:v>
                </c:pt>
                <c:pt idx="8863">
                  <c:v>-1.37486</c:v>
                </c:pt>
                <c:pt idx="8864">
                  <c:v>-1.3787100000000001</c:v>
                </c:pt>
                <c:pt idx="8865">
                  <c:v>-1.3811100000000001</c:v>
                </c:pt>
                <c:pt idx="8866">
                  <c:v>-1.3880399999999999</c:v>
                </c:pt>
                <c:pt idx="8867">
                  <c:v>-1.3989199999999999</c:v>
                </c:pt>
                <c:pt idx="8868">
                  <c:v>-1.41079</c:v>
                </c:pt>
                <c:pt idx="8869">
                  <c:v>-1.42997</c:v>
                </c:pt>
                <c:pt idx="8870">
                  <c:v>-1.4455499999999999</c:v>
                </c:pt>
                <c:pt idx="8871">
                  <c:v>-1.4558599999999999</c:v>
                </c:pt>
                <c:pt idx="8872">
                  <c:v>-1.4679800000000001</c:v>
                </c:pt>
                <c:pt idx="8873">
                  <c:v>-1.4736199999999999</c:v>
                </c:pt>
                <c:pt idx="8874">
                  <c:v>-1.4751399999999999</c:v>
                </c:pt>
                <c:pt idx="8875">
                  <c:v>-1.47418</c:v>
                </c:pt>
                <c:pt idx="8876">
                  <c:v>-1.4707699999999999</c:v>
                </c:pt>
                <c:pt idx="8877">
                  <c:v>-1.4672799999999999</c:v>
                </c:pt>
                <c:pt idx="8878">
                  <c:v>-1.46678</c:v>
                </c:pt>
                <c:pt idx="8879">
                  <c:v>-1.4664900000000001</c:v>
                </c:pt>
                <c:pt idx="8880">
                  <c:v>-1.4658199999999999</c:v>
                </c:pt>
                <c:pt idx="8881">
                  <c:v>-1.4654799999999999</c:v>
                </c:pt>
                <c:pt idx="8882">
                  <c:v>-1.4637500000000001</c:v>
                </c:pt>
                <c:pt idx="8883">
                  <c:v>-1.46234</c:v>
                </c:pt>
                <c:pt idx="8884">
                  <c:v>-1.4578599999999999</c:v>
                </c:pt>
                <c:pt idx="8885">
                  <c:v>-1.4531799999999999</c:v>
                </c:pt>
                <c:pt idx="8886">
                  <c:v>-1.4509099999999999</c:v>
                </c:pt>
                <c:pt idx="8887">
                  <c:v>-1.4541599999999999</c:v>
                </c:pt>
                <c:pt idx="8888">
                  <c:v>-1.45869</c:v>
                </c:pt>
                <c:pt idx="8889">
                  <c:v>-1.45957</c:v>
                </c:pt>
                <c:pt idx="8890">
                  <c:v>-1.46004</c:v>
                </c:pt>
                <c:pt idx="8891">
                  <c:v>-1.46275</c:v>
                </c:pt>
                <c:pt idx="8892">
                  <c:v>-1.46055</c:v>
                </c:pt>
                <c:pt idx="8893">
                  <c:v>-1.4494899999999999</c:v>
                </c:pt>
                <c:pt idx="8894">
                  <c:v>-1.4357599999999999</c:v>
                </c:pt>
                <c:pt idx="8895">
                  <c:v>-1.4255199999999999</c:v>
                </c:pt>
                <c:pt idx="8896">
                  <c:v>-1.42008</c:v>
                </c:pt>
                <c:pt idx="8897">
                  <c:v>-1.4150799999999999</c:v>
                </c:pt>
                <c:pt idx="8898">
                  <c:v>-1.4088700000000001</c:v>
                </c:pt>
                <c:pt idx="8899">
                  <c:v>-1.40595</c:v>
                </c:pt>
                <c:pt idx="8900">
                  <c:v>-1.40724</c:v>
                </c:pt>
                <c:pt idx="8901">
                  <c:v>-1.41377</c:v>
                </c:pt>
                <c:pt idx="8902">
                  <c:v>-1.4201900000000001</c:v>
                </c:pt>
                <c:pt idx="8903">
                  <c:v>-1.4255199999999999</c:v>
                </c:pt>
                <c:pt idx="8904">
                  <c:v>-1.4332100000000001</c:v>
                </c:pt>
                <c:pt idx="8905">
                  <c:v>-1.4392499999999999</c:v>
                </c:pt>
                <c:pt idx="8906">
                  <c:v>-1.4447000000000001</c:v>
                </c:pt>
                <c:pt idx="8907">
                  <c:v>-1.4490400000000001</c:v>
                </c:pt>
                <c:pt idx="8908">
                  <c:v>-1.4555800000000001</c:v>
                </c:pt>
                <c:pt idx="8909">
                  <c:v>-1.45903</c:v>
                </c:pt>
                <c:pt idx="8910">
                  <c:v>-1.4612099999999999</c:v>
                </c:pt>
                <c:pt idx="8911">
                  <c:v>-1.4579200000000001</c:v>
                </c:pt>
                <c:pt idx="8912">
                  <c:v>-1.4541200000000001</c:v>
                </c:pt>
                <c:pt idx="8913">
                  <c:v>-1.4500200000000001</c:v>
                </c:pt>
                <c:pt idx="8914">
                  <c:v>-1.4434499999999999</c:v>
                </c:pt>
                <c:pt idx="8915">
                  <c:v>-1.43587</c:v>
                </c:pt>
                <c:pt idx="8916">
                  <c:v>-1.4276899999999999</c:v>
                </c:pt>
                <c:pt idx="8917">
                  <c:v>-1.42378</c:v>
                </c:pt>
                <c:pt idx="8918">
                  <c:v>-1.4211400000000001</c:v>
                </c:pt>
                <c:pt idx="8919">
                  <c:v>-1.4141999999999999</c:v>
                </c:pt>
                <c:pt idx="8920">
                  <c:v>-1.4039999999999999</c:v>
                </c:pt>
                <c:pt idx="8921">
                  <c:v>-1.39391</c:v>
                </c:pt>
                <c:pt idx="8922">
                  <c:v>-1.3884300000000001</c:v>
                </c:pt>
                <c:pt idx="8923">
                  <c:v>-1.3844700000000001</c:v>
                </c:pt>
                <c:pt idx="8924">
                  <c:v>-1.3786700000000001</c:v>
                </c:pt>
                <c:pt idx="8925">
                  <c:v>-1.37208</c:v>
                </c:pt>
                <c:pt idx="8926">
                  <c:v>-1.3648899999999999</c:v>
                </c:pt>
                <c:pt idx="8927">
                  <c:v>-1.34718</c:v>
                </c:pt>
                <c:pt idx="8928">
                  <c:v>-1.3408899999999999</c:v>
                </c:pt>
                <c:pt idx="8929">
                  <c:v>-1.3329</c:v>
                </c:pt>
                <c:pt idx="8930">
                  <c:v>-1.3294999999999999</c:v>
                </c:pt>
                <c:pt idx="8931">
                  <c:v>-1.3278300000000001</c:v>
                </c:pt>
                <c:pt idx="8932">
                  <c:v>-1.32307</c:v>
                </c:pt>
                <c:pt idx="8933">
                  <c:v>-1.3174699999999999</c:v>
                </c:pt>
                <c:pt idx="8934">
                  <c:v>-1.3108900000000001</c:v>
                </c:pt>
                <c:pt idx="8935">
                  <c:v>-1.29819</c:v>
                </c:pt>
                <c:pt idx="8936">
                  <c:v>-1.274</c:v>
                </c:pt>
                <c:pt idx="8937">
                  <c:v>-1.26294</c:v>
                </c:pt>
                <c:pt idx="8938">
                  <c:v>-1.25186</c:v>
                </c:pt>
                <c:pt idx="8939">
                  <c:v>-1.24234</c:v>
                </c:pt>
                <c:pt idx="8940">
                  <c:v>-1.23248</c:v>
                </c:pt>
                <c:pt idx="8941">
                  <c:v>-1.22489</c:v>
                </c:pt>
                <c:pt idx="8942">
                  <c:v>-1.2145699999999999</c:v>
                </c:pt>
                <c:pt idx="8943">
                  <c:v>-1.20479</c:v>
                </c:pt>
                <c:pt idx="8944">
                  <c:v>-1.1944399999999999</c:v>
                </c:pt>
                <c:pt idx="8945">
                  <c:v>-1.1788700000000001</c:v>
                </c:pt>
                <c:pt idx="8946">
                  <c:v>-1.1732499999999999</c:v>
                </c:pt>
                <c:pt idx="8947">
                  <c:v>-1.16361</c:v>
                </c:pt>
                <c:pt idx="8948">
                  <c:v>-1.1497999999999999</c:v>
                </c:pt>
                <c:pt idx="8949">
                  <c:v>-1.13201</c:v>
                </c:pt>
                <c:pt idx="8950">
                  <c:v>-1.12205</c:v>
                </c:pt>
                <c:pt idx="8951">
                  <c:v>-1.1120300000000001</c:v>
                </c:pt>
                <c:pt idx="8952">
                  <c:v>-1.0981300000000001</c:v>
                </c:pt>
                <c:pt idx="8953">
                  <c:v>-1.0786199999999999</c:v>
                </c:pt>
                <c:pt idx="8954">
                  <c:v>-1.04786</c:v>
                </c:pt>
                <c:pt idx="8955">
                  <c:v>-1.0235099999999999</c:v>
                </c:pt>
                <c:pt idx="8956">
                  <c:v>-0.99746000000000001</c:v>
                </c:pt>
                <c:pt idx="8957">
                  <c:v>-0.97955899999999996</c:v>
                </c:pt>
                <c:pt idx="8958">
                  <c:v>-0.97340800000000005</c:v>
                </c:pt>
                <c:pt idx="8959">
                  <c:v>-0.97165100000000004</c:v>
                </c:pt>
                <c:pt idx="8960">
                  <c:v>-0.96394999999999997</c:v>
                </c:pt>
                <c:pt idx="8961">
                  <c:v>-0.95041200000000003</c:v>
                </c:pt>
                <c:pt idx="8962">
                  <c:v>-0.93837899999999996</c:v>
                </c:pt>
                <c:pt idx="8963">
                  <c:v>-0.91686000000000001</c:v>
                </c:pt>
                <c:pt idx="8964">
                  <c:v>-0.90762600000000004</c:v>
                </c:pt>
                <c:pt idx="8965">
                  <c:v>-0.90043200000000001</c:v>
                </c:pt>
                <c:pt idx="8966">
                  <c:v>-0.89417599999999997</c:v>
                </c:pt>
                <c:pt idx="8967">
                  <c:v>-0.886181</c:v>
                </c:pt>
                <c:pt idx="8968">
                  <c:v>-0.87698200000000004</c:v>
                </c:pt>
                <c:pt idx="8969">
                  <c:v>-0.86929699999999999</c:v>
                </c:pt>
                <c:pt idx="8970">
                  <c:v>-0.86088799999999999</c:v>
                </c:pt>
                <c:pt idx="8971">
                  <c:v>-0.85360400000000003</c:v>
                </c:pt>
                <c:pt idx="8972">
                  <c:v>-0.84873500000000002</c:v>
                </c:pt>
                <c:pt idx="8973">
                  <c:v>-0.83267599999999997</c:v>
                </c:pt>
                <c:pt idx="8974">
                  <c:v>-0.81680399999999997</c:v>
                </c:pt>
                <c:pt idx="8975">
                  <c:v>-0.80589999999999995</c:v>
                </c:pt>
                <c:pt idx="8976">
                  <c:v>-0.79650399999999999</c:v>
                </c:pt>
                <c:pt idx="8977">
                  <c:v>-0.78566599999999998</c:v>
                </c:pt>
                <c:pt idx="8978">
                  <c:v>-0.77395499999999995</c:v>
                </c:pt>
                <c:pt idx="8979">
                  <c:v>-0.75490999999999997</c:v>
                </c:pt>
                <c:pt idx="8980">
                  <c:v>-0.73217399999999999</c:v>
                </c:pt>
                <c:pt idx="8981">
                  <c:v>-0.71176300000000003</c:v>
                </c:pt>
                <c:pt idx="8982">
                  <c:v>-0.69090499999999999</c:v>
                </c:pt>
                <c:pt idx="8983">
                  <c:v>-0.67838399999999999</c:v>
                </c:pt>
                <c:pt idx="8984">
                  <c:v>-0.663794</c:v>
                </c:pt>
                <c:pt idx="8985">
                  <c:v>-0.65085199999999999</c:v>
                </c:pt>
                <c:pt idx="8986">
                  <c:v>-0.64386500000000002</c:v>
                </c:pt>
                <c:pt idx="8987">
                  <c:v>-0.63840699999999995</c:v>
                </c:pt>
                <c:pt idx="8988">
                  <c:v>-0.63073599999999996</c:v>
                </c:pt>
                <c:pt idx="8989">
                  <c:v>-0.62140200000000001</c:v>
                </c:pt>
                <c:pt idx="8990">
                  <c:v>-0.61400999999999994</c:v>
                </c:pt>
                <c:pt idx="8991">
                  <c:v>-0.60685299999999998</c:v>
                </c:pt>
                <c:pt idx="8992">
                  <c:v>-0.604016</c:v>
                </c:pt>
                <c:pt idx="8993">
                  <c:v>-0.59511400000000003</c:v>
                </c:pt>
                <c:pt idx="8994">
                  <c:v>-0.57339200000000001</c:v>
                </c:pt>
                <c:pt idx="8995">
                  <c:v>-0.55174999999999996</c:v>
                </c:pt>
                <c:pt idx="8996">
                  <c:v>-0.54098100000000005</c:v>
                </c:pt>
                <c:pt idx="8997">
                  <c:v>-0.52407899999999996</c:v>
                </c:pt>
                <c:pt idx="8998">
                  <c:v>-0.50859100000000002</c:v>
                </c:pt>
                <c:pt idx="8999">
                  <c:v>-0.49744500000000003</c:v>
                </c:pt>
                <c:pt idx="9000">
                  <c:v>-0.47897499999999998</c:v>
                </c:pt>
                <c:pt idx="9001">
                  <c:v>-0.45726499999999998</c:v>
                </c:pt>
                <c:pt idx="9002">
                  <c:v>-0.43453000000000003</c:v>
                </c:pt>
                <c:pt idx="9003">
                  <c:v>-0.42022399999999999</c:v>
                </c:pt>
                <c:pt idx="9004">
                  <c:v>-0.41293600000000003</c:v>
                </c:pt>
                <c:pt idx="9005">
                  <c:v>-0.406449</c:v>
                </c:pt>
                <c:pt idx="9006">
                  <c:v>-0.40026899999999999</c:v>
                </c:pt>
                <c:pt idx="9007">
                  <c:v>-0.39052700000000001</c:v>
                </c:pt>
                <c:pt idx="9008">
                  <c:v>-0.37329899999999999</c:v>
                </c:pt>
                <c:pt idx="9009">
                  <c:v>-0.34026099999999998</c:v>
                </c:pt>
                <c:pt idx="9010">
                  <c:v>-0.32089400000000001</c:v>
                </c:pt>
                <c:pt idx="9011">
                  <c:v>-0.301624</c:v>
                </c:pt>
                <c:pt idx="9012">
                  <c:v>-0.28159000000000001</c:v>
                </c:pt>
                <c:pt idx="9013">
                  <c:v>-0.26549800000000001</c:v>
                </c:pt>
                <c:pt idx="9014">
                  <c:v>-0.25642300000000001</c:v>
                </c:pt>
                <c:pt idx="9015">
                  <c:v>-0.24438099999999999</c:v>
                </c:pt>
                <c:pt idx="9016">
                  <c:v>-0.23617199999999999</c:v>
                </c:pt>
                <c:pt idx="9017">
                  <c:v>-0.22064700000000001</c:v>
                </c:pt>
                <c:pt idx="9018">
                  <c:v>-0.20599200000000001</c:v>
                </c:pt>
                <c:pt idx="9019">
                  <c:v>-0.202901</c:v>
                </c:pt>
                <c:pt idx="9020">
                  <c:v>-0.203684</c:v>
                </c:pt>
                <c:pt idx="9021">
                  <c:v>-0.203123</c:v>
                </c:pt>
                <c:pt idx="9022">
                  <c:v>-0.20711099999999999</c:v>
                </c:pt>
                <c:pt idx="9023">
                  <c:v>-0.20852299999999999</c:v>
                </c:pt>
                <c:pt idx="9024">
                  <c:v>-0.20332900000000001</c:v>
                </c:pt>
                <c:pt idx="9025">
                  <c:v>-0.202211</c:v>
                </c:pt>
                <c:pt idx="9026">
                  <c:v>-0.197852</c:v>
                </c:pt>
                <c:pt idx="9027">
                  <c:v>-0.189192</c:v>
                </c:pt>
                <c:pt idx="9028">
                  <c:v>-0.16916300000000001</c:v>
                </c:pt>
                <c:pt idx="9029">
                  <c:v>-0.149646</c:v>
                </c:pt>
                <c:pt idx="9030">
                  <c:v>-0.14730799999999999</c:v>
                </c:pt>
                <c:pt idx="9031">
                  <c:v>-0.179315</c:v>
                </c:pt>
                <c:pt idx="9032">
                  <c:v>-0.17149</c:v>
                </c:pt>
                <c:pt idx="9033">
                  <c:v>-0.15884799999999999</c:v>
                </c:pt>
                <c:pt idx="9034">
                  <c:v>-0.18259600000000001</c:v>
                </c:pt>
                <c:pt idx="9035">
                  <c:v>-0.25806400000000002</c:v>
                </c:pt>
                <c:pt idx="9036">
                  <c:v>-0.28332800000000002</c:v>
                </c:pt>
                <c:pt idx="9037">
                  <c:v>-0.35558000000000001</c:v>
                </c:pt>
                <c:pt idx="9038">
                  <c:v>-0.38053599999999999</c:v>
                </c:pt>
                <c:pt idx="9039">
                  <c:v>-0.37465900000000002</c:v>
                </c:pt>
                <c:pt idx="9040">
                  <c:v>-0.35932199999999997</c:v>
                </c:pt>
                <c:pt idx="9041">
                  <c:v>-0.34572700000000001</c:v>
                </c:pt>
                <c:pt idx="9042">
                  <c:v>-0.33785199999999999</c:v>
                </c:pt>
                <c:pt idx="9043">
                  <c:v>-0.34420099999999998</c:v>
                </c:pt>
                <c:pt idx="9044">
                  <c:v>-0.36088900000000002</c:v>
                </c:pt>
                <c:pt idx="9045">
                  <c:v>-0.366674</c:v>
                </c:pt>
                <c:pt idx="9046">
                  <c:v>-0.36311100000000002</c:v>
                </c:pt>
                <c:pt idx="9047">
                  <c:v>-0.354966</c:v>
                </c:pt>
                <c:pt idx="9048">
                  <c:v>-0.35537800000000003</c:v>
                </c:pt>
                <c:pt idx="9049">
                  <c:v>-0.35387999999999997</c:v>
                </c:pt>
                <c:pt idx="9050">
                  <c:v>-0.34814899999999999</c:v>
                </c:pt>
                <c:pt idx="9051">
                  <c:v>-0.34959699999999999</c:v>
                </c:pt>
                <c:pt idx="9052">
                  <c:v>-0.35534100000000002</c:v>
                </c:pt>
                <c:pt idx="9053">
                  <c:v>-0.36045300000000002</c:v>
                </c:pt>
                <c:pt idx="9054">
                  <c:v>-0.36092999999999997</c:v>
                </c:pt>
                <c:pt idx="9055">
                  <c:v>-0.35666799999999999</c:v>
                </c:pt>
                <c:pt idx="9056">
                  <c:v>-0.35790699999999998</c:v>
                </c:pt>
                <c:pt idx="9057">
                  <c:v>-0.35597899999999999</c:v>
                </c:pt>
                <c:pt idx="9058">
                  <c:v>-0.35368100000000002</c:v>
                </c:pt>
                <c:pt idx="9059">
                  <c:v>-0.35450900000000002</c:v>
                </c:pt>
                <c:pt idx="9060">
                  <c:v>-0.35904700000000001</c:v>
                </c:pt>
                <c:pt idx="9061">
                  <c:v>-0.35400399999999999</c:v>
                </c:pt>
                <c:pt idx="9062">
                  <c:v>-0.34764299999999998</c:v>
                </c:pt>
                <c:pt idx="9063">
                  <c:v>-0.34136899999999998</c:v>
                </c:pt>
                <c:pt idx="9064">
                  <c:v>-0.34059899999999999</c:v>
                </c:pt>
                <c:pt idx="9065">
                  <c:v>-0.33696100000000001</c:v>
                </c:pt>
                <c:pt idx="9066">
                  <c:v>-0.32351600000000003</c:v>
                </c:pt>
                <c:pt idx="9067">
                  <c:v>-0.31580900000000001</c:v>
                </c:pt>
                <c:pt idx="9068">
                  <c:v>-0.31198500000000001</c:v>
                </c:pt>
                <c:pt idx="9069">
                  <c:v>-0.31277300000000002</c:v>
                </c:pt>
                <c:pt idx="9070">
                  <c:v>-0.319886</c:v>
                </c:pt>
                <c:pt idx="9071">
                  <c:v>-0.32069799999999998</c:v>
                </c:pt>
                <c:pt idx="9072">
                  <c:v>-0.31212899999999999</c:v>
                </c:pt>
                <c:pt idx="9073">
                  <c:v>-0.302763</c:v>
                </c:pt>
                <c:pt idx="9074">
                  <c:v>-0.29639100000000002</c:v>
                </c:pt>
                <c:pt idx="9075">
                  <c:v>-0.29202400000000001</c:v>
                </c:pt>
                <c:pt idx="9076">
                  <c:v>-0.29277300000000001</c:v>
                </c:pt>
                <c:pt idx="9077">
                  <c:v>-0.29988399999999998</c:v>
                </c:pt>
                <c:pt idx="9078">
                  <c:v>-0.30590200000000001</c:v>
                </c:pt>
                <c:pt idx="9079">
                  <c:v>-0.31353399999999998</c:v>
                </c:pt>
                <c:pt idx="9080">
                  <c:v>-0.32411400000000001</c:v>
                </c:pt>
                <c:pt idx="9081">
                  <c:v>-0.33299800000000002</c:v>
                </c:pt>
                <c:pt idx="9082">
                  <c:v>-0.33485900000000002</c:v>
                </c:pt>
                <c:pt idx="9083">
                  <c:v>-0.33712500000000001</c:v>
                </c:pt>
                <c:pt idx="9084">
                  <c:v>-0.34977999999999998</c:v>
                </c:pt>
                <c:pt idx="9085">
                  <c:v>-0.36023500000000003</c:v>
                </c:pt>
                <c:pt idx="9086">
                  <c:v>-0.37235000000000001</c:v>
                </c:pt>
                <c:pt idx="9087">
                  <c:v>-0.38581399999999999</c:v>
                </c:pt>
                <c:pt idx="9088">
                  <c:v>-0.39462799999999998</c:v>
                </c:pt>
                <c:pt idx="9089">
                  <c:v>-0.40021899999999999</c:v>
                </c:pt>
                <c:pt idx="9090">
                  <c:v>-0.41185699999999997</c:v>
                </c:pt>
                <c:pt idx="9091">
                  <c:v>-0.42441299999999998</c:v>
                </c:pt>
                <c:pt idx="9092">
                  <c:v>-0.43665599999999999</c:v>
                </c:pt>
                <c:pt idx="9093">
                  <c:v>-0.43736799999999998</c:v>
                </c:pt>
                <c:pt idx="9094">
                  <c:v>-0.436305</c:v>
                </c:pt>
                <c:pt idx="9095">
                  <c:v>-0.43551800000000002</c:v>
                </c:pt>
                <c:pt idx="9096">
                  <c:v>-0.44474999999999998</c:v>
                </c:pt>
                <c:pt idx="9097">
                  <c:v>-0.454683</c:v>
                </c:pt>
                <c:pt idx="9098">
                  <c:v>-0.46354600000000001</c:v>
                </c:pt>
                <c:pt idx="9099">
                  <c:v>-0.467223</c:v>
                </c:pt>
                <c:pt idx="9100">
                  <c:v>-0.46673399999999998</c:v>
                </c:pt>
                <c:pt idx="9101">
                  <c:v>-0.47193099999999999</c:v>
                </c:pt>
                <c:pt idx="9102">
                  <c:v>-0.47709000000000001</c:v>
                </c:pt>
                <c:pt idx="9103">
                  <c:v>-0.47202899999999998</c:v>
                </c:pt>
                <c:pt idx="9104">
                  <c:v>-0.46262199999999998</c:v>
                </c:pt>
                <c:pt idx="9105">
                  <c:v>-0.461949</c:v>
                </c:pt>
                <c:pt idx="9106">
                  <c:v>-0.46489000000000003</c:v>
                </c:pt>
                <c:pt idx="9107">
                  <c:v>-0.46788400000000002</c:v>
                </c:pt>
                <c:pt idx="9108">
                  <c:v>-0.47337800000000002</c:v>
                </c:pt>
                <c:pt idx="9109">
                  <c:v>-0.47699799999999998</c:v>
                </c:pt>
                <c:pt idx="9110">
                  <c:v>-0.47463</c:v>
                </c:pt>
                <c:pt idx="9111">
                  <c:v>-0.46929399999999999</c:v>
                </c:pt>
                <c:pt idx="9112">
                  <c:v>-0.46180399999999999</c:v>
                </c:pt>
                <c:pt idx="9113">
                  <c:v>-0.45756599999999997</c:v>
                </c:pt>
                <c:pt idx="9114">
                  <c:v>-0.44889000000000001</c:v>
                </c:pt>
                <c:pt idx="9115">
                  <c:v>-0.44385599999999997</c:v>
                </c:pt>
                <c:pt idx="9116">
                  <c:v>-0.44014599999999998</c:v>
                </c:pt>
                <c:pt idx="9117">
                  <c:v>-0.44531399999999999</c:v>
                </c:pt>
                <c:pt idx="9118">
                  <c:v>-0.45025399999999999</c:v>
                </c:pt>
                <c:pt idx="9119">
                  <c:v>-0.45627600000000001</c:v>
                </c:pt>
                <c:pt idx="9120">
                  <c:v>-0.45416200000000001</c:v>
                </c:pt>
                <c:pt idx="9121">
                  <c:v>-0.45350299999999999</c:v>
                </c:pt>
                <c:pt idx="9122">
                  <c:v>-0.45902799999999999</c:v>
                </c:pt>
                <c:pt idx="9123">
                  <c:v>-0.46004899999999999</c:v>
                </c:pt>
                <c:pt idx="9124">
                  <c:v>-0.45507500000000001</c:v>
                </c:pt>
                <c:pt idx="9125">
                  <c:v>-0.45776299999999998</c:v>
                </c:pt>
                <c:pt idx="9126">
                  <c:v>-0.45622800000000002</c:v>
                </c:pt>
                <c:pt idx="9127">
                  <c:v>-0.44654199999999999</c:v>
                </c:pt>
                <c:pt idx="9128">
                  <c:v>-0.43841599999999997</c:v>
                </c:pt>
                <c:pt idx="9129">
                  <c:v>-0.43576100000000001</c:v>
                </c:pt>
                <c:pt idx="9130">
                  <c:v>-0.42833900000000003</c:v>
                </c:pt>
                <c:pt idx="9131">
                  <c:v>-0.41971399999999998</c:v>
                </c:pt>
                <c:pt idx="9132">
                  <c:v>-0.41802899999999998</c:v>
                </c:pt>
                <c:pt idx="9133">
                  <c:v>-0.41553099999999998</c:v>
                </c:pt>
                <c:pt idx="9134">
                  <c:v>-0.42107499999999998</c:v>
                </c:pt>
                <c:pt idx="9135">
                  <c:v>-0.41502499999999998</c:v>
                </c:pt>
                <c:pt idx="9136">
                  <c:v>-0.40450000000000003</c:v>
                </c:pt>
                <c:pt idx="9137">
                  <c:v>-0.39531899999999998</c:v>
                </c:pt>
                <c:pt idx="9138">
                  <c:v>-0.390486</c:v>
                </c:pt>
                <c:pt idx="9139">
                  <c:v>-0.38470100000000002</c:v>
                </c:pt>
                <c:pt idx="9140">
                  <c:v>-0.38004599999999999</c:v>
                </c:pt>
                <c:pt idx="9141">
                  <c:v>-0.36212800000000001</c:v>
                </c:pt>
                <c:pt idx="9142">
                  <c:v>-0.35067399999999999</c:v>
                </c:pt>
                <c:pt idx="9143">
                  <c:v>-0.34231200000000001</c:v>
                </c:pt>
                <c:pt idx="9144">
                  <c:v>-0.33864</c:v>
                </c:pt>
                <c:pt idx="9145">
                  <c:v>-0.33656199999999997</c:v>
                </c:pt>
                <c:pt idx="9146">
                  <c:v>-0.32976299999999997</c:v>
                </c:pt>
                <c:pt idx="9147">
                  <c:v>-0.31930799999999998</c:v>
                </c:pt>
                <c:pt idx="9148">
                  <c:v>-0.31299300000000002</c:v>
                </c:pt>
                <c:pt idx="9149">
                  <c:v>-0.31122899999999998</c:v>
                </c:pt>
                <c:pt idx="9150">
                  <c:v>-0.30046699999999998</c:v>
                </c:pt>
                <c:pt idx="9151">
                  <c:v>-0.278922</c:v>
                </c:pt>
                <c:pt idx="9152">
                  <c:v>-0.27233299999999999</c:v>
                </c:pt>
                <c:pt idx="9153">
                  <c:v>-0.27298099999999997</c:v>
                </c:pt>
                <c:pt idx="9154">
                  <c:v>-0.267563</c:v>
                </c:pt>
                <c:pt idx="9155">
                  <c:v>-0.25666800000000001</c:v>
                </c:pt>
                <c:pt idx="9156">
                  <c:v>-0.24643100000000001</c:v>
                </c:pt>
                <c:pt idx="9157">
                  <c:v>-0.238067</c:v>
                </c:pt>
                <c:pt idx="9158">
                  <c:v>-0.23144200000000001</c:v>
                </c:pt>
                <c:pt idx="9159">
                  <c:v>-0.22275700000000001</c:v>
                </c:pt>
                <c:pt idx="9160">
                  <c:v>-0.20977699999999999</c:v>
                </c:pt>
                <c:pt idx="9161">
                  <c:v>-0.19345599999999999</c:v>
                </c:pt>
                <c:pt idx="9162">
                  <c:v>-0.18918499999999999</c:v>
                </c:pt>
                <c:pt idx="9163">
                  <c:v>-0.18179899999999999</c:v>
                </c:pt>
                <c:pt idx="9164">
                  <c:v>-0.17344699999999999</c:v>
                </c:pt>
                <c:pt idx="9165">
                  <c:v>-0.16680700000000001</c:v>
                </c:pt>
                <c:pt idx="9166">
                  <c:v>-0.157856</c:v>
                </c:pt>
                <c:pt idx="9167">
                  <c:v>-0.14126</c:v>
                </c:pt>
                <c:pt idx="9168">
                  <c:v>-0.12488</c:v>
                </c:pt>
                <c:pt idx="9169">
                  <c:v>-0.114006</c:v>
                </c:pt>
                <c:pt idx="9170">
                  <c:v>-0.104869</c:v>
                </c:pt>
                <c:pt idx="9171">
                  <c:v>-0.102021</c:v>
                </c:pt>
                <c:pt idx="9172">
                  <c:v>-0.10478700000000001</c:v>
                </c:pt>
                <c:pt idx="9173">
                  <c:v>-0.10983900000000001</c:v>
                </c:pt>
                <c:pt idx="9174">
                  <c:v>-0.114317</c:v>
                </c:pt>
                <c:pt idx="9175">
                  <c:v>-0.11831700000000001</c:v>
                </c:pt>
                <c:pt idx="9176">
                  <c:v>-0.121591</c:v>
                </c:pt>
                <c:pt idx="9177">
                  <c:v>-0.124692</c:v>
                </c:pt>
                <c:pt idx="9178">
                  <c:v>-0.121826</c:v>
                </c:pt>
                <c:pt idx="9179">
                  <c:v>-0.114981</c:v>
                </c:pt>
                <c:pt idx="9180">
                  <c:v>-0.103871</c:v>
                </c:pt>
                <c:pt idx="9181">
                  <c:v>-9.1004199999999993E-2</c:v>
                </c:pt>
                <c:pt idx="9182">
                  <c:v>-8.5525599999999993E-2</c:v>
                </c:pt>
                <c:pt idx="9183">
                  <c:v>-8.1690399999999996E-2</c:v>
                </c:pt>
                <c:pt idx="9184">
                  <c:v>-7.7852699999999997E-2</c:v>
                </c:pt>
                <c:pt idx="9185">
                  <c:v>-7.5233700000000001E-2</c:v>
                </c:pt>
                <c:pt idx="9186">
                  <c:v>-7.5504500000000002E-2</c:v>
                </c:pt>
                <c:pt idx="9187">
                  <c:v>-7.2759699999999997E-2</c:v>
                </c:pt>
                <c:pt idx="9188">
                  <c:v>-6.6689999999999999E-2</c:v>
                </c:pt>
                <c:pt idx="9189">
                  <c:v>-5.7414199999999999E-2</c:v>
                </c:pt>
                <c:pt idx="9190">
                  <c:v>-4.5531000000000002E-2</c:v>
                </c:pt>
                <c:pt idx="9191">
                  <c:v>-4.07128E-2</c:v>
                </c:pt>
                <c:pt idx="9192">
                  <c:v>-3.8916699999999999E-2</c:v>
                </c:pt>
                <c:pt idx="9193">
                  <c:v>-3.6396299999999999E-2</c:v>
                </c:pt>
                <c:pt idx="9194">
                  <c:v>-3.01517E-2</c:v>
                </c:pt>
                <c:pt idx="9195">
                  <c:v>-1.9887499999999999E-2</c:v>
                </c:pt>
                <c:pt idx="9196">
                  <c:v>-1.42653E-2</c:v>
                </c:pt>
                <c:pt idx="9197">
                  <c:v>-1.3147000000000001E-2</c:v>
                </c:pt>
                <c:pt idx="9198">
                  <c:v>-1.1208900000000001E-2</c:v>
                </c:pt>
                <c:pt idx="9199">
                  <c:v>-4.40684E-4</c:v>
                </c:pt>
                <c:pt idx="9200">
                  <c:v>1.44277E-2</c:v>
                </c:pt>
                <c:pt idx="9201">
                  <c:v>2.26197E-2</c:v>
                </c:pt>
                <c:pt idx="9202">
                  <c:v>3.2624599999999997E-2</c:v>
                </c:pt>
                <c:pt idx="9203">
                  <c:v>3.6749400000000002E-2</c:v>
                </c:pt>
                <c:pt idx="9204">
                  <c:v>3.8552900000000001E-2</c:v>
                </c:pt>
                <c:pt idx="9205">
                  <c:v>4.1657E-2</c:v>
                </c:pt>
                <c:pt idx="9206">
                  <c:v>4.3272900000000003E-2</c:v>
                </c:pt>
                <c:pt idx="9207">
                  <c:v>4.2777299999999997E-2</c:v>
                </c:pt>
                <c:pt idx="9208">
                  <c:v>4.5053000000000003E-2</c:v>
                </c:pt>
                <c:pt idx="9209">
                  <c:v>5.4957699999999998E-2</c:v>
                </c:pt>
                <c:pt idx="9210">
                  <c:v>6.8930599999999995E-2</c:v>
                </c:pt>
                <c:pt idx="9211">
                  <c:v>7.9497999999999999E-2</c:v>
                </c:pt>
                <c:pt idx="9212">
                  <c:v>8.6969400000000002E-2</c:v>
                </c:pt>
                <c:pt idx="9213">
                  <c:v>8.7975399999999995E-2</c:v>
                </c:pt>
                <c:pt idx="9214">
                  <c:v>8.4878200000000001E-2</c:v>
                </c:pt>
                <c:pt idx="9215">
                  <c:v>8.3786899999999997E-2</c:v>
                </c:pt>
                <c:pt idx="9216">
                  <c:v>8.7035100000000004E-2</c:v>
                </c:pt>
                <c:pt idx="9217">
                  <c:v>8.8169399999999995E-2</c:v>
                </c:pt>
                <c:pt idx="9218">
                  <c:v>8.6976600000000001E-2</c:v>
                </c:pt>
                <c:pt idx="9219">
                  <c:v>8.8083099999999998E-2</c:v>
                </c:pt>
                <c:pt idx="9220">
                  <c:v>9.6167900000000001E-2</c:v>
                </c:pt>
                <c:pt idx="9221">
                  <c:v>0.103406</c:v>
                </c:pt>
                <c:pt idx="9222">
                  <c:v>0.10707800000000001</c:v>
                </c:pt>
                <c:pt idx="9223">
                  <c:v>0.1046</c:v>
                </c:pt>
                <c:pt idx="9224">
                  <c:v>0.101336</c:v>
                </c:pt>
                <c:pt idx="9225">
                  <c:v>0.101477</c:v>
                </c:pt>
                <c:pt idx="9226">
                  <c:v>0.105929</c:v>
                </c:pt>
                <c:pt idx="9227">
                  <c:v>0.11319700000000001</c:v>
                </c:pt>
                <c:pt idx="9228">
                  <c:v>0.12504499999999999</c:v>
                </c:pt>
                <c:pt idx="9229">
                  <c:v>0.13376099999999999</c:v>
                </c:pt>
                <c:pt idx="9230">
                  <c:v>0.13703199999999999</c:v>
                </c:pt>
                <c:pt idx="9231">
                  <c:v>0.152813</c:v>
                </c:pt>
                <c:pt idx="9232">
                  <c:v>0.17342399999999999</c:v>
                </c:pt>
                <c:pt idx="9233">
                  <c:v>0.188697</c:v>
                </c:pt>
                <c:pt idx="9234">
                  <c:v>0.20821300000000001</c:v>
                </c:pt>
                <c:pt idx="9235">
                  <c:v>0.22230800000000001</c:v>
                </c:pt>
                <c:pt idx="9236">
                  <c:v>0.229491</c:v>
                </c:pt>
                <c:pt idx="9237">
                  <c:v>0.24363799999999999</c:v>
                </c:pt>
                <c:pt idx="9238">
                  <c:v>0.25433899999999998</c:v>
                </c:pt>
                <c:pt idx="9239">
                  <c:v>0.25672200000000001</c:v>
                </c:pt>
                <c:pt idx="9240">
                  <c:v>0.25932100000000002</c:v>
                </c:pt>
                <c:pt idx="9241">
                  <c:v>0.27157900000000001</c:v>
                </c:pt>
                <c:pt idx="9242">
                  <c:v>0.28521999999999997</c:v>
                </c:pt>
                <c:pt idx="9243">
                  <c:v>0.29209600000000002</c:v>
                </c:pt>
                <c:pt idx="9244">
                  <c:v>0.30021300000000001</c:v>
                </c:pt>
                <c:pt idx="9245">
                  <c:v>0.31034699999999998</c:v>
                </c:pt>
                <c:pt idx="9246">
                  <c:v>0.31815399999999999</c:v>
                </c:pt>
                <c:pt idx="9247">
                  <c:v>0.33016200000000001</c:v>
                </c:pt>
                <c:pt idx="9248">
                  <c:v>0.34361399999999998</c:v>
                </c:pt>
                <c:pt idx="9249">
                  <c:v>0.34344400000000003</c:v>
                </c:pt>
                <c:pt idx="9250">
                  <c:v>0.33915000000000001</c:v>
                </c:pt>
                <c:pt idx="9251">
                  <c:v>0.33858500000000002</c:v>
                </c:pt>
                <c:pt idx="9252">
                  <c:v>0.33900799999999998</c:v>
                </c:pt>
                <c:pt idx="9253">
                  <c:v>0.34092899999999998</c:v>
                </c:pt>
                <c:pt idx="9254">
                  <c:v>0.34877999999999998</c:v>
                </c:pt>
                <c:pt idx="9255">
                  <c:v>0.36764400000000003</c:v>
                </c:pt>
                <c:pt idx="9256">
                  <c:v>0.38672600000000001</c:v>
                </c:pt>
                <c:pt idx="9257">
                  <c:v>0.39716200000000002</c:v>
                </c:pt>
                <c:pt idx="9258">
                  <c:v>0.40770299999999998</c:v>
                </c:pt>
                <c:pt idx="9259">
                  <c:v>0.41955799999999999</c:v>
                </c:pt>
                <c:pt idx="9260">
                  <c:v>0.42164499999999999</c:v>
                </c:pt>
                <c:pt idx="9261">
                  <c:v>0.43352600000000002</c:v>
                </c:pt>
                <c:pt idx="9262">
                  <c:v>0.44870500000000002</c:v>
                </c:pt>
                <c:pt idx="9263">
                  <c:v>0.45221800000000001</c:v>
                </c:pt>
                <c:pt idx="9264">
                  <c:v>0.45077800000000001</c:v>
                </c:pt>
                <c:pt idx="9265">
                  <c:v>0.44561699999999999</c:v>
                </c:pt>
                <c:pt idx="9266">
                  <c:v>0.448598</c:v>
                </c:pt>
                <c:pt idx="9267">
                  <c:v>0.45877299999999999</c:v>
                </c:pt>
                <c:pt idx="9268">
                  <c:v>0.473354</c:v>
                </c:pt>
                <c:pt idx="9269">
                  <c:v>0.48628100000000002</c:v>
                </c:pt>
                <c:pt idx="9270">
                  <c:v>0.49616900000000003</c:v>
                </c:pt>
                <c:pt idx="9271">
                  <c:v>0.505108</c:v>
                </c:pt>
                <c:pt idx="9272">
                  <c:v>0.51167899999999999</c:v>
                </c:pt>
                <c:pt idx="9273">
                  <c:v>0.51549999999999996</c:v>
                </c:pt>
                <c:pt idx="9274">
                  <c:v>0.51514599999999999</c:v>
                </c:pt>
                <c:pt idx="9275">
                  <c:v>0.51266199999999995</c:v>
                </c:pt>
                <c:pt idx="9276">
                  <c:v>0.51412199999999997</c:v>
                </c:pt>
                <c:pt idx="9277">
                  <c:v>0.51779200000000003</c:v>
                </c:pt>
                <c:pt idx="9278">
                  <c:v>0.53034199999999998</c:v>
                </c:pt>
                <c:pt idx="9279">
                  <c:v>0.54346899999999998</c:v>
                </c:pt>
                <c:pt idx="9280">
                  <c:v>0.53995400000000005</c:v>
                </c:pt>
                <c:pt idx="9281">
                  <c:v>0.53594900000000001</c:v>
                </c:pt>
                <c:pt idx="9282">
                  <c:v>0.53467799999999999</c:v>
                </c:pt>
                <c:pt idx="9283">
                  <c:v>0.53624499999999997</c:v>
                </c:pt>
                <c:pt idx="9284">
                  <c:v>0.54106200000000004</c:v>
                </c:pt>
                <c:pt idx="9285">
                  <c:v>0.54546799999999995</c:v>
                </c:pt>
                <c:pt idx="9286">
                  <c:v>0.55035999999999996</c:v>
                </c:pt>
                <c:pt idx="9287">
                  <c:v>0.55657500000000004</c:v>
                </c:pt>
                <c:pt idx="9288">
                  <c:v>0.56827899999999998</c:v>
                </c:pt>
                <c:pt idx="9289">
                  <c:v>0.58649700000000005</c:v>
                </c:pt>
                <c:pt idx="9290">
                  <c:v>0.59903099999999998</c:v>
                </c:pt>
                <c:pt idx="9291">
                  <c:v>0.61032200000000003</c:v>
                </c:pt>
                <c:pt idx="9292">
                  <c:v>0.61780000000000002</c:v>
                </c:pt>
                <c:pt idx="9293">
                  <c:v>0.624</c:v>
                </c:pt>
                <c:pt idx="9294">
                  <c:v>0.63115200000000005</c:v>
                </c:pt>
                <c:pt idx="9295">
                  <c:v>0.63919599999999999</c:v>
                </c:pt>
                <c:pt idx="9296">
                  <c:v>0.64862900000000001</c:v>
                </c:pt>
                <c:pt idx="9297">
                  <c:v>0.66098800000000002</c:v>
                </c:pt>
                <c:pt idx="9298">
                  <c:v>0.67112400000000005</c:v>
                </c:pt>
                <c:pt idx="9299">
                  <c:v>0.67930699999999999</c:v>
                </c:pt>
                <c:pt idx="9300">
                  <c:v>0.69223999999999997</c:v>
                </c:pt>
                <c:pt idx="9301">
                  <c:v>0.70396000000000003</c:v>
                </c:pt>
                <c:pt idx="9302">
                  <c:v>0.71666700000000005</c:v>
                </c:pt>
                <c:pt idx="9303">
                  <c:v>0.724441</c:v>
                </c:pt>
                <c:pt idx="9304">
                  <c:v>0.72913300000000003</c:v>
                </c:pt>
                <c:pt idx="9305">
                  <c:v>0.731653</c:v>
                </c:pt>
                <c:pt idx="9306">
                  <c:v>0.73461100000000001</c:v>
                </c:pt>
                <c:pt idx="9307">
                  <c:v>0.73927699999999996</c:v>
                </c:pt>
                <c:pt idx="9308">
                  <c:v>0.74034100000000003</c:v>
                </c:pt>
                <c:pt idx="9309">
                  <c:v>0.74111499999999997</c:v>
                </c:pt>
                <c:pt idx="9310">
                  <c:v>0.73926199999999997</c:v>
                </c:pt>
                <c:pt idx="9311">
                  <c:v>0.74057799999999996</c:v>
                </c:pt>
                <c:pt idx="9312">
                  <c:v>0.74300699999999997</c:v>
                </c:pt>
                <c:pt idx="9313">
                  <c:v>0.74123899999999998</c:v>
                </c:pt>
                <c:pt idx="9314">
                  <c:v>0.74238899999999997</c:v>
                </c:pt>
                <c:pt idx="9315">
                  <c:v>0.74722299999999997</c:v>
                </c:pt>
                <c:pt idx="9316">
                  <c:v>0.75849999999999995</c:v>
                </c:pt>
                <c:pt idx="9317">
                  <c:v>0.76897000000000004</c:v>
                </c:pt>
                <c:pt idx="9318">
                  <c:v>0.77232999999999996</c:v>
                </c:pt>
                <c:pt idx="9319">
                  <c:v>0.77741099999999996</c:v>
                </c:pt>
                <c:pt idx="9320">
                  <c:v>0.78679699999999997</c:v>
                </c:pt>
                <c:pt idx="9321">
                  <c:v>0.79553200000000002</c:v>
                </c:pt>
                <c:pt idx="9322">
                  <c:v>0.80303500000000005</c:v>
                </c:pt>
                <c:pt idx="9323">
                  <c:v>0.806253</c:v>
                </c:pt>
                <c:pt idx="9324">
                  <c:v>0.80653699999999995</c:v>
                </c:pt>
                <c:pt idx="9325">
                  <c:v>0.81046399999999996</c:v>
                </c:pt>
                <c:pt idx="9326">
                  <c:v>0.81543900000000002</c:v>
                </c:pt>
                <c:pt idx="9327">
                  <c:v>0.81976499999999997</c:v>
                </c:pt>
                <c:pt idx="9328">
                  <c:v>0.81489299999999998</c:v>
                </c:pt>
                <c:pt idx="9329">
                  <c:v>0.810724</c:v>
                </c:pt>
                <c:pt idx="9330">
                  <c:v>0.81298999999999999</c:v>
                </c:pt>
                <c:pt idx="9331">
                  <c:v>0.81139899999999998</c:v>
                </c:pt>
                <c:pt idx="9332">
                  <c:v>0.80828</c:v>
                </c:pt>
                <c:pt idx="9333">
                  <c:v>0.80746300000000004</c:v>
                </c:pt>
                <c:pt idx="9334">
                  <c:v>0.81347499999999995</c:v>
                </c:pt>
                <c:pt idx="9335">
                  <c:v>0.81840299999999999</c:v>
                </c:pt>
                <c:pt idx="9336">
                  <c:v>0.82100399999999996</c:v>
                </c:pt>
                <c:pt idx="9337">
                  <c:v>0.81884699999999999</c:v>
                </c:pt>
                <c:pt idx="9338">
                  <c:v>0.81934899999999999</c:v>
                </c:pt>
                <c:pt idx="9339">
                  <c:v>0.80979199999999996</c:v>
                </c:pt>
                <c:pt idx="9340">
                  <c:v>0.80251899999999998</c:v>
                </c:pt>
                <c:pt idx="9341">
                  <c:v>0.80867100000000003</c:v>
                </c:pt>
                <c:pt idx="9342">
                  <c:v>0.81575500000000001</c:v>
                </c:pt>
                <c:pt idx="9343">
                  <c:v>0.82252099999999995</c:v>
                </c:pt>
                <c:pt idx="9344">
                  <c:v>0.82532099999999997</c:v>
                </c:pt>
                <c:pt idx="9345">
                  <c:v>0.82598700000000003</c:v>
                </c:pt>
                <c:pt idx="9346">
                  <c:v>0.82249300000000003</c:v>
                </c:pt>
                <c:pt idx="9347">
                  <c:v>0.819554</c:v>
                </c:pt>
                <c:pt idx="9348">
                  <c:v>0.81607399999999997</c:v>
                </c:pt>
                <c:pt idx="9349">
                  <c:v>0.81868799999999997</c:v>
                </c:pt>
                <c:pt idx="9350">
                  <c:v>0.82100099999999998</c:v>
                </c:pt>
                <c:pt idx="9351">
                  <c:v>0.81691599999999998</c:v>
                </c:pt>
                <c:pt idx="9352">
                  <c:v>0.81029399999999996</c:v>
                </c:pt>
                <c:pt idx="9353">
                  <c:v>0.81549400000000005</c:v>
                </c:pt>
                <c:pt idx="9354">
                  <c:v>0.82026200000000005</c:v>
                </c:pt>
                <c:pt idx="9355">
                  <c:v>0.82849200000000001</c:v>
                </c:pt>
                <c:pt idx="9356">
                  <c:v>0.83155000000000001</c:v>
                </c:pt>
                <c:pt idx="9357">
                  <c:v>0.82571799999999995</c:v>
                </c:pt>
                <c:pt idx="9358">
                  <c:v>0.81965600000000005</c:v>
                </c:pt>
                <c:pt idx="9359">
                  <c:v>0.82674800000000004</c:v>
                </c:pt>
                <c:pt idx="9360">
                  <c:v>0.83135499999999996</c:v>
                </c:pt>
                <c:pt idx="9361">
                  <c:v>0.83701800000000004</c:v>
                </c:pt>
                <c:pt idx="9362">
                  <c:v>0.835642</c:v>
                </c:pt>
                <c:pt idx="9363">
                  <c:v>0.827075</c:v>
                </c:pt>
                <c:pt idx="9364">
                  <c:v>0.82585900000000001</c:v>
                </c:pt>
                <c:pt idx="9365">
                  <c:v>0.81858200000000003</c:v>
                </c:pt>
                <c:pt idx="9366">
                  <c:v>0.81821100000000002</c:v>
                </c:pt>
                <c:pt idx="9367">
                  <c:v>0.82597699999999996</c:v>
                </c:pt>
                <c:pt idx="9368">
                  <c:v>0.845302</c:v>
                </c:pt>
                <c:pt idx="9369">
                  <c:v>0.85782899999999995</c:v>
                </c:pt>
                <c:pt idx="9370">
                  <c:v>0.86584899999999998</c:v>
                </c:pt>
                <c:pt idx="9371">
                  <c:v>0.86241199999999996</c:v>
                </c:pt>
                <c:pt idx="9372">
                  <c:v>0.85787000000000002</c:v>
                </c:pt>
                <c:pt idx="9373">
                  <c:v>0.86036800000000002</c:v>
                </c:pt>
                <c:pt idx="9374">
                  <c:v>0.86721800000000004</c:v>
                </c:pt>
                <c:pt idx="9375">
                  <c:v>0.873</c:v>
                </c:pt>
                <c:pt idx="9376">
                  <c:v>0.87734599999999996</c:v>
                </c:pt>
                <c:pt idx="9377">
                  <c:v>0.88268599999999997</c:v>
                </c:pt>
                <c:pt idx="9378">
                  <c:v>0.88497700000000001</c:v>
                </c:pt>
                <c:pt idx="9379">
                  <c:v>0.88438000000000005</c:v>
                </c:pt>
                <c:pt idx="9380">
                  <c:v>0.89028499999999999</c:v>
                </c:pt>
                <c:pt idx="9381">
                  <c:v>0.89412499999999995</c:v>
                </c:pt>
                <c:pt idx="9382">
                  <c:v>0.89350200000000002</c:v>
                </c:pt>
                <c:pt idx="9383">
                  <c:v>0.89240799999999998</c:v>
                </c:pt>
                <c:pt idx="9384">
                  <c:v>0.89281299999999997</c:v>
                </c:pt>
                <c:pt idx="9385">
                  <c:v>0.89222500000000005</c:v>
                </c:pt>
                <c:pt idx="9386">
                  <c:v>0.89562799999999998</c:v>
                </c:pt>
                <c:pt idx="9387">
                  <c:v>0.90354199999999996</c:v>
                </c:pt>
                <c:pt idx="9388">
                  <c:v>0.90946099999999996</c:v>
                </c:pt>
                <c:pt idx="9389">
                  <c:v>0.91741799999999996</c:v>
                </c:pt>
                <c:pt idx="9390">
                  <c:v>0.91641600000000001</c:v>
                </c:pt>
                <c:pt idx="9391">
                  <c:v>0.91534099999999996</c:v>
                </c:pt>
                <c:pt idx="9392">
                  <c:v>0.91728900000000002</c:v>
                </c:pt>
                <c:pt idx="9393">
                  <c:v>0.917798</c:v>
                </c:pt>
                <c:pt idx="9394">
                  <c:v>0.91575899999999999</c:v>
                </c:pt>
                <c:pt idx="9395">
                  <c:v>0.91865200000000002</c:v>
                </c:pt>
                <c:pt idx="9396">
                  <c:v>0.92371000000000003</c:v>
                </c:pt>
                <c:pt idx="9397">
                  <c:v>0.92172500000000002</c:v>
                </c:pt>
                <c:pt idx="9398">
                  <c:v>0.92277299999999995</c:v>
                </c:pt>
                <c:pt idx="9399">
                  <c:v>0.91298599999999996</c:v>
                </c:pt>
                <c:pt idx="9400">
                  <c:v>0.90132400000000001</c:v>
                </c:pt>
                <c:pt idx="9401">
                  <c:v>0.90415400000000001</c:v>
                </c:pt>
                <c:pt idx="9402">
                  <c:v>0.90679500000000002</c:v>
                </c:pt>
                <c:pt idx="9403">
                  <c:v>0.90437299999999998</c:v>
                </c:pt>
                <c:pt idx="9404">
                  <c:v>0.90144899999999994</c:v>
                </c:pt>
                <c:pt idx="9405">
                  <c:v>0.89692099999999997</c:v>
                </c:pt>
                <c:pt idx="9406">
                  <c:v>0.89937100000000003</c:v>
                </c:pt>
                <c:pt idx="9407">
                  <c:v>0.90144400000000002</c:v>
                </c:pt>
                <c:pt idx="9408">
                  <c:v>0.90403</c:v>
                </c:pt>
                <c:pt idx="9409">
                  <c:v>0.90411799999999998</c:v>
                </c:pt>
                <c:pt idx="9410">
                  <c:v>0.90520299999999998</c:v>
                </c:pt>
                <c:pt idx="9411">
                  <c:v>0.90429400000000004</c:v>
                </c:pt>
                <c:pt idx="9412">
                  <c:v>0.90627400000000002</c:v>
                </c:pt>
                <c:pt idx="9413">
                  <c:v>0.90903999999999996</c:v>
                </c:pt>
                <c:pt idx="9414">
                  <c:v>0.901281</c:v>
                </c:pt>
                <c:pt idx="9415">
                  <c:v>0.89623399999999998</c:v>
                </c:pt>
                <c:pt idx="9416">
                  <c:v>0.89437599999999995</c:v>
                </c:pt>
                <c:pt idx="9417">
                  <c:v>0.889984</c:v>
                </c:pt>
                <c:pt idx="9418">
                  <c:v>0.88951899999999995</c:v>
                </c:pt>
                <c:pt idx="9419">
                  <c:v>0.89293100000000003</c:v>
                </c:pt>
                <c:pt idx="9420">
                  <c:v>0.90838099999999999</c:v>
                </c:pt>
                <c:pt idx="9421">
                  <c:v>0.922261</c:v>
                </c:pt>
                <c:pt idx="9422">
                  <c:v>0.92371199999999998</c:v>
                </c:pt>
                <c:pt idx="9423">
                  <c:v>0.91600599999999999</c:v>
                </c:pt>
                <c:pt idx="9424">
                  <c:v>0.90799399999999997</c:v>
                </c:pt>
                <c:pt idx="9425">
                  <c:v>0.91005999999999998</c:v>
                </c:pt>
                <c:pt idx="9426">
                  <c:v>0.90933799999999998</c:v>
                </c:pt>
                <c:pt idx="9427">
                  <c:v>0.90750200000000003</c:v>
                </c:pt>
                <c:pt idx="9428">
                  <c:v>0.908555</c:v>
                </c:pt>
                <c:pt idx="9429">
                  <c:v>0.91669299999999998</c:v>
                </c:pt>
                <c:pt idx="9430">
                  <c:v>0.92155699999999996</c:v>
                </c:pt>
                <c:pt idx="9431">
                  <c:v>0.917466</c:v>
                </c:pt>
                <c:pt idx="9432">
                  <c:v>0.90619300000000003</c:v>
                </c:pt>
                <c:pt idx="9433">
                  <c:v>0.90073700000000001</c:v>
                </c:pt>
                <c:pt idx="9434">
                  <c:v>0.90288999999999997</c:v>
                </c:pt>
                <c:pt idx="9435">
                  <c:v>0.90660099999999999</c:v>
                </c:pt>
                <c:pt idx="9436">
                  <c:v>0.91234400000000004</c:v>
                </c:pt>
                <c:pt idx="9437">
                  <c:v>0.91278899999999996</c:v>
                </c:pt>
                <c:pt idx="9438">
                  <c:v>0.90300000000000002</c:v>
                </c:pt>
                <c:pt idx="9439">
                  <c:v>0.90707000000000004</c:v>
                </c:pt>
                <c:pt idx="9440">
                  <c:v>0.91391299999999998</c:v>
                </c:pt>
                <c:pt idx="9441">
                  <c:v>0.91135500000000003</c:v>
                </c:pt>
                <c:pt idx="9442">
                  <c:v>0.90007800000000004</c:v>
                </c:pt>
                <c:pt idx="9443">
                  <c:v>0.90223699999999996</c:v>
                </c:pt>
                <c:pt idx="9444">
                  <c:v>0.90558000000000005</c:v>
                </c:pt>
                <c:pt idx="9445">
                  <c:v>0.90488599999999997</c:v>
                </c:pt>
                <c:pt idx="9446">
                  <c:v>0.90666199999999997</c:v>
                </c:pt>
                <c:pt idx="9447">
                  <c:v>0.908022</c:v>
                </c:pt>
                <c:pt idx="9448">
                  <c:v>0.900366</c:v>
                </c:pt>
                <c:pt idx="9449">
                  <c:v>0.89612999999999998</c:v>
                </c:pt>
                <c:pt idx="9450">
                  <c:v>0.90192399999999995</c:v>
                </c:pt>
                <c:pt idx="9451">
                  <c:v>0.91275899999999999</c:v>
                </c:pt>
                <c:pt idx="9452">
                  <c:v>0.92561400000000005</c:v>
                </c:pt>
                <c:pt idx="9453">
                  <c:v>0.93598700000000001</c:v>
                </c:pt>
                <c:pt idx="9454">
                  <c:v>0.93835500000000005</c:v>
                </c:pt>
                <c:pt idx="9455">
                  <c:v>0.93922499999999998</c:v>
                </c:pt>
                <c:pt idx="9456">
                  <c:v>0.944604</c:v>
                </c:pt>
                <c:pt idx="9457">
                  <c:v>0.94848699999999997</c:v>
                </c:pt>
                <c:pt idx="9458">
                  <c:v>0.95388700000000004</c:v>
                </c:pt>
                <c:pt idx="9459">
                  <c:v>0.96029299999999995</c:v>
                </c:pt>
                <c:pt idx="9460">
                  <c:v>0.96770900000000004</c:v>
                </c:pt>
                <c:pt idx="9461">
                  <c:v>0.97613499999999997</c:v>
                </c:pt>
                <c:pt idx="9462">
                  <c:v>0.98352700000000004</c:v>
                </c:pt>
                <c:pt idx="9463">
                  <c:v>0.98542399999999997</c:v>
                </c:pt>
                <c:pt idx="9464">
                  <c:v>0.98582499999999995</c:v>
                </c:pt>
                <c:pt idx="9465">
                  <c:v>0.98380400000000001</c:v>
                </c:pt>
                <c:pt idx="9466">
                  <c:v>0.989815</c:v>
                </c:pt>
                <c:pt idx="9467">
                  <c:v>0.99733700000000003</c:v>
                </c:pt>
                <c:pt idx="9468">
                  <c:v>1.0107999999999999</c:v>
                </c:pt>
                <c:pt idx="9469">
                  <c:v>1.0171699999999999</c:v>
                </c:pt>
                <c:pt idx="9470">
                  <c:v>1.0216799999999999</c:v>
                </c:pt>
                <c:pt idx="9471">
                  <c:v>1.0282</c:v>
                </c:pt>
                <c:pt idx="9472">
                  <c:v>1.03569</c:v>
                </c:pt>
                <c:pt idx="9473">
                  <c:v>1.04271</c:v>
                </c:pt>
                <c:pt idx="9474">
                  <c:v>1.05125</c:v>
                </c:pt>
                <c:pt idx="9475">
                  <c:v>1.0587</c:v>
                </c:pt>
                <c:pt idx="9476">
                  <c:v>1.0632200000000001</c:v>
                </c:pt>
                <c:pt idx="9477">
                  <c:v>1.0681799999999999</c:v>
                </c:pt>
                <c:pt idx="9478">
                  <c:v>1.0686899999999999</c:v>
                </c:pt>
                <c:pt idx="9479">
                  <c:v>1.0712299999999999</c:v>
                </c:pt>
                <c:pt idx="9480">
                  <c:v>1.07074</c:v>
                </c:pt>
                <c:pt idx="9481">
                  <c:v>1.07073</c:v>
                </c:pt>
                <c:pt idx="9482">
                  <c:v>1.0662199999999999</c:v>
                </c:pt>
                <c:pt idx="9483">
                  <c:v>1.06446</c:v>
                </c:pt>
                <c:pt idx="9484">
                  <c:v>1.06758</c:v>
                </c:pt>
                <c:pt idx="9485">
                  <c:v>1.0680099999999999</c:v>
                </c:pt>
                <c:pt idx="9486">
                  <c:v>1.0650299999999999</c:v>
                </c:pt>
                <c:pt idx="9487">
                  <c:v>1.0632900000000001</c:v>
                </c:pt>
                <c:pt idx="9488">
                  <c:v>1.0686500000000001</c:v>
                </c:pt>
                <c:pt idx="9489">
                  <c:v>1.0766199999999999</c:v>
                </c:pt>
                <c:pt idx="9490">
                  <c:v>1.07752</c:v>
                </c:pt>
                <c:pt idx="9491">
                  <c:v>1.0771500000000001</c:v>
                </c:pt>
                <c:pt idx="9492">
                  <c:v>1.0773299999999999</c:v>
                </c:pt>
                <c:pt idx="9493">
                  <c:v>1.0795399999999999</c:v>
                </c:pt>
                <c:pt idx="9494">
                  <c:v>1.08151</c:v>
                </c:pt>
                <c:pt idx="9495">
                  <c:v>1.0768899999999999</c:v>
                </c:pt>
                <c:pt idx="9496">
                  <c:v>1.0695300000000001</c:v>
                </c:pt>
                <c:pt idx="9497">
                  <c:v>1.06717</c:v>
                </c:pt>
                <c:pt idx="9498">
                  <c:v>1.07437</c:v>
                </c:pt>
                <c:pt idx="9499">
                  <c:v>1.07531</c:v>
                </c:pt>
                <c:pt idx="9500">
                  <c:v>1.0765499999999999</c:v>
                </c:pt>
                <c:pt idx="9501">
                  <c:v>1.0777000000000001</c:v>
                </c:pt>
                <c:pt idx="9502">
                  <c:v>1.0783499999999999</c:v>
                </c:pt>
                <c:pt idx="9503">
                  <c:v>1.07742</c:v>
                </c:pt>
                <c:pt idx="9504">
                  <c:v>1.07342</c:v>
                </c:pt>
                <c:pt idx="9505">
                  <c:v>1.0665899999999999</c:v>
                </c:pt>
                <c:pt idx="9506">
                  <c:v>1.0631299999999999</c:v>
                </c:pt>
                <c:pt idx="9507">
                  <c:v>1.06488</c:v>
                </c:pt>
                <c:pt idx="9508">
                  <c:v>1.06403</c:v>
                </c:pt>
                <c:pt idx="9509">
                  <c:v>1.0654399999999999</c:v>
                </c:pt>
                <c:pt idx="9510">
                  <c:v>1.06864</c:v>
                </c:pt>
                <c:pt idx="9511">
                  <c:v>1.0680400000000001</c:v>
                </c:pt>
                <c:pt idx="9512">
                  <c:v>1.06152</c:v>
                </c:pt>
                <c:pt idx="9513">
                  <c:v>1.0527</c:v>
                </c:pt>
                <c:pt idx="9514">
                  <c:v>1.0452300000000001</c:v>
                </c:pt>
                <c:pt idx="9515">
                  <c:v>1.0437000000000001</c:v>
                </c:pt>
                <c:pt idx="9516">
                  <c:v>1.0441800000000001</c:v>
                </c:pt>
                <c:pt idx="9517">
                  <c:v>1.0484500000000001</c:v>
                </c:pt>
                <c:pt idx="9518">
                  <c:v>1.0496399999999999</c:v>
                </c:pt>
                <c:pt idx="9519">
                  <c:v>1.0555300000000001</c:v>
                </c:pt>
                <c:pt idx="9520">
                  <c:v>1.0687599999999999</c:v>
                </c:pt>
                <c:pt idx="9521">
                  <c:v>1.07534</c:v>
                </c:pt>
                <c:pt idx="9522">
                  <c:v>1.0849899999999999</c:v>
                </c:pt>
                <c:pt idx="9523">
                  <c:v>1.0953999999999999</c:v>
                </c:pt>
                <c:pt idx="9524">
                  <c:v>1.0975600000000001</c:v>
                </c:pt>
                <c:pt idx="9525">
                  <c:v>1.1036600000000001</c:v>
                </c:pt>
                <c:pt idx="9526">
                  <c:v>1.1116600000000001</c:v>
                </c:pt>
                <c:pt idx="9527">
                  <c:v>1.1207800000000001</c:v>
                </c:pt>
                <c:pt idx="9528">
                  <c:v>1.12148</c:v>
                </c:pt>
                <c:pt idx="9529">
                  <c:v>1.1162799999999999</c:v>
                </c:pt>
                <c:pt idx="9530">
                  <c:v>1.1138600000000001</c:v>
                </c:pt>
                <c:pt idx="9531">
                  <c:v>1.1127</c:v>
                </c:pt>
                <c:pt idx="9532">
                  <c:v>1.11358</c:v>
                </c:pt>
                <c:pt idx="9533">
                  <c:v>1.12141</c:v>
                </c:pt>
                <c:pt idx="9534">
                  <c:v>1.1225099999999999</c:v>
                </c:pt>
                <c:pt idx="9535">
                  <c:v>1.12327</c:v>
                </c:pt>
                <c:pt idx="9536">
                  <c:v>1.1206199999999999</c:v>
                </c:pt>
                <c:pt idx="9537">
                  <c:v>1.1189100000000001</c:v>
                </c:pt>
                <c:pt idx="9538">
                  <c:v>1.11374</c:v>
                </c:pt>
                <c:pt idx="9539">
                  <c:v>1.1114599999999999</c:v>
                </c:pt>
                <c:pt idx="9540">
                  <c:v>1.1131800000000001</c:v>
                </c:pt>
                <c:pt idx="9541">
                  <c:v>1.11883</c:v>
                </c:pt>
                <c:pt idx="9542">
                  <c:v>1.1263700000000001</c:v>
                </c:pt>
                <c:pt idx="9543">
                  <c:v>1.13483</c:v>
                </c:pt>
                <c:pt idx="9544">
                  <c:v>1.14273</c:v>
                </c:pt>
                <c:pt idx="9545">
                  <c:v>1.1495899999999999</c:v>
                </c:pt>
                <c:pt idx="9546">
                  <c:v>1.1574599999999999</c:v>
                </c:pt>
                <c:pt idx="9547">
                  <c:v>1.17096</c:v>
                </c:pt>
                <c:pt idx="9548">
                  <c:v>1.18086</c:v>
                </c:pt>
                <c:pt idx="9549">
                  <c:v>1.19296</c:v>
                </c:pt>
                <c:pt idx="9550">
                  <c:v>1.2062900000000001</c:v>
                </c:pt>
                <c:pt idx="9551">
                  <c:v>1.2267699999999999</c:v>
                </c:pt>
                <c:pt idx="9552">
                  <c:v>1.24918</c:v>
                </c:pt>
                <c:pt idx="9553">
                  <c:v>1.27041</c:v>
                </c:pt>
                <c:pt idx="9554">
                  <c:v>1.2929600000000001</c:v>
                </c:pt>
                <c:pt idx="9555">
                  <c:v>1.30335</c:v>
                </c:pt>
                <c:pt idx="9556">
                  <c:v>1.31264</c:v>
                </c:pt>
                <c:pt idx="9557">
                  <c:v>1.32416</c:v>
                </c:pt>
                <c:pt idx="9558">
                  <c:v>1.33128</c:v>
                </c:pt>
                <c:pt idx="9559">
                  <c:v>1.3324800000000001</c:v>
                </c:pt>
                <c:pt idx="9560">
                  <c:v>1.3286500000000001</c:v>
                </c:pt>
                <c:pt idx="9561">
                  <c:v>1.3206800000000001</c:v>
                </c:pt>
                <c:pt idx="9562">
                  <c:v>1.31565</c:v>
                </c:pt>
                <c:pt idx="9563">
                  <c:v>1.3149900000000001</c:v>
                </c:pt>
                <c:pt idx="9564">
                  <c:v>1.31376</c:v>
                </c:pt>
                <c:pt idx="9565">
                  <c:v>1.3065899999999999</c:v>
                </c:pt>
                <c:pt idx="9566">
                  <c:v>1.29748</c:v>
                </c:pt>
                <c:pt idx="9567">
                  <c:v>1.28257</c:v>
                </c:pt>
                <c:pt idx="9568">
                  <c:v>1.2626299999999999</c:v>
                </c:pt>
                <c:pt idx="9569">
                  <c:v>1.24678</c:v>
                </c:pt>
                <c:pt idx="9570">
                  <c:v>1.2365999999999999</c:v>
                </c:pt>
                <c:pt idx="9571">
                  <c:v>1.22688</c:v>
                </c:pt>
                <c:pt idx="9572">
                  <c:v>1.2226300000000001</c:v>
                </c:pt>
                <c:pt idx="9573">
                  <c:v>1.22498</c:v>
                </c:pt>
                <c:pt idx="9574">
                  <c:v>1.2253400000000001</c:v>
                </c:pt>
                <c:pt idx="9575">
                  <c:v>1.22235</c:v>
                </c:pt>
                <c:pt idx="9576">
                  <c:v>1.21601</c:v>
                </c:pt>
                <c:pt idx="9577">
                  <c:v>1.20058</c:v>
                </c:pt>
                <c:pt idx="9578">
                  <c:v>1.1843300000000001</c:v>
                </c:pt>
                <c:pt idx="9579">
                  <c:v>1.1790799999999999</c:v>
                </c:pt>
                <c:pt idx="9580">
                  <c:v>1.1782999999999999</c:v>
                </c:pt>
                <c:pt idx="9581">
                  <c:v>1.1858</c:v>
                </c:pt>
                <c:pt idx="9582">
                  <c:v>1.18929</c:v>
                </c:pt>
                <c:pt idx="9583">
                  <c:v>1.18364</c:v>
                </c:pt>
                <c:pt idx="9584">
                  <c:v>1.1791499999999999</c:v>
                </c:pt>
                <c:pt idx="9585">
                  <c:v>1.1792400000000001</c:v>
                </c:pt>
                <c:pt idx="9586">
                  <c:v>1.1818599999999999</c:v>
                </c:pt>
                <c:pt idx="9587">
                  <c:v>1.18093</c:v>
                </c:pt>
                <c:pt idx="9588">
                  <c:v>1.18082</c:v>
                </c:pt>
                <c:pt idx="9589">
                  <c:v>1.18147</c:v>
                </c:pt>
                <c:pt idx="9590">
                  <c:v>1.18144</c:v>
                </c:pt>
                <c:pt idx="9591">
                  <c:v>1.18702</c:v>
                </c:pt>
                <c:pt idx="9592">
                  <c:v>1.19252</c:v>
                </c:pt>
                <c:pt idx="9593">
                  <c:v>1.1929700000000001</c:v>
                </c:pt>
                <c:pt idx="9594">
                  <c:v>1.1905699999999999</c:v>
                </c:pt>
                <c:pt idx="9595">
                  <c:v>1.1906300000000001</c:v>
                </c:pt>
                <c:pt idx="9596">
                  <c:v>1.2027399999999999</c:v>
                </c:pt>
                <c:pt idx="9597">
                  <c:v>1.2095100000000001</c:v>
                </c:pt>
                <c:pt idx="9598">
                  <c:v>1.21217</c:v>
                </c:pt>
                <c:pt idx="9599">
                  <c:v>1.2133499999999999</c:v>
                </c:pt>
                <c:pt idx="9600">
                  <c:v>1.21197</c:v>
                </c:pt>
                <c:pt idx="9601">
                  <c:v>1.20817</c:v>
                </c:pt>
                <c:pt idx="9602">
                  <c:v>1.20411</c:v>
                </c:pt>
                <c:pt idx="9603">
                  <c:v>1.2044699999999999</c:v>
                </c:pt>
                <c:pt idx="9604">
                  <c:v>1.2115499999999999</c:v>
                </c:pt>
                <c:pt idx="9605">
                  <c:v>1.2171400000000001</c:v>
                </c:pt>
                <c:pt idx="9606">
                  <c:v>1.21872</c:v>
                </c:pt>
                <c:pt idx="9607">
                  <c:v>1.21749</c:v>
                </c:pt>
                <c:pt idx="9608">
                  <c:v>1.21397</c:v>
                </c:pt>
                <c:pt idx="9609">
                  <c:v>1.20418</c:v>
                </c:pt>
                <c:pt idx="9610">
                  <c:v>1.19743</c:v>
                </c:pt>
                <c:pt idx="9611">
                  <c:v>1.1962600000000001</c:v>
                </c:pt>
                <c:pt idx="9612">
                  <c:v>1.19974</c:v>
                </c:pt>
                <c:pt idx="9613">
                  <c:v>1.2033700000000001</c:v>
                </c:pt>
                <c:pt idx="9614">
                  <c:v>1.2094499999999999</c:v>
                </c:pt>
                <c:pt idx="9615">
                  <c:v>1.20652</c:v>
                </c:pt>
                <c:pt idx="9616">
                  <c:v>1.20577</c:v>
                </c:pt>
                <c:pt idx="9617">
                  <c:v>1.2083299999999999</c:v>
                </c:pt>
                <c:pt idx="9618">
                  <c:v>1.2099800000000001</c:v>
                </c:pt>
                <c:pt idx="9619">
                  <c:v>1.2073400000000001</c:v>
                </c:pt>
                <c:pt idx="9620">
                  <c:v>1.2069799999999999</c:v>
                </c:pt>
                <c:pt idx="9621">
                  <c:v>1.2067600000000001</c:v>
                </c:pt>
                <c:pt idx="9622">
                  <c:v>1.2042999999999999</c:v>
                </c:pt>
                <c:pt idx="9623">
                  <c:v>1.2042200000000001</c:v>
                </c:pt>
                <c:pt idx="9624">
                  <c:v>1.20173</c:v>
                </c:pt>
                <c:pt idx="9625">
                  <c:v>1.2016800000000001</c:v>
                </c:pt>
                <c:pt idx="9626">
                  <c:v>1.1992100000000001</c:v>
                </c:pt>
                <c:pt idx="9627">
                  <c:v>1.19912</c:v>
                </c:pt>
                <c:pt idx="9628">
                  <c:v>1.19442</c:v>
                </c:pt>
                <c:pt idx="9629">
                  <c:v>1.18936</c:v>
                </c:pt>
                <c:pt idx="9630">
                  <c:v>1.1829099999999999</c:v>
                </c:pt>
                <c:pt idx="9631">
                  <c:v>1.17849</c:v>
                </c:pt>
                <c:pt idx="9632">
                  <c:v>1.1710799999999999</c:v>
                </c:pt>
                <c:pt idx="9633">
                  <c:v>1.15865</c:v>
                </c:pt>
                <c:pt idx="9634">
                  <c:v>1.15327</c:v>
                </c:pt>
                <c:pt idx="9635">
                  <c:v>1.15401</c:v>
                </c:pt>
                <c:pt idx="9636">
                  <c:v>1.15496</c:v>
                </c:pt>
                <c:pt idx="9637">
                  <c:v>1.1550499999999999</c:v>
                </c:pt>
                <c:pt idx="9638">
                  <c:v>1.15608</c:v>
                </c:pt>
                <c:pt idx="9639">
                  <c:v>1.1543600000000001</c:v>
                </c:pt>
                <c:pt idx="9640">
                  <c:v>1.1493899999999999</c:v>
                </c:pt>
                <c:pt idx="9641">
                  <c:v>1.1460900000000001</c:v>
                </c:pt>
                <c:pt idx="9642">
                  <c:v>1.1443000000000001</c:v>
                </c:pt>
                <c:pt idx="9643">
                  <c:v>1.1444099999999999</c:v>
                </c:pt>
                <c:pt idx="9644">
                  <c:v>1.14463</c:v>
                </c:pt>
                <c:pt idx="9645">
                  <c:v>1.1478299999999999</c:v>
                </c:pt>
                <c:pt idx="9646">
                  <c:v>1.1521699999999999</c:v>
                </c:pt>
                <c:pt idx="9647">
                  <c:v>1.15846</c:v>
                </c:pt>
                <c:pt idx="9648">
                  <c:v>1.1557599999999999</c:v>
                </c:pt>
                <c:pt idx="9649">
                  <c:v>1.1539600000000001</c:v>
                </c:pt>
                <c:pt idx="9650">
                  <c:v>1.15099</c:v>
                </c:pt>
                <c:pt idx="9651">
                  <c:v>1.1465099999999999</c:v>
                </c:pt>
                <c:pt idx="9652">
                  <c:v>1.14066</c:v>
                </c:pt>
                <c:pt idx="9653">
                  <c:v>1.13764</c:v>
                </c:pt>
                <c:pt idx="9654">
                  <c:v>1.13825</c:v>
                </c:pt>
                <c:pt idx="9655">
                  <c:v>1.1358900000000001</c:v>
                </c:pt>
                <c:pt idx="9656">
                  <c:v>1.1379699999999999</c:v>
                </c:pt>
                <c:pt idx="9657">
                  <c:v>1.14238</c:v>
                </c:pt>
                <c:pt idx="9658">
                  <c:v>1.1386000000000001</c:v>
                </c:pt>
                <c:pt idx="9659">
                  <c:v>1.13056</c:v>
                </c:pt>
                <c:pt idx="9660">
                  <c:v>1.11608</c:v>
                </c:pt>
                <c:pt idx="9661">
                  <c:v>1.09446</c:v>
                </c:pt>
                <c:pt idx="9662">
                  <c:v>1.0831999999999999</c:v>
                </c:pt>
                <c:pt idx="9663">
                  <c:v>1.07267</c:v>
                </c:pt>
                <c:pt idx="9664">
                  <c:v>1.0600400000000001</c:v>
                </c:pt>
                <c:pt idx="9665">
                  <c:v>1.0529900000000001</c:v>
                </c:pt>
                <c:pt idx="9666">
                  <c:v>1.04559</c:v>
                </c:pt>
                <c:pt idx="9667">
                  <c:v>1.0355399999999999</c:v>
                </c:pt>
                <c:pt idx="9668">
                  <c:v>1.02291</c:v>
                </c:pt>
                <c:pt idx="9669">
                  <c:v>1.0165299999999999</c:v>
                </c:pt>
                <c:pt idx="9670">
                  <c:v>1.01335</c:v>
                </c:pt>
                <c:pt idx="9671">
                  <c:v>1.01061</c:v>
                </c:pt>
                <c:pt idx="9672">
                  <c:v>1.00661</c:v>
                </c:pt>
                <c:pt idx="9673">
                  <c:v>0.99581500000000001</c:v>
                </c:pt>
                <c:pt idx="9674">
                  <c:v>0.97897900000000004</c:v>
                </c:pt>
                <c:pt idx="9675">
                  <c:v>0.96740400000000004</c:v>
                </c:pt>
                <c:pt idx="9676">
                  <c:v>0.96609500000000004</c:v>
                </c:pt>
                <c:pt idx="9677">
                  <c:v>0.96452099999999996</c:v>
                </c:pt>
                <c:pt idx="9678">
                  <c:v>0.95710600000000001</c:v>
                </c:pt>
                <c:pt idx="9679">
                  <c:v>0.95172100000000004</c:v>
                </c:pt>
                <c:pt idx="9680">
                  <c:v>0.95118800000000003</c:v>
                </c:pt>
                <c:pt idx="9681">
                  <c:v>0.94974700000000001</c:v>
                </c:pt>
                <c:pt idx="9682">
                  <c:v>0.94438900000000003</c:v>
                </c:pt>
                <c:pt idx="9683">
                  <c:v>0.93933599999999995</c:v>
                </c:pt>
                <c:pt idx="9684">
                  <c:v>0.93677600000000005</c:v>
                </c:pt>
                <c:pt idx="9685">
                  <c:v>0.93390399999999996</c:v>
                </c:pt>
                <c:pt idx="9686">
                  <c:v>0.92641200000000001</c:v>
                </c:pt>
                <c:pt idx="9687">
                  <c:v>0.91683400000000004</c:v>
                </c:pt>
                <c:pt idx="9688">
                  <c:v>0.91088000000000002</c:v>
                </c:pt>
                <c:pt idx="9689">
                  <c:v>0.90684799999999999</c:v>
                </c:pt>
                <c:pt idx="9690">
                  <c:v>0.90415599999999996</c:v>
                </c:pt>
                <c:pt idx="9691">
                  <c:v>0.89877499999999999</c:v>
                </c:pt>
                <c:pt idx="9692">
                  <c:v>0.89109300000000002</c:v>
                </c:pt>
                <c:pt idx="9693">
                  <c:v>0.88579799999999997</c:v>
                </c:pt>
                <c:pt idx="9694">
                  <c:v>0.88466599999999995</c:v>
                </c:pt>
                <c:pt idx="9695">
                  <c:v>0.88161599999999996</c:v>
                </c:pt>
                <c:pt idx="9696">
                  <c:v>0.88328700000000004</c:v>
                </c:pt>
                <c:pt idx="9697">
                  <c:v>0.88794399999999996</c:v>
                </c:pt>
                <c:pt idx="9698">
                  <c:v>0.89458499999999996</c:v>
                </c:pt>
                <c:pt idx="9699">
                  <c:v>0.89297400000000005</c:v>
                </c:pt>
                <c:pt idx="9700">
                  <c:v>0.88595599999999997</c:v>
                </c:pt>
                <c:pt idx="9701">
                  <c:v>0.87504499999999996</c:v>
                </c:pt>
                <c:pt idx="9702">
                  <c:v>0.87257899999999999</c:v>
                </c:pt>
                <c:pt idx="9703">
                  <c:v>0.87512000000000001</c:v>
                </c:pt>
                <c:pt idx="9704">
                  <c:v>0.87385999999999997</c:v>
                </c:pt>
                <c:pt idx="9705">
                  <c:v>0.86313899999999999</c:v>
                </c:pt>
                <c:pt idx="9706">
                  <c:v>0.85745700000000002</c:v>
                </c:pt>
                <c:pt idx="9707">
                  <c:v>0.85215200000000002</c:v>
                </c:pt>
                <c:pt idx="9708">
                  <c:v>0.84486600000000001</c:v>
                </c:pt>
                <c:pt idx="9709">
                  <c:v>0.84768600000000005</c:v>
                </c:pt>
                <c:pt idx="9710">
                  <c:v>0.85579700000000003</c:v>
                </c:pt>
                <c:pt idx="9711">
                  <c:v>0.85385</c:v>
                </c:pt>
                <c:pt idx="9712">
                  <c:v>0.852383</c:v>
                </c:pt>
                <c:pt idx="9713">
                  <c:v>0.85046500000000003</c:v>
                </c:pt>
                <c:pt idx="9714">
                  <c:v>0.85161500000000001</c:v>
                </c:pt>
                <c:pt idx="9715">
                  <c:v>0.85187900000000005</c:v>
                </c:pt>
                <c:pt idx="9716">
                  <c:v>0.847522</c:v>
                </c:pt>
                <c:pt idx="9717">
                  <c:v>0.83875</c:v>
                </c:pt>
                <c:pt idx="9718">
                  <c:v>0.82836900000000002</c:v>
                </c:pt>
                <c:pt idx="9719">
                  <c:v>0.82228299999999999</c:v>
                </c:pt>
                <c:pt idx="9720">
                  <c:v>0.82050800000000002</c:v>
                </c:pt>
                <c:pt idx="9721">
                  <c:v>0.81888899999999998</c:v>
                </c:pt>
                <c:pt idx="9722">
                  <c:v>0.81359700000000001</c:v>
                </c:pt>
                <c:pt idx="9723">
                  <c:v>0.80318299999999998</c:v>
                </c:pt>
                <c:pt idx="9724">
                  <c:v>0.79000199999999998</c:v>
                </c:pt>
                <c:pt idx="9725">
                  <c:v>0.78573999999999999</c:v>
                </c:pt>
                <c:pt idx="9726">
                  <c:v>0.78825900000000004</c:v>
                </c:pt>
                <c:pt idx="9727">
                  <c:v>0.793628</c:v>
                </c:pt>
                <c:pt idx="9728">
                  <c:v>0.79280799999999996</c:v>
                </c:pt>
                <c:pt idx="9729">
                  <c:v>0.79039899999999996</c:v>
                </c:pt>
                <c:pt idx="9730">
                  <c:v>0.78790899999999997</c:v>
                </c:pt>
                <c:pt idx="9731">
                  <c:v>0.78391699999999997</c:v>
                </c:pt>
                <c:pt idx="9732">
                  <c:v>0.77884699999999996</c:v>
                </c:pt>
                <c:pt idx="9733">
                  <c:v>0.77198</c:v>
                </c:pt>
                <c:pt idx="9734">
                  <c:v>0.76720100000000002</c:v>
                </c:pt>
                <c:pt idx="9735">
                  <c:v>0.761633</c:v>
                </c:pt>
                <c:pt idx="9736">
                  <c:v>0.75423799999999996</c:v>
                </c:pt>
                <c:pt idx="9737">
                  <c:v>0.74854100000000001</c:v>
                </c:pt>
                <c:pt idx="9738">
                  <c:v>0.74418099999999998</c:v>
                </c:pt>
                <c:pt idx="9739">
                  <c:v>0.73866399999999999</c:v>
                </c:pt>
                <c:pt idx="9740">
                  <c:v>0.731159</c:v>
                </c:pt>
                <c:pt idx="9741">
                  <c:v>0.72472300000000001</c:v>
                </c:pt>
                <c:pt idx="9742">
                  <c:v>0.72528400000000004</c:v>
                </c:pt>
                <c:pt idx="9743">
                  <c:v>0.72811899999999996</c:v>
                </c:pt>
                <c:pt idx="9744">
                  <c:v>0.73276300000000005</c:v>
                </c:pt>
                <c:pt idx="9745">
                  <c:v>0.734649</c:v>
                </c:pt>
                <c:pt idx="9746">
                  <c:v>0.733649</c:v>
                </c:pt>
                <c:pt idx="9747">
                  <c:v>0.73190500000000003</c:v>
                </c:pt>
                <c:pt idx="9748">
                  <c:v>0.73294999999999999</c:v>
                </c:pt>
                <c:pt idx="9749">
                  <c:v>0.73846400000000001</c:v>
                </c:pt>
                <c:pt idx="9750">
                  <c:v>0.74310799999999999</c:v>
                </c:pt>
                <c:pt idx="9751">
                  <c:v>0.73947099999999999</c:v>
                </c:pt>
                <c:pt idx="9752">
                  <c:v>0.73683900000000002</c:v>
                </c:pt>
                <c:pt idx="9753">
                  <c:v>0.73777700000000002</c:v>
                </c:pt>
                <c:pt idx="9754">
                  <c:v>0.747201</c:v>
                </c:pt>
                <c:pt idx="9755">
                  <c:v>0.75327200000000005</c:v>
                </c:pt>
                <c:pt idx="9756">
                  <c:v>0.75868800000000003</c:v>
                </c:pt>
                <c:pt idx="9757">
                  <c:v>0.75562499999999999</c:v>
                </c:pt>
                <c:pt idx="9758">
                  <c:v>0.74616899999999997</c:v>
                </c:pt>
                <c:pt idx="9759">
                  <c:v>0.73696700000000004</c:v>
                </c:pt>
                <c:pt idx="9760">
                  <c:v>0.72911899999999996</c:v>
                </c:pt>
                <c:pt idx="9761">
                  <c:v>0.72984700000000002</c:v>
                </c:pt>
                <c:pt idx="9762">
                  <c:v>0.73634900000000003</c:v>
                </c:pt>
                <c:pt idx="9763">
                  <c:v>0.73667800000000006</c:v>
                </c:pt>
                <c:pt idx="9764">
                  <c:v>0.743923</c:v>
                </c:pt>
                <c:pt idx="9765">
                  <c:v>0.74856599999999995</c:v>
                </c:pt>
                <c:pt idx="9766">
                  <c:v>0.74480500000000005</c:v>
                </c:pt>
                <c:pt idx="9767">
                  <c:v>0.73803300000000005</c:v>
                </c:pt>
                <c:pt idx="9768">
                  <c:v>0.73274499999999998</c:v>
                </c:pt>
                <c:pt idx="9769">
                  <c:v>0.73232600000000003</c:v>
                </c:pt>
                <c:pt idx="9770">
                  <c:v>0.73538999999999999</c:v>
                </c:pt>
                <c:pt idx="9771">
                  <c:v>0.74565599999999999</c:v>
                </c:pt>
                <c:pt idx="9772">
                  <c:v>0.74854799999999999</c:v>
                </c:pt>
                <c:pt idx="9773">
                  <c:v>0.75018799999999997</c:v>
                </c:pt>
                <c:pt idx="9774">
                  <c:v>0.747224</c:v>
                </c:pt>
                <c:pt idx="9775">
                  <c:v>0.73985500000000004</c:v>
                </c:pt>
                <c:pt idx="9776">
                  <c:v>0.72648599999999997</c:v>
                </c:pt>
                <c:pt idx="9777">
                  <c:v>0.72512799999999999</c:v>
                </c:pt>
                <c:pt idx="9778">
                  <c:v>0.73164799999999997</c:v>
                </c:pt>
                <c:pt idx="9779">
                  <c:v>0.73462899999999998</c:v>
                </c:pt>
                <c:pt idx="9780">
                  <c:v>0.73363999999999996</c:v>
                </c:pt>
                <c:pt idx="9781">
                  <c:v>0.72950599999999999</c:v>
                </c:pt>
                <c:pt idx="9782">
                  <c:v>0.72577499999999995</c:v>
                </c:pt>
                <c:pt idx="9783">
                  <c:v>0.72037200000000001</c:v>
                </c:pt>
                <c:pt idx="9784">
                  <c:v>0.71960599999999997</c:v>
                </c:pt>
                <c:pt idx="9785">
                  <c:v>0.72285100000000002</c:v>
                </c:pt>
                <c:pt idx="9786">
                  <c:v>0.73500900000000002</c:v>
                </c:pt>
                <c:pt idx="9787">
                  <c:v>0.74119500000000005</c:v>
                </c:pt>
                <c:pt idx="9788">
                  <c:v>0.742591</c:v>
                </c:pt>
                <c:pt idx="9789">
                  <c:v>0.74304099999999995</c:v>
                </c:pt>
                <c:pt idx="9790">
                  <c:v>0.73691099999999998</c:v>
                </c:pt>
                <c:pt idx="9791">
                  <c:v>0.73526000000000002</c:v>
                </c:pt>
                <c:pt idx="9792">
                  <c:v>0.73419699999999999</c:v>
                </c:pt>
                <c:pt idx="9793">
                  <c:v>0.73458199999999996</c:v>
                </c:pt>
                <c:pt idx="9794">
                  <c:v>0.74048599999999998</c:v>
                </c:pt>
                <c:pt idx="9795">
                  <c:v>0.74734199999999995</c:v>
                </c:pt>
                <c:pt idx="9796">
                  <c:v>0.75234199999999996</c:v>
                </c:pt>
                <c:pt idx="9797">
                  <c:v>0.75902899999999995</c:v>
                </c:pt>
                <c:pt idx="9798">
                  <c:v>0.76399399999999995</c:v>
                </c:pt>
                <c:pt idx="9799">
                  <c:v>0.76094499999999998</c:v>
                </c:pt>
                <c:pt idx="9800">
                  <c:v>0.75545799999999996</c:v>
                </c:pt>
                <c:pt idx="9801">
                  <c:v>0.74995800000000001</c:v>
                </c:pt>
                <c:pt idx="9802">
                  <c:v>0.74539599999999995</c:v>
                </c:pt>
                <c:pt idx="9803">
                  <c:v>0.74497599999999997</c:v>
                </c:pt>
                <c:pt idx="9804">
                  <c:v>0.74197299999999999</c:v>
                </c:pt>
                <c:pt idx="9805">
                  <c:v>0.739981</c:v>
                </c:pt>
                <c:pt idx="9806">
                  <c:v>0.73539299999999996</c:v>
                </c:pt>
                <c:pt idx="9807">
                  <c:v>0.73042899999999999</c:v>
                </c:pt>
                <c:pt idx="9808">
                  <c:v>0.72380800000000001</c:v>
                </c:pt>
                <c:pt idx="9809">
                  <c:v>0.71532099999999998</c:v>
                </c:pt>
                <c:pt idx="9810">
                  <c:v>0.70827300000000004</c:v>
                </c:pt>
                <c:pt idx="9811">
                  <c:v>0.70698000000000005</c:v>
                </c:pt>
                <c:pt idx="9812">
                  <c:v>0.71024299999999996</c:v>
                </c:pt>
                <c:pt idx="9813">
                  <c:v>0.71212699999999995</c:v>
                </c:pt>
                <c:pt idx="9814">
                  <c:v>0.71285200000000004</c:v>
                </c:pt>
                <c:pt idx="9815">
                  <c:v>0.71555800000000003</c:v>
                </c:pt>
                <c:pt idx="9816">
                  <c:v>0.71897100000000003</c:v>
                </c:pt>
                <c:pt idx="9817">
                  <c:v>0.72433700000000001</c:v>
                </c:pt>
                <c:pt idx="9818">
                  <c:v>0.72304199999999996</c:v>
                </c:pt>
                <c:pt idx="9819">
                  <c:v>0.72072899999999995</c:v>
                </c:pt>
                <c:pt idx="9820">
                  <c:v>0.72033400000000003</c:v>
                </c:pt>
                <c:pt idx="9821">
                  <c:v>0.72524900000000003</c:v>
                </c:pt>
                <c:pt idx="9822">
                  <c:v>0.72925799999999996</c:v>
                </c:pt>
                <c:pt idx="9823">
                  <c:v>0.73378399999999999</c:v>
                </c:pt>
                <c:pt idx="9824">
                  <c:v>0.74069499999999999</c:v>
                </c:pt>
                <c:pt idx="9825">
                  <c:v>0.74040499999999998</c:v>
                </c:pt>
                <c:pt idx="9826">
                  <c:v>0.74052899999999999</c:v>
                </c:pt>
                <c:pt idx="9827">
                  <c:v>0.74350000000000005</c:v>
                </c:pt>
                <c:pt idx="9828">
                  <c:v>0.73979200000000001</c:v>
                </c:pt>
                <c:pt idx="9829">
                  <c:v>0.74274200000000001</c:v>
                </c:pt>
                <c:pt idx="9830">
                  <c:v>0.76504000000000005</c:v>
                </c:pt>
                <c:pt idx="9831">
                  <c:v>0.77815100000000004</c:v>
                </c:pt>
                <c:pt idx="9832">
                  <c:v>0.78301799999999999</c:v>
                </c:pt>
                <c:pt idx="9833">
                  <c:v>0.78625</c:v>
                </c:pt>
                <c:pt idx="9834">
                  <c:v>0.78766199999999997</c:v>
                </c:pt>
                <c:pt idx="9835">
                  <c:v>0.78609799999999996</c:v>
                </c:pt>
                <c:pt idx="9836">
                  <c:v>0.79035699999999998</c:v>
                </c:pt>
                <c:pt idx="9837">
                  <c:v>0.79598400000000002</c:v>
                </c:pt>
                <c:pt idx="9838">
                  <c:v>0.80119200000000002</c:v>
                </c:pt>
                <c:pt idx="9839">
                  <c:v>0.81198000000000004</c:v>
                </c:pt>
                <c:pt idx="9840">
                  <c:v>0.81623900000000005</c:v>
                </c:pt>
                <c:pt idx="9841">
                  <c:v>0.81811599999999995</c:v>
                </c:pt>
                <c:pt idx="9842">
                  <c:v>0.82471399999999995</c:v>
                </c:pt>
                <c:pt idx="9843">
                  <c:v>0.83728199999999997</c:v>
                </c:pt>
                <c:pt idx="9844">
                  <c:v>0.84128700000000001</c:v>
                </c:pt>
                <c:pt idx="9845">
                  <c:v>0.84725700000000004</c:v>
                </c:pt>
                <c:pt idx="9846">
                  <c:v>0.85147200000000001</c:v>
                </c:pt>
                <c:pt idx="9847">
                  <c:v>0.85411199999999998</c:v>
                </c:pt>
                <c:pt idx="9848">
                  <c:v>0.85206300000000001</c:v>
                </c:pt>
                <c:pt idx="9849">
                  <c:v>0.84510099999999999</c:v>
                </c:pt>
                <c:pt idx="9850">
                  <c:v>0.83734500000000001</c:v>
                </c:pt>
                <c:pt idx="9851">
                  <c:v>0.83732899999999999</c:v>
                </c:pt>
                <c:pt idx="9852">
                  <c:v>0.84075</c:v>
                </c:pt>
                <c:pt idx="9853">
                  <c:v>0.84126900000000004</c:v>
                </c:pt>
                <c:pt idx="9854">
                  <c:v>0.83757400000000004</c:v>
                </c:pt>
                <c:pt idx="9855">
                  <c:v>0.83576399999999995</c:v>
                </c:pt>
                <c:pt idx="9856">
                  <c:v>0.83747400000000005</c:v>
                </c:pt>
                <c:pt idx="9857">
                  <c:v>0.840804</c:v>
                </c:pt>
                <c:pt idx="9858">
                  <c:v>0.83986000000000005</c:v>
                </c:pt>
                <c:pt idx="9859">
                  <c:v>0.83579099999999995</c:v>
                </c:pt>
                <c:pt idx="9860">
                  <c:v>0.83399500000000004</c:v>
                </c:pt>
                <c:pt idx="9861">
                  <c:v>0.83578300000000005</c:v>
                </c:pt>
                <c:pt idx="9862">
                  <c:v>0.84265900000000005</c:v>
                </c:pt>
                <c:pt idx="9863">
                  <c:v>0.853182</c:v>
                </c:pt>
                <c:pt idx="9864">
                  <c:v>0.86082099999999995</c:v>
                </c:pt>
                <c:pt idx="9865">
                  <c:v>0.86287400000000003</c:v>
                </c:pt>
                <c:pt idx="9866">
                  <c:v>0.86024199999999995</c:v>
                </c:pt>
                <c:pt idx="9867">
                  <c:v>0.85775999999999997</c:v>
                </c:pt>
                <c:pt idx="9868">
                  <c:v>0.85724900000000004</c:v>
                </c:pt>
                <c:pt idx="9869">
                  <c:v>0.86388200000000004</c:v>
                </c:pt>
                <c:pt idx="9870">
                  <c:v>0.86608700000000005</c:v>
                </c:pt>
                <c:pt idx="9871">
                  <c:v>0.86660899999999996</c:v>
                </c:pt>
                <c:pt idx="9872">
                  <c:v>0.86778</c:v>
                </c:pt>
                <c:pt idx="9873">
                  <c:v>0.87089000000000005</c:v>
                </c:pt>
                <c:pt idx="9874">
                  <c:v>0.87277000000000005</c:v>
                </c:pt>
                <c:pt idx="9875">
                  <c:v>0.87107999999999997</c:v>
                </c:pt>
                <c:pt idx="9876">
                  <c:v>0.86538400000000004</c:v>
                </c:pt>
                <c:pt idx="9877">
                  <c:v>0.857572</c:v>
                </c:pt>
                <c:pt idx="9878">
                  <c:v>0.85449299999999995</c:v>
                </c:pt>
                <c:pt idx="9879">
                  <c:v>0.85529299999999997</c:v>
                </c:pt>
                <c:pt idx="9880">
                  <c:v>0.85725700000000005</c:v>
                </c:pt>
                <c:pt idx="9881">
                  <c:v>0.85396700000000003</c:v>
                </c:pt>
                <c:pt idx="9882">
                  <c:v>0.84594800000000003</c:v>
                </c:pt>
                <c:pt idx="9883">
                  <c:v>0.83754600000000001</c:v>
                </c:pt>
                <c:pt idx="9884">
                  <c:v>0.82991899999999996</c:v>
                </c:pt>
                <c:pt idx="9885">
                  <c:v>0.82772699999999999</c:v>
                </c:pt>
                <c:pt idx="9886">
                  <c:v>0.83127600000000001</c:v>
                </c:pt>
                <c:pt idx="9887">
                  <c:v>0.84870900000000005</c:v>
                </c:pt>
                <c:pt idx="9888">
                  <c:v>0.84801000000000004</c:v>
                </c:pt>
                <c:pt idx="9889">
                  <c:v>0.84418400000000005</c:v>
                </c:pt>
                <c:pt idx="9890">
                  <c:v>0.84226500000000004</c:v>
                </c:pt>
                <c:pt idx="9891">
                  <c:v>0.849688</c:v>
                </c:pt>
                <c:pt idx="9892">
                  <c:v>0.85399899999999995</c:v>
                </c:pt>
                <c:pt idx="9893">
                  <c:v>0.85364399999999996</c:v>
                </c:pt>
                <c:pt idx="9894">
                  <c:v>0.85719199999999995</c:v>
                </c:pt>
                <c:pt idx="9895">
                  <c:v>0.86538800000000005</c:v>
                </c:pt>
                <c:pt idx="9896">
                  <c:v>0.86992599999999998</c:v>
                </c:pt>
                <c:pt idx="9897">
                  <c:v>0.872479</c:v>
                </c:pt>
                <c:pt idx="9898">
                  <c:v>0.871085</c:v>
                </c:pt>
                <c:pt idx="9899">
                  <c:v>0.86756200000000006</c:v>
                </c:pt>
                <c:pt idx="9900">
                  <c:v>0.85707699999999998</c:v>
                </c:pt>
                <c:pt idx="9901">
                  <c:v>0.84585200000000005</c:v>
                </c:pt>
                <c:pt idx="9902">
                  <c:v>0.83459000000000005</c:v>
                </c:pt>
                <c:pt idx="9903">
                  <c:v>0.82510700000000003</c:v>
                </c:pt>
                <c:pt idx="9904">
                  <c:v>0.822577</c:v>
                </c:pt>
                <c:pt idx="9905">
                  <c:v>0.82253399999999999</c:v>
                </c:pt>
                <c:pt idx="9906">
                  <c:v>0.82963500000000001</c:v>
                </c:pt>
                <c:pt idx="9907">
                  <c:v>0.83977100000000005</c:v>
                </c:pt>
                <c:pt idx="9908">
                  <c:v>0.84445599999999998</c:v>
                </c:pt>
                <c:pt idx="9909">
                  <c:v>0.84852099999999997</c:v>
                </c:pt>
                <c:pt idx="9910">
                  <c:v>0.84357199999999999</c:v>
                </c:pt>
                <c:pt idx="9911">
                  <c:v>0.83789899999999995</c:v>
                </c:pt>
                <c:pt idx="9912">
                  <c:v>0.83171300000000004</c:v>
                </c:pt>
                <c:pt idx="9913">
                  <c:v>0.82603899999999997</c:v>
                </c:pt>
                <c:pt idx="9914">
                  <c:v>0.819295</c:v>
                </c:pt>
                <c:pt idx="9915">
                  <c:v>0.81280300000000005</c:v>
                </c:pt>
                <c:pt idx="9916">
                  <c:v>0.81334600000000001</c:v>
                </c:pt>
                <c:pt idx="9917">
                  <c:v>0.81680699999999995</c:v>
                </c:pt>
                <c:pt idx="9918">
                  <c:v>0.82424900000000001</c:v>
                </c:pt>
                <c:pt idx="9919">
                  <c:v>0.83152899999999996</c:v>
                </c:pt>
                <c:pt idx="9920">
                  <c:v>0.83742300000000003</c:v>
                </c:pt>
                <c:pt idx="9921">
                  <c:v>0.84530700000000003</c:v>
                </c:pt>
                <c:pt idx="9922">
                  <c:v>0.85164300000000004</c:v>
                </c:pt>
                <c:pt idx="9923">
                  <c:v>0.85749799999999998</c:v>
                </c:pt>
                <c:pt idx="9924">
                  <c:v>0.86131599999999997</c:v>
                </c:pt>
                <c:pt idx="9925">
                  <c:v>0.86427900000000002</c:v>
                </c:pt>
                <c:pt idx="9926">
                  <c:v>0.86859399999999998</c:v>
                </c:pt>
                <c:pt idx="9927">
                  <c:v>0.86690999999999996</c:v>
                </c:pt>
                <c:pt idx="9928">
                  <c:v>0.86587499999999995</c:v>
                </c:pt>
                <c:pt idx="9929">
                  <c:v>0.86318099999999998</c:v>
                </c:pt>
                <c:pt idx="9930">
                  <c:v>0.85716800000000004</c:v>
                </c:pt>
                <c:pt idx="9931">
                  <c:v>0.85730700000000004</c:v>
                </c:pt>
                <c:pt idx="9932">
                  <c:v>0.86182400000000003</c:v>
                </c:pt>
                <c:pt idx="9933">
                  <c:v>0.86728300000000003</c:v>
                </c:pt>
                <c:pt idx="9934">
                  <c:v>0.87060599999999999</c:v>
                </c:pt>
                <c:pt idx="9935">
                  <c:v>0.86587499999999995</c:v>
                </c:pt>
                <c:pt idx="9936">
                  <c:v>0.85689300000000002</c:v>
                </c:pt>
                <c:pt idx="9937">
                  <c:v>0.85247799999999996</c:v>
                </c:pt>
                <c:pt idx="9938">
                  <c:v>0.84896300000000002</c:v>
                </c:pt>
                <c:pt idx="9939">
                  <c:v>0.844947</c:v>
                </c:pt>
                <c:pt idx="9940">
                  <c:v>0.83832799999999996</c:v>
                </c:pt>
                <c:pt idx="9941">
                  <c:v>0.823133</c:v>
                </c:pt>
                <c:pt idx="9942">
                  <c:v>0.80005199999999999</c:v>
                </c:pt>
                <c:pt idx="9943">
                  <c:v>0.77879900000000002</c:v>
                </c:pt>
                <c:pt idx="9944">
                  <c:v>0.77205699999999999</c:v>
                </c:pt>
                <c:pt idx="9945">
                  <c:v>0.76375400000000004</c:v>
                </c:pt>
                <c:pt idx="9946">
                  <c:v>0.73880199999999996</c:v>
                </c:pt>
                <c:pt idx="9947">
                  <c:v>0.72956900000000002</c:v>
                </c:pt>
                <c:pt idx="9948">
                  <c:v>0.71952099999999997</c:v>
                </c:pt>
                <c:pt idx="9949">
                  <c:v>0.70861600000000002</c:v>
                </c:pt>
                <c:pt idx="9950">
                  <c:v>0.70014100000000001</c:v>
                </c:pt>
                <c:pt idx="9951">
                  <c:v>0.687666</c:v>
                </c:pt>
                <c:pt idx="9952">
                  <c:v>0.67675700000000005</c:v>
                </c:pt>
                <c:pt idx="9953">
                  <c:v>0.66475600000000001</c:v>
                </c:pt>
                <c:pt idx="9954">
                  <c:v>0.64986200000000005</c:v>
                </c:pt>
                <c:pt idx="9955">
                  <c:v>0.63942699999999997</c:v>
                </c:pt>
                <c:pt idx="9956">
                  <c:v>0.62345200000000001</c:v>
                </c:pt>
                <c:pt idx="9957">
                  <c:v>0.60960000000000003</c:v>
                </c:pt>
                <c:pt idx="9958">
                  <c:v>0.59921000000000002</c:v>
                </c:pt>
                <c:pt idx="9959">
                  <c:v>0.588781</c:v>
                </c:pt>
                <c:pt idx="9960">
                  <c:v>0.57998099999999997</c:v>
                </c:pt>
                <c:pt idx="9961">
                  <c:v>0.580098</c:v>
                </c:pt>
                <c:pt idx="9962">
                  <c:v>0.57309100000000002</c:v>
                </c:pt>
                <c:pt idx="9963">
                  <c:v>0.56064899999999995</c:v>
                </c:pt>
                <c:pt idx="9964">
                  <c:v>0.54630100000000004</c:v>
                </c:pt>
                <c:pt idx="9965">
                  <c:v>0.53849499999999995</c:v>
                </c:pt>
                <c:pt idx="9966">
                  <c:v>0.53517899999999996</c:v>
                </c:pt>
                <c:pt idx="9967">
                  <c:v>0.53837599999999997</c:v>
                </c:pt>
                <c:pt idx="9968">
                  <c:v>0.54450699999999996</c:v>
                </c:pt>
                <c:pt idx="9969">
                  <c:v>0.54760399999999998</c:v>
                </c:pt>
                <c:pt idx="9970">
                  <c:v>0.54464699999999999</c:v>
                </c:pt>
                <c:pt idx="9971">
                  <c:v>0.53279100000000001</c:v>
                </c:pt>
                <c:pt idx="9972">
                  <c:v>0.52547999999999995</c:v>
                </c:pt>
                <c:pt idx="9973">
                  <c:v>0.51613500000000001</c:v>
                </c:pt>
                <c:pt idx="9974">
                  <c:v>0.50677700000000003</c:v>
                </c:pt>
                <c:pt idx="9975">
                  <c:v>0.49295699999999998</c:v>
                </c:pt>
                <c:pt idx="9976">
                  <c:v>0.48572500000000002</c:v>
                </c:pt>
                <c:pt idx="9977">
                  <c:v>0.48392800000000002</c:v>
                </c:pt>
                <c:pt idx="9978">
                  <c:v>0.48059299999999999</c:v>
                </c:pt>
                <c:pt idx="9979">
                  <c:v>0.47580600000000001</c:v>
                </c:pt>
                <c:pt idx="9980">
                  <c:v>0.47455000000000003</c:v>
                </c:pt>
                <c:pt idx="9981">
                  <c:v>0.475773</c:v>
                </c:pt>
                <c:pt idx="9982">
                  <c:v>0.47802099999999997</c:v>
                </c:pt>
                <c:pt idx="9983">
                  <c:v>0.48169899999999999</c:v>
                </c:pt>
                <c:pt idx="9984">
                  <c:v>0.47741299999999998</c:v>
                </c:pt>
                <c:pt idx="9985">
                  <c:v>0.47922999999999999</c:v>
                </c:pt>
                <c:pt idx="9986">
                  <c:v>0.48499599999999998</c:v>
                </c:pt>
                <c:pt idx="9987">
                  <c:v>0.48970000000000002</c:v>
                </c:pt>
                <c:pt idx="9988">
                  <c:v>0.4869</c:v>
                </c:pt>
                <c:pt idx="9989">
                  <c:v>0.48167700000000002</c:v>
                </c:pt>
                <c:pt idx="9990">
                  <c:v>0.47795799999999999</c:v>
                </c:pt>
                <c:pt idx="9991">
                  <c:v>0.47374100000000002</c:v>
                </c:pt>
                <c:pt idx="9992">
                  <c:v>0.47208600000000001</c:v>
                </c:pt>
                <c:pt idx="9993">
                  <c:v>0.47539599999999999</c:v>
                </c:pt>
                <c:pt idx="9994">
                  <c:v>0.47771200000000003</c:v>
                </c:pt>
                <c:pt idx="9995">
                  <c:v>0.48044500000000001</c:v>
                </c:pt>
                <c:pt idx="9996">
                  <c:v>0.47167999999999999</c:v>
                </c:pt>
                <c:pt idx="9997">
                  <c:v>0.46559299999999998</c:v>
                </c:pt>
                <c:pt idx="9998">
                  <c:v>0.46491700000000002</c:v>
                </c:pt>
                <c:pt idx="9999">
                  <c:v>0.46074199999999998</c:v>
                </c:pt>
                <c:pt idx="10000">
                  <c:v>0.45649499999999998</c:v>
                </c:pt>
                <c:pt idx="10001">
                  <c:v>0.44334200000000001</c:v>
                </c:pt>
                <c:pt idx="10002">
                  <c:v>0.44083499999999998</c:v>
                </c:pt>
                <c:pt idx="10003">
                  <c:v>0.44167299999999998</c:v>
                </c:pt>
                <c:pt idx="10004">
                  <c:v>0.43948500000000001</c:v>
                </c:pt>
                <c:pt idx="10005">
                  <c:v>0.43485299999999999</c:v>
                </c:pt>
                <c:pt idx="10006">
                  <c:v>0.43331599999999998</c:v>
                </c:pt>
                <c:pt idx="10007">
                  <c:v>0.43776599999999999</c:v>
                </c:pt>
                <c:pt idx="10008">
                  <c:v>0.44522600000000001</c:v>
                </c:pt>
                <c:pt idx="10009">
                  <c:v>0.45664100000000002</c:v>
                </c:pt>
                <c:pt idx="10010">
                  <c:v>0.464472</c:v>
                </c:pt>
                <c:pt idx="10011">
                  <c:v>0.46887299999999998</c:v>
                </c:pt>
                <c:pt idx="10012">
                  <c:v>0.47434700000000002</c:v>
                </c:pt>
                <c:pt idx="10013">
                  <c:v>0.48072399999999998</c:v>
                </c:pt>
                <c:pt idx="10014">
                  <c:v>0.48055700000000001</c:v>
                </c:pt>
                <c:pt idx="10015">
                  <c:v>0.47748099999999999</c:v>
                </c:pt>
                <c:pt idx="10016">
                  <c:v>0.47447099999999998</c:v>
                </c:pt>
                <c:pt idx="10017">
                  <c:v>0.47395700000000002</c:v>
                </c:pt>
                <c:pt idx="10018">
                  <c:v>0.47290500000000002</c:v>
                </c:pt>
                <c:pt idx="10019">
                  <c:v>0.47404000000000002</c:v>
                </c:pt>
                <c:pt idx="10020">
                  <c:v>0.48520999999999997</c:v>
                </c:pt>
                <c:pt idx="10021">
                  <c:v>0.496508</c:v>
                </c:pt>
                <c:pt idx="10022">
                  <c:v>0.49796200000000002</c:v>
                </c:pt>
                <c:pt idx="10023">
                  <c:v>0.50508900000000001</c:v>
                </c:pt>
                <c:pt idx="10024">
                  <c:v>0.50993999999999995</c:v>
                </c:pt>
                <c:pt idx="10025">
                  <c:v>0.50837500000000002</c:v>
                </c:pt>
                <c:pt idx="10026">
                  <c:v>0.508571</c:v>
                </c:pt>
                <c:pt idx="10027">
                  <c:v>0.51410800000000001</c:v>
                </c:pt>
                <c:pt idx="10028">
                  <c:v>0.51342699999999997</c:v>
                </c:pt>
                <c:pt idx="10029">
                  <c:v>0.50470000000000004</c:v>
                </c:pt>
                <c:pt idx="10030">
                  <c:v>0.48818699999999998</c:v>
                </c:pt>
                <c:pt idx="10031">
                  <c:v>0.475383</c:v>
                </c:pt>
                <c:pt idx="10032">
                  <c:v>0.46549800000000002</c:v>
                </c:pt>
                <c:pt idx="10033">
                  <c:v>0.45708799999999999</c:v>
                </c:pt>
                <c:pt idx="10034">
                  <c:v>0.451932</c:v>
                </c:pt>
                <c:pt idx="10035">
                  <c:v>0.45615299999999998</c:v>
                </c:pt>
                <c:pt idx="10036">
                  <c:v>0.45757599999999998</c:v>
                </c:pt>
                <c:pt idx="10037">
                  <c:v>0.45668599999999998</c:v>
                </c:pt>
                <c:pt idx="10038">
                  <c:v>0.45787600000000001</c:v>
                </c:pt>
                <c:pt idx="10039">
                  <c:v>0.45715899999999998</c:v>
                </c:pt>
                <c:pt idx="10040">
                  <c:v>0.44497700000000001</c:v>
                </c:pt>
                <c:pt idx="10041">
                  <c:v>0.43274800000000002</c:v>
                </c:pt>
                <c:pt idx="10042">
                  <c:v>0.42612800000000001</c:v>
                </c:pt>
                <c:pt idx="10043">
                  <c:v>0.42600199999999999</c:v>
                </c:pt>
                <c:pt idx="10044">
                  <c:v>0.43138399999999999</c:v>
                </c:pt>
                <c:pt idx="10045">
                  <c:v>0.44166</c:v>
                </c:pt>
                <c:pt idx="10046">
                  <c:v>0.44887100000000002</c:v>
                </c:pt>
                <c:pt idx="10047">
                  <c:v>0.44424599999999997</c:v>
                </c:pt>
                <c:pt idx="10048">
                  <c:v>0.44283400000000001</c:v>
                </c:pt>
                <c:pt idx="10049">
                  <c:v>0.45198100000000002</c:v>
                </c:pt>
                <c:pt idx="10050">
                  <c:v>0.46612799999999999</c:v>
                </c:pt>
                <c:pt idx="10051">
                  <c:v>0.477383</c:v>
                </c:pt>
                <c:pt idx="10052">
                  <c:v>0.49324899999999999</c:v>
                </c:pt>
                <c:pt idx="10053">
                  <c:v>0.507247</c:v>
                </c:pt>
                <c:pt idx="10054">
                  <c:v>0.516818</c:v>
                </c:pt>
                <c:pt idx="10055">
                  <c:v>0.52562500000000001</c:v>
                </c:pt>
                <c:pt idx="10056">
                  <c:v>0.5353</c:v>
                </c:pt>
                <c:pt idx="10057">
                  <c:v>0.54370300000000005</c:v>
                </c:pt>
                <c:pt idx="10058">
                  <c:v>0.55772200000000005</c:v>
                </c:pt>
                <c:pt idx="10059">
                  <c:v>0.57066499999999998</c:v>
                </c:pt>
                <c:pt idx="10060">
                  <c:v>0.57610600000000001</c:v>
                </c:pt>
                <c:pt idx="10061">
                  <c:v>0.57940899999999995</c:v>
                </c:pt>
                <c:pt idx="10062">
                  <c:v>0.58317300000000005</c:v>
                </c:pt>
                <c:pt idx="10063">
                  <c:v>0.58599199999999996</c:v>
                </c:pt>
                <c:pt idx="10064">
                  <c:v>0.59281200000000001</c:v>
                </c:pt>
                <c:pt idx="10065">
                  <c:v>0.60553900000000005</c:v>
                </c:pt>
                <c:pt idx="10066">
                  <c:v>0.61101000000000005</c:v>
                </c:pt>
                <c:pt idx="10067">
                  <c:v>0.61652300000000004</c:v>
                </c:pt>
                <c:pt idx="10068">
                  <c:v>0.62266299999999997</c:v>
                </c:pt>
                <c:pt idx="10069">
                  <c:v>0.62378</c:v>
                </c:pt>
                <c:pt idx="10070">
                  <c:v>0.624722</c:v>
                </c:pt>
                <c:pt idx="10071">
                  <c:v>0.629081</c:v>
                </c:pt>
                <c:pt idx="10072">
                  <c:v>0.639486</c:v>
                </c:pt>
                <c:pt idx="10073">
                  <c:v>0.64566699999999999</c:v>
                </c:pt>
                <c:pt idx="10074">
                  <c:v>0.65330200000000005</c:v>
                </c:pt>
                <c:pt idx="10075">
                  <c:v>0.661408</c:v>
                </c:pt>
                <c:pt idx="10076">
                  <c:v>0.66290099999999996</c:v>
                </c:pt>
                <c:pt idx="10077">
                  <c:v>0.66228699999999996</c:v>
                </c:pt>
                <c:pt idx="10078">
                  <c:v>0.66232599999999997</c:v>
                </c:pt>
                <c:pt idx="10079">
                  <c:v>0.66442100000000004</c:v>
                </c:pt>
                <c:pt idx="10080">
                  <c:v>0.667265</c:v>
                </c:pt>
                <c:pt idx="10081">
                  <c:v>0.66874400000000001</c:v>
                </c:pt>
                <c:pt idx="10082">
                  <c:v>0.67233799999999999</c:v>
                </c:pt>
                <c:pt idx="10083">
                  <c:v>0.67500700000000002</c:v>
                </c:pt>
                <c:pt idx="10084">
                  <c:v>0.67314200000000002</c:v>
                </c:pt>
                <c:pt idx="10085">
                  <c:v>0.66960399999999998</c:v>
                </c:pt>
                <c:pt idx="10086">
                  <c:v>0.66723100000000002</c:v>
                </c:pt>
                <c:pt idx="10087">
                  <c:v>0.66561899999999996</c:v>
                </c:pt>
                <c:pt idx="10088">
                  <c:v>0.66198500000000005</c:v>
                </c:pt>
                <c:pt idx="10089">
                  <c:v>0.65790599999999999</c:v>
                </c:pt>
                <c:pt idx="10090">
                  <c:v>0.65418299999999996</c:v>
                </c:pt>
                <c:pt idx="10091">
                  <c:v>0.65562500000000001</c:v>
                </c:pt>
                <c:pt idx="10092">
                  <c:v>0.66042900000000004</c:v>
                </c:pt>
                <c:pt idx="10093">
                  <c:v>0.66817000000000004</c:v>
                </c:pt>
                <c:pt idx="10094">
                  <c:v>0.67532300000000001</c:v>
                </c:pt>
                <c:pt idx="10095">
                  <c:v>0.67632499999999995</c:v>
                </c:pt>
                <c:pt idx="10096">
                  <c:v>0.67425599999999997</c:v>
                </c:pt>
                <c:pt idx="10097">
                  <c:v>0.67171599999999998</c:v>
                </c:pt>
                <c:pt idx="10098">
                  <c:v>0.66828900000000002</c:v>
                </c:pt>
                <c:pt idx="10099">
                  <c:v>0.66592499999999999</c:v>
                </c:pt>
                <c:pt idx="10100">
                  <c:v>0.663443</c:v>
                </c:pt>
                <c:pt idx="10101">
                  <c:v>0.65914200000000001</c:v>
                </c:pt>
                <c:pt idx="10102">
                  <c:v>0.65237199999999995</c:v>
                </c:pt>
                <c:pt idx="10103">
                  <c:v>0.65173599999999998</c:v>
                </c:pt>
                <c:pt idx="10104">
                  <c:v>0.65390199999999998</c:v>
                </c:pt>
                <c:pt idx="10105">
                  <c:v>0.64716499999999999</c:v>
                </c:pt>
                <c:pt idx="10106">
                  <c:v>0.63663999999999998</c:v>
                </c:pt>
                <c:pt idx="10107">
                  <c:v>0.62766999999999995</c:v>
                </c:pt>
                <c:pt idx="10108">
                  <c:v>0.62573900000000005</c:v>
                </c:pt>
                <c:pt idx="10109">
                  <c:v>0.63123200000000002</c:v>
                </c:pt>
                <c:pt idx="10110">
                  <c:v>0.63621499999999997</c:v>
                </c:pt>
                <c:pt idx="10111">
                  <c:v>0.64226899999999998</c:v>
                </c:pt>
                <c:pt idx="10112">
                  <c:v>0.65400999999999998</c:v>
                </c:pt>
                <c:pt idx="10113">
                  <c:v>0.66872600000000004</c:v>
                </c:pt>
                <c:pt idx="10114">
                  <c:v>0.68020499999999995</c:v>
                </c:pt>
                <c:pt idx="10115">
                  <c:v>0.68282399999999999</c:v>
                </c:pt>
                <c:pt idx="10116">
                  <c:v>0.67740100000000003</c:v>
                </c:pt>
                <c:pt idx="10117">
                  <c:v>0.67017300000000002</c:v>
                </c:pt>
                <c:pt idx="10118">
                  <c:v>0.66647400000000001</c:v>
                </c:pt>
                <c:pt idx="10119">
                  <c:v>0.66869999999999996</c:v>
                </c:pt>
                <c:pt idx="10120">
                  <c:v>0.67422300000000002</c:v>
                </c:pt>
                <c:pt idx="10121">
                  <c:v>0.68140400000000001</c:v>
                </c:pt>
                <c:pt idx="10122">
                  <c:v>0.68425499999999995</c:v>
                </c:pt>
                <c:pt idx="10123">
                  <c:v>0.68229099999999998</c:v>
                </c:pt>
                <c:pt idx="10124">
                  <c:v>0.68813500000000005</c:v>
                </c:pt>
                <c:pt idx="10125">
                  <c:v>0.69627499999999998</c:v>
                </c:pt>
                <c:pt idx="10126">
                  <c:v>0.70529200000000003</c:v>
                </c:pt>
                <c:pt idx="10127">
                  <c:v>0.703851</c:v>
                </c:pt>
                <c:pt idx="10128">
                  <c:v>0.70491999999999999</c:v>
                </c:pt>
                <c:pt idx="10129">
                  <c:v>0.71595500000000001</c:v>
                </c:pt>
                <c:pt idx="10130">
                  <c:v>0.73360800000000004</c:v>
                </c:pt>
                <c:pt idx="10131">
                  <c:v>0.74483299999999997</c:v>
                </c:pt>
                <c:pt idx="10132">
                  <c:v>0.75657600000000003</c:v>
                </c:pt>
                <c:pt idx="10133">
                  <c:v>0.76924400000000004</c:v>
                </c:pt>
                <c:pt idx="10134">
                  <c:v>0.771652</c:v>
                </c:pt>
                <c:pt idx="10135">
                  <c:v>0.76816499999999999</c:v>
                </c:pt>
                <c:pt idx="10136">
                  <c:v>0.75909499999999996</c:v>
                </c:pt>
                <c:pt idx="10137">
                  <c:v>0.75662799999999997</c:v>
                </c:pt>
                <c:pt idx="10138">
                  <c:v>0.75980199999999998</c:v>
                </c:pt>
                <c:pt idx="10139">
                  <c:v>0.77122000000000002</c:v>
                </c:pt>
                <c:pt idx="10140">
                  <c:v>0.78274999999999995</c:v>
                </c:pt>
                <c:pt idx="10141">
                  <c:v>0.79090300000000002</c:v>
                </c:pt>
                <c:pt idx="10142">
                  <c:v>0.79945100000000002</c:v>
                </c:pt>
                <c:pt idx="10143">
                  <c:v>0.80868399999999996</c:v>
                </c:pt>
                <c:pt idx="10144">
                  <c:v>0.81474400000000002</c:v>
                </c:pt>
                <c:pt idx="10145">
                  <c:v>0.81775799999999998</c:v>
                </c:pt>
                <c:pt idx="10146">
                  <c:v>0.81887100000000002</c:v>
                </c:pt>
                <c:pt idx="10147">
                  <c:v>0.82199699999999998</c:v>
                </c:pt>
                <c:pt idx="10148">
                  <c:v>0.81842599999999999</c:v>
                </c:pt>
                <c:pt idx="10149">
                  <c:v>0.81456200000000001</c:v>
                </c:pt>
                <c:pt idx="10150">
                  <c:v>0.81388199999999999</c:v>
                </c:pt>
                <c:pt idx="10151">
                  <c:v>0.817805</c:v>
                </c:pt>
                <c:pt idx="10152">
                  <c:v>0.82535599999999998</c:v>
                </c:pt>
                <c:pt idx="10153">
                  <c:v>0.83096599999999998</c:v>
                </c:pt>
                <c:pt idx="10154">
                  <c:v>0.83194299999999999</c:v>
                </c:pt>
                <c:pt idx="10155">
                  <c:v>0.83002399999999998</c:v>
                </c:pt>
                <c:pt idx="10156">
                  <c:v>0.83236299999999996</c:v>
                </c:pt>
                <c:pt idx="10157">
                  <c:v>0.83698799999999995</c:v>
                </c:pt>
                <c:pt idx="10158">
                  <c:v>0.84306199999999998</c:v>
                </c:pt>
                <c:pt idx="10159">
                  <c:v>0.84955499999999995</c:v>
                </c:pt>
                <c:pt idx="10160">
                  <c:v>0.85607900000000003</c:v>
                </c:pt>
                <c:pt idx="10161">
                  <c:v>0.86374700000000004</c:v>
                </c:pt>
                <c:pt idx="10162">
                  <c:v>0.87332500000000002</c:v>
                </c:pt>
                <c:pt idx="10163">
                  <c:v>0.88472399999999995</c:v>
                </c:pt>
                <c:pt idx="10164">
                  <c:v>0.90007999999999999</c:v>
                </c:pt>
                <c:pt idx="10165">
                  <c:v>0.90753399999999995</c:v>
                </c:pt>
                <c:pt idx="10166">
                  <c:v>0.910991</c:v>
                </c:pt>
                <c:pt idx="10167">
                  <c:v>0.91522199999999998</c:v>
                </c:pt>
                <c:pt idx="10168">
                  <c:v>0.92124099999999998</c:v>
                </c:pt>
                <c:pt idx="10169">
                  <c:v>0.92107499999999998</c:v>
                </c:pt>
                <c:pt idx="10170">
                  <c:v>0.90987399999999996</c:v>
                </c:pt>
                <c:pt idx="10171">
                  <c:v>0.90132500000000004</c:v>
                </c:pt>
                <c:pt idx="10172">
                  <c:v>0.90004200000000001</c:v>
                </c:pt>
                <c:pt idx="10173">
                  <c:v>0.90891599999999995</c:v>
                </c:pt>
                <c:pt idx="10174">
                  <c:v>0.91569599999999995</c:v>
                </c:pt>
                <c:pt idx="10175">
                  <c:v>0.91775899999999999</c:v>
                </c:pt>
                <c:pt idx="10176">
                  <c:v>0.92027000000000003</c:v>
                </c:pt>
                <c:pt idx="10177">
                  <c:v>0.92060200000000003</c:v>
                </c:pt>
                <c:pt idx="10178">
                  <c:v>0.93053399999999997</c:v>
                </c:pt>
                <c:pt idx="10179">
                  <c:v>0.94159700000000002</c:v>
                </c:pt>
                <c:pt idx="10180">
                  <c:v>0.95173300000000005</c:v>
                </c:pt>
                <c:pt idx="10181">
                  <c:v>0.96292100000000003</c:v>
                </c:pt>
                <c:pt idx="10182">
                  <c:v>0.97398700000000005</c:v>
                </c:pt>
                <c:pt idx="10183">
                  <c:v>0.98107599999999995</c:v>
                </c:pt>
                <c:pt idx="10184">
                  <c:v>0.98776799999999998</c:v>
                </c:pt>
                <c:pt idx="10185">
                  <c:v>0.99230499999999999</c:v>
                </c:pt>
                <c:pt idx="10186">
                  <c:v>0.99108499999999999</c:v>
                </c:pt>
                <c:pt idx="10187">
                  <c:v>1.00038</c:v>
                </c:pt>
                <c:pt idx="10188">
                  <c:v>1.0085599999999999</c:v>
                </c:pt>
                <c:pt idx="10189">
                  <c:v>1.0198100000000001</c:v>
                </c:pt>
                <c:pt idx="10190">
                  <c:v>1.0400799999999999</c:v>
                </c:pt>
                <c:pt idx="10191">
                  <c:v>1.07674</c:v>
                </c:pt>
                <c:pt idx="10192">
                  <c:v>1.10443</c:v>
                </c:pt>
                <c:pt idx="10193">
                  <c:v>1.1231800000000001</c:v>
                </c:pt>
                <c:pt idx="10194">
                  <c:v>1.1374299999999999</c:v>
                </c:pt>
                <c:pt idx="10195">
                  <c:v>1.15073</c:v>
                </c:pt>
                <c:pt idx="10196">
                  <c:v>1.15954</c:v>
                </c:pt>
                <c:pt idx="10197">
                  <c:v>1.1702600000000001</c:v>
                </c:pt>
                <c:pt idx="10198">
                  <c:v>1.1821299999999999</c:v>
                </c:pt>
                <c:pt idx="10199">
                  <c:v>1.1880299999999999</c:v>
                </c:pt>
                <c:pt idx="10200">
                  <c:v>1.1943600000000001</c:v>
                </c:pt>
                <c:pt idx="10201">
                  <c:v>1.19692</c:v>
                </c:pt>
                <c:pt idx="10202">
                  <c:v>1.1934400000000001</c:v>
                </c:pt>
                <c:pt idx="10203">
                  <c:v>1.1883600000000001</c:v>
                </c:pt>
                <c:pt idx="10204">
                  <c:v>1.1818599999999999</c:v>
                </c:pt>
                <c:pt idx="10205">
                  <c:v>1.1716200000000001</c:v>
                </c:pt>
                <c:pt idx="10206">
                  <c:v>1.1533500000000001</c:v>
                </c:pt>
                <c:pt idx="10207">
                  <c:v>1.1346499999999999</c:v>
                </c:pt>
                <c:pt idx="10208">
                  <c:v>1.11812</c:v>
                </c:pt>
                <c:pt idx="10209">
                  <c:v>1.09805</c:v>
                </c:pt>
                <c:pt idx="10210">
                  <c:v>1.0716300000000001</c:v>
                </c:pt>
                <c:pt idx="10211">
                  <c:v>1.04566</c:v>
                </c:pt>
                <c:pt idx="10212">
                  <c:v>1.01024</c:v>
                </c:pt>
                <c:pt idx="10213">
                  <c:v>0.999977</c:v>
                </c:pt>
                <c:pt idx="10214">
                  <c:v>1.0146200000000001</c:v>
                </c:pt>
                <c:pt idx="10215">
                  <c:v>1.0369900000000001</c:v>
                </c:pt>
                <c:pt idx="10216">
                  <c:v>1.06199</c:v>
                </c:pt>
                <c:pt idx="10217">
                  <c:v>1.0700499999999999</c:v>
                </c:pt>
                <c:pt idx="10218">
                  <c:v>1.05837</c:v>
                </c:pt>
                <c:pt idx="10219">
                  <c:v>1.0324599999999999</c:v>
                </c:pt>
                <c:pt idx="10220">
                  <c:v>1.0096499999999999</c:v>
                </c:pt>
                <c:pt idx="10221">
                  <c:v>0.993452</c:v>
                </c:pt>
                <c:pt idx="10222">
                  <c:v>0.98373699999999997</c:v>
                </c:pt>
                <c:pt idx="10223">
                  <c:v>0.98016700000000001</c:v>
                </c:pt>
                <c:pt idx="10224">
                  <c:v>0.98660499999999995</c:v>
                </c:pt>
                <c:pt idx="10225">
                  <c:v>0.99691399999999997</c:v>
                </c:pt>
                <c:pt idx="10226">
                  <c:v>1.0088699999999999</c:v>
                </c:pt>
                <c:pt idx="10227">
                  <c:v>1.0266299999999999</c:v>
                </c:pt>
                <c:pt idx="10228">
                  <c:v>1.05054</c:v>
                </c:pt>
                <c:pt idx="10229">
                  <c:v>1.0631999999999999</c:v>
                </c:pt>
                <c:pt idx="10230">
                  <c:v>1.07094</c:v>
                </c:pt>
                <c:pt idx="10231">
                  <c:v>1.07392</c:v>
                </c:pt>
                <c:pt idx="10232">
                  <c:v>1.0660000000000001</c:v>
                </c:pt>
                <c:pt idx="10233">
                  <c:v>1.0532600000000001</c:v>
                </c:pt>
                <c:pt idx="10234">
                  <c:v>1.04497</c:v>
                </c:pt>
                <c:pt idx="10235">
                  <c:v>1.03434</c:v>
                </c:pt>
                <c:pt idx="10236">
                  <c:v>1.02227</c:v>
                </c:pt>
                <c:pt idx="10237">
                  <c:v>1.0158400000000001</c:v>
                </c:pt>
                <c:pt idx="10238">
                  <c:v>1.0068600000000001</c:v>
                </c:pt>
                <c:pt idx="10239">
                  <c:v>0.99200500000000003</c:v>
                </c:pt>
                <c:pt idx="10240">
                  <c:v>0.98711499999999996</c:v>
                </c:pt>
                <c:pt idx="10241">
                  <c:v>0.990954</c:v>
                </c:pt>
                <c:pt idx="10242">
                  <c:v>0.99724900000000005</c:v>
                </c:pt>
                <c:pt idx="10243">
                  <c:v>1.00197</c:v>
                </c:pt>
                <c:pt idx="10244">
                  <c:v>0.98709499999999994</c:v>
                </c:pt>
                <c:pt idx="10245">
                  <c:v>0.97594999999999998</c:v>
                </c:pt>
                <c:pt idx="10246">
                  <c:v>0.97692800000000002</c:v>
                </c:pt>
                <c:pt idx="10247">
                  <c:v>0.97944100000000001</c:v>
                </c:pt>
                <c:pt idx="10248">
                  <c:v>0.98009599999999997</c:v>
                </c:pt>
                <c:pt idx="10249">
                  <c:v>0.97809800000000002</c:v>
                </c:pt>
                <c:pt idx="10250">
                  <c:v>0.97624</c:v>
                </c:pt>
                <c:pt idx="10251">
                  <c:v>0.97650499999999996</c:v>
                </c:pt>
                <c:pt idx="10252">
                  <c:v>0.973688</c:v>
                </c:pt>
                <c:pt idx="10253">
                  <c:v>0.96828099999999995</c:v>
                </c:pt>
                <c:pt idx="10254">
                  <c:v>0.96426400000000001</c:v>
                </c:pt>
                <c:pt idx="10255">
                  <c:v>0.95943999999999996</c:v>
                </c:pt>
                <c:pt idx="10256">
                  <c:v>0.95344899999999999</c:v>
                </c:pt>
                <c:pt idx="10257">
                  <c:v>0.94924799999999998</c:v>
                </c:pt>
                <c:pt idx="10258">
                  <c:v>0.94550900000000004</c:v>
                </c:pt>
                <c:pt idx="10259">
                  <c:v>0.94167000000000001</c:v>
                </c:pt>
                <c:pt idx="10260">
                  <c:v>0.93452000000000002</c:v>
                </c:pt>
                <c:pt idx="10261">
                  <c:v>0.92761499999999997</c:v>
                </c:pt>
                <c:pt idx="10262">
                  <c:v>0.92234700000000003</c:v>
                </c:pt>
                <c:pt idx="10263">
                  <c:v>0.91636899999999999</c:v>
                </c:pt>
                <c:pt idx="10264">
                  <c:v>0.90969800000000001</c:v>
                </c:pt>
                <c:pt idx="10265">
                  <c:v>0.90241700000000002</c:v>
                </c:pt>
                <c:pt idx="10266">
                  <c:v>0.89268999999999998</c:v>
                </c:pt>
                <c:pt idx="10267">
                  <c:v>0.88275899999999996</c:v>
                </c:pt>
                <c:pt idx="10268">
                  <c:v>0.87643800000000005</c:v>
                </c:pt>
                <c:pt idx="10269">
                  <c:v>0.873475</c:v>
                </c:pt>
                <c:pt idx="10270">
                  <c:v>0.87239699999999998</c:v>
                </c:pt>
                <c:pt idx="10271">
                  <c:v>0.86611099999999996</c:v>
                </c:pt>
                <c:pt idx="10272">
                  <c:v>0.86133099999999996</c:v>
                </c:pt>
                <c:pt idx="10273">
                  <c:v>0.85676600000000003</c:v>
                </c:pt>
                <c:pt idx="10274">
                  <c:v>0.84911400000000004</c:v>
                </c:pt>
                <c:pt idx="10275">
                  <c:v>0.84951100000000002</c:v>
                </c:pt>
                <c:pt idx="10276">
                  <c:v>0.85025399999999995</c:v>
                </c:pt>
                <c:pt idx="10277">
                  <c:v>0.85131999999999997</c:v>
                </c:pt>
                <c:pt idx="10278">
                  <c:v>0.85278399999999999</c:v>
                </c:pt>
                <c:pt idx="10279">
                  <c:v>0.85200900000000002</c:v>
                </c:pt>
                <c:pt idx="10280">
                  <c:v>0.85012299999999996</c:v>
                </c:pt>
                <c:pt idx="10281">
                  <c:v>0.84313700000000003</c:v>
                </c:pt>
                <c:pt idx="10282">
                  <c:v>0.82965</c:v>
                </c:pt>
                <c:pt idx="10283">
                  <c:v>0.82094299999999998</c:v>
                </c:pt>
                <c:pt idx="10284">
                  <c:v>0.82203499999999996</c:v>
                </c:pt>
                <c:pt idx="10285">
                  <c:v>0.82301999999999997</c:v>
                </c:pt>
                <c:pt idx="10286">
                  <c:v>0.82079299999999999</c:v>
                </c:pt>
                <c:pt idx="10287">
                  <c:v>0.811199</c:v>
                </c:pt>
                <c:pt idx="10288">
                  <c:v>0.79739499999999996</c:v>
                </c:pt>
                <c:pt idx="10289">
                  <c:v>0.77894399999999997</c:v>
                </c:pt>
                <c:pt idx="10290">
                  <c:v>0.76039999999999996</c:v>
                </c:pt>
                <c:pt idx="10291">
                  <c:v>0.75367399999999996</c:v>
                </c:pt>
                <c:pt idx="10292">
                  <c:v>0.74925799999999998</c:v>
                </c:pt>
                <c:pt idx="10293">
                  <c:v>0.741672</c:v>
                </c:pt>
                <c:pt idx="10294">
                  <c:v>0.72965599999999997</c:v>
                </c:pt>
                <c:pt idx="10295">
                  <c:v>0.72231000000000001</c:v>
                </c:pt>
                <c:pt idx="10296">
                  <c:v>0.71586000000000005</c:v>
                </c:pt>
                <c:pt idx="10297">
                  <c:v>0.70002500000000001</c:v>
                </c:pt>
                <c:pt idx="10298">
                  <c:v>0.68351200000000001</c:v>
                </c:pt>
                <c:pt idx="10299">
                  <c:v>0.67130800000000002</c:v>
                </c:pt>
                <c:pt idx="10300">
                  <c:v>0.66113</c:v>
                </c:pt>
                <c:pt idx="10301">
                  <c:v>0.66026799999999997</c:v>
                </c:pt>
                <c:pt idx="10302">
                  <c:v>0.66253600000000001</c:v>
                </c:pt>
                <c:pt idx="10303">
                  <c:v>0.66420699999999999</c:v>
                </c:pt>
                <c:pt idx="10304">
                  <c:v>0.65726799999999996</c:v>
                </c:pt>
                <c:pt idx="10305">
                  <c:v>0.64897800000000005</c:v>
                </c:pt>
                <c:pt idx="10306">
                  <c:v>0.64739100000000005</c:v>
                </c:pt>
                <c:pt idx="10307">
                  <c:v>0.647096</c:v>
                </c:pt>
                <c:pt idx="10308">
                  <c:v>0.65001100000000001</c:v>
                </c:pt>
                <c:pt idx="10309">
                  <c:v>0.64966100000000004</c:v>
                </c:pt>
                <c:pt idx="10310">
                  <c:v>0.63216799999999995</c:v>
                </c:pt>
                <c:pt idx="10311">
                  <c:v>0.61605799999999999</c:v>
                </c:pt>
                <c:pt idx="10312">
                  <c:v>0.60183399999999998</c:v>
                </c:pt>
                <c:pt idx="10313">
                  <c:v>0.583816</c:v>
                </c:pt>
                <c:pt idx="10314">
                  <c:v>0.57631399999999999</c:v>
                </c:pt>
                <c:pt idx="10315">
                  <c:v>0.57842400000000005</c:v>
                </c:pt>
                <c:pt idx="10316">
                  <c:v>0.58247400000000005</c:v>
                </c:pt>
                <c:pt idx="10317">
                  <c:v>0.58635499999999996</c:v>
                </c:pt>
                <c:pt idx="10318">
                  <c:v>0.59188799999999997</c:v>
                </c:pt>
                <c:pt idx="10319">
                  <c:v>0.59933499999999995</c:v>
                </c:pt>
                <c:pt idx="10320">
                  <c:v>0.608653</c:v>
                </c:pt>
                <c:pt idx="10321">
                  <c:v>0.60560499999999995</c:v>
                </c:pt>
                <c:pt idx="10322">
                  <c:v>0.59035300000000002</c:v>
                </c:pt>
                <c:pt idx="10323">
                  <c:v>0.57761099999999999</c:v>
                </c:pt>
                <c:pt idx="10324">
                  <c:v>0.57140899999999994</c:v>
                </c:pt>
                <c:pt idx="10325">
                  <c:v>0.56230000000000002</c:v>
                </c:pt>
                <c:pt idx="10326">
                  <c:v>0.55359599999999998</c:v>
                </c:pt>
                <c:pt idx="10327">
                  <c:v>0.552597</c:v>
                </c:pt>
                <c:pt idx="10328">
                  <c:v>0.56111800000000001</c:v>
                </c:pt>
                <c:pt idx="10329">
                  <c:v>0.57356200000000002</c:v>
                </c:pt>
                <c:pt idx="10330">
                  <c:v>0.57791599999999999</c:v>
                </c:pt>
                <c:pt idx="10331">
                  <c:v>0.57694699999999999</c:v>
                </c:pt>
                <c:pt idx="10332">
                  <c:v>0.56633599999999995</c:v>
                </c:pt>
                <c:pt idx="10333">
                  <c:v>0.56068700000000005</c:v>
                </c:pt>
                <c:pt idx="10334">
                  <c:v>0.55874100000000004</c:v>
                </c:pt>
                <c:pt idx="10335">
                  <c:v>0.55377500000000002</c:v>
                </c:pt>
                <c:pt idx="10336">
                  <c:v>0.54866400000000004</c:v>
                </c:pt>
                <c:pt idx="10337">
                  <c:v>0.54463899999999998</c:v>
                </c:pt>
                <c:pt idx="10338">
                  <c:v>0.54051899999999997</c:v>
                </c:pt>
                <c:pt idx="10339">
                  <c:v>0.530497</c:v>
                </c:pt>
                <c:pt idx="10340">
                  <c:v>0.52513100000000001</c:v>
                </c:pt>
                <c:pt idx="10341">
                  <c:v>0.52602300000000002</c:v>
                </c:pt>
                <c:pt idx="10342">
                  <c:v>0.52661000000000002</c:v>
                </c:pt>
                <c:pt idx="10343">
                  <c:v>0.53209700000000004</c:v>
                </c:pt>
                <c:pt idx="10344">
                  <c:v>0.54741899999999999</c:v>
                </c:pt>
                <c:pt idx="10345">
                  <c:v>0.55249000000000004</c:v>
                </c:pt>
                <c:pt idx="10346">
                  <c:v>0.55319799999999997</c:v>
                </c:pt>
                <c:pt idx="10347">
                  <c:v>0.55325400000000002</c:v>
                </c:pt>
                <c:pt idx="10348">
                  <c:v>0.556643</c:v>
                </c:pt>
                <c:pt idx="10349">
                  <c:v>0.55964000000000003</c:v>
                </c:pt>
                <c:pt idx="10350">
                  <c:v>0.56225000000000003</c:v>
                </c:pt>
                <c:pt idx="10351">
                  <c:v>0.56570500000000001</c:v>
                </c:pt>
                <c:pt idx="10352">
                  <c:v>0.56586700000000001</c:v>
                </c:pt>
                <c:pt idx="10353">
                  <c:v>0.56541699999999995</c:v>
                </c:pt>
                <c:pt idx="10354">
                  <c:v>0.56704100000000002</c:v>
                </c:pt>
                <c:pt idx="10355">
                  <c:v>0.56851499999999999</c:v>
                </c:pt>
                <c:pt idx="10356">
                  <c:v>0.56909399999999999</c:v>
                </c:pt>
                <c:pt idx="10357">
                  <c:v>0.57426900000000003</c:v>
                </c:pt>
                <c:pt idx="10358">
                  <c:v>0.582762</c:v>
                </c:pt>
                <c:pt idx="10359">
                  <c:v>0.58842399999999995</c:v>
                </c:pt>
                <c:pt idx="10360">
                  <c:v>0.60002500000000003</c:v>
                </c:pt>
                <c:pt idx="10361">
                  <c:v>0.60671200000000003</c:v>
                </c:pt>
                <c:pt idx="10362">
                  <c:v>0.60735799999999995</c:v>
                </c:pt>
                <c:pt idx="10363">
                  <c:v>0.60665800000000003</c:v>
                </c:pt>
                <c:pt idx="10364">
                  <c:v>0.60695600000000005</c:v>
                </c:pt>
                <c:pt idx="10365">
                  <c:v>0.60730099999999998</c:v>
                </c:pt>
                <c:pt idx="10366">
                  <c:v>0.60817299999999996</c:v>
                </c:pt>
                <c:pt idx="10367">
                  <c:v>0.60892999999999997</c:v>
                </c:pt>
                <c:pt idx="10368">
                  <c:v>0.61267899999999997</c:v>
                </c:pt>
                <c:pt idx="10369">
                  <c:v>0.61697900000000006</c:v>
                </c:pt>
                <c:pt idx="10370">
                  <c:v>0.62345099999999998</c:v>
                </c:pt>
                <c:pt idx="10371">
                  <c:v>0.62355400000000005</c:v>
                </c:pt>
                <c:pt idx="10372">
                  <c:v>0.61359699999999995</c:v>
                </c:pt>
                <c:pt idx="10373">
                  <c:v>0.60643899999999995</c:v>
                </c:pt>
                <c:pt idx="10374">
                  <c:v>0.59586099999999997</c:v>
                </c:pt>
                <c:pt idx="10375">
                  <c:v>0.59088099999999999</c:v>
                </c:pt>
                <c:pt idx="10376">
                  <c:v>0.59299199999999996</c:v>
                </c:pt>
                <c:pt idx="10377">
                  <c:v>0.600939</c:v>
                </c:pt>
                <c:pt idx="10378">
                  <c:v>0.60411400000000004</c:v>
                </c:pt>
                <c:pt idx="10379">
                  <c:v>0.60411700000000002</c:v>
                </c:pt>
                <c:pt idx="10380">
                  <c:v>0.60400399999999999</c:v>
                </c:pt>
                <c:pt idx="10381">
                  <c:v>0.60834200000000005</c:v>
                </c:pt>
                <c:pt idx="10382">
                  <c:v>0.61631100000000005</c:v>
                </c:pt>
                <c:pt idx="10383">
                  <c:v>0.62382800000000005</c:v>
                </c:pt>
                <c:pt idx="10384">
                  <c:v>0.62992700000000001</c:v>
                </c:pt>
                <c:pt idx="10385">
                  <c:v>0.62898500000000002</c:v>
                </c:pt>
                <c:pt idx="10386">
                  <c:v>0.62458400000000003</c:v>
                </c:pt>
                <c:pt idx="10387">
                  <c:v>0.60757000000000005</c:v>
                </c:pt>
                <c:pt idx="10388">
                  <c:v>0.60197699999999998</c:v>
                </c:pt>
                <c:pt idx="10389">
                  <c:v>0.60650000000000004</c:v>
                </c:pt>
                <c:pt idx="10390">
                  <c:v>0.60953999999999997</c:v>
                </c:pt>
                <c:pt idx="10391">
                  <c:v>0.61913399999999996</c:v>
                </c:pt>
                <c:pt idx="10392">
                  <c:v>0.63166100000000003</c:v>
                </c:pt>
                <c:pt idx="10393">
                  <c:v>0.63212999999999997</c:v>
                </c:pt>
                <c:pt idx="10394">
                  <c:v>0.63016799999999995</c:v>
                </c:pt>
                <c:pt idx="10395">
                  <c:v>0.62673100000000004</c:v>
                </c:pt>
                <c:pt idx="10396">
                  <c:v>0.62636099999999995</c:v>
                </c:pt>
                <c:pt idx="10397">
                  <c:v>0.626888</c:v>
                </c:pt>
                <c:pt idx="10398">
                  <c:v>0.62337299999999995</c:v>
                </c:pt>
                <c:pt idx="10399">
                  <c:v>0.62172499999999997</c:v>
                </c:pt>
                <c:pt idx="10400">
                  <c:v>0.63145799999999996</c:v>
                </c:pt>
                <c:pt idx="10401">
                  <c:v>0.63581900000000002</c:v>
                </c:pt>
                <c:pt idx="10402">
                  <c:v>0.63479399999999997</c:v>
                </c:pt>
                <c:pt idx="10403">
                  <c:v>0.63026300000000002</c:v>
                </c:pt>
                <c:pt idx="10404">
                  <c:v>0.62338499999999997</c:v>
                </c:pt>
                <c:pt idx="10405">
                  <c:v>0.61910900000000002</c:v>
                </c:pt>
                <c:pt idx="10406">
                  <c:v>0.61686200000000002</c:v>
                </c:pt>
                <c:pt idx="10407">
                  <c:v>0.61641800000000002</c:v>
                </c:pt>
                <c:pt idx="10408">
                  <c:v>0.61365400000000003</c:v>
                </c:pt>
                <c:pt idx="10409">
                  <c:v>0.61653100000000005</c:v>
                </c:pt>
                <c:pt idx="10410">
                  <c:v>0.61902000000000001</c:v>
                </c:pt>
                <c:pt idx="10411">
                  <c:v>0.62100900000000003</c:v>
                </c:pt>
                <c:pt idx="10412">
                  <c:v>0.629112</c:v>
                </c:pt>
                <c:pt idx="10413">
                  <c:v>0.62887300000000002</c:v>
                </c:pt>
                <c:pt idx="10414">
                  <c:v>0.62827699999999997</c:v>
                </c:pt>
                <c:pt idx="10415">
                  <c:v>0.63167799999999996</c:v>
                </c:pt>
                <c:pt idx="10416">
                  <c:v>0.63579699999999995</c:v>
                </c:pt>
                <c:pt idx="10417">
                  <c:v>0.63669500000000001</c:v>
                </c:pt>
                <c:pt idx="10418">
                  <c:v>0.63254600000000005</c:v>
                </c:pt>
                <c:pt idx="10419">
                  <c:v>0.62520799999999999</c:v>
                </c:pt>
                <c:pt idx="10420">
                  <c:v>0.62085999999999997</c:v>
                </c:pt>
                <c:pt idx="10421">
                  <c:v>0.62425799999999998</c:v>
                </c:pt>
                <c:pt idx="10422">
                  <c:v>0.63426400000000005</c:v>
                </c:pt>
                <c:pt idx="10423">
                  <c:v>0.64387899999999998</c:v>
                </c:pt>
                <c:pt idx="10424">
                  <c:v>0.65337599999999996</c:v>
                </c:pt>
                <c:pt idx="10425">
                  <c:v>0.66623500000000002</c:v>
                </c:pt>
                <c:pt idx="10426">
                  <c:v>0.67420000000000002</c:v>
                </c:pt>
                <c:pt idx="10427">
                  <c:v>0.67247699999999999</c:v>
                </c:pt>
                <c:pt idx="10428">
                  <c:v>0.669157</c:v>
                </c:pt>
                <c:pt idx="10429">
                  <c:v>0.66639800000000005</c:v>
                </c:pt>
                <c:pt idx="10430">
                  <c:v>0.66991299999999998</c:v>
                </c:pt>
                <c:pt idx="10431">
                  <c:v>0.67225199999999996</c:v>
                </c:pt>
                <c:pt idx="10432">
                  <c:v>0.67791599999999996</c:v>
                </c:pt>
                <c:pt idx="10433">
                  <c:v>0.68655600000000006</c:v>
                </c:pt>
                <c:pt idx="10434">
                  <c:v>0.698048</c:v>
                </c:pt>
                <c:pt idx="10435">
                  <c:v>0.70597500000000002</c:v>
                </c:pt>
                <c:pt idx="10436">
                  <c:v>0.70514100000000002</c:v>
                </c:pt>
                <c:pt idx="10437">
                  <c:v>0.70690900000000001</c:v>
                </c:pt>
                <c:pt idx="10438">
                  <c:v>0.70398899999999998</c:v>
                </c:pt>
                <c:pt idx="10439">
                  <c:v>0.70131500000000002</c:v>
                </c:pt>
                <c:pt idx="10440">
                  <c:v>0.699125</c:v>
                </c:pt>
                <c:pt idx="10441">
                  <c:v>0.70216699999999999</c:v>
                </c:pt>
                <c:pt idx="10442">
                  <c:v>0.70486199999999999</c:v>
                </c:pt>
                <c:pt idx="10443">
                  <c:v>0.71655000000000002</c:v>
                </c:pt>
                <c:pt idx="10444">
                  <c:v>0.73393699999999995</c:v>
                </c:pt>
                <c:pt idx="10445">
                  <c:v>0.73925099999999999</c:v>
                </c:pt>
                <c:pt idx="10446">
                  <c:v>0.74048199999999997</c:v>
                </c:pt>
                <c:pt idx="10447">
                  <c:v>0.74095500000000003</c:v>
                </c:pt>
                <c:pt idx="10448">
                  <c:v>0.74314899999999995</c:v>
                </c:pt>
                <c:pt idx="10449">
                  <c:v>0.74718799999999996</c:v>
                </c:pt>
                <c:pt idx="10450">
                  <c:v>0.75314999999999999</c:v>
                </c:pt>
                <c:pt idx="10451">
                  <c:v>0.76170700000000002</c:v>
                </c:pt>
                <c:pt idx="10452">
                  <c:v>0.76183199999999995</c:v>
                </c:pt>
                <c:pt idx="10453">
                  <c:v>0.76071500000000003</c:v>
                </c:pt>
                <c:pt idx="10454">
                  <c:v>0.76450799999999997</c:v>
                </c:pt>
                <c:pt idx="10455">
                  <c:v>0.76783800000000002</c:v>
                </c:pt>
                <c:pt idx="10456">
                  <c:v>0.77025100000000002</c:v>
                </c:pt>
                <c:pt idx="10457">
                  <c:v>0.77083500000000005</c:v>
                </c:pt>
                <c:pt idx="10458">
                  <c:v>0.76827299999999998</c:v>
                </c:pt>
                <c:pt idx="10459">
                  <c:v>0.76676599999999995</c:v>
                </c:pt>
                <c:pt idx="10460">
                  <c:v>0.76573599999999997</c:v>
                </c:pt>
                <c:pt idx="10461">
                  <c:v>0.77216799999999997</c:v>
                </c:pt>
                <c:pt idx="10462">
                  <c:v>0.78200899999999995</c:v>
                </c:pt>
                <c:pt idx="10463">
                  <c:v>0.78636499999999998</c:v>
                </c:pt>
                <c:pt idx="10464">
                  <c:v>0.78793599999999997</c:v>
                </c:pt>
                <c:pt idx="10465">
                  <c:v>0.79037199999999996</c:v>
                </c:pt>
                <c:pt idx="10466">
                  <c:v>0.78952299999999997</c:v>
                </c:pt>
                <c:pt idx="10467">
                  <c:v>0.78645200000000004</c:v>
                </c:pt>
                <c:pt idx="10468">
                  <c:v>0.78580000000000005</c:v>
                </c:pt>
                <c:pt idx="10469">
                  <c:v>0.79088000000000003</c:v>
                </c:pt>
                <c:pt idx="10470">
                  <c:v>0.792354</c:v>
                </c:pt>
                <c:pt idx="10471">
                  <c:v>0.79677799999999999</c:v>
                </c:pt>
                <c:pt idx="10472">
                  <c:v>0.80181999999999998</c:v>
                </c:pt>
                <c:pt idx="10473">
                  <c:v>0.80782799999999999</c:v>
                </c:pt>
                <c:pt idx="10474">
                  <c:v>0.81618400000000002</c:v>
                </c:pt>
                <c:pt idx="10475">
                  <c:v>0.81876499999999997</c:v>
                </c:pt>
                <c:pt idx="10476">
                  <c:v>0.81919299999999995</c:v>
                </c:pt>
                <c:pt idx="10477">
                  <c:v>0.81766700000000003</c:v>
                </c:pt>
                <c:pt idx="10478">
                  <c:v>0.81449700000000003</c:v>
                </c:pt>
                <c:pt idx="10479">
                  <c:v>0.80713000000000001</c:v>
                </c:pt>
                <c:pt idx="10480">
                  <c:v>0.79805899999999996</c:v>
                </c:pt>
                <c:pt idx="10481">
                  <c:v>0.79700199999999999</c:v>
                </c:pt>
                <c:pt idx="10482">
                  <c:v>0.80501699999999998</c:v>
                </c:pt>
                <c:pt idx="10483">
                  <c:v>0.808867</c:v>
                </c:pt>
                <c:pt idx="10484">
                  <c:v>0.80742700000000001</c:v>
                </c:pt>
                <c:pt idx="10485">
                  <c:v>0.80701900000000004</c:v>
                </c:pt>
                <c:pt idx="10486">
                  <c:v>0.805481</c:v>
                </c:pt>
                <c:pt idx="10487">
                  <c:v>0.810392</c:v>
                </c:pt>
                <c:pt idx="10488">
                  <c:v>0.81791400000000003</c:v>
                </c:pt>
                <c:pt idx="10489">
                  <c:v>0.82056899999999999</c:v>
                </c:pt>
                <c:pt idx="10490">
                  <c:v>0.82157100000000005</c:v>
                </c:pt>
                <c:pt idx="10491">
                  <c:v>0.82705399999999996</c:v>
                </c:pt>
                <c:pt idx="10492">
                  <c:v>0.83088899999999999</c:v>
                </c:pt>
                <c:pt idx="10493">
                  <c:v>0.83086899999999997</c:v>
                </c:pt>
                <c:pt idx="10494">
                  <c:v>0.83214100000000002</c:v>
                </c:pt>
                <c:pt idx="10495">
                  <c:v>0.838472</c:v>
                </c:pt>
                <c:pt idx="10496">
                  <c:v>0.84140300000000001</c:v>
                </c:pt>
                <c:pt idx="10497">
                  <c:v>0.84381300000000004</c:v>
                </c:pt>
                <c:pt idx="10498">
                  <c:v>0.84690100000000001</c:v>
                </c:pt>
                <c:pt idx="10499">
                  <c:v>0.84649099999999999</c:v>
                </c:pt>
                <c:pt idx="10500">
                  <c:v>0.84701599999999999</c:v>
                </c:pt>
                <c:pt idx="10501">
                  <c:v>0.85058199999999995</c:v>
                </c:pt>
                <c:pt idx="10502">
                  <c:v>0.85652600000000001</c:v>
                </c:pt>
                <c:pt idx="10503">
                  <c:v>0.86272800000000005</c:v>
                </c:pt>
                <c:pt idx="10504">
                  <c:v>0.86751299999999998</c:v>
                </c:pt>
                <c:pt idx="10505">
                  <c:v>0.87410500000000002</c:v>
                </c:pt>
                <c:pt idx="10506">
                  <c:v>0.88414599999999999</c:v>
                </c:pt>
                <c:pt idx="10507">
                  <c:v>0.89362399999999997</c:v>
                </c:pt>
                <c:pt idx="10508">
                  <c:v>0.896505</c:v>
                </c:pt>
                <c:pt idx="10509">
                  <c:v>0.89629700000000001</c:v>
                </c:pt>
                <c:pt idx="10510">
                  <c:v>0.89615800000000001</c:v>
                </c:pt>
                <c:pt idx="10511">
                  <c:v>0.89673999999999998</c:v>
                </c:pt>
                <c:pt idx="10512">
                  <c:v>0.89946999999999999</c:v>
                </c:pt>
                <c:pt idx="10513">
                  <c:v>0.89651199999999998</c:v>
                </c:pt>
                <c:pt idx="10514">
                  <c:v>0.89256500000000005</c:v>
                </c:pt>
                <c:pt idx="10515">
                  <c:v>0.89095199999999997</c:v>
                </c:pt>
                <c:pt idx="10516">
                  <c:v>0.88852200000000003</c:v>
                </c:pt>
                <c:pt idx="10517">
                  <c:v>0.890513</c:v>
                </c:pt>
                <c:pt idx="10518">
                  <c:v>0.89269600000000005</c:v>
                </c:pt>
                <c:pt idx="10519">
                  <c:v>0.90112400000000004</c:v>
                </c:pt>
                <c:pt idx="10520">
                  <c:v>0.90320699999999998</c:v>
                </c:pt>
                <c:pt idx="10521">
                  <c:v>0.903752</c:v>
                </c:pt>
                <c:pt idx="10522">
                  <c:v>0.90842599999999996</c:v>
                </c:pt>
                <c:pt idx="10523">
                  <c:v>0.91525400000000001</c:v>
                </c:pt>
                <c:pt idx="10524">
                  <c:v>0.91761899999999996</c:v>
                </c:pt>
                <c:pt idx="10525">
                  <c:v>0.920547</c:v>
                </c:pt>
                <c:pt idx="10526">
                  <c:v>0.92154700000000001</c:v>
                </c:pt>
                <c:pt idx="10527">
                  <c:v>0.92391100000000004</c:v>
                </c:pt>
                <c:pt idx="10528">
                  <c:v>0.921435</c:v>
                </c:pt>
                <c:pt idx="10529">
                  <c:v>0.92611600000000005</c:v>
                </c:pt>
                <c:pt idx="10530">
                  <c:v>0.93206299999999997</c:v>
                </c:pt>
                <c:pt idx="10531">
                  <c:v>0.93492900000000001</c:v>
                </c:pt>
                <c:pt idx="10532">
                  <c:v>0.93240400000000001</c:v>
                </c:pt>
                <c:pt idx="10533">
                  <c:v>0.93095000000000006</c:v>
                </c:pt>
                <c:pt idx="10534">
                  <c:v>0.92846099999999998</c:v>
                </c:pt>
                <c:pt idx="10535">
                  <c:v>0.92551600000000001</c:v>
                </c:pt>
                <c:pt idx="10536">
                  <c:v>0.92304699999999995</c:v>
                </c:pt>
                <c:pt idx="10537">
                  <c:v>0.91912799999999995</c:v>
                </c:pt>
                <c:pt idx="10538">
                  <c:v>0.92168700000000003</c:v>
                </c:pt>
                <c:pt idx="10539">
                  <c:v>0.91974500000000003</c:v>
                </c:pt>
                <c:pt idx="10540">
                  <c:v>0.915825</c:v>
                </c:pt>
                <c:pt idx="10541">
                  <c:v>0.91043099999999999</c:v>
                </c:pt>
                <c:pt idx="10542">
                  <c:v>0.90252299999999996</c:v>
                </c:pt>
                <c:pt idx="10543">
                  <c:v>0.89808699999999997</c:v>
                </c:pt>
                <c:pt idx="10544">
                  <c:v>0.89371500000000004</c:v>
                </c:pt>
                <c:pt idx="10545">
                  <c:v>0.88830799999999999</c:v>
                </c:pt>
                <c:pt idx="10546">
                  <c:v>0.88535900000000001</c:v>
                </c:pt>
                <c:pt idx="10547">
                  <c:v>0.88394499999999998</c:v>
                </c:pt>
                <c:pt idx="10548">
                  <c:v>0.88351299999999999</c:v>
                </c:pt>
                <c:pt idx="10549">
                  <c:v>0.88460399999999995</c:v>
                </c:pt>
                <c:pt idx="10550">
                  <c:v>0.886154</c:v>
                </c:pt>
                <c:pt idx="10551">
                  <c:v>0.89023600000000003</c:v>
                </c:pt>
                <c:pt idx="10552">
                  <c:v>0.89294499999999999</c:v>
                </c:pt>
                <c:pt idx="10553">
                  <c:v>0.89376699999999998</c:v>
                </c:pt>
                <c:pt idx="10554">
                  <c:v>0.89046400000000003</c:v>
                </c:pt>
                <c:pt idx="10555">
                  <c:v>0.88787700000000003</c:v>
                </c:pt>
                <c:pt idx="10556">
                  <c:v>0.87724800000000003</c:v>
                </c:pt>
                <c:pt idx="10557">
                  <c:v>0.87234199999999995</c:v>
                </c:pt>
                <c:pt idx="10558">
                  <c:v>0.87341299999999999</c:v>
                </c:pt>
                <c:pt idx="10559">
                  <c:v>0.87283999999999995</c:v>
                </c:pt>
                <c:pt idx="10560">
                  <c:v>0.870004</c:v>
                </c:pt>
                <c:pt idx="10561">
                  <c:v>0.87066900000000003</c:v>
                </c:pt>
                <c:pt idx="10562">
                  <c:v>0.87838899999999998</c:v>
                </c:pt>
                <c:pt idx="10563">
                  <c:v>0.88856100000000005</c:v>
                </c:pt>
                <c:pt idx="10564">
                  <c:v>0.89748399999999995</c:v>
                </c:pt>
                <c:pt idx="10565">
                  <c:v>0.90302899999999997</c:v>
                </c:pt>
                <c:pt idx="10566">
                  <c:v>0.90584600000000004</c:v>
                </c:pt>
                <c:pt idx="10567">
                  <c:v>0.90826899999999999</c:v>
                </c:pt>
                <c:pt idx="10568">
                  <c:v>0.90835100000000002</c:v>
                </c:pt>
                <c:pt idx="10569">
                  <c:v>0.912906</c:v>
                </c:pt>
                <c:pt idx="10570">
                  <c:v>0.91443200000000002</c:v>
                </c:pt>
                <c:pt idx="10571">
                  <c:v>0.91578599999999999</c:v>
                </c:pt>
                <c:pt idx="10572">
                  <c:v>0.90805400000000003</c:v>
                </c:pt>
                <c:pt idx="10573">
                  <c:v>0.90543499999999999</c:v>
                </c:pt>
                <c:pt idx="10574">
                  <c:v>0.90503400000000001</c:v>
                </c:pt>
                <c:pt idx="10575">
                  <c:v>0.90804399999999996</c:v>
                </c:pt>
                <c:pt idx="10576">
                  <c:v>0.91060799999999997</c:v>
                </c:pt>
                <c:pt idx="10577">
                  <c:v>0.91786999999999996</c:v>
                </c:pt>
                <c:pt idx="10578">
                  <c:v>0.92418</c:v>
                </c:pt>
                <c:pt idx="10579">
                  <c:v>0.92820400000000003</c:v>
                </c:pt>
                <c:pt idx="10580">
                  <c:v>0.93076000000000003</c:v>
                </c:pt>
                <c:pt idx="10581">
                  <c:v>0.93270200000000003</c:v>
                </c:pt>
                <c:pt idx="10582">
                  <c:v>0.93773300000000004</c:v>
                </c:pt>
                <c:pt idx="10583">
                  <c:v>0.93586400000000003</c:v>
                </c:pt>
                <c:pt idx="10584">
                  <c:v>0.92729600000000001</c:v>
                </c:pt>
                <c:pt idx="10585">
                  <c:v>0.92257</c:v>
                </c:pt>
                <c:pt idx="10586">
                  <c:v>0.92224899999999999</c:v>
                </c:pt>
                <c:pt idx="10587">
                  <c:v>0.92433100000000001</c:v>
                </c:pt>
                <c:pt idx="10588">
                  <c:v>0.91819099999999998</c:v>
                </c:pt>
                <c:pt idx="10589">
                  <c:v>0.91133200000000003</c:v>
                </c:pt>
                <c:pt idx="10590">
                  <c:v>0.91092499999999998</c:v>
                </c:pt>
                <c:pt idx="10591">
                  <c:v>0.91037500000000005</c:v>
                </c:pt>
                <c:pt idx="10592">
                  <c:v>0.90468599999999999</c:v>
                </c:pt>
                <c:pt idx="10593">
                  <c:v>0.90113799999999999</c:v>
                </c:pt>
                <c:pt idx="10594">
                  <c:v>0.90020100000000003</c:v>
                </c:pt>
                <c:pt idx="10595">
                  <c:v>0.89966299999999999</c:v>
                </c:pt>
                <c:pt idx="10596">
                  <c:v>0.88859999999999995</c:v>
                </c:pt>
                <c:pt idx="10597">
                  <c:v>0.88490800000000003</c:v>
                </c:pt>
                <c:pt idx="10598">
                  <c:v>0.89136700000000002</c:v>
                </c:pt>
                <c:pt idx="10599">
                  <c:v>0.90283199999999997</c:v>
                </c:pt>
                <c:pt idx="10600">
                  <c:v>0.90817400000000004</c:v>
                </c:pt>
                <c:pt idx="10601">
                  <c:v>0.90083800000000003</c:v>
                </c:pt>
                <c:pt idx="10602">
                  <c:v>0.89431499999999997</c:v>
                </c:pt>
                <c:pt idx="10603">
                  <c:v>0.896424</c:v>
                </c:pt>
                <c:pt idx="10604">
                  <c:v>0.89285599999999998</c:v>
                </c:pt>
                <c:pt idx="10605">
                  <c:v>0.88272399999999995</c:v>
                </c:pt>
                <c:pt idx="10606">
                  <c:v>0.875664</c:v>
                </c:pt>
                <c:pt idx="10607">
                  <c:v>0.87013399999999996</c:v>
                </c:pt>
                <c:pt idx="10608">
                  <c:v>0.86578699999999997</c:v>
                </c:pt>
                <c:pt idx="10609">
                  <c:v>0.86160899999999996</c:v>
                </c:pt>
                <c:pt idx="10610">
                  <c:v>0.86036999999999997</c:v>
                </c:pt>
                <c:pt idx="10611">
                  <c:v>0.86688799999999999</c:v>
                </c:pt>
                <c:pt idx="10612">
                  <c:v>0.87146599999999996</c:v>
                </c:pt>
                <c:pt idx="10613">
                  <c:v>0.87678699999999998</c:v>
                </c:pt>
                <c:pt idx="10614">
                  <c:v>0.87719000000000003</c:v>
                </c:pt>
                <c:pt idx="10615">
                  <c:v>0.87176100000000001</c:v>
                </c:pt>
                <c:pt idx="10616">
                  <c:v>0.85723700000000003</c:v>
                </c:pt>
                <c:pt idx="10617">
                  <c:v>0.842746</c:v>
                </c:pt>
                <c:pt idx="10618">
                  <c:v>0.83718999999999999</c:v>
                </c:pt>
                <c:pt idx="10619">
                  <c:v>0.843082</c:v>
                </c:pt>
                <c:pt idx="10620">
                  <c:v>0.85312399999999999</c:v>
                </c:pt>
                <c:pt idx="10621">
                  <c:v>0.85982800000000004</c:v>
                </c:pt>
                <c:pt idx="10622">
                  <c:v>0.86501899999999998</c:v>
                </c:pt>
                <c:pt idx="10623">
                  <c:v>0.880722</c:v>
                </c:pt>
                <c:pt idx="10624">
                  <c:v>0.89249299999999998</c:v>
                </c:pt>
                <c:pt idx="10625">
                  <c:v>0.89580700000000002</c:v>
                </c:pt>
                <c:pt idx="10626">
                  <c:v>0.89824899999999996</c:v>
                </c:pt>
                <c:pt idx="10627">
                  <c:v>0.90054500000000004</c:v>
                </c:pt>
                <c:pt idx="10628">
                  <c:v>0.903451</c:v>
                </c:pt>
                <c:pt idx="10629">
                  <c:v>0.90688800000000003</c:v>
                </c:pt>
                <c:pt idx="10630">
                  <c:v>0.907968</c:v>
                </c:pt>
                <c:pt idx="10631">
                  <c:v>0.90262500000000001</c:v>
                </c:pt>
                <c:pt idx="10632">
                  <c:v>0.89946199999999998</c:v>
                </c:pt>
                <c:pt idx="10633">
                  <c:v>0.90246199999999999</c:v>
                </c:pt>
                <c:pt idx="10634">
                  <c:v>0.90727400000000002</c:v>
                </c:pt>
                <c:pt idx="10635">
                  <c:v>0.90464</c:v>
                </c:pt>
                <c:pt idx="10636">
                  <c:v>0.90057299999999996</c:v>
                </c:pt>
                <c:pt idx="10637">
                  <c:v>0.90242999999999995</c:v>
                </c:pt>
                <c:pt idx="10638">
                  <c:v>0.90654000000000001</c:v>
                </c:pt>
                <c:pt idx="10639">
                  <c:v>0.89980599999999999</c:v>
                </c:pt>
                <c:pt idx="10640">
                  <c:v>0.88870400000000005</c:v>
                </c:pt>
                <c:pt idx="10641">
                  <c:v>0.88416600000000001</c:v>
                </c:pt>
                <c:pt idx="10642">
                  <c:v>0.88252399999999998</c:v>
                </c:pt>
                <c:pt idx="10643">
                  <c:v>0.88317900000000005</c:v>
                </c:pt>
                <c:pt idx="10644">
                  <c:v>0.88318600000000003</c:v>
                </c:pt>
                <c:pt idx="10645">
                  <c:v>0.88393900000000003</c:v>
                </c:pt>
                <c:pt idx="10646">
                  <c:v>0.88724099999999995</c:v>
                </c:pt>
                <c:pt idx="10647">
                  <c:v>0.88882300000000003</c:v>
                </c:pt>
                <c:pt idx="10648">
                  <c:v>0.88408299999999995</c:v>
                </c:pt>
                <c:pt idx="10649">
                  <c:v>0.880027</c:v>
                </c:pt>
                <c:pt idx="10650">
                  <c:v>0.88107800000000003</c:v>
                </c:pt>
                <c:pt idx="10651">
                  <c:v>0.88330200000000003</c:v>
                </c:pt>
                <c:pt idx="10652">
                  <c:v>0.88300199999999995</c:v>
                </c:pt>
                <c:pt idx="10653">
                  <c:v>0.87748499999999996</c:v>
                </c:pt>
                <c:pt idx="10654">
                  <c:v>0.87305699999999997</c:v>
                </c:pt>
                <c:pt idx="10655">
                  <c:v>0.87615100000000001</c:v>
                </c:pt>
                <c:pt idx="10656">
                  <c:v>0.88000400000000001</c:v>
                </c:pt>
                <c:pt idx="10657">
                  <c:v>0.87739299999999998</c:v>
                </c:pt>
                <c:pt idx="10658">
                  <c:v>0.87082199999999998</c:v>
                </c:pt>
                <c:pt idx="10659">
                  <c:v>0.87052799999999997</c:v>
                </c:pt>
                <c:pt idx="10660">
                  <c:v>0.878386</c:v>
                </c:pt>
                <c:pt idx="10661">
                  <c:v>0.88563199999999997</c:v>
                </c:pt>
                <c:pt idx="10662">
                  <c:v>0.88616899999999998</c:v>
                </c:pt>
                <c:pt idx="10663">
                  <c:v>0.88308699999999996</c:v>
                </c:pt>
                <c:pt idx="10664">
                  <c:v>0.88725699999999996</c:v>
                </c:pt>
                <c:pt idx="10665">
                  <c:v>0.89566800000000002</c:v>
                </c:pt>
                <c:pt idx="10666">
                  <c:v>0.90159</c:v>
                </c:pt>
                <c:pt idx="10667">
                  <c:v>0.90127299999999999</c:v>
                </c:pt>
                <c:pt idx="10668">
                  <c:v>0.89993599999999996</c:v>
                </c:pt>
                <c:pt idx="10669">
                  <c:v>0.90030600000000005</c:v>
                </c:pt>
                <c:pt idx="10670">
                  <c:v>0.90081500000000003</c:v>
                </c:pt>
                <c:pt idx="10671">
                  <c:v>0.90442</c:v>
                </c:pt>
                <c:pt idx="10672">
                  <c:v>0.90536899999999998</c:v>
                </c:pt>
                <c:pt idx="10673">
                  <c:v>0.89701200000000003</c:v>
                </c:pt>
                <c:pt idx="10674">
                  <c:v>0.88730200000000004</c:v>
                </c:pt>
                <c:pt idx="10675">
                  <c:v>0.88380700000000001</c:v>
                </c:pt>
                <c:pt idx="10676">
                  <c:v>0.88315500000000002</c:v>
                </c:pt>
                <c:pt idx="10677">
                  <c:v>0.88269299999999995</c:v>
                </c:pt>
                <c:pt idx="10678">
                  <c:v>0.883386</c:v>
                </c:pt>
                <c:pt idx="10679">
                  <c:v>0.88776600000000006</c:v>
                </c:pt>
                <c:pt idx="10680">
                  <c:v>0.89017199999999996</c:v>
                </c:pt>
                <c:pt idx="10681">
                  <c:v>0.88716700000000004</c:v>
                </c:pt>
                <c:pt idx="10682">
                  <c:v>0.88322299999999998</c:v>
                </c:pt>
                <c:pt idx="10683">
                  <c:v>0.88045200000000001</c:v>
                </c:pt>
                <c:pt idx="10684">
                  <c:v>0.87611499999999998</c:v>
                </c:pt>
                <c:pt idx="10685">
                  <c:v>0.86867499999999997</c:v>
                </c:pt>
                <c:pt idx="10686">
                  <c:v>0.85955800000000004</c:v>
                </c:pt>
                <c:pt idx="10687">
                  <c:v>0.856769</c:v>
                </c:pt>
                <c:pt idx="10688">
                  <c:v>0.85877899999999996</c:v>
                </c:pt>
                <c:pt idx="10689">
                  <c:v>0.85817399999999999</c:v>
                </c:pt>
                <c:pt idx="10690">
                  <c:v>0.85025099999999998</c:v>
                </c:pt>
                <c:pt idx="10691">
                  <c:v>0.84617299999999995</c:v>
                </c:pt>
                <c:pt idx="10692">
                  <c:v>0.84529799999999999</c:v>
                </c:pt>
                <c:pt idx="10693">
                  <c:v>0.84137899999999999</c:v>
                </c:pt>
                <c:pt idx="10694">
                  <c:v>0.83782100000000004</c:v>
                </c:pt>
                <c:pt idx="10695">
                  <c:v>0.82923599999999997</c:v>
                </c:pt>
                <c:pt idx="10696">
                  <c:v>0.81876899999999997</c:v>
                </c:pt>
                <c:pt idx="10697">
                  <c:v>0.81741699999999995</c:v>
                </c:pt>
                <c:pt idx="10698">
                  <c:v>0.81011999999999995</c:v>
                </c:pt>
                <c:pt idx="10699">
                  <c:v>0.795601</c:v>
                </c:pt>
                <c:pt idx="10700">
                  <c:v>0.79077900000000001</c:v>
                </c:pt>
                <c:pt idx="10701">
                  <c:v>0.79123699999999997</c:v>
                </c:pt>
                <c:pt idx="10702">
                  <c:v>0.80316799999999999</c:v>
                </c:pt>
                <c:pt idx="10703">
                  <c:v>0.81129200000000001</c:v>
                </c:pt>
                <c:pt idx="10704">
                  <c:v>0.80608999999999997</c:v>
                </c:pt>
                <c:pt idx="10705">
                  <c:v>0.79643200000000003</c:v>
                </c:pt>
                <c:pt idx="10706">
                  <c:v>0.79288499999999995</c:v>
                </c:pt>
                <c:pt idx="10707">
                  <c:v>0.78867600000000004</c:v>
                </c:pt>
                <c:pt idx="10708">
                  <c:v>0.78054199999999996</c:v>
                </c:pt>
                <c:pt idx="10709">
                  <c:v>0.77403599999999995</c:v>
                </c:pt>
                <c:pt idx="10710">
                  <c:v>0.77454699999999999</c:v>
                </c:pt>
                <c:pt idx="10711">
                  <c:v>0.77767399999999998</c:v>
                </c:pt>
                <c:pt idx="10712">
                  <c:v>0.78264500000000004</c:v>
                </c:pt>
                <c:pt idx="10713">
                  <c:v>0.78386400000000001</c:v>
                </c:pt>
                <c:pt idx="10714">
                  <c:v>0.78204399999999996</c:v>
                </c:pt>
                <c:pt idx="10715">
                  <c:v>0.77793500000000004</c:v>
                </c:pt>
                <c:pt idx="10716">
                  <c:v>0.76890400000000003</c:v>
                </c:pt>
                <c:pt idx="10717">
                  <c:v>0.759575</c:v>
                </c:pt>
                <c:pt idx="10718">
                  <c:v>0.752888</c:v>
                </c:pt>
                <c:pt idx="10719">
                  <c:v>0.75161599999999995</c:v>
                </c:pt>
                <c:pt idx="10720">
                  <c:v>0.75695599999999996</c:v>
                </c:pt>
                <c:pt idx="10721">
                  <c:v>0.75967700000000005</c:v>
                </c:pt>
                <c:pt idx="10722">
                  <c:v>0.75831999999999999</c:v>
                </c:pt>
                <c:pt idx="10723">
                  <c:v>0.75168100000000004</c:v>
                </c:pt>
                <c:pt idx="10724">
                  <c:v>0.74225600000000003</c:v>
                </c:pt>
                <c:pt idx="10725">
                  <c:v>0.73289400000000005</c:v>
                </c:pt>
                <c:pt idx="10726">
                  <c:v>0.72543299999999999</c:v>
                </c:pt>
                <c:pt idx="10727">
                  <c:v>0.71706899999999996</c:v>
                </c:pt>
                <c:pt idx="10728">
                  <c:v>0.70912500000000001</c:v>
                </c:pt>
                <c:pt idx="10729">
                  <c:v>0.70087999999999995</c:v>
                </c:pt>
                <c:pt idx="10730">
                  <c:v>0.69111999999999996</c:v>
                </c:pt>
                <c:pt idx="10731">
                  <c:v>0.688948</c:v>
                </c:pt>
                <c:pt idx="10732">
                  <c:v>0.68371999999999999</c:v>
                </c:pt>
                <c:pt idx="10733">
                  <c:v>0.67706900000000003</c:v>
                </c:pt>
                <c:pt idx="10734">
                  <c:v>0.67600000000000005</c:v>
                </c:pt>
                <c:pt idx="10735">
                  <c:v>0.678172</c:v>
                </c:pt>
                <c:pt idx="10736">
                  <c:v>0.680419</c:v>
                </c:pt>
                <c:pt idx="10737">
                  <c:v>0.68027499999999996</c:v>
                </c:pt>
                <c:pt idx="10738">
                  <c:v>0.67369000000000001</c:v>
                </c:pt>
                <c:pt idx="10739">
                  <c:v>0.66648300000000005</c:v>
                </c:pt>
                <c:pt idx="10740">
                  <c:v>0.66421600000000003</c:v>
                </c:pt>
                <c:pt idx="10741">
                  <c:v>0.66139099999999995</c:v>
                </c:pt>
                <c:pt idx="10742">
                  <c:v>0.65694600000000003</c:v>
                </c:pt>
                <c:pt idx="10743">
                  <c:v>0.65285199999999999</c:v>
                </c:pt>
                <c:pt idx="10744">
                  <c:v>0.64941700000000002</c:v>
                </c:pt>
                <c:pt idx="10745">
                  <c:v>0.64802499999999996</c:v>
                </c:pt>
                <c:pt idx="10746">
                  <c:v>0.64748099999999997</c:v>
                </c:pt>
                <c:pt idx="10747">
                  <c:v>0.64477899999999999</c:v>
                </c:pt>
                <c:pt idx="10748">
                  <c:v>0.64021399999999995</c:v>
                </c:pt>
                <c:pt idx="10749">
                  <c:v>0.63288</c:v>
                </c:pt>
                <c:pt idx="10750">
                  <c:v>0.62423700000000004</c:v>
                </c:pt>
                <c:pt idx="10751">
                  <c:v>0.61641400000000002</c:v>
                </c:pt>
                <c:pt idx="10752">
                  <c:v>0.61096499999999998</c:v>
                </c:pt>
                <c:pt idx="10753">
                  <c:v>0.60901700000000003</c:v>
                </c:pt>
                <c:pt idx="10754">
                  <c:v>0.60863500000000004</c:v>
                </c:pt>
                <c:pt idx="10755">
                  <c:v>0.60047499999999998</c:v>
                </c:pt>
                <c:pt idx="10756">
                  <c:v>0.59135300000000002</c:v>
                </c:pt>
                <c:pt idx="10757">
                  <c:v>0.58235199999999998</c:v>
                </c:pt>
                <c:pt idx="10758">
                  <c:v>0.57415700000000003</c:v>
                </c:pt>
                <c:pt idx="10759">
                  <c:v>0.56476199999999999</c:v>
                </c:pt>
                <c:pt idx="10760">
                  <c:v>0.552786</c:v>
                </c:pt>
                <c:pt idx="10761">
                  <c:v>0.53608500000000003</c:v>
                </c:pt>
                <c:pt idx="10762">
                  <c:v>0.526389</c:v>
                </c:pt>
                <c:pt idx="10763">
                  <c:v>0.52482200000000001</c:v>
                </c:pt>
                <c:pt idx="10764">
                  <c:v>0.52770300000000003</c:v>
                </c:pt>
                <c:pt idx="10765">
                  <c:v>0.52961000000000003</c:v>
                </c:pt>
                <c:pt idx="10766">
                  <c:v>0.528972</c:v>
                </c:pt>
                <c:pt idx="10767">
                  <c:v>0.52598699999999998</c:v>
                </c:pt>
                <c:pt idx="10768">
                  <c:v>0.52229199999999998</c:v>
                </c:pt>
                <c:pt idx="10769">
                  <c:v>0.52424099999999996</c:v>
                </c:pt>
                <c:pt idx="10770">
                  <c:v>0.526729</c:v>
                </c:pt>
                <c:pt idx="10771">
                  <c:v>0.52304700000000004</c:v>
                </c:pt>
                <c:pt idx="10772">
                  <c:v>0.51344599999999996</c:v>
                </c:pt>
                <c:pt idx="10773">
                  <c:v>0.49863800000000003</c:v>
                </c:pt>
                <c:pt idx="10774">
                  <c:v>0.48030299999999998</c:v>
                </c:pt>
                <c:pt idx="10775">
                  <c:v>0.46392</c:v>
                </c:pt>
                <c:pt idx="10776">
                  <c:v>0.44966600000000001</c:v>
                </c:pt>
                <c:pt idx="10777">
                  <c:v>0.438998</c:v>
                </c:pt>
                <c:pt idx="10778">
                  <c:v>0.43681500000000001</c:v>
                </c:pt>
                <c:pt idx="10779">
                  <c:v>0.43947700000000001</c:v>
                </c:pt>
                <c:pt idx="10780">
                  <c:v>0.44070900000000002</c:v>
                </c:pt>
                <c:pt idx="10781">
                  <c:v>0.441222</c:v>
                </c:pt>
                <c:pt idx="10782">
                  <c:v>0.443496</c:v>
                </c:pt>
                <c:pt idx="10783">
                  <c:v>0.44386100000000001</c:v>
                </c:pt>
                <c:pt idx="10784">
                  <c:v>0.445405</c:v>
                </c:pt>
                <c:pt idx="10785">
                  <c:v>0.45142900000000002</c:v>
                </c:pt>
                <c:pt idx="10786">
                  <c:v>0.45411499999999999</c:v>
                </c:pt>
                <c:pt idx="10787">
                  <c:v>0.45047599999999999</c:v>
                </c:pt>
                <c:pt idx="10788">
                  <c:v>0.44613799999999998</c:v>
                </c:pt>
                <c:pt idx="10789">
                  <c:v>0.44347500000000001</c:v>
                </c:pt>
                <c:pt idx="10790">
                  <c:v>0.44151099999999999</c:v>
                </c:pt>
                <c:pt idx="10791">
                  <c:v>0.439799</c:v>
                </c:pt>
                <c:pt idx="10792">
                  <c:v>0.43624000000000002</c:v>
                </c:pt>
                <c:pt idx="10793">
                  <c:v>0.42958200000000002</c:v>
                </c:pt>
                <c:pt idx="10794">
                  <c:v>0.4158</c:v>
                </c:pt>
                <c:pt idx="10795">
                  <c:v>0.39738099999999998</c:v>
                </c:pt>
                <c:pt idx="10796">
                  <c:v>0.38431500000000002</c:v>
                </c:pt>
                <c:pt idx="10797">
                  <c:v>0.37362299999999998</c:v>
                </c:pt>
                <c:pt idx="10798">
                  <c:v>0.36456300000000003</c:v>
                </c:pt>
                <c:pt idx="10799">
                  <c:v>0.35589100000000001</c:v>
                </c:pt>
                <c:pt idx="10800">
                  <c:v>0.34891</c:v>
                </c:pt>
                <c:pt idx="10801">
                  <c:v>0.34626400000000002</c:v>
                </c:pt>
                <c:pt idx="10802">
                  <c:v>0.34837600000000002</c:v>
                </c:pt>
                <c:pt idx="10803">
                  <c:v>0.35256799999999999</c:v>
                </c:pt>
                <c:pt idx="10804">
                  <c:v>0.36019000000000001</c:v>
                </c:pt>
                <c:pt idx="10805">
                  <c:v>0.36876900000000001</c:v>
                </c:pt>
                <c:pt idx="10806">
                  <c:v>0.37410500000000002</c:v>
                </c:pt>
                <c:pt idx="10807">
                  <c:v>0.37948100000000001</c:v>
                </c:pt>
                <c:pt idx="10808">
                  <c:v>0.38734499999999999</c:v>
                </c:pt>
                <c:pt idx="10809">
                  <c:v>0.39525900000000003</c:v>
                </c:pt>
                <c:pt idx="10810">
                  <c:v>0.400036</c:v>
                </c:pt>
                <c:pt idx="10811">
                  <c:v>0.40077200000000002</c:v>
                </c:pt>
                <c:pt idx="10812">
                  <c:v>0.40694799999999998</c:v>
                </c:pt>
                <c:pt idx="10813">
                  <c:v>0.41321799999999997</c:v>
                </c:pt>
                <c:pt idx="10814">
                  <c:v>0.41380099999999997</c:v>
                </c:pt>
                <c:pt idx="10815">
                  <c:v>0.41684399999999999</c:v>
                </c:pt>
                <c:pt idx="10816">
                  <c:v>0.42462899999999998</c:v>
                </c:pt>
                <c:pt idx="10817">
                  <c:v>0.42617100000000002</c:v>
                </c:pt>
                <c:pt idx="10818">
                  <c:v>0.423064</c:v>
                </c:pt>
                <c:pt idx="10819">
                  <c:v>0.42737599999999998</c:v>
                </c:pt>
                <c:pt idx="10820">
                  <c:v>0.43419600000000003</c:v>
                </c:pt>
                <c:pt idx="10821">
                  <c:v>0.43800800000000001</c:v>
                </c:pt>
                <c:pt idx="10822">
                  <c:v>0.43788700000000003</c:v>
                </c:pt>
                <c:pt idx="10823">
                  <c:v>0.43292700000000001</c:v>
                </c:pt>
                <c:pt idx="10824">
                  <c:v>0.427458</c:v>
                </c:pt>
                <c:pt idx="10825">
                  <c:v>0.42358800000000002</c:v>
                </c:pt>
                <c:pt idx="10826">
                  <c:v>0.41841299999999998</c:v>
                </c:pt>
                <c:pt idx="10827">
                  <c:v>0.40602100000000002</c:v>
                </c:pt>
                <c:pt idx="10828">
                  <c:v>0.39137699999999997</c:v>
                </c:pt>
                <c:pt idx="10829">
                  <c:v>0.38491399999999998</c:v>
                </c:pt>
                <c:pt idx="10830">
                  <c:v>0.37590099999999999</c:v>
                </c:pt>
                <c:pt idx="10831">
                  <c:v>0.36751600000000001</c:v>
                </c:pt>
                <c:pt idx="10832">
                  <c:v>0.35648400000000002</c:v>
                </c:pt>
                <c:pt idx="10833">
                  <c:v>0.34342</c:v>
                </c:pt>
                <c:pt idx="10834">
                  <c:v>0.32436500000000001</c:v>
                </c:pt>
                <c:pt idx="10835">
                  <c:v>0.30853900000000001</c:v>
                </c:pt>
                <c:pt idx="10836">
                  <c:v>0.29449199999999998</c:v>
                </c:pt>
                <c:pt idx="10837">
                  <c:v>0.28413500000000003</c:v>
                </c:pt>
                <c:pt idx="10838">
                  <c:v>0.27140199999999998</c:v>
                </c:pt>
                <c:pt idx="10839">
                  <c:v>0.257606</c:v>
                </c:pt>
                <c:pt idx="10840">
                  <c:v>0.25034499999999998</c:v>
                </c:pt>
                <c:pt idx="10841">
                  <c:v>0.250471</c:v>
                </c:pt>
                <c:pt idx="10842">
                  <c:v>0.24615300000000001</c:v>
                </c:pt>
                <c:pt idx="10843">
                  <c:v>0.24168899999999999</c:v>
                </c:pt>
                <c:pt idx="10844">
                  <c:v>0.23077700000000001</c:v>
                </c:pt>
                <c:pt idx="10845">
                  <c:v>0.218385</c:v>
                </c:pt>
                <c:pt idx="10846">
                  <c:v>0.209286</c:v>
                </c:pt>
                <c:pt idx="10847">
                  <c:v>0.20505499999999999</c:v>
                </c:pt>
                <c:pt idx="10848">
                  <c:v>0.200928</c:v>
                </c:pt>
                <c:pt idx="10849">
                  <c:v>0.19936100000000001</c:v>
                </c:pt>
                <c:pt idx="10850">
                  <c:v>0.20669299999999999</c:v>
                </c:pt>
                <c:pt idx="10851">
                  <c:v>0.209427</c:v>
                </c:pt>
                <c:pt idx="10852">
                  <c:v>0.20719799999999999</c:v>
                </c:pt>
                <c:pt idx="10853">
                  <c:v>0.208199</c:v>
                </c:pt>
                <c:pt idx="10854">
                  <c:v>0.212563</c:v>
                </c:pt>
                <c:pt idx="10855">
                  <c:v>0.208506</c:v>
                </c:pt>
                <c:pt idx="10856">
                  <c:v>0.20207</c:v>
                </c:pt>
                <c:pt idx="10857">
                  <c:v>0.197607</c:v>
                </c:pt>
                <c:pt idx="10858">
                  <c:v>0.19495499999999999</c:v>
                </c:pt>
                <c:pt idx="10859">
                  <c:v>0.19056300000000001</c:v>
                </c:pt>
                <c:pt idx="10860">
                  <c:v>0.18495900000000001</c:v>
                </c:pt>
                <c:pt idx="10861">
                  <c:v>0.17921799999999999</c:v>
                </c:pt>
                <c:pt idx="10862">
                  <c:v>0.17491799999999999</c:v>
                </c:pt>
                <c:pt idx="10863">
                  <c:v>0.17202999999999999</c:v>
                </c:pt>
                <c:pt idx="10864">
                  <c:v>0.172623</c:v>
                </c:pt>
                <c:pt idx="10865">
                  <c:v>0.17417299999999999</c:v>
                </c:pt>
                <c:pt idx="10866">
                  <c:v>0.17169200000000001</c:v>
                </c:pt>
                <c:pt idx="10867">
                  <c:v>0.162273</c:v>
                </c:pt>
                <c:pt idx="10868">
                  <c:v>0.154917</c:v>
                </c:pt>
                <c:pt idx="10869">
                  <c:v>0.14904899999999999</c:v>
                </c:pt>
                <c:pt idx="10870">
                  <c:v>0.14908399999999999</c:v>
                </c:pt>
                <c:pt idx="10871">
                  <c:v>0.14984900000000001</c:v>
                </c:pt>
                <c:pt idx="10872">
                  <c:v>0.143563</c:v>
                </c:pt>
                <c:pt idx="10873">
                  <c:v>0.13645199999999999</c:v>
                </c:pt>
                <c:pt idx="10874">
                  <c:v>0.12881899999999999</c:v>
                </c:pt>
                <c:pt idx="10875">
                  <c:v>0.124473</c:v>
                </c:pt>
                <c:pt idx="10876">
                  <c:v>0.12564700000000001</c:v>
                </c:pt>
                <c:pt idx="10877">
                  <c:v>0.13061600000000001</c:v>
                </c:pt>
                <c:pt idx="10878">
                  <c:v>0.13359199999999999</c:v>
                </c:pt>
                <c:pt idx="10879">
                  <c:v>0.138132</c:v>
                </c:pt>
                <c:pt idx="10880">
                  <c:v>0.13727400000000001</c:v>
                </c:pt>
                <c:pt idx="10881">
                  <c:v>0.129777</c:v>
                </c:pt>
                <c:pt idx="10882">
                  <c:v>0.101897</c:v>
                </c:pt>
                <c:pt idx="10883">
                  <c:v>8.5332900000000003E-2</c:v>
                </c:pt>
                <c:pt idx="10884">
                  <c:v>8.25737E-2</c:v>
                </c:pt>
                <c:pt idx="10885">
                  <c:v>8.6514199999999999E-2</c:v>
                </c:pt>
                <c:pt idx="10886">
                  <c:v>9.1018000000000002E-2</c:v>
                </c:pt>
                <c:pt idx="10887">
                  <c:v>9.7968200000000005E-2</c:v>
                </c:pt>
                <c:pt idx="10888">
                  <c:v>0.109002</c:v>
                </c:pt>
                <c:pt idx="10889">
                  <c:v>0.116095</c:v>
                </c:pt>
                <c:pt idx="10890">
                  <c:v>0.116705</c:v>
                </c:pt>
                <c:pt idx="10891">
                  <c:v>0.10624599999999999</c:v>
                </c:pt>
                <c:pt idx="10892">
                  <c:v>9.8739800000000003E-2</c:v>
                </c:pt>
                <c:pt idx="10893">
                  <c:v>9.3273499999999995E-2</c:v>
                </c:pt>
                <c:pt idx="10894">
                  <c:v>7.7791799999999994E-2</c:v>
                </c:pt>
                <c:pt idx="10895">
                  <c:v>7.1851200000000004E-2</c:v>
                </c:pt>
                <c:pt idx="10896">
                  <c:v>7.2434700000000005E-2</c:v>
                </c:pt>
                <c:pt idx="10897">
                  <c:v>7.9516500000000004E-2</c:v>
                </c:pt>
                <c:pt idx="10898">
                  <c:v>8.3547700000000003E-2</c:v>
                </c:pt>
                <c:pt idx="10899">
                  <c:v>8.4112000000000006E-2</c:v>
                </c:pt>
                <c:pt idx="10900">
                  <c:v>8.4155499999999994E-2</c:v>
                </c:pt>
                <c:pt idx="10901">
                  <c:v>8.0224500000000004E-2</c:v>
                </c:pt>
                <c:pt idx="10902">
                  <c:v>7.88359E-2</c:v>
                </c:pt>
                <c:pt idx="10903">
                  <c:v>7.6913300000000004E-2</c:v>
                </c:pt>
                <c:pt idx="10904">
                  <c:v>7.3964199999999994E-2</c:v>
                </c:pt>
                <c:pt idx="10905">
                  <c:v>6.8058099999999996E-2</c:v>
                </c:pt>
                <c:pt idx="10906">
                  <c:v>6.4181199999999994E-2</c:v>
                </c:pt>
                <c:pt idx="10907">
                  <c:v>5.92694E-2</c:v>
                </c:pt>
                <c:pt idx="10908">
                  <c:v>5.4924800000000003E-2</c:v>
                </c:pt>
                <c:pt idx="10909">
                  <c:v>5.1492499999999997E-2</c:v>
                </c:pt>
                <c:pt idx="10910">
                  <c:v>4.3556600000000001E-2</c:v>
                </c:pt>
                <c:pt idx="10911">
                  <c:v>3.56963E-2</c:v>
                </c:pt>
                <c:pt idx="10912">
                  <c:v>2.8376800000000001E-2</c:v>
                </c:pt>
                <c:pt idx="10913">
                  <c:v>2.5122100000000001E-2</c:v>
                </c:pt>
                <c:pt idx="10914">
                  <c:v>2.6377299999999999E-2</c:v>
                </c:pt>
                <c:pt idx="10915">
                  <c:v>2.9429199999999999E-2</c:v>
                </c:pt>
                <c:pt idx="10916">
                  <c:v>2.3910000000000001E-2</c:v>
                </c:pt>
                <c:pt idx="10917">
                  <c:v>1.50492E-2</c:v>
                </c:pt>
                <c:pt idx="10918">
                  <c:v>5.1747099999999999E-3</c:v>
                </c:pt>
                <c:pt idx="10919">
                  <c:v>-5.6062400000000002E-3</c:v>
                </c:pt>
                <c:pt idx="10920">
                  <c:v>-1.0759700000000001E-2</c:v>
                </c:pt>
                <c:pt idx="10921">
                  <c:v>-1.05562E-2</c:v>
                </c:pt>
                <c:pt idx="10922">
                  <c:v>-1.18764E-2</c:v>
                </c:pt>
                <c:pt idx="10923">
                  <c:v>-1.06178E-2</c:v>
                </c:pt>
                <c:pt idx="10924">
                  <c:v>-6.3325999999999999E-3</c:v>
                </c:pt>
                <c:pt idx="10925">
                  <c:v>2.4149100000000001E-3</c:v>
                </c:pt>
                <c:pt idx="10926">
                  <c:v>1.05807E-2</c:v>
                </c:pt>
                <c:pt idx="10927">
                  <c:v>1.6754600000000001E-2</c:v>
                </c:pt>
                <c:pt idx="10928">
                  <c:v>2.19957E-2</c:v>
                </c:pt>
                <c:pt idx="10929">
                  <c:v>2.7655300000000001E-2</c:v>
                </c:pt>
                <c:pt idx="10930">
                  <c:v>2.6825100000000001E-2</c:v>
                </c:pt>
                <c:pt idx="10931">
                  <c:v>2.55587E-2</c:v>
                </c:pt>
                <c:pt idx="10932">
                  <c:v>2.2824899999999999E-2</c:v>
                </c:pt>
                <c:pt idx="10933">
                  <c:v>2.2579100000000001E-2</c:v>
                </c:pt>
                <c:pt idx="10934">
                  <c:v>1.9315599999999999E-2</c:v>
                </c:pt>
                <c:pt idx="10935">
                  <c:v>1.7113300000000001E-2</c:v>
                </c:pt>
                <c:pt idx="10936">
                  <c:v>1.7914099999999999E-2</c:v>
                </c:pt>
                <c:pt idx="10937">
                  <c:v>2.11925E-2</c:v>
                </c:pt>
                <c:pt idx="10938">
                  <c:v>2.4476999999999999E-2</c:v>
                </c:pt>
                <c:pt idx="10939">
                  <c:v>2.82425E-2</c:v>
                </c:pt>
                <c:pt idx="10940">
                  <c:v>2.50224E-2</c:v>
                </c:pt>
                <c:pt idx="10941">
                  <c:v>2.03301E-2</c:v>
                </c:pt>
                <c:pt idx="10942">
                  <c:v>1.51436E-2</c:v>
                </c:pt>
                <c:pt idx="10943">
                  <c:v>7.9795999999999999E-3</c:v>
                </c:pt>
                <c:pt idx="10944">
                  <c:v>-6.6793199999999999E-3</c:v>
                </c:pt>
                <c:pt idx="10945">
                  <c:v>-1.39157E-2</c:v>
                </c:pt>
                <c:pt idx="10946">
                  <c:v>-8.7074500000000003E-3</c:v>
                </c:pt>
                <c:pt idx="10947">
                  <c:v>6.5780600000000002E-3</c:v>
                </c:pt>
                <c:pt idx="10948">
                  <c:v>1.5503599999999999E-2</c:v>
                </c:pt>
                <c:pt idx="10949">
                  <c:v>1.7414800000000001E-2</c:v>
                </c:pt>
                <c:pt idx="10950">
                  <c:v>1.4841999999999999E-2</c:v>
                </c:pt>
                <c:pt idx="10951">
                  <c:v>9.1974399999999994E-3</c:v>
                </c:pt>
                <c:pt idx="10952">
                  <c:v>6.0528999999999999E-3</c:v>
                </c:pt>
                <c:pt idx="10953">
                  <c:v>1.41954E-3</c:v>
                </c:pt>
                <c:pt idx="10954">
                  <c:v>-3.0384700000000001E-3</c:v>
                </c:pt>
                <c:pt idx="10955">
                  <c:v>-1.6587500000000002E-2</c:v>
                </c:pt>
                <c:pt idx="10956">
                  <c:v>-2.2930900000000001E-2</c:v>
                </c:pt>
                <c:pt idx="10957">
                  <c:v>-2.43219E-2</c:v>
                </c:pt>
                <c:pt idx="10958">
                  <c:v>-1.5140900000000001E-2</c:v>
                </c:pt>
                <c:pt idx="10959">
                  <c:v>-8.5602300000000003E-3</c:v>
                </c:pt>
                <c:pt idx="10960">
                  <c:v>-3.7776699999999999E-3</c:v>
                </c:pt>
                <c:pt idx="10961">
                  <c:v>3.7096299999999998E-3</c:v>
                </c:pt>
                <c:pt idx="10962">
                  <c:v>4.3981000000000003E-3</c:v>
                </c:pt>
                <c:pt idx="10963">
                  <c:v>3.7488E-3</c:v>
                </c:pt>
                <c:pt idx="10964">
                  <c:v>4.5962199999999998E-3</c:v>
                </c:pt>
                <c:pt idx="10965">
                  <c:v>4.8245500000000004E-3</c:v>
                </c:pt>
                <c:pt idx="10966">
                  <c:v>-2.4658499999999999E-3</c:v>
                </c:pt>
                <c:pt idx="10967">
                  <c:v>-9.1384099999999996E-3</c:v>
                </c:pt>
                <c:pt idx="10968">
                  <c:v>-1.51904E-2</c:v>
                </c:pt>
                <c:pt idx="10969">
                  <c:v>-2.1932400000000001E-2</c:v>
                </c:pt>
                <c:pt idx="10970">
                  <c:v>-3.5130300000000003E-2</c:v>
                </c:pt>
                <c:pt idx="10971">
                  <c:v>-4.7547199999999998E-2</c:v>
                </c:pt>
                <c:pt idx="10972">
                  <c:v>-5.42341E-2</c:v>
                </c:pt>
                <c:pt idx="10973">
                  <c:v>-6.1780000000000002E-2</c:v>
                </c:pt>
                <c:pt idx="10974">
                  <c:v>-6.6027100000000005E-2</c:v>
                </c:pt>
                <c:pt idx="10975">
                  <c:v>-6.96436E-2</c:v>
                </c:pt>
                <c:pt idx="10976">
                  <c:v>-7.0763000000000006E-2</c:v>
                </c:pt>
                <c:pt idx="10977">
                  <c:v>-7.3862999999999998E-2</c:v>
                </c:pt>
                <c:pt idx="10978">
                  <c:v>-8.0757399999999993E-2</c:v>
                </c:pt>
                <c:pt idx="10979">
                  <c:v>-8.6741100000000002E-2</c:v>
                </c:pt>
                <c:pt idx="10980">
                  <c:v>-9.3903500000000001E-2</c:v>
                </c:pt>
                <c:pt idx="10981">
                  <c:v>-9.5172099999999996E-2</c:v>
                </c:pt>
                <c:pt idx="10982">
                  <c:v>-8.8589000000000001E-2</c:v>
                </c:pt>
                <c:pt idx="10983">
                  <c:v>-6.8065700000000007E-2</c:v>
                </c:pt>
                <c:pt idx="10984">
                  <c:v>-5.6721300000000002E-2</c:v>
                </c:pt>
                <c:pt idx="10985">
                  <c:v>-5.8498300000000003E-2</c:v>
                </c:pt>
                <c:pt idx="10986">
                  <c:v>-6.7671099999999998E-2</c:v>
                </c:pt>
                <c:pt idx="10987">
                  <c:v>-7.5080300000000003E-2</c:v>
                </c:pt>
                <c:pt idx="10988">
                  <c:v>-7.9106999999999997E-2</c:v>
                </c:pt>
                <c:pt idx="10989">
                  <c:v>-7.7619599999999997E-2</c:v>
                </c:pt>
                <c:pt idx="10990">
                  <c:v>-7.5490399999999999E-2</c:v>
                </c:pt>
                <c:pt idx="10991">
                  <c:v>-7.9352699999999998E-2</c:v>
                </c:pt>
                <c:pt idx="10992">
                  <c:v>-8.3568199999999995E-2</c:v>
                </c:pt>
                <c:pt idx="10993">
                  <c:v>-8.58767E-2</c:v>
                </c:pt>
                <c:pt idx="10994">
                  <c:v>-8.4461700000000001E-2</c:v>
                </c:pt>
                <c:pt idx="10995">
                  <c:v>-7.9845899999999997E-2</c:v>
                </c:pt>
                <c:pt idx="10996">
                  <c:v>-7.8532400000000002E-2</c:v>
                </c:pt>
                <c:pt idx="10997">
                  <c:v>-8.1258300000000006E-2</c:v>
                </c:pt>
                <c:pt idx="10998">
                  <c:v>-8.8044800000000006E-2</c:v>
                </c:pt>
                <c:pt idx="10999">
                  <c:v>-9.20353E-2</c:v>
                </c:pt>
                <c:pt idx="11000">
                  <c:v>-9.4477699999999998E-2</c:v>
                </c:pt>
                <c:pt idx="11001">
                  <c:v>-9.7480499999999998E-2</c:v>
                </c:pt>
                <c:pt idx="11002">
                  <c:v>-0.107373</c:v>
                </c:pt>
                <c:pt idx="11003">
                  <c:v>-0.109373</c:v>
                </c:pt>
                <c:pt idx="11004">
                  <c:v>-0.11253199999999999</c:v>
                </c:pt>
                <c:pt idx="11005">
                  <c:v>-0.110268</c:v>
                </c:pt>
                <c:pt idx="11006">
                  <c:v>-0.10609300000000001</c:v>
                </c:pt>
                <c:pt idx="11007">
                  <c:v>-0.10956200000000001</c:v>
                </c:pt>
                <c:pt idx="11008">
                  <c:v>-0.112835</c:v>
                </c:pt>
                <c:pt idx="11009">
                  <c:v>-0.114785</c:v>
                </c:pt>
                <c:pt idx="11010">
                  <c:v>-0.107463</c:v>
                </c:pt>
                <c:pt idx="11011">
                  <c:v>-0.10552</c:v>
                </c:pt>
                <c:pt idx="11012">
                  <c:v>-0.11192000000000001</c:v>
                </c:pt>
                <c:pt idx="11013">
                  <c:v>-0.120986</c:v>
                </c:pt>
                <c:pt idx="11014">
                  <c:v>-0.12532399999999999</c:v>
                </c:pt>
                <c:pt idx="11015">
                  <c:v>-0.11833399999999999</c:v>
                </c:pt>
                <c:pt idx="11016">
                  <c:v>-0.105036</c:v>
                </c:pt>
                <c:pt idx="11017">
                  <c:v>-9.5798700000000001E-2</c:v>
                </c:pt>
                <c:pt idx="11018">
                  <c:v>-8.8298399999999999E-2</c:v>
                </c:pt>
                <c:pt idx="11019">
                  <c:v>-7.6761700000000002E-2</c:v>
                </c:pt>
                <c:pt idx="11020">
                  <c:v>-6.8200899999999995E-2</c:v>
                </c:pt>
                <c:pt idx="11021">
                  <c:v>-5.5341099999999997E-2</c:v>
                </c:pt>
                <c:pt idx="11022">
                  <c:v>-3.41838E-2</c:v>
                </c:pt>
                <c:pt idx="11023">
                  <c:v>-2.4211699999999999E-2</c:v>
                </c:pt>
                <c:pt idx="11024">
                  <c:v>-2.5612200000000002E-2</c:v>
                </c:pt>
                <c:pt idx="11025">
                  <c:v>-2.7670400000000001E-2</c:v>
                </c:pt>
                <c:pt idx="11026">
                  <c:v>-2.88992E-2</c:v>
                </c:pt>
                <c:pt idx="11027">
                  <c:v>-2.60126E-2</c:v>
                </c:pt>
                <c:pt idx="11028">
                  <c:v>-1.8513100000000001E-2</c:v>
                </c:pt>
                <c:pt idx="11029">
                  <c:v>-1.29727E-2</c:v>
                </c:pt>
                <c:pt idx="11030">
                  <c:v>-1.25512E-2</c:v>
                </c:pt>
                <c:pt idx="11031">
                  <c:v>-1.3104599999999999E-2</c:v>
                </c:pt>
                <c:pt idx="11032">
                  <c:v>-1.94726E-2</c:v>
                </c:pt>
                <c:pt idx="11033">
                  <c:v>-2.6984500000000002E-2</c:v>
                </c:pt>
                <c:pt idx="11034">
                  <c:v>-3.1718099999999999E-2</c:v>
                </c:pt>
                <c:pt idx="11035">
                  <c:v>-3.87418E-2</c:v>
                </c:pt>
                <c:pt idx="11036">
                  <c:v>-5.0738100000000001E-2</c:v>
                </c:pt>
                <c:pt idx="11037">
                  <c:v>-7.0816799999999999E-2</c:v>
                </c:pt>
                <c:pt idx="11038">
                  <c:v>-9.6420400000000003E-2</c:v>
                </c:pt>
                <c:pt idx="11039">
                  <c:v>-0.114902</c:v>
                </c:pt>
                <c:pt idx="11040">
                  <c:v>-0.12151000000000001</c:v>
                </c:pt>
                <c:pt idx="11041">
                  <c:v>-0.12818499999999999</c:v>
                </c:pt>
                <c:pt idx="11042">
                  <c:v>-0.136293</c:v>
                </c:pt>
                <c:pt idx="11043">
                  <c:v>-0.14220099999999999</c:v>
                </c:pt>
                <c:pt idx="11044">
                  <c:v>-0.14496200000000001</c:v>
                </c:pt>
                <c:pt idx="11045">
                  <c:v>-0.14310700000000001</c:v>
                </c:pt>
                <c:pt idx="11046">
                  <c:v>-0.139851</c:v>
                </c:pt>
                <c:pt idx="11047">
                  <c:v>-0.14204700000000001</c:v>
                </c:pt>
                <c:pt idx="11048">
                  <c:v>-0.14410999999999999</c:v>
                </c:pt>
                <c:pt idx="11049">
                  <c:v>-0.146643</c:v>
                </c:pt>
                <c:pt idx="11050">
                  <c:v>-0.14421300000000001</c:v>
                </c:pt>
                <c:pt idx="11051">
                  <c:v>-0.14368</c:v>
                </c:pt>
                <c:pt idx="11052">
                  <c:v>-0.14412700000000001</c:v>
                </c:pt>
                <c:pt idx="11053">
                  <c:v>-0.143817</c:v>
                </c:pt>
                <c:pt idx="11054">
                  <c:v>-0.133601</c:v>
                </c:pt>
                <c:pt idx="11055">
                  <c:v>-0.12887599999999999</c:v>
                </c:pt>
                <c:pt idx="11056">
                  <c:v>-0.125137</c:v>
                </c:pt>
                <c:pt idx="11057">
                  <c:v>-0.120865</c:v>
                </c:pt>
                <c:pt idx="11058">
                  <c:v>-0.119405</c:v>
                </c:pt>
                <c:pt idx="11059">
                  <c:v>-0.119744</c:v>
                </c:pt>
                <c:pt idx="11060">
                  <c:v>-0.12080399999999999</c:v>
                </c:pt>
                <c:pt idx="11061">
                  <c:v>-0.12534000000000001</c:v>
                </c:pt>
                <c:pt idx="11062">
                  <c:v>-0.13251499999999999</c:v>
                </c:pt>
                <c:pt idx="11063">
                  <c:v>-0.14113700000000001</c:v>
                </c:pt>
                <c:pt idx="11064">
                  <c:v>-0.14736199999999999</c:v>
                </c:pt>
                <c:pt idx="11065">
                  <c:v>-0.146036</c:v>
                </c:pt>
                <c:pt idx="11066">
                  <c:v>-0.138459</c:v>
                </c:pt>
                <c:pt idx="11067">
                  <c:v>-0.12989999999999999</c:v>
                </c:pt>
                <c:pt idx="11068">
                  <c:v>-0.128134</c:v>
                </c:pt>
                <c:pt idx="11069">
                  <c:v>-0.129831</c:v>
                </c:pt>
                <c:pt idx="11070">
                  <c:v>-0.13118299999999999</c:v>
                </c:pt>
                <c:pt idx="11071">
                  <c:v>-0.13789499999999999</c:v>
                </c:pt>
                <c:pt idx="11072">
                  <c:v>-0.14929999999999999</c:v>
                </c:pt>
                <c:pt idx="11073">
                  <c:v>-0.15876799999999999</c:v>
                </c:pt>
                <c:pt idx="11074">
                  <c:v>-0.16214600000000001</c:v>
                </c:pt>
                <c:pt idx="11075">
                  <c:v>-0.162411</c:v>
                </c:pt>
                <c:pt idx="11076">
                  <c:v>-0.16195499999999999</c:v>
                </c:pt>
                <c:pt idx="11077">
                  <c:v>-0.16183700000000001</c:v>
                </c:pt>
                <c:pt idx="11078">
                  <c:v>-0.161466</c:v>
                </c:pt>
                <c:pt idx="11079">
                  <c:v>-0.15825900000000001</c:v>
                </c:pt>
                <c:pt idx="11080">
                  <c:v>-0.159605</c:v>
                </c:pt>
                <c:pt idx="11081">
                  <c:v>-0.161472</c:v>
                </c:pt>
                <c:pt idx="11082">
                  <c:v>-0.167294</c:v>
                </c:pt>
                <c:pt idx="11083">
                  <c:v>-0.17067099999999999</c:v>
                </c:pt>
                <c:pt idx="11084">
                  <c:v>-0.17518700000000001</c:v>
                </c:pt>
                <c:pt idx="11085">
                  <c:v>-0.180836</c:v>
                </c:pt>
                <c:pt idx="11086">
                  <c:v>-0.18652299999999999</c:v>
                </c:pt>
                <c:pt idx="11087">
                  <c:v>-0.18953800000000001</c:v>
                </c:pt>
                <c:pt idx="11088">
                  <c:v>-0.18899299999999999</c:v>
                </c:pt>
                <c:pt idx="11089">
                  <c:v>-0.18418200000000001</c:v>
                </c:pt>
                <c:pt idx="11090">
                  <c:v>-0.178951</c:v>
                </c:pt>
                <c:pt idx="11091">
                  <c:v>-0.17712</c:v>
                </c:pt>
                <c:pt idx="11092">
                  <c:v>-0.179948</c:v>
                </c:pt>
                <c:pt idx="11093">
                  <c:v>-0.179589</c:v>
                </c:pt>
                <c:pt idx="11094">
                  <c:v>-0.180529</c:v>
                </c:pt>
                <c:pt idx="11095">
                  <c:v>-0.17988199999999999</c:v>
                </c:pt>
                <c:pt idx="11096">
                  <c:v>-0.181506</c:v>
                </c:pt>
                <c:pt idx="11097">
                  <c:v>-0.18623200000000001</c:v>
                </c:pt>
                <c:pt idx="11098">
                  <c:v>-0.19100900000000001</c:v>
                </c:pt>
                <c:pt idx="11099">
                  <c:v>-0.193745</c:v>
                </c:pt>
                <c:pt idx="11100">
                  <c:v>-0.19634499999999999</c:v>
                </c:pt>
                <c:pt idx="11101">
                  <c:v>-0.19722700000000001</c:v>
                </c:pt>
                <c:pt idx="11102">
                  <c:v>-0.204234</c:v>
                </c:pt>
                <c:pt idx="11103">
                  <c:v>-0.21039099999999999</c:v>
                </c:pt>
                <c:pt idx="11104">
                  <c:v>-0.210535</c:v>
                </c:pt>
                <c:pt idx="11105">
                  <c:v>-0.206703</c:v>
                </c:pt>
                <c:pt idx="11106">
                  <c:v>-0.20352200000000001</c:v>
                </c:pt>
                <c:pt idx="11107">
                  <c:v>-0.19900100000000001</c:v>
                </c:pt>
                <c:pt idx="11108">
                  <c:v>-0.19999</c:v>
                </c:pt>
                <c:pt idx="11109">
                  <c:v>-0.20113700000000001</c:v>
                </c:pt>
                <c:pt idx="11110">
                  <c:v>-0.20149300000000001</c:v>
                </c:pt>
                <c:pt idx="11111">
                  <c:v>-0.19966500000000001</c:v>
                </c:pt>
                <c:pt idx="11112">
                  <c:v>-0.193245</c:v>
                </c:pt>
                <c:pt idx="11113">
                  <c:v>-0.18897800000000001</c:v>
                </c:pt>
                <c:pt idx="11114">
                  <c:v>-0.18418599999999999</c:v>
                </c:pt>
                <c:pt idx="11115">
                  <c:v>-0.183646</c:v>
                </c:pt>
                <c:pt idx="11116">
                  <c:v>-0.183753</c:v>
                </c:pt>
                <c:pt idx="11117">
                  <c:v>-0.17894699999999999</c:v>
                </c:pt>
                <c:pt idx="11118">
                  <c:v>-0.17341799999999999</c:v>
                </c:pt>
                <c:pt idx="11119">
                  <c:v>-0.17156099999999999</c:v>
                </c:pt>
                <c:pt idx="11120">
                  <c:v>-0.16999700000000001</c:v>
                </c:pt>
                <c:pt idx="11121">
                  <c:v>-0.16953499999999999</c:v>
                </c:pt>
                <c:pt idx="11122">
                  <c:v>-0.17128399999999999</c:v>
                </c:pt>
                <c:pt idx="11123">
                  <c:v>-0.17477699999999999</c:v>
                </c:pt>
                <c:pt idx="11124">
                  <c:v>-0.17796500000000001</c:v>
                </c:pt>
                <c:pt idx="11125">
                  <c:v>-0.17695</c:v>
                </c:pt>
                <c:pt idx="11126">
                  <c:v>-0.17647099999999999</c:v>
                </c:pt>
                <c:pt idx="11127">
                  <c:v>-0.176847</c:v>
                </c:pt>
                <c:pt idx="11128">
                  <c:v>-0.17727699999999999</c:v>
                </c:pt>
                <c:pt idx="11129">
                  <c:v>-0.176148</c:v>
                </c:pt>
                <c:pt idx="11130">
                  <c:v>-0.17671400000000001</c:v>
                </c:pt>
                <c:pt idx="11131">
                  <c:v>-0.17765500000000001</c:v>
                </c:pt>
                <c:pt idx="11132">
                  <c:v>-0.18254300000000001</c:v>
                </c:pt>
                <c:pt idx="11133">
                  <c:v>-0.19431699999999999</c:v>
                </c:pt>
                <c:pt idx="11134">
                  <c:v>-0.21066199999999999</c:v>
                </c:pt>
                <c:pt idx="11135">
                  <c:v>-0.219221</c:v>
                </c:pt>
                <c:pt idx="11136">
                  <c:v>-0.214147</c:v>
                </c:pt>
                <c:pt idx="11137">
                  <c:v>-0.21052999999999999</c:v>
                </c:pt>
                <c:pt idx="11138">
                  <c:v>-0.20846899999999999</c:v>
                </c:pt>
                <c:pt idx="11139">
                  <c:v>-0.211115</c:v>
                </c:pt>
                <c:pt idx="11140">
                  <c:v>-0.21285599999999999</c:v>
                </c:pt>
                <c:pt idx="11141">
                  <c:v>-0.213481</c:v>
                </c:pt>
                <c:pt idx="11142">
                  <c:v>-0.211232</c:v>
                </c:pt>
                <c:pt idx="11143">
                  <c:v>-0.210258</c:v>
                </c:pt>
                <c:pt idx="11144">
                  <c:v>-0.21373300000000001</c:v>
                </c:pt>
                <c:pt idx="11145">
                  <c:v>-0.21837999999999999</c:v>
                </c:pt>
                <c:pt idx="11146">
                  <c:v>-0.21981200000000001</c:v>
                </c:pt>
                <c:pt idx="11147">
                  <c:v>-0.215306</c:v>
                </c:pt>
                <c:pt idx="11148">
                  <c:v>-0.209425</c:v>
                </c:pt>
                <c:pt idx="11149">
                  <c:v>-0.20231399999999999</c:v>
                </c:pt>
                <c:pt idx="11150">
                  <c:v>-0.19514300000000001</c:v>
                </c:pt>
                <c:pt idx="11151">
                  <c:v>-0.19186500000000001</c:v>
                </c:pt>
                <c:pt idx="11152">
                  <c:v>-0.19071399999999999</c:v>
                </c:pt>
                <c:pt idx="11153">
                  <c:v>-0.18643999999999999</c:v>
                </c:pt>
                <c:pt idx="11154">
                  <c:v>-0.18199599999999999</c:v>
                </c:pt>
                <c:pt idx="11155">
                  <c:v>-0.178813</c:v>
                </c:pt>
                <c:pt idx="11156">
                  <c:v>-0.17586499999999999</c:v>
                </c:pt>
                <c:pt idx="11157">
                  <c:v>-0.17591499999999999</c:v>
                </c:pt>
                <c:pt idx="11158">
                  <c:v>-0.17474100000000001</c:v>
                </c:pt>
                <c:pt idx="11159">
                  <c:v>-0.171099</c:v>
                </c:pt>
                <c:pt idx="11160">
                  <c:v>-0.16411600000000001</c:v>
                </c:pt>
                <c:pt idx="11161">
                  <c:v>-0.153248</c:v>
                </c:pt>
                <c:pt idx="11162">
                  <c:v>-0.14178499999999999</c:v>
                </c:pt>
                <c:pt idx="11163">
                  <c:v>-0.134603</c:v>
                </c:pt>
                <c:pt idx="11164">
                  <c:v>-0.13481000000000001</c:v>
                </c:pt>
                <c:pt idx="11165">
                  <c:v>-0.13821900000000001</c:v>
                </c:pt>
                <c:pt idx="11166">
                  <c:v>-0.140238</c:v>
                </c:pt>
                <c:pt idx="11167">
                  <c:v>-0.14423800000000001</c:v>
                </c:pt>
                <c:pt idx="11168">
                  <c:v>-0.150004</c:v>
                </c:pt>
                <c:pt idx="11169">
                  <c:v>-0.15228700000000001</c:v>
                </c:pt>
                <c:pt idx="11170">
                  <c:v>-0.156058</c:v>
                </c:pt>
                <c:pt idx="11171">
                  <c:v>-0.15743399999999999</c:v>
                </c:pt>
                <c:pt idx="11172">
                  <c:v>-0.15511800000000001</c:v>
                </c:pt>
                <c:pt idx="11173">
                  <c:v>-0.15312000000000001</c:v>
                </c:pt>
                <c:pt idx="11174">
                  <c:v>-0.14915500000000001</c:v>
                </c:pt>
                <c:pt idx="11175">
                  <c:v>-0.14782500000000001</c:v>
                </c:pt>
                <c:pt idx="11176">
                  <c:v>-0.14577799999999999</c:v>
                </c:pt>
                <c:pt idx="11177">
                  <c:v>-0.143841</c:v>
                </c:pt>
                <c:pt idx="11178">
                  <c:v>-0.14091699999999999</c:v>
                </c:pt>
                <c:pt idx="11179">
                  <c:v>-0.135571</c:v>
                </c:pt>
                <c:pt idx="11180">
                  <c:v>-0.137993</c:v>
                </c:pt>
                <c:pt idx="11181">
                  <c:v>-0.14622199999999999</c:v>
                </c:pt>
                <c:pt idx="11182">
                  <c:v>-0.15130399999999999</c:v>
                </c:pt>
                <c:pt idx="11183">
                  <c:v>-0.14616499999999999</c:v>
                </c:pt>
                <c:pt idx="11184">
                  <c:v>-0.13377600000000001</c:v>
                </c:pt>
                <c:pt idx="11185">
                  <c:v>-0.120613</c:v>
                </c:pt>
                <c:pt idx="11186">
                  <c:v>-0.108663</c:v>
                </c:pt>
                <c:pt idx="11187">
                  <c:v>-0.10442899999999999</c:v>
                </c:pt>
                <c:pt idx="11188">
                  <c:v>-0.104195</c:v>
                </c:pt>
                <c:pt idx="11189">
                  <c:v>-0.100856</c:v>
                </c:pt>
                <c:pt idx="11190">
                  <c:v>-0.104005</c:v>
                </c:pt>
                <c:pt idx="11191">
                  <c:v>-0.108982</c:v>
                </c:pt>
                <c:pt idx="11192">
                  <c:v>-0.107962</c:v>
                </c:pt>
                <c:pt idx="11193">
                  <c:v>-0.10332</c:v>
                </c:pt>
                <c:pt idx="11194">
                  <c:v>-0.10001699999999999</c:v>
                </c:pt>
                <c:pt idx="11195">
                  <c:v>-0.10249900000000001</c:v>
                </c:pt>
                <c:pt idx="11196">
                  <c:v>-0.10229199999999999</c:v>
                </c:pt>
                <c:pt idx="11197">
                  <c:v>-0.104652</c:v>
                </c:pt>
                <c:pt idx="11198">
                  <c:v>-0.10838399999999999</c:v>
                </c:pt>
                <c:pt idx="11199">
                  <c:v>-0.113091</c:v>
                </c:pt>
                <c:pt idx="11200">
                  <c:v>-0.11609899999999999</c:v>
                </c:pt>
                <c:pt idx="11201">
                  <c:v>-0.116621</c:v>
                </c:pt>
                <c:pt idx="11202">
                  <c:v>-0.113882</c:v>
                </c:pt>
                <c:pt idx="11203">
                  <c:v>-0.113868</c:v>
                </c:pt>
                <c:pt idx="11204">
                  <c:v>-0.118021</c:v>
                </c:pt>
                <c:pt idx="11205">
                  <c:v>-0.122199</c:v>
                </c:pt>
                <c:pt idx="11206">
                  <c:v>-0.11665499999999999</c:v>
                </c:pt>
                <c:pt idx="11207">
                  <c:v>-0.110586</c:v>
                </c:pt>
                <c:pt idx="11208">
                  <c:v>-0.103849</c:v>
                </c:pt>
                <c:pt idx="11209">
                  <c:v>-9.7437300000000004E-2</c:v>
                </c:pt>
                <c:pt idx="11210">
                  <c:v>-9.4871399999999995E-2</c:v>
                </c:pt>
                <c:pt idx="11211">
                  <c:v>-9.5610899999999999E-2</c:v>
                </c:pt>
                <c:pt idx="11212">
                  <c:v>-9.3870400000000007E-2</c:v>
                </c:pt>
                <c:pt idx="11213">
                  <c:v>-9.3071299999999996E-2</c:v>
                </c:pt>
                <c:pt idx="11214">
                  <c:v>-9.1101399999999999E-2</c:v>
                </c:pt>
                <c:pt idx="11215">
                  <c:v>-9.2112100000000002E-2</c:v>
                </c:pt>
                <c:pt idx="11216">
                  <c:v>-8.5861800000000002E-2</c:v>
                </c:pt>
                <c:pt idx="11217">
                  <c:v>-8.4787899999999999E-2</c:v>
                </c:pt>
                <c:pt idx="11218">
                  <c:v>-8.3188999999999999E-2</c:v>
                </c:pt>
                <c:pt idx="11219">
                  <c:v>-8.7481500000000004E-2</c:v>
                </c:pt>
                <c:pt idx="11220">
                  <c:v>-8.6549299999999996E-2</c:v>
                </c:pt>
                <c:pt idx="11221">
                  <c:v>-8.1347299999999997E-2</c:v>
                </c:pt>
                <c:pt idx="11222">
                  <c:v>-8.06423E-2</c:v>
                </c:pt>
                <c:pt idx="11223">
                  <c:v>-8.1383800000000006E-2</c:v>
                </c:pt>
                <c:pt idx="11224">
                  <c:v>-7.7192399999999994E-2</c:v>
                </c:pt>
                <c:pt idx="11225">
                  <c:v>-7.1417400000000006E-2</c:v>
                </c:pt>
                <c:pt idx="11226">
                  <c:v>-7.1008100000000005E-2</c:v>
                </c:pt>
                <c:pt idx="11227">
                  <c:v>-7.37072E-2</c:v>
                </c:pt>
                <c:pt idx="11228">
                  <c:v>-7.5840099999999994E-2</c:v>
                </c:pt>
                <c:pt idx="11229">
                  <c:v>-8.0978099999999997E-2</c:v>
                </c:pt>
                <c:pt idx="11230">
                  <c:v>-8.3819900000000003E-2</c:v>
                </c:pt>
                <c:pt idx="11231">
                  <c:v>-8.5130700000000004E-2</c:v>
                </c:pt>
                <c:pt idx="11232">
                  <c:v>-8.4365399999999993E-2</c:v>
                </c:pt>
                <c:pt idx="11233">
                  <c:v>-8.5340399999999997E-2</c:v>
                </c:pt>
                <c:pt idx="11234">
                  <c:v>-8.91565E-2</c:v>
                </c:pt>
                <c:pt idx="11235">
                  <c:v>-9.78903E-2</c:v>
                </c:pt>
                <c:pt idx="11236">
                  <c:v>-0.110055</c:v>
                </c:pt>
                <c:pt idx="11237">
                  <c:v>-0.12554299999999999</c:v>
                </c:pt>
                <c:pt idx="11238">
                  <c:v>-0.13056499999999999</c:v>
                </c:pt>
                <c:pt idx="11239">
                  <c:v>-0.127385</c:v>
                </c:pt>
                <c:pt idx="11240">
                  <c:v>-0.120572</c:v>
                </c:pt>
                <c:pt idx="11241">
                  <c:v>-0.116803</c:v>
                </c:pt>
                <c:pt idx="11242">
                  <c:v>-0.11417099999999999</c:v>
                </c:pt>
                <c:pt idx="11243">
                  <c:v>-0.111142</c:v>
                </c:pt>
                <c:pt idx="11244">
                  <c:v>-0.11768099999999999</c:v>
                </c:pt>
                <c:pt idx="11245">
                  <c:v>-0.13061600000000001</c:v>
                </c:pt>
                <c:pt idx="11246">
                  <c:v>-0.14357900000000001</c:v>
                </c:pt>
                <c:pt idx="11247">
                  <c:v>-0.163018</c:v>
                </c:pt>
                <c:pt idx="11248">
                  <c:v>-0.17541799999999999</c:v>
                </c:pt>
                <c:pt idx="11249">
                  <c:v>-0.18742300000000001</c:v>
                </c:pt>
                <c:pt idx="11250">
                  <c:v>-0.20456299999999999</c:v>
                </c:pt>
                <c:pt idx="11251">
                  <c:v>-0.21617700000000001</c:v>
                </c:pt>
                <c:pt idx="11252">
                  <c:v>-0.22268099999999999</c:v>
                </c:pt>
                <c:pt idx="11253">
                  <c:v>-0.23341400000000001</c:v>
                </c:pt>
                <c:pt idx="11254">
                  <c:v>-0.24976300000000001</c:v>
                </c:pt>
                <c:pt idx="11255">
                  <c:v>-0.26347700000000002</c:v>
                </c:pt>
                <c:pt idx="11256">
                  <c:v>-0.27304899999999999</c:v>
                </c:pt>
                <c:pt idx="11257">
                  <c:v>-0.28580100000000003</c:v>
                </c:pt>
                <c:pt idx="11258">
                  <c:v>-0.29965799999999998</c:v>
                </c:pt>
                <c:pt idx="11259">
                  <c:v>-0.30916900000000003</c:v>
                </c:pt>
                <c:pt idx="11260">
                  <c:v>-0.32366200000000001</c:v>
                </c:pt>
                <c:pt idx="11261">
                  <c:v>-0.33396599999999999</c:v>
                </c:pt>
                <c:pt idx="11262">
                  <c:v>-0.339951</c:v>
                </c:pt>
                <c:pt idx="11263">
                  <c:v>-0.34431099999999998</c:v>
                </c:pt>
                <c:pt idx="11264">
                  <c:v>-0.352713</c:v>
                </c:pt>
                <c:pt idx="11265">
                  <c:v>-0.36520599999999998</c:v>
                </c:pt>
                <c:pt idx="11266">
                  <c:v>-0.38455099999999998</c:v>
                </c:pt>
                <c:pt idx="11267">
                  <c:v>-0.40752500000000003</c:v>
                </c:pt>
                <c:pt idx="11268">
                  <c:v>-0.41435899999999998</c:v>
                </c:pt>
                <c:pt idx="11269">
                  <c:v>-0.410416</c:v>
                </c:pt>
                <c:pt idx="11270">
                  <c:v>-0.40746500000000002</c:v>
                </c:pt>
                <c:pt idx="11271">
                  <c:v>-0.41392499999999999</c:v>
                </c:pt>
                <c:pt idx="11272">
                  <c:v>-0.42618699999999998</c:v>
                </c:pt>
                <c:pt idx="11273">
                  <c:v>-0.44239800000000001</c:v>
                </c:pt>
                <c:pt idx="11274">
                  <c:v>-0.45679500000000001</c:v>
                </c:pt>
                <c:pt idx="11275">
                  <c:v>-0.46602300000000002</c:v>
                </c:pt>
                <c:pt idx="11276">
                  <c:v>-0.47469</c:v>
                </c:pt>
                <c:pt idx="11277">
                  <c:v>-0.48156300000000002</c:v>
                </c:pt>
                <c:pt idx="11278">
                  <c:v>-0.48959000000000003</c:v>
                </c:pt>
                <c:pt idx="11279">
                  <c:v>-0.49898900000000002</c:v>
                </c:pt>
                <c:pt idx="11280">
                  <c:v>-0.50909199999999999</c:v>
                </c:pt>
                <c:pt idx="11281">
                  <c:v>-0.51460099999999998</c:v>
                </c:pt>
                <c:pt idx="11282">
                  <c:v>-0.51897300000000002</c:v>
                </c:pt>
                <c:pt idx="11283">
                  <c:v>-0.51943899999999998</c:v>
                </c:pt>
                <c:pt idx="11284">
                  <c:v>-0.51913500000000001</c:v>
                </c:pt>
                <c:pt idx="11285">
                  <c:v>-0.520895</c:v>
                </c:pt>
                <c:pt idx="11286">
                  <c:v>-0.53093699999999999</c:v>
                </c:pt>
                <c:pt idx="11287">
                  <c:v>-0.53897899999999999</c:v>
                </c:pt>
                <c:pt idx="11288">
                  <c:v>-0.54257699999999998</c:v>
                </c:pt>
                <c:pt idx="11289">
                  <c:v>-0.543929</c:v>
                </c:pt>
                <c:pt idx="11290">
                  <c:v>-0.54465600000000003</c:v>
                </c:pt>
                <c:pt idx="11291">
                  <c:v>-0.54416900000000001</c:v>
                </c:pt>
                <c:pt idx="11292">
                  <c:v>-0.54521500000000001</c:v>
                </c:pt>
                <c:pt idx="11293">
                  <c:v>-0.54474500000000003</c:v>
                </c:pt>
                <c:pt idx="11294">
                  <c:v>-0.55295399999999995</c:v>
                </c:pt>
                <c:pt idx="11295">
                  <c:v>-0.56792200000000004</c:v>
                </c:pt>
                <c:pt idx="11296">
                  <c:v>-0.57175799999999999</c:v>
                </c:pt>
                <c:pt idx="11297">
                  <c:v>-0.57012300000000005</c:v>
                </c:pt>
                <c:pt idx="11298">
                  <c:v>-0.57077800000000001</c:v>
                </c:pt>
                <c:pt idx="11299">
                  <c:v>-0.57657999999999998</c:v>
                </c:pt>
                <c:pt idx="11300">
                  <c:v>-0.58027499999999999</c:v>
                </c:pt>
                <c:pt idx="11301">
                  <c:v>-0.586951</c:v>
                </c:pt>
                <c:pt idx="11302">
                  <c:v>-0.59129299999999996</c:v>
                </c:pt>
                <c:pt idx="11303">
                  <c:v>-0.59337899999999999</c:v>
                </c:pt>
                <c:pt idx="11304">
                  <c:v>-0.599881</c:v>
                </c:pt>
                <c:pt idx="11305">
                  <c:v>-0.602163</c:v>
                </c:pt>
                <c:pt idx="11306">
                  <c:v>-0.60797100000000004</c:v>
                </c:pt>
                <c:pt idx="11307">
                  <c:v>-0.60922799999999999</c:v>
                </c:pt>
                <c:pt idx="11308">
                  <c:v>-0.60984499999999997</c:v>
                </c:pt>
                <c:pt idx="11309">
                  <c:v>-0.612819</c:v>
                </c:pt>
                <c:pt idx="11310">
                  <c:v>-0.61484700000000003</c:v>
                </c:pt>
                <c:pt idx="11311">
                  <c:v>-0.61895699999999998</c:v>
                </c:pt>
                <c:pt idx="11312">
                  <c:v>-0.62594899999999998</c:v>
                </c:pt>
                <c:pt idx="11313">
                  <c:v>-0.63082000000000005</c:v>
                </c:pt>
                <c:pt idx="11314">
                  <c:v>-0.632131</c:v>
                </c:pt>
                <c:pt idx="11315">
                  <c:v>-0.63024599999999997</c:v>
                </c:pt>
                <c:pt idx="11316">
                  <c:v>-0.62732699999999997</c:v>
                </c:pt>
                <c:pt idx="11317">
                  <c:v>-0.62676500000000002</c:v>
                </c:pt>
                <c:pt idx="11318">
                  <c:v>-0.647343</c:v>
                </c:pt>
                <c:pt idx="11319">
                  <c:v>-0.65776599999999996</c:v>
                </c:pt>
                <c:pt idx="11320">
                  <c:v>-0.65887099999999998</c:v>
                </c:pt>
                <c:pt idx="11321">
                  <c:v>-0.65753200000000001</c:v>
                </c:pt>
                <c:pt idx="11322">
                  <c:v>-0.64848700000000004</c:v>
                </c:pt>
                <c:pt idx="11323">
                  <c:v>-0.64427699999999999</c:v>
                </c:pt>
                <c:pt idx="11324">
                  <c:v>-0.64220200000000005</c:v>
                </c:pt>
                <c:pt idx="11325">
                  <c:v>-0.640123</c:v>
                </c:pt>
                <c:pt idx="11326">
                  <c:v>-0.63855799999999996</c:v>
                </c:pt>
                <c:pt idx="11327">
                  <c:v>-0.63952299999999995</c:v>
                </c:pt>
                <c:pt idx="11328">
                  <c:v>-0.64094600000000002</c:v>
                </c:pt>
                <c:pt idx="11329">
                  <c:v>-0.64022800000000002</c:v>
                </c:pt>
                <c:pt idx="11330">
                  <c:v>-0.63611899999999999</c:v>
                </c:pt>
                <c:pt idx="11331">
                  <c:v>-0.63459600000000005</c:v>
                </c:pt>
                <c:pt idx="11332">
                  <c:v>-0.63302899999999995</c:v>
                </c:pt>
                <c:pt idx="11333">
                  <c:v>-0.63175199999999998</c:v>
                </c:pt>
                <c:pt idx="11334">
                  <c:v>-0.62765899999999997</c:v>
                </c:pt>
                <c:pt idx="11335">
                  <c:v>-0.62736999999999998</c:v>
                </c:pt>
                <c:pt idx="11336">
                  <c:v>-0.62890800000000002</c:v>
                </c:pt>
                <c:pt idx="11337">
                  <c:v>-0.62992499999999996</c:v>
                </c:pt>
                <c:pt idx="11338">
                  <c:v>-0.62719199999999997</c:v>
                </c:pt>
                <c:pt idx="11339">
                  <c:v>-0.62839299999999998</c:v>
                </c:pt>
                <c:pt idx="11340">
                  <c:v>-0.63314999999999999</c:v>
                </c:pt>
                <c:pt idx="11341">
                  <c:v>-0.63426199999999999</c:v>
                </c:pt>
                <c:pt idx="11342">
                  <c:v>-0.63636300000000001</c:v>
                </c:pt>
                <c:pt idx="11343">
                  <c:v>-0.63948300000000002</c:v>
                </c:pt>
                <c:pt idx="11344">
                  <c:v>-0.64243700000000004</c:v>
                </c:pt>
                <c:pt idx="11345">
                  <c:v>-0.64001799999999998</c:v>
                </c:pt>
                <c:pt idx="11346">
                  <c:v>-0.63112999999999997</c:v>
                </c:pt>
                <c:pt idx="11347">
                  <c:v>-0.62371799999999999</c:v>
                </c:pt>
                <c:pt idx="11348">
                  <c:v>-0.62544299999999997</c:v>
                </c:pt>
                <c:pt idx="11349">
                  <c:v>-0.62813699999999995</c:v>
                </c:pt>
                <c:pt idx="11350">
                  <c:v>-0.63180000000000003</c:v>
                </c:pt>
                <c:pt idx="11351">
                  <c:v>-0.63304199999999999</c:v>
                </c:pt>
                <c:pt idx="11352">
                  <c:v>-0.64226000000000005</c:v>
                </c:pt>
                <c:pt idx="11353">
                  <c:v>-0.64802599999999999</c:v>
                </c:pt>
                <c:pt idx="11354">
                  <c:v>-0.64710800000000002</c:v>
                </c:pt>
                <c:pt idx="11355">
                  <c:v>-0.64234599999999997</c:v>
                </c:pt>
                <c:pt idx="11356">
                  <c:v>-0.64706600000000003</c:v>
                </c:pt>
                <c:pt idx="11357">
                  <c:v>-0.65929199999999999</c:v>
                </c:pt>
                <c:pt idx="11358">
                  <c:v>-0.67122700000000002</c:v>
                </c:pt>
                <c:pt idx="11359">
                  <c:v>-0.67386699999999999</c:v>
                </c:pt>
                <c:pt idx="11360">
                  <c:v>-0.67305400000000004</c:v>
                </c:pt>
                <c:pt idx="11361">
                  <c:v>-0.67289699999999997</c:v>
                </c:pt>
                <c:pt idx="11362">
                  <c:v>-0.67395700000000003</c:v>
                </c:pt>
                <c:pt idx="11363">
                  <c:v>-0.67706900000000003</c:v>
                </c:pt>
                <c:pt idx="11364">
                  <c:v>-0.68319700000000005</c:v>
                </c:pt>
                <c:pt idx="11365">
                  <c:v>-0.68787299999999996</c:v>
                </c:pt>
                <c:pt idx="11366">
                  <c:v>-0.68829200000000001</c:v>
                </c:pt>
                <c:pt idx="11367">
                  <c:v>-0.68394699999999997</c:v>
                </c:pt>
                <c:pt idx="11368">
                  <c:v>-0.68040800000000001</c:v>
                </c:pt>
                <c:pt idx="11369">
                  <c:v>-0.68030599999999997</c:v>
                </c:pt>
                <c:pt idx="11370">
                  <c:v>-0.67554199999999998</c:v>
                </c:pt>
                <c:pt idx="11371">
                  <c:v>-0.67016100000000001</c:v>
                </c:pt>
                <c:pt idx="11372">
                  <c:v>-0.668184</c:v>
                </c:pt>
                <c:pt idx="11373">
                  <c:v>-0.66383400000000004</c:v>
                </c:pt>
                <c:pt idx="11374">
                  <c:v>-0.65900400000000003</c:v>
                </c:pt>
                <c:pt idx="11375">
                  <c:v>-0.65607300000000002</c:v>
                </c:pt>
                <c:pt idx="11376">
                  <c:v>-0.656636</c:v>
                </c:pt>
                <c:pt idx="11377">
                  <c:v>-0.65947699999999998</c:v>
                </c:pt>
                <c:pt idx="11378">
                  <c:v>-0.66421200000000002</c:v>
                </c:pt>
                <c:pt idx="11379">
                  <c:v>-0.66547900000000004</c:v>
                </c:pt>
                <c:pt idx="11380">
                  <c:v>-0.65956499999999996</c:v>
                </c:pt>
                <c:pt idx="11381">
                  <c:v>-0.65624400000000005</c:v>
                </c:pt>
                <c:pt idx="11382">
                  <c:v>-0.65968899999999997</c:v>
                </c:pt>
                <c:pt idx="11383">
                  <c:v>-0.66506100000000001</c:v>
                </c:pt>
                <c:pt idx="11384">
                  <c:v>-0.67579500000000003</c:v>
                </c:pt>
                <c:pt idx="11385">
                  <c:v>-0.69561399999999995</c:v>
                </c:pt>
                <c:pt idx="11386">
                  <c:v>-0.70862899999999995</c:v>
                </c:pt>
                <c:pt idx="11387">
                  <c:v>-0.71901499999999996</c:v>
                </c:pt>
                <c:pt idx="11388">
                  <c:v>-0.72862300000000002</c:v>
                </c:pt>
                <c:pt idx="11389">
                  <c:v>-0.73832399999999998</c:v>
                </c:pt>
                <c:pt idx="11390">
                  <c:v>-0.74500999999999995</c:v>
                </c:pt>
                <c:pt idx="11391">
                  <c:v>-0.74939900000000004</c:v>
                </c:pt>
                <c:pt idx="11392">
                  <c:v>-0.75609199999999999</c:v>
                </c:pt>
                <c:pt idx="11393">
                  <c:v>-0.76971299999999998</c:v>
                </c:pt>
                <c:pt idx="11394">
                  <c:v>-0.78027199999999997</c:v>
                </c:pt>
                <c:pt idx="11395">
                  <c:v>-0.78964900000000005</c:v>
                </c:pt>
                <c:pt idx="11396">
                  <c:v>-0.79574400000000001</c:v>
                </c:pt>
                <c:pt idx="11397">
                  <c:v>-0.80450200000000005</c:v>
                </c:pt>
                <c:pt idx="11398">
                  <c:v>-0.81039499999999998</c:v>
                </c:pt>
                <c:pt idx="11399">
                  <c:v>-0.81275900000000001</c:v>
                </c:pt>
                <c:pt idx="11400">
                  <c:v>-0.81043500000000002</c:v>
                </c:pt>
                <c:pt idx="11401">
                  <c:v>-0.80864800000000003</c:v>
                </c:pt>
                <c:pt idx="11402">
                  <c:v>-0.80776000000000003</c:v>
                </c:pt>
                <c:pt idx="11403">
                  <c:v>-0.80763399999999996</c:v>
                </c:pt>
                <c:pt idx="11404">
                  <c:v>-0.80885600000000002</c:v>
                </c:pt>
                <c:pt idx="11405">
                  <c:v>-0.80845699999999998</c:v>
                </c:pt>
                <c:pt idx="11406">
                  <c:v>-0.81109900000000001</c:v>
                </c:pt>
                <c:pt idx="11407">
                  <c:v>-0.814994</c:v>
                </c:pt>
                <c:pt idx="11408">
                  <c:v>-0.81552000000000002</c:v>
                </c:pt>
                <c:pt idx="11409">
                  <c:v>-0.812666</c:v>
                </c:pt>
                <c:pt idx="11410">
                  <c:v>-0.80426200000000003</c:v>
                </c:pt>
                <c:pt idx="11411">
                  <c:v>-0.79926799999999998</c:v>
                </c:pt>
                <c:pt idx="11412">
                  <c:v>-0.78954999999999997</c:v>
                </c:pt>
                <c:pt idx="11413">
                  <c:v>-0.78181500000000004</c:v>
                </c:pt>
                <c:pt idx="11414">
                  <c:v>-0.77573999999999999</c:v>
                </c:pt>
                <c:pt idx="11415">
                  <c:v>-0.77261299999999999</c:v>
                </c:pt>
                <c:pt idx="11416">
                  <c:v>-0.77250799999999997</c:v>
                </c:pt>
                <c:pt idx="11417">
                  <c:v>-0.77334800000000004</c:v>
                </c:pt>
                <c:pt idx="11418">
                  <c:v>-0.76202700000000001</c:v>
                </c:pt>
                <c:pt idx="11419">
                  <c:v>-0.75386799999999998</c:v>
                </c:pt>
                <c:pt idx="11420">
                  <c:v>-0.74984700000000004</c:v>
                </c:pt>
                <c:pt idx="11421">
                  <c:v>-0.74935799999999997</c:v>
                </c:pt>
                <c:pt idx="11422">
                  <c:v>-0.75646999999999998</c:v>
                </c:pt>
                <c:pt idx="11423">
                  <c:v>-0.76857900000000001</c:v>
                </c:pt>
                <c:pt idx="11424">
                  <c:v>-0.77343300000000004</c:v>
                </c:pt>
                <c:pt idx="11425">
                  <c:v>-0.76944100000000004</c:v>
                </c:pt>
                <c:pt idx="11426">
                  <c:v>-0.77163199999999998</c:v>
                </c:pt>
                <c:pt idx="11427">
                  <c:v>-0.773003</c:v>
                </c:pt>
                <c:pt idx="11428">
                  <c:v>-0.77034199999999997</c:v>
                </c:pt>
                <c:pt idx="11429">
                  <c:v>-0.76697300000000002</c:v>
                </c:pt>
                <c:pt idx="11430">
                  <c:v>-0.76824000000000003</c:v>
                </c:pt>
                <c:pt idx="11431">
                  <c:v>-0.76876199999999995</c:v>
                </c:pt>
                <c:pt idx="11432">
                  <c:v>-0.75843099999999997</c:v>
                </c:pt>
                <c:pt idx="11433">
                  <c:v>-0.74211000000000005</c:v>
                </c:pt>
                <c:pt idx="11434">
                  <c:v>-0.72748000000000002</c:v>
                </c:pt>
                <c:pt idx="11435">
                  <c:v>-0.72195600000000004</c:v>
                </c:pt>
                <c:pt idx="11436">
                  <c:v>-0.72406000000000004</c:v>
                </c:pt>
                <c:pt idx="11437">
                  <c:v>-0.72540899999999997</c:v>
                </c:pt>
                <c:pt idx="11438">
                  <c:v>-0.73191300000000004</c:v>
                </c:pt>
                <c:pt idx="11439">
                  <c:v>-0.73547300000000004</c:v>
                </c:pt>
                <c:pt idx="11440">
                  <c:v>-0.74113700000000005</c:v>
                </c:pt>
                <c:pt idx="11441">
                  <c:v>-0.74199499999999996</c:v>
                </c:pt>
                <c:pt idx="11442">
                  <c:v>-0.74482800000000005</c:v>
                </c:pt>
                <c:pt idx="11443">
                  <c:v>-0.74393699999999996</c:v>
                </c:pt>
                <c:pt idx="11444">
                  <c:v>-0.74503600000000003</c:v>
                </c:pt>
                <c:pt idx="11445">
                  <c:v>-0.74414899999999995</c:v>
                </c:pt>
                <c:pt idx="11446">
                  <c:v>-0.72742200000000001</c:v>
                </c:pt>
                <c:pt idx="11447">
                  <c:v>-0.71417299999999995</c:v>
                </c:pt>
                <c:pt idx="11448">
                  <c:v>-0.71013300000000001</c:v>
                </c:pt>
                <c:pt idx="11449">
                  <c:v>-0.70047599999999999</c:v>
                </c:pt>
                <c:pt idx="11450">
                  <c:v>-0.69606999999999997</c:v>
                </c:pt>
                <c:pt idx="11451">
                  <c:v>-0.698573</c:v>
                </c:pt>
                <c:pt idx="11452">
                  <c:v>-0.69769599999999998</c:v>
                </c:pt>
                <c:pt idx="11453">
                  <c:v>-0.697465</c:v>
                </c:pt>
                <c:pt idx="11454">
                  <c:v>-0.697492</c:v>
                </c:pt>
                <c:pt idx="11455">
                  <c:v>-0.70081700000000002</c:v>
                </c:pt>
                <c:pt idx="11456">
                  <c:v>-0.70144799999999996</c:v>
                </c:pt>
                <c:pt idx="11457">
                  <c:v>-0.70210700000000004</c:v>
                </c:pt>
                <c:pt idx="11458">
                  <c:v>-0.70236200000000004</c:v>
                </c:pt>
                <c:pt idx="11459">
                  <c:v>-0.708229</c:v>
                </c:pt>
                <c:pt idx="11460">
                  <c:v>-0.71893399999999996</c:v>
                </c:pt>
                <c:pt idx="11461">
                  <c:v>-0.72416999999999998</c:v>
                </c:pt>
                <c:pt idx="11462">
                  <c:v>-0.72136500000000003</c:v>
                </c:pt>
                <c:pt idx="11463">
                  <c:v>-0.72169399999999995</c:v>
                </c:pt>
                <c:pt idx="11464">
                  <c:v>-0.72570100000000004</c:v>
                </c:pt>
                <c:pt idx="11465">
                  <c:v>-0.73019599999999996</c:v>
                </c:pt>
                <c:pt idx="11466">
                  <c:v>-0.73296499999999998</c:v>
                </c:pt>
                <c:pt idx="11467">
                  <c:v>-0.74090599999999995</c:v>
                </c:pt>
                <c:pt idx="11468">
                  <c:v>-0.75368299999999999</c:v>
                </c:pt>
                <c:pt idx="11469">
                  <c:v>-0.75928499999999999</c:v>
                </c:pt>
                <c:pt idx="11470">
                  <c:v>-0.76238099999999998</c:v>
                </c:pt>
                <c:pt idx="11471">
                  <c:v>-0.75832200000000005</c:v>
                </c:pt>
                <c:pt idx="11472">
                  <c:v>-0.74891700000000005</c:v>
                </c:pt>
                <c:pt idx="11473">
                  <c:v>-0.74715299999999996</c:v>
                </c:pt>
                <c:pt idx="11474">
                  <c:v>-0.74711499999999997</c:v>
                </c:pt>
                <c:pt idx="11475">
                  <c:v>-0.74434999999999996</c:v>
                </c:pt>
                <c:pt idx="11476">
                  <c:v>-0.74349399999999999</c:v>
                </c:pt>
                <c:pt idx="11477">
                  <c:v>-0.74151800000000001</c:v>
                </c:pt>
                <c:pt idx="11478">
                  <c:v>-0.74444900000000003</c:v>
                </c:pt>
                <c:pt idx="11479">
                  <c:v>-0.74402100000000004</c:v>
                </c:pt>
                <c:pt idx="11480">
                  <c:v>-0.744757</c:v>
                </c:pt>
                <c:pt idx="11481">
                  <c:v>-0.73944600000000005</c:v>
                </c:pt>
                <c:pt idx="11482">
                  <c:v>-0.73618600000000001</c:v>
                </c:pt>
                <c:pt idx="11483">
                  <c:v>-0.73450099999999996</c:v>
                </c:pt>
                <c:pt idx="11484">
                  <c:v>-0.73411999999999999</c:v>
                </c:pt>
                <c:pt idx="11485">
                  <c:v>-0.732097</c:v>
                </c:pt>
                <c:pt idx="11486">
                  <c:v>-0.73162899999999997</c:v>
                </c:pt>
                <c:pt idx="11487">
                  <c:v>-0.733371</c:v>
                </c:pt>
                <c:pt idx="11488">
                  <c:v>-0.73406300000000002</c:v>
                </c:pt>
                <c:pt idx="11489">
                  <c:v>-0.73427500000000001</c:v>
                </c:pt>
                <c:pt idx="11490">
                  <c:v>-0.73135899999999998</c:v>
                </c:pt>
                <c:pt idx="11491">
                  <c:v>-0.72473299999999996</c:v>
                </c:pt>
                <c:pt idx="11492">
                  <c:v>-0.71733100000000005</c:v>
                </c:pt>
                <c:pt idx="11493">
                  <c:v>-0.72202699999999997</c:v>
                </c:pt>
                <c:pt idx="11494">
                  <c:v>-0.72908399999999995</c:v>
                </c:pt>
                <c:pt idx="11495">
                  <c:v>-0.72571200000000002</c:v>
                </c:pt>
                <c:pt idx="11496">
                  <c:v>-0.72323700000000002</c:v>
                </c:pt>
                <c:pt idx="11497">
                  <c:v>-0.72464600000000001</c:v>
                </c:pt>
                <c:pt idx="11498">
                  <c:v>-0.72458699999999998</c:v>
                </c:pt>
                <c:pt idx="11499">
                  <c:v>-0.71751500000000001</c:v>
                </c:pt>
                <c:pt idx="11500">
                  <c:v>-0.71154200000000001</c:v>
                </c:pt>
                <c:pt idx="11501">
                  <c:v>-0.713642</c:v>
                </c:pt>
                <c:pt idx="11502">
                  <c:v>-0.71760400000000002</c:v>
                </c:pt>
                <c:pt idx="11503">
                  <c:v>-0.71841100000000002</c:v>
                </c:pt>
                <c:pt idx="11504">
                  <c:v>-0.71703700000000004</c:v>
                </c:pt>
                <c:pt idx="11505">
                  <c:v>-0.71857800000000005</c:v>
                </c:pt>
                <c:pt idx="11506">
                  <c:v>-0.72611800000000004</c:v>
                </c:pt>
                <c:pt idx="11507">
                  <c:v>-0.73600600000000005</c:v>
                </c:pt>
                <c:pt idx="11508">
                  <c:v>-0.74002800000000002</c:v>
                </c:pt>
                <c:pt idx="11509">
                  <c:v>-0.74394199999999999</c:v>
                </c:pt>
                <c:pt idx="11510">
                  <c:v>-0.74583699999999997</c:v>
                </c:pt>
                <c:pt idx="11511">
                  <c:v>-0.74723899999999999</c:v>
                </c:pt>
                <c:pt idx="11512">
                  <c:v>-0.74640499999999999</c:v>
                </c:pt>
                <c:pt idx="11513">
                  <c:v>-0.74470700000000001</c:v>
                </c:pt>
                <c:pt idx="11514">
                  <c:v>-0.74423600000000001</c:v>
                </c:pt>
                <c:pt idx="11515">
                  <c:v>-0.74300900000000003</c:v>
                </c:pt>
                <c:pt idx="11516">
                  <c:v>-0.74059699999999995</c:v>
                </c:pt>
                <c:pt idx="11517">
                  <c:v>-0.73014400000000002</c:v>
                </c:pt>
                <c:pt idx="11518">
                  <c:v>-0.72183299999999995</c:v>
                </c:pt>
                <c:pt idx="11519">
                  <c:v>-0.719773</c:v>
                </c:pt>
                <c:pt idx="11520">
                  <c:v>-0.72479300000000002</c:v>
                </c:pt>
                <c:pt idx="11521">
                  <c:v>-0.72511400000000004</c:v>
                </c:pt>
                <c:pt idx="11522">
                  <c:v>-0.72793200000000002</c:v>
                </c:pt>
                <c:pt idx="11523">
                  <c:v>-0.73091499999999998</c:v>
                </c:pt>
                <c:pt idx="11524">
                  <c:v>-0.73067800000000005</c:v>
                </c:pt>
                <c:pt idx="11525">
                  <c:v>-0.72106999999999999</c:v>
                </c:pt>
                <c:pt idx="11526">
                  <c:v>-0.70801899999999995</c:v>
                </c:pt>
                <c:pt idx="11527">
                  <c:v>-0.69489699999999999</c:v>
                </c:pt>
                <c:pt idx="11528">
                  <c:v>-0.68744499999999997</c:v>
                </c:pt>
                <c:pt idx="11529">
                  <c:v>-0.68531699999999995</c:v>
                </c:pt>
                <c:pt idx="11530">
                  <c:v>-0.6875</c:v>
                </c:pt>
                <c:pt idx="11531">
                  <c:v>-0.69038200000000005</c:v>
                </c:pt>
                <c:pt idx="11532">
                  <c:v>-0.68808499999999995</c:v>
                </c:pt>
                <c:pt idx="11533">
                  <c:v>-0.68068200000000001</c:v>
                </c:pt>
                <c:pt idx="11534">
                  <c:v>-0.67823599999999995</c:v>
                </c:pt>
                <c:pt idx="11535">
                  <c:v>-0.67275200000000002</c:v>
                </c:pt>
                <c:pt idx="11536">
                  <c:v>-0.671269</c:v>
                </c:pt>
                <c:pt idx="11537">
                  <c:v>-0.67122000000000004</c:v>
                </c:pt>
                <c:pt idx="11538">
                  <c:v>-0.674678</c:v>
                </c:pt>
                <c:pt idx="11539">
                  <c:v>-0.674176</c:v>
                </c:pt>
                <c:pt idx="11540">
                  <c:v>-0.67647699999999999</c:v>
                </c:pt>
                <c:pt idx="11541">
                  <c:v>-0.68169100000000005</c:v>
                </c:pt>
                <c:pt idx="11542">
                  <c:v>-0.68974400000000002</c:v>
                </c:pt>
                <c:pt idx="11543">
                  <c:v>-0.68971899999999997</c:v>
                </c:pt>
                <c:pt idx="11544">
                  <c:v>-0.68623999999999996</c:v>
                </c:pt>
                <c:pt idx="11545">
                  <c:v>-0.68304299999999996</c:v>
                </c:pt>
                <c:pt idx="11546">
                  <c:v>-0.68268399999999996</c:v>
                </c:pt>
                <c:pt idx="11547">
                  <c:v>-0.68337700000000001</c:v>
                </c:pt>
                <c:pt idx="11548">
                  <c:v>-0.68145900000000004</c:v>
                </c:pt>
                <c:pt idx="11549">
                  <c:v>-0.68701699999999999</c:v>
                </c:pt>
                <c:pt idx="11550">
                  <c:v>-0.691751</c:v>
                </c:pt>
                <c:pt idx="11551">
                  <c:v>-0.69182100000000002</c:v>
                </c:pt>
                <c:pt idx="11552">
                  <c:v>-0.69344700000000004</c:v>
                </c:pt>
                <c:pt idx="11553">
                  <c:v>-0.694716</c:v>
                </c:pt>
                <c:pt idx="11554">
                  <c:v>-0.69791300000000001</c:v>
                </c:pt>
                <c:pt idx="11555">
                  <c:v>-0.69555400000000001</c:v>
                </c:pt>
                <c:pt idx="11556">
                  <c:v>-0.69534700000000005</c:v>
                </c:pt>
                <c:pt idx="11557">
                  <c:v>-0.693048</c:v>
                </c:pt>
                <c:pt idx="11558">
                  <c:v>-0.691438</c:v>
                </c:pt>
                <c:pt idx="11559">
                  <c:v>-0.69214200000000003</c:v>
                </c:pt>
                <c:pt idx="11560">
                  <c:v>-0.68918500000000005</c:v>
                </c:pt>
                <c:pt idx="11561">
                  <c:v>-0.67888000000000004</c:v>
                </c:pt>
                <c:pt idx="11562">
                  <c:v>-0.67232400000000003</c:v>
                </c:pt>
                <c:pt idx="11563">
                  <c:v>-0.678512</c:v>
                </c:pt>
                <c:pt idx="11564">
                  <c:v>-0.68391000000000002</c:v>
                </c:pt>
                <c:pt idx="11565">
                  <c:v>-0.68428299999999997</c:v>
                </c:pt>
                <c:pt idx="11566">
                  <c:v>-0.68315800000000004</c:v>
                </c:pt>
                <c:pt idx="11567">
                  <c:v>-0.68091599999999997</c:v>
                </c:pt>
                <c:pt idx="11568">
                  <c:v>-0.67744000000000004</c:v>
                </c:pt>
                <c:pt idx="11569">
                  <c:v>-0.67265900000000001</c:v>
                </c:pt>
                <c:pt idx="11570">
                  <c:v>-0.66958499999999999</c:v>
                </c:pt>
                <c:pt idx="11571">
                  <c:v>-0.67089799999999999</c:v>
                </c:pt>
                <c:pt idx="11572">
                  <c:v>-0.67224799999999996</c:v>
                </c:pt>
                <c:pt idx="11573">
                  <c:v>-0.67264900000000005</c:v>
                </c:pt>
                <c:pt idx="11574">
                  <c:v>-0.67106299999999997</c:v>
                </c:pt>
                <c:pt idx="11575">
                  <c:v>-0.66363499999999997</c:v>
                </c:pt>
                <c:pt idx="11576">
                  <c:v>-0.65672200000000003</c:v>
                </c:pt>
                <c:pt idx="11577">
                  <c:v>-0.65674900000000003</c:v>
                </c:pt>
                <c:pt idx="11578">
                  <c:v>-0.66150100000000001</c:v>
                </c:pt>
                <c:pt idx="11579">
                  <c:v>-0.66440500000000002</c:v>
                </c:pt>
                <c:pt idx="11580">
                  <c:v>-0.66307799999999995</c:v>
                </c:pt>
                <c:pt idx="11581">
                  <c:v>-0.66398000000000001</c:v>
                </c:pt>
                <c:pt idx="11582">
                  <c:v>-0.66828799999999999</c:v>
                </c:pt>
                <c:pt idx="11583">
                  <c:v>-0.67360799999999998</c:v>
                </c:pt>
                <c:pt idx="11584">
                  <c:v>-0.68021900000000002</c:v>
                </c:pt>
                <c:pt idx="11585">
                  <c:v>-0.68435699999999999</c:v>
                </c:pt>
                <c:pt idx="11586">
                  <c:v>-0.68518999999999997</c:v>
                </c:pt>
                <c:pt idx="11587">
                  <c:v>-0.682064</c:v>
                </c:pt>
                <c:pt idx="11588">
                  <c:v>-0.67494100000000001</c:v>
                </c:pt>
                <c:pt idx="11589">
                  <c:v>-0.67046399999999995</c:v>
                </c:pt>
                <c:pt idx="11590">
                  <c:v>-0.67085600000000001</c:v>
                </c:pt>
                <c:pt idx="11591">
                  <c:v>-0.67220800000000003</c:v>
                </c:pt>
                <c:pt idx="11592">
                  <c:v>-0.676068</c:v>
                </c:pt>
                <c:pt idx="11593">
                  <c:v>-0.68035500000000004</c:v>
                </c:pt>
                <c:pt idx="11594">
                  <c:v>-0.677014</c:v>
                </c:pt>
                <c:pt idx="11595">
                  <c:v>-0.67378300000000002</c:v>
                </c:pt>
                <c:pt idx="11596">
                  <c:v>-0.66954199999999997</c:v>
                </c:pt>
                <c:pt idx="11597">
                  <c:v>-0.666381</c:v>
                </c:pt>
                <c:pt idx="11598">
                  <c:v>-0.66422400000000004</c:v>
                </c:pt>
                <c:pt idx="11599">
                  <c:v>-0.66612199999999999</c:v>
                </c:pt>
                <c:pt idx="11600">
                  <c:v>-0.67424799999999996</c:v>
                </c:pt>
                <c:pt idx="11601">
                  <c:v>-0.68373700000000004</c:v>
                </c:pt>
                <c:pt idx="11602">
                  <c:v>-0.69138699999999997</c:v>
                </c:pt>
                <c:pt idx="11603">
                  <c:v>-0.68992699999999996</c:v>
                </c:pt>
                <c:pt idx="11604">
                  <c:v>-0.68319300000000005</c:v>
                </c:pt>
                <c:pt idx="11605">
                  <c:v>-0.68086899999999995</c:v>
                </c:pt>
                <c:pt idx="11606">
                  <c:v>-0.68490099999999998</c:v>
                </c:pt>
                <c:pt idx="11607">
                  <c:v>-0.69216699999999998</c:v>
                </c:pt>
                <c:pt idx="11608">
                  <c:v>-0.69431100000000001</c:v>
                </c:pt>
                <c:pt idx="11609">
                  <c:v>-0.69622099999999998</c:v>
                </c:pt>
                <c:pt idx="11610">
                  <c:v>-0.69798899999999997</c:v>
                </c:pt>
                <c:pt idx="11611">
                  <c:v>-0.699237</c:v>
                </c:pt>
                <c:pt idx="11612">
                  <c:v>-0.69903199999999999</c:v>
                </c:pt>
                <c:pt idx="11613">
                  <c:v>-0.69622600000000001</c:v>
                </c:pt>
                <c:pt idx="11614">
                  <c:v>-0.69973099999999999</c:v>
                </c:pt>
                <c:pt idx="11615">
                  <c:v>-0.70821199999999995</c:v>
                </c:pt>
                <c:pt idx="11616">
                  <c:v>-0.71779499999999996</c:v>
                </c:pt>
                <c:pt idx="11617">
                  <c:v>-0.72255400000000003</c:v>
                </c:pt>
                <c:pt idx="11618">
                  <c:v>-0.72176399999999996</c:v>
                </c:pt>
                <c:pt idx="11619">
                  <c:v>-0.72109199999999996</c:v>
                </c:pt>
                <c:pt idx="11620">
                  <c:v>-0.71955100000000005</c:v>
                </c:pt>
                <c:pt idx="11621">
                  <c:v>-0.71418999999999999</c:v>
                </c:pt>
                <c:pt idx="11622">
                  <c:v>-0.70386400000000005</c:v>
                </c:pt>
                <c:pt idx="11623">
                  <c:v>-0.696496</c:v>
                </c:pt>
                <c:pt idx="11624">
                  <c:v>-0.69486099999999995</c:v>
                </c:pt>
                <c:pt idx="11625">
                  <c:v>-0.70347999999999999</c:v>
                </c:pt>
                <c:pt idx="11626">
                  <c:v>-0.71156200000000003</c:v>
                </c:pt>
                <c:pt idx="11627">
                  <c:v>-0.71348400000000001</c:v>
                </c:pt>
                <c:pt idx="11628">
                  <c:v>-0.71999100000000005</c:v>
                </c:pt>
                <c:pt idx="11629">
                  <c:v>-0.72263200000000005</c:v>
                </c:pt>
                <c:pt idx="11630">
                  <c:v>-0.72150199999999998</c:v>
                </c:pt>
                <c:pt idx="11631">
                  <c:v>-0.72144200000000003</c:v>
                </c:pt>
                <c:pt idx="11632">
                  <c:v>-0.71922900000000001</c:v>
                </c:pt>
                <c:pt idx="11633">
                  <c:v>-0.71718700000000002</c:v>
                </c:pt>
                <c:pt idx="11634">
                  <c:v>-0.71499400000000002</c:v>
                </c:pt>
                <c:pt idx="11635">
                  <c:v>-0.71407699999999996</c:v>
                </c:pt>
                <c:pt idx="11636">
                  <c:v>-0.71242700000000003</c:v>
                </c:pt>
                <c:pt idx="11637">
                  <c:v>-0.70968699999999996</c:v>
                </c:pt>
                <c:pt idx="11638">
                  <c:v>-0.70888899999999999</c:v>
                </c:pt>
                <c:pt idx="11639">
                  <c:v>-0.708179</c:v>
                </c:pt>
                <c:pt idx="11640">
                  <c:v>-0.71228999999999998</c:v>
                </c:pt>
                <c:pt idx="11641">
                  <c:v>-0.72514599999999996</c:v>
                </c:pt>
                <c:pt idx="11642">
                  <c:v>-0.73106700000000002</c:v>
                </c:pt>
                <c:pt idx="11643">
                  <c:v>-0.72861200000000004</c:v>
                </c:pt>
                <c:pt idx="11644">
                  <c:v>-0.72700100000000001</c:v>
                </c:pt>
                <c:pt idx="11645">
                  <c:v>-0.72546500000000003</c:v>
                </c:pt>
                <c:pt idx="11646">
                  <c:v>-0.72262000000000004</c:v>
                </c:pt>
                <c:pt idx="11647">
                  <c:v>-0.71712699999999996</c:v>
                </c:pt>
                <c:pt idx="11648">
                  <c:v>-0.71206800000000003</c:v>
                </c:pt>
                <c:pt idx="11649">
                  <c:v>-0.71282000000000001</c:v>
                </c:pt>
                <c:pt idx="11650">
                  <c:v>-0.71901300000000001</c:v>
                </c:pt>
                <c:pt idx="11651">
                  <c:v>-0.73187899999999995</c:v>
                </c:pt>
                <c:pt idx="11652">
                  <c:v>-0.73280699999999999</c:v>
                </c:pt>
                <c:pt idx="11653">
                  <c:v>-0.72916099999999995</c:v>
                </c:pt>
                <c:pt idx="11654">
                  <c:v>-0.72594400000000003</c:v>
                </c:pt>
                <c:pt idx="11655">
                  <c:v>-0.72528800000000004</c:v>
                </c:pt>
                <c:pt idx="11656">
                  <c:v>-0.72635400000000006</c:v>
                </c:pt>
                <c:pt idx="11657">
                  <c:v>-0.727433</c:v>
                </c:pt>
                <c:pt idx="11658">
                  <c:v>-0.728796</c:v>
                </c:pt>
                <c:pt idx="11659">
                  <c:v>-0.72658</c:v>
                </c:pt>
                <c:pt idx="11660">
                  <c:v>-0.72497</c:v>
                </c:pt>
                <c:pt idx="11661">
                  <c:v>-0.73015300000000005</c:v>
                </c:pt>
                <c:pt idx="11662">
                  <c:v>-0.73514800000000002</c:v>
                </c:pt>
                <c:pt idx="11663">
                  <c:v>-0.74327699999999997</c:v>
                </c:pt>
                <c:pt idx="11664">
                  <c:v>-0.75371299999999997</c:v>
                </c:pt>
                <c:pt idx="11665">
                  <c:v>-0.76427800000000001</c:v>
                </c:pt>
                <c:pt idx="11666">
                  <c:v>-0.77967299999999995</c:v>
                </c:pt>
                <c:pt idx="11667">
                  <c:v>-0.78702700000000003</c:v>
                </c:pt>
                <c:pt idx="11668">
                  <c:v>-0.79302300000000003</c:v>
                </c:pt>
                <c:pt idx="11669">
                  <c:v>-0.79748600000000003</c:v>
                </c:pt>
                <c:pt idx="11670">
                  <c:v>-0.79599900000000001</c:v>
                </c:pt>
                <c:pt idx="11671">
                  <c:v>-0.80197099999999999</c:v>
                </c:pt>
                <c:pt idx="11672">
                  <c:v>-0.80949300000000002</c:v>
                </c:pt>
                <c:pt idx="11673">
                  <c:v>-0.80859999999999999</c:v>
                </c:pt>
                <c:pt idx="11674">
                  <c:v>-0.80260600000000004</c:v>
                </c:pt>
                <c:pt idx="11675">
                  <c:v>-0.80108599999999996</c:v>
                </c:pt>
                <c:pt idx="11676">
                  <c:v>-0.79952999999999996</c:v>
                </c:pt>
                <c:pt idx="11677">
                  <c:v>-0.80353200000000002</c:v>
                </c:pt>
                <c:pt idx="11678">
                  <c:v>-0.80115499999999995</c:v>
                </c:pt>
                <c:pt idx="11679">
                  <c:v>-0.79813100000000003</c:v>
                </c:pt>
                <c:pt idx="11680">
                  <c:v>-0.79795400000000005</c:v>
                </c:pt>
                <c:pt idx="11681">
                  <c:v>-0.80735999999999997</c:v>
                </c:pt>
                <c:pt idx="11682">
                  <c:v>-0.81583099999999997</c:v>
                </c:pt>
                <c:pt idx="11683">
                  <c:v>-0.82931500000000002</c:v>
                </c:pt>
                <c:pt idx="11684">
                  <c:v>-0.837476</c:v>
                </c:pt>
                <c:pt idx="11685">
                  <c:v>-0.84006999999999998</c:v>
                </c:pt>
                <c:pt idx="11686">
                  <c:v>-0.83907399999999999</c:v>
                </c:pt>
                <c:pt idx="11687">
                  <c:v>-0.84005200000000002</c:v>
                </c:pt>
                <c:pt idx="11688">
                  <c:v>-0.84055899999999995</c:v>
                </c:pt>
                <c:pt idx="11689">
                  <c:v>-0.841055</c:v>
                </c:pt>
                <c:pt idx="11690">
                  <c:v>-0.84154700000000005</c:v>
                </c:pt>
                <c:pt idx="11691">
                  <c:v>-0.84304199999999996</c:v>
                </c:pt>
                <c:pt idx="11692">
                  <c:v>-0.84201700000000002</c:v>
                </c:pt>
                <c:pt idx="11693">
                  <c:v>-0.838453</c:v>
                </c:pt>
                <c:pt idx="11694">
                  <c:v>-0.83138699999999999</c:v>
                </c:pt>
                <c:pt idx="11695">
                  <c:v>-0.82641900000000001</c:v>
                </c:pt>
                <c:pt idx="11696">
                  <c:v>-0.82494500000000004</c:v>
                </c:pt>
                <c:pt idx="11697">
                  <c:v>-0.82277599999999995</c:v>
                </c:pt>
                <c:pt idx="11698">
                  <c:v>-0.81784400000000002</c:v>
                </c:pt>
                <c:pt idx="11699">
                  <c:v>-0.82124299999999995</c:v>
                </c:pt>
                <c:pt idx="11700">
                  <c:v>-0.82873600000000003</c:v>
                </c:pt>
                <c:pt idx="11701">
                  <c:v>-0.831847</c:v>
                </c:pt>
                <c:pt idx="11702">
                  <c:v>-0.82708199999999998</c:v>
                </c:pt>
                <c:pt idx="11703">
                  <c:v>-0.81677599999999995</c:v>
                </c:pt>
                <c:pt idx="11704">
                  <c:v>-0.81638900000000003</c:v>
                </c:pt>
                <c:pt idx="11705">
                  <c:v>-0.818573</c:v>
                </c:pt>
                <c:pt idx="11706">
                  <c:v>-0.82386400000000004</c:v>
                </c:pt>
                <c:pt idx="11707">
                  <c:v>-0.83046799999999998</c:v>
                </c:pt>
                <c:pt idx="11708">
                  <c:v>-0.83684400000000003</c:v>
                </c:pt>
                <c:pt idx="11709">
                  <c:v>-0.840974</c:v>
                </c:pt>
                <c:pt idx="11710">
                  <c:v>-0.84269300000000003</c:v>
                </c:pt>
                <c:pt idx="11711">
                  <c:v>-0.84282900000000005</c:v>
                </c:pt>
                <c:pt idx="11712">
                  <c:v>-0.84107600000000005</c:v>
                </c:pt>
                <c:pt idx="11713">
                  <c:v>-0.83553900000000003</c:v>
                </c:pt>
                <c:pt idx="11714">
                  <c:v>-0.82546600000000003</c:v>
                </c:pt>
                <c:pt idx="11715">
                  <c:v>-0.82195200000000002</c:v>
                </c:pt>
                <c:pt idx="11716">
                  <c:v>-0.81817700000000004</c:v>
                </c:pt>
                <c:pt idx="11717">
                  <c:v>-0.81862000000000001</c:v>
                </c:pt>
                <c:pt idx="11718">
                  <c:v>-0.82325199999999998</c:v>
                </c:pt>
                <c:pt idx="11719">
                  <c:v>-0.83013999999999999</c:v>
                </c:pt>
                <c:pt idx="11720">
                  <c:v>-0.83249399999999996</c:v>
                </c:pt>
                <c:pt idx="11721">
                  <c:v>-0.83209699999999998</c:v>
                </c:pt>
                <c:pt idx="11722">
                  <c:v>-0.83155800000000002</c:v>
                </c:pt>
                <c:pt idx="11723">
                  <c:v>-0.82768299999999995</c:v>
                </c:pt>
                <c:pt idx="11724">
                  <c:v>-0.82686700000000002</c:v>
                </c:pt>
                <c:pt idx="11725">
                  <c:v>-0.82776799999999995</c:v>
                </c:pt>
                <c:pt idx="11726">
                  <c:v>-0.82461600000000002</c:v>
                </c:pt>
                <c:pt idx="11727">
                  <c:v>-0.81807399999999997</c:v>
                </c:pt>
                <c:pt idx="11728">
                  <c:v>-0.81445900000000004</c:v>
                </c:pt>
                <c:pt idx="11729">
                  <c:v>-0.81510300000000002</c:v>
                </c:pt>
                <c:pt idx="11730">
                  <c:v>-0.82565699999999997</c:v>
                </c:pt>
                <c:pt idx="11731">
                  <c:v>-0.839557</c:v>
                </c:pt>
                <c:pt idx="11732">
                  <c:v>-0.84361699999999995</c:v>
                </c:pt>
                <c:pt idx="11733">
                  <c:v>-0.84923400000000004</c:v>
                </c:pt>
                <c:pt idx="11734">
                  <c:v>-0.85543100000000005</c:v>
                </c:pt>
                <c:pt idx="11735">
                  <c:v>-0.856958</c:v>
                </c:pt>
                <c:pt idx="11736">
                  <c:v>-0.85656699999999997</c:v>
                </c:pt>
                <c:pt idx="11737">
                  <c:v>-0.85790599999999995</c:v>
                </c:pt>
                <c:pt idx="11738">
                  <c:v>-0.85472800000000004</c:v>
                </c:pt>
                <c:pt idx="11739">
                  <c:v>-0.85424900000000004</c:v>
                </c:pt>
                <c:pt idx="11740">
                  <c:v>-0.855402</c:v>
                </c:pt>
                <c:pt idx="11741">
                  <c:v>-0.85411300000000001</c:v>
                </c:pt>
                <c:pt idx="11742">
                  <c:v>-0.85070400000000002</c:v>
                </c:pt>
                <c:pt idx="11743">
                  <c:v>-0.846194</c:v>
                </c:pt>
                <c:pt idx="11744">
                  <c:v>-0.84451900000000002</c:v>
                </c:pt>
                <c:pt idx="11745">
                  <c:v>-0.848661</c:v>
                </c:pt>
                <c:pt idx="11746">
                  <c:v>-0.84999899999999995</c:v>
                </c:pt>
                <c:pt idx="11747">
                  <c:v>-0.84072000000000002</c:v>
                </c:pt>
                <c:pt idx="11748">
                  <c:v>-0.83472299999999999</c:v>
                </c:pt>
                <c:pt idx="11749">
                  <c:v>-0.83190399999999998</c:v>
                </c:pt>
                <c:pt idx="11750">
                  <c:v>-0.83120300000000003</c:v>
                </c:pt>
                <c:pt idx="11751">
                  <c:v>-0.83218199999999998</c:v>
                </c:pt>
                <c:pt idx="11752">
                  <c:v>-0.83706800000000003</c:v>
                </c:pt>
                <c:pt idx="11753">
                  <c:v>-0.84709400000000001</c:v>
                </c:pt>
                <c:pt idx="11754">
                  <c:v>-0.85198300000000005</c:v>
                </c:pt>
                <c:pt idx="11755">
                  <c:v>-0.85330799999999996</c:v>
                </c:pt>
                <c:pt idx="11756">
                  <c:v>-0.856128</c:v>
                </c:pt>
                <c:pt idx="11757">
                  <c:v>-0.85725300000000004</c:v>
                </c:pt>
                <c:pt idx="11758">
                  <c:v>-0.85315399999999997</c:v>
                </c:pt>
                <c:pt idx="11759">
                  <c:v>-0.83931199999999995</c:v>
                </c:pt>
                <c:pt idx="11760">
                  <c:v>-0.83514900000000003</c:v>
                </c:pt>
                <c:pt idx="11761">
                  <c:v>-0.83847300000000002</c:v>
                </c:pt>
                <c:pt idx="11762">
                  <c:v>-0.84130899999999997</c:v>
                </c:pt>
                <c:pt idx="11763">
                  <c:v>-0.83792100000000003</c:v>
                </c:pt>
                <c:pt idx="11764">
                  <c:v>-0.83003000000000005</c:v>
                </c:pt>
                <c:pt idx="11765">
                  <c:v>-0.82461600000000002</c:v>
                </c:pt>
                <c:pt idx="11766">
                  <c:v>-0.82428599999999996</c:v>
                </c:pt>
                <c:pt idx="11767">
                  <c:v>-0.81810099999999997</c:v>
                </c:pt>
                <c:pt idx="11768">
                  <c:v>-0.81262299999999998</c:v>
                </c:pt>
                <c:pt idx="11769">
                  <c:v>-0.80717799999999995</c:v>
                </c:pt>
                <c:pt idx="11770">
                  <c:v>-0.79304300000000005</c:v>
                </c:pt>
                <c:pt idx="11771">
                  <c:v>-0.77659199999999995</c:v>
                </c:pt>
                <c:pt idx="11772">
                  <c:v>-0.76997400000000005</c:v>
                </c:pt>
                <c:pt idx="11773">
                  <c:v>-0.772393</c:v>
                </c:pt>
                <c:pt idx="11774">
                  <c:v>-0.77422400000000002</c:v>
                </c:pt>
                <c:pt idx="11775">
                  <c:v>-0.77402300000000002</c:v>
                </c:pt>
                <c:pt idx="11776">
                  <c:v>-0.76486100000000001</c:v>
                </c:pt>
                <c:pt idx="11777">
                  <c:v>-0.75573800000000002</c:v>
                </c:pt>
                <c:pt idx="11778">
                  <c:v>-0.75215299999999996</c:v>
                </c:pt>
                <c:pt idx="11779">
                  <c:v>-0.74600699999999998</c:v>
                </c:pt>
                <c:pt idx="11780">
                  <c:v>-0.74010399999999998</c:v>
                </c:pt>
                <c:pt idx="11781">
                  <c:v>-0.73483900000000002</c:v>
                </c:pt>
                <c:pt idx="11782">
                  <c:v>-0.72219999999999995</c:v>
                </c:pt>
                <c:pt idx="11783">
                  <c:v>-0.71059000000000005</c:v>
                </c:pt>
                <c:pt idx="11784">
                  <c:v>-0.70058200000000004</c:v>
                </c:pt>
                <c:pt idx="11785">
                  <c:v>-0.69506100000000004</c:v>
                </c:pt>
                <c:pt idx="11786">
                  <c:v>-0.68914200000000003</c:v>
                </c:pt>
                <c:pt idx="11787">
                  <c:v>-0.68411699999999998</c:v>
                </c:pt>
                <c:pt idx="11788">
                  <c:v>-0.68501000000000001</c:v>
                </c:pt>
                <c:pt idx="11789">
                  <c:v>-0.68249599999999999</c:v>
                </c:pt>
                <c:pt idx="11790">
                  <c:v>-0.67385799999999996</c:v>
                </c:pt>
                <c:pt idx="11791">
                  <c:v>-0.668682</c:v>
                </c:pt>
                <c:pt idx="11792">
                  <c:v>-0.66636499999999999</c:v>
                </c:pt>
                <c:pt idx="11793">
                  <c:v>-0.66255900000000001</c:v>
                </c:pt>
                <c:pt idx="11794">
                  <c:v>-0.65420400000000001</c:v>
                </c:pt>
                <c:pt idx="11795">
                  <c:v>-0.63802700000000001</c:v>
                </c:pt>
                <c:pt idx="11796">
                  <c:v>-0.62804300000000002</c:v>
                </c:pt>
                <c:pt idx="11797">
                  <c:v>-0.629552</c:v>
                </c:pt>
                <c:pt idx="11798">
                  <c:v>-0.63554600000000006</c:v>
                </c:pt>
                <c:pt idx="11799">
                  <c:v>-0.63761800000000002</c:v>
                </c:pt>
                <c:pt idx="11800">
                  <c:v>-0.630521</c:v>
                </c:pt>
                <c:pt idx="11801">
                  <c:v>-0.62243700000000002</c:v>
                </c:pt>
                <c:pt idx="11802">
                  <c:v>-0.62541599999999997</c:v>
                </c:pt>
                <c:pt idx="11803">
                  <c:v>-0.62897599999999998</c:v>
                </c:pt>
                <c:pt idx="11804">
                  <c:v>-0.62788200000000005</c:v>
                </c:pt>
                <c:pt idx="11805">
                  <c:v>-0.62126300000000001</c:v>
                </c:pt>
                <c:pt idx="11806">
                  <c:v>-0.61458400000000002</c:v>
                </c:pt>
                <c:pt idx="11807">
                  <c:v>-0.60707599999999995</c:v>
                </c:pt>
                <c:pt idx="11808">
                  <c:v>-0.60162099999999996</c:v>
                </c:pt>
                <c:pt idx="11809">
                  <c:v>-0.60195100000000001</c:v>
                </c:pt>
                <c:pt idx="11810">
                  <c:v>-0.60520099999999999</c:v>
                </c:pt>
                <c:pt idx="11811">
                  <c:v>-0.60917699999999997</c:v>
                </c:pt>
                <c:pt idx="11812">
                  <c:v>-0.61348000000000003</c:v>
                </c:pt>
                <c:pt idx="11813">
                  <c:v>-0.616228</c:v>
                </c:pt>
                <c:pt idx="11814">
                  <c:v>-0.61895900000000004</c:v>
                </c:pt>
                <c:pt idx="11815">
                  <c:v>-0.61245099999999997</c:v>
                </c:pt>
                <c:pt idx="11816">
                  <c:v>-0.60505399999999998</c:v>
                </c:pt>
                <c:pt idx="11817">
                  <c:v>-0.60277899999999995</c:v>
                </c:pt>
                <c:pt idx="11818">
                  <c:v>-0.60558299999999998</c:v>
                </c:pt>
                <c:pt idx="11819">
                  <c:v>-0.60061900000000001</c:v>
                </c:pt>
                <c:pt idx="11820">
                  <c:v>-0.587507</c:v>
                </c:pt>
                <c:pt idx="11821">
                  <c:v>-0.57472900000000005</c:v>
                </c:pt>
                <c:pt idx="11822">
                  <c:v>-0.562056</c:v>
                </c:pt>
                <c:pt idx="11823">
                  <c:v>-0.55503599999999997</c:v>
                </c:pt>
                <c:pt idx="11824">
                  <c:v>-0.54311100000000001</c:v>
                </c:pt>
                <c:pt idx="11825">
                  <c:v>-0.52178599999999997</c:v>
                </c:pt>
                <c:pt idx="11826">
                  <c:v>-0.51074699999999995</c:v>
                </c:pt>
                <c:pt idx="11827">
                  <c:v>-0.50919599999999998</c:v>
                </c:pt>
                <c:pt idx="11828">
                  <c:v>-0.512934</c:v>
                </c:pt>
                <c:pt idx="11829">
                  <c:v>-0.51386799999999999</c:v>
                </c:pt>
                <c:pt idx="11830">
                  <c:v>-0.51017800000000002</c:v>
                </c:pt>
                <c:pt idx="11831">
                  <c:v>-0.50797099999999995</c:v>
                </c:pt>
                <c:pt idx="11832">
                  <c:v>-0.48780299999999999</c:v>
                </c:pt>
                <c:pt idx="11833">
                  <c:v>-0.47506500000000002</c:v>
                </c:pt>
                <c:pt idx="11834">
                  <c:v>-0.47662399999999999</c:v>
                </c:pt>
                <c:pt idx="11835">
                  <c:v>-0.47927900000000001</c:v>
                </c:pt>
                <c:pt idx="11836">
                  <c:v>-0.47994199999999998</c:v>
                </c:pt>
                <c:pt idx="11837">
                  <c:v>-0.47138000000000002</c:v>
                </c:pt>
                <c:pt idx="11838">
                  <c:v>-0.45880399999999999</c:v>
                </c:pt>
                <c:pt idx="11839">
                  <c:v>-0.448216</c:v>
                </c:pt>
                <c:pt idx="11840">
                  <c:v>-0.44697300000000001</c:v>
                </c:pt>
                <c:pt idx="11841">
                  <c:v>-0.43808399999999997</c:v>
                </c:pt>
                <c:pt idx="11842">
                  <c:v>-0.43093300000000001</c:v>
                </c:pt>
                <c:pt idx="11843">
                  <c:v>-0.42379699999999998</c:v>
                </c:pt>
                <c:pt idx="11844">
                  <c:v>-0.412547</c:v>
                </c:pt>
                <c:pt idx="11845">
                  <c:v>-0.40716599999999997</c:v>
                </c:pt>
                <c:pt idx="11846">
                  <c:v>-0.40674700000000003</c:v>
                </c:pt>
                <c:pt idx="11847">
                  <c:v>-0.414441</c:v>
                </c:pt>
                <c:pt idx="11848">
                  <c:v>-0.41604200000000002</c:v>
                </c:pt>
                <c:pt idx="11849">
                  <c:v>-0.41505799999999998</c:v>
                </c:pt>
                <c:pt idx="11850">
                  <c:v>-0.41137099999999999</c:v>
                </c:pt>
                <c:pt idx="11851">
                  <c:v>-0.41206399999999999</c:v>
                </c:pt>
                <c:pt idx="11852">
                  <c:v>-0.416352</c:v>
                </c:pt>
                <c:pt idx="11853">
                  <c:v>-0.41862199999999999</c:v>
                </c:pt>
                <c:pt idx="11854">
                  <c:v>-0.41672799999999999</c:v>
                </c:pt>
                <c:pt idx="11855">
                  <c:v>-0.41367399999999999</c:v>
                </c:pt>
                <c:pt idx="11856">
                  <c:v>-0.40793800000000002</c:v>
                </c:pt>
                <c:pt idx="11857">
                  <c:v>-0.39881800000000001</c:v>
                </c:pt>
                <c:pt idx="11858">
                  <c:v>-0.39142900000000003</c:v>
                </c:pt>
                <c:pt idx="11859">
                  <c:v>-0.38490600000000003</c:v>
                </c:pt>
                <c:pt idx="11860">
                  <c:v>-0.38292300000000001</c:v>
                </c:pt>
                <c:pt idx="11861">
                  <c:v>-0.38053300000000001</c:v>
                </c:pt>
                <c:pt idx="11862">
                  <c:v>-0.38287500000000002</c:v>
                </c:pt>
                <c:pt idx="11863">
                  <c:v>-0.38449899999999998</c:v>
                </c:pt>
                <c:pt idx="11864">
                  <c:v>-0.38505400000000001</c:v>
                </c:pt>
                <c:pt idx="11865">
                  <c:v>-0.38685000000000003</c:v>
                </c:pt>
                <c:pt idx="11866">
                  <c:v>-0.38171699999999997</c:v>
                </c:pt>
                <c:pt idx="11867">
                  <c:v>-0.38395000000000001</c:v>
                </c:pt>
                <c:pt idx="11868">
                  <c:v>-0.38661800000000002</c:v>
                </c:pt>
                <c:pt idx="11869">
                  <c:v>-0.38739499999999999</c:v>
                </c:pt>
                <c:pt idx="11870">
                  <c:v>-0.38294800000000001</c:v>
                </c:pt>
                <c:pt idx="11871">
                  <c:v>-0.38204100000000002</c:v>
                </c:pt>
                <c:pt idx="11872">
                  <c:v>-0.38729200000000003</c:v>
                </c:pt>
                <c:pt idx="11873">
                  <c:v>-0.39218799999999998</c:v>
                </c:pt>
                <c:pt idx="11874">
                  <c:v>-0.39144400000000001</c:v>
                </c:pt>
                <c:pt idx="11875">
                  <c:v>-0.38571</c:v>
                </c:pt>
                <c:pt idx="11876">
                  <c:v>-0.37788100000000002</c:v>
                </c:pt>
                <c:pt idx="11877">
                  <c:v>-0.36756899999999998</c:v>
                </c:pt>
                <c:pt idx="11878">
                  <c:v>-0.36142200000000002</c:v>
                </c:pt>
                <c:pt idx="11879">
                  <c:v>-0.36216300000000001</c:v>
                </c:pt>
                <c:pt idx="11880">
                  <c:v>-0.36577199999999999</c:v>
                </c:pt>
                <c:pt idx="11881">
                  <c:v>-0.36877300000000002</c:v>
                </c:pt>
                <c:pt idx="11882">
                  <c:v>-0.36967499999999998</c:v>
                </c:pt>
                <c:pt idx="11883">
                  <c:v>-0.36679699999999998</c:v>
                </c:pt>
                <c:pt idx="11884">
                  <c:v>-0.363987</c:v>
                </c:pt>
                <c:pt idx="11885">
                  <c:v>-0.35972799999999999</c:v>
                </c:pt>
                <c:pt idx="11886">
                  <c:v>-0.35716399999999998</c:v>
                </c:pt>
                <c:pt idx="11887">
                  <c:v>-0.34966999999999998</c:v>
                </c:pt>
                <c:pt idx="11888">
                  <c:v>-0.34479300000000002</c:v>
                </c:pt>
                <c:pt idx="11889">
                  <c:v>-0.34364299999999998</c:v>
                </c:pt>
                <c:pt idx="11890">
                  <c:v>-0.34333200000000003</c:v>
                </c:pt>
                <c:pt idx="11891">
                  <c:v>-0.339256</c:v>
                </c:pt>
                <c:pt idx="11892">
                  <c:v>-0.33868500000000001</c:v>
                </c:pt>
                <c:pt idx="11893">
                  <c:v>-0.33848499999999998</c:v>
                </c:pt>
                <c:pt idx="11894">
                  <c:v>-0.33786500000000003</c:v>
                </c:pt>
                <c:pt idx="11895">
                  <c:v>-0.33685500000000002</c:v>
                </c:pt>
                <c:pt idx="11896">
                  <c:v>-0.33263500000000001</c:v>
                </c:pt>
                <c:pt idx="11897">
                  <c:v>-0.33156400000000003</c:v>
                </c:pt>
                <c:pt idx="11898">
                  <c:v>-0.33719700000000002</c:v>
                </c:pt>
                <c:pt idx="11899">
                  <c:v>-0.34776200000000002</c:v>
                </c:pt>
                <c:pt idx="11900">
                  <c:v>-0.35106799999999999</c:v>
                </c:pt>
                <c:pt idx="11901">
                  <c:v>-0.341777</c:v>
                </c:pt>
                <c:pt idx="11902">
                  <c:v>-0.33421899999999999</c:v>
                </c:pt>
                <c:pt idx="11903">
                  <c:v>-0.332154</c:v>
                </c:pt>
                <c:pt idx="11904">
                  <c:v>-0.33147599999999999</c:v>
                </c:pt>
                <c:pt idx="11905">
                  <c:v>-0.32870700000000003</c:v>
                </c:pt>
                <c:pt idx="11906">
                  <c:v>-0.32197300000000001</c:v>
                </c:pt>
                <c:pt idx="11907">
                  <c:v>-0.31802000000000002</c:v>
                </c:pt>
                <c:pt idx="11908">
                  <c:v>-0.31955899999999998</c:v>
                </c:pt>
                <c:pt idx="11909">
                  <c:v>-0.32014599999999999</c:v>
                </c:pt>
                <c:pt idx="11910">
                  <c:v>-0.31795800000000002</c:v>
                </c:pt>
                <c:pt idx="11911">
                  <c:v>-0.31809199999999999</c:v>
                </c:pt>
                <c:pt idx="11912">
                  <c:v>-0.320108</c:v>
                </c:pt>
                <c:pt idx="11913">
                  <c:v>-0.32094899999999998</c:v>
                </c:pt>
                <c:pt idx="11914">
                  <c:v>-0.32385799999999998</c:v>
                </c:pt>
                <c:pt idx="11915">
                  <c:v>-0.32915800000000001</c:v>
                </c:pt>
                <c:pt idx="11916">
                  <c:v>-0.33131300000000002</c:v>
                </c:pt>
                <c:pt idx="11917">
                  <c:v>-0.331789</c:v>
                </c:pt>
                <c:pt idx="11918">
                  <c:v>-0.33103900000000003</c:v>
                </c:pt>
                <c:pt idx="11919">
                  <c:v>-0.329148</c:v>
                </c:pt>
                <c:pt idx="11920">
                  <c:v>-0.327712</c:v>
                </c:pt>
                <c:pt idx="11921">
                  <c:v>-0.32861800000000002</c:v>
                </c:pt>
                <c:pt idx="11922">
                  <c:v>-0.33129999999999998</c:v>
                </c:pt>
                <c:pt idx="11923">
                  <c:v>-0.33623599999999998</c:v>
                </c:pt>
                <c:pt idx="11924">
                  <c:v>-0.33992099999999997</c:v>
                </c:pt>
                <c:pt idx="11925">
                  <c:v>-0.33473599999999998</c:v>
                </c:pt>
                <c:pt idx="11926">
                  <c:v>-0.327071</c:v>
                </c:pt>
                <c:pt idx="11927">
                  <c:v>-0.32405200000000001</c:v>
                </c:pt>
                <c:pt idx="11928">
                  <c:v>-0.32669399999999998</c:v>
                </c:pt>
                <c:pt idx="11929">
                  <c:v>-0.330791</c:v>
                </c:pt>
                <c:pt idx="11930">
                  <c:v>-0.33246700000000001</c:v>
                </c:pt>
                <c:pt idx="11931">
                  <c:v>-0.33579199999999998</c:v>
                </c:pt>
                <c:pt idx="11932">
                  <c:v>-0.33792699999999998</c:v>
                </c:pt>
                <c:pt idx="11933">
                  <c:v>-0.33635500000000002</c:v>
                </c:pt>
                <c:pt idx="11934">
                  <c:v>-0.33431699999999998</c:v>
                </c:pt>
                <c:pt idx="11935">
                  <c:v>-0.338476</c:v>
                </c:pt>
                <c:pt idx="11936">
                  <c:v>-0.34723399999999999</c:v>
                </c:pt>
                <c:pt idx="11937">
                  <c:v>-0.35023799999999999</c:v>
                </c:pt>
                <c:pt idx="11938">
                  <c:v>-0.349271</c:v>
                </c:pt>
                <c:pt idx="11939">
                  <c:v>-0.34546300000000002</c:v>
                </c:pt>
                <c:pt idx="11940">
                  <c:v>-0.34436800000000001</c:v>
                </c:pt>
                <c:pt idx="11941">
                  <c:v>-0.34528599999999998</c:v>
                </c:pt>
                <c:pt idx="11942">
                  <c:v>-0.353626</c:v>
                </c:pt>
                <c:pt idx="11943">
                  <c:v>-0.355431</c:v>
                </c:pt>
                <c:pt idx="11944">
                  <c:v>-0.351688</c:v>
                </c:pt>
                <c:pt idx="11945">
                  <c:v>-0.35027000000000003</c:v>
                </c:pt>
                <c:pt idx="11946">
                  <c:v>-0.35014499999999998</c:v>
                </c:pt>
                <c:pt idx="11947">
                  <c:v>-0.34547800000000001</c:v>
                </c:pt>
                <c:pt idx="11948">
                  <c:v>-0.339005</c:v>
                </c:pt>
                <c:pt idx="11949">
                  <c:v>-0.33837</c:v>
                </c:pt>
                <c:pt idx="11950">
                  <c:v>-0.341308</c:v>
                </c:pt>
                <c:pt idx="11951">
                  <c:v>-0.34638999999999998</c:v>
                </c:pt>
                <c:pt idx="11952">
                  <c:v>-0.34690599999999999</c:v>
                </c:pt>
                <c:pt idx="11953">
                  <c:v>-0.34308699999999998</c:v>
                </c:pt>
                <c:pt idx="11954">
                  <c:v>-0.33589000000000002</c:v>
                </c:pt>
                <c:pt idx="11955">
                  <c:v>-0.331038</c:v>
                </c:pt>
                <c:pt idx="11956">
                  <c:v>-0.33816200000000002</c:v>
                </c:pt>
                <c:pt idx="11957">
                  <c:v>-0.34771400000000002</c:v>
                </c:pt>
                <c:pt idx="11958">
                  <c:v>-0.34316200000000002</c:v>
                </c:pt>
                <c:pt idx="11959">
                  <c:v>-0.34131499999999998</c:v>
                </c:pt>
                <c:pt idx="11960">
                  <c:v>-0.34214</c:v>
                </c:pt>
                <c:pt idx="11961">
                  <c:v>-0.34597800000000001</c:v>
                </c:pt>
                <c:pt idx="11962">
                  <c:v>-0.35521399999999997</c:v>
                </c:pt>
                <c:pt idx="11963">
                  <c:v>-0.36140499999999998</c:v>
                </c:pt>
                <c:pt idx="11964">
                  <c:v>-0.359817</c:v>
                </c:pt>
                <c:pt idx="11965">
                  <c:v>-0.354462</c:v>
                </c:pt>
                <c:pt idx="11966">
                  <c:v>-0.34841699999999998</c:v>
                </c:pt>
                <c:pt idx="11967">
                  <c:v>-0.34797099999999997</c:v>
                </c:pt>
                <c:pt idx="11968">
                  <c:v>-0.35064400000000001</c:v>
                </c:pt>
                <c:pt idx="11969">
                  <c:v>-0.34832600000000002</c:v>
                </c:pt>
                <c:pt idx="11970">
                  <c:v>-0.34026299999999998</c:v>
                </c:pt>
                <c:pt idx="11971">
                  <c:v>-0.32900699999999999</c:v>
                </c:pt>
                <c:pt idx="11972">
                  <c:v>-0.32322899999999999</c:v>
                </c:pt>
                <c:pt idx="11973">
                  <c:v>-0.32116800000000001</c:v>
                </c:pt>
                <c:pt idx="11974">
                  <c:v>-0.32297199999999998</c:v>
                </c:pt>
                <c:pt idx="11975">
                  <c:v>-0.33119100000000001</c:v>
                </c:pt>
                <c:pt idx="11976">
                  <c:v>-0.33745399999999998</c:v>
                </c:pt>
                <c:pt idx="11977">
                  <c:v>-0.33804099999999998</c:v>
                </c:pt>
                <c:pt idx="11978">
                  <c:v>-0.33555099999999999</c:v>
                </c:pt>
                <c:pt idx="11979">
                  <c:v>-0.329959</c:v>
                </c:pt>
                <c:pt idx="11980">
                  <c:v>-0.32933499999999999</c:v>
                </c:pt>
                <c:pt idx="11981">
                  <c:v>-0.33161600000000002</c:v>
                </c:pt>
                <c:pt idx="11982">
                  <c:v>-0.32855299999999998</c:v>
                </c:pt>
                <c:pt idx="11983">
                  <c:v>-0.32654899999999998</c:v>
                </c:pt>
                <c:pt idx="11984">
                  <c:v>-0.32303199999999999</c:v>
                </c:pt>
                <c:pt idx="11985">
                  <c:v>-0.319301</c:v>
                </c:pt>
                <c:pt idx="11986">
                  <c:v>-0.31952000000000003</c:v>
                </c:pt>
                <c:pt idx="11987">
                  <c:v>-0.32104500000000002</c:v>
                </c:pt>
                <c:pt idx="11988">
                  <c:v>-0.31882199999999999</c:v>
                </c:pt>
                <c:pt idx="11989">
                  <c:v>-0.31917699999999999</c:v>
                </c:pt>
                <c:pt idx="11990">
                  <c:v>-0.32464799999999999</c:v>
                </c:pt>
                <c:pt idx="11991">
                  <c:v>-0.32307000000000002</c:v>
                </c:pt>
                <c:pt idx="11992">
                  <c:v>-0.32023099999999999</c:v>
                </c:pt>
                <c:pt idx="11993">
                  <c:v>-0.31932100000000002</c:v>
                </c:pt>
                <c:pt idx="11994">
                  <c:v>-0.32438800000000001</c:v>
                </c:pt>
                <c:pt idx="11995">
                  <c:v>-0.32548500000000002</c:v>
                </c:pt>
                <c:pt idx="11996">
                  <c:v>-0.32462400000000002</c:v>
                </c:pt>
                <c:pt idx="11997">
                  <c:v>-0.32363799999999998</c:v>
                </c:pt>
                <c:pt idx="11998">
                  <c:v>-0.32522000000000001</c:v>
                </c:pt>
                <c:pt idx="11999">
                  <c:v>-0.33147700000000002</c:v>
                </c:pt>
                <c:pt idx="12000">
                  <c:v>-0.33874900000000002</c:v>
                </c:pt>
                <c:pt idx="12001">
                  <c:v>-0.34000399999999997</c:v>
                </c:pt>
                <c:pt idx="12002">
                  <c:v>-0.34143299999999999</c:v>
                </c:pt>
                <c:pt idx="12003">
                  <c:v>-0.34848600000000002</c:v>
                </c:pt>
                <c:pt idx="12004">
                  <c:v>-0.35146500000000003</c:v>
                </c:pt>
                <c:pt idx="12005">
                  <c:v>-0.35040199999999999</c:v>
                </c:pt>
                <c:pt idx="12006">
                  <c:v>-0.34696300000000002</c:v>
                </c:pt>
                <c:pt idx="12007">
                  <c:v>-0.34929100000000002</c:v>
                </c:pt>
                <c:pt idx="12008">
                  <c:v>-0.35711500000000002</c:v>
                </c:pt>
                <c:pt idx="12009">
                  <c:v>-0.36157299999999998</c:v>
                </c:pt>
                <c:pt idx="12010">
                  <c:v>-0.35893900000000001</c:v>
                </c:pt>
                <c:pt idx="12011">
                  <c:v>-0.35370499999999999</c:v>
                </c:pt>
                <c:pt idx="12012">
                  <c:v>-0.34647800000000001</c:v>
                </c:pt>
                <c:pt idx="12013">
                  <c:v>-0.34138400000000002</c:v>
                </c:pt>
                <c:pt idx="12014">
                  <c:v>-0.33755099999999999</c:v>
                </c:pt>
                <c:pt idx="12015">
                  <c:v>-0.33314100000000002</c:v>
                </c:pt>
                <c:pt idx="12016">
                  <c:v>-0.33220300000000003</c:v>
                </c:pt>
                <c:pt idx="12017">
                  <c:v>-0.33397500000000002</c:v>
                </c:pt>
                <c:pt idx="12018">
                  <c:v>-0.33682600000000001</c:v>
                </c:pt>
                <c:pt idx="12019">
                  <c:v>-0.33799200000000001</c:v>
                </c:pt>
                <c:pt idx="12020">
                  <c:v>-0.33651900000000001</c:v>
                </c:pt>
                <c:pt idx="12021">
                  <c:v>-0.33643299999999998</c:v>
                </c:pt>
                <c:pt idx="12022">
                  <c:v>-0.340976</c:v>
                </c:pt>
                <c:pt idx="12023">
                  <c:v>-0.34792400000000001</c:v>
                </c:pt>
                <c:pt idx="12024">
                  <c:v>-0.353072</c:v>
                </c:pt>
                <c:pt idx="12025">
                  <c:v>-0.35719099999999998</c:v>
                </c:pt>
                <c:pt idx="12026">
                  <c:v>-0.34988000000000002</c:v>
                </c:pt>
                <c:pt idx="12027">
                  <c:v>-0.33779900000000002</c:v>
                </c:pt>
                <c:pt idx="12028">
                  <c:v>-0.32516200000000001</c:v>
                </c:pt>
                <c:pt idx="12029">
                  <c:v>-0.31850800000000001</c:v>
                </c:pt>
                <c:pt idx="12030">
                  <c:v>-0.31812000000000001</c:v>
                </c:pt>
                <c:pt idx="12031">
                  <c:v>-0.319471</c:v>
                </c:pt>
                <c:pt idx="12032">
                  <c:v>-0.31792399999999998</c:v>
                </c:pt>
                <c:pt idx="12033">
                  <c:v>-0.31666800000000001</c:v>
                </c:pt>
                <c:pt idx="12034">
                  <c:v>-0.31777100000000003</c:v>
                </c:pt>
                <c:pt idx="12035">
                  <c:v>-0.32213700000000001</c:v>
                </c:pt>
                <c:pt idx="12036">
                  <c:v>-0.32042100000000001</c:v>
                </c:pt>
                <c:pt idx="12037">
                  <c:v>-0.31491599999999997</c:v>
                </c:pt>
                <c:pt idx="12038">
                  <c:v>-0.31015199999999998</c:v>
                </c:pt>
                <c:pt idx="12039">
                  <c:v>-0.31022699999999997</c:v>
                </c:pt>
                <c:pt idx="12040">
                  <c:v>-0.30998199999999998</c:v>
                </c:pt>
                <c:pt idx="12041">
                  <c:v>-0.30801099999999998</c:v>
                </c:pt>
                <c:pt idx="12042">
                  <c:v>-0.30634800000000001</c:v>
                </c:pt>
                <c:pt idx="12043">
                  <c:v>-0.30433900000000003</c:v>
                </c:pt>
                <c:pt idx="12044">
                  <c:v>-0.30242599999999997</c:v>
                </c:pt>
                <c:pt idx="12045">
                  <c:v>-0.30052800000000002</c:v>
                </c:pt>
                <c:pt idx="12046">
                  <c:v>-0.294929</c:v>
                </c:pt>
                <c:pt idx="12047">
                  <c:v>-0.28993000000000002</c:v>
                </c:pt>
                <c:pt idx="12048">
                  <c:v>-0.29144900000000001</c:v>
                </c:pt>
                <c:pt idx="12049">
                  <c:v>-0.30213000000000001</c:v>
                </c:pt>
                <c:pt idx="12050">
                  <c:v>-0.31173299999999998</c:v>
                </c:pt>
                <c:pt idx="12051">
                  <c:v>-0.30880200000000002</c:v>
                </c:pt>
                <c:pt idx="12052">
                  <c:v>-0.30350899999999997</c:v>
                </c:pt>
                <c:pt idx="12053">
                  <c:v>-0.300813</c:v>
                </c:pt>
                <c:pt idx="12054">
                  <c:v>-0.30292400000000003</c:v>
                </c:pt>
                <c:pt idx="12055">
                  <c:v>-0.305892</c:v>
                </c:pt>
                <c:pt idx="12056">
                  <c:v>-0.30462299999999998</c:v>
                </c:pt>
                <c:pt idx="12057">
                  <c:v>-0.30304900000000001</c:v>
                </c:pt>
                <c:pt idx="12058">
                  <c:v>-0.29349700000000001</c:v>
                </c:pt>
                <c:pt idx="12059">
                  <c:v>-0.27600200000000003</c:v>
                </c:pt>
                <c:pt idx="12060">
                  <c:v>-0.27072400000000002</c:v>
                </c:pt>
                <c:pt idx="12061">
                  <c:v>-0.26710400000000001</c:v>
                </c:pt>
                <c:pt idx="12062">
                  <c:v>-0.26579999999999998</c:v>
                </c:pt>
                <c:pt idx="12063">
                  <c:v>-0.26877899999999999</c:v>
                </c:pt>
                <c:pt idx="12064">
                  <c:v>-0.27321600000000001</c:v>
                </c:pt>
                <c:pt idx="12065">
                  <c:v>-0.27507700000000002</c:v>
                </c:pt>
                <c:pt idx="12066">
                  <c:v>-0.274254</c:v>
                </c:pt>
                <c:pt idx="12067">
                  <c:v>-0.268511</c:v>
                </c:pt>
                <c:pt idx="12068">
                  <c:v>-0.25726300000000002</c:v>
                </c:pt>
                <c:pt idx="12069">
                  <c:v>-0.24416099999999999</c:v>
                </c:pt>
                <c:pt idx="12070">
                  <c:v>-0.23272799999999999</c:v>
                </c:pt>
                <c:pt idx="12071">
                  <c:v>-0.22609799999999999</c:v>
                </c:pt>
                <c:pt idx="12072">
                  <c:v>-0.225881</c:v>
                </c:pt>
                <c:pt idx="12073">
                  <c:v>-0.22814699999999999</c:v>
                </c:pt>
                <c:pt idx="12074">
                  <c:v>-0.226769</c:v>
                </c:pt>
                <c:pt idx="12075">
                  <c:v>-0.225353</c:v>
                </c:pt>
                <c:pt idx="12076">
                  <c:v>-0.22367400000000001</c:v>
                </c:pt>
                <c:pt idx="12077">
                  <c:v>-0.22179599999999999</c:v>
                </c:pt>
                <c:pt idx="12078">
                  <c:v>-0.22072900000000001</c:v>
                </c:pt>
                <c:pt idx="12079">
                  <c:v>-0.21545500000000001</c:v>
                </c:pt>
                <c:pt idx="12080">
                  <c:v>-0.21313299999999999</c:v>
                </c:pt>
                <c:pt idx="12081">
                  <c:v>-0.21120700000000001</c:v>
                </c:pt>
                <c:pt idx="12082">
                  <c:v>-0.20887</c:v>
                </c:pt>
                <c:pt idx="12083">
                  <c:v>-0.20755100000000001</c:v>
                </c:pt>
                <c:pt idx="12084">
                  <c:v>-0.206983</c:v>
                </c:pt>
                <c:pt idx="12085">
                  <c:v>-0.210563</c:v>
                </c:pt>
                <c:pt idx="12086">
                  <c:v>-0.21379799999999999</c:v>
                </c:pt>
                <c:pt idx="12087">
                  <c:v>-0.21789</c:v>
                </c:pt>
                <c:pt idx="12088">
                  <c:v>-0.21759200000000001</c:v>
                </c:pt>
                <c:pt idx="12089">
                  <c:v>-0.20724899999999999</c:v>
                </c:pt>
                <c:pt idx="12090">
                  <c:v>-0.195711</c:v>
                </c:pt>
                <c:pt idx="12091">
                  <c:v>-0.19273999999999999</c:v>
                </c:pt>
                <c:pt idx="12092">
                  <c:v>-0.19308400000000001</c:v>
                </c:pt>
                <c:pt idx="12093">
                  <c:v>-0.199128</c:v>
                </c:pt>
                <c:pt idx="12094">
                  <c:v>-0.206181</c:v>
                </c:pt>
                <c:pt idx="12095">
                  <c:v>-0.208815</c:v>
                </c:pt>
                <c:pt idx="12096">
                  <c:v>-0.20919299999999999</c:v>
                </c:pt>
                <c:pt idx="12097">
                  <c:v>-0.20468</c:v>
                </c:pt>
                <c:pt idx="12098">
                  <c:v>-0.19697100000000001</c:v>
                </c:pt>
                <c:pt idx="12099">
                  <c:v>-0.189584</c:v>
                </c:pt>
                <c:pt idx="12100">
                  <c:v>-0.183809</c:v>
                </c:pt>
                <c:pt idx="12101">
                  <c:v>-0.17913899999999999</c:v>
                </c:pt>
                <c:pt idx="12102">
                  <c:v>-0.18307699999999999</c:v>
                </c:pt>
                <c:pt idx="12103">
                  <c:v>-0.189967</c:v>
                </c:pt>
                <c:pt idx="12104">
                  <c:v>-0.18521699999999999</c:v>
                </c:pt>
                <c:pt idx="12105">
                  <c:v>-0.177761</c:v>
                </c:pt>
                <c:pt idx="12106">
                  <c:v>-0.17213500000000001</c:v>
                </c:pt>
                <c:pt idx="12107">
                  <c:v>-0.17238300000000001</c:v>
                </c:pt>
                <c:pt idx="12108">
                  <c:v>-0.177313</c:v>
                </c:pt>
                <c:pt idx="12109">
                  <c:v>-0.18199699999999999</c:v>
                </c:pt>
                <c:pt idx="12110">
                  <c:v>-0.18134800000000001</c:v>
                </c:pt>
                <c:pt idx="12111">
                  <c:v>-0.17729500000000001</c:v>
                </c:pt>
                <c:pt idx="12112">
                  <c:v>-0.17150199999999999</c:v>
                </c:pt>
                <c:pt idx="12113">
                  <c:v>-0.17074800000000001</c:v>
                </c:pt>
                <c:pt idx="12114">
                  <c:v>-0.170211</c:v>
                </c:pt>
                <c:pt idx="12115">
                  <c:v>-0.166883</c:v>
                </c:pt>
                <c:pt idx="12116">
                  <c:v>-0.16326399999999999</c:v>
                </c:pt>
                <c:pt idx="12117">
                  <c:v>-0.16395399999999999</c:v>
                </c:pt>
                <c:pt idx="12118">
                  <c:v>-0.16931599999999999</c:v>
                </c:pt>
                <c:pt idx="12119">
                  <c:v>-0.172961</c:v>
                </c:pt>
                <c:pt idx="12120">
                  <c:v>-0.17084299999999999</c:v>
                </c:pt>
                <c:pt idx="12121">
                  <c:v>-0.16806299999999999</c:v>
                </c:pt>
                <c:pt idx="12122">
                  <c:v>-0.16953399999999999</c:v>
                </c:pt>
                <c:pt idx="12123">
                  <c:v>-0.172989</c:v>
                </c:pt>
                <c:pt idx="12124">
                  <c:v>-0.17757500000000001</c:v>
                </c:pt>
                <c:pt idx="12125">
                  <c:v>-0.180727</c:v>
                </c:pt>
                <c:pt idx="12126">
                  <c:v>-0.17893700000000001</c:v>
                </c:pt>
                <c:pt idx="12127">
                  <c:v>-0.17375299999999999</c:v>
                </c:pt>
                <c:pt idx="12128">
                  <c:v>-0.17086799999999999</c:v>
                </c:pt>
                <c:pt idx="12129">
                  <c:v>-0.16978499999999999</c:v>
                </c:pt>
                <c:pt idx="12130">
                  <c:v>-0.169909</c:v>
                </c:pt>
                <c:pt idx="12131">
                  <c:v>-0.17050899999999999</c:v>
                </c:pt>
                <c:pt idx="12132">
                  <c:v>-0.17129900000000001</c:v>
                </c:pt>
                <c:pt idx="12133">
                  <c:v>-0.16978699999999999</c:v>
                </c:pt>
                <c:pt idx="12134">
                  <c:v>-0.166155</c:v>
                </c:pt>
                <c:pt idx="12135">
                  <c:v>-0.16489799999999999</c:v>
                </c:pt>
                <c:pt idx="12136">
                  <c:v>-0.16639999999999999</c:v>
                </c:pt>
                <c:pt idx="12137">
                  <c:v>-0.16680300000000001</c:v>
                </c:pt>
                <c:pt idx="12138">
                  <c:v>-0.16204299999999999</c:v>
                </c:pt>
                <c:pt idx="12139">
                  <c:v>-0.15528500000000001</c:v>
                </c:pt>
                <c:pt idx="12140">
                  <c:v>-0.151753</c:v>
                </c:pt>
                <c:pt idx="12141">
                  <c:v>-0.154025</c:v>
                </c:pt>
                <c:pt idx="12142">
                  <c:v>-0.155033</c:v>
                </c:pt>
                <c:pt idx="12143">
                  <c:v>-0.15115999999999999</c:v>
                </c:pt>
                <c:pt idx="12144">
                  <c:v>-0.146177</c:v>
                </c:pt>
                <c:pt idx="12145">
                  <c:v>-0.14422499999999999</c:v>
                </c:pt>
                <c:pt idx="12146">
                  <c:v>-0.14189099999999999</c:v>
                </c:pt>
                <c:pt idx="12147">
                  <c:v>-0.139513</c:v>
                </c:pt>
                <c:pt idx="12148">
                  <c:v>-0.13561799999999999</c:v>
                </c:pt>
                <c:pt idx="12149">
                  <c:v>-0.13644800000000001</c:v>
                </c:pt>
                <c:pt idx="12150">
                  <c:v>-0.137041</c:v>
                </c:pt>
                <c:pt idx="12151">
                  <c:v>-0.14065800000000001</c:v>
                </c:pt>
                <c:pt idx="12152">
                  <c:v>-0.14804999999999999</c:v>
                </c:pt>
                <c:pt idx="12153">
                  <c:v>-0.15492500000000001</c:v>
                </c:pt>
                <c:pt idx="12154">
                  <c:v>-0.15274299999999999</c:v>
                </c:pt>
                <c:pt idx="12155">
                  <c:v>-0.14757100000000001</c:v>
                </c:pt>
                <c:pt idx="12156">
                  <c:v>-0.14176</c:v>
                </c:pt>
                <c:pt idx="12157">
                  <c:v>-0.13944500000000001</c:v>
                </c:pt>
                <c:pt idx="12158">
                  <c:v>-0.14050699999999999</c:v>
                </c:pt>
                <c:pt idx="12159">
                  <c:v>-0.14612800000000001</c:v>
                </c:pt>
                <c:pt idx="12160">
                  <c:v>-0.15459899999999999</c:v>
                </c:pt>
                <c:pt idx="12161">
                  <c:v>-0.15611800000000001</c:v>
                </c:pt>
                <c:pt idx="12162">
                  <c:v>-0.15279400000000001</c:v>
                </c:pt>
                <c:pt idx="12163">
                  <c:v>-0.15315699999999999</c:v>
                </c:pt>
                <c:pt idx="12164">
                  <c:v>-0.15676899999999999</c:v>
                </c:pt>
                <c:pt idx="12165">
                  <c:v>-0.15904699999999999</c:v>
                </c:pt>
                <c:pt idx="12166">
                  <c:v>-0.15917300000000001</c:v>
                </c:pt>
                <c:pt idx="12167">
                  <c:v>-0.15870600000000001</c:v>
                </c:pt>
                <c:pt idx="12168">
                  <c:v>-0.15706200000000001</c:v>
                </c:pt>
                <c:pt idx="12169">
                  <c:v>-0.156504</c:v>
                </c:pt>
                <c:pt idx="12170">
                  <c:v>-0.156638</c:v>
                </c:pt>
                <c:pt idx="12171">
                  <c:v>-0.156972</c:v>
                </c:pt>
                <c:pt idx="12172">
                  <c:v>-0.154776</c:v>
                </c:pt>
                <c:pt idx="12173">
                  <c:v>-0.15332299999999999</c:v>
                </c:pt>
                <c:pt idx="12174">
                  <c:v>-0.15030199999999999</c:v>
                </c:pt>
                <c:pt idx="12175">
                  <c:v>-0.14821899999999999</c:v>
                </c:pt>
                <c:pt idx="12176">
                  <c:v>-0.14274400000000001</c:v>
                </c:pt>
                <c:pt idx="12177">
                  <c:v>-0.13822599999999999</c:v>
                </c:pt>
                <c:pt idx="12178">
                  <c:v>-0.13500400000000001</c:v>
                </c:pt>
                <c:pt idx="12179">
                  <c:v>-0.13883699999999999</c:v>
                </c:pt>
                <c:pt idx="12180">
                  <c:v>-0.14773800000000001</c:v>
                </c:pt>
                <c:pt idx="12181">
                  <c:v>-0.146145</c:v>
                </c:pt>
                <c:pt idx="12182">
                  <c:v>-0.14355899999999999</c:v>
                </c:pt>
                <c:pt idx="12183">
                  <c:v>-0.14138400000000001</c:v>
                </c:pt>
                <c:pt idx="12184">
                  <c:v>-0.142428</c:v>
                </c:pt>
                <c:pt idx="12185">
                  <c:v>-0.14951500000000001</c:v>
                </c:pt>
                <c:pt idx="12186">
                  <c:v>-0.15367500000000001</c:v>
                </c:pt>
                <c:pt idx="12187">
                  <c:v>-0.15473000000000001</c:v>
                </c:pt>
                <c:pt idx="12188">
                  <c:v>-0.15287999999999999</c:v>
                </c:pt>
                <c:pt idx="12189">
                  <c:v>-0.14991399999999999</c:v>
                </c:pt>
                <c:pt idx="12190">
                  <c:v>-0.14233499999999999</c:v>
                </c:pt>
                <c:pt idx="12191">
                  <c:v>-0.135768</c:v>
                </c:pt>
                <c:pt idx="12192">
                  <c:v>-0.13139899999999999</c:v>
                </c:pt>
                <c:pt idx="12193">
                  <c:v>-0.130524</c:v>
                </c:pt>
                <c:pt idx="12194">
                  <c:v>-0.12739300000000001</c:v>
                </c:pt>
                <c:pt idx="12195">
                  <c:v>-0.12592999999999999</c:v>
                </c:pt>
                <c:pt idx="12196">
                  <c:v>-0.122242</c:v>
                </c:pt>
                <c:pt idx="12197">
                  <c:v>-0.12057</c:v>
                </c:pt>
                <c:pt idx="12198">
                  <c:v>-0.116853</c:v>
                </c:pt>
                <c:pt idx="12199">
                  <c:v>-0.11221200000000001</c:v>
                </c:pt>
                <c:pt idx="12200">
                  <c:v>-0.11254</c:v>
                </c:pt>
                <c:pt idx="12201">
                  <c:v>-0.11871</c:v>
                </c:pt>
                <c:pt idx="12202">
                  <c:v>-0.11880300000000001</c:v>
                </c:pt>
                <c:pt idx="12203">
                  <c:v>-0.11575000000000001</c:v>
                </c:pt>
                <c:pt idx="12204">
                  <c:v>-0.113404</c:v>
                </c:pt>
                <c:pt idx="12205">
                  <c:v>-0.110817</c:v>
                </c:pt>
                <c:pt idx="12206">
                  <c:v>-0.10317999999999999</c:v>
                </c:pt>
                <c:pt idx="12207">
                  <c:v>-9.8915299999999998E-2</c:v>
                </c:pt>
                <c:pt idx="12208">
                  <c:v>-0.100064</c:v>
                </c:pt>
                <c:pt idx="12209">
                  <c:v>-0.10230599999999999</c:v>
                </c:pt>
                <c:pt idx="12210">
                  <c:v>-0.101289</c:v>
                </c:pt>
                <c:pt idx="12211">
                  <c:v>-0.10020999999999999</c:v>
                </c:pt>
                <c:pt idx="12212">
                  <c:v>-0.10001400000000001</c:v>
                </c:pt>
                <c:pt idx="12213">
                  <c:v>-0.10456699999999999</c:v>
                </c:pt>
                <c:pt idx="12214">
                  <c:v>-0.10491499999999999</c:v>
                </c:pt>
                <c:pt idx="12215">
                  <c:v>-0.10521800000000001</c:v>
                </c:pt>
                <c:pt idx="12216">
                  <c:v>-0.101829</c:v>
                </c:pt>
                <c:pt idx="12217">
                  <c:v>-9.7404500000000005E-2</c:v>
                </c:pt>
                <c:pt idx="12218">
                  <c:v>-9.2524800000000004E-2</c:v>
                </c:pt>
                <c:pt idx="12219">
                  <c:v>-9.1406799999999996E-2</c:v>
                </c:pt>
                <c:pt idx="12220">
                  <c:v>-9.3349799999999997E-2</c:v>
                </c:pt>
                <c:pt idx="12221">
                  <c:v>-8.5220900000000002E-2</c:v>
                </c:pt>
                <c:pt idx="12222">
                  <c:v>-7.7888100000000002E-2</c:v>
                </c:pt>
                <c:pt idx="12223">
                  <c:v>-7.2428999999999993E-2</c:v>
                </c:pt>
                <c:pt idx="12224">
                  <c:v>-6.9285399999999997E-2</c:v>
                </c:pt>
                <c:pt idx="12225">
                  <c:v>-6.7912899999999998E-2</c:v>
                </c:pt>
                <c:pt idx="12226">
                  <c:v>-6.6539200000000007E-2</c:v>
                </c:pt>
                <c:pt idx="12227">
                  <c:v>-6.7227200000000001E-2</c:v>
                </c:pt>
                <c:pt idx="12228">
                  <c:v>-6.78594E-2</c:v>
                </c:pt>
                <c:pt idx="12229">
                  <c:v>-6.9564000000000001E-2</c:v>
                </c:pt>
                <c:pt idx="12230">
                  <c:v>-6.9645100000000001E-2</c:v>
                </c:pt>
                <c:pt idx="12231">
                  <c:v>-7.4305700000000002E-2</c:v>
                </c:pt>
                <c:pt idx="12232">
                  <c:v>-8.1661899999999996E-2</c:v>
                </c:pt>
                <c:pt idx="12233">
                  <c:v>-9.1205999999999995E-2</c:v>
                </c:pt>
                <c:pt idx="12234">
                  <c:v>-0.10070900000000001</c:v>
                </c:pt>
                <c:pt idx="12235">
                  <c:v>-0.10712000000000001</c:v>
                </c:pt>
                <c:pt idx="12236">
                  <c:v>-0.109114</c:v>
                </c:pt>
                <c:pt idx="12237">
                  <c:v>-0.112841</c:v>
                </c:pt>
                <c:pt idx="12238">
                  <c:v>-0.117867</c:v>
                </c:pt>
                <c:pt idx="12239">
                  <c:v>-0.122062</c:v>
                </c:pt>
                <c:pt idx="12240">
                  <c:v>-0.133465</c:v>
                </c:pt>
                <c:pt idx="12241">
                  <c:v>-0.14429400000000001</c:v>
                </c:pt>
                <c:pt idx="12242">
                  <c:v>-0.149399</c:v>
                </c:pt>
                <c:pt idx="12243">
                  <c:v>-0.14885599999999999</c:v>
                </c:pt>
                <c:pt idx="12244">
                  <c:v>-0.14047100000000001</c:v>
                </c:pt>
                <c:pt idx="12245">
                  <c:v>-0.135931</c:v>
                </c:pt>
                <c:pt idx="12246">
                  <c:v>-0.13556299999999999</c:v>
                </c:pt>
                <c:pt idx="12247">
                  <c:v>-0.13450200000000001</c:v>
                </c:pt>
                <c:pt idx="12248">
                  <c:v>-0.13281499999999999</c:v>
                </c:pt>
                <c:pt idx="12249">
                  <c:v>-0.13042899999999999</c:v>
                </c:pt>
                <c:pt idx="12250">
                  <c:v>-0.130104</c:v>
                </c:pt>
                <c:pt idx="12251">
                  <c:v>-0.13539200000000001</c:v>
                </c:pt>
                <c:pt idx="12252">
                  <c:v>-0.13952100000000001</c:v>
                </c:pt>
                <c:pt idx="12253">
                  <c:v>-0.13623499999999999</c:v>
                </c:pt>
                <c:pt idx="12254">
                  <c:v>-0.13483300000000001</c:v>
                </c:pt>
                <c:pt idx="12255">
                  <c:v>-0.13467399999999999</c:v>
                </c:pt>
                <c:pt idx="12256">
                  <c:v>-0.135738</c:v>
                </c:pt>
                <c:pt idx="12257">
                  <c:v>-0.13545199999999999</c:v>
                </c:pt>
                <c:pt idx="12258">
                  <c:v>-0.135378</c:v>
                </c:pt>
                <c:pt idx="12259">
                  <c:v>-0.136161</c:v>
                </c:pt>
                <c:pt idx="12260">
                  <c:v>-0.13642399999999999</c:v>
                </c:pt>
                <c:pt idx="12261">
                  <c:v>-0.13317100000000001</c:v>
                </c:pt>
                <c:pt idx="12262">
                  <c:v>-0.128303</c:v>
                </c:pt>
                <c:pt idx="12263">
                  <c:v>-0.122861</c:v>
                </c:pt>
                <c:pt idx="12264">
                  <c:v>-0.111815</c:v>
                </c:pt>
                <c:pt idx="12265">
                  <c:v>-0.104008</c:v>
                </c:pt>
                <c:pt idx="12266">
                  <c:v>-0.103078</c:v>
                </c:pt>
                <c:pt idx="12267">
                  <c:v>-0.105855</c:v>
                </c:pt>
                <c:pt idx="12268">
                  <c:v>-0.110211</c:v>
                </c:pt>
                <c:pt idx="12269">
                  <c:v>-0.110038</c:v>
                </c:pt>
                <c:pt idx="12270">
                  <c:v>-0.10777100000000001</c:v>
                </c:pt>
                <c:pt idx="12271">
                  <c:v>-0.108835</c:v>
                </c:pt>
                <c:pt idx="12272">
                  <c:v>-0.110446</c:v>
                </c:pt>
                <c:pt idx="12273">
                  <c:v>-0.11115899999999999</c:v>
                </c:pt>
                <c:pt idx="12274">
                  <c:v>-0.11924</c:v>
                </c:pt>
                <c:pt idx="12275">
                  <c:v>-0.126697</c:v>
                </c:pt>
                <c:pt idx="12276">
                  <c:v>-0.123337</c:v>
                </c:pt>
                <c:pt idx="12277">
                  <c:v>-0.117786</c:v>
                </c:pt>
                <c:pt idx="12278">
                  <c:v>-0.116531</c:v>
                </c:pt>
                <c:pt idx="12279">
                  <c:v>-0.12001000000000001</c:v>
                </c:pt>
                <c:pt idx="12280">
                  <c:v>-0.12145300000000001</c:v>
                </c:pt>
                <c:pt idx="12281">
                  <c:v>-0.123457</c:v>
                </c:pt>
                <c:pt idx="12282">
                  <c:v>-0.124444</c:v>
                </c:pt>
                <c:pt idx="12283">
                  <c:v>-0.121478</c:v>
                </c:pt>
                <c:pt idx="12284">
                  <c:v>-0.109635</c:v>
                </c:pt>
                <c:pt idx="12285">
                  <c:v>-9.0843800000000002E-2</c:v>
                </c:pt>
                <c:pt idx="12286">
                  <c:v>-7.6359200000000002E-2</c:v>
                </c:pt>
                <c:pt idx="12287">
                  <c:v>-6.7935800000000005E-2</c:v>
                </c:pt>
                <c:pt idx="12288">
                  <c:v>-6.4855499999999996E-2</c:v>
                </c:pt>
                <c:pt idx="12289">
                  <c:v>-6.5949999999999995E-2</c:v>
                </c:pt>
                <c:pt idx="12290">
                  <c:v>-7.0541199999999998E-2</c:v>
                </c:pt>
                <c:pt idx="12291">
                  <c:v>-7.24963E-2</c:v>
                </c:pt>
                <c:pt idx="12292">
                  <c:v>-6.7863900000000005E-2</c:v>
                </c:pt>
                <c:pt idx="12293">
                  <c:v>-6.05681E-2</c:v>
                </c:pt>
                <c:pt idx="12294">
                  <c:v>-5.4401999999999999E-2</c:v>
                </c:pt>
                <c:pt idx="12295">
                  <c:v>-4.7220199999999997E-2</c:v>
                </c:pt>
                <c:pt idx="12296">
                  <c:v>-4.3611299999999999E-2</c:v>
                </c:pt>
                <c:pt idx="12297">
                  <c:v>-4.1798500000000002E-2</c:v>
                </c:pt>
                <c:pt idx="12298">
                  <c:v>-3.9960000000000002E-2</c:v>
                </c:pt>
                <c:pt idx="12299">
                  <c:v>-3.87406E-2</c:v>
                </c:pt>
                <c:pt idx="12300">
                  <c:v>-3.3609699999999999E-2</c:v>
                </c:pt>
                <c:pt idx="12301">
                  <c:v>-2.9989700000000001E-2</c:v>
                </c:pt>
                <c:pt idx="12302">
                  <c:v>-2.98561E-2</c:v>
                </c:pt>
                <c:pt idx="12303">
                  <c:v>-3.1173099999999999E-2</c:v>
                </c:pt>
                <c:pt idx="12304">
                  <c:v>-3.3715500000000002E-2</c:v>
                </c:pt>
                <c:pt idx="12305">
                  <c:v>-3.7071100000000003E-2</c:v>
                </c:pt>
                <c:pt idx="12306">
                  <c:v>-3.5970000000000002E-2</c:v>
                </c:pt>
                <c:pt idx="12307">
                  <c:v>-3.00757E-2</c:v>
                </c:pt>
                <c:pt idx="12308">
                  <c:v>-2.6527100000000001E-2</c:v>
                </c:pt>
                <c:pt idx="12309">
                  <c:v>-2.2727199999999999E-2</c:v>
                </c:pt>
                <c:pt idx="12310">
                  <c:v>-1.55578E-2</c:v>
                </c:pt>
                <c:pt idx="12311">
                  <c:v>-1.05811E-2</c:v>
                </c:pt>
                <c:pt idx="12312">
                  <c:v>-9.2519500000000001E-3</c:v>
                </c:pt>
                <c:pt idx="12313">
                  <c:v>-1.18031E-2</c:v>
                </c:pt>
                <c:pt idx="12314">
                  <c:v>-2.0025999999999999E-2</c:v>
                </c:pt>
                <c:pt idx="12315">
                  <c:v>-3.0305599999999999E-2</c:v>
                </c:pt>
                <c:pt idx="12316">
                  <c:v>-3.2820700000000001E-2</c:v>
                </c:pt>
                <c:pt idx="12317">
                  <c:v>-2.2098099999999999E-2</c:v>
                </c:pt>
                <c:pt idx="12318">
                  <c:v>-7.8747000000000001E-3</c:v>
                </c:pt>
                <c:pt idx="12319">
                  <c:v>2.46343E-3</c:v>
                </c:pt>
                <c:pt idx="12320">
                  <c:v>8.3950799999999992E-3</c:v>
                </c:pt>
                <c:pt idx="12321">
                  <c:v>1.50259E-2</c:v>
                </c:pt>
                <c:pt idx="12322">
                  <c:v>2.36648E-2</c:v>
                </c:pt>
                <c:pt idx="12323">
                  <c:v>3.0568000000000001E-2</c:v>
                </c:pt>
                <c:pt idx="12324">
                  <c:v>3.6068599999999999E-2</c:v>
                </c:pt>
                <c:pt idx="12325">
                  <c:v>4.0372600000000002E-2</c:v>
                </c:pt>
                <c:pt idx="12326">
                  <c:v>4.3131900000000001E-2</c:v>
                </c:pt>
                <c:pt idx="12327">
                  <c:v>4.4335199999999998E-2</c:v>
                </c:pt>
                <c:pt idx="12328">
                  <c:v>4.4741900000000001E-2</c:v>
                </c:pt>
                <c:pt idx="12329">
                  <c:v>4.8067600000000002E-2</c:v>
                </c:pt>
                <c:pt idx="12330">
                  <c:v>4.86539E-2</c:v>
                </c:pt>
                <c:pt idx="12331">
                  <c:v>4.8287400000000001E-2</c:v>
                </c:pt>
                <c:pt idx="12332">
                  <c:v>4.8004400000000003E-2</c:v>
                </c:pt>
                <c:pt idx="12333">
                  <c:v>5.1025899999999999E-2</c:v>
                </c:pt>
                <c:pt idx="12334">
                  <c:v>5.5265599999999998E-2</c:v>
                </c:pt>
                <c:pt idx="12335">
                  <c:v>5.9556600000000001E-2</c:v>
                </c:pt>
                <c:pt idx="12336">
                  <c:v>6.3576599999999997E-2</c:v>
                </c:pt>
                <c:pt idx="12337">
                  <c:v>6.7814299999999994E-2</c:v>
                </c:pt>
                <c:pt idx="12338">
                  <c:v>7.2372900000000004E-2</c:v>
                </c:pt>
                <c:pt idx="12339">
                  <c:v>7.5882099999999994E-2</c:v>
                </c:pt>
                <c:pt idx="12340">
                  <c:v>7.9253000000000004E-2</c:v>
                </c:pt>
                <c:pt idx="12341">
                  <c:v>7.8937499999999994E-2</c:v>
                </c:pt>
                <c:pt idx="12342">
                  <c:v>7.9654100000000005E-2</c:v>
                </c:pt>
                <c:pt idx="12343">
                  <c:v>8.6384199999999994E-2</c:v>
                </c:pt>
                <c:pt idx="12344">
                  <c:v>9.2805700000000005E-2</c:v>
                </c:pt>
                <c:pt idx="12345">
                  <c:v>9.6164700000000006E-2</c:v>
                </c:pt>
                <c:pt idx="12346">
                  <c:v>9.4308500000000003E-2</c:v>
                </c:pt>
                <c:pt idx="12347">
                  <c:v>8.6849200000000001E-2</c:v>
                </c:pt>
                <c:pt idx="12348">
                  <c:v>8.4437399999999996E-2</c:v>
                </c:pt>
                <c:pt idx="12349">
                  <c:v>9.1450199999999995E-2</c:v>
                </c:pt>
                <c:pt idx="12350">
                  <c:v>9.9020700000000003E-2</c:v>
                </c:pt>
                <c:pt idx="12351">
                  <c:v>0.100346</c:v>
                </c:pt>
                <c:pt idx="12352">
                  <c:v>9.8001400000000002E-2</c:v>
                </c:pt>
                <c:pt idx="12353">
                  <c:v>9.5024899999999995E-2</c:v>
                </c:pt>
                <c:pt idx="12354">
                  <c:v>9.8657400000000006E-2</c:v>
                </c:pt>
                <c:pt idx="12355">
                  <c:v>0.10898099999999999</c:v>
                </c:pt>
                <c:pt idx="12356">
                  <c:v>0.11920799999999999</c:v>
                </c:pt>
                <c:pt idx="12357">
                  <c:v>0.12381499999999999</c:v>
                </c:pt>
                <c:pt idx="12358">
                  <c:v>0.122007</c:v>
                </c:pt>
                <c:pt idx="12359">
                  <c:v>0.12058000000000001</c:v>
                </c:pt>
                <c:pt idx="12360">
                  <c:v>0.122914</c:v>
                </c:pt>
                <c:pt idx="12361">
                  <c:v>0.134631</c:v>
                </c:pt>
                <c:pt idx="12362">
                  <c:v>0.14742</c:v>
                </c:pt>
                <c:pt idx="12363">
                  <c:v>0.15382999999999999</c:v>
                </c:pt>
                <c:pt idx="12364">
                  <c:v>0.15792700000000001</c:v>
                </c:pt>
                <c:pt idx="12365">
                  <c:v>0.15951100000000001</c:v>
                </c:pt>
                <c:pt idx="12366">
                  <c:v>0.16229099999999999</c:v>
                </c:pt>
                <c:pt idx="12367">
                  <c:v>0.165492</c:v>
                </c:pt>
                <c:pt idx="12368">
                  <c:v>0.16858899999999999</c:v>
                </c:pt>
                <c:pt idx="12369">
                  <c:v>0.17069599999999999</c:v>
                </c:pt>
                <c:pt idx="12370">
                  <c:v>0.17239299999999999</c:v>
                </c:pt>
                <c:pt idx="12371">
                  <c:v>0.18370700000000001</c:v>
                </c:pt>
                <c:pt idx="12372">
                  <c:v>0.196718</c:v>
                </c:pt>
                <c:pt idx="12373">
                  <c:v>0.203816</c:v>
                </c:pt>
                <c:pt idx="12374">
                  <c:v>0.20586299999999999</c:v>
                </c:pt>
                <c:pt idx="12375">
                  <c:v>0.205791</c:v>
                </c:pt>
                <c:pt idx="12376">
                  <c:v>0.20722099999999999</c:v>
                </c:pt>
                <c:pt idx="12377">
                  <c:v>0.21323400000000001</c:v>
                </c:pt>
                <c:pt idx="12378">
                  <c:v>0.222353</c:v>
                </c:pt>
                <c:pt idx="12379">
                  <c:v>0.233321</c:v>
                </c:pt>
                <c:pt idx="12380">
                  <c:v>0.240069</c:v>
                </c:pt>
                <c:pt idx="12381">
                  <c:v>0.24235799999999999</c:v>
                </c:pt>
                <c:pt idx="12382">
                  <c:v>0.25171300000000002</c:v>
                </c:pt>
                <c:pt idx="12383">
                  <c:v>0.26353100000000002</c:v>
                </c:pt>
                <c:pt idx="12384">
                  <c:v>0.27311099999999999</c:v>
                </c:pt>
                <c:pt idx="12385">
                  <c:v>0.28113199999999999</c:v>
                </c:pt>
                <c:pt idx="12386">
                  <c:v>0.290991</c:v>
                </c:pt>
                <c:pt idx="12387">
                  <c:v>0.30291499999999999</c:v>
                </c:pt>
                <c:pt idx="12388">
                  <c:v>0.32220500000000002</c:v>
                </c:pt>
                <c:pt idx="12389">
                  <c:v>0.338588</c:v>
                </c:pt>
                <c:pt idx="12390">
                  <c:v>0.346279</c:v>
                </c:pt>
                <c:pt idx="12391">
                  <c:v>0.341443</c:v>
                </c:pt>
                <c:pt idx="12392">
                  <c:v>0.33341900000000002</c:v>
                </c:pt>
                <c:pt idx="12393">
                  <c:v>0.33176800000000001</c:v>
                </c:pt>
                <c:pt idx="12394">
                  <c:v>0.33035100000000001</c:v>
                </c:pt>
                <c:pt idx="12395">
                  <c:v>0.33075500000000002</c:v>
                </c:pt>
                <c:pt idx="12396">
                  <c:v>0.32814300000000002</c:v>
                </c:pt>
                <c:pt idx="12397">
                  <c:v>0.32505099999999998</c:v>
                </c:pt>
                <c:pt idx="12398">
                  <c:v>0.31909700000000002</c:v>
                </c:pt>
                <c:pt idx="12399">
                  <c:v>0.31668499999999999</c:v>
                </c:pt>
                <c:pt idx="12400">
                  <c:v>0.31668299999999999</c:v>
                </c:pt>
                <c:pt idx="12401">
                  <c:v>0.32061400000000001</c:v>
                </c:pt>
                <c:pt idx="12402">
                  <c:v>0.322631</c:v>
                </c:pt>
                <c:pt idx="12403">
                  <c:v>0.32350800000000002</c:v>
                </c:pt>
                <c:pt idx="12404">
                  <c:v>0.330507</c:v>
                </c:pt>
                <c:pt idx="12405">
                  <c:v>0.34460000000000002</c:v>
                </c:pt>
                <c:pt idx="12406">
                  <c:v>0.35820400000000002</c:v>
                </c:pt>
                <c:pt idx="12407">
                  <c:v>0.36704199999999998</c:v>
                </c:pt>
                <c:pt idx="12408">
                  <c:v>0.37208000000000002</c:v>
                </c:pt>
                <c:pt idx="12409">
                  <c:v>0.37760100000000002</c:v>
                </c:pt>
                <c:pt idx="12410">
                  <c:v>0.38139099999999998</c:v>
                </c:pt>
                <c:pt idx="12411">
                  <c:v>0.39037899999999998</c:v>
                </c:pt>
                <c:pt idx="12412">
                  <c:v>0.40276299999999998</c:v>
                </c:pt>
                <c:pt idx="12413">
                  <c:v>0.41353099999999998</c:v>
                </c:pt>
                <c:pt idx="12414">
                  <c:v>0.42241400000000001</c:v>
                </c:pt>
                <c:pt idx="12415">
                  <c:v>0.427757</c:v>
                </c:pt>
                <c:pt idx="12416">
                  <c:v>0.431427</c:v>
                </c:pt>
                <c:pt idx="12417">
                  <c:v>0.44969399999999998</c:v>
                </c:pt>
                <c:pt idx="12418">
                  <c:v>0.46883999999999998</c:v>
                </c:pt>
                <c:pt idx="12419">
                  <c:v>0.486095</c:v>
                </c:pt>
                <c:pt idx="12420">
                  <c:v>0.50215699999999996</c:v>
                </c:pt>
                <c:pt idx="12421">
                  <c:v>0.52012899999999995</c:v>
                </c:pt>
                <c:pt idx="12422">
                  <c:v>0.54478000000000004</c:v>
                </c:pt>
                <c:pt idx="12423">
                  <c:v>0.56324600000000002</c:v>
                </c:pt>
                <c:pt idx="12424">
                  <c:v>0.57596599999999998</c:v>
                </c:pt>
                <c:pt idx="12425">
                  <c:v>0.58691099999999996</c:v>
                </c:pt>
                <c:pt idx="12426">
                  <c:v>0.59204599999999996</c:v>
                </c:pt>
                <c:pt idx="12427">
                  <c:v>0.590673</c:v>
                </c:pt>
                <c:pt idx="12428">
                  <c:v>0.58918999999999999</c:v>
                </c:pt>
                <c:pt idx="12429">
                  <c:v>0.59055100000000005</c:v>
                </c:pt>
                <c:pt idx="12430">
                  <c:v>0.60231100000000004</c:v>
                </c:pt>
                <c:pt idx="12431">
                  <c:v>0.61860400000000004</c:v>
                </c:pt>
                <c:pt idx="12432">
                  <c:v>0.62865400000000005</c:v>
                </c:pt>
                <c:pt idx="12433">
                  <c:v>0.63588800000000001</c:v>
                </c:pt>
                <c:pt idx="12434">
                  <c:v>0.64176100000000003</c:v>
                </c:pt>
                <c:pt idx="12435">
                  <c:v>0.64512000000000003</c:v>
                </c:pt>
                <c:pt idx="12436">
                  <c:v>0.64898800000000001</c:v>
                </c:pt>
                <c:pt idx="12437">
                  <c:v>0.65517499999999995</c:v>
                </c:pt>
                <c:pt idx="12438">
                  <c:v>0.66113200000000005</c:v>
                </c:pt>
                <c:pt idx="12439">
                  <c:v>0.66558899999999999</c:v>
                </c:pt>
                <c:pt idx="12440">
                  <c:v>0.665767</c:v>
                </c:pt>
                <c:pt idx="12441">
                  <c:v>0.65671999999999997</c:v>
                </c:pt>
                <c:pt idx="12442">
                  <c:v>0.67241700000000004</c:v>
                </c:pt>
                <c:pt idx="12443">
                  <c:v>0.70533500000000005</c:v>
                </c:pt>
                <c:pt idx="12444">
                  <c:v>0.76584200000000002</c:v>
                </c:pt>
                <c:pt idx="12445">
                  <c:v>0.56350699999999998</c:v>
                </c:pt>
                <c:pt idx="12446">
                  <c:v>8.9328900000000003E-2</c:v>
                </c:pt>
                <c:pt idx="12447">
                  <c:v>-0.10804999999999999</c:v>
                </c:pt>
                <c:pt idx="12448">
                  <c:v>-2.24326E-2</c:v>
                </c:pt>
                <c:pt idx="12449">
                  <c:v>0.31040099999999998</c:v>
                </c:pt>
                <c:pt idx="12450">
                  <c:v>0.54812799999999995</c:v>
                </c:pt>
                <c:pt idx="12451">
                  <c:v>0.46926200000000001</c:v>
                </c:pt>
                <c:pt idx="12452">
                  <c:v>0.42262899999999998</c:v>
                </c:pt>
                <c:pt idx="12453">
                  <c:v>0.41193200000000002</c:v>
                </c:pt>
                <c:pt idx="12454">
                  <c:v>0.41751199999999999</c:v>
                </c:pt>
                <c:pt idx="12455">
                  <c:v>0.419375</c:v>
                </c:pt>
                <c:pt idx="12456">
                  <c:v>0.41169099999999997</c:v>
                </c:pt>
                <c:pt idx="12457">
                  <c:v>0.39662199999999997</c:v>
                </c:pt>
                <c:pt idx="12458">
                  <c:v>0.379639</c:v>
                </c:pt>
                <c:pt idx="12459">
                  <c:v>0.359655</c:v>
                </c:pt>
                <c:pt idx="12460">
                  <c:v>0.33909</c:v>
                </c:pt>
                <c:pt idx="12461">
                  <c:v>0.31842500000000001</c:v>
                </c:pt>
                <c:pt idx="12462">
                  <c:v>0.29902099999999998</c:v>
                </c:pt>
                <c:pt idx="12463">
                  <c:v>0.284578</c:v>
                </c:pt>
                <c:pt idx="12464">
                  <c:v>0.26857799999999998</c:v>
                </c:pt>
                <c:pt idx="12465">
                  <c:v>0.25068400000000002</c:v>
                </c:pt>
                <c:pt idx="12466">
                  <c:v>0.231321</c:v>
                </c:pt>
                <c:pt idx="12467">
                  <c:v>0.20907300000000001</c:v>
                </c:pt>
                <c:pt idx="12468">
                  <c:v>0.17329600000000001</c:v>
                </c:pt>
                <c:pt idx="12469">
                  <c:v>0.14725199999999999</c:v>
                </c:pt>
                <c:pt idx="12470">
                  <c:v>0.12214999999999999</c:v>
                </c:pt>
                <c:pt idx="12471">
                  <c:v>0.101752</c:v>
                </c:pt>
                <c:pt idx="12472">
                  <c:v>8.2658200000000001E-2</c:v>
                </c:pt>
                <c:pt idx="12473">
                  <c:v>6.4010499999999998E-2</c:v>
                </c:pt>
                <c:pt idx="12474">
                  <c:v>3.7120899999999998E-2</c:v>
                </c:pt>
                <c:pt idx="12475">
                  <c:v>1.8270499999999999E-2</c:v>
                </c:pt>
                <c:pt idx="12476">
                  <c:v>1.0963799999999999E-2</c:v>
                </c:pt>
                <c:pt idx="12477">
                  <c:v>-1.8422600000000001E-3</c:v>
                </c:pt>
                <c:pt idx="12478">
                  <c:v>-2.6569099999999998E-2</c:v>
                </c:pt>
                <c:pt idx="12479">
                  <c:v>-4.91505E-2</c:v>
                </c:pt>
                <c:pt idx="12480">
                  <c:v>-7.1311100000000002E-2</c:v>
                </c:pt>
                <c:pt idx="12481">
                  <c:v>-8.8555599999999998E-2</c:v>
                </c:pt>
                <c:pt idx="12482">
                  <c:v>-9.7787899999999997E-2</c:v>
                </c:pt>
                <c:pt idx="12483">
                  <c:v>-0.101664</c:v>
                </c:pt>
                <c:pt idx="12484">
                  <c:v>-0.10342800000000001</c:v>
                </c:pt>
                <c:pt idx="12485">
                  <c:v>-0.105895</c:v>
                </c:pt>
                <c:pt idx="12486">
                  <c:v>-0.11081000000000001</c:v>
                </c:pt>
                <c:pt idx="12487">
                  <c:v>-0.11373800000000001</c:v>
                </c:pt>
                <c:pt idx="12488">
                  <c:v>-0.117003</c:v>
                </c:pt>
                <c:pt idx="12489">
                  <c:v>-0.119376</c:v>
                </c:pt>
                <c:pt idx="12490">
                  <c:v>-0.12948299999999999</c:v>
                </c:pt>
                <c:pt idx="12491">
                  <c:v>-0.14757100000000001</c:v>
                </c:pt>
                <c:pt idx="12492">
                  <c:v>-0.16627600000000001</c:v>
                </c:pt>
                <c:pt idx="12493">
                  <c:v>-0.18537400000000001</c:v>
                </c:pt>
                <c:pt idx="12494">
                  <c:v>-0.20064199999999999</c:v>
                </c:pt>
                <c:pt idx="12495">
                  <c:v>-0.21443799999999999</c:v>
                </c:pt>
                <c:pt idx="12496">
                  <c:v>-0.22085299999999999</c:v>
                </c:pt>
                <c:pt idx="12497">
                  <c:v>-0.22205</c:v>
                </c:pt>
                <c:pt idx="12498">
                  <c:v>-0.219081</c:v>
                </c:pt>
                <c:pt idx="12499">
                  <c:v>-0.21342900000000001</c:v>
                </c:pt>
                <c:pt idx="12500">
                  <c:v>-0.206487</c:v>
                </c:pt>
                <c:pt idx="12501">
                  <c:v>-0.20675099999999999</c:v>
                </c:pt>
                <c:pt idx="12502">
                  <c:v>-0.213586</c:v>
                </c:pt>
                <c:pt idx="12503">
                  <c:v>-0.22448499999999999</c:v>
                </c:pt>
                <c:pt idx="12504">
                  <c:v>-0.22902</c:v>
                </c:pt>
                <c:pt idx="12505">
                  <c:v>-0.22720399999999999</c:v>
                </c:pt>
                <c:pt idx="12506">
                  <c:v>-0.22436400000000001</c:v>
                </c:pt>
                <c:pt idx="12507">
                  <c:v>-0.22314999999999999</c:v>
                </c:pt>
                <c:pt idx="12508">
                  <c:v>-0.22281400000000001</c:v>
                </c:pt>
                <c:pt idx="12509">
                  <c:v>-0.220055</c:v>
                </c:pt>
                <c:pt idx="12510">
                  <c:v>-0.210454</c:v>
                </c:pt>
                <c:pt idx="12511">
                  <c:v>-0.20020399999999999</c:v>
                </c:pt>
                <c:pt idx="12512">
                  <c:v>-0.19586899999999999</c:v>
                </c:pt>
                <c:pt idx="12513">
                  <c:v>-0.19813900000000001</c:v>
                </c:pt>
                <c:pt idx="12514">
                  <c:v>-0.20184299999999999</c:v>
                </c:pt>
                <c:pt idx="12515">
                  <c:v>-0.213229</c:v>
                </c:pt>
                <c:pt idx="12516">
                  <c:v>-0.23305200000000001</c:v>
                </c:pt>
                <c:pt idx="12517">
                  <c:v>-0.26152599999999998</c:v>
                </c:pt>
                <c:pt idx="12518">
                  <c:v>-0.27172299999999999</c:v>
                </c:pt>
                <c:pt idx="12519">
                  <c:v>-0.28063500000000002</c:v>
                </c:pt>
                <c:pt idx="12520">
                  <c:v>-0.29039999999999999</c:v>
                </c:pt>
                <c:pt idx="12521">
                  <c:v>-0.304176</c:v>
                </c:pt>
                <c:pt idx="12522">
                  <c:v>-0.32006699999999999</c:v>
                </c:pt>
                <c:pt idx="12523">
                  <c:v>-0.33078200000000002</c:v>
                </c:pt>
                <c:pt idx="12524">
                  <c:v>-0.34299600000000002</c:v>
                </c:pt>
                <c:pt idx="12525">
                  <c:v>-0.35365600000000003</c:v>
                </c:pt>
                <c:pt idx="12526">
                  <c:v>-0.36222199999999999</c:v>
                </c:pt>
                <c:pt idx="12527">
                  <c:v>-0.36430600000000002</c:v>
                </c:pt>
                <c:pt idx="12528">
                  <c:v>-0.35948400000000003</c:v>
                </c:pt>
                <c:pt idx="12529">
                  <c:v>-0.35467700000000002</c:v>
                </c:pt>
                <c:pt idx="12530">
                  <c:v>-0.351358</c:v>
                </c:pt>
                <c:pt idx="12531">
                  <c:v>-0.35377799999999998</c:v>
                </c:pt>
                <c:pt idx="12532">
                  <c:v>-0.36011900000000002</c:v>
                </c:pt>
                <c:pt idx="12533">
                  <c:v>-0.36089599999999999</c:v>
                </c:pt>
                <c:pt idx="12534">
                  <c:v>-0.36249300000000001</c:v>
                </c:pt>
                <c:pt idx="12535">
                  <c:v>-0.36755900000000002</c:v>
                </c:pt>
                <c:pt idx="12536">
                  <c:v>-0.37210199999999999</c:v>
                </c:pt>
                <c:pt idx="12537">
                  <c:v>-0.37647799999999998</c:v>
                </c:pt>
                <c:pt idx="12538">
                  <c:v>-0.380324</c:v>
                </c:pt>
                <c:pt idx="12539">
                  <c:v>-0.38330799999999998</c:v>
                </c:pt>
                <c:pt idx="12540">
                  <c:v>-0.38197700000000001</c:v>
                </c:pt>
                <c:pt idx="12541">
                  <c:v>-0.37371199999999999</c:v>
                </c:pt>
                <c:pt idx="12542">
                  <c:v>-0.36466399999999999</c:v>
                </c:pt>
                <c:pt idx="12543">
                  <c:v>-0.36097600000000002</c:v>
                </c:pt>
                <c:pt idx="12544">
                  <c:v>-0.35897200000000001</c:v>
                </c:pt>
                <c:pt idx="12545">
                  <c:v>-0.35563299999999998</c:v>
                </c:pt>
                <c:pt idx="12546">
                  <c:v>-0.34603</c:v>
                </c:pt>
                <c:pt idx="12547">
                  <c:v>-0.33706000000000003</c:v>
                </c:pt>
                <c:pt idx="12548">
                  <c:v>-0.33455000000000001</c:v>
                </c:pt>
                <c:pt idx="12549">
                  <c:v>-0.33864899999999998</c:v>
                </c:pt>
                <c:pt idx="12550">
                  <c:v>-0.34138499999999999</c:v>
                </c:pt>
                <c:pt idx="12551">
                  <c:v>-0.34917500000000001</c:v>
                </c:pt>
                <c:pt idx="12552">
                  <c:v>-0.35296899999999998</c:v>
                </c:pt>
                <c:pt idx="12553">
                  <c:v>-0.34856900000000002</c:v>
                </c:pt>
                <c:pt idx="12554">
                  <c:v>-0.340588</c:v>
                </c:pt>
                <c:pt idx="12555">
                  <c:v>-0.33462900000000001</c:v>
                </c:pt>
                <c:pt idx="12556">
                  <c:v>-0.331652</c:v>
                </c:pt>
                <c:pt idx="12557">
                  <c:v>-0.33433299999999999</c:v>
                </c:pt>
                <c:pt idx="12558">
                  <c:v>-0.33877400000000002</c:v>
                </c:pt>
                <c:pt idx="12559">
                  <c:v>-0.34966199999999997</c:v>
                </c:pt>
                <c:pt idx="12560">
                  <c:v>-0.35795500000000002</c:v>
                </c:pt>
                <c:pt idx="12561">
                  <c:v>-0.355823</c:v>
                </c:pt>
                <c:pt idx="12562">
                  <c:v>-0.35899799999999998</c:v>
                </c:pt>
                <c:pt idx="12563">
                  <c:v>-0.36439700000000003</c:v>
                </c:pt>
                <c:pt idx="12564">
                  <c:v>-0.37343100000000001</c:v>
                </c:pt>
                <c:pt idx="12565">
                  <c:v>-0.37889899999999999</c:v>
                </c:pt>
                <c:pt idx="12566">
                  <c:v>-0.38066100000000003</c:v>
                </c:pt>
                <c:pt idx="12567">
                  <c:v>-0.37728</c:v>
                </c:pt>
                <c:pt idx="12568">
                  <c:v>-0.37311299999999997</c:v>
                </c:pt>
                <c:pt idx="12569">
                  <c:v>-0.37406400000000001</c:v>
                </c:pt>
                <c:pt idx="12570">
                  <c:v>-0.37453199999999998</c:v>
                </c:pt>
                <c:pt idx="12571">
                  <c:v>-0.37352800000000003</c:v>
                </c:pt>
                <c:pt idx="12572">
                  <c:v>-0.37509399999999998</c:v>
                </c:pt>
                <c:pt idx="12573">
                  <c:v>-0.37957999999999997</c:v>
                </c:pt>
                <c:pt idx="12574">
                  <c:v>-0.391262</c:v>
                </c:pt>
                <c:pt idx="12575">
                  <c:v>-0.396065</c:v>
                </c:pt>
                <c:pt idx="12576">
                  <c:v>-0.39579900000000001</c:v>
                </c:pt>
                <c:pt idx="12577">
                  <c:v>-0.39530300000000002</c:v>
                </c:pt>
                <c:pt idx="12578">
                  <c:v>-0.39235799999999998</c:v>
                </c:pt>
                <c:pt idx="12579">
                  <c:v>-0.38403799999999999</c:v>
                </c:pt>
                <c:pt idx="12580">
                  <c:v>-0.38067600000000001</c:v>
                </c:pt>
                <c:pt idx="12581">
                  <c:v>-0.38445699999999999</c:v>
                </c:pt>
                <c:pt idx="12582">
                  <c:v>-0.38972200000000001</c:v>
                </c:pt>
                <c:pt idx="12583">
                  <c:v>-0.390378</c:v>
                </c:pt>
                <c:pt idx="12584">
                  <c:v>-0.3926</c:v>
                </c:pt>
                <c:pt idx="12585">
                  <c:v>-0.394513</c:v>
                </c:pt>
                <c:pt idx="12586">
                  <c:v>-0.39754</c:v>
                </c:pt>
                <c:pt idx="12587">
                  <c:v>-0.397899</c:v>
                </c:pt>
                <c:pt idx="12588">
                  <c:v>-0.39105499999999999</c:v>
                </c:pt>
                <c:pt idx="12589">
                  <c:v>-0.38603999999999999</c:v>
                </c:pt>
                <c:pt idx="12590">
                  <c:v>-0.38553700000000002</c:v>
                </c:pt>
                <c:pt idx="12591">
                  <c:v>-0.38836700000000002</c:v>
                </c:pt>
                <c:pt idx="12592">
                  <c:v>-0.39588699999999999</c:v>
                </c:pt>
                <c:pt idx="12593">
                  <c:v>-0.40582200000000002</c:v>
                </c:pt>
                <c:pt idx="12594">
                  <c:v>-0.41267100000000001</c:v>
                </c:pt>
                <c:pt idx="12595">
                  <c:v>-0.40762900000000002</c:v>
                </c:pt>
                <c:pt idx="12596">
                  <c:v>-0.39079199999999997</c:v>
                </c:pt>
                <c:pt idx="12597">
                  <c:v>-0.38444299999999998</c:v>
                </c:pt>
                <c:pt idx="12598">
                  <c:v>-0.38579200000000002</c:v>
                </c:pt>
                <c:pt idx="12599">
                  <c:v>-0.38839899999999999</c:v>
                </c:pt>
                <c:pt idx="12600">
                  <c:v>-0.38164300000000001</c:v>
                </c:pt>
                <c:pt idx="12601">
                  <c:v>-0.37491000000000002</c:v>
                </c:pt>
                <c:pt idx="12602">
                  <c:v>-0.37749899999999997</c:v>
                </c:pt>
                <c:pt idx="12603">
                  <c:v>-0.37795000000000001</c:v>
                </c:pt>
                <c:pt idx="12604">
                  <c:v>-0.37837399999999999</c:v>
                </c:pt>
                <c:pt idx="12605">
                  <c:v>-0.37686900000000001</c:v>
                </c:pt>
                <c:pt idx="12606">
                  <c:v>-0.37717499999999998</c:v>
                </c:pt>
                <c:pt idx="12607">
                  <c:v>-0.380693</c:v>
                </c:pt>
                <c:pt idx="12608">
                  <c:v>-0.38396400000000003</c:v>
                </c:pt>
                <c:pt idx="12609">
                  <c:v>-0.38822899999999999</c:v>
                </c:pt>
                <c:pt idx="12610">
                  <c:v>-0.39420300000000003</c:v>
                </c:pt>
                <c:pt idx="12611">
                  <c:v>-0.39852500000000002</c:v>
                </c:pt>
                <c:pt idx="12612">
                  <c:v>-0.40005200000000002</c:v>
                </c:pt>
                <c:pt idx="12613">
                  <c:v>-0.390934</c:v>
                </c:pt>
                <c:pt idx="12614">
                  <c:v>-0.37993399999999999</c:v>
                </c:pt>
                <c:pt idx="12615">
                  <c:v>-0.37432199999999999</c:v>
                </c:pt>
                <c:pt idx="12616">
                  <c:v>-0.37095400000000001</c:v>
                </c:pt>
                <c:pt idx="12617">
                  <c:v>-0.37080999999999997</c:v>
                </c:pt>
                <c:pt idx="12618">
                  <c:v>-0.36616900000000002</c:v>
                </c:pt>
                <c:pt idx="12619">
                  <c:v>-0.35867199999999999</c:v>
                </c:pt>
                <c:pt idx="12620">
                  <c:v>-0.36086099999999999</c:v>
                </c:pt>
                <c:pt idx="12621">
                  <c:v>-0.36260999999999999</c:v>
                </c:pt>
                <c:pt idx="12622">
                  <c:v>-0.34939799999999999</c:v>
                </c:pt>
                <c:pt idx="12623">
                  <c:v>-0.33759600000000001</c:v>
                </c:pt>
                <c:pt idx="12624">
                  <c:v>-0.331901</c:v>
                </c:pt>
                <c:pt idx="12625">
                  <c:v>-0.32809500000000003</c:v>
                </c:pt>
                <c:pt idx="12626">
                  <c:v>-0.329569</c:v>
                </c:pt>
                <c:pt idx="12627">
                  <c:v>-0.327824</c:v>
                </c:pt>
                <c:pt idx="12628">
                  <c:v>-0.31902599999999998</c:v>
                </c:pt>
                <c:pt idx="12629">
                  <c:v>-0.31014999999999998</c:v>
                </c:pt>
                <c:pt idx="12630">
                  <c:v>-0.30874099999999999</c:v>
                </c:pt>
                <c:pt idx="12631">
                  <c:v>-0.31018400000000002</c:v>
                </c:pt>
                <c:pt idx="12632">
                  <c:v>-0.30890400000000001</c:v>
                </c:pt>
                <c:pt idx="12633">
                  <c:v>-0.311502</c:v>
                </c:pt>
                <c:pt idx="12634">
                  <c:v>-0.31333800000000001</c:v>
                </c:pt>
                <c:pt idx="12635">
                  <c:v>-0.31520999999999999</c:v>
                </c:pt>
                <c:pt idx="12636">
                  <c:v>-0.31303399999999998</c:v>
                </c:pt>
                <c:pt idx="12637">
                  <c:v>-0.31312299999999998</c:v>
                </c:pt>
                <c:pt idx="12638">
                  <c:v>-0.317357</c:v>
                </c:pt>
                <c:pt idx="12639">
                  <c:v>-0.32066099999999997</c:v>
                </c:pt>
                <c:pt idx="12640">
                  <c:v>-0.31894699999999998</c:v>
                </c:pt>
                <c:pt idx="12641">
                  <c:v>-0.30660100000000001</c:v>
                </c:pt>
                <c:pt idx="12642">
                  <c:v>-0.30136299999999999</c:v>
                </c:pt>
                <c:pt idx="12643">
                  <c:v>-0.29949100000000001</c:v>
                </c:pt>
                <c:pt idx="12644">
                  <c:v>-0.28947699999999998</c:v>
                </c:pt>
                <c:pt idx="12645">
                  <c:v>-0.27822599999999997</c:v>
                </c:pt>
                <c:pt idx="12646">
                  <c:v>-0.27144200000000002</c:v>
                </c:pt>
                <c:pt idx="12647">
                  <c:v>-0.26356099999999999</c:v>
                </c:pt>
                <c:pt idx="12648">
                  <c:v>-0.25736700000000001</c:v>
                </c:pt>
                <c:pt idx="12649">
                  <c:v>-0.25299100000000002</c:v>
                </c:pt>
                <c:pt idx="12650">
                  <c:v>-0.245335</c:v>
                </c:pt>
                <c:pt idx="12651">
                  <c:v>-0.235014</c:v>
                </c:pt>
                <c:pt idx="12652">
                  <c:v>-0.228463</c:v>
                </c:pt>
                <c:pt idx="12653">
                  <c:v>-0.22412899999999999</c:v>
                </c:pt>
                <c:pt idx="12654">
                  <c:v>-0.219911</c:v>
                </c:pt>
                <c:pt idx="12655">
                  <c:v>-0.21687200000000001</c:v>
                </c:pt>
                <c:pt idx="12656">
                  <c:v>-0.20904600000000001</c:v>
                </c:pt>
                <c:pt idx="12657">
                  <c:v>-0.20114299999999999</c:v>
                </c:pt>
                <c:pt idx="12658">
                  <c:v>-0.20041200000000001</c:v>
                </c:pt>
                <c:pt idx="12659">
                  <c:v>-0.20139000000000001</c:v>
                </c:pt>
                <c:pt idx="12660">
                  <c:v>-0.199826</c:v>
                </c:pt>
                <c:pt idx="12661">
                  <c:v>-0.195106</c:v>
                </c:pt>
                <c:pt idx="12662">
                  <c:v>-0.180588</c:v>
                </c:pt>
                <c:pt idx="12663">
                  <c:v>-0.165826</c:v>
                </c:pt>
                <c:pt idx="12664">
                  <c:v>-0.165547</c:v>
                </c:pt>
                <c:pt idx="12665">
                  <c:v>-0.16938900000000001</c:v>
                </c:pt>
                <c:pt idx="12666">
                  <c:v>-0.167771</c:v>
                </c:pt>
                <c:pt idx="12667">
                  <c:v>-0.165351</c:v>
                </c:pt>
                <c:pt idx="12668">
                  <c:v>-0.16639000000000001</c:v>
                </c:pt>
                <c:pt idx="12669">
                  <c:v>-0.164244</c:v>
                </c:pt>
                <c:pt idx="12670">
                  <c:v>-0.16295799999999999</c:v>
                </c:pt>
                <c:pt idx="12671">
                  <c:v>-0.16220200000000001</c:v>
                </c:pt>
                <c:pt idx="12672">
                  <c:v>-0.159912</c:v>
                </c:pt>
                <c:pt idx="12673">
                  <c:v>-0.15251899999999999</c:v>
                </c:pt>
                <c:pt idx="12674">
                  <c:v>-0.14876300000000001</c:v>
                </c:pt>
                <c:pt idx="12675">
                  <c:v>-0.143151</c:v>
                </c:pt>
                <c:pt idx="12676">
                  <c:v>-0.13916200000000001</c:v>
                </c:pt>
                <c:pt idx="12677">
                  <c:v>-0.13730800000000001</c:v>
                </c:pt>
                <c:pt idx="12678">
                  <c:v>-0.133995</c:v>
                </c:pt>
                <c:pt idx="12679">
                  <c:v>-0.12892700000000001</c:v>
                </c:pt>
                <c:pt idx="12680">
                  <c:v>-0.127884</c:v>
                </c:pt>
                <c:pt idx="12681">
                  <c:v>-0.13558200000000001</c:v>
                </c:pt>
                <c:pt idx="12682">
                  <c:v>-0.140878</c:v>
                </c:pt>
                <c:pt idx="12683">
                  <c:v>-0.142628</c:v>
                </c:pt>
                <c:pt idx="12684">
                  <c:v>-0.144153</c:v>
                </c:pt>
                <c:pt idx="12685">
                  <c:v>-0.14813000000000001</c:v>
                </c:pt>
                <c:pt idx="12686">
                  <c:v>-0.155672</c:v>
                </c:pt>
                <c:pt idx="12687">
                  <c:v>-0.157442</c:v>
                </c:pt>
                <c:pt idx="12688">
                  <c:v>-0.160825</c:v>
                </c:pt>
                <c:pt idx="12689">
                  <c:v>-0.159585</c:v>
                </c:pt>
                <c:pt idx="12690">
                  <c:v>-0.15684999999999999</c:v>
                </c:pt>
                <c:pt idx="12691">
                  <c:v>-0.15645100000000001</c:v>
                </c:pt>
                <c:pt idx="12692">
                  <c:v>-0.155579</c:v>
                </c:pt>
                <c:pt idx="12693">
                  <c:v>-0.155331</c:v>
                </c:pt>
                <c:pt idx="12694">
                  <c:v>-0.15434999999999999</c:v>
                </c:pt>
                <c:pt idx="12695">
                  <c:v>-0.15946299999999999</c:v>
                </c:pt>
                <c:pt idx="12696">
                  <c:v>-0.16544700000000001</c:v>
                </c:pt>
                <c:pt idx="12697">
                  <c:v>-0.17135400000000001</c:v>
                </c:pt>
                <c:pt idx="12698">
                  <c:v>-0.17612900000000001</c:v>
                </c:pt>
                <c:pt idx="12699">
                  <c:v>-0.180143</c:v>
                </c:pt>
                <c:pt idx="12700">
                  <c:v>-0.18380099999999999</c:v>
                </c:pt>
                <c:pt idx="12701">
                  <c:v>-0.183203</c:v>
                </c:pt>
                <c:pt idx="12702">
                  <c:v>-0.18154200000000001</c:v>
                </c:pt>
                <c:pt idx="12703">
                  <c:v>-0.187252</c:v>
                </c:pt>
                <c:pt idx="12704">
                  <c:v>-0.20055999999999999</c:v>
                </c:pt>
                <c:pt idx="12705">
                  <c:v>-0.211428</c:v>
                </c:pt>
                <c:pt idx="12706">
                  <c:v>-0.21523900000000001</c:v>
                </c:pt>
                <c:pt idx="12707">
                  <c:v>-0.21019399999999999</c:v>
                </c:pt>
                <c:pt idx="12708">
                  <c:v>-0.206013</c:v>
                </c:pt>
                <c:pt idx="12709">
                  <c:v>-0.206041</c:v>
                </c:pt>
                <c:pt idx="12710">
                  <c:v>-0.21271200000000001</c:v>
                </c:pt>
                <c:pt idx="12711">
                  <c:v>-0.22289100000000001</c:v>
                </c:pt>
                <c:pt idx="12712">
                  <c:v>-0.22751299999999999</c:v>
                </c:pt>
                <c:pt idx="12713">
                  <c:v>-0.23185500000000001</c:v>
                </c:pt>
                <c:pt idx="12714">
                  <c:v>-0.23551900000000001</c:v>
                </c:pt>
                <c:pt idx="12715">
                  <c:v>-0.24229999999999999</c:v>
                </c:pt>
                <c:pt idx="12716">
                  <c:v>-0.24344499999999999</c:v>
                </c:pt>
                <c:pt idx="12717">
                  <c:v>-0.244397</c:v>
                </c:pt>
                <c:pt idx="12718">
                  <c:v>-0.24482799999999999</c:v>
                </c:pt>
                <c:pt idx="12719">
                  <c:v>-0.24576400000000001</c:v>
                </c:pt>
                <c:pt idx="12720">
                  <c:v>-0.24791199999999999</c:v>
                </c:pt>
                <c:pt idx="12721">
                  <c:v>-0.25374000000000002</c:v>
                </c:pt>
                <c:pt idx="12722">
                  <c:v>-0.25398700000000002</c:v>
                </c:pt>
                <c:pt idx="12723">
                  <c:v>-0.25389699999999998</c:v>
                </c:pt>
                <c:pt idx="12724">
                  <c:v>-0.25285099999999999</c:v>
                </c:pt>
                <c:pt idx="12725">
                  <c:v>-0.25483800000000001</c:v>
                </c:pt>
                <c:pt idx="12726">
                  <c:v>-0.25719199999999998</c:v>
                </c:pt>
                <c:pt idx="12727">
                  <c:v>-0.25761499999999998</c:v>
                </c:pt>
                <c:pt idx="12728">
                  <c:v>-0.26152199999999998</c:v>
                </c:pt>
                <c:pt idx="12729">
                  <c:v>-0.26340200000000003</c:v>
                </c:pt>
                <c:pt idx="12730">
                  <c:v>-0.26231399999999999</c:v>
                </c:pt>
                <c:pt idx="12731">
                  <c:v>-0.26167899999999999</c:v>
                </c:pt>
                <c:pt idx="12732">
                  <c:v>-0.26601799999999998</c:v>
                </c:pt>
                <c:pt idx="12733">
                  <c:v>-0.26849499999999998</c:v>
                </c:pt>
                <c:pt idx="12734">
                  <c:v>-0.26466899999999999</c:v>
                </c:pt>
                <c:pt idx="12735">
                  <c:v>-0.251801</c:v>
                </c:pt>
                <c:pt idx="12736">
                  <c:v>-0.240481</c:v>
                </c:pt>
                <c:pt idx="12737">
                  <c:v>-0.23574700000000001</c:v>
                </c:pt>
                <c:pt idx="12738">
                  <c:v>-0.23025499999999999</c:v>
                </c:pt>
                <c:pt idx="12739">
                  <c:v>-0.22419</c:v>
                </c:pt>
                <c:pt idx="12740">
                  <c:v>-0.21757599999999999</c:v>
                </c:pt>
                <c:pt idx="12741">
                  <c:v>-0.215083</c:v>
                </c:pt>
                <c:pt idx="12742">
                  <c:v>-0.22700300000000001</c:v>
                </c:pt>
                <c:pt idx="12743">
                  <c:v>-0.23996500000000001</c:v>
                </c:pt>
                <c:pt idx="12744">
                  <c:v>-0.24349599999999999</c:v>
                </c:pt>
                <c:pt idx="12745">
                  <c:v>-0.24466299999999999</c:v>
                </c:pt>
                <c:pt idx="12746">
                  <c:v>-0.247196</c:v>
                </c:pt>
                <c:pt idx="12747">
                  <c:v>-0.24446200000000001</c:v>
                </c:pt>
                <c:pt idx="12748">
                  <c:v>-0.23638500000000001</c:v>
                </c:pt>
                <c:pt idx="12749">
                  <c:v>-0.231765</c:v>
                </c:pt>
                <c:pt idx="12750">
                  <c:v>-0.22906399999999999</c:v>
                </c:pt>
                <c:pt idx="12751">
                  <c:v>-0.233011</c:v>
                </c:pt>
                <c:pt idx="12752">
                  <c:v>-0.23857300000000001</c:v>
                </c:pt>
                <c:pt idx="12753">
                  <c:v>-0.24194199999999999</c:v>
                </c:pt>
                <c:pt idx="12754">
                  <c:v>-0.242198</c:v>
                </c:pt>
                <c:pt idx="12755">
                  <c:v>-0.246174</c:v>
                </c:pt>
                <c:pt idx="12756">
                  <c:v>-0.25176399999999999</c:v>
                </c:pt>
                <c:pt idx="12757">
                  <c:v>-0.25629099999999999</c:v>
                </c:pt>
                <c:pt idx="12758">
                  <c:v>-0.26876699999999998</c:v>
                </c:pt>
                <c:pt idx="12759">
                  <c:v>-0.28472500000000001</c:v>
                </c:pt>
                <c:pt idx="12760">
                  <c:v>-0.29479499999999997</c:v>
                </c:pt>
                <c:pt idx="12761">
                  <c:v>-0.30185400000000001</c:v>
                </c:pt>
                <c:pt idx="12762">
                  <c:v>-0.31007499999999999</c:v>
                </c:pt>
                <c:pt idx="12763">
                  <c:v>-0.31278899999999998</c:v>
                </c:pt>
                <c:pt idx="12764">
                  <c:v>-0.31002200000000002</c:v>
                </c:pt>
                <c:pt idx="12765">
                  <c:v>-0.30750300000000003</c:v>
                </c:pt>
                <c:pt idx="12766">
                  <c:v>-0.30601200000000001</c:v>
                </c:pt>
                <c:pt idx="12767">
                  <c:v>-0.309091</c:v>
                </c:pt>
                <c:pt idx="12768">
                  <c:v>-0.31060599999999999</c:v>
                </c:pt>
                <c:pt idx="12769">
                  <c:v>-0.30952299999999999</c:v>
                </c:pt>
                <c:pt idx="12770">
                  <c:v>-0.302367</c:v>
                </c:pt>
                <c:pt idx="12771">
                  <c:v>-0.29493000000000003</c:v>
                </c:pt>
                <c:pt idx="12772">
                  <c:v>-0.28998800000000002</c:v>
                </c:pt>
                <c:pt idx="12773">
                  <c:v>-0.28309299999999998</c:v>
                </c:pt>
                <c:pt idx="12774">
                  <c:v>-0.27327099999999999</c:v>
                </c:pt>
                <c:pt idx="12775">
                  <c:v>-0.27154899999999998</c:v>
                </c:pt>
                <c:pt idx="12776">
                  <c:v>-0.27300200000000002</c:v>
                </c:pt>
                <c:pt idx="12777">
                  <c:v>-0.27984700000000001</c:v>
                </c:pt>
                <c:pt idx="12778">
                  <c:v>-0.28747899999999998</c:v>
                </c:pt>
                <c:pt idx="12779">
                  <c:v>-0.291688</c:v>
                </c:pt>
                <c:pt idx="12780">
                  <c:v>-0.28488200000000002</c:v>
                </c:pt>
                <c:pt idx="12781">
                  <c:v>-0.27477299999999999</c:v>
                </c:pt>
                <c:pt idx="12782">
                  <c:v>-0.27458100000000002</c:v>
                </c:pt>
                <c:pt idx="12783">
                  <c:v>-0.27416600000000002</c:v>
                </c:pt>
                <c:pt idx="12784">
                  <c:v>-0.26875100000000002</c:v>
                </c:pt>
                <c:pt idx="12785">
                  <c:v>-0.26188499999999998</c:v>
                </c:pt>
                <c:pt idx="12786">
                  <c:v>-0.25678899999999999</c:v>
                </c:pt>
                <c:pt idx="12787">
                  <c:v>-0.25584600000000002</c:v>
                </c:pt>
                <c:pt idx="12788">
                  <c:v>-0.25796799999999998</c:v>
                </c:pt>
                <c:pt idx="12789">
                  <c:v>-0.25658799999999998</c:v>
                </c:pt>
                <c:pt idx="12790">
                  <c:v>-0.245777</c:v>
                </c:pt>
                <c:pt idx="12791">
                  <c:v>-0.22905</c:v>
                </c:pt>
                <c:pt idx="12792">
                  <c:v>-0.21457499999999999</c:v>
                </c:pt>
                <c:pt idx="12793">
                  <c:v>-0.20821700000000001</c:v>
                </c:pt>
                <c:pt idx="12794">
                  <c:v>-0.19869999999999999</c:v>
                </c:pt>
                <c:pt idx="12795">
                  <c:v>-0.18881500000000001</c:v>
                </c:pt>
                <c:pt idx="12796">
                  <c:v>-0.18901299999999999</c:v>
                </c:pt>
                <c:pt idx="12797">
                  <c:v>-0.18974299999999999</c:v>
                </c:pt>
                <c:pt idx="12798">
                  <c:v>-0.187255</c:v>
                </c:pt>
                <c:pt idx="12799">
                  <c:v>-0.180593</c:v>
                </c:pt>
                <c:pt idx="12800">
                  <c:v>-0.16489500000000001</c:v>
                </c:pt>
                <c:pt idx="12801">
                  <c:v>-0.146236</c:v>
                </c:pt>
                <c:pt idx="12802">
                  <c:v>-0.13634499999999999</c:v>
                </c:pt>
                <c:pt idx="12803">
                  <c:v>-0.131131</c:v>
                </c:pt>
                <c:pt idx="12804">
                  <c:v>-0.12648899999999999</c:v>
                </c:pt>
                <c:pt idx="12805">
                  <c:v>-0.124371</c:v>
                </c:pt>
                <c:pt idx="12806">
                  <c:v>-0.12534100000000001</c:v>
                </c:pt>
                <c:pt idx="12807">
                  <c:v>-0.124502</c:v>
                </c:pt>
                <c:pt idx="12808">
                  <c:v>-0.123601</c:v>
                </c:pt>
                <c:pt idx="12809">
                  <c:v>-0.12248000000000001</c:v>
                </c:pt>
                <c:pt idx="12810">
                  <c:v>-0.120698</c:v>
                </c:pt>
                <c:pt idx="12811">
                  <c:v>-0.115138</c:v>
                </c:pt>
                <c:pt idx="12812">
                  <c:v>-0.109916</c:v>
                </c:pt>
                <c:pt idx="12813">
                  <c:v>-0.105324</c:v>
                </c:pt>
                <c:pt idx="12814">
                  <c:v>-0.103128</c:v>
                </c:pt>
                <c:pt idx="12815">
                  <c:v>-9.7934099999999996E-2</c:v>
                </c:pt>
                <c:pt idx="12816">
                  <c:v>-9.8475400000000005E-2</c:v>
                </c:pt>
                <c:pt idx="12817">
                  <c:v>-0.10527499999999999</c:v>
                </c:pt>
                <c:pt idx="12818">
                  <c:v>-0.106777</c:v>
                </c:pt>
                <c:pt idx="12819">
                  <c:v>-0.10394200000000001</c:v>
                </c:pt>
                <c:pt idx="12820">
                  <c:v>-9.97199E-2</c:v>
                </c:pt>
                <c:pt idx="12821">
                  <c:v>-9.7413700000000006E-2</c:v>
                </c:pt>
                <c:pt idx="12822">
                  <c:v>-9.8014699999999996E-2</c:v>
                </c:pt>
                <c:pt idx="12823">
                  <c:v>-0.102159</c:v>
                </c:pt>
                <c:pt idx="12824">
                  <c:v>-0.103992</c:v>
                </c:pt>
                <c:pt idx="12825">
                  <c:v>-0.105161</c:v>
                </c:pt>
                <c:pt idx="12826">
                  <c:v>-0.116547</c:v>
                </c:pt>
                <c:pt idx="12827">
                  <c:v>-0.12857299999999999</c:v>
                </c:pt>
                <c:pt idx="12828">
                  <c:v>-0.139464</c:v>
                </c:pt>
                <c:pt idx="12829">
                  <c:v>-0.145868</c:v>
                </c:pt>
                <c:pt idx="12830">
                  <c:v>-0.14846799999999999</c:v>
                </c:pt>
                <c:pt idx="12831">
                  <c:v>-0.14558599999999999</c:v>
                </c:pt>
                <c:pt idx="12832">
                  <c:v>-0.142956</c:v>
                </c:pt>
                <c:pt idx="12833">
                  <c:v>-0.14258399999999999</c:v>
                </c:pt>
                <c:pt idx="12834">
                  <c:v>-0.144814</c:v>
                </c:pt>
                <c:pt idx="12835">
                  <c:v>-0.14634</c:v>
                </c:pt>
                <c:pt idx="12836">
                  <c:v>-0.148678</c:v>
                </c:pt>
                <c:pt idx="12837">
                  <c:v>-0.1522</c:v>
                </c:pt>
                <c:pt idx="12838">
                  <c:v>-0.15355199999999999</c:v>
                </c:pt>
                <c:pt idx="12839">
                  <c:v>-0.150923</c:v>
                </c:pt>
                <c:pt idx="12840">
                  <c:v>-0.142044</c:v>
                </c:pt>
                <c:pt idx="12841">
                  <c:v>-0.138765</c:v>
                </c:pt>
                <c:pt idx="12842">
                  <c:v>-0.13891600000000001</c:v>
                </c:pt>
                <c:pt idx="12843">
                  <c:v>-0.13794500000000001</c:v>
                </c:pt>
                <c:pt idx="12844">
                  <c:v>-0.13533200000000001</c:v>
                </c:pt>
                <c:pt idx="12845">
                  <c:v>-0.12835099999999999</c:v>
                </c:pt>
                <c:pt idx="12846">
                  <c:v>-0.121516</c:v>
                </c:pt>
                <c:pt idx="12847">
                  <c:v>-0.1147</c:v>
                </c:pt>
                <c:pt idx="12848">
                  <c:v>-0.106082</c:v>
                </c:pt>
                <c:pt idx="12849">
                  <c:v>-8.4102700000000002E-2</c:v>
                </c:pt>
                <c:pt idx="12850">
                  <c:v>-6.2468500000000003E-2</c:v>
                </c:pt>
                <c:pt idx="12851">
                  <c:v>-5.1185899999999999E-2</c:v>
                </c:pt>
                <c:pt idx="12852">
                  <c:v>-4.2807100000000001E-2</c:v>
                </c:pt>
                <c:pt idx="12853">
                  <c:v>-3.98354E-2</c:v>
                </c:pt>
                <c:pt idx="12854">
                  <c:v>-4.2282199999999999E-2</c:v>
                </c:pt>
                <c:pt idx="12855">
                  <c:v>-4.7388199999999998E-2</c:v>
                </c:pt>
                <c:pt idx="12856">
                  <c:v>-4.6525700000000003E-2</c:v>
                </c:pt>
                <c:pt idx="12857">
                  <c:v>-4.7968400000000001E-2</c:v>
                </c:pt>
                <c:pt idx="12858">
                  <c:v>-4.7789999999999999E-2</c:v>
                </c:pt>
                <c:pt idx="12859">
                  <c:v>-4.3695999999999999E-2</c:v>
                </c:pt>
                <c:pt idx="12860">
                  <c:v>-4.8155299999999998E-2</c:v>
                </c:pt>
                <c:pt idx="12861">
                  <c:v>-5.4982099999999999E-2</c:v>
                </c:pt>
                <c:pt idx="12862">
                  <c:v>-5.4946099999999998E-2</c:v>
                </c:pt>
                <c:pt idx="12863">
                  <c:v>-5.4205799999999998E-2</c:v>
                </c:pt>
                <c:pt idx="12864">
                  <c:v>-5.6303899999999997E-2</c:v>
                </c:pt>
                <c:pt idx="12865">
                  <c:v>-5.3965199999999998E-2</c:v>
                </c:pt>
                <c:pt idx="12866">
                  <c:v>-4.7737099999999998E-2</c:v>
                </c:pt>
                <c:pt idx="12867">
                  <c:v>-4.08467E-2</c:v>
                </c:pt>
                <c:pt idx="12868">
                  <c:v>-3.3820500000000003E-2</c:v>
                </c:pt>
                <c:pt idx="12869">
                  <c:v>-2.7958899999999998E-2</c:v>
                </c:pt>
                <c:pt idx="12870">
                  <c:v>-2.2015799999999999E-2</c:v>
                </c:pt>
                <c:pt idx="12871">
                  <c:v>-2.91545E-2</c:v>
                </c:pt>
                <c:pt idx="12872">
                  <c:v>-3.9700300000000001E-2</c:v>
                </c:pt>
                <c:pt idx="12873">
                  <c:v>-4.1370700000000003E-2</c:v>
                </c:pt>
                <c:pt idx="12874">
                  <c:v>-4.5049400000000003E-2</c:v>
                </c:pt>
                <c:pt idx="12875">
                  <c:v>-4.4538899999999999E-2</c:v>
                </c:pt>
                <c:pt idx="12876">
                  <c:v>-3.7784699999999997E-2</c:v>
                </c:pt>
                <c:pt idx="12877">
                  <c:v>-2.8918200000000002E-2</c:v>
                </c:pt>
                <c:pt idx="12878">
                  <c:v>-2.06018E-2</c:v>
                </c:pt>
                <c:pt idx="12879">
                  <c:v>-1.49014E-2</c:v>
                </c:pt>
                <c:pt idx="12880">
                  <c:v>-1.32172E-2</c:v>
                </c:pt>
                <c:pt idx="12881">
                  <c:v>-1.80091E-2</c:v>
                </c:pt>
                <c:pt idx="12882">
                  <c:v>-2.8305899999999998E-2</c:v>
                </c:pt>
                <c:pt idx="12883">
                  <c:v>-3.13142E-2</c:v>
                </c:pt>
                <c:pt idx="12884">
                  <c:v>-2.7278199999999999E-2</c:v>
                </c:pt>
                <c:pt idx="12885">
                  <c:v>-2.3205799999999999E-2</c:v>
                </c:pt>
                <c:pt idx="12886">
                  <c:v>-1.8149999999999999E-2</c:v>
                </c:pt>
                <c:pt idx="12887">
                  <c:v>-1.2696600000000001E-2</c:v>
                </c:pt>
                <c:pt idx="12888">
                  <c:v>-1.00433E-2</c:v>
                </c:pt>
                <c:pt idx="12889">
                  <c:v>-1.22845E-2</c:v>
                </c:pt>
                <c:pt idx="12890">
                  <c:v>-2.28025E-2</c:v>
                </c:pt>
                <c:pt idx="12891">
                  <c:v>-2.6835000000000001E-2</c:v>
                </c:pt>
                <c:pt idx="12892">
                  <c:v>-2.34253E-2</c:v>
                </c:pt>
                <c:pt idx="12893">
                  <c:v>-2.08484E-2</c:v>
                </c:pt>
                <c:pt idx="12894">
                  <c:v>-1.3676300000000001E-2</c:v>
                </c:pt>
                <c:pt idx="12895">
                  <c:v>-4.6080599999999998E-3</c:v>
                </c:pt>
                <c:pt idx="12896">
                  <c:v>-2.5424900000000001E-3</c:v>
                </c:pt>
                <c:pt idx="12897">
                  <c:v>-9.6608900000000001E-3</c:v>
                </c:pt>
                <c:pt idx="12898">
                  <c:v>-3.1233199999999999E-2</c:v>
                </c:pt>
                <c:pt idx="12899">
                  <c:v>-5.0717699999999998E-2</c:v>
                </c:pt>
                <c:pt idx="12900">
                  <c:v>-5.43825E-2</c:v>
                </c:pt>
                <c:pt idx="12901">
                  <c:v>-4.7731000000000003E-2</c:v>
                </c:pt>
                <c:pt idx="12902">
                  <c:v>-3.7842199999999999E-2</c:v>
                </c:pt>
                <c:pt idx="12903">
                  <c:v>-2.89775E-2</c:v>
                </c:pt>
                <c:pt idx="12904">
                  <c:v>-2.95529E-2</c:v>
                </c:pt>
                <c:pt idx="12905">
                  <c:v>-3.7785300000000001E-2</c:v>
                </c:pt>
                <c:pt idx="12906">
                  <c:v>-4.0409100000000003E-2</c:v>
                </c:pt>
                <c:pt idx="12907">
                  <c:v>-4.2369400000000002E-2</c:v>
                </c:pt>
                <c:pt idx="12908">
                  <c:v>-4.2842499999999999E-2</c:v>
                </c:pt>
                <c:pt idx="12909">
                  <c:v>-4.5754799999999998E-2</c:v>
                </c:pt>
                <c:pt idx="12910">
                  <c:v>-5.0395200000000001E-2</c:v>
                </c:pt>
                <c:pt idx="12911">
                  <c:v>-5.4441299999999998E-2</c:v>
                </c:pt>
                <c:pt idx="12912">
                  <c:v>-5.45333E-2</c:v>
                </c:pt>
                <c:pt idx="12913">
                  <c:v>-4.6529500000000001E-2</c:v>
                </c:pt>
                <c:pt idx="12914">
                  <c:v>-4.1186500000000001E-2</c:v>
                </c:pt>
                <c:pt idx="12915">
                  <c:v>-3.93014E-2</c:v>
                </c:pt>
                <c:pt idx="12916">
                  <c:v>-3.6256999999999998E-2</c:v>
                </c:pt>
                <c:pt idx="12917">
                  <c:v>-3.17589E-2</c:v>
                </c:pt>
                <c:pt idx="12918">
                  <c:v>-3.04713E-2</c:v>
                </c:pt>
                <c:pt idx="12919">
                  <c:v>-2.3652900000000001E-2</c:v>
                </c:pt>
                <c:pt idx="12920">
                  <c:v>-9.8995699999999999E-3</c:v>
                </c:pt>
                <c:pt idx="12921">
                  <c:v>-3.6970699999999998E-3</c:v>
                </c:pt>
                <c:pt idx="12922">
                  <c:v>-4.23443E-3</c:v>
                </c:pt>
                <c:pt idx="12923">
                  <c:v>-9.0778300000000003E-3</c:v>
                </c:pt>
                <c:pt idx="12924">
                  <c:v>-1.3018099999999999E-2</c:v>
                </c:pt>
                <c:pt idx="12925">
                  <c:v>-1.0038800000000001E-2</c:v>
                </c:pt>
                <c:pt idx="12926">
                  <c:v>-1.2968299999999999E-3</c:v>
                </c:pt>
                <c:pt idx="12927">
                  <c:v>7.9794299999999992E-3</c:v>
                </c:pt>
                <c:pt idx="12928">
                  <c:v>1.76855E-2</c:v>
                </c:pt>
                <c:pt idx="12929">
                  <c:v>2.6395499999999999E-2</c:v>
                </c:pt>
                <c:pt idx="12930">
                  <c:v>3.0052700000000002E-2</c:v>
                </c:pt>
                <c:pt idx="12931">
                  <c:v>3.2194399999999998E-2</c:v>
                </c:pt>
                <c:pt idx="12932">
                  <c:v>3.6072100000000003E-2</c:v>
                </c:pt>
                <c:pt idx="12933">
                  <c:v>3.7554700000000003E-2</c:v>
                </c:pt>
                <c:pt idx="12934">
                  <c:v>3.1994599999999998E-2</c:v>
                </c:pt>
                <c:pt idx="12935">
                  <c:v>2.8638299999999998E-2</c:v>
                </c:pt>
                <c:pt idx="12936">
                  <c:v>2.9737900000000001E-2</c:v>
                </c:pt>
                <c:pt idx="12937">
                  <c:v>3.3159599999999997E-2</c:v>
                </c:pt>
                <c:pt idx="12938">
                  <c:v>4.7922399999999997E-2</c:v>
                </c:pt>
                <c:pt idx="12939">
                  <c:v>6.3547900000000004E-2</c:v>
                </c:pt>
                <c:pt idx="12940">
                  <c:v>6.5385499999999999E-2</c:v>
                </c:pt>
                <c:pt idx="12941">
                  <c:v>6.2549800000000003E-2</c:v>
                </c:pt>
                <c:pt idx="12942">
                  <c:v>5.8248500000000002E-2</c:v>
                </c:pt>
                <c:pt idx="12943">
                  <c:v>5.4600999999999997E-2</c:v>
                </c:pt>
                <c:pt idx="12944">
                  <c:v>5.38065E-2</c:v>
                </c:pt>
                <c:pt idx="12945">
                  <c:v>4.7154700000000001E-2</c:v>
                </c:pt>
                <c:pt idx="12946">
                  <c:v>3.5345000000000001E-2</c:v>
                </c:pt>
                <c:pt idx="12947">
                  <c:v>2.8043599999999998E-2</c:v>
                </c:pt>
                <c:pt idx="12948">
                  <c:v>1.1612000000000001E-2</c:v>
                </c:pt>
                <c:pt idx="12949">
                  <c:v>-6.6778200000000001E-3</c:v>
                </c:pt>
                <c:pt idx="12950">
                  <c:v>-5.7063299999999999E-3</c:v>
                </c:pt>
                <c:pt idx="12951">
                  <c:v>-2.4358700000000001E-3</c:v>
                </c:pt>
                <c:pt idx="12952">
                  <c:v>-4.2351500000000001E-4</c:v>
                </c:pt>
                <c:pt idx="12953">
                  <c:v>1.1187700000000001E-3</c:v>
                </c:pt>
                <c:pt idx="12954">
                  <c:v>-9.7117000000000004E-4</c:v>
                </c:pt>
                <c:pt idx="12955">
                  <c:v>-6.00294E-3</c:v>
                </c:pt>
                <c:pt idx="12956">
                  <c:v>-7.5498500000000003E-3</c:v>
                </c:pt>
                <c:pt idx="12957">
                  <c:v>-7.2112499999999998E-3</c:v>
                </c:pt>
                <c:pt idx="12958">
                  <c:v>-1.0210199999999999E-2</c:v>
                </c:pt>
                <c:pt idx="12959">
                  <c:v>-1.32091E-2</c:v>
                </c:pt>
                <c:pt idx="12960">
                  <c:v>-1.3846900000000001E-2</c:v>
                </c:pt>
                <c:pt idx="12961">
                  <c:v>-1.41128E-2</c:v>
                </c:pt>
                <c:pt idx="12962">
                  <c:v>-1.7511499999999999E-2</c:v>
                </c:pt>
                <c:pt idx="12963">
                  <c:v>-1.62945E-2</c:v>
                </c:pt>
                <c:pt idx="12964">
                  <c:v>-1.1014299999999999E-2</c:v>
                </c:pt>
                <c:pt idx="12965">
                  <c:v>-6.15936E-3</c:v>
                </c:pt>
                <c:pt idx="12966">
                  <c:v>-5.0141700000000001E-3</c:v>
                </c:pt>
                <c:pt idx="12967">
                  <c:v>-5.3006499999999996E-3</c:v>
                </c:pt>
                <c:pt idx="12968">
                  <c:v>-4.3047500000000004E-3</c:v>
                </c:pt>
                <c:pt idx="12969">
                  <c:v>-5.7604900000000001E-3</c:v>
                </c:pt>
                <c:pt idx="12970">
                  <c:v>-5.8879500000000003E-3</c:v>
                </c:pt>
                <c:pt idx="12971">
                  <c:v>-6.89939E-3</c:v>
                </c:pt>
                <c:pt idx="12972">
                  <c:v>-1.54664E-2</c:v>
                </c:pt>
                <c:pt idx="12973">
                  <c:v>-1.7203300000000001E-2</c:v>
                </c:pt>
                <c:pt idx="12974">
                  <c:v>-1.6886200000000001E-2</c:v>
                </c:pt>
                <c:pt idx="12975">
                  <c:v>-1.9557399999999999E-2</c:v>
                </c:pt>
                <c:pt idx="12976">
                  <c:v>-1.9866600000000002E-2</c:v>
                </c:pt>
                <c:pt idx="12977">
                  <c:v>-1.8107700000000001E-2</c:v>
                </c:pt>
                <c:pt idx="12978">
                  <c:v>-1.8776000000000001E-2</c:v>
                </c:pt>
                <c:pt idx="12979">
                  <c:v>-2.2020999999999999E-2</c:v>
                </c:pt>
                <c:pt idx="12980">
                  <c:v>-2.22446E-2</c:v>
                </c:pt>
                <c:pt idx="12981">
                  <c:v>-1.7601200000000001E-2</c:v>
                </c:pt>
                <c:pt idx="12982">
                  <c:v>-1.0245300000000001E-2</c:v>
                </c:pt>
                <c:pt idx="12983">
                  <c:v>-7.4000100000000003E-3</c:v>
                </c:pt>
                <c:pt idx="12984">
                  <c:v>-1.02714E-2</c:v>
                </c:pt>
                <c:pt idx="12985">
                  <c:v>-1.21817E-2</c:v>
                </c:pt>
                <c:pt idx="12986">
                  <c:v>-9.2444999999999992E-3</c:v>
                </c:pt>
                <c:pt idx="12987">
                  <c:v>-8.5188399999999997E-3</c:v>
                </c:pt>
                <c:pt idx="12988">
                  <c:v>-9.7418399999999999E-3</c:v>
                </c:pt>
                <c:pt idx="12989">
                  <c:v>-1.042E-2</c:v>
                </c:pt>
                <c:pt idx="12990">
                  <c:v>-7.1233299999999998E-3</c:v>
                </c:pt>
                <c:pt idx="12991">
                  <c:v>-3.3150900000000001E-3</c:v>
                </c:pt>
                <c:pt idx="12992">
                  <c:v>-5.8809699999999999E-4</c:v>
                </c:pt>
                <c:pt idx="12993">
                  <c:v>-8.2007499999999997E-4</c:v>
                </c:pt>
                <c:pt idx="12994">
                  <c:v>-8.9666699999999997E-4</c:v>
                </c:pt>
                <c:pt idx="12995">
                  <c:v>-5.1973399999999999E-3</c:v>
                </c:pt>
                <c:pt idx="12996">
                  <c:v>-2.1653599999999999E-2</c:v>
                </c:pt>
                <c:pt idx="12997">
                  <c:v>-3.5949599999999998E-2</c:v>
                </c:pt>
                <c:pt idx="12998">
                  <c:v>-3.8335300000000003E-2</c:v>
                </c:pt>
                <c:pt idx="12999">
                  <c:v>-3.7914499999999997E-2</c:v>
                </c:pt>
                <c:pt idx="13000">
                  <c:v>-4.3496399999999998E-2</c:v>
                </c:pt>
                <c:pt idx="13001">
                  <c:v>-5.6510900000000003E-2</c:v>
                </c:pt>
                <c:pt idx="13002">
                  <c:v>-5.8755399999999999E-2</c:v>
                </c:pt>
                <c:pt idx="13003">
                  <c:v>-6.2798800000000002E-2</c:v>
                </c:pt>
                <c:pt idx="13004">
                  <c:v>-6.67021E-2</c:v>
                </c:pt>
                <c:pt idx="13005">
                  <c:v>-6.76485E-2</c:v>
                </c:pt>
                <c:pt idx="13006">
                  <c:v>-6.8358600000000005E-2</c:v>
                </c:pt>
                <c:pt idx="13007">
                  <c:v>-6.8616700000000003E-2</c:v>
                </c:pt>
                <c:pt idx="13008">
                  <c:v>-7.0233299999999999E-2</c:v>
                </c:pt>
                <c:pt idx="13009">
                  <c:v>-7.1362200000000001E-2</c:v>
                </c:pt>
                <c:pt idx="13010">
                  <c:v>-7.3141100000000001E-2</c:v>
                </c:pt>
                <c:pt idx="13011">
                  <c:v>-7.2659399999999999E-2</c:v>
                </c:pt>
                <c:pt idx="13012">
                  <c:v>-7.3884000000000005E-2</c:v>
                </c:pt>
                <c:pt idx="13013">
                  <c:v>-7.3913000000000006E-2</c:v>
                </c:pt>
                <c:pt idx="13014">
                  <c:v>-7.3246900000000004E-2</c:v>
                </c:pt>
                <c:pt idx="13015">
                  <c:v>-7.5639799999999993E-2</c:v>
                </c:pt>
                <c:pt idx="13016">
                  <c:v>-8.4428699999999995E-2</c:v>
                </c:pt>
                <c:pt idx="13017">
                  <c:v>-9.4858499999999998E-2</c:v>
                </c:pt>
                <c:pt idx="13018">
                  <c:v>-9.8344600000000004E-2</c:v>
                </c:pt>
                <c:pt idx="13019">
                  <c:v>-9.4642400000000002E-2</c:v>
                </c:pt>
                <c:pt idx="13020">
                  <c:v>-9.0235099999999999E-2</c:v>
                </c:pt>
                <c:pt idx="13021">
                  <c:v>-8.9852699999999994E-2</c:v>
                </c:pt>
                <c:pt idx="13022">
                  <c:v>-9.7955500000000001E-2</c:v>
                </c:pt>
                <c:pt idx="13023">
                  <c:v>-0.10585700000000001</c:v>
                </c:pt>
                <c:pt idx="13024">
                  <c:v>-0.107111</c:v>
                </c:pt>
                <c:pt idx="13025">
                  <c:v>-0.10840900000000001</c:v>
                </c:pt>
                <c:pt idx="13026">
                  <c:v>-0.11018500000000001</c:v>
                </c:pt>
                <c:pt idx="13027">
                  <c:v>-0.111106</c:v>
                </c:pt>
                <c:pt idx="13028">
                  <c:v>-0.112008</c:v>
                </c:pt>
                <c:pt idx="13029">
                  <c:v>-0.11947199999999999</c:v>
                </c:pt>
                <c:pt idx="13030">
                  <c:v>-0.126998</c:v>
                </c:pt>
                <c:pt idx="13031">
                  <c:v>-0.128855</c:v>
                </c:pt>
                <c:pt idx="13032">
                  <c:v>-0.133715</c:v>
                </c:pt>
                <c:pt idx="13033">
                  <c:v>-0.13669000000000001</c:v>
                </c:pt>
                <c:pt idx="13034">
                  <c:v>-0.13969599999999999</c:v>
                </c:pt>
                <c:pt idx="13035">
                  <c:v>-0.148814</c:v>
                </c:pt>
                <c:pt idx="13036">
                  <c:v>-0.159613</c:v>
                </c:pt>
                <c:pt idx="13037">
                  <c:v>-0.168716</c:v>
                </c:pt>
                <c:pt idx="13038">
                  <c:v>-0.17303299999999999</c:v>
                </c:pt>
                <c:pt idx="13039">
                  <c:v>-0.17483000000000001</c:v>
                </c:pt>
                <c:pt idx="13040">
                  <c:v>-0.17674999999999999</c:v>
                </c:pt>
                <c:pt idx="13041">
                  <c:v>-0.177593</c:v>
                </c:pt>
                <c:pt idx="13042">
                  <c:v>-0.17423</c:v>
                </c:pt>
                <c:pt idx="13043">
                  <c:v>-0.17363600000000001</c:v>
                </c:pt>
                <c:pt idx="13044">
                  <c:v>-0.17525099999999999</c:v>
                </c:pt>
                <c:pt idx="13045">
                  <c:v>-0.17574600000000001</c:v>
                </c:pt>
                <c:pt idx="13046">
                  <c:v>-0.17600399999999999</c:v>
                </c:pt>
                <c:pt idx="13047">
                  <c:v>-0.177235</c:v>
                </c:pt>
                <c:pt idx="13048">
                  <c:v>-0.18442</c:v>
                </c:pt>
                <c:pt idx="13049">
                  <c:v>-0.18556700000000001</c:v>
                </c:pt>
                <c:pt idx="13050">
                  <c:v>-0.18365699999999999</c:v>
                </c:pt>
                <c:pt idx="13051">
                  <c:v>-0.18158099999999999</c:v>
                </c:pt>
                <c:pt idx="13052">
                  <c:v>-0.17960999999999999</c:v>
                </c:pt>
                <c:pt idx="13053">
                  <c:v>-0.179786</c:v>
                </c:pt>
                <c:pt idx="13054">
                  <c:v>-0.18339800000000001</c:v>
                </c:pt>
                <c:pt idx="13055">
                  <c:v>-0.18630099999999999</c:v>
                </c:pt>
                <c:pt idx="13056">
                  <c:v>-0.19111900000000001</c:v>
                </c:pt>
                <c:pt idx="13057">
                  <c:v>-0.19815199999999999</c:v>
                </c:pt>
                <c:pt idx="13058">
                  <c:v>-0.20116800000000001</c:v>
                </c:pt>
                <c:pt idx="13059">
                  <c:v>-0.20228699999999999</c:v>
                </c:pt>
                <c:pt idx="13060">
                  <c:v>-0.214227</c:v>
                </c:pt>
                <c:pt idx="13061">
                  <c:v>-0.22808500000000001</c:v>
                </c:pt>
                <c:pt idx="13062">
                  <c:v>-0.23602600000000001</c:v>
                </c:pt>
                <c:pt idx="13063">
                  <c:v>-0.238181</c:v>
                </c:pt>
                <c:pt idx="13064">
                  <c:v>-0.23707500000000001</c:v>
                </c:pt>
                <c:pt idx="13065">
                  <c:v>-0.235765</c:v>
                </c:pt>
                <c:pt idx="13066">
                  <c:v>-0.23700599999999999</c:v>
                </c:pt>
                <c:pt idx="13067">
                  <c:v>-0.238318</c:v>
                </c:pt>
                <c:pt idx="13068">
                  <c:v>-0.23963400000000001</c:v>
                </c:pt>
                <c:pt idx="13069">
                  <c:v>-0.24043300000000001</c:v>
                </c:pt>
                <c:pt idx="13070">
                  <c:v>-0.244756</c:v>
                </c:pt>
                <c:pt idx="13071">
                  <c:v>-0.24604999999999999</c:v>
                </c:pt>
                <c:pt idx="13072">
                  <c:v>-0.24998100000000001</c:v>
                </c:pt>
                <c:pt idx="13073">
                  <c:v>-0.257075</c:v>
                </c:pt>
                <c:pt idx="13074">
                  <c:v>-0.26789299999999999</c:v>
                </c:pt>
                <c:pt idx="13075">
                  <c:v>-0.27288000000000001</c:v>
                </c:pt>
                <c:pt idx="13076">
                  <c:v>-0.27563700000000002</c:v>
                </c:pt>
                <c:pt idx="13077">
                  <c:v>-0.27791900000000003</c:v>
                </c:pt>
                <c:pt idx="13078">
                  <c:v>-0.28029300000000001</c:v>
                </c:pt>
                <c:pt idx="13079">
                  <c:v>-0.280918</c:v>
                </c:pt>
                <c:pt idx="13080">
                  <c:v>-0.27818999999999999</c:v>
                </c:pt>
                <c:pt idx="13081">
                  <c:v>-0.28455200000000003</c:v>
                </c:pt>
                <c:pt idx="13082">
                  <c:v>-0.29371799999999998</c:v>
                </c:pt>
                <c:pt idx="13083">
                  <c:v>-0.302506</c:v>
                </c:pt>
                <c:pt idx="13084">
                  <c:v>-0.30610999999999999</c:v>
                </c:pt>
                <c:pt idx="13085">
                  <c:v>-0.30839899999999998</c:v>
                </c:pt>
                <c:pt idx="13086">
                  <c:v>-0.310554</c:v>
                </c:pt>
                <c:pt idx="13087">
                  <c:v>-0.31354100000000001</c:v>
                </c:pt>
                <c:pt idx="13088">
                  <c:v>-0.32056600000000002</c:v>
                </c:pt>
                <c:pt idx="13089">
                  <c:v>-0.32846599999999998</c:v>
                </c:pt>
                <c:pt idx="13090">
                  <c:v>-0.33228600000000003</c:v>
                </c:pt>
                <c:pt idx="13091">
                  <c:v>-0.33019399999999999</c:v>
                </c:pt>
                <c:pt idx="13092">
                  <c:v>-0.33035300000000001</c:v>
                </c:pt>
                <c:pt idx="13093">
                  <c:v>-0.33196700000000001</c:v>
                </c:pt>
                <c:pt idx="13094">
                  <c:v>-0.33261800000000002</c:v>
                </c:pt>
                <c:pt idx="13095">
                  <c:v>-0.33200400000000002</c:v>
                </c:pt>
                <c:pt idx="13096">
                  <c:v>-0.33619700000000002</c:v>
                </c:pt>
                <c:pt idx="13097">
                  <c:v>-0.33692299999999997</c:v>
                </c:pt>
                <c:pt idx="13098">
                  <c:v>-0.33832600000000002</c:v>
                </c:pt>
                <c:pt idx="13099">
                  <c:v>-0.33962700000000001</c:v>
                </c:pt>
                <c:pt idx="13100">
                  <c:v>-0.34204800000000002</c:v>
                </c:pt>
                <c:pt idx="13101">
                  <c:v>-0.34970800000000002</c:v>
                </c:pt>
                <c:pt idx="13102">
                  <c:v>-0.36306300000000002</c:v>
                </c:pt>
                <c:pt idx="13103">
                  <c:v>-0.37406</c:v>
                </c:pt>
                <c:pt idx="13104">
                  <c:v>-0.38161400000000001</c:v>
                </c:pt>
                <c:pt idx="13105">
                  <c:v>-0.38686300000000001</c:v>
                </c:pt>
                <c:pt idx="13106">
                  <c:v>-0.38945600000000002</c:v>
                </c:pt>
                <c:pt idx="13107">
                  <c:v>-0.38764999999999999</c:v>
                </c:pt>
                <c:pt idx="13108">
                  <c:v>-0.38267800000000002</c:v>
                </c:pt>
                <c:pt idx="13109">
                  <c:v>-0.38117600000000001</c:v>
                </c:pt>
                <c:pt idx="13110">
                  <c:v>-0.37934899999999999</c:v>
                </c:pt>
                <c:pt idx="13111">
                  <c:v>-0.37545099999999998</c:v>
                </c:pt>
                <c:pt idx="13112">
                  <c:v>-0.37547000000000003</c:v>
                </c:pt>
                <c:pt idx="13113">
                  <c:v>-0.37273699999999999</c:v>
                </c:pt>
                <c:pt idx="13114">
                  <c:v>-0.37288100000000002</c:v>
                </c:pt>
                <c:pt idx="13115">
                  <c:v>-0.37772600000000001</c:v>
                </c:pt>
                <c:pt idx="13116">
                  <c:v>-0.38119799999999998</c:v>
                </c:pt>
                <c:pt idx="13117">
                  <c:v>-0.38256299999999999</c:v>
                </c:pt>
                <c:pt idx="13118">
                  <c:v>-0.37999300000000003</c:v>
                </c:pt>
                <c:pt idx="13119">
                  <c:v>-0.37246899999999999</c:v>
                </c:pt>
                <c:pt idx="13120">
                  <c:v>-0.37090699999999999</c:v>
                </c:pt>
                <c:pt idx="13121">
                  <c:v>-0.37363800000000003</c:v>
                </c:pt>
                <c:pt idx="13122">
                  <c:v>-0.37831700000000001</c:v>
                </c:pt>
                <c:pt idx="13123">
                  <c:v>-0.37868000000000002</c:v>
                </c:pt>
                <c:pt idx="13124">
                  <c:v>-0.37575500000000001</c:v>
                </c:pt>
                <c:pt idx="13125">
                  <c:v>-0.36962499999999998</c:v>
                </c:pt>
                <c:pt idx="13126">
                  <c:v>-0.36851800000000001</c:v>
                </c:pt>
                <c:pt idx="13127">
                  <c:v>-0.38000499999999998</c:v>
                </c:pt>
                <c:pt idx="13128">
                  <c:v>-0.38841500000000001</c:v>
                </c:pt>
                <c:pt idx="13129">
                  <c:v>-0.39285100000000001</c:v>
                </c:pt>
                <c:pt idx="13130">
                  <c:v>-0.39493600000000001</c:v>
                </c:pt>
                <c:pt idx="13131">
                  <c:v>-0.39448299999999997</c:v>
                </c:pt>
                <c:pt idx="13132">
                  <c:v>-0.39650200000000002</c:v>
                </c:pt>
                <c:pt idx="13133">
                  <c:v>-0.39973599999999998</c:v>
                </c:pt>
                <c:pt idx="13134">
                  <c:v>-0.402729</c:v>
                </c:pt>
                <c:pt idx="13135">
                  <c:v>-0.40273100000000001</c:v>
                </c:pt>
                <c:pt idx="13136">
                  <c:v>-0.399646</c:v>
                </c:pt>
                <c:pt idx="13137">
                  <c:v>-0.40037299999999998</c:v>
                </c:pt>
                <c:pt idx="13138">
                  <c:v>-0.39978799999999998</c:v>
                </c:pt>
                <c:pt idx="13139">
                  <c:v>-0.400287</c:v>
                </c:pt>
                <c:pt idx="13140">
                  <c:v>-0.39890799999999998</c:v>
                </c:pt>
                <c:pt idx="13141">
                  <c:v>-0.39491599999999999</c:v>
                </c:pt>
                <c:pt idx="13142">
                  <c:v>-0.38770500000000002</c:v>
                </c:pt>
                <c:pt idx="13143">
                  <c:v>-0.38070599999999999</c:v>
                </c:pt>
                <c:pt idx="13144">
                  <c:v>-0.37291999999999997</c:v>
                </c:pt>
                <c:pt idx="13145">
                  <c:v>-0.36442600000000003</c:v>
                </c:pt>
                <c:pt idx="13146">
                  <c:v>-0.35724899999999998</c:v>
                </c:pt>
                <c:pt idx="13147">
                  <c:v>-0.35300300000000001</c:v>
                </c:pt>
                <c:pt idx="13148">
                  <c:v>-0.35312199999999999</c:v>
                </c:pt>
                <c:pt idx="13149">
                  <c:v>-0.35905100000000001</c:v>
                </c:pt>
                <c:pt idx="13150">
                  <c:v>-0.36391800000000002</c:v>
                </c:pt>
                <c:pt idx="13151">
                  <c:v>-0.36522500000000002</c:v>
                </c:pt>
                <c:pt idx="13152">
                  <c:v>-0.362566</c:v>
                </c:pt>
                <c:pt idx="13153">
                  <c:v>-0.353385</c:v>
                </c:pt>
                <c:pt idx="13154">
                  <c:v>-0.34211799999999998</c:v>
                </c:pt>
                <c:pt idx="13155">
                  <c:v>-0.34114</c:v>
                </c:pt>
                <c:pt idx="13156">
                  <c:v>-0.33129199999999998</c:v>
                </c:pt>
                <c:pt idx="13157">
                  <c:v>-0.32473600000000002</c:v>
                </c:pt>
                <c:pt idx="13158">
                  <c:v>-0.31972600000000001</c:v>
                </c:pt>
                <c:pt idx="13159">
                  <c:v>-0.32127099999999997</c:v>
                </c:pt>
                <c:pt idx="13160">
                  <c:v>-0.31930799999999998</c:v>
                </c:pt>
                <c:pt idx="13161">
                  <c:v>-0.314774</c:v>
                </c:pt>
                <c:pt idx="13162">
                  <c:v>-0.30164299999999999</c:v>
                </c:pt>
                <c:pt idx="13163">
                  <c:v>-0.28612199999999999</c:v>
                </c:pt>
                <c:pt idx="13164">
                  <c:v>-0.27258100000000002</c:v>
                </c:pt>
                <c:pt idx="13165">
                  <c:v>-0.259133</c:v>
                </c:pt>
                <c:pt idx="13166">
                  <c:v>-0.25237900000000002</c:v>
                </c:pt>
                <c:pt idx="13167">
                  <c:v>-0.24987599999999999</c:v>
                </c:pt>
                <c:pt idx="13168">
                  <c:v>-0.246475</c:v>
                </c:pt>
                <c:pt idx="13169">
                  <c:v>-0.247001</c:v>
                </c:pt>
                <c:pt idx="13170">
                  <c:v>-0.24671999999999999</c:v>
                </c:pt>
                <c:pt idx="13171">
                  <c:v>-0.25521500000000003</c:v>
                </c:pt>
                <c:pt idx="13172">
                  <c:v>-0.26491199999999998</c:v>
                </c:pt>
                <c:pt idx="13173">
                  <c:v>-0.26706299999999999</c:v>
                </c:pt>
                <c:pt idx="13174">
                  <c:v>-0.26622600000000002</c:v>
                </c:pt>
                <c:pt idx="13175">
                  <c:v>-0.25811000000000001</c:v>
                </c:pt>
                <c:pt idx="13176">
                  <c:v>-0.24362800000000001</c:v>
                </c:pt>
                <c:pt idx="13177">
                  <c:v>-0.227267</c:v>
                </c:pt>
                <c:pt idx="13178">
                  <c:v>-0.21473300000000001</c:v>
                </c:pt>
                <c:pt idx="13179">
                  <c:v>-0.202066</c:v>
                </c:pt>
                <c:pt idx="13180">
                  <c:v>-0.196185</c:v>
                </c:pt>
                <c:pt idx="13181">
                  <c:v>-0.18742800000000001</c:v>
                </c:pt>
                <c:pt idx="13182">
                  <c:v>-0.18402099999999999</c:v>
                </c:pt>
                <c:pt idx="13183">
                  <c:v>-0.19176699999999999</c:v>
                </c:pt>
                <c:pt idx="13184">
                  <c:v>-0.19403999999999999</c:v>
                </c:pt>
                <c:pt idx="13185">
                  <c:v>-0.19015399999999999</c:v>
                </c:pt>
                <c:pt idx="13186">
                  <c:v>-0.17869499999999999</c:v>
                </c:pt>
                <c:pt idx="13187">
                  <c:v>-0.17104900000000001</c:v>
                </c:pt>
                <c:pt idx="13188">
                  <c:v>-0.173178</c:v>
                </c:pt>
                <c:pt idx="13189">
                  <c:v>-0.177648</c:v>
                </c:pt>
                <c:pt idx="13190">
                  <c:v>-0.18333199999999999</c:v>
                </c:pt>
                <c:pt idx="13191">
                  <c:v>-0.19195000000000001</c:v>
                </c:pt>
                <c:pt idx="13192">
                  <c:v>-0.20011599999999999</c:v>
                </c:pt>
                <c:pt idx="13193">
                  <c:v>-0.204517</c:v>
                </c:pt>
                <c:pt idx="13194">
                  <c:v>-0.20589199999999999</c:v>
                </c:pt>
                <c:pt idx="13195">
                  <c:v>-0.2089</c:v>
                </c:pt>
                <c:pt idx="13196">
                  <c:v>-0.213834</c:v>
                </c:pt>
                <c:pt idx="13197">
                  <c:v>-0.22042900000000001</c:v>
                </c:pt>
                <c:pt idx="13198">
                  <c:v>-0.216391</c:v>
                </c:pt>
                <c:pt idx="13199">
                  <c:v>-0.21749499999999999</c:v>
                </c:pt>
                <c:pt idx="13200">
                  <c:v>-0.222636</c:v>
                </c:pt>
                <c:pt idx="13201">
                  <c:v>-0.229017</c:v>
                </c:pt>
                <c:pt idx="13202">
                  <c:v>-0.23145499999999999</c:v>
                </c:pt>
                <c:pt idx="13203">
                  <c:v>-0.22630700000000001</c:v>
                </c:pt>
                <c:pt idx="13204">
                  <c:v>-0.22716700000000001</c:v>
                </c:pt>
                <c:pt idx="13205">
                  <c:v>-0.230381</c:v>
                </c:pt>
                <c:pt idx="13206">
                  <c:v>-0.237264</c:v>
                </c:pt>
                <c:pt idx="13207">
                  <c:v>-0.24137600000000001</c:v>
                </c:pt>
                <c:pt idx="13208">
                  <c:v>-0.24465700000000001</c:v>
                </c:pt>
                <c:pt idx="13209">
                  <c:v>-0.24692700000000001</c:v>
                </c:pt>
                <c:pt idx="13210">
                  <c:v>-0.25000800000000001</c:v>
                </c:pt>
                <c:pt idx="13211">
                  <c:v>-0.25398999999999999</c:v>
                </c:pt>
                <c:pt idx="13212">
                  <c:v>-0.25346800000000003</c:v>
                </c:pt>
                <c:pt idx="13213">
                  <c:v>-0.25775700000000001</c:v>
                </c:pt>
                <c:pt idx="13214">
                  <c:v>-0.25817099999999998</c:v>
                </c:pt>
                <c:pt idx="13215">
                  <c:v>-0.26353700000000002</c:v>
                </c:pt>
                <c:pt idx="13216">
                  <c:v>-0.26527400000000001</c:v>
                </c:pt>
                <c:pt idx="13217">
                  <c:v>-0.26971499999999998</c:v>
                </c:pt>
                <c:pt idx="13218">
                  <c:v>-0.27283200000000002</c:v>
                </c:pt>
                <c:pt idx="13219">
                  <c:v>-0.27420899999999998</c:v>
                </c:pt>
                <c:pt idx="13220">
                  <c:v>-0.27919699999999997</c:v>
                </c:pt>
                <c:pt idx="13221">
                  <c:v>-0.28485100000000002</c:v>
                </c:pt>
                <c:pt idx="13222">
                  <c:v>-0.28428900000000001</c:v>
                </c:pt>
                <c:pt idx="13223">
                  <c:v>-0.27703</c:v>
                </c:pt>
                <c:pt idx="13224">
                  <c:v>-0.27638099999999999</c:v>
                </c:pt>
                <c:pt idx="13225">
                  <c:v>-0.29125099999999998</c:v>
                </c:pt>
                <c:pt idx="13226">
                  <c:v>-0.29771599999999998</c:v>
                </c:pt>
                <c:pt idx="13227">
                  <c:v>-0.295381</c:v>
                </c:pt>
                <c:pt idx="13228">
                  <c:v>-0.28820099999999998</c:v>
                </c:pt>
                <c:pt idx="13229">
                  <c:v>-0.28250500000000001</c:v>
                </c:pt>
                <c:pt idx="13230">
                  <c:v>-0.268341</c:v>
                </c:pt>
                <c:pt idx="13231">
                  <c:v>-0.248695</c:v>
                </c:pt>
                <c:pt idx="13232">
                  <c:v>-0.24138999999999999</c:v>
                </c:pt>
                <c:pt idx="13233">
                  <c:v>-0.24013200000000001</c:v>
                </c:pt>
                <c:pt idx="13234">
                  <c:v>-0.23891200000000001</c:v>
                </c:pt>
                <c:pt idx="13235">
                  <c:v>-0.237178</c:v>
                </c:pt>
                <c:pt idx="13236">
                  <c:v>-0.23678099999999999</c:v>
                </c:pt>
                <c:pt idx="13237">
                  <c:v>-0.24049200000000001</c:v>
                </c:pt>
                <c:pt idx="13238">
                  <c:v>-0.241728</c:v>
                </c:pt>
                <c:pt idx="13239">
                  <c:v>-0.24462300000000001</c:v>
                </c:pt>
                <c:pt idx="13240">
                  <c:v>-0.237731</c:v>
                </c:pt>
                <c:pt idx="13241">
                  <c:v>-0.222134</c:v>
                </c:pt>
                <c:pt idx="13242">
                  <c:v>-0.21024699999999999</c:v>
                </c:pt>
                <c:pt idx="13243">
                  <c:v>-0.19789200000000001</c:v>
                </c:pt>
                <c:pt idx="13244">
                  <c:v>-0.19156699999999999</c:v>
                </c:pt>
                <c:pt idx="13245">
                  <c:v>-0.18713199999999999</c:v>
                </c:pt>
                <c:pt idx="13246">
                  <c:v>-0.17714199999999999</c:v>
                </c:pt>
                <c:pt idx="13247">
                  <c:v>-0.16389200000000001</c:v>
                </c:pt>
                <c:pt idx="13248">
                  <c:v>-0.15976499999999999</c:v>
                </c:pt>
                <c:pt idx="13249">
                  <c:v>-0.15620899999999999</c:v>
                </c:pt>
                <c:pt idx="13250">
                  <c:v>-0.15232899999999999</c:v>
                </c:pt>
                <c:pt idx="13251">
                  <c:v>-0.143345</c:v>
                </c:pt>
                <c:pt idx="13252">
                  <c:v>-0.13784299999999999</c:v>
                </c:pt>
                <c:pt idx="13253">
                  <c:v>-0.133246</c:v>
                </c:pt>
                <c:pt idx="13254">
                  <c:v>-0.129523</c:v>
                </c:pt>
                <c:pt idx="13255">
                  <c:v>-0.131939</c:v>
                </c:pt>
                <c:pt idx="13256">
                  <c:v>-0.131551</c:v>
                </c:pt>
                <c:pt idx="13257">
                  <c:v>-0.14133200000000001</c:v>
                </c:pt>
                <c:pt idx="13258">
                  <c:v>-0.14515800000000001</c:v>
                </c:pt>
                <c:pt idx="13259">
                  <c:v>-0.13747999999999999</c:v>
                </c:pt>
                <c:pt idx="13260">
                  <c:v>-0.12535399999999999</c:v>
                </c:pt>
                <c:pt idx="13261">
                  <c:v>-0.118476</c:v>
                </c:pt>
                <c:pt idx="13262">
                  <c:v>-0.115523</c:v>
                </c:pt>
                <c:pt idx="13263">
                  <c:v>-0.115674</c:v>
                </c:pt>
                <c:pt idx="13264">
                  <c:v>-0.115385</c:v>
                </c:pt>
                <c:pt idx="13265">
                  <c:v>-0.11304500000000001</c:v>
                </c:pt>
                <c:pt idx="13266">
                  <c:v>-0.10323499999999999</c:v>
                </c:pt>
                <c:pt idx="13267">
                  <c:v>-9.6793000000000004E-2</c:v>
                </c:pt>
                <c:pt idx="13268">
                  <c:v>-9.2686299999999999E-2</c:v>
                </c:pt>
                <c:pt idx="13269">
                  <c:v>-8.7338899999999997E-2</c:v>
                </c:pt>
                <c:pt idx="13270">
                  <c:v>-8.1901799999999997E-2</c:v>
                </c:pt>
                <c:pt idx="13271">
                  <c:v>-7.7952300000000002E-2</c:v>
                </c:pt>
                <c:pt idx="13272">
                  <c:v>-8.2625900000000002E-2</c:v>
                </c:pt>
                <c:pt idx="13273">
                  <c:v>-9.2962000000000003E-2</c:v>
                </c:pt>
                <c:pt idx="13274">
                  <c:v>-9.5954700000000004E-2</c:v>
                </c:pt>
                <c:pt idx="13275">
                  <c:v>-9.3705899999999995E-2</c:v>
                </c:pt>
                <c:pt idx="13276">
                  <c:v>-9.2796299999999998E-2</c:v>
                </c:pt>
                <c:pt idx="13277">
                  <c:v>-9.2479900000000004E-2</c:v>
                </c:pt>
                <c:pt idx="13278">
                  <c:v>-9.0139899999999995E-2</c:v>
                </c:pt>
                <c:pt idx="13279">
                  <c:v>-9.0112600000000001E-2</c:v>
                </c:pt>
                <c:pt idx="13280">
                  <c:v>-9.1204400000000005E-2</c:v>
                </c:pt>
                <c:pt idx="13281">
                  <c:v>-9.0925800000000001E-2</c:v>
                </c:pt>
                <c:pt idx="13282">
                  <c:v>-8.7862700000000002E-2</c:v>
                </c:pt>
                <c:pt idx="13283">
                  <c:v>-8.62401E-2</c:v>
                </c:pt>
                <c:pt idx="13284">
                  <c:v>-8.8332999999999995E-2</c:v>
                </c:pt>
                <c:pt idx="13285">
                  <c:v>-9.0413800000000002E-2</c:v>
                </c:pt>
                <c:pt idx="13286">
                  <c:v>-9.0063900000000002E-2</c:v>
                </c:pt>
                <c:pt idx="13287">
                  <c:v>-8.3523399999999998E-2</c:v>
                </c:pt>
                <c:pt idx="13288">
                  <c:v>-7.7681799999999995E-2</c:v>
                </c:pt>
                <c:pt idx="13289">
                  <c:v>-7.5347800000000006E-2</c:v>
                </c:pt>
                <c:pt idx="13290">
                  <c:v>-7.5411500000000006E-2</c:v>
                </c:pt>
                <c:pt idx="13291">
                  <c:v>-7.49446E-2</c:v>
                </c:pt>
                <c:pt idx="13292">
                  <c:v>-7.0406999999999997E-2</c:v>
                </c:pt>
                <c:pt idx="13293">
                  <c:v>-6.07117E-2</c:v>
                </c:pt>
                <c:pt idx="13294">
                  <c:v>-4.88023E-2</c:v>
                </c:pt>
                <c:pt idx="13295">
                  <c:v>-4.6726999999999998E-2</c:v>
                </c:pt>
                <c:pt idx="13296">
                  <c:v>-4.7671400000000003E-2</c:v>
                </c:pt>
                <c:pt idx="13297">
                  <c:v>-4.64836E-2</c:v>
                </c:pt>
                <c:pt idx="13298">
                  <c:v>-4.4674400000000003E-2</c:v>
                </c:pt>
                <c:pt idx="13299">
                  <c:v>-4.4870500000000001E-2</c:v>
                </c:pt>
                <c:pt idx="13300">
                  <c:v>-4.5430199999999997E-2</c:v>
                </c:pt>
                <c:pt idx="13301">
                  <c:v>-4.7591799999999997E-2</c:v>
                </c:pt>
                <c:pt idx="13302">
                  <c:v>-4.9795499999999999E-2</c:v>
                </c:pt>
                <c:pt idx="13303">
                  <c:v>-5.2905500000000001E-2</c:v>
                </c:pt>
                <c:pt idx="13304">
                  <c:v>-5.4721100000000002E-2</c:v>
                </c:pt>
                <c:pt idx="13305">
                  <c:v>-5.3260299999999997E-2</c:v>
                </c:pt>
                <c:pt idx="13306">
                  <c:v>-5.15136E-2</c:v>
                </c:pt>
                <c:pt idx="13307">
                  <c:v>-5.7655100000000001E-2</c:v>
                </c:pt>
                <c:pt idx="13308">
                  <c:v>-6.6605899999999996E-2</c:v>
                </c:pt>
                <c:pt idx="13309">
                  <c:v>-6.7385799999999996E-2</c:v>
                </c:pt>
                <c:pt idx="13310">
                  <c:v>-6.7190600000000003E-2</c:v>
                </c:pt>
                <c:pt idx="13311">
                  <c:v>-6.3612600000000005E-2</c:v>
                </c:pt>
                <c:pt idx="13312">
                  <c:v>-6.8653099999999995E-2</c:v>
                </c:pt>
                <c:pt idx="13313">
                  <c:v>-7.4974299999999994E-2</c:v>
                </c:pt>
                <c:pt idx="13314">
                  <c:v>-8.0930299999999997E-2</c:v>
                </c:pt>
                <c:pt idx="13315">
                  <c:v>-8.6109599999999994E-2</c:v>
                </c:pt>
                <c:pt idx="13316">
                  <c:v>-0.101575</c:v>
                </c:pt>
                <c:pt idx="13317">
                  <c:v>-0.104139</c:v>
                </c:pt>
                <c:pt idx="13318">
                  <c:v>-0.104255</c:v>
                </c:pt>
                <c:pt idx="13319">
                  <c:v>-9.9870500000000001E-2</c:v>
                </c:pt>
                <c:pt idx="13320">
                  <c:v>-9.3669600000000006E-2</c:v>
                </c:pt>
                <c:pt idx="13321">
                  <c:v>-8.8445099999999999E-2</c:v>
                </c:pt>
                <c:pt idx="13322">
                  <c:v>-9.4893099999999994E-2</c:v>
                </c:pt>
                <c:pt idx="13323">
                  <c:v>-0.10435899999999999</c:v>
                </c:pt>
                <c:pt idx="13324">
                  <c:v>-0.106679</c:v>
                </c:pt>
                <c:pt idx="13325">
                  <c:v>-0.11215799999999999</c:v>
                </c:pt>
                <c:pt idx="13326">
                  <c:v>-0.11337700000000001</c:v>
                </c:pt>
                <c:pt idx="13327">
                  <c:v>-0.11179600000000001</c:v>
                </c:pt>
                <c:pt idx="13328">
                  <c:v>-0.113091</c:v>
                </c:pt>
                <c:pt idx="13329">
                  <c:v>-0.125968</c:v>
                </c:pt>
                <c:pt idx="13330">
                  <c:v>-0.12732099999999999</c:v>
                </c:pt>
                <c:pt idx="13331">
                  <c:v>-0.12682099999999999</c:v>
                </c:pt>
                <c:pt idx="13332">
                  <c:v>-0.121341</c:v>
                </c:pt>
                <c:pt idx="13333">
                  <c:v>-0.119797</c:v>
                </c:pt>
                <c:pt idx="13334">
                  <c:v>-0.11770799999999999</c:v>
                </c:pt>
                <c:pt idx="13335">
                  <c:v>-0.121034</c:v>
                </c:pt>
                <c:pt idx="13336">
                  <c:v>-0.122658</c:v>
                </c:pt>
                <c:pt idx="13337">
                  <c:v>-0.12425700000000001</c:v>
                </c:pt>
                <c:pt idx="13338">
                  <c:v>-0.131851</c:v>
                </c:pt>
                <c:pt idx="13339">
                  <c:v>-0.12748499999999999</c:v>
                </c:pt>
                <c:pt idx="13340">
                  <c:v>-0.114722</c:v>
                </c:pt>
                <c:pt idx="13341">
                  <c:v>-0.104931</c:v>
                </c:pt>
                <c:pt idx="13342">
                  <c:v>-0.104763</c:v>
                </c:pt>
                <c:pt idx="13343">
                  <c:v>-0.10609300000000001</c:v>
                </c:pt>
                <c:pt idx="13344">
                  <c:v>-0.110003</c:v>
                </c:pt>
                <c:pt idx="13345">
                  <c:v>-0.111107</c:v>
                </c:pt>
                <c:pt idx="13346">
                  <c:v>-0.114347</c:v>
                </c:pt>
                <c:pt idx="13347">
                  <c:v>-0.11473</c:v>
                </c:pt>
                <c:pt idx="13348">
                  <c:v>-0.11025600000000001</c:v>
                </c:pt>
                <c:pt idx="13349">
                  <c:v>-0.109657</c:v>
                </c:pt>
                <c:pt idx="13350">
                  <c:v>-0.113179</c:v>
                </c:pt>
                <c:pt idx="13351">
                  <c:v>-0.113313</c:v>
                </c:pt>
                <c:pt idx="13352">
                  <c:v>-0.111882</c:v>
                </c:pt>
                <c:pt idx="13353">
                  <c:v>-0.108073</c:v>
                </c:pt>
                <c:pt idx="13354">
                  <c:v>-9.6737799999999999E-2</c:v>
                </c:pt>
                <c:pt idx="13355">
                  <c:v>-8.4365899999999994E-2</c:v>
                </c:pt>
                <c:pt idx="13356">
                  <c:v>-7.6780500000000002E-2</c:v>
                </c:pt>
                <c:pt idx="13357">
                  <c:v>-6.9509100000000004E-2</c:v>
                </c:pt>
                <c:pt idx="13358">
                  <c:v>-6.6318799999999997E-2</c:v>
                </c:pt>
                <c:pt idx="13359">
                  <c:v>-6.6022999999999998E-2</c:v>
                </c:pt>
                <c:pt idx="13360">
                  <c:v>-7.0237999999999995E-2</c:v>
                </c:pt>
                <c:pt idx="13361">
                  <c:v>-7.4793600000000002E-2</c:v>
                </c:pt>
                <c:pt idx="13362">
                  <c:v>-8.6570900000000006E-2</c:v>
                </c:pt>
                <c:pt idx="13363">
                  <c:v>-9.1173199999999996E-2</c:v>
                </c:pt>
                <c:pt idx="13364">
                  <c:v>-8.9842400000000003E-2</c:v>
                </c:pt>
                <c:pt idx="13365">
                  <c:v>-8.6374300000000001E-2</c:v>
                </c:pt>
                <c:pt idx="13366">
                  <c:v>-8.2762799999999997E-2</c:v>
                </c:pt>
                <c:pt idx="13367">
                  <c:v>-8.1254099999999996E-2</c:v>
                </c:pt>
                <c:pt idx="13368">
                  <c:v>-8.3541199999999996E-2</c:v>
                </c:pt>
                <c:pt idx="13369">
                  <c:v>-8.5181499999999993E-2</c:v>
                </c:pt>
                <c:pt idx="13370">
                  <c:v>-8.32508E-2</c:v>
                </c:pt>
                <c:pt idx="13371">
                  <c:v>-8.3631399999999995E-2</c:v>
                </c:pt>
                <c:pt idx="13372">
                  <c:v>-8.7776800000000002E-2</c:v>
                </c:pt>
                <c:pt idx="13373">
                  <c:v>-9.1386899999999993E-2</c:v>
                </c:pt>
                <c:pt idx="13374">
                  <c:v>-9.5685099999999995E-2</c:v>
                </c:pt>
                <c:pt idx="13375">
                  <c:v>-9.8381899999999994E-2</c:v>
                </c:pt>
                <c:pt idx="13376">
                  <c:v>-0.10051</c:v>
                </c:pt>
                <c:pt idx="13377">
                  <c:v>-0.10259799999999999</c:v>
                </c:pt>
                <c:pt idx="13378">
                  <c:v>-0.10530299999999999</c:v>
                </c:pt>
                <c:pt idx="13379">
                  <c:v>-0.112663</c:v>
                </c:pt>
                <c:pt idx="13380">
                  <c:v>-0.121973</c:v>
                </c:pt>
                <c:pt idx="13381">
                  <c:v>-0.12582599999999999</c:v>
                </c:pt>
                <c:pt idx="13382">
                  <c:v>-0.136098</c:v>
                </c:pt>
                <c:pt idx="13383">
                  <c:v>-0.14055799999999999</c:v>
                </c:pt>
                <c:pt idx="13384">
                  <c:v>-0.13834099999999999</c:v>
                </c:pt>
                <c:pt idx="13385">
                  <c:v>-0.14101</c:v>
                </c:pt>
                <c:pt idx="13386">
                  <c:v>-0.14501600000000001</c:v>
                </c:pt>
                <c:pt idx="13387">
                  <c:v>-0.14493500000000001</c:v>
                </c:pt>
                <c:pt idx="13388">
                  <c:v>-0.14291100000000001</c:v>
                </c:pt>
                <c:pt idx="13389">
                  <c:v>-0.144874</c:v>
                </c:pt>
                <c:pt idx="13390">
                  <c:v>-0.150786</c:v>
                </c:pt>
                <c:pt idx="13391">
                  <c:v>-0.15455199999999999</c:v>
                </c:pt>
                <c:pt idx="13392">
                  <c:v>-0.154034</c:v>
                </c:pt>
                <c:pt idx="13393">
                  <c:v>-0.15165400000000001</c:v>
                </c:pt>
                <c:pt idx="13394">
                  <c:v>-0.151618</c:v>
                </c:pt>
                <c:pt idx="13395">
                  <c:v>-0.15634700000000001</c:v>
                </c:pt>
                <c:pt idx="13396">
                  <c:v>-0.15604799999999999</c:v>
                </c:pt>
                <c:pt idx="13397">
                  <c:v>-0.15762000000000001</c:v>
                </c:pt>
                <c:pt idx="13398">
                  <c:v>-0.161607</c:v>
                </c:pt>
                <c:pt idx="13399">
                  <c:v>-0.15793299999999999</c:v>
                </c:pt>
                <c:pt idx="13400">
                  <c:v>-0.14871599999999999</c:v>
                </c:pt>
                <c:pt idx="13401">
                  <c:v>-0.14091899999999999</c:v>
                </c:pt>
                <c:pt idx="13402">
                  <c:v>-0.14387</c:v>
                </c:pt>
                <c:pt idx="13403">
                  <c:v>-0.147955</c:v>
                </c:pt>
                <c:pt idx="13404">
                  <c:v>-0.15155199999999999</c:v>
                </c:pt>
                <c:pt idx="13405">
                  <c:v>-0.14935100000000001</c:v>
                </c:pt>
                <c:pt idx="13406">
                  <c:v>-0.146066</c:v>
                </c:pt>
                <c:pt idx="13407">
                  <c:v>-0.142954</c:v>
                </c:pt>
                <c:pt idx="13408">
                  <c:v>-0.13878299999999999</c:v>
                </c:pt>
                <c:pt idx="13409">
                  <c:v>-0.13705700000000001</c:v>
                </c:pt>
                <c:pt idx="13410">
                  <c:v>-0.13911100000000001</c:v>
                </c:pt>
                <c:pt idx="13411">
                  <c:v>-0.14068700000000001</c:v>
                </c:pt>
                <c:pt idx="13412">
                  <c:v>-0.14102799999999999</c:v>
                </c:pt>
                <c:pt idx="13413">
                  <c:v>-0.145205</c:v>
                </c:pt>
                <c:pt idx="13414">
                  <c:v>-0.15065100000000001</c:v>
                </c:pt>
                <c:pt idx="13415">
                  <c:v>-0.15460199999999999</c:v>
                </c:pt>
                <c:pt idx="13416">
                  <c:v>-0.152864</c:v>
                </c:pt>
                <c:pt idx="13417">
                  <c:v>-0.15640499999999999</c:v>
                </c:pt>
                <c:pt idx="13418">
                  <c:v>-0.15909699999999999</c:v>
                </c:pt>
                <c:pt idx="13419">
                  <c:v>-0.16306300000000001</c:v>
                </c:pt>
                <c:pt idx="13420">
                  <c:v>-0.164545</c:v>
                </c:pt>
                <c:pt idx="13421">
                  <c:v>-0.15815100000000001</c:v>
                </c:pt>
                <c:pt idx="13422">
                  <c:v>-0.14762700000000001</c:v>
                </c:pt>
                <c:pt idx="13423">
                  <c:v>-0.14283000000000001</c:v>
                </c:pt>
                <c:pt idx="13424">
                  <c:v>-0.14657899999999999</c:v>
                </c:pt>
                <c:pt idx="13425">
                  <c:v>-0.15091499999999999</c:v>
                </c:pt>
                <c:pt idx="13426">
                  <c:v>-0.150364</c:v>
                </c:pt>
                <c:pt idx="13427">
                  <c:v>-0.149338</c:v>
                </c:pt>
                <c:pt idx="13428">
                  <c:v>-0.14813699999999999</c:v>
                </c:pt>
                <c:pt idx="13429">
                  <c:v>-0.14948900000000001</c:v>
                </c:pt>
                <c:pt idx="13430">
                  <c:v>-0.151728</c:v>
                </c:pt>
                <c:pt idx="13431">
                  <c:v>-0.15271499999999999</c:v>
                </c:pt>
                <c:pt idx="13432">
                  <c:v>-0.13992299999999999</c:v>
                </c:pt>
                <c:pt idx="13433">
                  <c:v>-0.12722600000000001</c:v>
                </c:pt>
                <c:pt idx="13434">
                  <c:v>-0.12323099999999999</c:v>
                </c:pt>
                <c:pt idx="13435">
                  <c:v>-0.119995</c:v>
                </c:pt>
                <c:pt idx="13436">
                  <c:v>-0.118853</c:v>
                </c:pt>
                <c:pt idx="13437">
                  <c:v>-0.11823</c:v>
                </c:pt>
                <c:pt idx="13438">
                  <c:v>-0.12786400000000001</c:v>
                </c:pt>
                <c:pt idx="13439">
                  <c:v>-0.13409699999999999</c:v>
                </c:pt>
                <c:pt idx="13440">
                  <c:v>-0.138351</c:v>
                </c:pt>
                <c:pt idx="13441">
                  <c:v>-0.14197699999999999</c:v>
                </c:pt>
                <c:pt idx="13442">
                  <c:v>-0.144565</c:v>
                </c:pt>
                <c:pt idx="13443">
                  <c:v>-0.14866199999999999</c:v>
                </c:pt>
                <c:pt idx="13444">
                  <c:v>-0.15407499999999999</c:v>
                </c:pt>
                <c:pt idx="13445">
                  <c:v>-0.16559299999999999</c:v>
                </c:pt>
                <c:pt idx="13446">
                  <c:v>-0.175899</c:v>
                </c:pt>
                <c:pt idx="13447">
                  <c:v>-0.180921</c:v>
                </c:pt>
                <c:pt idx="13448">
                  <c:v>-0.18138499999999999</c:v>
                </c:pt>
                <c:pt idx="13449">
                  <c:v>-0.181148</c:v>
                </c:pt>
                <c:pt idx="13450">
                  <c:v>-0.180979</c:v>
                </c:pt>
                <c:pt idx="13451">
                  <c:v>-0.18115700000000001</c:v>
                </c:pt>
                <c:pt idx="13452">
                  <c:v>-0.178066</c:v>
                </c:pt>
                <c:pt idx="13453">
                  <c:v>-0.174342</c:v>
                </c:pt>
                <c:pt idx="13454">
                  <c:v>-0.16992699999999999</c:v>
                </c:pt>
                <c:pt idx="13455">
                  <c:v>-0.16529099999999999</c:v>
                </c:pt>
                <c:pt idx="13456">
                  <c:v>-0.165074</c:v>
                </c:pt>
                <c:pt idx="13457">
                  <c:v>-0.166188</c:v>
                </c:pt>
                <c:pt idx="13458">
                  <c:v>-0.17039599999999999</c:v>
                </c:pt>
                <c:pt idx="13459">
                  <c:v>-0.17233000000000001</c:v>
                </c:pt>
                <c:pt idx="13460">
                  <c:v>-0.17155400000000001</c:v>
                </c:pt>
                <c:pt idx="13461">
                  <c:v>-0.16797799999999999</c:v>
                </c:pt>
                <c:pt idx="13462">
                  <c:v>-0.16675200000000001</c:v>
                </c:pt>
                <c:pt idx="13463">
                  <c:v>-0.16877200000000001</c:v>
                </c:pt>
                <c:pt idx="13464">
                  <c:v>-0.166071</c:v>
                </c:pt>
                <c:pt idx="13465">
                  <c:v>-0.16125600000000001</c:v>
                </c:pt>
                <c:pt idx="13466">
                  <c:v>-0.149254</c:v>
                </c:pt>
                <c:pt idx="13467">
                  <c:v>-0.13364699999999999</c:v>
                </c:pt>
                <c:pt idx="13468">
                  <c:v>-0.12636500000000001</c:v>
                </c:pt>
                <c:pt idx="13469">
                  <c:v>-0.122043</c:v>
                </c:pt>
                <c:pt idx="13470">
                  <c:v>-0.120321</c:v>
                </c:pt>
                <c:pt idx="13471">
                  <c:v>-0.116726</c:v>
                </c:pt>
                <c:pt idx="13472">
                  <c:v>-0.11344799999999999</c:v>
                </c:pt>
                <c:pt idx="13473">
                  <c:v>-0.111735</c:v>
                </c:pt>
                <c:pt idx="13474">
                  <c:v>-0.109113</c:v>
                </c:pt>
                <c:pt idx="13475">
                  <c:v>-0.10249800000000001</c:v>
                </c:pt>
                <c:pt idx="13476">
                  <c:v>-9.2227600000000007E-2</c:v>
                </c:pt>
                <c:pt idx="13477">
                  <c:v>-8.7458300000000003E-2</c:v>
                </c:pt>
                <c:pt idx="13478">
                  <c:v>-8.7271000000000001E-2</c:v>
                </c:pt>
                <c:pt idx="13479">
                  <c:v>-8.9105699999999996E-2</c:v>
                </c:pt>
                <c:pt idx="13480">
                  <c:v>-9.1421500000000003E-2</c:v>
                </c:pt>
                <c:pt idx="13481">
                  <c:v>-9.2711299999999996E-2</c:v>
                </c:pt>
                <c:pt idx="13482">
                  <c:v>-9.3525399999999995E-2</c:v>
                </c:pt>
                <c:pt idx="13483">
                  <c:v>-9.4865000000000005E-2</c:v>
                </c:pt>
                <c:pt idx="13484">
                  <c:v>-9.5518099999999995E-2</c:v>
                </c:pt>
                <c:pt idx="13485">
                  <c:v>-9.3316399999999994E-2</c:v>
                </c:pt>
                <c:pt idx="13486">
                  <c:v>-9.2485700000000004E-2</c:v>
                </c:pt>
                <c:pt idx="13487">
                  <c:v>-8.7582300000000002E-2</c:v>
                </c:pt>
                <c:pt idx="13488">
                  <c:v>-8.2764500000000005E-2</c:v>
                </c:pt>
                <c:pt idx="13489">
                  <c:v>-7.71926E-2</c:v>
                </c:pt>
                <c:pt idx="13490">
                  <c:v>-7.5082200000000002E-2</c:v>
                </c:pt>
                <c:pt idx="13491">
                  <c:v>-7.1708099999999997E-2</c:v>
                </c:pt>
                <c:pt idx="13492">
                  <c:v>-6.9250300000000001E-2</c:v>
                </c:pt>
                <c:pt idx="13493">
                  <c:v>-7.0542199999999999E-2</c:v>
                </c:pt>
                <c:pt idx="13494">
                  <c:v>-7.4340500000000004E-2</c:v>
                </c:pt>
                <c:pt idx="13495">
                  <c:v>-7.7171000000000003E-2</c:v>
                </c:pt>
                <c:pt idx="13496">
                  <c:v>-8.0910300000000004E-2</c:v>
                </c:pt>
                <c:pt idx="13497">
                  <c:v>-8.2975999999999994E-2</c:v>
                </c:pt>
                <c:pt idx="13498">
                  <c:v>-8.3232799999999996E-2</c:v>
                </c:pt>
                <c:pt idx="13499">
                  <c:v>-7.6918399999999998E-2</c:v>
                </c:pt>
                <c:pt idx="13500">
                  <c:v>-6.4529500000000004E-2</c:v>
                </c:pt>
                <c:pt idx="13501">
                  <c:v>-5.8930099999999999E-2</c:v>
                </c:pt>
                <c:pt idx="13502">
                  <c:v>-5.9539799999999997E-2</c:v>
                </c:pt>
                <c:pt idx="13503">
                  <c:v>-5.7520300000000003E-2</c:v>
                </c:pt>
                <c:pt idx="13504">
                  <c:v>-5.38948E-2</c:v>
                </c:pt>
                <c:pt idx="13505">
                  <c:v>-5.1587300000000003E-2</c:v>
                </c:pt>
                <c:pt idx="13506">
                  <c:v>-4.9158199999999999E-2</c:v>
                </c:pt>
                <c:pt idx="13507">
                  <c:v>-4.8266700000000003E-2</c:v>
                </c:pt>
                <c:pt idx="13508">
                  <c:v>-4.30421E-2</c:v>
                </c:pt>
                <c:pt idx="13509">
                  <c:v>-3.3122699999999998E-2</c:v>
                </c:pt>
                <c:pt idx="13510">
                  <c:v>-2.3523200000000001E-2</c:v>
                </c:pt>
                <c:pt idx="13511">
                  <c:v>-1.79244E-2</c:v>
                </c:pt>
                <c:pt idx="13512">
                  <c:v>-1.85296E-2</c:v>
                </c:pt>
                <c:pt idx="13513">
                  <c:v>-1.9001899999999999E-2</c:v>
                </c:pt>
                <c:pt idx="13514">
                  <c:v>-1.6179700000000002E-2</c:v>
                </c:pt>
                <c:pt idx="13515">
                  <c:v>-7.6388599999999999E-3</c:v>
                </c:pt>
                <c:pt idx="13516">
                  <c:v>1.2393700000000001E-3</c:v>
                </c:pt>
                <c:pt idx="13517">
                  <c:v>5.1038699999999999E-3</c:v>
                </c:pt>
                <c:pt idx="13518">
                  <c:v>3.2320999999999999E-3</c:v>
                </c:pt>
                <c:pt idx="13519">
                  <c:v>6.6131999999999996E-4</c:v>
                </c:pt>
                <c:pt idx="13520">
                  <c:v>-3.8885199999999999E-3</c:v>
                </c:pt>
                <c:pt idx="13521">
                  <c:v>-6.16331E-3</c:v>
                </c:pt>
                <c:pt idx="13522">
                  <c:v>2.98263E-4</c:v>
                </c:pt>
                <c:pt idx="13523">
                  <c:v>4.4531299999999996E-3</c:v>
                </c:pt>
                <c:pt idx="13524">
                  <c:v>1.07685E-2</c:v>
                </c:pt>
                <c:pt idx="13525">
                  <c:v>1.46759E-2</c:v>
                </c:pt>
                <c:pt idx="13526">
                  <c:v>1.00803E-2</c:v>
                </c:pt>
                <c:pt idx="13527">
                  <c:v>1.23701E-2</c:v>
                </c:pt>
                <c:pt idx="13528">
                  <c:v>2.24789E-2</c:v>
                </c:pt>
                <c:pt idx="13529">
                  <c:v>2.8808799999999999E-2</c:v>
                </c:pt>
                <c:pt idx="13530">
                  <c:v>2.9098499999999999E-2</c:v>
                </c:pt>
                <c:pt idx="13531">
                  <c:v>3.1592099999999998E-2</c:v>
                </c:pt>
                <c:pt idx="13532">
                  <c:v>3.8207100000000001E-2</c:v>
                </c:pt>
                <c:pt idx="13533">
                  <c:v>3.5817799999999997E-2</c:v>
                </c:pt>
                <c:pt idx="13534">
                  <c:v>2.8476000000000001E-2</c:v>
                </c:pt>
                <c:pt idx="13535">
                  <c:v>2.4515700000000001E-2</c:v>
                </c:pt>
                <c:pt idx="13536">
                  <c:v>2.1519699999999999E-2</c:v>
                </c:pt>
                <c:pt idx="13537">
                  <c:v>1.9515899999999999E-2</c:v>
                </c:pt>
                <c:pt idx="13538">
                  <c:v>1.55934E-2</c:v>
                </c:pt>
                <c:pt idx="13539">
                  <c:v>1.0027700000000001E-2</c:v>
                </c:pt>
                <c:pt idx="13540">
                  <c:v>8.3295000000000001E-3</c:v>
                </c:pt>
                <c:pt idx="13541">
                  <c:v>8.2018200000000003E-3</c:v>
                </c:pt>
                <c:pt idx="13542">
                  <c:v>1.20529E-2</c:v>
                </c:pt>
                <c:pt idx="13543">
                  <c:v>1.67572E-2</c:v>
                </c:pt>
                <c:pt idx="13544">
                  <c:v>1.9198199999999999E-2</c:v>
                </c:pt>
                <c:pt idx="13545">
                  <c:v>2.1307199999999998E-2</c:v>
                </c:pt>
                <c:pt idx="13546">
                  <c:v>3.3525600000000003E-2</c:v>
                </c:pt>
                <c:pt idx="13547">
                  <c:v>5.16468E-2</c:v>
                </c:pt>
                <c:pt idx="13548">
                  <c:v>6.3176399999999994E-2</c:v>
                </c:pt>
                <c:pt idx="13549">
                  <c:v>7.61661E-2</c:v>
                </c:pt>
                <c:pt idx="13550">
                  <c:v>8.4056400000000003E-2</c:v>
                </c:pt>
                <c:pt idx="13551">
                  <c:v>8.8223999999999997E-2</c:v>
                </c:pt>
                <c:pt idx="13552">
                  <c:v>9.1085700000000006E-2</c:v>
                </c:pt>
                <c:pt idx="13553">
                  <c:v>9.19098E-2</c:v>
                </c:pt>
                <c:pt idx="13554">
                  <c:v>9.1784299999999999E-2</c:v>
                </c:pt>
                <c:pt idx="13555">
                  <c:v>9.3151800000000007E-2</c:v>
                </c:pt>
                <c:pt idx="13556">
                  <c:v>9.6258200000000002E-2</c:v>
                </c:pt>
                <c:pt idx="13557">
                  <c:v>9.4592300000000004E-2</c:v>
                </c:pt>
                <c:pt idx="13558">
                  <c:v>8.9184399999999997E-2</c:v>
                </c:pt>
                <c:pt idx="13559">
                  <c:v>8.8118799999999997E-2</c:v>
                </c:pt>
                <c:pt idx="13560">
                  <c:v>9.0279999999999999E-2</c:v>
                </c:pt>
                <c:pt idx="13561">
                  <c:v>9.7883700000000004E-2</c:v>
                </c:pt>
                <c:pt idx="13562">
                  <c:v>0.10831</c:v>
                </c:pt>
                <c:pt idx="13563">
                  <c:v>0.11268599999999999</c:v>
                </c:pt>
                <c:pt idx="13564">
                  <c:v>0.114761</c:v>
                </c:pt>
                <c:pt idx="13565">
                  <c:v>0.11756999999999999</c:v>
                </c:pt>
                <c:pt idx="13566">
                  <c:v>0.118894</c:v>
                </c:pt>
                <c:pt idx="13567">
                  <c:v>0.119585</c:v>
                </c:pt>
                <c:pt idx="13568">
                  <c:v>0.120064</c:v>
                </c:pt>
                <c:pt idx="13569">
                  <c:v>0.120305</c:v>
                </c:pt>
                <c:pt idx="13570">
                  <c:v>0.120505</c:v>
                </c:pt>
                <c:pt idx="13571">
                  <c:v>0.123019</c:v>
                </c:pt>
                <c:pt idx="13572">
                  <c:v>0.128662</c:v>
                </c:pt>
                <c:pt idx="13573">
                  <c:v>0.13469600000000001</c:v>
                </c:pt>
                <c:pt idx="13574">
                  <c:v>0.13308600000000001</c:v>
                </c:pt>
                <c:pt idx="13575">
                  <c:v>0.129576</c:v>
                </c:pt>
                <c:pt idx="13576">
                  <c:v>0.125088</c:v>
                </c:pt>
                <c:pt idx="13577">
                  <c:v>0.122742</c:v>
                </c:pt>
                <c:pt idx="13578">
                  <c:v>0.125252</c:v>
                </c:pt>
                <c:pt idx="13579">
                  <c:v>0.127859</c:v>
                </c:pt>
                <c:pt idx="13580">
                  <c:v>0.13197800000000001</c:v>
                </c:pt>
                <c:pt idx="13581">
                  <c:v>0.135328</c:v>
                </c:pt>
                <c:pt idx="13582">
                  <c:v>0.13670599999999999</c:v>
                </c:pt>
                <c:pt idx="13583">
                  <c:v>0.13450000000000001</c:v>
                </c:pt>
                <c:pt idx="13584">
                  <c:v>0.13119500000000001</c:v>
                </c:pt>
                <c:pt idx="13585">
                  <c:v>0.13011900000000001</c:v>
                </c:pt>
                <c:pt idx="13586">
                  <c:v>0.13761999999999999</c:v>
                </c:pt>
                <c:pt idx="13587">
                  <c:v>0.14807999999999999</c:v>
                </c:pt>
                <c:pt idx="13588">
                  <c:v>0.15231600000000001</c:v>
                </c:pt>
                <c:pt idx="13589">
                  <c:v>0.16228300000000001</c:v>
                </c:pt>
                <c:pt idx="13590">
                  <c:v>0.172378</c:v>
                </c:pt>
                <c:pt idx="13591">
                  <c:v>0.17425199999999999</c:v>
                </c:pt>
                <c:pt idx="13592">
                  <c:v>0.17413600000000001</c:v>
                </c:pt>
                <c:pt idx="13593">
                  <c:v>0.17312900000000001</c:v>
                </c:pt>
                <c:pt idx="13594">
                  <c:v>0.17144799999999999</c:v>
                </c:pt>
                <c:pt idx="13595">
                  <c:v>0.168739</c:v>
                </c:pt>
                <c:pt idx="13596">
                  <c:v>0.16275500000000001</c:v>
                </c:pt>
                <c:pt idx="13597">
                  <c:v>0.15855900000000001</c:v>
                </c:pt>
                <c:pt idx="13598">
                  <c:v>0.156056</c:v>
                </c:pt>
                <c:pt idx="13599">
                  <c:v>0.151999</c:v>
                </c:pt>
                <c:pt idx="13600">
                  <c:v>0.14707700000000001</c:v>
                </c:pt>
                <c:pt idx="13601">
                  <c:v>0.14510999999999999</c:v>
                </c:pt>
                <c:pt idx="13602">
                  <c:v>0.142567</c:v>
                </c:pt>
                <c:pt idx="13603">
                  <c:v>0.14150799999999999</c:v>
                </c:pt>
                <c:pt idx="13604">
                  <c:v>0.14092399999999999</c:v>
                </c:pt>
                <c:pt idx="13605">
                  <c:v>0.141765</c:v>
                </c:pt>
                <c:pt idx="13606">
                  <c:v>0.14396100000000001</c:v>
                </c:pt>
                <c:pt idx="13607">
                  <c:v>0.15074799999999999</c:v>
                </c:pt>
                <c:pt idx="13608">
                  <c:v>0.15537000000000001</c:v>
                </c:pt>
                <c:pt idx="13609">
                  <c:v>0.154863</c:v>
                </c:pt>
                <c:pt idx="13610">
                  <c:v>0.15313099999999999</c:v>
                </c:pt>
                <c:pt idx="13611">
                  <c:v>0.15446799999999999</c:v>
                </c:pt>
                <c:pt idx="13612">
                  <c:v>0.157225</c:v>
                </c:pt>
                <c:pt idx="13613">
                  <c:v>0.15542900000000001</c:v>
                </c:pt>
                <c:pt idx="13614">
                  <c:v>0.14453199999999999</c:v>
                </c:pt>
                <c:pt idx="13615">
                  <c:v>0.13470499999999999</c:v>
                </c:pt>
                <c:pt idx="13616">
                  <c:v>0.12601399999999999</c:v>
                </c:pt>
                <c:pt idx="13617">
                  <c:v>0.116482</c:v>
                </c:pt>
                <c:pt idx="13618">
                  <c:v>0.10788499999999999</c:v>
                </c:pt>
                <c:pt idx="13619">
                  <c:v>9.6069199999999993E-2</c:v>
                </c:pt>
                <c:pt idx="13620">
                  <c:v>8.38367E-2</c:v>
                </c:pt>
                <c:pt idx="13621">
                  <c:v>7.4458700000000003E-2</c:v>
                </c:pt>
                <c:pt idx="13622">
                  <c:v>6.5164200000000005E-2</c:v>
                </c:pt>
                <c:pt idx="13623">
                  <c:v>4.9432799999999999E-2</c:v>
                </c:pt>
                <c:pt idx="13624">
                  <c:v>3.6313199999999997E-2</c:v>
                </c:pt>
                <c:pt idx="13625">
                  <c:v>3.0226900000000001E-2</c:v>
                </c:pt>
                <c:pt idx="13626">
                  <c:v>2.9131299999999999E-2</c:v>
                </c:pt>
                <c:pt idx="13627">
                  <c:v>3.3163499999999999E-2</c:v>
                </c:pt>
                <c:pt idx="13628">
                  <c:v>5.20575E-2</c:v>
                </c:pt>
                <c:pt idx="13629">
                  <c:v>7.6627200000000006E-2</c:v>
                </c:pt>
                <c:pt idx="13630">
                  <c:v>0.104507</c:v>
                </c:pt>
                <c:pt idx="13631">
                  <c:v>0.12471599999999999</c:v>
                </c:pt>
                <c:pt idx="13632">
                  <c:v>0.12829699999999999</c:v>
                </c:pt>
                <c:pt idx="13633">
                  <c:v>0.12889100000000001</c:v>
                </c:pt>
                <c:pt idx="13634">
                  <c:v>0.12944700000000001</c:v>
                </c:pt>
                <c:pt idx="13635">
                  <c:v>0.13302900000000001</c:v>
                </c:pt>
                <c:pt idx="13636">
                  <c:v>0.13708300000000001</c:v>
                </c:pt>
                <c:pt idx="13637">
                  <c:v>0.14068900000000001</c:v>
                </c:pt>
                <c:pt idx="13638">
                  <c:v>0.14445</c:v>
                </c:pt>
                <c:pt idx="13639">
                  <c:v>0.14788000000000001</c:v>
                </c:pt>
                <c:pt idx="13640">
                  <c:v>0.149316</c:v>
                </c:pt>
                <c:pt idx="13641">
                  <c:v>0.148755</c:v>
                </c:pt>
                <c:pt idx="13642">
                  <c:v>0.14288799999999999</c:v>
                </c:pt>
                <c:pt idx="13643">
                  <c:v>0.131331</c:v>
                </c:pt>
                <c:pt idx="13644">
                  <c:v>0.123671</c:v>
                </c:pt>
                <c:pt idx="13645">
                  <c:v>0.11909500000000001</c:v>
                </c:pt>
                <c:pt idx="13646">
                  <c:v>0.11433500000000001</c:v>
                </c:pt>
                <c:pt idx="13647">
                  <c:v>0.107655</c:v>
                </c:pt>
                <c:pt idx="13648">
                  <c:v>0.102703</c:v>
                </c:pt>
                <c:pt idx="13649">
                  <c:v>0.10484300000000001</c:v>
                </c:pt>
                <c:pt idx="13650">
                  <c:v>0.103488</c:v>
                </c:pt>
                <c:pt idx="13651">
                  <c:v>9.3947199999999995E-2</c:v>
                </c:pt>
                <c:pt idx="13652">
                  <c:v>8.8225300000000006E-2</c:v>
                </c:pt>
                <c:pt idx="13653">
                  <c:v>8.6516399999999993E-2</c:v>
                </c:pt>
                <c:pt idx="13654">
                  <c:v>8.8323299999999993E-2</c:v>
                </c:pt>
                <c:pt idx="13655">
                  <c:v>9.6986000000000003E-2</c:v>
                </c:pt>
                <c:pt idx="13656">
                  <c:v>0.103824</c:v>
                </c:pt>
                <c:pt idx="13657">
                  <c:v>0.111288</c:v>
                </c:pt>
                <c:pt idx="13658">
                  <c:v>0.119278</c:v>
                </c:pt>
                <c:pt idx="13659">
                  <c:v>0.124372</c:v>
                </c:pt>
                <c:pt idx="13660">
                  <c:v>0.12323199999999999</c:v>
                </c:pt>
                <c:pt idx="13661">
                  <c:v>0.11814</c:v>
                </c:pt>
                <c:pt idx="13662">
                  <c:v>0.11465400000000001</c:v>
                </c:pt>
                <c:pt idx="13663">
                  <c:v>0.11158</c:v>
                </c:pt>
                <c:pt idx="13664">
                  <c:v>0.104792</c:v>
                </c:pt>
                <c:pt idx="13665">
                  <c:v>9.8821699999999998E-2</c:v>
                </c:pt>
                <c:pt idx="13666">
                  <c:v>9.3740699999999996E-2</c:v>
                </c:pt>
                <c:pt idx="13667">
                  <c:v>9.0956599999999999E-2</c:v>
                </c:pt>
                <c:pt idx="13668">
                  <c:v>9.0888099999999999E-2</c:v>
                </c:pt>
                <c:pt idx="13669">
                  <c:v>9.0961200000000006E-2</c:v>
                </c:pt>
                <c:pt idx="13670">
                  <c:v>8.8894100000000004E-2</c:v>
                </c:pt>
                <c:pt idx="13671">
                  <c:v>8.8812199999999994E-2</c:v>
                </c:pt>
                <c:pt idx="13672">
                  <c:v>8.99176E-2</c:v>
                </c:pt>
                <c:pt idx="13673">
                  <c:v>9.2852100000000007E-2</c:v>
                </c:pt>
                <c:pt idx="13674">
                  <c:v>9.5768699999999998E-2</c:v>
                </c:pt>
                <c:pt idx="13675">
                  <c:v>9.2485800000000007E-2</c:v>
                </c:pt>
                <c:pt idx="13676">
                  <c:v>8.9130299999999996E-2</c:v>
                </c:pt>
                <c:pt idx="13677">
                  <c:v>8.7263099999999996E-2</c:v>
                </c:pt>
                <c:pt idx="13678">
                  <c:v>9.3001299999999995E-2</c:v>
                </c:pt>
                <c:pt idx="13679">
                  <c:v>0.105103</c:v>
                </c:pt>
                <c:pt idx="13680">
                  <c:v>0.11415</c:v>
                </c:pt>
                <c:pt idx="13681">
                  <c:v>0.118765</c:v>
                </c:pt>
                <c:pt idx="13682">
                  <c:v>0.113871</c:v>
                </c:pt>
                <c:pt idx="13683">
                  <c:v>0.10015499999999999</c:v>
                </c:pt>
                <c:pt idx="13684">
                  <c:v>0.102309</c:v>
                </c:pt>
                <c:pt idx="13685">
                  <c:v>0.100324</c:v>
                </c:pt>
                <c:pt idx="13686">
                  <c:v>9.0799199999999997E-2</c:v>
                </c:pt>
                <c:pt idx="13687">
                  <c:v>8.2772299999999993E-2</c:v>
                </c:pt>
                <c:pt idx="13688">
                  <c:v>8.5417599999999996E-2</c:v>
                </c:pt>
                <c:pt idx="13689">
                  <c:v>9.2708499999999999E-2</c:v>
                </c:pt>
                <c:pt idx="13690">
                  <c:v>9.8102400000000006E-2</c:v>
                </c:pt>
                <c:pt idx="13691">
                  <c:v>9.7056500000000004E-2</c:v>
                </c:pt>
                <c:pt idx="13692">
                  <c:v>8.6744000000000002E-2</c:v>
                </c:pt>
                <c:pt idx="13693">
                  <c:v>7.6199699999999995E-2</c:v>
                </c:pt>
                <c:pt idx="13694">
                  <c:v>7.6299400000000003E-2</c:v>
                </c:pt>
                <c:pt idx="13695">
                  <c:v>8.1279599999999994E-2</c:v>
                </c:pt>
                <c:pt idx="13696">
                  <c:v>8.13469E-2</c:v>
                </c:pt>
                <c:pt idx="13697">
                  <c:v>7.5090299999999999E-2</c:v>
                </c:pt>
                <c:pt idx="13698">
                  <c:v>6.9487300000000002E-2</c:v>
                </c:pt>
                <c:pt idx="13699">
                  <c:v>7.2162400000000002E-2</c:v>
                </c:pt>
                <c:pt idx="13700">
                  <c:v>7.9894000000000007E-2</c:v>
                </c:pt>
                <c:pt idx="13701">
                  <c:v>8.2551600000000003E-2</c:v>
                </c:pt>
                <c:pt idx="13702">
                  <c:v>7.9060099999999994E-2</c:v>
                </c:pt>
                <c:pt idx="13703">
                  <c:v>6.9700799999999993E-2</c:v>
                </c:pt>
                <c:pt idx="13704">
                  <c:v>6.4859200000000006E-2</c:v>
                </c:pt>
                <c:pt idx="13705">
                  <c:v>6.2488500000000002E-2</c:v>
                </c:pt>
                <c:pt idx="13706">
                  <c:v>5.9530100000000002E-2</c:v>
                </c:pt>
                <c:pt idx="13707">
                  <c:v>6.1355399999999997E-2</c:v>
                </c:pt>
                <c:pt idx="13708">
                  <c:v>6.4402699999999993E-2</c:v>
                </c:pt>
                <c:pt idx="13709">
                  <c:v>7.2493199999999994E-2</c:v>
                </c:pt>
                <c:pt idx="13710">
                  <c:v>8.1906099999999996E-2</c:v>
                </c:pt>
                <c:pt idx="13711">
                  <c:v>9.0306999999999998E-2</c:v>
                </c:pt>
                <c:pt idx="13712">
                  <c:v>9.5661700000000002E-2</c:v>
                </c:pt>
                <c:pt idx="13713">
                  <c:v>9.6857600000000002E-2</c:v>
                </c:pt>
                <c:pt idx="13714">
                  <c:v>8.99171E-2</c:v>
                </c:pt>
                <c:pt idx="13715">
                  <c:v>8.1708799999999998E-2</c:v>
                </c:pt>
                <c:pt idx="13716">
                  <c:v>8.0843600000000002E-2</c:v>
                </c:pt>
                <c:pt idx="13717">
                  <c:v>8.0980999999999997E-2</c:v>
                </c:pt>
                <c:pt idx="13718">
                  <c:v>8.6794999999999997E-2</c:v>
                </c:pt>
                <c:pt idx="13719">
                  <c:v>9.5547400000000005E-2</c:v>
                </c:pt>
                <c:pt idx="13720">
                  <c:v>9.3717599999999998E-2</c:v>
                </c:pt>
                <c:pt idx="13721">
                  <c:v>9.4474799999999998E-2</c:v>
                </c:pt>
                <c:pt idx="13722">
                  <c:v>9.3198100000000006E-2</c:v>
                </c:pt>
                <c:pt idx="13723">
                  <c:v>8.9268899999999998E-2</c:v>
                </c:pt>
                <c:pt idx="13724">
                  <c:v>8.8337200000000005E-2</c:v>
                </c:pt>
                <c:pt idx="13725">
                  <c:v>8.9018E-2</c:v>
                </c:pt>
                <c:pt idx="13726">
                  <c:v>9.4850500000000004E-2</c:v>
                </c:pt>
                <c:pt idx="13727">
                  <c:v>0.100164</c:v>
                </c:pt>
                <c:pt idx="13728">
                  <c:v>0.114218</c:v>
                </c:pt>
                <c:pt idx="13729">
                  <c:v>0.120403</c:v>
                </c:pt>
                <c:pt idx="13730">
                  <c:v>0.122266</c:v>
                </c:pt>
                <c:pt idx="13731">
                  <c:v>0.122224</c:v>
                </c:pt>
                <c:pt idx="13732">
                  <c:v>0.111711</c:v>
                </c:pt>
                <c:pt idx="13733">
                  <c:v>0.101255</c:v>
                </c:pt>
                <c:pt idx="13734">
                  <c:v>9.5945299999999997E-2</c:v>
                </c:pt>
                <c:pt idx="13735">
                  <c:v>9.3280399999999999E-2</c:v>
                </c:pt>
                <c:pt idx="13736">
                  <c:v>9.8970900000000001E-2</c:v>
                </c:pt>
                <c:pt idx="13737">
                  <c:v>0.101003</c:v>
                </c:pt>
                <c:pt idx="13738">
                  <c:v>0.10234</c:v>
                </c:pt>
                <c:pt idx="13739">
                  <c:v>0.10069699999999999</c:v>
                </c:pt>
                <c:pt idx="13740">
                  <c:v>9.36448E-2</c:v>
                </c:pt>
                <c:pt idx="13741">
                  <c:v>8.7219900000000003E-2</c:v>
                </c:pt>
                <c:pt idx="13742">
                  <c:v>8.8808700000000004E-2</c:v>
                </c:pt>
                <c:pt idx="13743">
                  <c:v>9.2854599999999995E-2</c:v>
                </c:pt>
                <c:pt idx="13744">
                  <c:v>9.7160300000000005E-2</c:v>
                </c:pt>
                <c:pt idx="13745">
                  <c:v>0.100712</c:v>
                </c:pt>
                <c:pt idx="13746">
                  <c:v>0.10480399999999999</c:v>
                </c:pt>
                <c:pt idx="13747">
                  <c:v>0.10466499999999999</c:v>
                </c:pt>
                <c:pt idx="13748">
                  <c:v>0.10460800000000001</c:v>
                </c:pt>
                <c:pt idx="13749">
                  <c:v>9.9159700000000003E-2</c:v>
                </c:pt>
                <c:pt idx="13750">
                  <c:v>9.93116E-2</c:v>
                </c:pt>
                <c:pt idx="13751">
                  <c:v>9.84651E-2</c:v>
                </c:pt>
                <c:pt idx="13752">
                  <c:v>0.102062</c:v>
                </c:pt>
                <c:pt idx="13753">
                  <c:v>0.10589999999999999</c:v>
                </c:pt>
                <c:pt idx="13754">
                  <c:v>0.11494</c:v>
                </c:pt>
                <c:pt idx="13755">
                  <c:v>0.121943</c:v>
                </c:pt>
                <c:pt idx="13756">
                  <c:v>0.127997</c:v>
                </c:pt>
                <c:pt idx="13757">
                  <c:v>0.12309100000000001</c:v>
                </c:pt>
                <c:pt idx="13758">
                  <c:v>0.122345</c:v>
                </c:pt>
                <c:pt idx="13759">
                  <c:v>0.117383</c:v>
                </c:pt>
                <c:pt idx="13760">
                  <c:v>0.10713499999999999</c:v>
                </c:pt>
                <c:pt idx="13761">
                  <c:v>0.105868</c:v>
                </c:pt>
                <c:pt idx="13762">
                  <c:v>0.10545300000000001</c:v>
                </c:pt>
                <c:pt idx="13763">
                  <c:v>0.101952</c:v>
                </c:pt>
                <c:pt idx="13764">
                  <c:v>0.104353</c:v>
                </c:pt>
                <c:pt idx="13765">
                  <c:v>0.112193</c:v>
                </c:pt>
                <c:pt idx="13766">
                  <c:v>0.114801</c:v>
                </c:pt>
                <c:pt idx="13767">
                  <c:v>0.118545</c:v>
                </c:pt>
                <c:pt idx="13768">
                  <c:v>0.122763</c:v>
                </c:pt>
                <c:pt idx="13769">
                  <c:v>0.12416099999999999</c:v>
                </c:pt>
                <c:pt idx="13770">
                  <c:v>0.12664300000000001</c:v>
                </c:pt>
                <c:pt idx="13771">
                  <c:v>0.12807499999999999</c:v>
                </c:pt>
                <c:pt idx="13772">
                  <c:v>0.13008900000000001</c:v>
                </c:pt>
                <c:pt idx="13773">
                  <c:v>0.13141</c:v>
                </c:pt>
                <c:pt idx="13774">
                  <c:v>0.13333500000000001</c:v>
                </c:pt>
                <c:pt idx="13775">
                  <c:v>0.13946600000000001</c:v>
                </c:pt>
                <c:pt idx="13776">
                  <c:v>0.142341</c:v>
                </c:pt>
                <c:pt idx="13777">
                  <c:v>0.14099800000000001</c:v>
                </c:pt>
                <c:pt idx="13778">
                  <c:v>0.140454</c:v>
                </c:pt>
                <c:pt idx="13779">
                  <c:v>0.14355000000000001</c:v>
                </c:pt>
                <c:pt idx="13780">
                  <c:v>0.14411399999999999</c:v>
                </c:pt>
                <c:pt idx="13781">
                  <c:v>0.14027800000000001</c:v>
                </c:pt>
                <c:pt idx="13782">
                  <c:v>0.134604</c:v>
                </c:pt>
                <c:pt idx="13783">
                  <c:v>0.13880500000000001</c:v>
                </c:pt>
                <c:pt idx="13784">
                  <c:v>0.14288799999999999</c:v>
                </c:pt>
                <c:pt idx="13785">
                  <c:v>0.15193000000000001</c:v>
                </c:pt>
                <c:pt idx="13786">
                  <c:v>0.16453400000000001</c:v>
                </c:pt>
                <c:pt idx="13787">
                  <c:v>0.16667499999999999</c:v>
                </c:pt>
                <c:pt idx="13788">
                  <c:v>0.16114400000000001</c:v>
                </c:pt>
                <c:pt idx="13789">
                  <c:v>0.16006600000000001</c:v>
                </c:pt>
                <c:pt idx="13790">
                  <c:v>0.158447</c:v>
                </c:pt>
                <c:pt idx="13791">
                  <c:v>0.15779799999999999</c:v>
                </c:pt>
                <c:pt idx="13792">
                  <c:v>0.15958900000000001</c:v>
                </c:pt>
                <c:pt idx="13793">
                  <c:v>0.164525</c:v>
                </c:pt>
                <c:pt idx="13794">
                  <c:v>0.170208</c:v>
                </c:pt>
                <c:pt idx="13795">
                  <c:v>0.16505300000000001</c:v>
                </c:pt>
                <c:pt idx="13796">
                  <c:v>0.162966</c:v>
                </c:pt>
                <c:pt idx="13797">
                  <c:v>0.16119800000000001</c:v>
                </c:pt>
                <c:pt idx="13798">
                  <c:v>0.16134399999999999</c:v>
                </c:pt>
                <c:pt idx="13799">
                  <c:v>0.161548</c:v>
                </c:pt>
                <c:pt idx="13800">
                  <c:v>0.166437</c:v>
                </c:pt>
                <c:pt idx="13801">
                  <c:v>0.173989</c:v>
                </c:pt>
                <c:pt idx="13802">
                  <c:v>0.17188700000000001</c:v>
                </c:pt>
                <c:pt idx="13803">
                  <c:v>0.16969600000000001</c:v>
                </c:pt>
                <c:pt idx="13804">
                  <c:v>0.172433</c:v>
                </c:pt>
                <c:pt idx="13805">
                  <c:v>0.17795900000000001</c:v>
                </c:pt>
                <c:pt idx="13806">
                  <c:v>0.17208699999999999</c:v>
                </c:pt>
                <c:pt idx="13807">
                  <c:v>0.16992499999999999</c:v>
                </c:pt>
                <c:pt idx="13808">
                  <c:v>0.16991999999999999</c:v>
                </c:pt>
                <c:pt idx="13809">
                  <c:v>0.171512</c:v>
                </c:pt>
                <c:pt idx="13810">
                  <c:v>0.17080699999999999</c:v>
                </c:pt>
                <c:pt idx="13811">
                  <c:v>0.168737</c:v>
                </c:pt>
                <c:pt idx="13812">
                  <c:v>0.168603</c:v>
                </c:pt>
                <c:pt idx="13813">
                  <c:v>0.167688</c:v>
                </c:pt>
                <c:pt idx="13814">
                  <c:v>0.16882800000000001</c:v>
                </c:pt>
                <c:pt idx="13815">
                  <c:v>0.16774900000000001</c:v>
                </c:pt>
                <c:pt idx="13816">
                  <c:v>0.16719400000000001</c:v>
                </c:pt>
                <c:pt idx="13817">
                  <c:v>0.161081</c:v>
                </c:pt>
                <c:pt idx="13818">
                  <c:v>0.15982199999999999</c:v>
                </c:pt>
                <c:pt idx="13819">
                  <c:v>0.16028000000000001</c:v>
                </c:pt>
                <c:pt idx="13820">
                  <c:v>0.15797</c:v>
                </c:pt>
                <c:pt idx="13821">
                  <c:v>0.15431300000000001</c:v>
                </c:pt>
                <c:pt idx="13822">
                  <c:v>0.15245900000000001</c:v>
                </c:pt>
                <c:pt idx="13823">
                  <c:v>0.14910399999999999</c:v>
                </c:pt>
                <c:pt idx="13824">
                  <c:v>0.14323900000000001</c:v>
                </c:pt>
                <c:pt idx="13825">
                  <c:v>0.13642499999999999</c:v>
                </c:pt>
                <c:pt idx="13826">
                  <c:v>0.13375899999999999</c:v>
                </c:pt>
                <c:pt idx="13827">
                  <c:v>0.13295299999999999</c:v>
                </c:pt>
                <c:pt idx="13828">
                  <c:v>0.12723400000000001</c:v>
                </c:pt>
                <c:pt idx="13829">
                  <c:v>0.11694300000000001</c:v>
                </c:pt>
                <c:pt idx="13830">
                  <c:v>0.120309</c:v>
                </c:pt>
                <c:pt idx="13831">
                  <c:v>0.123556</c:v>
                </c:pt>
                <c:pt idx="13832">
                  <c:v>0.121445</c:v>
                </c:pt>
                <c:pt idx="13833">
                  <c:v>0.114842</c:v>
                </c:pt>
                <c:pt idx="13834">
                  <c:v>0.11304599999999999</c:v>
                </c:pt>
                <c:pt idx="13835">
                  <c:v>0.108128</c:v>
                </c:pt>
                <c:pt idx="13836">
                  <c:v>0.10619000000000001</c:v>
                </c:pt>
                <c:pt idx="13837">
                  <c:v>0.108725</c:v>
                </c:pt>
                <c:pt idx="13838">
                  <c:v>0.111635</c:v>
                </c:pt>
                <c:pt idx="13839">
                  <c:v>0.114511</c:v>
                </c:pt>
                <c:pt idx="13840">
                  <c:v>0.11463</c:v>
                </c:pt>
                <c:pt idx="13841">
                  <c:v>0.112162</c:v>
                </c:pt>
                <c:pt idx="13842">
                  <c:v>0.11314</c:v>
                </c:pt>
                <c:pt idx="13843">
                  <c:v>0.11373900000000001</c:v>
                </c:pt>
                <c:pt idx="13844">
                  <c:v>0.116229</c:v>
                </c:pt>
                <c:pt idx="13845">
                  <c:v>0.116633</c:v>
                </c:pt>
                <c:pt idx="13846">
                  <c:v>0.118593</c:v>
                </c:pt>
                <c:pt idx="13847">
                  <c:v>0.11787</c:v>
                </c:pt>
                <c:pt idx="13848">
                  <c:v>0.11794499999999999</c:v>
                </c:pt>
                <c:pt idx="13849">
                  <c:v>0.121616</c:v>
                </c:pt>
                <c:pt idx="13850">
                  <c:v>0.12626499999999999</c:v>
                </c:pt>
                <c:pt idx="13851">
                  <c:v>0.12501000000000001</c:v>
                </c:pt>
                <c:pt idx="13852">
                  <c:v>0.120102</c:v>
                </c:pt>
                <c:pt idx="13853">
                  <c:v>0.119709</c:v>
                </c:pt>
                <c:pt idx="13854">
                  <c:v>0.11730599999999999</c:v>
                </c:pt>
                <c:pt idx="13855">
                  <c:v>0.119188</c:v>
                </c:pt>
                <c:pt idx="13856">
                  <c:v>0.126996</c:v>
                </c:pt>
                <c:pt idx="13857">
                  <c:v>0.133076</c:v>
                </c:pt>
                <c:pt idx="13858">
                  <c:v>0.13630400000000001</c:v>
                </c:pt>
                <c:pt idx="13859">
                  <c:v>0.13796900000000001</c:v>
                </c:pt>
                <c:pt idx="13860">
                  <c:v>0.13897300000000001</c:v>
                </c:pt>
                <c:pt idx="13861">
                  <c:v>0.139183</c:v>
                </c:pt>
                <c:pt idx="13862">
                  <c:v>0.140152</c:v>
                </c:pt>
                <c:pt idx="13863">
                  <c:v>0.136494</c:v>
                </c:pt>
                <c:pt idx="13864">
                  <c:v>0.12689400000000001</c:v>
                </c:pt>
                <c:pt idx="13865">
                  <c:v>0.122905</c:v>
                </c:pt>
                <c:pt idx="13866">
                  <c:v>0.12292</c:v>
                </c:pt>
                <c:pt idx="13867">
                  <c:v>0.12590899999999999</c:v>
                </c:pt>
                <c:pt idx="13868">
                  <c:v>0.13295399999999999</c:v>
                </c:pt>
                <c:pt idx="13869">
                  <c:v>0.14436499999999999</c:v>
                </c:pt>
                <c:pt idx="13870">
                  <c:v>0.155363</c:v>
                </c:pt>
                <c:pt idx="13871">
                  <c:v>0.160332</c:v>
                </c:pt>
                <c:pt idx="13872">
                  <c:v>0.16326599999999999</c:v>
                </c:pt>
                <c:pt idx="13873">
                  <c:v>0.16920499999999999</c:v>
                </c:pt>
                <c:pt idx="13874">
                  <c:v>0.17247199999999999</c:v>
                </c:pt>
                <c:pt idx="13875">
                  <c:v>0.16622500000000001</c:v>
                </c:pt>
                <c:pt idx="13876">
                  <c:v>0.155056</c:v>
                </c:pt>
                <c:pt idx="13877">
                  <c:v>0.148836</c:v>
                </c:pt>
                <c:pt idx="13878">
                  <c:v>0.146867</c:v>
                </c:pt>
                <c:pt idx="13879">
                  <c:v>0.14302300000000001</c:v>
                </c:pt>
                <c:pt idx="13880">
                  <c:v>0.14439399999999999</c:v>
                </c:pt>
                <c:pt idx="13881">
                  <c:v>0.149621</c:v>
                </c:pt>
                <c:pt idx="13882">
                  <c:v>0.14843999999999999</c:v>
                </c:pt>
                <c:pt idx="13883">
                  <c:v>0.14460600000000001</c:v>
                </c:pt>
                <c:pt idx="13884">
                  <c:v>0.14393300000000001</c:v>
                </c:pt>
                <c:pt idx="13885">
                  <c:v>0.14330599999999999</c:v>
                </c:pt>
                <c:pt idx="13886">
                  <c:v>0.13844100000000001</c:v>
                </c:pt>
                <c:pt idx="13887">
                  <c:v>0.133877</c:v>
                </c:pt>
                <c:pt idx="13888">
                  <c:v>0.13514699999999999</c:v>
                </c:pt>
                <c:pt idx="13889">
                  <c:v>0.14146</c:v>
                </c:pt>
                <c:pt idx="13890">
                  <c:v>0.14990500000000001</c:v>
                </c:pt>
                <c:pt idx="13891">
                  <c:v>0.15337500000000001</c:v>
                </c:pt>
                <c:pt idx="13892">
                  <c:v>0.15024899999999999</c:v>
                </c:pt>
                <c:pt idx="13893">
                  <c:v>0.14327300000000001</c:v>
                </c:pt>
                <c:pt idx="13894">
                  <c:v>0.13612199999999999</c:v>
                </c:pt>
                <c:pt idx="13895">
                  <c:v>0.135383</c:v>
                </c:pt>
                <c:pt idx="13896">
                  <c:v>0.13761799999999999</c:v>
                </c:pt>
                <c:pt idx="13897">
                  <c:v>0.13922799999999999</c:v>
                </c:pt>
                <c:pt idx="13898">
                  <c:v>0.14096500000000001</c:v>
                </c:pt>
                <c:pt idx="13899">
                  <c:v>0.14117299999999999</c:v>
                </c:pt>
                <c:pt idx="13900">
                  <c:v>0.13974600000000001</c:v>
                </c:pt>
                <c:pt idx="13901">
                  <c:v>0.13611100000000001</c:v>
                </c:pt>
                <c:pt idx="13902">
                  <c:v>0.13281499999999999</c:v>
                </c:pt>
                <c:pt idx="13903">
                  <c:v>0.13264300000000001</c:v>
                </c:pt>
                <c:pt idx="13904">
                  <c:v>0.13414100000000001</c:v>
                </c:pt>
                <c:pt idx="13905">
                  <c:v>0.14348900000000001</c:v>
                </c:pt>
                <c:pt idx="13906">
                  <c:v>0.15063599999999999</c:v>
                </c:pt>
                <c:pt idx="13907">
                  <c:v>0.15077199999999999</c:v>
                </c:pt>
                <c:pt idx="13908">
                  <c:v>0.14921400000000001</c:v>
                </c:pt>
                <c:pt idx="13909">
                  <c:v>0.14428199999999999</c:v>
                </c:pt>
                <c:pt idx="13910">
                  <c:v>0.140487</c:v>
                </c:pt>
                <c:pt idx="13911">
                  <c:v>0.13747799999999999</c:v>
                </c:pt>
                <c:pt idx="13912">
                  <c:v>0.1376</c:v>
                </c:pt>
                <c:pt idx="13913">
                  <c:v>0.13980000000000001</c:v>
                </c:pt>
                <c:pt idx="13914">
                  <c:v>0.138958</c:v>
                </c:pt>
                <c:pt idx="13915">
                  <c:v>0.138933</c:v>
                </c:pt>
                <c:pt idx="13916">
                  <c:v>0.14119499999999999</c:v>
                </c:pt>
                <c:pt idx="13917">
                  <c:v>0.14260100000000001</c:v>
                </c:pt>
                <c:pt idx="13918">
                  <c:v>0.13919000000000001</c:v>
                </c:pt>
                <c:pt idx="13919">
                  <c:v>0.13203400000000001</c:v>
                </c:pt>
                <c:pt idx="13920">
                  <c:v>0.12789700000000001</c:v>
                </c:pt>
                <c:pt idx="13921">
                  <c:v>0.12878400000000001</c:v>
                </c:pt>
                <c:pt idx="13922">
                  <c:v>0.130328</c:v>
                </c:pt>
                <c:pt idx="13923">
                  <c:v>0.13033600000000001</c:v>
                </c:pt>
                <c:pt idx="13924">
                  <c:v>0.13076699999999999</c:v>
                </c:pt>
                <c:pt idx="13925">
                  <c:v>0.13577</c:v>
                </c:pt>
                <c:pt idx="13926">
                  <c:v>0.14305599999999999</c:v>
                </c:pt>
                <c:pt idx="13927">
                  <c:v>0.14937300000000001</c:v>
                </c:pt>
                <c:pt idx="13928">
                  <c:v>0.154057</c:v>
                </c:pt>
                <c:pt idx="13929">
                  <c:v>0.156998</c:v>
                </c:pt>
                <c:pt idx="13930">
                  <c:v>0.15819</c:v>
                </c:pt>
                <c:pt idx="13931">
                  <c:v>0.15767300000000001</c:v>
                </c:pt>
                <c:pt idx="13932">
                  <c:v>0.159663</c:v>
                </c:pt>
                <c:pt idx="13933">
                  <c:v>0.16112099999999999</c:v>
                </c:pt>
                <c:pt idx="13934">
                  <c:v>0.16189999999999999</c:v>
                </c:pt>
                <c:pt idx="13935">
                  <c:v>0.16524</c:v>
                </c:pt>
                <c:pt idx="13936">
                  <c:v>0.169207</c:v>
                </c:pt>
                <c:pt idx="13937">
                  <c:v>0.17524899999999999</c:v>
                </c:pt>
                <c:pt idx="13938">
                  <c:v>0.17924599999999999</c:v>
                </c:pt>
                <c:pt idx="13939">
                  <c:v>0.17912600000000001</c:v>
                </c:pt>
                <c:pt idx="13940">
                  <c:v>0.18043600000000001</c:v>
                </c:pt>
                <c:pt idx="13941">
                  <c:v>0.17933499999999999</c:v>
                </c:pt>
                <c:pt idx="13942">
                  <c:v>0.18367</c:v>
                </c:pt>
                <c:pt idx="13943">
                  <c:v>0.188114</c:v>
                </c:pt>
                <c:pt idx="13944">
                  <c:v>0.194047</c:v>
                </c:pt>
                <c:pt idx="13945">
                  <c:v>0.202567</c:v>
                </c:pt>
                <c:pt idx="13946">
                  <c:v>0.20633599999999999</c:v>
                </c:pt>
                <c:pt idx="13947">
                  <c:v>0.21084800000000001</c:v>
                </c:pt>
                <c:pt idx="13948">
                  <c:v>0.219745</c:v>
                </c:pt>
                <c:pt idx="13949">
                  <c:v>0.22559100000000001</c:v>
                </c:pt>
                <c:pt idx="13950">
                  <c:v>0.22850799999999999</c:v>
                </c:pt>
                <c:pt idx="13951">
                  <c:v>0.230624</c:v>
                </c:pt>
                <c:pt idx="13952">
                  <c:v>0.22792000000000001</c:v>
                </c:pt>
                <c:pt idx="13953">
                  <c:v>0.217887</c:v>
                </c:pt>
                <c:pt idx="13954">
                  <c:v>0.21860199999999999</c:v>
                </c:pt>
                <c:pt idx="13955">
                  <c:v>0.22258</c:v>
                </c:pt>
                <c:pt idx="13956">
                  <c:v>0.220579</c:v>
                </c:pt>
                <c:pt idx="13957">
                  <c:v>0.21753600000000001</c:v>
                </c:pt>
                <c:pt idx="13958">
                  <c:v>0.214839</c:v>
                </c:pt>
                <c:pt idx="13959">
                  <c:v>0.21465100000000001</c:v>
                </c:pt>
                <c:pt idx="13960">
                  <c:v>0.21692400000000001</c:v>
                </c:pt>
                <c:pt idx="13961">
                  <c:v>0.21879899999999999</c:v>
                </c:pt>
                <c:pt idx="13962">
                  <c:v>0.222556</c:v>
                </c:pt>
                <c:pt idx="13963">
                  <c:v>0.22950000000000001</c:v>
                </c:pt>
                <c:pt idx="13964">
                  <c:v>0.24671299999999999</c:v>
                </c:pt>
                <c:pt idx="13965">
                  <c:v>0.261629</c:v>
                </c:pt>
                <c:pt idx="13966">
                  <c:v>0.26617200000000002</c:v>
                </c:pt>
                <c:pt idx="13967">
                  <c:v>0.27097199999999999</c:v>
                </c:pt>
                <c:pt idx="13968">
                  <c:v>0.27243299999999998</c:v>
                </c:pt>
                <c:pt idx="13969">
                  <c:v>0.273953</c:v>
                </c:pt>
                <c:pt idx="13970">
                  <c:v>0.27803899999999998</c:v>
                </c:pt>
                <c:pt idx="13971">
                  <c:v>0.286943</c:v>
                </c:pt>
                <c:pt idx="13972">
                  <c:v>0.29946099999999998</c:v>
                </c:pt>
                <c:pt idx="13973">
                  <c:v>0.30843100000000001</c:v>
                </c:pt>
                <c:pt idx="13974">
                  <c:v>0.31231100000000001</c:v>
                </c:pt>
                <c:pt idx="13975">
                  <c:v>0.31531199999999998</c:v>
                </c:pt>
                <c:pt idx="13976">
                  <c:v>0.31954300000000002</c:v>
                </c:pt>
                <c:pt idx="13977">
                  <c:v>0.32171499999999997</c:v>
                </c:pt>
                <c:pt idx="13978">
                  <c:v>0.323214</c:v>
                </c:pt>
                <c:pt idx="13979">
                  <c:v>0.31771899999999997</c:v>
                </c:pt>
                <c:pt idx="13980">
                  <c:v>0.30498900000000001</c:v>
                </c:pt>
                <c:pt idx="13981">
                  <c:v>0.29709799999999997</c:v>
                </c:pt>
                <c:pt idx="13982">
                  <c:v>0.29886000000000001</c:v>
                </c:pt>
                <c:pt idx="13983">
                  <c:v>0.30717299999999997</c:v>
                </c:pt>
                <c:pt idx="13984">
                  <c:v>0.31473800000000002</c:v>
                </c:pt>
                <c:pt idx="13985">
                  <c:v>0.31778200000000001</c:v>
                </c:pt>
                <c:pt idx="13986">
                  <c:v>0.31941199999999997</c:v>
                </c:pt>
                <c:pt idx="13987">
                  <c:v>0.32286999999999999</c:v>
                </c:pt>
                <c:pt idx="13988">
                  <c:v>0.32958900000000002</c:v>
                </c:pt>
                <c:pt idx="13989">
                  <c:v>0.33462599999999998</c:v>
                </c:pt>
                <c:pt idx="13990">
                  <c:v>0.33599499999999999</c:v>
                </c:pt>
                <c:pt idx="13991">
                  <c:v>0.33526699999999998</c:v>
                </c:pt>
                <c:pt idx="13992">
                  <c:v>0.33532600000000001</c:v>
                </c:pt>
                <c:pt idx="13993">
                  <c:v>0.34101199999999998</c:v>
                </c:pt>
                <c:pt idx="13994">
                  <c:v>0.347381</c:v>
                </c:pt>
                <c:pt idx="13995">
                  <c:v>0.35288399999999998</c:v>
                </c:pt>
                <c:pt idx="13996">
                  <c:v>0.36002699999999999</c:v>
                </c:pt>
                <c:pt idx="13997">
                  <c:v>0.36456</c:v>
                </c:pt>
                <c:pt idx="13998">
                  <c:v>0.36126799999999998</c:v>
                </c:pt>
                <c:pt idx="13999">
                  <c:v>0.35946699999999998</c:v>
                </c:pt>
                <c:pt idx="14000">
                  <c:v>0.35533500000000001</c:v>
                </c:pt>
                <c:pt idx="14001">
                  <c:v>0.35263299999999997</c:v>
                </c:pt>
                <c:pt idx="14002">
                  <c:v>0.352107</c:v>
                </c:pt>
                <c:pt idx="14003">
                  <c:v>0.35697699999999999</c:v>
                </c:pt>
                <c:pt idx="14004">
                  <c:v>0.367012</c:v>
                </c:pt>
                <c:pt idx="14005">
                  <c:v>0.38042599999999999</c:v>
                </c:pt>
                <c:pt idx="14006">
                  <c:v>0.385432</c:v>
                </c:pt>
                <c:pt idx="14007">
                  <c:v>0.38548500000000002</c:v>
                </c:pt>
                <c:pt idx="14008">
                  <c:v>0.39039200000000002</c:v>
                </c:pt>
                <c:pt idx="14009">
                  <c:v>0.39658700000000002</c:v>
                </c:pt>
                <c:pt idx="14010">
                  <c:v>0.40056599999999998</c:v>
                </c:pt>
                <c:pt idx="14011">
                  <c:v>0.397698</c:v>
                </c:pt>
                <c:pt idx="14012">
                  <c:v>0.39539999999999997</c:v>
                </c:pt>
                <c:pt idx="14013">
                  <c:v>0.393793</c:v>
                </c:pt>
                <c:pt idx="14014">
                  <c:v>0.39222200000000002</c:v>
                </c:pt>
                <c:pt idx="14015">
                  <c:v>0.39442899999999997</c:v>
                </c:pt>
                <c:pt idx="14016">
                  <c:v>0.40455000000000002</c:v>
                </c:pt>
                <c:pt idx="14017">
                  <c:v>0.41292400000000001</c:v>
                </c:pt>
                <c:pt idx="14018">
                  <c:v>0.41676299999999999</c:v>
                </c:pt>
                <c:pt idx="14019">
                  <c:v>0.41976200000000002</c:v>
                </c:pt>
                <c:pt idx="14020">
                  <c:v>0.42209099999999999</c:v>
                </c:pt>
                <c:pt idx="14021">
                  <c:v>0.42158899999999999</c:v>
                </c:pt>
                <c:pt idx="14022">
                  <c:v>0.42347899999999999</c:v>
                </c:pt>
                <c:pt idx="14023">
                  <c:v>0.42731400000000003</c:v>
                </c:pt>
                <c:pt idx="14024">
                  <c:v>0.43198599999999998</c:v>
                </c:pt>
                <c:pt idx="14025">
                  <c:v>0.433784</c:v>
                </c:pt>
                <c:pt idx="14026">
                  <c:v>0.43226900000000001</c:v>
                </c:pt>
                <c:pt idx="14027">
                  <c:v>0.43165100000000001</c:v>
                </c:pt>
                <c:pt idx="14028">
                  <c:v>0.43156099999999997</c:v>
                </c:pt>
                <c:pt idx="14029">
                  <c:v>0.43736700000000001</c:v>
                </c:pt>
                <c:pt idx="14030">
                  <c:v>0.44908599999999999</c:v>
                </c:pt>
                <c:pt idx="14031">
                  <c:v>0.46061000000000002</c:v>
                </c:pt>
                <c:pt idx="14032">
                  <c:v>0.46779399999999999</c:v>
                </c:pt>
                <c:pt idx="14033">
                  <c:v>0.47150599999999998</c:v>
                </c:pt>
                <c:pt idx="14034">
                  <c:v>0.47437600000000002</c:v>
                </c:pt>
                <c:pt idx="14035">
                  <c:v>0.48119099999999998</c:v>
                </c:pt>
                <c:pt idx="14036">
                  <c:v>0.49137999999999998</c:v>
                </c:pt>
                <c:pt idx="14037">
                  <c:v>0.49762099999999998</c:v>
                </c:pt>
                <c:pt idx="14038">
                  <c:v>0.50103699999999995</c:v>
                </c:pt>
                <c:pt idx="14039">
                  <c:v>0.50138700000000003</c:v>
                </c:pt>
                <c:pt idx="14040">
                  <c:v>0.50242699999999996</c:v>
                </c:pt>
                <c:pt idx="14041">
                  <c:v>0.50654500000000002</c:v>
                </c:pt>
                <c:pt idx="14042">
                  <c:v>0.50933700000000004</c:v>
                </c:pt>
                <c:pt idx="14043">
                  <c:v>0.50993900000000003</c:v>
                </c:pt>
                <c:pt idx="14044">
                  <c:v>0.51304799999999995</c:v>
                </c:pt>
                <c:pt idx="14045">
                  <c:v>0.52211799999999997</c:v>
                </c:pt>
                <c:pt idx="14046">
                  <c:v>0.52785300000000002</c:v>
                </c:pt>
                <c:pt idx="14047">
                  <c:v>0.52956099999999995</c:v>
                </c:pt>
                <c:pt idx="14048">
                  <c:v>0.53477600000000003</c:v>
                </c:pt>
                <c:pt idx="14049">
                  <c:v>0.54222199999999998</c:v>
                </c:pt>
                <c:pt idx="14050">
                  <c:v>0.54845999999999995</c:v>
                </c:pt>
                <c:pt idx="14051">
                  <c:v>0.55185499999999998</c:v>
                </c:pt>
                <c:pt idx="14052">
                  <c:v>0.555392</c:v>
                </c:pt>
                <c:pt idx="14053">
                  <c:v>0.56387399999999999</c:v>
                </c:pt>
                <c:pt idx="14054">
                  <c:v>0.57162199999999996</c:v>
                </c:pt>
                <c:pt idx="14055">
                  <c:v>0.57764099999999996</c:v>
                </c:pt>
                <c:pt idx="14056">
                  <c:v>0.58976499999999998</c:v>
                </c:pt>
                <c:pt idx="14057">
                  <c:v>0.60247899999999999</c:v>
                </c:pt>
                <c:pt idx="14058">
                  <c:v>0.61431899999999995</c:v>
                </c:pt>
                <c:pt idx="14059">
                  <c:v>0.62289799999999995</c:v>
                </c:pt>
                <c:pt idx="14060">
                  <c:v>0.62557700000000005</c:v>
                </c:pt>
                <c:pt idx="14061">
                  <c:v>0.62786500000000001</c:v>
                </c:pt>
                <c:pt idx="14062">
                  <c:v>0.63219400000000003</c:v>
                </c:pt>
                <c:pt idx="14063">
                  <c:v>0.64102099999999995</c:v>
                </c:pt>
                <c:pt idx="14064">
                  <c:v>0.65105299999999999</c:v>
                </c:pt>
                <c:pt idx="14065">
                  <c:v>0.66385000000000005</c:v>
                </c:pt>
                <c:pt idx="14066">
                  <c:v>0.67360799999999998</c:v>
                </c:pt>
                <c:pt idx="14067">
                  <c:v>0.67677100000000001</c:v>
                </c:pt>
                <c:pt idx="14068">
                  <c:v>0.68035299999999999</c:v>
                </c:pt>
                <c:pt idx="14069">
                  <c:v>0.68643399999999999</c:v>
                </c:pt>
                <c:pt idx="14070">
                  <c:v>0.68974500000000005</c:v>
                </c:pt>
                <c:pt idx="14071">
                  <c:v>0.68981999999999999</c:v>
                </c:pt>
                <c:pt idx="14072">
                  <c:v>0.69395700000000005</c:v>
                </c:pt>
                <c:pt idx="14073">
                  <c:v>0.69936399999999999</c:v>
                </c:pt>
                <c:pt idx="14074">
                  <c:v>0.70616599999999996</c:v>
                </c:pt>
                <c:pt idx="14075">
                  <c:v>0.71385100000000001</c:v>
                </c:pt>
                <c:pt idx="14076">
                  <c:v>0.71584199999999998</c:v>
                </c:pt>
                <c:pt idx="14077">
                  <c:v>0.71547799999999995</c:v>
                </c:pt>
                <c:pt idx="14078">
                  <c:v>0.71497900000000003</c:v>
                </c:pt>
                <c:pt idx="14079">
                  <c:v>0.71036500000000002</c:v>
                </c:pt>
                <c:pt idx="14080">
                  <c:v>0.70672999999999997</c:v>
                </c:pt>
                <c:pt idx="14081">
                  <c:v>0.704592</c:v>
                </c:pt>
                <c:pt idx="14082">
                  <c:v>0.70379000000000003</c:v>
                </c:pt>
                <c:pt idx="14083">
                  <c:v>0.70501100000000005</c:v>
                </c:pt>
                <c:pt idx="14084">
                  <c:v>0.71022700000000005</c:v>
                </c:pt>
                <c:pt idx="14085">
                  <c:v>0.71546399999999999</c:v>
                </c:pt>
                <c:pt idx="14086">
                  <c:v>0.71777599999999997</c:v>
                </c:pt>
                <c:pt idx="14087">
                  <c:v>0.721194</c:v>
                </c:pt>
                <c:pt idx="14088">
                  <c:v>0.72101199999999999</c:v>
                </c:pt>
                <c:pt idx="14089">
                  <c:v>0.71702900000000003</c:v>
                </c:pt>
                <c:pt idx="14090">
                  <c:v>0.71577500000000005</c:v>
                </c:pt>
                <c:pt idx="14091">
                  <c:v>0.71579700000000002</c:v>
                </c:pt>
                <c:pt idx="14092">
                  <c:v>0.72237200000000001</c:v>
                </c:pt>
                <c:pt idx="14093">
                  <c:v>0.73175299999999999</c:v>
                </c:pt>
                <c:pt idx="14094">
                  <c:v>0.73467499999999997</c:v>
                </c:pt>
                <c:pt idx="14095">
                  <c:v>0.73486099999999999</c:v>
                </c:pt>
                <c:pt idx="14096">
                  <c:v>0.72889400000000004</c:v>
                </c:pt>
                <c:pt idx="14097">
                  <c:v>0.72829600000000005</c:v>
                </c:pt>
                <c:pt idx="14098">
                  <c:v>0.72901700000000003</c:v>
                </c:pt>
                <c:pt idx="14099">
                  <c:v>0.733653</c:v>
                </c:pt>
                <c:pt idx="14100">
                  <c:v>0.73803700000000005</c:v>
                </c:pt>
                <c:pt idx="14101">
                  <c:v>0.74254600000000004</c:v>
                </c:pt>
                <c:pt idx="14102">
                  <c:v>0.74799000000000004</c:v>
                </c:pt>
                <c:pt idx="14103">
                  <c:v>0.75239800000000001</c:v>
                </c:pt>
                <c:pt idx="14104">
                  <c:v>0.75637299999999996</c:v>
                </c:pt>
                <c:pt idx="14105">
                  <c:v>0.76187700000000003</c:v>
                </c:pt>
                <c:pt idx="14106">
                  <c:v>0.76779600000000003</c:v>
                </c:pt>
                <c:pt idx="14107">
                  <c:v>0.76581900000000003</c:v>
                </c:pt>
                <c:pt idx="14108">
                  <c:v>0.76679699999999995</c:v>
                </c:pt>
                <c:pt idx="14109">
                  <c:v>0.768285</c:v>
                </c:pt>
                <c:pt idx="14110">
                  <c:v>0.77172700000000005</c:v>
                </c:pt>
                <c:pt idx="14111">
                  <c:v>0.77609899999999998</c:v>
                </c:pt>
                <c:pt idx="14112">
                  <c:v>0.78351599999999999</c:v>
                </c:pt>
                <c:pt idx="14113">
                  <c:v>0.788304</c:v>
                </c:pt>
                <c:pt idx="14114">
                  <c:v>0.78944899999999996</c:v>
                </c:pt>
                <c:pt idx="14115">
                  <c:v>0.78823900000000002</c:v>
                </c:pt>
                <c:pt idx="14116">
                  <c:v>0.77661000000000002</c:v>
                </c:pt>
                <c:pt idx="14117">
                  <c:v>0.77265200000000001</c:v>
                </c:pt>
                <c:pt idx="14118">
                  <c:v>0.77226399999999995</c:v>
                </c:pt>
                <c:pt idx="14119">
                  <c:v>0.77205500000000005</c:v>
                </c:pt>
                <c:pt idx="14120">
                  <c:v>0.77476</c:v>
                </c:pt>
                <c:pt idx="14121">
                  <c:v>0.77822899999999995</c:v>
                </c:pt>
                <c:pt idx="14122">
                  <c:v>0.78347699999999998</c:v>
                </c:pt>
                <c:pt idx="14123">
                  <c:v>0.79317899999999997</c:v>
                </c:pt>
                <c:pt idx="14124">
                  <c:v>0.79629399999999995</c:v>
                </c:pt>
                <c:pt idx="14125">
                  <c:v>0.79865399999999998</c:v>
                </c:pt>
                <c:pt idx="14126">
                  <c:v>0.79894399999999999</c:v>
                </c:pt>
                <c:pt idx="14127">
                  <c:v>0.79838100000000001</c:v>
                </c:pt>
                <c:pt idx="14128">
                  <c:v>0.80574599999999996</c:v>
                </c:pt>
                <c:pt idx="14129">
                  <c:v>0.81184100000000003</c:v>
                </c:pt>
                <c:pt idx="14130">
                  <c:v>0.81165100000000001</c:v>
                </c:pt>
                <c:pt idx="14131">
                  <c:v>0.80437599999999998</c:v>
                </c:pt>
                <c:pt idx="14132">
                  <c:v>0.80035800000000001</c:v>
                </c:pt>
                <c:pt idx="14133">
                  <c:v>0.80286000000000002</c:v>
                </c:pt>
                <c:pt idx="14134">
                  <c:v>0.80779199999999995</c:v>
                </c:pt>
                <c:pt idx="14135">
                  <c:v>0.812473</c:v>
                </c:pt>
                <c:pt idx="14136">
                  <c:v>0.81687299999999996</c:v>
                </c:pt>
                <c:pt idx="14137">
                  <c:v>0.81910799999999995</c:v>
                </c:pt>
                <c:pt idx="14138">
                  <c:v>0.82039499999999999</c:v>
                </c:pt>
                <c:pt idx="14139">
                  <c:v>0.818998</c:v>
                </c:pt>
                <c:pt idx="14140">
                  <c:v>0.80659199999999998</c:v>
                </c:pt>
                <c:pt idx="14141">
                  <c:v>0.799794</c:v>
                </c:pt>
                <c:pt idx="14142">
                  <c:v>0.80166199999999999</c:v>
                </c:pt>
                <c:pt idx="14143">
                  <c:v>0.80061199999999999</c:v>
                </c:pt>
                <c:pt idx="14144">
                  <c:v>0.79321900000000001</c:v>
                </c:pt>
                <c:pt idx="14145">
                  <c:v>0.78773300000000002</c:v>
                </c:pt>
                <c:pt idx="14146">
                  <c:v>0.79433200000000004</c:v>
                </c:pt>
                <c:pt idx="14147">
                  <c:v>0.806118</c:v>
                </c:pt>
                <c:pt idx="14148">
                  <c:v>0.81314699999999995</c:v>
                </c:pt>
                <c:pt idx="14149">
                  <c:v>0.80669199999999996</c:v>
                </c:pt>
                <c:pt idx="14150">
                  <c:v>0.79710099999999995</c:v>
                </c:pt>
                <c:pt idx="14151">
                  <c:v>0.79106500000000002</c:v>
                </c:pt>
                <c:pt idx="14152">
                  <c:v>0.78156700000000001</c:v>
                </c:pt>
                <c:pt idx="14153">
                  <c:v>0.778227</c:v>
                </c:pt>
                <c:pt idx="14154">
                  <c:v>0.77817999999999998</c:v>
                </c:pt>
                <c:pt idx="14155">
                  <c:v>0.77691100000000002</c:v>
                </c:pt>
                <c:pt idx="14156">
                  <c:v>0.77887499999999998</c:v>
                </c:pt>
                <c:pt idx="14157">
                  <c:v>0.77817000000000003</c:v>
                </c:pt>
                <c:pt idx="14158">
                  <c:v>0.77664200000000005</c:v>
                </c:pt>
                <c:pt idx="14159">
                  <c:v>0.78086</c:v>
                </c:pt>
                <c:pt idx="14160">
                  <c:v>0.78775499999999998</c:v>
                </c:pt>
                <c:pt idx="14161">
                  <c:v>0.78256400000000004</c:v>
                </c:pt>
                <c:pt idx="14162">
                  <c:v>0.77202199999999999</c:v>
                </c:pt>
                <c:pt idx="14163">
                  <c:v>0.771455</c:v>
                </c:pt>
                <c:pt idx="14164">
                  <c:v>0.77414499999999997</c:v>
                </c:pt>
                <c:pt idx="14165">
                  <c:v>0.770513</c:v>
                </c:pt>
                <c:pt idx="14166">
                  <c:v>0.76544900000000005</c:v>
                </c:pt>
                <c:pt idx="14167">
                  <c:v>0.76470099999999996</c:v>
                </c:pt>
                <c:pt idx="14168">
                  <c:v>0.76373599999999997</c:v>
                </c:pt>
                <c:pt idx="14169">
                  <c:v>0.76552500000000001</c:v>
                </c:pt>
                <c:pt idx="14170">
                  <c:v>0.76327900000000004</c:v>
                </c:pt>
                <c:pt idx="14171">
                  <c:v>0.75394700000000003</c:v>
                </c:pt>
                <c:pt idx="14172">
                  <c:v>0.75003500000000001</c:v>
                </c:pt>
                <c:pt idx="14173">
                  <c:v>0.74737900000000002</c:v>
                </c:pt>
                <c:pt idx="14174">
                  <c:v>0.73983100000000002</c:v>
                </c:pt>
                <c:pt idx="14175">
                  <c:v>0.73650700000000002</c:v>
                </c:pt>
                <c:pt idx="14176">
                  <c:v>0.73411499999999996</c:v>
                </c:pt>
                <c:pt idx="14177">
                  <c:v>0.73349200000000003</c:v>
                </c:pt>
                <c:pt idx="14178">
                  <c:v>0.72894099999999995</c:v>
                </c:pt>
                <c:pt idx="14179">
                  <c:v>0.72088799999999997</c:v>
                </c:pt>
                <c:pt idx="14180">
                  <c:v>0.71976600000000002</c:v>
                </c:pt>
                <c:pt idx="14181">
                  <c:v>0.71716000000000002</c:v>
                </c:pt>
                <c:pt idx="14182">
                  <c:v>0.71382100000000004</c:v>
                </c:pt>
                <c:pt idx="14183">
                  <c:v>0.71189499999999994</c:v>
                </c:pt>
                <c:pt idx="14184">
                  <c:v>0.70856699999999995</c:v>
                </c:pt>
                <c:pt idx="14185">
                  <c:v>0.70545599999999997</c:v>
                </c:pt>
                <c:pt idx="14186">
                  <c:v>0.70339600000000002</c:v>
                </c:pt>
                <c:pt idx="14187">
                  <c:v>0.70001500000000005</c:v>
                </c:pt>
                <c:pt idx="14188">
                  <c:v>0.69769000000000003</c:v>
                </c:pt>
                <c:pt idx="14189">
                  <c:v>0.69555100000000003</c:v>
                </c:pt>
                <c:pt idx="14190">
                  <c:v>0.689971</c:v>
                </c:pt>
                <c:pt idx="14191">
                  <c:v>0.68887699999999996</c:v>
                </c:pt>
                <c:pt idx="14192">
                  <c:v>0.68567400000000001</c:v>
                </c:pt>
                <c:pt idx="14193">
                  <c:v>0.67891400000000002</c:v>
                </c:pt>
                <c:pt idx="14194">
                  <c:v>0.67579599999999995</c:v>
                </c:pt>
                <c:pt idx="14195">
                  <c:v>0.67601999999999995</c:v>
                </c:pt>
                <c:pt idx="14196">
                  <c:v>0.67705800000000005</c:v>
                </c:pt>
                <c:pt idx="14197">
                  <c:v>0.67819099999999999</c:v>
                </c:pt>
                <c:pt idx="14198">
                  <c:v>0.67435500000000004</c:v>
                </c:pt>
                <c:pt idx="14199">
                  <c:v>0.66393100000000005</c:v>
                </c:pt>
                <c:pt idx="14200">
                  <c:v>0.65380799999999994</c:v>
                </c:pt>
                <c:pt idx="14201">
                  <c:v>0.64914899999999998</c:v>
                </c:pt>
                <c:pt idx="14202">
                  <c:v>0.64779399999999998</c:v>
                </c:pt>
                <c:pt idx="14203">
                  <c:v>0.64708100000000002</c:v>
                </c:pt>
                <c:pt idx="14204">
                  <c:v>0.645899</c:v>
                </c:pt>
                <c:pt idx="14205">
                  <c:v>0.645424</c:v>
                </c:pt>
                <c:pt idx="14206">
                  <c:v>0.64317199999999997</c:v>
                </c:pt>
                <c:pt idx="14207">
                  <c:v>0.63815999999999995</c:v>
                </c:pt>
                <c:pt idx="14208">
                  <c:v>0.63141400000000003</c:v>
                </c:pt>
                <c:pt idx="14209">
                  <c:v>0.625498</c:v>
                </c:pt>
                <c:pt idx="14210">
                  <c:v>0.62094499999999997</c:v>
                </c:pt>
                <c:pt idx="14211">
                  <c:v>0.613595</c:v>
                </c:pt>
                <c:pt idx="14212">
                  <c:v>0.604128</c:v>
                </c:pt>
                <c:pt idx="14213">
                  <c:v>0.60224699999999998</c:v>
                </c:pt>
                <c:pt idx="14214">
                  <c:v>0.59864399999999995</c:v>
                </c:pt>
                <c:pt idx="14215">
                  <c:v>0.58790900000000001</c:v>
                </c:pt>
                <c:pt idx="14216">
                  <c:v>0.58602799999999999</c:v>
                </c:pt>
                <c:pt idx="14217">
                  <c:v>0.58922300000000005</c:v>
                </c:pt>
                <c:pt idx="14218">
                  <c:v>0.59056699999999995</c:v>
                </c:pt>
                <c:pt idx="14219">
                  <c:v>0.59202399999999999</c:v>
                </c:pt>
                <c:pt idx="14220">
                  <c:v>0.592557</c:v>
                </c:pt>
                <c:pt idx="14221">
                  <c:v>0.58880699999999997</c:v>
                </c:pt>
                <c:pt idx="14222">
                  <c:v>0.58011699999999999</c:v>
                </c:pt>
                <c:pt idx="14223">
                  <c:v>0.56894299999999998</c:v>
                </c:pt>
                <c:pt idx="14224">
                  <c:v>0.56326600000000004</c:v>
                </c:pt>
                <c:pt idx="14225">
                  <c:v>0.56167900000000004</c:v>
                </c:pt>
                <c:pt idx="14226">
                  <c:v>0.55472900000000003</c:v>
                </c:pt>
                <c:pt idx="14227">
                  <c:v>0.54440699999999997</c:v>
                </c:pt>
                <c:pt idx="14228">
                  <c:v>0.54006299999999996</c:v>
                </c:pt>
                <c:pt idx="14229">
                  <c:v>0.54061199999999998</c:v>
                </c:pt>
                <c:pt idx="14230">
                  <c:v>0.54007499999999997</c:v>
                </c:pt>
                <c:pt idx="14231">
                  <c:v>0.53571999999999997</c:v>
                </c:pt>
                <c:pt idx="14232">
                  <c:v>0.52799099999999999</c:v>
                </c:pt>
                <c:pt idx="14233">
                  <c:v>0.52547999999999995</c:v>
                </c:pt>
                <c:pt idx="14234">
                  <c:v>0.51600599999999996</c:v>
                </c:pt>
                <c:pt idx="14235">
                  <c:v>0.50551199999999996</c:v>
                </c:pt>
                <c:pt idx="14236">
                  <c:v>0.50290599999999996</c:v>
                </c:pt>
                <c:pt idx="14237">
                  <c:v>0.50053099999999995</c:v>
                </c:pt>
                <c:pt idx="14238">
                  <c:v>0.50123700000000004</c:v>
                </c:pt>
                <c:pt idx="14239">
                  <c:v>0.50213300000000005</c:v>
                </c:pt>
                <c:pt idx="14240">
                  <c:v>0.49868200000000001</c:v>
                </c:pt>
                <c:pt idx="14241">
                  <c:v>0.49344399999999999</c:v>
                </c:pt>
                <c:pt idx="14242">
                  <c:v>0.490763</c:v>
                </c:pt>
                <c:pt idx="14243">
                  <c:v>0.48924800000000002</c:v>
                </c:pt>
                <c:pt idx="14244">
                  <c:v>0.490143</c:v>
                </c:pt>
                <c:pt idx="14245">
                  <c:v>0.49349999999999999</c:v>
                </c:pt>
                <c:pt idx="14246">
                  <c:v>0.48984299999999997</c:v>
                </c:pt>
                <c:pt idx="14247">
                  <c:v>0.48836800000000002</c:v>
                </c:pt>
                <c:pt idx="14248">
                  <c:v>0.49157499999999998</c:v>
                </c:pt>
                <c:pt idx="14249">
                  <c:v>0.49334899999999998</c:v>
                </c:pt>
                <c:pt idx="14250">
                  <c:v>0.495842</c:v>
                </c:pt>
                <c:pt idx="14251">
                  <c:v>0.50075000000000003</c:v>
                </c:pt>
                <c:pt idx="14252">
                  <c:v>0.50555099999999997</c:v>
                </c:pt>
                <c:pt idx="14253">
                  <c:v>0.50701799999999997</c:v>
                </c:pt>
                <c:pt idx="14254">
                  <c:v>0.50691200000000003</c:v>
                </c:pt>
                <c:pt idx="14255">
                  <c:v>0.50512000000000001</c:v>
                </c:pt>
                <c:pt idx="14256">
                  <c:v>0.49998900000000002</c:v>
                </c:pt>
                <c:pt idx="14257">
                  <c:v>0.49892199999999998</c:v>
                </c:pt>
                <c:pt idx="14258">
                  <c:v>0.499193</c:v>
                </c:pt>
                <c:pt idx="14259">
                  <c:v>0.49860700000000002</c:v>
                </c:pt>
                <c:pt idx="14260">
                  <c:v>0.49784400000000001</c:v>
                </c:pt>
                <c:pt idx="14261">
                  <c:v>0.49412299999999998</c:v>
                </c:pt>
                <c:pt idx="14262">
                  <c:v>0.492452</c:v>
                </c:pt>
                <c:pt idx="14263">
                  <c:v>0.49104100000000001</c:v>
                </c:pt>
                <c:pt idx="14264">
                  <c:v>0.49192200000000003</c:v>
                </c:pt>
                <c:pt idx="14265">
                  <c:v>0.49331700000000001</c:v>
                </c:pt>
                <c:pt idx="14266">
                  <c:v>0.49568699999999999</c:v>
                </c:pt>
                <c:pt idx="14267">
                  <c:v>0.50851800000000003</c:v>
                </c:pt>
                <c:pt idx="14268">
                  <c:v>0.51805000000000001</c:v>
                </c:pt>
                <c:pt idx="14269">
                  <c:v>0.51554</c:v>
                </c:pt>
                <c:pt idx="14270">
                  <c:v>0.51511499999999999</c:v>
                </c:pt>
                <c:pt idx="14271">
                  <c:v>0.51165400000000005</c:v>
                </c:pt>
                <c:pt idx="14272">
                  <c:v>0.50711499999999998</c:v>
                </c:pt>
                <c:pt idx="14273">
                  <c:v>0.50434400000000001</c:v>
                </c:pt>
                <c:pt idx="14274">
                  <c:v>0.49048199999999997</c:v>
                </c:pt>
                <c:pt idx="14275">
                  <c:v>0.48976799999999998</c:v>
                </c:pt>
                <c:pt idx="14276">
                  <c:v>0.49346699999999999</c:v>
                </c:pt>
                <c:pt idx="14277">
                  <c:v>0.49213699999999999</c:v>
                </c:pt>
                <c:pt idx="14278">
                  <c:v>0.481933</c:v>
                </c:pt>
                <c:pt idx="14279">
                  <c:v>0.47680099999999997</c:v>
                </c:pt>
                <c:pt idx="14280">
                  <c:v>0.47342000000000001</c:v>
                </c:pt>
                <c:pt idx="14281">
                  <c:v>0.47051199999999999</c:v>
                </c:pt>
                <c:pt idx="14282">
                  <c:v>0.46583999999999998</c:v>
                </c:pt>
                <c:pt idx="14283">
                  <c:v>0.461281</c:v>
                </c:pt>
                <c:pt idx="14284">
                  <c:v>0.47017799999999998</c:v>
                </c:pt>
                <c:pt idx="14285">
                  <c:v>0.47137899999999999</c:v>
                </c:pt>
                <c:pt idx="14286">
                  <c:v>0.466553</c:v>
                </c:pt>
                <c:pt idx="14287">
                  <c:v>0.461086</c:v>
                </c:pt>
                <c:pt idx="14288">
                  <c:v>0.45863799999999999</c:v>
                </c:pt>
                <c:pt idx="14289">
                  <c:v>0.45775500000000002</c:v>
                </c:pt>
                <c:pt idx="14290">
                  <c:v>0.45586300000000002</c:v>
                </c:pt>
                <c:pt idx="14291">
                  <c:v>0.44739099999999998</c:v>
                </c:pt>
                <c:pt idx="14292">
                  <c:v>0.43951299999999999</c:v>
                </c:pt>
                <c:pt idx="14293">
                  <c:v>0.43359199999999998</c:v>
                </c:pt>
                <c:pt idx="14294">
                  <c:v>0.42610300000000001</c:v>
                </c:pt>
                <c:pt idx="14295">
                  <c:v>0.41702800000000001</c:v>
                </c:pt>
                <c:pt idx="14296">
                  <c:v>0.40798899999999999</c:v>
                </c:pt>
                <c:pt idx="14297">
                  <c:v>0.40908600000000001</c:v>
                </c:pt>
                <c:pt idx="14298">
                  <c:v>0.40995300000000001</c:v>
                </c:pt>
                <c:pt idx="14299">
                  <c:v>0.40681099999999998</c:v>
                </c:pt>
                <c:pt idx="14300">
                  <c:v>0.40113300000000002</c:v>
                </c:pt>
                <c:pt idx="14301">
                  <c:v>0.39321299999999998</c:v>
                </c:pt>
                <c:pt idx="14302">
                  <c:v>0.38770100000000002</c:v>
                </c:pt>
                <c:pt idx="14303">
                  <c:v>0.38511299999999998</c:v>
                </c:pt>
                <c:pt idx="14304">
                  <c:v>0.386073</c:v>
                </c:pt>
                <c:pt idx="14305">
                  <c:v>0.393345</c:v>
                </c:pt>
                <c:pt idx="14306">
                  <c:v>0.39860099999999998</c:v>
                </c:pt>
                <c:pt idx="14307">
                  <c:v>0.39724100000000001</c:v>
                </c:pt>
                <c:pt idx="14308">
                  <c:v>0.393569</c:v>
                </c:pt>
                <c:pt idx="14309">
                  <c:v>0.38747599999999999</c:v>
                </c:pt>
                <c:pt idx="14310">
                  <c:v>0.38796599999999998</c:v>
                </c:pt>
                <c:pt idx="14311">
                  <c:v>0.38516299999999998</c:v>
                </c:pt>
                <c:pt idx="14312">
                  <c:v>0.38332300000000002</c:v>
                </c:pt>
                <c:pt idx="14313">
                  <c:v>0.38920700000000003</c:v>
                </c:pt>
                <c:pt idx="14314">
                  <c:v>0.401397</c:v>
                </c:pt>
                <c:pt idx="14315">
                  <c:v>0.40188800000000002</c:v>
                </c:pt>
                <c:pt idx="14316">
                  <c:v>0.399982</c:v>
                </c:pt>
                <c:pt idx="14317">
                  <c:v>0.39643</c:v>
                </c:pt>
                <c:pt idx="14318">
                  <c:v>0.39552700000000002</c:v>
                </c:pt>
                <c:pt idx="14319">
                  <c:v>0.39580399999999999</c:v>
                </c:pt>
                <c:pt idx="14320">
                  <c:v>0.39828400000000003</c:v>
                </c:pt>
                <c:pt idx="14321">
                  <c:v>0.39535999999999999</c:v>
                </c:pt>
                <c:pt idx="14322">
                  <c:v>0.38723400000000002</c:v>
                </c:pt>
                <c:pt idx="14323">
                  <c:v>0.38945299999999999</c:v>
                </c:pt>
                <c:pt idx="14324">
                  <c:v>0.39523999999999998</c:v>
                </c:pt>
                <c:pt idx="14325">
                  <c:v>0.39769599999999999</c:v>
                </c:pt>
                <c:pt idx="14326">
                  <c:v>0.40209299999999998</c:v>
                </c:pt>
                <c:pt idx="14327">
                  <c:v>0.40749999999999997</c:v>
                </c:pt>
                <c:pt idx="14328">
                  <c:v>0.410381</c:v>
                </c:pt>
                <c:pt idx="14329">
                  <c:v>0.41085199999999999</c:v>
                </c:pt>
                <c:pt idx="14330">
                  <c:v>0.41104600000000002</c:v>
                </c:pt>
                <c:pt idx="14331">
                  <c:v>0.407115</c:v>
                </c:pt>
                <c:pt idx="14332">
                  <c:v>0.40232299999999999</c:v>
                </c:pt>
                <c:pt idx="14333">
                  <c:v>0.39816000000000001</c:v>
                </c:pt>
                <c:pt idx="14334">
                  <c:v>0.396457</c:v>
                </c:pt>
                <c:pt idx="14335">
                  <c:v>0.39755299999999999</c:v>
                </c:pt>
                <c:pt idx="14336">
                  <c:v>0.40481800000000001</c:v>
                </c:pt>
                <c:pt idx="14337">
                  <c:v>0.40777000000000002</c:v>
                </c:pt>
                <c:pt idx="14338">
                  <c:v>0.40292699999999998</c:v>
                </c:pt>
                <c:pt idx="14339">
                  <c:v>0.39517600000000003</c:v>
                </c:pt>
                <c:pt idx="14340">
                  <c:v>0.39120700000000003</c:v>
                </c:pt>
                <c:pt idx="14341">
                  <c:v>0.39229000000000003</c:v>
                </c:pt>
                <c:pt idx="14342">
                  <c:v>0.39489200000000002</c:v>
                </c:pt>
                <c:pt idx="14343">
                  <c:v>0.39449800000000002</c:v>
                </c:pt>
                <c:pt idx="14344">
                  <c:v>0.39416200000000001</c:v>
                </c:pt>
                <c:pt idx="14345">
                  <c:v>0.39546799999999999</c:v>
                </c:pt>
                <c:pt idx="14346">
                  <c:v>0.396787</c:v>
                </c:pt>
                <c:pt idx="14347">
                  <c:v>0.39636100000000002</c:v>
                </c:pt>
                <c:pt idx="14348">
                  <c:v>0.394957</c:v>
                </c:pt>
                <c:pt idx="14349">
                  <c:v>0.395785</c:v>
                </c:pt>
                <c:pt idx="14350">
                  <c:v>0.39190799999999998</c:v>
                </c:pt>
                <c:pt idx="14351">
                  <c:v>0.37873499999999999</c:v>
                </c:pt>
                <c:pt idx="14352">
                  <c:v>0.36319600000000002</c:v>
                </c:pt>
                <c:pt idx="14353">
                  <c:v>0.36305999999999999</c:v>
                </c:pt>
                <c:pt idx="14354">
                  <c:v>0.375635</c:v>
                </c:pt>
                <c:pt idx="14355">
                  <c:v>0.388044</c:v>
                </c:pt>
                <c:pt idx="14356">
                  <c:v>0.38937899999999998</c:v>
                </c:pt>
                <c:pt idx="14357">
                  <c:v>0.38798199999999999</c:v>
                </c:pt>
                <c:pt idx="14358">
                  <c:v>0.38958900000000002</c:v>
                </c:pt>
                <c:pt idx="14359">
                  <c:v>0.39101000000000002</c:v>
                </c:pt>
                <c:pt idx="14360">
                  <c:v>0.38757399999999997</c:v>
                </c:pt>
                <c:pt idx="14361">
                  <c:v>0.38469399999999998</c:v>
                </c:pt>
                <c:pt idx="14362">
                  <c:v>0.38505299999999998</c:v>
                </c:pt>
                <c:pt idx="14363">
                  <c:v>0.391181</c:v>
                </c:pt>
                <c:pt idx="14364">
                  <c:v>0.398144</c:v>
                </c:pt>
                <c:pt idx="14365">
                  <c:v>0.398121</c:v>
                </c:pt>
                <c:pt idx="14366">
                  <c:v>0.40117999999999998</c:v>
                </c:pt>
                <c:pt idx="14367">
                  <c:v>0.40773199999999998</c:v>
                </c:pt>
                <c:pt idx="14368">
                  <c:v>0.40714299999999998</c:v>
                </c:pt>
                <c:pt idx="14369">
                  <c:v>0.40305999999999997</c:v>
                </c:pt>
                <c:pt idx="14370">
                  <c:v>0.39900799999999997</c:v>
                </c:pt>
                <c:pt idx="14371">
                  <c:v>0.39330500000000002</c:v>
                </c:pt>
                <c:pt idx="14372">
                  <c:v>0.38325500000000001</c:v>
                </c:pt>
                <c:pt idx="14373">
                  <c:v>0.37509100000000001</c:v>
                </c:pt>
                <c:pt idx="14374">
                  <c:v>0.372083</c:v>
                </c:pt>
                <c:pt idx="14375">
                  <c:v>0.36951200000000001</c:v>
                </c:pt>
                <c:pt idx="14376">
                  <c:v>0.36547800000000003</c:v>
                </c:pt>
                <c:pt idx="14377">
                  <c:v>0.36240600000000001</c:v>
                </c:pt>
                <c:pt idx="14378">
                  <c:v>0.35311199999999998</c:v>
                </c:pt>
                <c:pt idx="14379">
                  <c:v>0.34486699999999998</c:v>
                </c:pt>
                <c:pt idx="14380">
                  <c:v>0.34903400000000001</c:v>
                </c:pt>
                <c:pt idx="14381">
                  <c:v>0.35287800000000002</c:v>
                </c:pt>
                <c:pt idx="14382">
                  <c:v>0.35023100000000001</c:v>
                </c:pt>
                <c:pt idx="14383">
                  <c:v>0.349414</c:v>
                </c:pt>
                <c:pt idx="14384">
                  <c:v>0.34771999999999997</c:v>
                </c:pt>
                <c:pt idx="14385">
                  <c:v>0.34145399999999998</c:v>
                </c:pt>
                <c:pt idx="14386">
                  <c:v>0.331706</c:v>
                </c:pt>
                <c:pt idx="14387">
                  <c:v>0.326492</c:v>
                </c:pt>
                <c:pt idx="14388">
                  <c:v>0.32471</c:v>
                </c:pt>
                <c:pt idx="14389">
                  <c:v>0.32599899999999998</c:v>
                </c:pt>
                <c:pt idx="14390">
                  <c:v>0.32266099999999998</c:v>
                </c:pt>
                <c:pt idx="14391">
                  <c:v>0.317716</c:v>
                </c:pt>
                <c:pt idx="14392">
                  <c:v>0.31314199999999998</c:v>
                </c:pt>
                <c:pt idx="14393">
                  <c:v>0.31325900000000001</c:v>
                </c:pt>
                <c:pt idx="14394">
                  <c:v>0.31386999999999998</c:v>
                </c:pt>
                <c:pt idx="14395">
                  <c:v>0.31662699999999999</c:v>
                </c:pt>
                <c:pt idx="14396">
                  <c:v>0.32029800000000003</c:v>
                </c:pt>
                <c:pt idx="14397">
                  <c:v>0.32377800000000001</c:v>
                </c:pt>
                <c:pt idx="14398">
                  <c:v>0.322162</c:v>
                </c:pt>
                <c:pt idx="14399">
                  <c:v>0.31884400000000002</c:v>
                </c:pt>
                <c:pt idx="14400">
                  <c:v>0.31583800000000001</c:v>
                </c:pt>
                <c:pt idx="14401">
                  <c:v>0.31156200000000001</c:v>
                </c:pt>
                <c:pt idx="14402">
                  <c:v>0.30272900000000003</c:v>
                </c:pt>
                <c:pt idx="14403">
                  <c:v>0.296879</c:v>
                </c:pt>
                <c:pt idx="14404">
                  <c:v>0.292848</c:v>
                </c:pt>
                <c:pt idx="14405">
                  <c:v>0.28707199999999999</c:v>
                </c:pt>
                <c:pt idx="14406">
                  <c:v>0.28221499999999999</c:v>
                </c:pt>
                <c:pt idx="14407">
                  <c:v>0.277667</c:v>
                </c:pt>
                <c:pt idx="14408">
                  <c:v>0.272725</c:v>
                </c:pt>
                <c:pt idx="14409">
                  <c:v>0.27072800000000002</c:v>
                </c:pt>
                <c:pt idx="14410">
                  <c:v>0.27030399999999999</c:v>
                </c:pt>
                <c:pt idx="14411">
                  <c:v>0.27240399999999998</c:v>
                </c:pt>
                <c:pt idx="14412">
                  <c:v>0.25865199999999999</c:v>
                </c:pt>
                <c:pt idx="14413">
                  <c:v>0.25864900000000002</c:v>
                </c:pt>
                <c:pt idx="14414">
                  <c:v>0.25866899999999998</c:v>
                </c:pt>
                <c:pt idx="14415">
                  <c:v>0.26145099999999999</c:v>
                </c:pt>
                <c:pt idx="14416">
                  <c:v>0.263289</c:v>
                </c:pt>
                <c:pt idx="14417">
                  <c:v>0.259882</c:v>
                </c:pt>
                <c:pt idx="14418">
                  <c:v>0.26115300000000002</c:v>
                </c:pt>
                <c:pt idx="14419">
                  <c:v>0.262405</c:v>
                </c:pt>
                <c:pt idx="14420">
                  <c:v>0.26245800000000002</c:v>
                </c:pt>
                <c:pt idx="14421">
                  <c:v>0.25570599999999999</c:v>
                </c:pt>
                <c:pt idx="14422">
                  <c:v>0.23737</c:v>
                </c:pt>
                <c:pt idx="14423">
                  <c:v>0.23256199999999999</c:v>
                </c:pt>
                <c:pt idx="14424">
                  <c:v>0.22850699999999999</c:v>
                </c:pt>
                <c:pt idx="14425">
                  <c:v>0.22539000000000001</c:v>
                </c:pt>
                <c:pt idx="14426">
                  <c:v>0.22264700000000001</c:v>
                </c:pt>
                <c:pt idx="14427">
                  <c:v>0.21710399999999999</c:v>
                </c:pt>
                <c:pt idx="14428">
                  <c:v>0.21365300000000001</c:v>
                </c:pt>
                <c:pt idx="14429">
                  <c:v>0.213009</c:v>
                </c:pt>
                <c:pt idx="14430">
                  <c:v>0.21232999999999999</c:v>
                </c:pt>
                <c:pt idx="14431">
                  <c:v>0.20779300000000001</c:v>
                </c:pt>
                <c:pt idx="14432">
                  <c:v>0.20188</c:v>
                </c:pt>
                <c:pt idx="14433">
                  <c:v>0.202462</c:v>
                </c:pt>
                <c:pt idx="14434">
                  <c:v>0.203511</c:v>
                </c:pt>
                <c:pt idx="14435">
                  <c:v>0.201761</c:v>
                </c:pt>
                <c:pt idx="14436">
                  <c:v>0.19270300000000001</c:v>
                </c:pt>
                <c:pt idx="14437">
                  <c:v>0.18701999999999999</c:v>
                </c:pt>
                <c:pt idx="14438">
                  <c:v>0.18258199999999999</c:v>
                </c:pt>
                <c:pt idx="14439">
                  <c:v>0.183784</c:v>
                </c:pt>
                <c:pt idx="14440">
                  <c:v>0.17897299999999999</c:v>
                </c:pt>
                <c:pt idx="14441">
                  <c:v>0.16633899999999999</c:v>
                </c:pt>
                <c:pt idx="14442">
                  <c:v>0.15571399999999999</c:v>
                </c:pt>
                <c:pt idx="14443">
                  <c:v>0.14880099999999999</c:v>
                </c:pt>
                <c:pt idx="14444">
                  <c:v>0.14627200000000001</c:v>
                </c:pt>
                <c:pt idx="14445">
                  <c:v>0.141179</c:v>
                </c:pt>
                <c:pt idx="14446">
                  <c:v>0.14324300000000001</c:v>
                </c:pt>
                <c:pt idx="14447">
                  <c:v>0.13799900000000001</c:v>
                </c:pt>
                <c:pt idx="14448">
                  <c:v>0.13251599999999999</c:v>
                </c:pt>
                <c:pt idx="14449">
                  <c:v>0.122861</c:v>
                </c:pt>
                <c:pt idx="14450">
                  <c:v>0.11444600000000001</c:v>
                </c:pt>
                <c:pt idx="14451">
                  <c:v>0.11691</c:v>
                </c:pt>
                <c:pt idx="14452">
                  <c:v>0.119292</c:v>
                </c:pt>
                <c:pt idx="14453">
                  <c:v>0.117669</c:v>
                </c:pt>
                <c:pt idx="14454">
                  <c:v>0.112055</c:v>
                </c:pt>
                <c:pt idx="14455">
                  <c:v>0.10308199999999999</c:v>
                </c:pt>
                <c:pt idx="14456">
                  <c:v>9.6453800000000006E-2</c:v>
                </c:pt>
                <c:pt idx="14457">
                  <c:v>9.5545699999999997E-2</c:v>
                </c:pt>
                <c:pt idx="14458">
                  <c:v>8.7150000000000005E-2</c:v>
                </c:pt>
                <c:pt idx="14459">
                  <c:v>7.1360400000000004E-2</c:v>
                </c:pt>
                <c:pt idx="14460">
                  <c:v>6.7418800000000001E-2</c:v>
                </c:pt>
                <c:pt idx="14461">
                  <c:v>7.0000800000000002E-2</c:v>
                </c:pt>
                <c:pt idx="14462">
                  <c:v>7.0570099999999997E-2</c:v>
                </c:pt>
                <c:pt idx="14463">
                  <c:v>7.04066E-2</c:v>
                </c:pt>
                <c:pt idx="14464">
                  <c:v>6.0387299999999998E-2</c:v>
                </c:pt>
                <c:pt idx="14465">
                  <c:v>5.6207E-2</c:v>
                </c:pt>
                <c:pt idx="14466">
                  <c:v>5.7429000000000001E-2</c:v>
                </c:pt>
                <c:pt idx="14467">
                  <c:v>6.0889699999999998E-2</c:v>
                </c:pt>
                <c:pt idx="14468">
                  <c:v>5.7345800000000002E-2</c:v>
                </c:pt>
                <c:pt idx="14469">
                  <c:v>5.4462099999999999E-2</c:v>
                </c:pt>
                <c:pt idx="14470">
                  <c:v>5.1536199999999997E-2</c:v>
                </c:pt>
                <c:pt idx="14471">
                  <c:v>4.9117500000000001E-2</c:v>
                </c:pt>
                <c:pt idx="14472">
                  <c:v>4.6163099999999999E-2</c:v>
                </c:pt>
                <c:pt idx="14473">
                  <c:v>4.6026299999999999E-2</c:v>
                </c:pt>
                <c:pt idx="14474">
                  <c:v>5.5584700000000001E-2</c:v>
                </c:pt>
                <c:pt idx="14475">
                  <c:v>5.4349399999999999E-2</c:v>
                </c:pt>
                <c:pt idx="14476">
                  <c:v>4.7221100000000002E-2</c:v>
                </c:pt>
                <c:pt idx="14477">
                  <c:v>3.5402900000000001E-2</c:v>
                </c:pt>
                <c:pt idx="14478">
                  <c:v>3.3741699999999999E-2</c:v>
                </c:pt>
                <c:pt idx="14479">
                  <c:v>3.3210700000000003E-2</c:v>
                </c:pt>
                <c:pt idx="14480">
                  <c:v>3.1976699999999997E-2</c:v>
                </c:pt>
                <c:pt idx="14481">
                  <c:v>3.8116700000000003E-2</c:v>
                </c:pt>
                <c:pt idx="14482">
                  <c:v>3.89807E-2</c:v>
                </c:pt>
                <c:pt idx="14483">
                  <c:v>3.8639800000000002E-2</c:v>
                </c:pt>
                <c:pt idx="14484">
                  <c:v>4.0759999999999998E-2</c:v>
                </c:pt>
                <c:pt idx="14485">
                  <c:v>3.7774099999999998E-2</c:v>
                </c:pt>
                <c:pt idx="14486">
                  <c:v>2.2746599999999999E-2</c:v>
                </c:pt>
                <c:pt idx="14487">
                  <c:v>1.6230000000000001E-2</c:v>
                </c:pt>
                <c:pt idx="14488">
                  <c:v>1.2782999999999999E-2</c:v>
                </c:pt>
                <c:pt idx="14489">
                  <c:v>6.5296800000000004E-3</c:v>
                </c:pt>
                <c:pt idx="14490">
                  <c:v>-3.7882100000000002E-3</c:v>
                </c:pt>
                <c:pt idx="14491">
                  <c:v>-6.3009499999999996E-3</c:v>
                </c:pt>
                <c:pt idx="14492">
                  <c:v>-5.6774E-3</c:v>
                </c:pt>
                <c:pt idx="14493">
                  <c:v>-4.53821E-3</c:v>
                </c:pt>
                <c:pt idx="14494">
                  <c:v>-3.0798100000000001E-3</c:v>
                </c:pt>
                <c:pt idx="14495">
                  <c:v>-7.7549100000000003E-3</c:v>
                </c:pt>
                <c:pt idx="14496">
                  <c:v>-1.8959E-2</c:v>
                </c:pt>
                <c:pt idx="14497">
                  <c:v>-2.10323E-2</c:v>
                </c:pt>
                <c:pt idx="14498">
                  <c:v>-2.51515E-2</c:v>
                </c:pt>
                <c:pt idx="14499">
                  <c:v>-2.8463800000000001E-2</c:v>
                </c:pt>
                <c:pt idx="14500">
                  <c:v>-3.0180200000000001E-2</c:v>
                </c:pt>
                <c:pt idx="14501">
                  <c:v>-3.0157E-2</c:v>
                </c:pt>
                <c:pt idx="14502">
                  <c:v>-3.0906300000000001E-2</c:v>
                </c:pt>
                <c:pt idx="14503">
                  <c:v>-2.8106699999999998E-2</c:v>
                </c:pt>
                <c:pt idx="14504">
                  <c:v>-2.7645800000000002E-2</c:v>
                </c:pt>
                <c:pt idx="14505">
                  <c:v>-3.2950399999999998E-2</c:v>
                </c:pt>
                <c:pt idx="14506">
                  <c:v>-3.7615900000000001E-2</c:v>
                </c:pt>
                <c:pt idx="14507">
                  <c:v>-3.9817400000000003E-2</c:v>
                </c:pt>
                <c:pt idx="14508">
                  <c:v>-4.1983699999999999E-2</c:v>
                </c:pt>
                <c:pt idx="14509">
                  <c:v>-4.5197800000000003E-2</c:v>
                </c:pt>
                <c:pt idx="14510">
                  <c:v>-4.3221900000000001E-2</c:v>
                </c:pt>
                <c:pt idx="14511">
                  <c:v>-3.69465E-2</c:v>
                </c:pt>
                <c:pt idx="14512">
                  <c:v>-3.2065799999999998E-2</c:v>
                </c:pt>
                <c:pt idx="14513">
                  <c:v>-2.8889399999999999E-2</c:v>
                </c:pt>
                <c:pt idx="14514">
                  <c:v>-2.77699E-2</c:v>
                </c:pt>
                <c:pt idx="14515">
                  <c:v>-2.5824300000000001E-2</c:v>
                </c:pt>
                <c:pt idx="14516">
                  <c:v>-2.75204E-2</c:v>
                </c:pt>
                <c:pt idx="14517">
                  <c:v>-3.2896700000000001E-2</c:v>
                </c:pt>
                <c:pt idx="14518">
                  <c:v>-3.9503000000000003E-2</c:v>
                </c:pt>
                <c:pt idx="14519">
                  <c:v>-4.4675399999999997E-2</c:v>
                </c:pt>
                <c:pt idx="14520">
                  <c:v>-4.49272E-2</c:v>
                </c:pt>
                <c:pt idx="14521">
                  <c:v>-4.4363100000000003E-2</c:v>
                </c:pt>
                <c:pt idx="14522">
                  <c:v>-4.4464200000000002E-2</c:v>
                </c:pt>
                <c:pt idx="14523">
                  <c:v>-4.5576100000000001E-2</c:v>
                </c:pt>
                <c:pt idx="14524">
                  <c:v>-4.7758299999999997E-2</c:v>
                </c:pt>
                <c:pt idx="14525">
                  <c:v>-4.6083600000000002E-2</c:v>
                </c:pt>
                <c:pt idx="14526">
                  <c:v>-4.0235399999999998E-2</c:v>
                </c:pt>
                <c:pt idx="14527">
                  <c:v>-4.5407400000000001E-2</c:v>
                </c:pt>
                <c:pt idx="14528">
                  <c:v>-5.00315E-2</c:v>
                </c:pt>
                <c:pt idx="14529">
                  <c:v>-5.2349300000000001E-2</c:v>
                </c:pt>
                <c:pt idx="14530">
                  <c:v>-5.4148399999999999E-2</c:v>
                </c:pt>
                <c:pt idx="14531">
                  <c:v>-5.3206900000000001E-2</c:v>
                </c:pt>
                <c:pt idx="14532">
                  <c:v>-5.0677800000000002E-2</c:v>
                </c:pt>
                <c:pt idx="14533">
                  <c:v>-4.75241E-2</c:v>
                </c:pt>
                <c:pt idx="14534">
                  <c:v>-4.9002499999999997E-2</c:v>
                </c:pt>
                <c:pt idx="14535">
                  <c:v>-4.9665500000000001E-2</c:v>
                </c:pt>
                <c:pt idx="14536">
                  <c:v>-4.8689499999999997E-2</c:v>
                </c:pt>
                <c:pt idx="14537">
                  <c:v>-4.6307000000000001E-2</c:v>
                </c:pt>
                <c:pt idx="14538">
                  <c:v>-4.3939499999999999E-2</c:v>
                </c:pt>
                <c:pt idx="14539">
                  <c:v>-4.2572600000000002E-2</c:v>
                </c:pt>
                <c:pt idx="14540">
                  <c:v>-4.2747300000000002E-2</c:v>
                </c:pt>
                <c:pt idx="14541">
                  <c:v>-3.7594700000000002E-2</c:v>
                </c:pt>
                <c:pt idx="14542">
                  <c:v>-3.47458E-2</c:v>
                </c:pt>
                <c:pt idx="14543">
                  <c:v>-2.7562199999999999E-2</c:v>
                </c:pt>
                <c:pt idx="14544">
                  <c:v>-1.54162E-2</c:v>
                </c:pt>
                <c:pt idx="14545">
                  <c:v>-3.4287499999999999E-3</c:v>
                </c:pt>
                <c:pt idx="14546">
                  <c:v>-2.0467900000000001E-4</c:v>
                </c:pt>
                <c:pt idx="14547">
                  <c:v>-4.0629300000000002E-3</c:v>
                </c:pt>
                <c:pt idx="14548">
                  <c:v>-9.9082300000000005E-3</c:v>
                </c:pt>
                <c:pt idx="14549">
                  <c:v>-1.48132E-2</c:v>
                </c:pt>
                <c:pt idx="14550">
                  <c:v>-1.8067099999999999E-2</c:v>
                </c:pt>
                <c:pt idx="14551">
                  <c:v>-1.4467499999999999E-2</c:v>
                </c:pt>
                <c:pt idx="14552">
                  <c:v>-9.7039299999999995E-3</c:v>
                </c:pt>
                <c:pt idx="14553">
                  <c:v>-6.1730200000000004E-3</c:v>
                </c:pt>
                <c:pt idx="14554">
                  <c:v>-7.8326800000000005E-4</c:v>
                </c:pt>
                <c:pt idx="14555">
                  <c:v>5.1288000000000002E-3</c:v>
                </c:pt>
                <c:pt idx="14556">
                  <c:v>5.4357199999999998E-3</c:v>
                </c:pt>
                <c:pt idx="14557">
                  <c:v>6.23822E-3</c:v>
                </c:pt>
                <c:pt idx="14558">
                  <c:v>1.08311E-2</c:v>
                </c:pt>
                <c:pt idx="14559">
                  <c:v>1.53855E-2</c:v>
                </c:pt>
                <c:pt idx="14560">
                  <c:v>1.6589699999999999E-2</c:v>
                </c:pt>
                <c:pt idx="14561">
                  <c:v>1.75552E-2</c:v>
                </c:pt>
                <c:pt idx="14562">
                  <c:v>2.59822E-2</c:v>
                </c:pt>
                <c:pt idx="14563">
                  <c:v>4.0674000000000002E-2</c:v>
                </c:pt>
                <c:pt idx="14564">
                  <c:v>4.6198799999999998E-2</c:v>
                </c:pt>
                <c:pt idx="14565">
                  <c:v>4.5680100000000001E-2</c:v>
                </c:pt>
                <c:pt idx="14566">
                  <c:v>4.8033199999999998E-2</c:v>
                </c:pt>
                <c:pt idx="14567">
                  <c:v>4.9382299999999997E-2</c:v>
                </c:pt>
                <c:pt idx="14568">
                  <c:v>5.2158900000000001E-2</c:v>
                </c:pt>
                <c:pt idx="14569">
                  <c:v>5.4434099999999999E-2</c:v>
                </c:pt>
                <c:pt idx="14570">
                  <c:v>5.7969600000000003E-2</c:v>
                </c:pt>
                <c:pt idx="14571">
                  <c:v>6.5526000000000001E-2</c:v>
                </c:pt>
                <c:pt idx="14572">
                  <c:v>7.1201100000000003E-2</c:v>
                </c:pt>
                <c:pt idx="14573">
                  <c:v>7.4250499999999997E-2</c:v>
                </c:pt>
                <c:pt idx="14574">
                  <c:v>7.6399499999999995E-2</c:v>
                </c:pt>
                <c:pt idx="14575">
                  <c:v>7.7217300000000003E-2</c:v>
                </c:pt>
                <c:pt idx="14576">
                  <c:v>8.0011899999999997E-2</c:v>
                </c:pt>
                <c:pt idx="14577">
                  <c:v>8.4757299999999994E-2</c:v>
                </c:pt>
                <c:pt idx="14578">
                  <c:v>9.1605800000000001E-2</c:v>
                </c:pt>
                <c:pt idx="14579">
                  <c:v>9.8248100000000005E-2</c:v>
                </c:pt>
                <c:pt idx="14580">
                  <c:v>0.102412</c:v>
                </c:pt>
                <c:pt idx="14581">
                  <c:v>0.108637</c:v>
                </c:pt>
                <c:pt idx="14582">
                  <c:v>0.11414000000000001</c:v>
                </c:pt>
                <c:pt idx="14583">
                  <c:v>0.119408</c:v>
                </c:pt>
                <c:pt idx="14584">
                  <c:v>0.12654799999999999</c:v>
                </c:pt>
                <c:pt idx="14585">
                  <c:v>0.131575</c:v>
                </c:pt>
                <c:pt idx="14586">
                  <c:v>0.13495599999999999</c:v>
                </c:pt>
                <c:pt idx="14587">
                  <c:v>0.141762</c:v>
                </c:pt>
                <c:pt idx="14588">
                  <c:v>0.14863699999999999</c:v>
                </c:pt>
                <c:pt idx="14589">
                  <c:v>0.14994299999999999</c:v>
                </c:pt>
                <c:pt idx="14590">
                  <c:v>0.151504</c:v>
                </c:pt>
                <c:pt idx="14591">
                  <c:v>0.15906699999999999</c:v>
                </c:pt>
                <c:pt idx="14592">
                  <c:v>0.16383500000000001</c:v>
                </c:pt>
                <c:pt idx="14593">
                  <c:v>0.15928200000000001</c:v>
                </c:pt>
                <c:pt idx="14594">
                  <c:v>0.156055</c:v>
                </c:pt>
                <c:pt idx="14595">
                  <c:v>0.16397500000000001</c:v>
                </c:pt>
                <c:pt idx="14596">
                  <c:v>0.171676</c:v>
                </c:pt>
                <c:pt idx="14597">
                  <c:v>0.17156199999999999</c:v>
                </c:pt>
                <c:pt idx="14598">
                  <c:v>0.17427200000000001</c:v>
                </c:pt>
                <c:pt idx="14599">
                  <c:v>0.17771100000000001</c:v>
                </c:pt>
                <c:pt idx="14600">
                  <c:v>0.17802000000000001</c:v>
                </c:pt>
                <c:pt idx="14601">
                  <c:v>0.176372</c:v>
                </c:pt>
                <c:pt idx="14602">
                  <c:v>0.18031900000000001</c:v>
                </c:pt>
                <c:pt idx="14603">
                  <c:v>0.18701100000000001</c:v>
                </c:pt>
                <c:pt idx="14604">
                  <c:v>0.189306</c:v>
                </c:pt>
                <c:pt idx="14605">
                  <c:v>0.19014500000000001</c:v>
                </c:pt>
                <c:pt idx="14606">
                  <c:v>0.19069800000000001</c:v>
                </c:pt>
                <c:pt idx="14607">
                  <c:v>0.193971</c:v>
                </c:pt>
                <c:pt idx="14608">
                  <c:v>0.20979</c:v>
                </c:pt>
                <c:pt idx="14609">
                  <c:v>0.22656499999999999</c:v>
                </c:pt>
                <c:pt idx="14610">
                  <c:v>0.22833300000000001</c:v>
                </c:pt>
                <c:pt idx="14611">
                  <c:v>0.22020500000000001</c:v>
                </c:pt>
                <c:pt idx="14612">
                  <c:v>0.21337100000000001</c:v>
                </c:pt>
                <c:pt idx="14613">
                  <c:v>0.21748899999999999</c:v>
                </c:pt>
                <c:pt idx="14614">
                  <c:v>0.22070000000000001</c:v>
                </c:pt>
                <c:pt idx="14615">
                  <c:v>0.22215199999999999</c:v>
                </c:pt>
                <c:pt idx="14616">
                  <c:v>0.22490099999999999</c:v>
                </c:pt>
                <c:pt idx="14617">
                  <c:v>0.22314400000000001</c:v>
                </c:pt>
                <c:pt idx="14618">
                  <c:v>0.22059200000000001</c:v>
                </c:pt>
                <c:pt idx="14619">
                  <c:v>0.216059</c:v>
                </c:pt>
                <c:pt idx="14620">
                  <c:v>0.211174</c:v>
                </c:pt>
                <c:pt idx="14621">
                  <c:v>0.21726999999999999</c:v>
                </c:pt>
                <c:pt idx="14622">
                  <c:v>0.22814699999999999</c:v>
                </c:pt>
                <c:pt idx="14623">
                  <c:v>0.242253</c:v>
                </c:pt>
                <c:pt idx="14624">
                  <c:v>0.25000899999999998</c:v>
                </c:pt>
                <c:pt idx="14625">
                  <c:v>0.24872900000000001</c:v>
                </c:pt>
                <c:pt idx="14626">
                  <c:v>0.25024299999999999</c:v>
                </c:pt>
                <c:pt idx="14627">
                  <c:v>0.25625799999999999</c:v>
                </c:pt>
                <c:pt idx="14628">
                  <c:v>0.26892100000000002</c:v>
                </c:pt>
                <c:pt idx="14629">
                  <c:v>0.283945</c:v>
                </c:pt>
                <c:pt idx="14630">
                  <c:v>0.30285000000000001</c:v>
                </c:pt>
                <c:pt idx="14631">
                  <c:v>0.31236599999999998</c:v>
                </c:pt>
                <c:pt idx="14632">
                  <c:v>0.31489899999999998</c:v>
                </c:pt>
                <c:pt idx="14633">
                  <c:v>0.31540099999999999</c:v>
                </c:pt>
                <c:pt idx="14634">
                  <c:v>0.312778</c:v>
                </c:pt>
                <c:pt idx="14635">
                  <c:v>0.31193199999999999</c:v>
                </c:pt>
                <c:pt idx="14636">
                  <c:v>0.31232100000000002</c:v>
                </c:pt>
                <c:pt idx="14637">
                  <c:v>0.32150099999999998</c:v>
                </c:pt>
                <c:pt idx="14638">
                  <c:v>0.34222900000000001</c:v>
                </c:pt>
                <c:pt idx="14639">
                  <c:v>0.35698099999999999</c:v>
                </c:pt>
                <c:pt idx="14640">
                  <c:v>0.37588100000000002</c:v>
                </c:pt>
                <c:pt idx="14641">
                  <c:v>0.400009</c:v>
                </c:pt>
                <c:pt idx="14642">
                  <c:v>0.42393999999999998</c:v>
                </c:pt>
                <c:pt idx="14643">
                  <c:v>0.44489400000000001</c:v>
                </c:pt>
                <c:pt idx="14644">
                  <c:v>0.46555600000000003</c:v>
                </c:pt>
                <c:pt idx="14645">
                  <c:v>0.48357299999999998</c:v>
                </c:pt>
                <c:pt idx="14646">
                  <c:v>0.492475</c:v>
                </c:pt>
                <c:pt idx="14647">
                  <c:v>0.50049399999999999</c:v>
                </c:pt>
                <c:pt idx="14648">
                  <c:v>0.50491399999999997</c:v>
                </c:pt>
                <c:pt idx="14649">
                  <c:v>0.51550099999999999</c:v>
                </c:pt>
                <c:pt idx="14650">
                  <c:v>0.52127400000000002</c:v>
                </c:pt>
                <c:pt idx="14651">
                  <c:v>0.51807199999999998</c:v>
                </c:pt>
                <c:pt idx="14652">
                  <c:v>0.52078599999999997</c:v>
                </c:pt>
                <c:pt idx="14653">
                  <c:v>0.51782700000000004</c:v>
                </c:pt>
                <c:pt idx="14654">
                  <c:v>0.51710999999999996</c:v>
                </c:pt>
                <c:pt idx="14655">
                  <c:v>0.51489799999999997</c:v>
                </c:pt>
                <c:pt idx="14656">
                  <c:v>0.51566999999999996</c:v>
                </c:pt>
                <c:pt idx="14657">
                  <c:v>0.51594700000000004</c:v>
                </c:pt>
                <c:pt idx="14658">
                  <c:v>0.52172700000000005</c:v>
                </c:pt>
                <c:pt idx="14659">
                  <c:v>0.53185499999999997</c:v>
                </c:pt>
                <c:pt idx="14660">
                  <c:v>0.54153499999999999</c:v>
                </c:pt>
                <c:pt idx="14661">
                  <c:v>0.54330999999999996</c:v>
                </c:pt>
                <c:pt idx="14662">
                  <c:v>0.545624</c:v>
                </c:pt>
                <c:pt idx="14663">
                  <c:v>0.54164900000000005</c:v>
                </c:pt>
                <c:pt idx="14664">
                  <c:v>0.53693299999999999</c:v>
                </c:pt>
                <c:pt idx="14665">
                  <c:v>0.53219000000000005</c:v>
                </c:pt>
                <c:pt idx="14666">
                  <c:v>0.529362</c:v>
                </c:pt>
                <c:pt idx="14667">
                  <c:v>0.52528600000000003</c:v>
                </c:pt>
                <c:pt idx="14668">
                  <c:v>0.51300100000000004</c:v>
                </c:pt>
                <c:pt idx="14669">
                  <c:v>0.49850299999999997</c:v>
                </c:pt>
                <c:pt idx="14670">
                  <c:v>0.48999100000000001</c:v>
                </c:pt>
                <c:pt idx="14671">
                  <c:v>0.48499399999999998</c:v>
                </c:pt>
                <c:pt idx="14672">
                  <c:v>0.47625099999999998</c:v>
                </c:pt>
                <c:pt idx="14673">
                  <c:v>0.46278599999999998</c:v>
                </c:pt>
                <c:pt idx="14674">
                  <c:v>0.44422699999999998</c:v>
                </c:pt>
                <c:pt idx="14675">
                  <c:v>0.43304599999999999</c:v>
                </c:pt>
                <c:pt idx="14676">
                  <c:v>0.408524</c:v>
                </c:pt>
                <c:pt idx="14677">
                  <c:v>0.38885900000000001</c:v>
                </c:pt>
                <c:pt idx="14678">
                  <c:v>0.38571699999999998</c:v>
                </c:pt>
                <c:pt idx="14679">
                  <c:v>0.40834700000000002</c:v>
                </c:pt>
                <c:pt idx="14680">
                  <c:v>0.43764399999999998</c:v>
                </c:pt>
                <c:pt idx="14681">
                  <c:v>0.45085799999999998</c:v>
                </c:pt>
                <c:pt idx="14682">
                  <c:v>0.45330100000000001</c:v>
                </c:pt>
                <c:pt idx="14683">
                  <c:v>0.44761000000000001</c:v>
                </c:pt>
                <c:pt idx="14684">
                  <c:v>0.44284499999999999</c:v>
                </c:pt>
                <c:pt idx="14685">
                  <c:v>0.44234400000000001</c:v>
                </c:pt>
                <c:pt idx="14686">
                  <c:v>0.43887300000000001</c:v>
                </c:pt>
                <c:pt idx="14687">
                  <c:v>0.427647</c:v>
                </c:pt>
                <c:pt idx="14688">
                  <c:v>0.41749799999999998</c:v>
                </c:pt>
                <c:pt idx="14689">
                  <c:v>0.41022199999999998</c:v>
                </c:pt>
                <c:pt idx="14690">
                  <c:v>0.40421200000000002</c:v>
                </c:pt>
                <c:pt idx="14691">
                  <c:v>0.39357500000000001</c:v>
                </c:pt>
                <c:pt idx="14692">
                  <c:v>0.38751000000000002</c:v>
                </c:pt>
                <c:pt idx="14693">
                  <c:v>0.38314700000000002</c:v>
                </c:pt>
                <c:pt idx="14694">
                  <c:v>0.37183699999999997</c:v>
                </c:pt>
                <c:pt idx="14695">
                  <c:v>0.361234</c:v>
                </c:pt>
                <c:pt idx="14696">
                  <c:v>0.35025600000000001</c:v>
                </c:pt>
                <c:pt idx="14697">
                  <c:v>0.33816800000000002</c:v>
                </c:pt>
                <c:pt idx="14698">
                  <c:v>0.32514599999999999</c:v>
                </c:pt>
                <c:pt idx="14699">
                  <c:v>0.30970900000000001</c:v>
                </c:pt>
                <c:pt idx="14700">
                  <c:v>0.29495700000000002</c:v>
                </c:pt>
                <c:pt idx="14701">
                  <c:v>0.28065499999999999</c:v>
                </c:pt>
                <c:pt idx="14702">
                  <c:v>0.27000099999999999</c:v>
                </c:pt>
                <c:pt idx="14703">
                  <c:v>0.26407799999999998</c:v>
                </c:pt>
                <c:pt idx="14704">
                  <c:v>0.25573200000000001</c:v>
                </c:pt>
                <c:pt idx="14705">
                  <c:v>0.237957</c:v>
                </c:pt>
                <c:pt idx="14706">
                  <c:v>0.22140599999999999</c:v>
                </c:pt>
                <c:pt idx="14707">
                  <c:v>0.21493000000000001</c:v>
                </c:pt>
                <c:pt idx="14708">
                  <c:v>0.207174</c:v>
                </c:pt>
                <c:pt idx="14709">
                  <c:v>0.20635600000000001</c:v>
                </c:pt>
                <c:pt idx="14710">
                  <c:v>0.206233</c:v>
                </c:pt>
                <c:pt idx="14711">
                  <c:v>0.206596</c:v>
                </c:pt>
                <c:pt idx="14712">
                  <c:v>0.19855</c:v>
                </c:pt>
                <c:pt idx="14713">
                  <c:v>0.19140099999999999</c:v>
                </c:pt>
                <c:pt idx="14714">
                  <c:v>0.19095300000000001</c:v>
                </c:pt>
                <c:pt idx="14715">
                  <c:v>0.184668</c:v>
                </c:pt>
                <c:pt idx="14716">
                  <c:v>0.17021</c:v>
                </c:pt>
                <c:pt idx="14717">
                  <c:v>0.157495</c:v>
                </c:pt>
                <c:pt idx="14718">
                  <c:v>0.152888</c:v>
                </c:pt>
                <c:pt idx="14719">
                  <c:v>0.15201799999999999</c:v>
                </c:pt>
                <c:pt idx="14720">
                  <c:v>0.15224599999999999</c:v>
                </c:pt>
                <c:pt idx="14721">
                  <c:v>0.16180600000000001</c:v>
                </c:pt>
                <c:pt idx="14722">
                  <c:v>0.17136299999999999</c:v>
                </c:pt>
                <c:pt idx="14723">
                  <c:v>0.17685400000000001</c:v>
                </c:pt>
                <c:pt idx="14724">
                  <c:v>0.18129100000000001</c:v>
                </c:pt>
                <c:pt idx="14725">
                  <c:v>0.190054</c:v>
                </c:pt>
                <c:pt idx="14726">
                  <c:v>0.20500099999999999</c:v>
                </c:pt>
                <c:pt idx="14727">
                  <c:v>0.22218399999999999</c:v>
                </c:pt>
                <c:pt idx="14728">
                  <c:v>0.23572100000000001</c:v>
                </c:pt>
                <c:pt idx="14729">
                  <c:v>0.23910999999999999</c:v>
                </c:pt>
                <c:pt idx="14730">
                  <c:v>0.23732400000000001</c:v>
                </c:pt>
                <c:pt idx="14731">
                  <c:v>0.237791</c:v>
                </c:pt>
                <c:pt idx="14732">
                  <c:v>0.23798900000000001</c:v>
                </c:pt>
                <c:pt idx="14733">
                  <c:v>0.23769000000000001</c:v>
                </c:pt>
                <c:pt idx="14734">
                  <c:v>0.238315</c:v>
                </c:pt>
                <c:pt idx="14735">
                  <c:v>0.242559</c:v>
                </c:pt>
                <c:pt idx="14736">
                  <c:v>0.24424599999999999</c:v>
                </c:pt>
                <c:pt idx="14737">
                  <c:v>0.24757799999999999</c:v>
                </c:pt>
                <c:pt idx="14738">
                  <c:v>0.25025799999999998</c:v>
                </c:pt>
                <c:pt idx="14739">
                  <c:v>0.251336</c:v>
                </c:pt>
                <c:pt idx="14740">
                  <c:v>0.24784500000000001</c:v>
                </c:pt>
                <c:pt idx="14741">
                  <c:v>0.24285100000000001</c:v>
                </c:pt>
                <c:pt idx="14742">
                  <c:v>0.24419299999999999</c:v>
                </c:pt>
                <c:pt idx="14743">
                  <c:v>0.24293200000000001</c:v>
                </c:pt>
                <c:pt idx="14744">
                  <c:v>0.24151300000000001</c:v>
                </c:pt>
                <c:pt idx="14745">
                  <c:v>0.230181</c:v>
                </c:pt>
                <c:pt idx="14746">
                  <c:v>0.22212599999999999</c:v>
                </c:pt>
                <c:pt idx="14747">
                  <c:v>0.217886</c:v>
                </c:pt>
                <c:pt idx="14748">
                  <c:v>0.20963000000000001</c:v>
                </c:pt>
                <c:pt idx="14749">
                  <c:v>0.199382</c:v>
                </c:pt>
                <c:pt idx="14750">
                  <c:v>0.18215899999999999</c:v>
                </c:pt>
                <c:pt idx="14751">
                  <c:v>0.164465</c:v>
                </c:pt>
                <c:pt idx="14752">
                  <c:v>0.153721</c:v>
                </c:pt>
                <c:pt idx="14753">
                  <c:v>0.14747499999999999</c:v>
                </c:pt>
                <c:pt idx="14754">
                  <c:v>0.13435800000000001</c:v>
                </c:pt>
                <c:pt idx="14755">
                  <c:v>0.108135</c:v>
                </c:pt>
                <c:pt idx="14756">
                  <c:v>9.4230599999999998E-2</c:v>
                </c:pt>
                <c:pt idx="14757">
                  <c:v>8.39945E-2</c:v>
                </c:pt>
                <c:pt idx="14758">
                  <c:v>7.0297999999999999E-2</c:v>
                </c:pt>
                <c:pt idx="14759">
                  <c:v>5.2106E-2</c:v>
                </c:pt>
                <c:pt idx="14760">
                  <c:v>3.1784699999999999E-2</c:v>
                </c:pt>
                <c:pt idx="14761">
                  <c:v>1.7358999999999999E-2</c:v>
                </c:pt>
                <c:pt idx="14762">
                  <c:v>5.1645600000000003E-3</c:v>
                </c:pt>
                <c:pt idx="14763">
                  <c:v>-1.4603100000000001E-2</c:v>
                </c:pt>
                <c:pt idx="14764">
                  <c:v>-2.71694E-2</c:v>
                </c:pt>
                <c:pt idx="14765">
                  <c:v>-3.4328699999999997E-2</c:v>
                </c:pt>
                <c:pt idx="14766">
                  <c:v>-5.3656000000000002E-2</c:v>
                </c:pt>
                <c:pt idx="14767">
                  <c:v>-5.9725399999999998E-2</c:v>
                </c:pt>
                <c:pt idx="14768">
                  <c:v>-6.5451099999999998E-2</c:v>
                </c:pt>
                <c:pt idx="14769">
                  <c:v>-7.7678399999999995E-2</c:v>
                </c:pt>
                <c:pt idx="14770">
                  <c:v>-9.3602699999999997E-2</c:v>
                </c:pt>
                <c:pt idx="14771">
                  <c:v>-0.102481</c:v>
                </c:pt>
                <c:pt idx="14772">
                  <c:v>-0.117783</c:v>
                </c:pt>
                <c:pt idx="14773">
                  <c:v>-0.131744</c:v>
                </c:pt>
                <c:pt idx="14774">
                  <c:v>-0.136656</c:v>
                </c:pt>
                <c:pt idx="14775">
                  <c:v>-0.14052400000000001</c:v>
                </c:pt>
                <c:pt idx="14776">
                  <c:v>-0.14189199999999999</c:v>
                </c:pt>
                <c:pt idx="14777">
                  <c:v>-0.141239</c:v>
                </c:pt>
                <c:pt idx="14778">
                  <c:v>-0.13811399999999999</c:v>
                </c:pt>
                <c:pt idx="14779">
                  <c:v>-0.143044</c:v>
                </c:pt>
                <c:pt idx="14780">
                  <c:v>-0.152587</c:v>
                </c:pt>
                <c:pt idx="14781">
                  <c:v>-0.17199999999999999</c:v>
                </c:pt>
                <c:pt idx="14782">
                  <c:v>-0.178094</c:v>
                </c:pt>
                <c:pt idx="14783">
                  <c:v>-0.17632500000000001</c:v>
                </c:pt>
                <c:pt idx="14784">
                  <c:v>-0.17060700000000001</c:v>
                </c:pt>
                <c:pt idx="14785">
                  <c:v>-0.159363</c:v>
                </c:pt>
                <c:pt idx="14786">
                  <c:v>-0.13125600000000001</c:v>
                </c:pt>
                <c:pt idx="14787">
                  <c:v>-0.10559300000000001</c:v>
                </c:pt>
                <c:pt idx="14788">
                  <c:v>-7.8168199999999993E-2</c:v>
                </c:pt>
                <c:pt idx="14789">
                  <c:v>-5.3977200000000003E-2</c:v>
                </c:pt>
                <c:pt idx="14790">
                  <c:v>-4.24398E-2</c:v>
                </c:pt>
                <c:pt idx="14791">
                  <c:v>-3.5299499999999998E-2</c:v>
                </c:pt>
                <c:pt idx="14792">
                  <c:v>-3.0089500000000002E-2</c:v>
                </c:pt>
                <c:pt idx="14793">
                  <c:v>-3.1746099999999999E-2</c:v>
                </c:pt>
                <c:pt idx="14794">
                  <c:v>-3.2464800000000002E-2</c:v>
                </c:pt>
                <c:pt idx="14795">
                  <c:v>-3.34688E-2</c:v>
                </c:pt>
                <c:pt idx="14796">
                  <c:v>-3.5273600000000002E-2</c:v>
                </c:pt>
                <c:pt idx="14797">
                  <c:v>-3.4041799999999997E-2</c:v>
                </c:pt>
                <c:pt idx="14798">
                  <c:v>-2.6412499999999998E-2</c:v>
                </c:pt>
                <c:pt idx="14799">
                  <c:v>-1.32935E-2</c:v>
                </c:pt>
                <c:pt idx="14800">
                  <c:v>-2.3867900000000002E-3</c:v>
                </c:pt>
                <c:pt idx="14801">
                  <c:v>2.826E-3</c:v>
                </c:pt>
                <c:pt idx="14802">
                  <c:v>2.59947E-3</c:v>
                </c:pt>
                <c:pt idx="14803">
                  <c:v>-4.32878E-3</c:v>
                </c:pt>
                <c:pt idx="14804">
                  <c:v>-1.3919399999999999E-3</c:v>
                </c:pt>
                <c:pt idx="14805">
                  <c:v>-4.3982500000000002E-3</c:v>
                </c:pt>
                <c:pt idx="14806">
                  <c:v>-4.2817599999999999E-3</c:v>
                </c:pt>
                <c:pt idx="14807">
                  <c:v>-6.7256599999999998E-4</c:v>
                </c:pt>
                <c:pt idx="14808">
                  <c:v>4.5369299999999998E-3</c:v>
                </c:pt>
                <c:pt idx="14809">
                  <c:v>1.1135600000000001E-2</c:v>
                </c:pt>
                <c:pt idx="14810">
                  <c:v>1.40863E-2</c:v>
                </c:pt>
                <c:pt idx="14811">
                  <c:v>1.42995E-2</c:v>
                </c:pt>
                <c:pt idx="14812">
                  <c:v>1.8124100000000001E-2</c:v>
                </c:pt>
                <c:pt idx="14813">
                  <c:v>2.4676E-2</c:v>
                </c:pt>
                <c:pt idx="14814">
                  <c:v>2.7225900000000001E-2</c:v>
                </c:pt>
                <c:pt idx="14815">
                  <c:v>2.5585299999999998E-2</c:v>
                </c:pt>
                <c:pt idx="14816">
                  <c:v>2.60098E-2</c:v>
                </c:pt>
                <c:pt idx="14817">
                  <c:v>2.4607E-2</c:v>
                </c:pt>
                <c:pt idx="14818">
                  <c:v>2.1959800000000002E-2</c:v>
                </c:pt>
                <c:pt idx="14819">
                  <c:v>1.2631099999999999E-2</c:v>
                </c:pt>
                <c:pt idx="14820">
                  <c:v>-1.79364E-3</c:v>
                </c:pt>
                <c:pt idx="14821">
                  <c:v>-1.4461099999999999E-2</c:v>
                </c:pt>
                <c:pt idx="14822">
                  <c:v>-2.1129200000000001E-2</c:v>
                </c:pt>
                <c:pt idx="14823">
                  <c:v>-2.9336999999999998E-2</c:v>
                </c:pt>
                <c:pt idx="14824">
                  <c:v>-4.05972E-2</c:v>
                </c:pt>
                <c:pt idx="14825">
                  <c:v>-4.9737799999999999E-2</c:v>
                </c:pt>
                <c:pt idx="14826">
                  <c:v>-6.4144300000000001E-2</c:v>
                </c:pt>
                <c:pt idx="14827">
                  <c:v>-7.9049099999999997E-2</c:v>
                </c:pt>
                <c:pt idx="14828">
                  <c:v>-9.1344999999999996E-2</c:v>
                </c:pt>
                <c:pt idx="14829">
                  <c:v>-0.105583</c:v>
                </c:pt>
                <c:pt idx="14830">
                  <c:v>-0.113618</c:v>
                </c:pt>
                <c:pt idx="14831">
                  <c:v>-0.11865100000000001</c:v>
                </c:pt>
                <c:pt idx="14832">
                  <c:v>-0.121737</c:v>
                </c:pt>
                <c:pt idx="14833">
                  <c:v>-0.119557</c:v>
                </c:pt>
                <c:pt idx="14834">
                  <c:v>-0.121014</c:v>
                </c:pt>
                <c:pt idx="14835">
                  <c:v>-0.125997</c:v>
                </c:pt>
                <c:pt idx="14836">
                  <c:v>-0.12796399999999999</c:v>
                </c:pt>
                <c:pt idx="14837">
                  <c:v>-0.12684999999999999</c:v>
                </c:pt>
                <c:pt idx="14838">
                  <c:v>-0.12965199999999999</c:v>
                </c:pt>
                <c:pt idx="14839">
                  <c:v>-0.13996800000000001</c:v>
                </c:pt>
                <c:pt idx="14840">
                  <c:v>-0.14194200000000001</c:v>
                </c:pt>
                <c:pt idx="14841">
                  <c:v>-0.14127700000000001</c:v>
                </c:pt>
                <c:pt idx="14842">
                  <c:v>-0.14396600000000001</c:v>
                </c:pt>
                <c:pt idx="14843">
                  <c:v>-0.14211599999999999</c:v>
                </c:pt>
                <c:pt idx="14844">
                  <c:v>-0.13691600000000001</c:v>
                </c:pt>
                <c:pt idx="14845">
                  <c:v>-0.13875499999999999</c:v>
                </c:pt>
                <c:pt idx="14846">
                  <c:v>-0.14633099999999999</c:v>
                </c:pt>
                <c:pt idx="14847">
                  <c:v>-0.154224</c:v>
                </c:pt>
                <c:pt idx="14848">
                  <c:v>-0.15883</c:v>
                </c:pt>
                <c:pt idx="14849">
                  <c:v>-0.154887</c:v>
                </c:pt>
                <c:pt idx="14850">
                  <c:v>-0.14840999999999999</c:v>
                </c:pt>
                <c:pt idx="14851">
                  <c:v>-0.154534</c:v>
                </c:pt>
                <c:pt idx="14852">
                  <c:v>-0.160438</c:v>
                </c:pt>
                <c:pt idx="14853">
                  <c:v>-0.16452700000000001</c:v>
                </c:pt>
                <c:pt idx="14854">
                  <c:v>-0.16539899999999999</c:v>
                </c:pt>
                <c:pt idx="14855">
                  <c:v>-0.16430400000000001</c:v>
                </c:pt>
                <c:pt idx="14856">
                  <c:v>-0.15706999999999999</c:v>
                </c:pt>
                <c:pt idx="14857">
                  <c:v>-0.151559</c:v>
                </c:pt>
                <c:pt idx="14858">
                  <c:v>-0.15201500000000001</c:v>
                </c:pt>
                <c:pt idx="14859">
                  <c:v>-0.152979</c:v>
                </c:pt>
                <c:pt idx="14860">
                  <c:v>-0.15287800000000001</c:v>
                </c:pt>
                <c:pt idx="14861">
                  <c:v>-0.152586</c:v>
                </c:pt>
                <c:pt idx="14862">
                  <c:v>-0.154861</c:v>
                </c:pt>
                <c:pt idx="14863">
                  <c:v>-0.15670200000000001</c:v>
                </c:pt>
                <c:pt idx="14864">
                  <c:v>-0.15815899999999999</c:v>
                </c:pt>
                <c:pt idx="14865">
                  <c:v>-0.151976</c:v>
                </c:pt>
                <c:pt idx="14866">
                  <c:v>-0.147204</c:v>
                </c:pt>
                <c:pt idx="14867">
                  <c:v>-0.144512</c:v>
                </c:pt>
                <c:pt idx="14868">
                  <c:v>-0.14695800000000001</c:v>
                </c:pt>
                <c:pt idx="14869">
                  <c:v>-0.15118200000000001</c:v>
                </c:pt>
                <c:pt idx="14870">
                  <c:v>-0.14977099999999999</c:v>
                </c:pt>
                <c:pt idx="14871">
                  <c:v>-0.146951</c:v>
                </c:pt>
                <c:pt idx="14872">
                  <c:v>-0.14328299999999999</c:v>
                </c:pt>
                <c:pt idx="14873">
                  <c:v>-0.14285</c:v>
                </c:pt>
                <c:pt idx="14874">
                  <c:v>-0.14480499999999999</c:v>
                </c:pt>
                <c:pt idx="14875">
                  <c:v>-0.145564</c:v>
                </c:pt>
                <c:pt idx="14876">
                  <c:v>-0.143146</c:v>
                </c:pt>
                <c:pt idx="14877">
                  <c:v>-0.14545</c:v>
                </c:pt>
                <c:pt idx="14878">
                  <c:v>-0.146177</c:v>
                </c:pt>
                <c:pt idx="14879">
                  <c:v>-0.15457000000000001</c:v>
                </c:pt>
                <c:pt idx="14880">
                  <c:v>-0.16144</c:v>
                </c:pt>
                <c:pt idx="14881">
                  <c:v>-0.16057099999999999</c:v>
                </c:pt>
                <c:pt idx="14882">
                  <c:v>-0.16273299999999999</c:v>
                </c:pt>
                <c:pt idx="14883">
                  <c:v>-0.16367599999999999</c:v>
                </c:pt>
                <c:pt idx="14884">
                  <c:v>-0.16986499999999999</c:v>
                </c:pt>
                <c:pt idx="14885">
                  <c:v>-0.174427</c:v>
                </c:pt>
                <c:pt idx="14886">
                  <c:v>-0.17824899999999999</c:v>
                </c:pt>
                <c:pt idx="14887">
                  <c:v>-0.18063299999999999</c:v>
                </c:pt>
                <c:pt idx="14888">
                  <c:v>-0.18659899999999999</c:v>
                </c:pt>
                <c:pt idx="14889">
                  <c:v>-0.194715</c:v>
                </c:pt>
                <c:pt idx="14890">
                  <c:v>-0.19750699999999999</c:v>
                </c:pt>
                <c:pt idx="14891">
                  <c:v>-0.196075</c:v>
                </c:pt>
                <c:pt idx="14892">
                  <c:v>-0.19891600000000001</c:v>
                </c:pt>
                <c:pt idx="14893">
                  <c:v>-0.20494699999999999</c:v>
                </c:pt>
                <c:pt idx="14894">
                  <c:v>-0.208671</c:v>
                </c:pt>
                <c:pt idx="14895">
                  <c:v>-0.20766899999999999</c:v>
                </c:pt>
                <c:pt idx="14896">
                  <c:v>-0.207121</c:v>
                </c:pt>
                <c:pt idx="14897">
                  <c:v>-0.21210599999999999</c:v>
                </c:pt>
                <c:pt idx="14898">
                  <c:v>-0.21488199999999999</c:v>
                </c:pt>
                <c:pt idx="14899">
                  <c:v>-0.216527</c:v>
                </c:pt>
                <c:pt idx="14900">
                  <c:v>-0.21399599999999999</c:v>
                </c:pt>
                <c:pt idx="14901">
                  <c:v>-0.207172</c:v>
                </c:pt>
                <c:pt idx="14902">
                  <c:v>-0.199659</c:v>
                </c:pt>
                <c:pt idx="14903">
                  <c:v>-0.18487000000000001</c:v>
                </c:pt>
                <c:pt idx="14904">
                  <c:v>-0.17696300000000001</c:v>
                </c:pt>
                <c:pt idx="14905">
                  <c:v>-0.17561199999999999</c:v>
                </c:pt>
                <c:pt idx="14906">
                  <c:v>-0.16714999999999999</c:v>
                </c:pt>
                <c:pt idx="14907">
                  <c:v>-0.162795</c:v>
                </c:pt>
                <c:pt idx="14908">
                  <c:v>-0.160301</c:v>
                </c:pt>
                <c:pt idx="14909">
                  <c:v>-0.158748</c:v>
                </c:pt>
                <c:pt idx="14910">
                  <c:v>-0.159298</c:v>
                </c:pt>
                <c:pt idx="14911">
                  <c:v>-0.157779</c:v>
                </c:pt>
                <c:pt idx="14912">
                  <c:v>-0.153645</c:v>
                </c:pt>
                <c:pt idx="14913">
                  <c:v>-0.14697299999999999</c:v>
                </c:pt>
                <c:pt idx="14914">
                  <c:v>-0.14766299999999999</c:v>
                </c:pt>
                <c:pt idx="14915">
                  <c:v>-0.15290599999999999</c:v>
                </c:pt>
                <c:pt idx="14916">
                  <c:v>-0.155944</c:v>
                </c:pt>
                <c:pt idx="14917">
                  <c:v>-0.15443799999999999</c:v>
                </c:pt>
                <c:pt idx="14918">
                  <c:v>-0.15528400000000001</c:v>
                </c:pt>
                <c:pt idx="14919">
                  <c:v>-0.16089400000000001</c:v>
                </c:pt>
                <c:pt idx="14920">
                  <c:v>-0.16231899999999999</c:v>
                </c:pt>
                <c:pt idx="14921">
                  <c:v>-0.16073899999999999</c:v>
                </c:pt>
                <c:pt idx="14922">
                  <c:v>-0.15251799999999999</c:v>
                </c:pt>
                <c:pt idx="14923">
                  <c:v>-0.142375</c:v>
                </c:pt>
                <c:pt idx="14924">
                  <c:v>-0.140541</c:v>
                </c:pt>
                <c:pt idx="14925">
                  <c:v>-0.142428</c:v>
                </c:pt>
                <c:pt idx="14926">
                  <c:v>-0.14313699999999999</c:v>
                </c:pt>
                <c:pt idx="14927">
                  <c:v>-0.13422799999999999</c:v>
                </c:pt>
                <c:pt idx="14928">
                  <c:v>-0.120888</c:v>
                </c:pt>
                <c:pt idx="14929">
                  <c:v>-0.11504</c:v>
                </c:pt>
                <c:pt idx="14930">
                  <c:v>-0.112729</c:v>
                </c:pt>
                <c:pt idx="14931">
                  <c:v>-0.112749</c:v>
                </c:pt>
                <c:pt idx="14932">
                  <c:v>-0.11704299999999999</c:v>
                </c:pt>
                <c:pt idx="14933">
                  <c:v>-0.12395100000000001</c:v>
                </c:pt>
                <c:pt idx="14934">
                  <c:v>-0.13233700000000001</c:v>
                </c:pt>
                <c:pt idx="14935">
                  <c:v>-0.137819</c:v>
                </c:pt>
                <c:pt idx="14936">
                  <c:v>-0.143988</c:v>
                </c:pt>
                <c:pt idx="14937">
                  <c:v>-0.15366099999999999</c:v>
                </c:pt>
                <c:pt idx="14938">
                  <c:v>-0.16220200000000001</c:v>
                </c:pt>
                <c:pt idx="14939">
                  <c:v>-0.17078699999999999</c:v>
                </c:pt>
                <c:pt idx="14940">
                  <c:v>-0.17674500000000001</c:v>
                </c:pt>
                <c:pt idx="14941">
                  <c:v>-0.17650099999999999</c:v>
                </c:pt>
                <c:pt idx="14942">
                  <c:v>-0.17874399999999999</c:v>
                </c:pt>
                <c:pt idx="14943">
                  <c:v>-0.185754</c:v>
                </c:pt>
                <c:pt idx="14944">
                  <c:v>-0.18829599999999999</c:v>
                </c:pt>
                <c:pt idx="14945">
                  <c:v>-0.18693000000000001</c:v>
                </c:pt>
                <c:pt idx="14946">
                  <c:v>-0.182282</c:v>
                </c:pt>
                <c:pt idx="14947">
                  <c:v>-0.177007</c:v>
                </c:pt>
                <c:pt idx="14948">
                  <c:v>-0.17302699999999999</c:v>
                </c:pt>
                <c:pt idx="14949">
                  <c:v>-0.168545</c:v>
                </c:pt>
                <c:pt idx="14950">
                  <c:v>-0.17016899999999999</c:v>
                </c:pt>
                <c:pt idx="14951">
                  <c:v>-0.17167499999999999</c:v>
                </c:pt>
                <c:pt idx="14952">
                  <c:v>-0.17431099999999999</c:v>
                </c:pt>
                <c:pt idx="14953">
                  <c:v>-0.18204300000000001</c:v>
                </c:pt>
                <c:pt idx="14954">
                  <c:v>-0.19256599999999999</c:v>
                </c:pt>
                <c:pt idx="14955">
                  <c:v>-0.20095299999999999</c:v>
                </c:pt>
                <c:pt idx="14956">
                  <c:v>-0.200823</c:v>
                </c:pt>
                <c:pt idx="14957">
                  <c:v>-0.20178199999999999</c:v>
                </c:pt>
                <c:pt idx="14958">
                  <c:v>-0.20528099999999999</c:v>
                </c:pt>
                <c:pt idx="14959">
                  <c:v>-0.20360600000000001</c:v>
                </c:pt>
                <c:pt idx="14960">
                  <c:v>-0.19494900000000001</c:v>
                </c:pt>
                <c:pt idx="14961">
                  <c:v>-0.18803600000000001</c:v>
                </c:pt>
                <c:pt idx="14962">
                  <c:v>-0.18979799999999999</c:v>
                </c:pt>
                <c:pt idx="14963">
                  <c:v>-0.19276499999999999</c:v>
                </c:pt>
                <c:pt idx="14964">
                  <c:v>-0.19155800000000001</c:v>
                </c:pt>
                <c:pt idx="14965">
                  <c:v>-0.18939900000000001</c:v>
                </c:pt>
                <c:pt idx="14966">
                  <c:v>-0.19356100000000001</c:v>
                </c:pt>
                <c:pt idx="14967">
                  <c:v>-0.201212</c:v>
                </c:pt>
                <c:pt idx="14968">
                  <c:v>-0.20263999999999999</c:v>
                </c:pt>
                <c:pt idx="14969">
                  <c:v>-0.202066</c:v>
                </c:pt>
                <c:pt idx="14970">
                  <c:v>-0.20033200000000001</c:v>
                </c:pt>
                <c:pt idx="14971">
                  <c:v>-0.19850899999999999</c:v>
                </c:pt>
                <c:pt idx="14972">
                  <c:v>-0.196606</c:v>
                </c:pt>
                <c:pt idx="14973">
                  <c:v>-0.196294</c:v>
                </c:pt>
                <c:pt idx="14974">
                  <c:v>-0.19934199999999999</c:v>
                </c:pt>
                <c:pt idx="14975">
                  <c:v>-0.20425699999999999</c:v>
                </c:pt>
                <c:pt idx="14976">
                  <c:v>-0.20869299999999999</c:v>
                </c:pt>
                <c:pt idx="14977">
                  <c:v>-0.21493100000000001</c:v>
                </c:pt>
                <c:pt idx="14978">
                  <c:v>-0.22514400000000001</c:v>
                </c:pt>
                <c:pt idx="14979">
                  <c:v>-0.235847</c:v>
                </c:pt>
                <c:pt idx="14980">
                  <c:v>-0.24157400000000001</c:v>
                </c:pt>
                <c:pt idx="14981">
                  <c:v>-0.249442</c:v>
                </c:pt>
                <c:pt idx="14982">
                  <c:v>-0.259521</c:v>
                </c:pt>
                <c:pt idx="14983">
                  <c:v>-0.26525700000000002</c:v>
                </c:pt>
                <c:pt idx="14984">
                  <c:v>-0.27315200000000001</c:v>
                </c:pt>
                <c:pt idx="14985">
                  <c:v>-0.28691800000000001</c:v>
                </c:pt>
                <c:pt idx="14986">
                  <c:v>-0.29995899999999998</c:v>
                </c:pt>
                <c:pt idx="14987">
                  <c:v>-0.30676199999999998</c:v>
                </c:pt>
                <c:pt idx="14988">
                  <c:v>-0.31238900000000003</c:v>
                </c:pt>
                <c:pt idx="14989">
                  <c:v>-0.316361</c:v>
                </c:pt>
                <c:pt idx="14990">
                  <c:v>-0.31854300000000002</c:v>
                </c:pt>
                <c:pt idx="14991">
                  <c:v>-0.32284499999999999</c:v>
                </c:pt>
                <c:pt idx="14992">
                  <c:v>-0.32843299999999997</c:v>
                </c:pt>
                <c:pt idx="14993">
                  <c:v>-0.33038099999999998</c:v>
                </c:pt>
                <c:pt idx="14994">
                  <c:v>-0.32821899999999998</c:v>
                </c:pt>
                <c:pt idx="14995">
                  <c:v>-0.32434499999999999</c:v>
                </c:pt>
                <c:pt idx="14996">
                  <c:v>-0.32210699999999998</c:v>
                </c:pt>
                <c:pt idx="14997">
                  <c:v>-0.32091700000000001</c:v>
                </c:pt>
                <c:pt idx="14998">
                  <c:v>-0.31909399999999999</c:v>
                </c:pt>
                <c:pt idx="14999">
                  <c:v>-0.32224199999999997</c:v>
                </c:pt>
                <c:pt idx="15000">
                  <c:v>-0.32429999999999998</c:v>
                </c:pt>
                <c:pt idx="15001">
                  <c:v>-0.32094499999999998</c:v>
                </c:pt>
                <c:pt idx="15002">
                  <c:v>-0.315749</c:v>
                </c:pt>
                <c:pt idx="15003">
                  <c:v>-0.315141</c:v>
                </c:pt>
                <c:pt idx="15004">
                  <c:v>-0.313581</c:v>
                </c:pt>
                <c:pt idx="15005">
                  <c:v>-0.31526199999999999</c:v>
                </c:pt>
                <c:pt idx="15006">
                  <c:v>-0.31464199999999998</c:v>
                </c:pt>
                <c:pt idx="15007">
                  <c:v>-0.31600099999999998</c:v>
                </c:pt>
                <c:pt idx="15008">
                  <c:v>-0.31629600000000002</c:v>
                </c:pt>
                <c:pt idx="15009">
                  <c:v>-0.31777699999999998</c:v>
                </c:pt>
                <c:pt idx="15010">
                  <c:v>-0.31965900000000003</c:v>
                </c:pt>
                <c:pt idx="15011">
                  <c:v>-0.32520300000000002</c:v>
                </c:pt>
                <c:pt idx="15012">
                  <c:v>-0.33505200000000002</c:v>
                </c:pt>
                <c:pt idx="15013">
                  <c:v>-0.33793299999999998</c:v>
                </c:pt>
                <c:pt idx="15014">
                  <c:v>-0.33674500000000002</c:v>
                </c:pt>
                <c:pt idx="15015">
                  <c:v>-0.332874</c:v>
                </c:pt>
                <c:pt idx="15016">
                  <c:v>-0.33695700000000001</c:v>
                </c:pt>
                <c:pt idx="15017">
                  <c:v>-0.33748899999999998</c:v>
                </c:pt>
                <c:pt idx="15018">
                  <c:v>-0.33865699999999999</c:v>
                </c:pt>
                <c:pt idx="15019">
                  <c:v>-0.33658300000000002</c:v>
                </c:pt>
                <c:pt idx="15020">
                  <c:v>-0.33549499999999999</c:v>
                </c:pt>
                <c:pt idx="15021">
                  <c:v>-0.33929300000000001</c:v>
                </c:pt>
                <c:pt idx="15022">
                  <c:v>-0.339943</c:v>
                </c:pt>
                <c:pt idx="15023">
                  <c:v>-0.344333</c:v>
                </c:pt>
                <c:pt idx="15024">
                  <c:v>-0.35048000000000001</c:v>
                </c:pt>
                <c:pt idx="15025">
                  <c:v>-0.34697099999999997</c:v>
                </c:pt>
                <c:pt idx="15026">
                  <c:v>-0.34703000000000001</c:v>
                </c:pt>
                <c:pt idx="15027">
                  <c:v>-0.34912900000000002</c:v>
                </c:pt>
                <c:pt idx="15028">
                  <c:v>-0.357039</c:v>
                </c:pt>
                <c:pt idx="15029">
                  <c:v>-0.36488199999999998</c:v>
                </c:pt>
                <c:pt idx="15030">
                  <c:v>-0.37384099999999998</c:v>
                </c:pt>
                <c:pt idx="15031">
                  <c:v>-0.37448599999999999</c:v>
                </c:pt>
                <c:pt idx="15032">
                  <c:v>-0.378307</c:v>
                </c:pt>
                <c:pt idx="15033">
                  <c:v>-0.38008799999999998</c:v>
                </c:pt>
                <c:pt idx="15034">
                  <c:v>-0.38433200000000001</c:v>
                </c:pt>
                <c:pt idx="15035">
                  <c:v>-0.38403399999999999</c:v>
                </c:pt>
                <c:pt idx="15036">
                  <c:v>-0.38437399999999999</c:v>
                </c:pt>
                <c:pt idx="15037">
                  <c:v>-0.38764799999999999</c:v>
                </c:pt>
                <c:pt idx="15038">
                  <c:v>-0.38991999999999999</c:v>
                </c:pt>
                <c:pt idx="15039">
                  <c:v>-0.39617200000000002</c:v>
                </c:pt>
                <c:pt idx="15040">
                  <c:v>-0.40295399999999998</c:v>
                </c:pt>
                <c:pt idx="15041">
                  <c:v>-0.40229900000000002</c:v>
                </c:pt>
                <c:pt idx="15042">
                  <c:v>-0.401505</c:v>
                </c:pt>
                <c:pt idx="15043">
                  <c:v>-0.40668500000000002</c:v>
                </c:pt>
                <c:pt idx="15044">
                  <c:v>-0.41152899999999998</c:v>
                </c:pt>
                <c:pt idx="15045">
                  <c:v>-0.41561300000000001</c:v>
                </c:pt>
                <c:pt idx="15046">
                  <c:v>-0.42685600000000001</c:v>
                </c:pt>
                <c:pt idx="15047">
                  <c:v>-0.429537</c:v>
                </c:pt>
                <c:pt idx="15048">
                  <c:v>-0.42737399999999998</c:v>
                </c:pt>
                <c:pt idx="15049">
                  <c:v>-0.42560900000000002</c:v>
                </c:pt>
                <c:pt idx="15050">
                  <c:v>-0.425703</c:v>
                </c:pt>
                <c:pt idx="15051">
                  <c:v>-0.42899199999999998</c:v>
                </c:pt>
                <c:pt idx="15052">
                  <c:v>-0.43222699999999997</c:v>
                </c:pt>
                <c:pt idx="15053">
                  <c:v>-0.44942700000000002</c:v>
                </c:pt>
                <c:pt idx="15054">
                  <c:v>-0.46401100000000001</c:v>
                </c:pt>
                <c:pt idx="15055">
                  <c:v>-0.47700399999999998</c:v>
                </c:pt>
                <c:pt idx="15056">
                  <c:v>-0.483263</c:v>
                </c:pt>
                <c:pt idx="15057">
                  <c:v>-0.487035</c:v>
                </c:pt>
                <c:pt idx="15058">
                  <c:v>-0.49277399999999999</c:v>
                </c:pt>
                <c:pt idx="15059">
                  <c:v>-0.50582000000000005</c:v>
                </c:pt>
                <c:pt idx="15060">
                  <c:v>-0.51434000000000002</c:v>
                </c:pt>
                <c:pt idx="15061">
                  <c:v>-0.51727599999999996</c:v>
                </c:pt>
                <c:pt idx="15062">
                  <c:v>-0.52100800000000003</c:v>
                </c:pt>
                <c:pt idx="15063">
                  <c:v>-0.52347100000000002</c:v>
                </c:pt>
                <c:pt idx="15064">
                  <c:v>-0.52528600000000003</c:v>
                </c:pt>
                <c:pt idx="15065">
                  <c:v>-0.52913699999999997</c:v>
                </c:pt>
                <c:pt idx="15066">
                  <c:v>-0.544041</c:v>
                </c:pt>
                <c:pt idx="15067">
                  <c:v>-0.55407499999999998</c:v>
                </c:pt>
                <c:pt idx="15068">
                  <c:v>-0.56906999999999996</c:v>
                </c:pt>
                <c:pt idx="15069">
                  <c:v>-0.57865</c:v>
                </c:pt>
                <c:pt idx="15070">
                  <c:v>-0.58570100000000003</c:v>
                </c:pt>
                <c:pt idx="15071">
                  <c:v>-0.58807299999999996</c:v>
                </c:pt>
                <c:pt idx="15072">
                  <c:v>-0.58768699999999996</c:v>
                </c:pt>
                <c:pt idx="15073">
                  <c:v>-0.58288899999999999</c:v>
                </c:pt>
                <c:pt idx="15074">
                  <c:v>-0.57075900000000002</c:v>
                </c:pt>
                <c:pt idx="15075">
                  <c:v>-0.55862699999999998</c:v>
                </c:pt>
                <c:pt idx="15076">
                  <c:v>-0.550458</c:v>
                </c:pt>
                <c:pt idx="15077">
                  <c:v>-0.54674199999999995</c:v>
                </c:pt>
                <c:pt idx="15078">
                  <c:v>-0.55269500000000005</c:v>
                </c:pt>
                <c:pt idx="15079">
                  <c:v>-0.55972699999999997</c:v>
                </c:pt>
                <c:pt idx="15080">
                  <c:v>-0.56609100000000001</c:v>
                </c:pt>
                <c:pt idx="15081">
                  <c:v>-0.57081800000000005</c:v>
                </c:pt>
                <c:pt idx="15082">
                  <c:v>-0.57198000000000004</c:v>
                </c:pt>
                <c:pt idx="15083">
                  <c:v>-0.57153900000000002</c:v>
                </c:pt>
                <c:pt idx="15084">
                  <c:v>-0.56854099999999996</c:v>
                </c:pt>
                <c:pt idx="15085">
                  <c:v>-0.56609600000000004</c:v>
                </c:pt>
                <c:pt idx="15086">
                  <c:v>-0.56522799999999995</c:v>
                </c:pt>
                <c:pt idx="15087">
                  <c:v>-0.56639499999999998</c:v>
                </c:pt>
                <c:pt idx="15088">
                  <c:v>-0.57300200000000001</c:v>
                </c:pt>
                <c:pt idx="15089">
                  <c:v>-0.57668200000000003</c:v>
                </c:pt>
                <c:pt idx="15090">
                  <c:v>-0.58026</c:v>
                </c:pt>
                <c:pt idx="15091">
                  <c:v>-0.57789699999999999</c:v>
                </c:pt>
                <c:pt idx="15092">
                  <c:v>-0.57306800000000002</c:v>
                </c:pt>
                <c:pt idx="15093">
                  <c:v>-0.56939499999999998</c:v>
                </c:pt>
                <c:pt idx="15094">
                  <c:v>-0.56558900000000001</c:v>
                </c:pt>
                <c:pt idx="15095">
                  <c:v>-0.57009299999999996</c:v>
                </c:pt>
                <c:pt idx="15096">
                  <c:v>-0.573766</c:v>
                </c:pt>
                <c:pt idx="15097">
                  <c:v>-0.57102399999999998</c:v>
                </c:pt>
                <c:pt idx="15098">
                  <c:v>-0.568407</c:v>
                </c:pt>
                <c:pt idx="15099">
                  <c:v>-0.56862400000000002</c:v>
                </c:pt>
                <c:pt idx="15100">
                  <c:v>-0.56757400000000002</c:v>
                </c:pt>
                <c:pt idx="15101">
                  <c:v>-0.56880200000000003</c:v>
                </c:pt>
                <c:pt idx="15102">
                  <c:v>-0.57876499999999997</c:v>
                </c:pt>
                <c:pt idx="15103">
                  <c:v>-0.57779599999999998</c:v>
                </c:pt>
                <c:pt idx="15104">
                  <c:v>-0.57610899999999998</c:v>
                </c:pt>
                <c:pt idx="15105">
                  <c:v>-0.57657400000000003</c:v>
                </c:pt>
                <c:pt idx="15106">
                  <c:v>-0.58074499999999996</c:v>
                </c:pt>
                <c:pt idx="15107">
                  <c:v>-0.58277599999999996</c:v>
                </c:pt>
                <c:pt idx="15108">
                  <c:v>-0.586808</c:v>
                </c:pt>
                <c:pt idx="15109">
                  <c:v>-0.596773</c:v>
                </c:pt>
                <c:pt idx="15110">
                  <c:v>-0.59782599999999997</c:v>
                </c:pt>
                <c:pt idx="15111">
                  <c:v>-0.59155000000000002</c:v>
                </c:pt>
                <c:pt idx="15112">
                  <c:v>-0.58313099999999995</c:v>
                </c:pt>
                <c:pt idx="15113">
                  <c:v>-0.57898899999999998</c:v>
                </c:pt>
                <c:pt idx="15114">
                  <c:v>-0.57628500000000005</c:v>
                </c:pt>
                <c:pt idx="15115">
                  <c:v>-0.57210300000000003</c:v>
                </c:pt>
                <c:pt idx="15116">
                  <c:v>-0.56403899999999996</c:v>
                </c:pt>
                <c:pt idx="15117">
                  <c:v>-0.57289400000000001</c:v>
                </c:pt>
                <c:pt idx="15118">
                  <c:v>-0.57778600000000002</c:v>
                </c:pt>
                <c:pt idx="15119">
                  <c:v>-0.58377800000000002</c:v>
                </c:pt>
                <c:pt idx="15120">
                  <c:v>-0.58895600000000004</c:v>
                </c:pt>
                <c:pt idx="15121">
                  <c:v>-0.589897</c:v>
                </c:pt>
                <c:pt idx="15122">
                  <c:v>-0.59080100000000002</c:v>
                </c:pt>
                <c:pt idx="15123">
                  <c:v>-0.59017200000000003</c:v>
                </c:pt>
                <c:pt idx="15124">
                  <c:v>-0.59908799999999995</c:v>
                </c:pt>
                <c:pt idx="15125">
                  <c:v>-0.60469300000000004</c:v>
                </c:pt>
                <c:pt idx="15126">
                  <c:v>-0.61008499999999999</c:v>
                </c:pt>
                <c:pt idx="15127">
                  <c:v>-0.609873</c:v>
                </c:pt>
                <c:pt idx="15128">
                  <c:v>-0.60356600000000005</c:v>
                </c:pt>
                <c:pt idx="15129">
                  <c:v>-0.59310300000000005</c:v>
                </c:pt>
                <c:pt idx="15130">
                  <c:v>-0.59093899999999999</c:v>
                </c:pt>
                <c:pt idx="15131">
                  <c:v>-0.58973100000000001</c:v>
                </c:pt>
                <c:pt idx="15132">
                  <c:v>-0.58949499999999999</c:v>
                </c:pt>
                <c:pt idx="15133">
                  <c:v>-0.58776499999999998</c:v>
                </c:pt>
                <c:pt idx="15134">
                  <c:v>-0.58706899999999995</c:v>
                </c:pt>
                <c:pt idx="15135">
                  <c:v>-0.58167899999999995</c:v>
                </c:pt>
                <c:pt idx="15136">
                  <c:v>-0.57049899999999998</c:v>
                </c:pt>
                <c:pt idx="15137">
                  <c:v>-0.56280799999999997</c:v>
                </c:pt>
                <c:pt idx="15138">
                  <c:v>-0.5635</c:v>
                </c:pt>
                <c:pt idx="15139">
                  <c:v>-0.55846899999999999</c:v>
                </c:pt>
                <c:pt idx="15140">
                  <c:v>-0.55263399999999996</c:v>
                </c:pt>
                <c:pt idx="15141">
                  <c:v>-0.54872799999999999</c:v>
                </c:pt>
                <c:pt idx="15142">
                  <c:v>-0.54801100000000003</c:v>
                </c:pt>
                <c:pt idx="15143">
                  <c:v>-0.54185399999999995</c:v>
                </c:pt>
                <c:pt idx="15144">
                  <c:v>-0.53508299999999998</c:v>
                </c:pt>
                <c:pt idx="15145">
                  <c:v>-0.52630500000000002</c:v>
                </c:pt>
                <c:pt idx="15146">
                  <c:v>-0.51990499999999995</c:v>
                </c:pt>
                <c:pt idx="15147">
                  <c:v>-0.51758499999999996</c:v>
                </c:pt>
                <c:pt idx="15148">
                  <c:v>-0.51527299999999998</c:v>
                </c:pt>
                <c:pt idx="15149">
                  <c:v>-0.51404099999999997</c:v>
                </c:pt>
                <c:pt idx="15150">
                  <c:v>-0.50674399999999997</c:v>
                </c:pt>
                <c:pt idx="15151">
                  <c:v>-0.50393299999999996</c:v>
                </c:pt>
                <c:pt idx="15152">
                  <c:v>-0.49516900000000003</c:v>
                </c:pt>
                <c:pt idx="15153">
                  <c:v>-0.48681000000000002</c:v>
                </c:pt>
                <c:pt idx="15154">
                  <c:v>-0.48898599999999998</c:v>
                </c:pt>
                <c:pt idx="15155">
                  <c:v>-0.49219200000000002</c:v>
                </c:pt>
                <c:pt idx="15156">
                  <c:v>-0.49187900000000001</c:v>
                </c:pt>
                <c:pt idx="15157">
                  <c:v>-0.48755100000000001</c:v>
                </c:pt>
                <c:pt idx="15158">
                  <c:v>-0.48222399999999999</c:v>
                </c:pt>
                <c:pt idx="15159">
                  <c:v>-0.47588599999999998</c:v>
                </c:pt>
                <c:pt idx="15160">
                  <c:v>-0.46854299999999999</c:v>
                </c:pt>
                <c:pt idx="15161">
                  <c:v>-0.46174700000000002</c:v>
                </c:pt>
                <c:pt idx="15162">
                  <c:v>-0.461561</c:v>
                </c:pt>
                <c:pt idx="15163">
                  <c:v>-0.46771400000000002</c:v>
                </c:pt>
                <c:pt idx="15164">
                  <c:v>-0.46679799999999999</c:v>
                </c:pt>
                <c:pt idx="15165">
                  <c:v>-0.46489200000000003</c:v>
                </c:pt>
                <c:pt idx="15166">
                  <c:v>-0.45749800000000002</c:v>
                </c:pt>
                <c:pt idx="15167">
                  <c:v>-0.45273400000000003</c:v>
                </c:pt>
                <c:pt idx="15168">
                  <c:v>-0.448855</c:v>
                </c:pt>
                <c:pt idx="15169">
                  <c:v>-0.44402700000000001</c:v>
                </c:pt>
                <c:pt idx="15170">
                  <c:v>-0.44120100000000001</c:v>
                </c:pt>
                <c:pt idx="15171">
                  <c:v>-0.43838300000000002</c:v>
                </c:pt>
                <c:pt idx="15172">
                  <c:v>-0.436446</c:v>
                </c:pt>
                <c:pt idx="15173">
                  <c:v>-0.428871</c:v>
                </c:pt>
                <c:pt idx="15174">
                  <c:v>-0.42186699999999999</c:v>
                </c:pt>
                <c:pt idx="15175">
                  <c:v>-0.43</c:v>
                </c:pt>
                <c:pt idx="15176">
                  <c:v>-0.44144299999999997</c:v>
                </c:pt>
                <c:pt idx="15177">
                  <c:v>-0.44091000000000002</c:v>
                </c:pt>
                <c:pt idx="15178">
                  <c:v>-0.42901299999999998</c:v>
                </c:pt>
                <c:pt idx="15179">
                  <c:v>-0.42435899999999999</c:v>
                </c:pt>
                <c:pt idx="15180">
                  <c:v>-0.41831499999999999</c:v>
                </c:pt>
                <c:pt idx="15181">
                  <c:v>-0.41042400000000001</c:v>
                </c:pt>
                <c:pt idx="15182">
                  <c:v>-0.40415600000000002</c:v>
                </c:pt>
                <c:pt idx="15183">
                  <c:v>-0.400926</c:v>
                </c:pt>
                <c:pt idx="15184">
                  <c:v>-0.40121499999999999</c:v>
                </c:pt>
                <c:pt idx="15185">
                  <c:v>-0.40323900000000001</c:v>
                </c:pt>
                <c:pt idx="15186">
                  <c:v>-0.40114100000000003</c:v>
                </c:pt>
                <c:pt idx="15187">
                  <c:v>-0.39838400000000002</c:v>
                </c:pt>
                <c:pt idx="15188">
                  <c:v>-0.39903899999999998</c:v>
                </c:pt>
                <c:pt idx="15189">
                  <c:v>-0.398038</c:v>
                </c:pt>
                <c:pt idx="15190">
                  <c:v>-0.39663900000000002</c:v>
                </c:pt>
                <c:pt idx="15191">
                  <c:v>-0.39462000000000003</c:v>
                </c:pt>
                <c:pt idx="15192">
                  <c:v>-0.391287</c:v>
                </c:pt>
                <c:pt idx="15193">
                  <c:v>-0.39094400000000001</c:v>
                </c:pt>
                <c:pt idx="15194">
                  <c:v>-0.38944299999999998</c:v>
                </c:pt>
                <c:pt idx="15195">
                  <c:v>-0.38811400000000001</c:v>
                </c:pt>
                <c:pt idx="15196">
                  <c:v>-0.38816400000000001</c:v>
                </c:pt>
                <c:pt idx="15197">
                  <c:v>-0.387297</c:v>
                </c:pt>
                <c:pt idx="15198">
                  <c:v>-0.38775300000000001</c:v>
                </c:pt>
                <c:pt idx="15199">
                  <c:v>-0.38777600000000001</c:v>
                </c:pt>
                <c:pt idx="15200">
                  <c:v>-0.40021899999999999</c:v>
                </c:pt>
                <c:pt idx="15201">
                  <c:v>-0.409964</c:v>
                </c:pt>
                <c:pt idx="15202">
                  <c:v>-0.41529100000000002</c:v>
                </c:pt>
                <c:pt idx="15203">
                  <c:v>-0.41490500000000002</c:v>
                </c:pt>
                <c:pt idx="15204">
                  <c:v>-0.40668500000000002</c:v>
                </c:pt>
                <c:pt idx="15205">
                  <c:v>-0.39668900000000001</c:v>
                </c:pt>
                <c:pt idx="15206">
                  <c:v>-0.38633200000000001</c:v>
                </c:pt>
                <c:pt idx="15207">
                  <c:v>-0.38018299999999999</c:v>
                </c:pt>
                <c:pt idx="15208">
                  <c:v>-0.37889400000000001</c:v>
                </c:pt>
                <c:pt idx="15209">
                  <c:v>-0.37896800000000003</c:v>
                </c:pt>
                <c:pt idx="15210">
                  <c:v>-0.37716699999999997</c:v>
                </c:pt>
                <c:pt idx="15211">
                  <c:v>-0.36690600000000001</c:v>
                </c:pt>
                <c:pt idx="15212">
                  <c:v>-0.35664200000000001</c:v>
                </c:pt>
                <c:pt idx="15213">
                  <c:v>-0.34964000000000001</c:v>
                </c:pt>
                <c:pt idx="15214">
                  <c:v>-0.34077299999999999</c:v>
                </c:pt>
                <c:pt idx="15215">
                  <c:v>-0.33685799999999999</c:v>
                </c:pt>
                <c:pt idx="15216">
                  <c:v>-0.32973400000000003</c:v>
                </c:pt>
                <c:pt idx="15217">
                  <c:v>-0.32228200000000001</c:v>
                </c:pt>
                <c:pt idx="15218">
                  <c:v>-0.31472699999999998</c:v>
                </c:pt>
                <c:pt idx="15219">
                  <c:v>-0.30688799999999999</c:v>
                </c:pt>
                <c:pt idx="15220">
                  <c:v>-0.30669400000000002</c:v>
                </c:pt>
                <c:pt idx="15221">
                  <c:v>-0.310643</c:v>
                </c:pt>
                <c:pt idx="15222">
                  <c:v>-0.311589</c:v>
                </c:pt>
                <c:pt idx="15223">
                  <c:v>-0.31079400000000001</c:v>
                </c:pt>
                <c:pt idx="15224">
                  <c:v>-0.29810300000000001</c:v>
                </c:pt>
                <c:pt idx="15225">
                  <c:v>-0.28935699999999998</c:v>
                </c:pt>
                <c:pt idx="15226">
                  <c:v>-0.28736099999999998</c:v>
                </c:pt>
                <c:pt idx="15227">
                  <c:v>-0.281746</c:v>
                </c:pt>
                <c:pt idx="15228">
                  <c:v>-0.27630199999999999</c:v>
                </c:pt>
                <c:pt idx="15229">
                  <c:v>-0.27476499999999998</c:v>
                </c:pt>
                <c:pt idx="15230">
                  <c:v>-0.269679</c:v>
                </c:pt>
                <c:pt idx="15231">
                  <c:v>-0.26467099999999999</c:v>
                </c:pt>
                <c:pt idx="15232">
                  <c:v>-0.26059700000000002</c:v>
                </c:pt>
                <c:pt idx="15233">
                  <c:v>-0.25307099999999999</c:v>
                </c:pt>
                <c:pt idx="15234">
                  <c:v>-0.252527</c:v>
                </c:pt>
                <c:pt idx="15235">
                  <c:v>-0.248469</c:v>
                </c:pt>
                <c:pt idx="15236">
                  <c:v>-0.24040900000000001</c:v>
                </c:pt>
                <c:pt idx="15237">
                  <c:v>-0.23783599999999999</c:v>
                </c:pt>
                <c:pt idx="15238">
                  <c:v>-0.23084399999999999</c:v>
                </c:pt>
                <c:pt idx="15239">
                  <c:v>-0.21981500000000001</c:v>
                </c:pt>
                <c:pt idx="15240">
                  <c:v>-0.20971699999999999</c:v>
                </c:pt>
                <c:pt idx="15241">
                  <c:v>-0.20211200000000001</c:v>
                </c:pt>
                <c:pt idx="15242">
                  <c:v>-0.19597600000000001</c:v>
                </c:pt>
                <c:pt idx="15243">
                  <c:v>-0.192355</c:v>
                </c:pt>
                <c:pt idx="15244">
                  <c:v>-0.18917200000000001</c:v>
                </c:pt>
                <c:pt idx="15245">
                  <c:v>-0.189969</c:v>
                </c:pt>
                <c:pt idx="15246">
                  <c:v>-0.189945</c:v>
                </c:pt>
                <c:pt idx="15247">
                  <c:v>-0.18709300000000001</c:v>
                </c:pt>
                <c:pt idx="15248">
                  <c:v>-0.17859800000000001</c:v>
                </c:pt>
                <c:pt idx="15249">
                  <c:v>-0.17236499999999999</c:v>
                </c:pt>
                <c:pt idx="15250">
                  <c:v>-0.167073</c:v>
                </c:pt>
                <c:pt idx="15251">
                  <c:v>-0.16672300000000001</c:v>
                </c:pt>
                <c:pt idx="15252">
                  <c:v>-0.166182</c:v>
                </c:pt>
                <c:pt idx="15253">
                  <c:v>-0.16510900000000001</c:v>
                </c:pt>
                <c:pt idx="15254">
                  <c:v>-0.16256000000000001</c:v>
                </c:pt>
                <c:pt idx="15255">
                  <c:v>-0.158777</c:v>
                </c:pt>
                <c:pt idx="15256">
                  <c:v>-0.150225</c:v>
                </c:pt>
                <c:pt idx="15257">
                  <c:v>-0.14495</c:v>
                </c:pt>
                <c:pt idx="15258">
                  <c:v>-0.137408</c:v>
                </c:pt>
                <c:pt idx="15259">
                  <c:v>-0.13398099999999999</c:v>
                </c:pt>
                <c:pt idx="15260">
                  <c:v>-0.13631299999999999</c:v>
                </c:pt>
                <c:pt idx="15261">
                  <c:v>-0.14074500000000001</c:v>
                </c:pt>
                <c:pt idx="15262">
                  <c:v>-0.14207700000000001</c:v>
                </c:pt>
                <c:pt idx="15263">
                  <c:v>-0.14025199999999999</c:v>
                </c:pt>
                <c:pt idx="15264">
                  <c:v>-0.13688800000000001</c:v>
                </c:pt>
                <c:pt idx="15265">
                  <c:v>-0.13680800000000001</c:v>
                </c:pt>
                <c:pt idx="15266">
                  <c:v>-0.13683300000000001</c:v>
                </c:pt>
                <c:pt idx="15267">
                  <c:v>-0.13613900000000001</c:v>
                </c:pt>
                <c:pt idx="15268">
                  <c:v>-0.1341</c:v>
                </c:pt>
                <c:pt idx="15269">
                  <c:v>-0.122768</c:v>
                </c:pt>
                <c:pt idx="15270">
                  <c:v>-0.11476</c:v>
                </c:pt>
                <c:pt idx="15271">
                  <c:v>-0.110319</c:v>
                </c:pt>
                <c:pt idx="15272">
                  <c:v>-0.103953</c:v>
                </c:pt>
                <c:pt idx="15273">
                  <c:v>-0.10209500000000001</c:v>
                </c:pt>
                <c:pt idx="15274">
                  <c:v>-0.102967</c:v>
                </c:pt>
                <c:pt idx="15275">
                  <c:v>-0.102881</c:v>
                </c:pt>
                <c:pt idx="15276">
                  <c:v>-0.103216</c:v>
                </c:pt>
                <c:pt idx="15277">
                  <c:v>-0.105438</c:v>
                </c:pt>
                <c:pt idx="15278">
                  <c:v>-0.104625</c:v>
                </c:pt>
                <c:pt idx="15279">
                  <c:v>-9.2189099999999996E-2</c:v>
                </c:pt>
                <c:pt idx="15280">
                  <c:v>-8.4272899999999998E-2</c:v>
                </c:pt>
                <c:pt idx="15281">
                  <c:v>-8.2513699999999995E-2</c:v>
                </c:pt>
                <c:pt idx="15282">
                  <c:v>-8.3113099999999995E-2</c:v>
                </c:pt>
                <c:pt idx="15283">
                  <c:v>-8.4344699999999995E-2</c:v>
                </c:pt>
                <c:pt idx="15284">
                  <c:v>-7.6955999999999997E-2</c:v>
                </c:pt>
                <c:pt idx="15285">
                  <c:v>-6.7449800000000004E-2</c:v>
                </c:pt>
                <c:pt idx="15286">
                  <c:v>-6.4822400000000002E-2</c:v>
                </c:pt>
                <c:pt idx="15287">
                  <c:v>-6.2545500000000004E-2</c:v>
                </c:pt>
                <c:pt idx="15288">
                  <c:v>-5.2640699999999999E-2</c:v>
                </c:pt>
                <c:pt idx="15289">
                  <c:v>-3.6555200000000003E-2</c:v>
                </c:pt>
                <c:pt idx="15290">
                  <c:v>-2.8709800000000001E-2</c:v>
                </c:pt>
                <c:pt idx="15291">
                  <c:v>-2.3869100000000001E-2</c:v>
                </c:pt>
                <c:pt idx="15292">
                  <c:v>-2.1772099999999999E-2</c:v>
                </c:pt>
                <c:pt idx="15293">
                  <c:v>-2.13361E-2</c:v>
                </c:pt>
                <c:pt idx="15294">
                  <c:v>-1.9590799999999998E-2</c:v>
                </c:pt>
                <c:pt idx="15295">
                  <c:v>-1.77152E-2</c:v>
                </c:pt>
                <c:pt idx="15296">
                  <c:v>-1.8833200000000001E-2</c:v>
                </c:pt>
                <c:pt idx="15297">
                  <c:v>-2.0173199999999999E-2</c:v>
                </c:pt>
                <c:pt idx="15298">
                  <c:v>-1.94843E-2</c:v>
                </c:pt>
                <c:pt idx="15299">
                  <c:v>-1.6762200000000001E-2</c:v>
                </c:pt>
                <c:pt idx="15300">
                  <c:v>-1.4392E-2</c:v>
                </c:pt>
                <c:pt idx="15301">
                  <c:v>-1.3851499999999999E-2</c:v>
                </c:pt>
                <c:pt idx="15302">
                  <c:v>-1.3656E-2</c:v>
                </c:pt>
                <c:pt idx="15303">
                  <c:v>-1.08363E-2</c:v>
                </c:pt>
                <c:pt idx="15304">
                  <c:v>-4.6760400000000002E-3</c:v>
                </c:pt>
                <c:pt idx="15305">
                  <c:v>-1.4338599999999999E-3</c:v>
                </c:pt>
                <c:pt idx="15306">
                  <c:v>-1.9880499999999999E-3</c:v>
                </c:pt>
                <c:pt idx="15307">
                  <c:v>-7.6752399999999998E-3</c:v>
                </c:pt>
                <c:pt idx="15308">
                  <c:v>-1.6369000000000002E-2</c:v>
                </c:pt>
                <c:pt idx="15309">
                  <c:v>-1.8471000000000001E-2</c:v>
                </c:pt>
                <c:pt idx="15310">
                  <c:v>-1.4566000000000001E-2</c:v>
                </c:pt>
                <c:pt idx="15311">
                  <c:v>-9.4939199999999994E-3</c:v>
                </c:pt>
                <c:pt idx="15312">
                  <c:v>-4.0324000000000002E-3</c:v>
                </c:pt>
                <c:pt idx="15313">
                  <c:v>-1.18004E-3</c:v>
                </c:pt>
                <c:pt idx="15314">
                  <c:v>-1.8637199999999999E-3</c:v>
                </c:pt>
                <c:pt idx="15315">
                  <c:v>-5.3523100000000005E-4</c:v>
                </c:pt>
                <c:pt idx="15316">
                  <c:v>5.2803400000000003E-4</c:v>
                </c:pt>
                <c:pt idx="15317">
                  <c:v>3.4019300000000001E-3</c:v>
                </c:pt>
                <c:pt idx="15318">
                  <c:v>7.41422E-3</c:v>
                </c:pt>
                <c:pt idx="15319">
                  <c:v>1.2346599999999999E-2</c:v>
                </c:pt>
                <c:pt idx="15320">
                  <c:v>2.4554699999999999E-2</c:v>
                </c:pt>
                <c:pt idx="15321">
                  <c:v>3.2290100000000002E-2</c:v>
                </c:pt>
                <c:pt idx="15322">
                  <c:v>3.6709400000000003E-2</c:v>
                </c:pt>
                <c:pt idx="15323">
                  <c:v>4.0330999999999999E-2</c:v>
                </c:pt>
                <c:pt idx="15324">
                  <c:v>4.2054800000000003E-2</c:v>
                </c:pt>
                <c:pt idx="15325">
                  <c:v>4.02806E-2</c:v>
                </c:pt>
                <c:pt idx="15326">
                  <c:v>3.9177499999999997E-2</c:v>
                </c:pt>
                <c:pt idx="15327">
                  <c:v>3.97951E-2</c:v>
                </c:pt>
                <c:pt idx="15328">
                  <c:v>3.8084899999999998E-2</c:v>
                </c:pt>
                <c:pt idx="15329">
                  <c:v>3.9239799999999998E-2</c:v>
                </c:pt>
                <c:pt idx="15330">
                  <c:v>4.33471E-2</c:v>
                </c:pt>
                <c:pt idx="15331">
                  <c:v>4.5765E-2</c:v>
                </c:pt>
                <c:pt idx="15332">
                  <c:v>4.7553900000000003E-2</c:v>
                </c:pt>
                <c:pt idx="15333">
                  <c:v>4.6231000000000001E-2</c:v>
                </c:pt>
                <c:pt idx="15334">
                  <c:v>4.50833E-2</c:v>
                </c:pt>
                <c:pt idx="15335">
                  <c:v>3.5353700000000002E-2</c:v>
                </c:pt>
                <c:pt idx="15336">
                  <c:v>2.3438299999999999E-2</c:v>
                </c:pt>
                <c:pt idx="15337">
                  <c:v>2.4798899999999999E-2</c:v>
                </c:pt>
                <c:pt idx="15338">
                  <c:v>2.4125000000000001E-2</c:v>
                </c:pt>
                <c:pt idx="15339">
                  <c:v>2.1216599999999999E-2</c:v>
                </c:pt>
                <c:pt idx="15340">
                  <c:v>2.0816999999999999E-2</c:v>
                </c:pt>
                <c:pt idx="15341">
                  <c:v>2.5575199999999999E-2</c:v>
                </c:pt>
                <c:pt idx="15342">
                  <c:v>2.84867E-2</c:v>
                </c:pt>
                <c:pt idx="15343">
                  <c:v>2.7456299999999999E-2</c:v>
                </c:pt>
                <c:pt idx="15344">
                  <c:v>2.9619199999999998E-2</c:v>
                </c:pt>
                <c:pt idx="15345">
                  <c:v>2.9789300000000001E-2</c:v>
                </c:pt>
                <c:pt idx="15346">
                  <c:v>2.8761700000000001E-2</c:v>
                </c:pt>
                <c:pt idx="15347">
                  <c:v>2.8417100000000001E-2</c:v>
                </c:pt>
                <c:pt idx="15348">
                  <c:v>2.4017799999999999E-2</c:v>
                </c:pt>
                <c:pt idx="15349">
                  <c:v>1.8345500000000001E-2</c:v>
                </c:pt>
                <c:pt idx="15350">
                  <c:v>1.94398E-2</c:v>
                </c:pt>
                <c:pt idx="15351">
                  <c:v>1.8380000000000001E-2</c:v>
                </c:pt>
                <c:pt idx="15352">
                  <c:v>1.22033E-2</c:v>
                </c:pt>
                <c:pt idx="15353">
                  <c:v>6.2078599999999999E-3</c:v>
                </c:pt>
                <c:pt idx="15354">
                  <c:v>7.9147599999999999E-3</c:v>
                </c:pt>
                <c:pt idx="15355">
                  <c:v>7.8342399999999993E-3</c:v>
                </c:pt>
                <c:pt idx="15356">
                  <c:v>5.5879299999999996E-3</c:v>
                </c:pt>
                <c:pt idx="15357">
                  <c:v>7.0489599999999999E-3</c:v>
                </c:pt>
                <c:pt idx="15358">
                  <c:v>6.7349300000000001E-3</c:v>
                </c:pt>
                <c:pt idx="15359">
                  <c:v>7.0653900000000004E-3</c:v>
                </c:pt>
                <c:pt idx="15360">
                  <c:v>6.8701200000000004E-3</c:v>
                </c:pt>
                <c:pt idx="15361">
                  <c:v>8.9054700000000004E-3</c:v>
                </c:pt>
                <c:pt idx="15362">
                  <c:v>1.2772E-2</c:v>
                </c:pt>
                <c:pt idx="15363">
                  <c:v>1.2245199999999999E-2</c:v>
                </c:pt>
                <c:pt idx="15364">
                  <c:v>1.2699500000000001E-2</c:v>
                </c:pt>
                <c:pt idx="15365">
                  <c:v>1.3776E-2</c:v>
                </c:pt>
                <c:pt idx="15366">
                  <c:v>1.5145199999999999E-2</c:v>
                </c:pt>
                <c:pt idx="15367">
                  <c:v>1.4138400000000001E-2</c:v>
                </c:pt>
                <c:pt idx="15368">
                  <c:v>1.6090799999999999E-2</c:v>
                </c:pt>
                <c:pt idx="15369">
                  <c:v>1.75978E-2</c:v>
                </c:pt>
                <c:pt idx="15370">
                  <c:v>2.0872499999999999E-2</c:v>
                </c:pt>
                <c:pt idx="15371">
                  <c:v>2.49623E-2</c:v>
                </c:pt>
                <c:pt idx="15372">
                  <c:v>3.6184599999999997E-2</c:v>
                </c:pt>
                <c:pt idx="15373">
                  <c:v>4.6548899999999997E-2</c:v>
                </c:pt>
                <c:pt idx="15374">
                  <c:v>5.0076500000000003E-2</c:v>
                </c:pt>
                <c:pt idx="15375">
                  <c:v>5.3107300000000003E-2</c:v>
                </c:pt>
                <c:pt idx="15376">
                  <c:v>5.9952699999999998E-2</c:v>
                </c:pt>
                <c:pt idx="15377">
                  <c:v>6.9806400000000005E-2</c:v>
                </c:pt>
                <c:pt idx="15378">
                  <c:v>6.5936900000000007E-2</c:v>
                </c:pt>
                <c:pt idx="15379">
                  <c:v>5.1406100000000003E-2</c:v>
                </c:pt>
                <c:pt idx="15380">
                  <c:v>5.1973600000000002E-2</c:v>
                </c:pt>
                <c:pt idx="15381">
                  <c:v>4.8342999999999997E-2</c:v>
                </c:pt>
                <c:pt idx="15382">
                  <c:v>3.96491E-2</c:v>
                </c:pt>
                <c:pt idx="15383">
                  <c:v>2.89559E-2</c:v>
                </c:pt>
                <c:pt idx="15384">
                  <c:v>2.5308400000000002E-2</c:v>
                </c:pt>
                <c:pt idx="15385">
                  <c:v>8.1328200000000007E-3</c:v>
                </c:pt>
                <c:pt idx="15386">
                  <c:v>-6.16813E-3</c:v>
                </c:pt>
                <c:pt idx="15387">
                  <c:v>-1.1927800000000001E-2</c:v>
                </c:pt>
                <c:pt idx="15388">
                  <c:v>-2.1625999999999999E-2</c:v>
                </c:pt>
                <c:pt idx="15389">
                  <c:v>-3.3680799999999997E-2</c:v>
                </c:pt>
                <c:pt idx="15390">
                  <c:v>-4.4954500000000001E-2</c:v>
                </c:pt>
                <c:pt idx="15391">
                  <c:v>-5.0473999999999998E-2</c:v>
                </c:pt>
                <c:pt idx="15392">
                  <c:v>-5.13242E-2</c:v>
                </c:pt>
                <c:pt idx="15393">
                  <c:v>-5.6367100000000003E-2</c:v>
                </c:pt>
                <c:pt idx="15394">
                  <c:v>-5.7344699999999998E-2</c:v>
                </c:pt>
                <c:pt idx="15395">
                  <c:v>-5.17665E-2</c:v>
                </c:pt>
                <c:pt idx="15396">
                  <c:v>-5.6834500000000003E-2</c:v>
                </c:pt>
                <c:pt idx="15397">
                  <c:v>-6.8593899999999999E-2</c:v>
                </c:pt>
                <c:pt idx="15398">
                  <c:v>-7.6377E-2</c:v>
                </c:pt>
                <c:pt idx="15399">
                  <c:v>-8.0634200000000003E-2</c:v>
                </c:pt>
                <c:pt idx="15400">
                  <c:v>-7.5320399999999996E-2</c:v>
                </c:pt>
                <c:pt idx="15401">
                  <c:v>-6.7377800000000002E-2</c:v>
                </c:pt>
                <c:pt idx="15402">
                  <c:v>-6.16207E-2</c:v>
                </c:pt>
                <c:pt idx="15403">
                  <c:v>-5.9969599999999998E-2</c:v>
                </c:pt>
                <c:pt idx="15404">
                  <c:v>-5.9617299999999998E-2</c:v>
                </c:pt>
                <c:pt idx="15405">
                  <c:v>-5.7044200000000003E-2</c:v>
                </c:pt>
                <c:pt idx="15406">
                  <c:v>-5.2139699999999997E-2</c:v>
                </c:pt>
                <c:pt idx="15407">
                  <c:v>-4.5004000000000002E-2</c:v>
                </c:pt>
                <c:pt idx="15408">
                  <c:v>-3.81412E-2</c:v>
                </c:pt>
                <c:pt idx="15409">
                  <c:v>-3.5710499999999999E-2</c:v>
                </c:pt>
                <c:pt idx="15410">
                  <c:v>-3.3076700000000001E-2</c:v>
                </c:pt>
                <c:pt idx="15411">
                  <c:v>-2.9083700000000001E-2</c:v>
                </c:pt>
                <c:pt idx="15412">
                  <c:v>-2.503E-2</c:v>
                </c:pt>
                <c:pt idx="15413">
                  <c:v>-2.08045E-2</c:v>
                </c:pt>
                <c:pt idx="15414">
                  <c:v>-2.50178E-2</c:v>
                </c:pt>
                <c:pt idx="15415">
                  <c:v>-3.71504E-2</c:v>
                </c:pt>
                <c:pt idx="15416">
                  <c:v>-4.74609E-2</c:v>
                </c:pt>
                <c:pt idx="15417">
                  <c:v>-5.1888900000000002E-2</c:v>
                </c:pt>
                <c:pt idx="15418">
                  <c:v>-5.8140299999999999E-2</c:v>
                </c:pt>
                <c:pt idx="15419">
                  <c:v>-6.5632999999999997E-2</c:v>
                </c:pt>
                <c:pt idx="15420">
                  <c:v>-6.9001599999999996E-2</c:v>
                </c:pt>
                <c:pt idx="15421">
                  <c:v>-7.5109499999999996E-2</c:v>
                </c:pt>
                <c:pt idx="15422">
                  <c:v>-7.6199199999999995E-2</c:v>
                </c:pt>
                <c:pt idx="15423">
                  <c:v>-6.7967E-2</c:v>
                </c:pt>
                <c:pt idx="15424">
                  <c:v>-5.9347999999999998E-2</c:v>
                </c:pt>
                <c:pt idx="15425">
                  <c:v>-4.9351100000000002E-2</c:v>
                </c:pt>
                <c:pt idx="15426">
                  <c:v>-3.9198900000000002E-2</c:v>
                </c:pt>
                <c:pt idx="15427">
                  <c:v>-3.1893900000000003E-2</c:v>
                </c:pt>
                <c:pt idx="15428">
                  <c:v>-3.4726E-2</c:v>
                </c:pt>
                <c:pt idx="15429">
                  <c:v>-4.6916699999999999E-2</c:v>
                </c:pt>
                <c:pt idx="15430">
                  <c:v>-5.1997500000000002E-2</c:v>
                </c:pt>
                <c:pt idx="15431">
                  <c:v>-4.8471800000000002E-2</c:v>
                </c:pt>
                <c:pt idx="15432">
                  <c:v>-4.5385200000000001E-2</c:v>
                </c:pt>
                <c:pt idx="15433">
                  <c:v>-3.9836299999999998E-2</c:v>
                </c:pt>
                <c:pt idx="15434">
                  <c:v>-3.3694000000000002E-2</c:v>
                </c:pt>
                <c:pt idx="15435">
                  <c:v>-3.1369599999999997E-2</c:v>
                </c:pt>
                <c:pt idx="15436">
                  <c:v>-3.3242899999999999E-2</c:v>
                </c:pt>
                <c:pt idx="15437">
                  <c:v>-3.3716000000000003E-2</c:v>
                </c:pt>
                <c:pt idx="15438">
                  <c:v>-3.4555200000000001E-2</c:v>
                </c:pt>
                <c:pt idx="15439">
                  <c:v>-3.1651600000000002E-2</c:v>
                </c:pt>
                <c:pt idx="15440">
                  <c:v>-2.8527199999999999E-2</c:v>
                </c:pt>
                <c:pt idx="15441">
                  <c:v>-2.6408999999999998E-2</c:v>
                </c:pt>
                <c:pt idx="15442">
                  <c:v>-2.7809799999999999E-2</c:v>
                </c:pt>
                <c:pt idx="15443">
                  <c:v>-2.8791400000000002E-2</c:v>
                </c:pt>
                <c:pt idx="15444">
                  <c:v>-2.5285700000000001E-2</c:v>
                </c:pt>
                <c:pt idx="15445">
                  <c:v>-2.0095200000000001E-2</c:v>
                </c:pt>
                <c:pt idx="15446">
                  <c:v>-1.50131E-2</c:v>
                </c:pt>
                <c:pt idx="15447">
                  <c:v>-1.55528E-2</c:v>
                </c:pt>
                <c:pt idx="15448">
                  <c:v>-1.46274E-2</c:v>
                </c:pt>
                <c:pt idx="15449">
                  <c:v>-1.1809800000000001E-2</c:v>
                </c:pt>
                <c:pt idx="15450">
                  <c:v>-9.9383300000000004E-3</c:v>
                </c:pt>
                <c:pt idx="15451">
                  <c:v>-1.3074300000000001E-2</c:v>
                </c:pt>
                <c:pt idx="15452">
                  <c:v>-1.71364E-2</c:v>
                </c:pt>
                <c:pt idx="15453">
                  <c:v>-1.9835800000000001E-2</c:v>
                </c:pt>
                <c:pt idx="15454">
                  <c:v>-2.6206799999999999E-2</c:v>
                </c:pt>
                <c:pt idx="15455">
                  <c:v>-3.9611399999999998E-2</c:v>
                </c:pt>
                <c:pt idx="15456">
                  <c:v>-4.4696899999999998E-2</c:v>
                </c:pt>
                <c:pt idx="15457">
                  <c:v>-3.9100999999999997E-2</c:v>
                </c:pt>
                <c:pt idx="15458">
                  <c:v>-2.7810700000000001E-2</c:v>
                </c:pt>
                <c:pt idx="15459">
                  <c:v>-1.8673700000000001E-2</c:v>
                </c:pt>
                <c:pt idx="15460">
                  <c:v>-1.3627200000000001E-2</c:v>
                </c:pt>
                <c:pt idx="15461">
                  <c:v>-1.2267699999999999E-2</c:v>
                </c:pt>
                <c:pt idx="15462">
                  <c:v>-1.00404E-2</c:v>
                </c:pt>
                <c:pt idx="15463">
                  <c:v>-4.2432299999999997E-3</c:v>
                </c:pt>
                <c:pt idx="15464">
                  <c:v>3.6268300000000002E-3</c:v>
                </c:pt>
                <c:pt idx="15465">
                  <c:v>9.4506299999999998E-3</c:v>
                </c:pt>
                <c:pt idx="15466">
                  <c:v>1.2748199999999999E-2</c:v>
                </c:pt>
                <c:pt idx="15467">
                  <c:v>1.6141699999999998E-2</c:v>
                </c:pt>
                <c:pt idx="15468">
                  <c:v>2.03775E-2</c:v>
                </c:pt>
                <c:pt idx="15469">
                  <c:v>2.11264E-2</c:v>
                </c:pt>
                <c:pt idx="15470">
                  <c:v>2.23339E-2</c:v>
                </c:pt>
                <c:pt idx="15471">
                  <c:v>2.30882E-2</c:v>
                </c:pt>
                <c:pt idx="15472">
                  <c:v>3.1181E-2</c:v>
                </c:pt>
                <c:pt idx="15473">
                  <c:v>3.70341E-2</c:v>
                </c:pt>
                <c:pt idx="15474">
                  <c:v>4.4282799999999997E-2</c:v>
                </c:pt>
                <c:pt idx="15475">
                  <c:v>4.9290599999999997E-2</c:v>
                </c:pt>
                <c:pt idx="15476">
                  <c:v>5.8824799999999997E-2</c:v>
                </c:pt>
                <c:pt idx="15477">
                  <c:v>6.8771700000000005E-2</c:v>
                </c:pt>
                <c:pt idx="15478">
                  <c:v>7.3432600000000001E-2</c:v>
                </c:pt>
                <c:pt idx="15479">
                  <c:v>7.5556200000000004E-2</c:v>
                </c:pt>
                <c:pt idx="15480">
                  <c:v>7.7607200000000001E-2</c:v>
                </c:pt>
                <c:pt idx="15481">
                  <c:v>8.04203E-2</c:v>
                </c:pt>
                <c:pt idx="15482">
                  <c:v>8.5662100000000005E-2</c:v>
                </c:pt>
                <c:pt idx="15483">
                  <c:v>9.5920000000000005E-2</c:v>
                </c:pt>
                <c:pt idx="15484">
                  <c:v>0.10109600000000001</c:v>
                </c:pt>
                <c:pt idx="15485">
                  <c:v>0.10512299999999999</c:v>
                </c:pt>
                <c:pt idx="15486">
                  <c:v>0.11024100000000001</c:v>
                </c:pt>
                <c:pt idx="15487">
                  <c:v>0.120793</c:v>
                </c:pt>
                <c:pt idx="15488">
                  <c:v>0.129637</c:v>
                </c:pt>
                <c:pt idx="15489">
                  <c:v>0.135743</c:v>
                </c:pt>
                <c:pt idx="15490">
                  <c:v>0.13923199999999999</c:v>
                </c:pt>
                <c:pt idx="15491">
                  <c:v>0.14726400000000001</c:v>
                </c:pt>
                <c:pt idx="15492">
                  <c:v>0.16017500000000001</c:v>
                </c:pt>
                <c:pt idx="15493">
                  <c:v>0.16362299999999999</c:v>
                </c:pt>
                <c:pt idx="15494">
                  <c:v>0.16217500000000001</c:v>
                </c:pt>
                <c:pt idx="15495">
                  <c:v>0.16631199999999999</c:v>
                </c:pt>
                <c:pt idx="15496">
                  <c:v>0.175511</c:v>
                </c:pt>
                <c:pt idx="15497">
                  <c:v>0.180366</c:v>
                </c:pt>
                <c:pt idx="15498">
                  <c:v>0.18229100000000001</c:v>
                </c:pt>
                <c:pt idx="15499">
                  <c:v>0.18578500000000001</c:v>
                </c:pt>
                <c:pt idx="15500">
                  <c:v>0.189137</c:v>
                </c:pt>
                <c:pt idx="15501">
                  <c:v>0.18904799999999999</c:v>
                </c:pt>
                <c:pt idx="15502">
                  <c:v>0.188642</c:v>
                </c:pt>
                <c:pt idx="15503">
                  <c:v>0.18787899999999999</c:v>
                </c:pt>
                <c:pt idx="15504">
                  <c:v>0.18781900000000001</c:v>
                </c:pt>
                <c:pt idx="15505">
                  <c:v>0.19001499999999999</c:v>
                </c:pt>
                <c:pt idx="15506">
                  <c:v>0.20086599999999999</c:v>
                </c:pt>
                <c:pt idx="15507">
                  <c:v>0.21857399999999999</c:v>
                </c:pt>
                <c:pt idx="15508">
                  <c:v>0.23045599999999999</c:v>
                </c:pt>
                <c:pt idx="15509">
                  <c:v>0.23171900000000001</c:v>
                </c:pt>
                <c:pt idx="15510">
                  <c:v>0.23014000000000001</c:v>
                </c:pt>
                <c:pt idx="15511">
                  <c:v>0.229212</c:v>
                </c:pt>
                <c:pt idx="15512">
                  <c:v>0.23108100000000001</c:v>
                </c:pt>
                <c:pt idx="15513">
                  <c:v>0.23361000000000001</c:v>
                </c:pt>
                <c:pt idx="15514">
                  <c:v>0.230881</c:v>
                </c:pt>
                <c:pt idx="15515">
                  <c:v>0.22539300000000001</c:v>
                </c:pt>
                <c:pt idx="15516">
                  <c:v>0.222355</c:v>
                </c:pt>
                <c:pt idx="15517">
                  <c:v>0.21989800000000001</c:v>
                </c:pt>
                <c:pt idx="15518">
                  <c:v>0.21779299999999999</c:v>
                </c:pt>
                <c:pt idx="15519">
                  <c:v>0.21832699999999999</c:v>
                </c:pt>
                <c:pt idx="15520">
                  <c:v>0.223524</c:v>
                </c:pt>
                <c:pt idx="15521">
                  <c:v>0.22761000000000001</c:v>
                </c:pt>
                <c:pt idx="15522">
                  <c:v>0.22641500000000001</c:v>
                </c:pt>
                <c:pt idx="15523">
                  <c:v>0.21990499999999999</c:v>
                </c:pt>
                <c:pt idx="15524">
                  <c:v>0.213921</c:v>
                </c:pt>
                <c:pt idx="15525">
                  <c:v>0.212674</c:v>
                </c:pt>
                <c:pt idx="15526">
                  <c:v>0.21266199999999999</c:v>
                </c:pt>
                <c:pt idx="15527">
                  <c:v>0.213419</c:v>
                </c:pt>
                <c:pt idx="15528">
                  <c:v>0.21086299999999999</c:v>
                </c:pt>
                <c:pt idx="15529">
                  <c:v>0.20672499999999999</c:v>
                </c:pt>
                <c:pt idx="15530">
                  <c:v>0.20464099999999999</c:v>
                </c:pt>
                <c:pt idx="15531">
                  <c:v>0.20316699999999999</c:v>
                </c:pt>
                <c:pt idx="15532">
                  <c:v>0.19680700000000001</c:v>
                </c:pt>
                <c:pt idx="15533">
                  <c:v>0.19147700000000001</c:v>
                </c:pt>
                <c:pt idx="15534">
                  <c:v>0.191029</c:v>
                </c:pt>
                <c:pt idx="15535">
                  <c:v>0.19119800000000001</c:v>
                </c:pt>
                <c:pt idx="15536">
                  <c:v>0.18690000000000001</c:v>
                </c:pt>
                <c:pt idx="15537">
                  <c:v>0.18243699999999999</c:v>
                </c:pt>
                <c:pt idx="15538">
                  <c:v>0.18274899999999999</c:v>
                </c:pt>
                <c:pt idx="15539">
                  <c:v>0.186588</c:v>
                </c:pt>
                <c:pt idx="15540">
                  <c:v>0.181946</c:v>
                </c:pt>
                <c:pt idx="15541">
                  <c:v>0.17211000000000001</c:v>
                </c:pt>
                <c:pt idx="15542">
                  <c:v>0.17219799999999999</c:v>
                </c:pt>
                <c:pt idx="15543">
                  <c:v>0.170793</c:v>
                </c:pt>
                <c:pt idx="15544">
                  <c:v>0.16591800000000001</c:v>
                </c:pt>
                <c:pt idx="15545">
                  <c:v>0.16361899999999999</c:v>
                </c:pt>
                <c:pt idx="15546">
                  <c:v>0.16661599999999999</c:v>
                </c:pt>
                <c:pt idx="15547">
                  <c:v>0.17063400000000001</c:v>
                </c:pt>
                <c:pt idx="15548">
                  <c:v>0.171766</c:v>
                </c:pt>
                <c:pt idx="15549">
                  <c:v>0.17174600000000001</c:v>
                </c:pt>
                <c:pt idx="15550">
                  <c:v>0.171879</c:v>
                </c:pt>
                <c:pt idx="15551">
                  <c:v>0.17291100000000001</c:v>
                </c:pt>
                <c:pt idx="15552">
                  <c:v>0.17715900000000001</c:v>
                </c:pt>
                <c:pt idx="15553">
                  <c:v>0.18156700000000001</c:v>
                </c:pt>
                <c:pt idx="15554">
                  <c:v>0.18432299999999999</c:v>
                </c:pt>
                <c:pt idx="15555">
                  <c:v>0.18009</c:v>
                </c:pt>
                <c:pt idx="15556">
                  <c:v>0.174538</c:v>
                </c:pt>
                <c:pt idx="15557">
                  <c:v>0.172595</c:v>
                </c:pt>
                <c:pt idx="15558">
                  <c:v>0.16877600000000001</c:v>
                </c:pt>
                <c:pt idx="15559">
                  <c:v>0.16677700000000001</c:v>
                </c:pt>
                <c:pt idx="15560">
                  <c:v>0.16725799999999999</c:v>
                </c:pt>
                <c:pt idx="15561">
                  <c:v>0.170211</c:v>
                </c:pt>
                <c:pt idx="15562">
                  <c:v>0.176395</c:v>
                </c:pt>
                <c:pt idx="15563">
                  <c:v>0.18464700000000001</c:v>
                </c:pt>
                <c:pt idx="15564">
                  <c:v>0.198133</c:v>
                </c:pt>
                <c:pt idx="15565">
                  <c:v>0.20596500000000001</c:v>
                </c:pt>
                <c:pt idx="15566">
                  <c:v>0.207842</c:v>
                </c:pt>
                <c:pt idx="15567">
                  <c:v>0.20762</c:v>
                </c:pt>
                <c:pt idx="15568">
                  <c:v>0.20702499999999999</c:v>
                </c:pt>
                <c:pt idx="15569">
                  <c:v>0.20766699999999999</c:v>
                </c:pt>
                <c:pt idx="15570">
                  <c:v>0.21206900000000001</c:v>
                </c:pt>
                <c:pt idx="15571">
                  <c:v>0.21837400000000001</c:v>
                </c:pt>
                <c:pt idx="15572">
                  <c:v>0.220498</c:v>
                </c:pt>
                <c:pt idx="15573">
                  <c:v>0.226992</c:v>
                </c:pt>
                <c:pt idx="15574">
                  <c:v>0.233847</c:v>
                </c:pt>
                <c:pt idx="15575">
                  <c:v>0.23579600000000001</c:v>
                </c:pt>
                <c:pt idx="15576">
                  <c:v>0.23519399999999999</c:v>
                </c:pt>
                <c:pt idx="15577">
                  <c:v>0.23210700000000001</c:v>
                </c:pt>
                <c:pt idx="15578">
                  <c:v>0.23022400000000001</c:v>
                </c:pt>
                <c:pt idx="15579">
                  <c:v>0.230852</c:v>
                </c:pt>
                <c:pt idx="15580">
                  <c:v>0.237342</c:v>
                </c:pt>
                <c:pt idx="15581">
                  <c:v>0.23400899999999999</c:v>
                </c:pt>
                <c:pt idx="15582">
                  <c:v>0.2286</c:v>
                </c:pt>
                <c:pt idx="15583">
                  <c:v>0.22130900000000001</c:v>
                </c:pt>
                <c:pt idx="15584">
                  <c:v>0.22554099999999999</c:v>
                </c:pt>
                <c:pt idx="15585">
                  <c:v>0.23518</c:v>
                </c:pt>
                <c:pt idx="15586">
                  <c:v>0.23960200000000001</c:v>
                </c:pt>
                <c:pt idx="15587">
                  <c:v>0.240013</c:v>
                </c:pt>
                <c:pt idx="15588">
                  <c:v>0.23873900000000001</c:v>
                </c:pt>
                <c:pt idx="15589">
                  <c:v>0.238369</c:v>
                </c:pt>
                <c:pt idx="15590">
                  <c:v>0.240178</c:v>
                </c:pt>
                <c:pt idx="15591">
                  <c:v>0.240423</c:v>
                </c:pt>
                <c:pt idx="15592">
                  <c:v>0.24065400000000001</c:v>
                </c:pt>
                <c:pt idx="15593">
                  <c:v>0.241372</c:v>
                </c:pt>
                <c:pt idx="15594">
                  <c:v>0.24706500000000001</c:v>
                </c:pt>
                <c:pt idx="15595">
                  <c:v>0.24552399999999999</c:v>
                </c:pt>
                <c:pt idx="15596">
                  <c:v>0.24354000000000001</c:v>
                </c:pt>
                <c:pt idx="15597">
                  <c:v>0.24549599999999999</c:v>
                </c:pt>
                <c:pt idx="15598">
                  <c:v>0.247726</c:v>
                </c:pt>
                <c:pt idx="15599">
                  <c:v>0.24653800000000001</c:v>
                </c:pt>
                <c:pt idx="15600">
                  <c:v>0.24742800000000001</c:v>
                </c:pt>
                <c:pt idx="15601">
                  <c:v>0.25024299999999999</c:v>
                </c:pt>
                <c:pt idx="15602">
                  <c:v>0.246142</c:v>
                </c:pt>
                <c:pt idx="15603">
                  <c:v>0.24148800000000001</c:v>
                </c:pt>
                <c:pt idx="15604">
                  <c:v>0.24027399999999999</c:v>
                </c:pt>
                <c:pt idx="15605">
                  <c:v>0.239728</c:v>
                </c:pt>
                <c:pt idx="15606">
                  <c:v>0.23561399999999999</c:v>
                </c:pt>
                <c:pt idx="15607">
                  <c:v>0.23396900000000001</c:v>
                </c:pt>
                <c:pt idx="15608">
                  <c:v>0.22986699999999999</c:v>
                </c:pt>
                <c:pt idx="15609">
                  <c:v>0.22940199999999999</c:v>
                </c:pt>
                <c:pt idx="15610">
                  <c:v>0.23158200000000001</c:v>
                </c:pt>
                <c:pt idx="15611">
                  <c:v>0.235009</c:v>
                </c:pt>
                <c:pt idx="15612">
                  <c:v>0.23411899999999999</c:v>
                </c:pt>
                <c:pt idx="15613">
                  <c:v>0.22697100000000001</c:v>
                </c:pt>
                <c:pt idx="15614">
                  <c:v>0.226074</c:v>
                </c:pt>
                <c:pt idx="15615">
                  <c:v>0.226717</c:v>
                </c:pt>
                <c:pt idx="15616">
                  <c:v>0.22259699999999999</c:v>
                </c:pt>
                <c:pt idx="15617">
                  <c:v>0.20638100000000001</c:v>
                </c:pt>
                <c:pt idx="15618">
                  <c:v>0.198181</c:v>
                </c:pt>
                <c:pt idx="15619">
                  <c:v>0.188363</c:v>
                </c:pt>
                <c:pt idx="15620">
                  <c:v>0.178979</c:v>
                </c:pt>
                <c:pt idx="15621">
                  <c:v>0.173926</c:v>
                </c:pt>
                <c:pt idx="15622">
                  <c:v>0.17000499999999999</c:v>
                </c:pt>
                <c:pt idx="15623">
                  <c:v>0.169706</c:v>
                </c:pt>
                <c:pt idx="15624">
                  <c:v>0.17468500000000001</c:v>
                </c:pt>
                <c:pt idx="15625">
                  <c:v>0.178038</c:v>
                </c:pt>
                <c:pt idx="15626">
                  <c:v>0.18132000000000001</c:v>
                </c:pt>
                <c:pt idx="15627">
                  <c:v>0.18574499999999999</c:v>
                </c:pt>
                <c:pt idx="15628">
                  <c:v>0.18080599999999999</c:v>
                </c:pt>
                <c:pt idx="15629">
                  <c:v>0.17294599999999999</c:v>
                </c:pt>
                <c:pt idx="15630">
                  <c:v>0.17513200000000001</c:v>
                </c:pt>
                <c:pt idx="15631">
                  <c:v>0.17737700000000001</c:v>
                </c:pt>
                <c:pt idx="15632">
                  <c:v>0.17885799999999999</c:v>
                </c:pt>
                <c:pt idx="15633">
                  <c:v>0.1777</c:v>
                </c:pt>
                <c:pt idx="15634">
                  <c:v>0.18131700000000001</c:v>
                </c:pt>
                <c:pt idx="15635">
                  <c:v>0.186919</c:v>
                </c:pt>
                <c:pt idx="15636">
                  <c:v>0.191914</c:v>
                </c:pt>
                <c:pt idx="15637">
                  <c:v>0.186304</c:v>
                </c:pt>
                <c:pt idx="15638">
                  <c:v>0.18101999999999999</c:v>
                </c:pt>
                <c:pt idx="15639">
                  <c:v>0.18546899999999999</c:v>
                </c:pt>
                <c:pt idx="15640">
                  <c:v>0.19575699999999999</c:v>
                </c:pt>
                <c:pt idx="15641">
                  <c:v>0.20486399999999999</c:v>
                </c:pt>
                <c:pt idx="15642">
                  <c:v>0.20790900000000001</c:v>
                </c:pt>
                <c:pt idx="15643">
                  <c:v>0.21332699999999999</c:v>
                </c:pt>
                <c:pt idx="15644">
                  <c:v>0.22445399999999999</c:v>
                </c:pt>
                <c:pt idx="15645">
                  <c:v>0.23516899999999999</c:v>
                </c:pt>
                <c:pt idx="15646">
                  <c:v>0.23910400000000001</c:v>
                </c:pt>
                <c:pt idx="15647">
                  <c:v>0.246558</c:v>
                </c:pt>
                <c:pt idx="15648">
                  <c:v>0.24594299999999999</c:v>
                </c:pt>
                <c:pt idx="15649">
                  <c:v>0.24101500000000001</c:v>
                </c:pt>
                <c:pt idx="15650">
                  <c:v>0.24096899999999999</c:v>
                </c:pt>
                <c:pt idx="15651">
                  <c:v>0.243426</c:v>
                </c:pt>
                <c:pt idx="15652">
                  <c:v>0.25008999999999998</c:v>
                </c:pt>
                <c:pt idx="15653">
                  <c:v>0.254909</c:v>
                </c:pt>
                <c:pt idx="15654">
                  <c:v>0.251247</c:v>
                </c:pt>
                <c:pt idx="15655">
                  <c:v>0.24418200000000001</c:v>
                </c:pt>
                <c:pt idx="15656">
                  <c:v>0.24312800000000001</c:v>
                </c:pt>
                <c:pt idx="15657">
                  <c:v>0.24710299999999999</c:v>
                </c:pt>
                <c:pt idx="15658">
                  <c:v>0.24646699999999999</c:v>
                </c:pt>
                <c:pt idx="15659">
                  <c:v>0.23963100000000001</c:v>
                </c:pt>
                <c:pt idx="15660">
                  <c:v>0.23238300000000001</c:v>
                </c:pt>
                <c:pt idx="15661">
                  <c:v>0.225965</c:v>
                </c:pt>
                <c:pt idx="15662">
                  <c:v>0.21863299999999999</c:v>
                </c:pt>
                <c:pt idx="15663">
                  <c:v>0.21082799999999999</c:v>
                </c:pt>
                <c:pt idx="15664">
                  <c:v>0.201709</c:v>
                </c:pt>
                <c:pt idx="15665">
                  <c:v>0.198652</c:v>
                </c:pt>
                <c:pt idx="15666">
                  <c:v>0.19776299999999999</c:v>
                </c:pt>
                <c:pt idx="15667">
                  <c:v>0.194078</c:v>
                </c:pt>
                <c:pt idx="15668">
                  <c:v>0.19264600000000001</c:v>
                </c:pt>
                <c:pt idx="15669">
                  <c:v>0.19294800000000001</c:v>
                </c:pt>
                <c:pt idx="15670">
                  <c:v>0.18726899999999999</c:v>
                </c:pt>
                <c:pt idx="15671">
                  <c:v>0.185809</c:v>
                </c:pt>
                <c:pt idx="15672">
                  <c:v>0.189913</c:v>
                </c:pt>
                <c:pt idx="15673">
                  <c:v>0.19228100000000001</c:v>
                </c:pt>
                <c:pt idx="15674">
                  <c:v>0.188023</c:v>
                </c:pt>
                <c:pt idx="15675">
                  <c:v>0.17379700000000001</c:v>
                </c:pt>
                <c:pt idx="15676">
                  <c:v>0.15772900000000001</c:v>
                </c:pt>
                <c:pt idx="15677">
                  <c:v>0.136577</c:v>
                </c:pt>
                <c:pt idx="15678">
                  <c:v>0.12064900000000001</c:v>
                </c:pt>
                <c:pt idx="15679">
                  <c:v>0.114565</c:v>
                </c:pt>
                <c:pt idx="15680">
                  <c:v>0.112027</c:v>
                </c:pt>
                <c:pt idx="15681">
                  <c:v>0.109665</c:v>
                </c:pt>
                <c:pt idx="15682">
                  <c:v>0.109346</c:v>
                </c:pt>
                <c:pt idx="15683">
                  <c:v>9.6258700000000003E-2</c:v>
                </c:pt>
                <c:pt idx="15684">
                  <c:v>8.4630800000000006E-2</c:v>
                </c:pt>
                <c:pt idx="15685">
                  <c:v>7.9709699999999994E-2</c:v>
                </c:pt>
                <c:pt idx="15686">
                  <c:v>6.6869499999999998E-2</c:v>
                </c:pt>
                <c:pt idx="15687">
                  <c:v>4.6085599999999997E-2</c:v>
                </c:pt>
                <c:pt idx="15688">
                  <c:v>3.1890700000000001E-2</c:v>
                </c:pt>
                <c:pt idx="15689">
                  <c:v>2.8609900000000001E-2</c:v>
                </c:pt>
                <c:pt idx="15690">
                  <c:v>2.7287499999999999E-2</c:v>
                </c:pt>
                <c:pt idx="15691">
                  <c:v>2.6891200000000001E-2</c:v>
                </c:pt>
                <c:pt idx="15692">
                  <c:v>2.5394300000000002E-2</c:v>
                </c:pt>
                <c:pt idx="15693">
                  <c:v>2.5690500000000002E-2</c:v>
                </c:pt>
                <c:pt idx="15694">
                  <c:v>2.81719E-2</c:v>
                </c:pt>
                <c:pt idx="15695">
                  <c:v>3.0044700000000001E-2</c:v>
                </c:pt>
                <c:pt idx="15696">
                  <c:v>3.4071499999999998E-2</c:v>
                </c:pt>
                <c:pt idx="15697">
                  <c:v>3.6194499999999998E-2</c:v>
                </c:pt>
                <c:pt idx="15698">
                  <c:v>4.0944099999999997E-2</c:v>
                </c:pt>
                <c:pt idx="15699">
                  <c:v>4.19012E-2</c:v>
                </c:pt>
                <c:pt idx="15700">
                  <c:v>4.9551499999999998E-2</c:v>
                </c:pt>
                <c:pt idx="15701">
                  <c:v>6.2152399999999997E-2</c:v>
                </c:pt>
                <c:pt idx="15702">
                  <c:v>6.8834599999999996E-2</c:v>
                </c:pt>
                <c:pt idx="15703">
                  <c:v>7.0840799999999995E-2</c:v>
                </c:pt>
                <c:pt idx="15704">
                  <c:v>7.4412900000000004E-2</c:v>
                </c:pt>
                <c:pt idx="15705">
                  <c:v>7.7785699999999999E-2</c:v>
                </c:pt>
                <c:pt idx="15706">
                  <c:v>8.0806100000000006E-2</c:v>
                </c:pt>
                <c:pt idx="15707">
                  <c:v>8.6835999999999997E-2</c:v>
                </c:pt>
                <c:pt idx="15708">
                  <c:v>9.4077900000000006E-2</c:v>
                </c:pt>
                <c:pt idx="15709">
                  <c:v>0.100923</c:v>
                </c:pt>
                <c:pt idx="15710">
                  <c:v>9.8685099999999998E-2</c:v>
                </c:pt>
                <c:pt idx="15711">
                  <c:v>9.6021300000000004E-2</c:v>
                </c:pt>
                <c:pt idx="15712">
                  <c:v>9.6241099999999996E-2</c:v>
                </c:pt>
                <c:pt idx="15713">
                  <c:v>0.100161</c:v>
                </c:pt>
                <c:pt idx="15714">
                  <c:v>0.108116</c:v>
                </c:pt>
                <c:pt idx="15715">
                  <c:v>0.115536</c:v>
                </c:pt>
                <c:pt idx="15716">
                  <c:v>0.120656</c:v>
                </c:pt>
                <c:pt idx="15717">
                  <c:v>0.12509100000000001</c:v>
                </c:pt>
                <c:pt idx="15718">
                  <c:v>0.12662599999999999</c:v>
                </c:pt>
                <c:pt idx="15719">
                  <c:v>0.115524</c:v>
                </c:pt>
                <c:pt idx="15720">
                  <c:v>0.109352</c:v>
                </c:pt>
                <c:pt idx="15721">
                  <c:v>0.104989</c:v>
                </c:pt>
                <c:pt idx="15722">
                  <c:v>0.101643</c:v>
                </c:pt>
                <c:pt idx="15723">
                  <c:v>0.10006900000000001</c:v>
                </c:pt>
                <c:pt idx="15724">
                  <c:v>0.10086299999999999</c:v>
                </c:pt>
                <c:pt idx="15725">
                  <c:v>0.102836</c:v>
                </c:pt>
                <c:pt idx="15726">
                  <c:v>0.102755</c:v>
                </c:pt>
                <c:pt idx="15727">
                  <c:v>0.103146</c:v>
                </c:pt>
                <c:pt idx="15728">
                  <c:v>0.10094599999999999</c:v>
                </c:pt>
                <c:pt idx="15729">
                  <c:v>0.101505</c:v>
                </c:pt>
                <c:pt idx="15730">
                  <c:v>0.10050000000000001</c:v>
                </c:pt>
                <c:pt idx="15731">
                  <c:v>0.107442</c:v>
                </c:pt>
                <c:pt idx="15732">
                  <c:v>0.118811</c:v>
                </c:pt>
                <c:pt idx="15733">
                  <c:v>0.12166</c:v>
                </c:pt>
                <c:pt idx="15734">
                  <c:v>0.120047</c:v>
                </c:pt>
                <c:pt idx="15735">
                  <c:v>0.117801</c:v>
                </c:pt>
                <c:pt idx="15736">
                  <c:v>0.11632099999999999</c:v>
                </c:pt>
                <c:pt idx="15737">
                  <c:v>0.11827500000000001</c:v>
                </c:pt>
                <c:pt idx="15738">
                  <c:v>0.1229</c:v>
                </c:pt>
                <c:pt idx="15739">
                  <c:v>0.129968</c:v>
                </c:pt>
                <c:pt idx="15740">
                  <c:v>0.139819</c:v>
                </c:pt>
                <c:pt idx="15741">
                  <c:v>0.144789</c:v>
                </c:pt>
                <c:pt idx="15742">
                  <c:v>0.139741</c:v>
                </c:pt>
                <c:pt idx="15743">
                  <c:v>0.13783899999999999</c:v>
                </c:pt>
                <c:pt idx="15744">
                  <c:v>0.13607</c:v>
                </c:pt>
                <c:pt idx="15745">
                  <c:v>0.138238</c:v>
                </c:pt>
                <c:pt idx="15746">
                  <c:v>0.1411</c:v>
                </c:pt>
                <c:pt idx="15747">
                  <c:v>0.14286099999999999</c:v>
                </c:pt>
                <c:pt idx="15748">
                  <c:v>0.14819499999999999</c:v>
                </c:pt>
                <c:pt idx="15749">
                  <c:v>0.148533</c:v>
                </c:pt>
                <c:pt idx="15750">
                  <c:v>0.15034500000000001</c:v>
                </c:pt>
                <c:pt idx="15751">
                  <c:v>0.15826399999999999</c:v>
                </c:pt>
                <c:pt idx="15752">
                  <c:v>0.17569499999999999</c:v>
                </c:pt>
                <c:pt idx="15753">
                  <c:v>0.18482499999999999</c:v>
                </c:pt>
                <c:pt idx="15754">
                  <c:v>0.18302199999999999</c:v>
                </c:pt>
                <c:pt idx="15755">
                  <c:v>0.183584</c:v>
                </c:pt>
                <c:pt idx="15756">
                  <c:v>0.189919</c:v>
                </c:pt>
                <c:pt idx="15757">
                  <c:v>0.190553</c:v>
                </c:pt>
                <c:pt idx="15758">
                  <c:v>0.19103100000000001</c:v>
                </c:pt>
                <c:pt idx="15759">
                  <c:v>0.193882</c:v>
                </c:pt>
                <c:pt idx="15760">
                  <c:v>0.194021</c:v>
                </c:pt>
                <c:pt idx="15761">
                  <c:v>0.19057499999999999</c:v>
                </c:pt>
                <c:pt idx="15762">
                  <c:v>0.187558</c:v>
                </c:pt>
                <c:pt idx="15763">
                  <c:v>0.19755600000000001</c:v>
                </c:pt>
                <c:pt idx="15764">
                  <c:v>0.20844299999999999</c:v>
                </c:pt>
                <c:pt idx="15765">
                  <c:v>0.217861</c:v>
                </c:pt>
                <c:pt idx="15766">
                  <c:v>0.22057199999999999</c:v>
                </c:pt>
                <c:pt idx="15767">
                  <c:v>0.225575</c:v>
                </c:pt>
                <c:pt idx="15768">
                  <c:v>0.226774</c:v>
                </c:pt>
                <c:pt idx="15769">
                  <c:v>0.223917</c:v>
                </c:pt>
                <c:pt idx="15770">
                  <c:v>0.22711300000000001</c:v>
                </c:pt>
                <c:pt idx="15771">
                  <c:v>0.228213</c:v>
                </c:pt>
                <c:pt idx="15772">
                  <c:v>0.229404</c:v>
                </c:pt>
                <c:pt idx="15773">
                  <c:v>0.23414099999999999</c:v>
                </c:pt>
                <c:pt idx="15774">
                  <c:v>0.23874200000000001</c:v>
                </c:pt>
                <c:pt idx="15775">
                  <c:v>0.23989199999999999</c:v>
                </c:pt>
                <c:pt idx="15776">
                  <c:v>0.241615</c:v>
                </c:pt>
                <c:pt idx="15777">
                  <c:v>0.246368</c:v>
                </c:pt>
                <c:pt idx="15778">
                  <c:v>0.250913</c:v>
                </c:pt>
                <c:pt idx="15779">
                  <c:v>0.25371700000000003</c:v>
                </c:pt>
                <c:pt idx="15780">
                  <c:v>0.25781199999999999</c:v>
                </c:pt>
                <c:pt idx="15781">
                  <c:v>0.25298799999999999</c:v>
                </c:pt>
                <c:pt idx="15782">
                  <c:v>0.252855</c:v>
                </c:pt>
                <c:pt idx="15783">
                  <c:v>0.252299</c:v>
                </c:pt>
                <c:pt idx="15784">
                  <c:v>0.25209999999999999</c:v>
                </c:pt>
                <c:pt idx="15785">
                  <c:v>0.24851999999999999</c:v>
                </c:pt>
                <c:pt idx="15786">
                  <c:v>0.24459800000000001</c:v>
                </c:pt>
                <c:pt idx="15787">
                  <c:v>0.24637300000000001</c:v>
                </c:pt>
                <c:pt idx="15788">
                  <c:v>0.24815499999999999</c:v>
                </c:pt>
                <c:pt idx="15789">
                  <c:v>0.25319599999999998</c:v>
                </c:pt>
                <c:pt idx="15790">
                  <c:v>0.256691</c:v>
                </c:pt>
                <c:pt idx="15791">
                  <c:v>0.26317699999999999</c:v>
                </c:pt>
                <c:pt idx="15792">
                  <c:v>0.27090799999999998</c:v>
                </c:pt>
                <c:pt idx="15793">
                  <c:v>0.273677</c:v>
                </c:pt>
                <c:pt idx="15794">
                  <c:v>0.27385500000000002</c:v>
                </c:pt>
                <c:pt idx="15795">
                  <c:v>0.27632200000000001</c:v>
                </c:pt>
                <c:pt idx="15796">
                  <c:v>0.27757500000000002</c:v>
                </c:pt>
                <c:pt idx="15797">
                  <c:v>0.28354000000000001</c:v>
                </c:pt>
                <c:pt idx="15798">
                  <c:v>0.29055399999999998</c:v>
                </c:pt>
                <c:pt idx="15799">
                  <c:v>0.296232</c:v>
                </c:pt>
                <c:pt idx="15800">
                  <c:v>0.29922900000000002</c:v>
                </c:pt>
                <c:pt idx="15801">
                  <c:v>0.30324400000000001</c:v>
                </c:pt>
                <c:pt idx="15802">
                  <c:v>0.30636999999999998</c:v>
                </c:pt>
                <c:pt idx="15803">
                  <c:v>0.31151299999999998</c:v>
                </c:pt>
                <c:pt idx="15804">
                  <c:v>0.31792999999999999</c:v>
                </c:pt>
                <c:pt idx="15805">
                  <c:v>0.32784999999999997</c:v>
                </c:pt>
                <c:pt idx="15806">
                  <c:v>0.33573399999999998</c:v>
                </c:pt>
                <c:pt idx="15807">
                  <c:v>0.35216599999999998</c:v>
                </c:pt>
                <c:pt idx="15808">
                  <c:v>0.36559199999999997</c:v>
                </c:pt>
                <c:pt idx="15809">
                  <c:v>0.36960500000000002</c:v>
                </c:pt>
                <c:pt idx="15810">
                  <c:v>0.36798799999999998</c:v>
                </c:pt>
                <c:pt idx="15811">
                  <c:v>0.36349999999999999</c:v>
                </c:pt>
                <c:pt idx="15812">
                  <c:v>0.35881600000000002</c:v>
                </c:pt>
                <c:pt idx="15813">
                  <c:v>0.359072</c:v>
                </c:pt>
                <c:pt idx="15814">
                  <c:v>0.35972100000000001</c:v>
                </c:pt>
                <c:pt idx="15815">
                  <c:v>0.362929</c:v>
                </c:pt>
                <c:pt idx="15816">
                  <c:v>0.36960199999999999</c:v>
                </c:pt>
                <c:pt idx="15817">
                  <c:v>0.37970399999999999</c:v>
                </c:pt>
                <c:pt idx="15818">
                  <c:v>0.39278299999999999</c:v>
                </c:pt>
                <c:pt idx="15819">
                  <c:v>0.41033900000000001</c:v>
                </c:pt>
                <c:pt idx="15820">
                  <c:v>0.41458600000000001</c:v>
                </c:pt>
                <c:pt idx="15821">
                  <c:v>0.41614099999999998</c:v>
                </c:pt>
                <c:pt idx="15822">
                  <c:v>0.42463200000000001</c:v>
                </c:pt>
                <c:pt idx="15823">
                  <c:v>0.43153000000000002</c:v>
                </c:pt>
                <c:pt idx="15824">
                  <c:v>0.43043799999999999</c:v>
                </c:pt>
                <c:pt idx="15825">
                  <c:v>0.43032300000000001</c:v>
                </c:pt>
                <c:pt idx="15826">
                  <c:v>0.43781399999999998</c:v>
                </c:pt>
                <c:pt idx="15827">
                  <c:v>0.45325900000000002</c:v>
                </c:pt>
                <c:pt idx="15828">
                  <c:v>0.46515400000000001</c:v>
                </c:pt>
                <c:pt idx="15829">
                  <c:v>0.47894300000000001</c:v>
                </c:pt>
                <c:pt idx="15830">
                  <c:v>0.50123399999999996</c:v>
                </c:pt>
                <c:pt idx="15831">
                  <c:v>0.51685800000000004</c:v>
                </c:pt>
                <c:pt idx="15832">
                  <c:v>0.51944299999999999</c:v>
                </c:pt>
                <c:pt idx="15833">
                  <c:v>0.51436599999999999</c:v>
                </c:pt>
                <c:pt idx="15834">
                  <c:v>0.50846999999999998</c:v>
                </c:pt>
                <c:pt idx="15835">
                  <c:v>0.51639000000000002</c:v>
                </c:pt>
                <c:pt idx="15836">
                  <c:v>0.531358</c:v>
                </c:pt>
                <c:pt idx="15837">
                  <c:v>0.54035200000000005</c:v>
                </c:pt>
                <c:pt idx="15838">
                  <c:v>0.54504900000000001</c:v>
                </c:pt>
                <c:pt idx="15839">
                  <c:v>0.55121100000000001</c:v>
                </c:pt>
                <c:pt idx="15840">
                  <c:v>0.55486199999999997</c:v>
                </c:pt>
                <c:pt idx="15841">
                  <c:v>0.555948</c:v>
                </c:pt>
                <c:pt idx="15842">
                  <c:v>0.55909900000000001</c:v>
                </c:pt>
                <c:pt idx="15843">
                  <c:v>0.559979</c:v>
                </c:pt>
                <c:pt idx="15844">
                  <c:v>0.56105400000000005</c:v>
                </c:pt>
                <c:pt idx="15845">
                  <c:v>0.56086000000000003</c:v>
                </c:pt>
                <c:pt idx="15846">
                  <c:v>0.56052900000000005</c:v>
                </c:pt>
                <c:pt idx="15847">
                  <c:v>0.55850999999999995</c:v>
                </c:pt>
                <c:pt idx="15848">
                  <c:v>0.54768700000000003</c:v>
                </c:pt>
                <c:pt idx="15849">
                  <c:v>0.537242</c:v>
                </c:pt>
                <c:pt idx="15850">
                  <c:v>0.52986599999999995</c:v>
                </c:pt>
                <c:pt idx="15851">
                  <c:v>0.51887700000000003</c:v>
                </c:pt>
                <c:pt idx="15852">
                  <c:v>0.50488</c:v>
                </c:pt>
                <c:pt idx="15853">
                  <c:v>0.489593</c:v>
                </c:pt>
                <c:pt idx="15854">
                  <c:v>0.47681000000000001</c:v>
                </c:pt>
                <c:pt idx="15855">
                  <c:v>0.46694000000000002</c:v>
                </c:pt>
                <c:pt idx="15856">
                  <c:v>0.48332199999999997</c:v>
                </c:pt>
                <c:pt idx="15857">
                  <c:v>0.52581199999999995</c:v>
                </c:pt>
                <c:pt idx="15858">
                  <c:v>0.61753400000000003</c:v>
                </c:pt>
                <c:pt idx="15859">
                  <c:v>0.309392</c:v>
                </c:pt>
                <c:pt idx="15860">
                  <c:v>-0.33624300000000001</c:v>
                </c:pt>
                <c:pt idx="15861">
                  <c:v>-0.56620899999999996</c:v>
                </c:pt>
                <c:pt idx="15862">
                  <c:v>3.0807000000000001E-2</c:v>
                </c:pt>
                <c:pt idx="15863">
                  <c:v>0.45560099999999998</c:v>
                </c:pt>
                <c:pt idx="15864">
                  <c:v>0.317274</c:v>
                </c:pt>
                <c:pt idx="15865">
                  <c:v>0.30274699999999999</c:v>
                </c:pt>
                <c:pt idx="15866">
                  <c:v>0.302008</c:v>
                </c:pt>
                <c:pt idx="15867">
                  <c:v>0.300402</c:v>
                </c:pt>
                <c:pt idx="15868">
                  <c:v>0.295985</c:v>
                </c:pt>
                <c:pt idx="15869">
                  <c:v>0.29521500000000001</c:v>
                </c:pt>
                <c:pt idx="15870">
                  <c:v>0.27881899999999998</c:v>
                </c:pt>
                <c:pt idx="15871">
                  <c:v>0.251415</c:v>
                </c:pt>
                <c:pt idx="15872">
                  <c:v>0.224665</c:v>
                </c:pt>
                <c:pt idx="15873">
                  <c:v>0.19339600000000001</c:v>
                </c:pt>
                <c:pt idx="15874">
                  <c:v>0.17211299999999999</c:v>
                </c:pt>
                <c:pt idx="15875">
                  <c:v>0.156943</c:v>
                </c:pt>
                <c:pt idx="15876">
                  <c:v>0.145786</c:v>
                </c:pt>
                <c:pt idx="15877">
                  <c:v>0.13916400000000001</c:v>
                </c:pt>
                <c:pt idx="15878">
                  <c:v>0.13528999999999999</c:v>
                </c:pt>
                <c:pt idx="15879">
                  <c:v>0.124227</c:v>
                </c:pt>
                <c:pt idx="15880">
                  <c:v>0.114938</c:v>
                </c:pt>
                <c:pt idx="15881">
                  <c:v>0.115619</c:v>
                </c:pt>
                <c:pt idx="15882">
                  <c:v>0.117989</c:v>
                </c:pt>
                <c:pt idx="15883">
                  <c:v>0.119003</c:v>
                </c:pt>
                <c:pt idx="15884">
                  <c:v>0.110872</c:v>
                </c:pt>
                <c:pt idx="15885">
                  <c:v>0.10415000000000001</c:v>
                </c:pt>
                <c:pt idx="15886">
                  <c:v>9.7868999999999998E-2</c:v>
                </c:pt>
                <c:pt idx="15887">
                  <c:v>9.2144100000000007E-2</c:v>
                </c:pt>
                <c:pt idx="15888">
                  <c:v>8.43666E-2</c:v>
                </c:pt>
                <c:pt idx="15889">
                  <c:v>6.7389699999999997E-2</c:v>
                </c:pt>
                <c:pt idx="15890">
                  <c:v>5.9811000000000003E-2</c:v>
                </c:pt>
                <c:pt idx="15891">
                  <c:v>5.3450499999999998E-2</c:v>
                </c:pt>
                <c:pt idx="15892">
                  <c:v>4.7733299999999999E-2</c:v>
                </c:pt>
                <c:pt idx="15893">
                  <c:v>4.5909699999999998E-2</c:v>
                </c:pt>
                <c:pt idx="15894">
                  <c:v>4.0703499999999997E-2</c:v>
                </c:pt>
                <c:pt idx="15895">
                  <c:v>3.9119599999999997E-2</c:v>
                </c:pt>
                <c:pt idx="15896">
                  <c:v>3.5072100000000002E-2</c:v>
                </c:pt>
                <c:pt idx="15897">
                  <c:v>2.7881E-2</c:v>
                </c:pt>
                <c:pt idx="15898">
                  <c:v>2.1559100000000001E-2</c:v>
                </c:pt>
                <c:pt idx="15899">
                  <c:v>1.1957600000000001E-2</c:v>
                </c:pt>
                <c:pt idx="15900">
                  <c:v>1.14445E-2</c:v>
                </c:pt>
                <c:pt idx="15901">
                  <c:v>1.6142799999999999E-2</c:v>
                </c:pt>
                <c:pt idx="15902">
                  <c:v>2.0815E-2</c:v>
                </c:pt>
                <c:pt idx="15903">
                  <c:v>2.4548199999999999E-2</c:v>
                </c:pt>
                <c:pt idx="15904">
                  <c:v>1.5954400000000001E-2</c:v>
                </c:pt>
                <c:pt idx="15905">
                  <c:v>5.23516E-3</c:v>
                </c:pt>
                <c:pt idx="15906">
                  <c:v>-3.15074E-3</c:v>
                </c:pt>
                <c:pt idx="15907">
                  <c:v>-5.9879299999999998E-3</c:v>
                </c:pt>
                <c:pt idx="15908">
                  <c:v>-1.0681899999999999E-2</c:v>
                </c:pt>
                <c:pt idx="15909">
                  <c:v>-1.40482E-2</c:v>
                </c:pt>
                <c:pt idx="15910">
                  <c:v>-1.7293599999999999E-2</c:v>
                </c:pt>
                <c:pt idx="15911">
                  <c:v>-2.1371000000000001E-2</c:v>
                </c:pt>
                <c:pt idx="15912">
                  <c:v>-2.8183699999999999E-2</c:v>
                </c:pt>
                <c:pt idx="15913">
                  <c:v>-3.1628900000000001E-2</c:v>
                </c:pt>
                <c:pt idx="15914">
                  <c:v>-3.74349E-2</c:v>
                </c:pt>
                <c:pt idx="15915">
                  <c:v>-4.5923899999999997E-2</c:v>
                </c:pt>
                <c:pt idx="15916">
                  <c:v>-4.8533800000000002E-2</c:v>
                </c:pt>
                <c:pt idx="15917">
                  <c:v>-4.7174800000000003E-2</c:v>
                </c:pt>
                <c:pt idx="15918">
                  <c:v>-4.9461900000000003E-2</c:v>
                </c:pt>
                <c:pt idx="15919">
                  <c:v>-4.7684699999999997E-2</c:v>
                </c:pt>
                <c:pt idx="15920">
                  <c:v>-4.7911099999999998E-2</c:v>
                </c:pt>
                <c:pt idx="15921">
                  <c:v>-5.0983100000000003E-2</c:v>
                </c:pt>
                <c:pt idx="15922">
                  <c:v>-5.5652399999999998E-2</c:v>
                </c:pt>
                <c:pt idx="15923">
                  <c:v>-6.0556800000000001E-2</c:v>
                </c:pt>
                <c:pt idx="15924">
                  <c:v>-6.4880400000000005E-2</c:v>
                </c:pt>
                <c:pt idx="15925">
                  <c:v>-6.9106600000000004E-2</c:v>
                </c:pt>
                <c:pt idx="15926">
                  <c:v>-6.8455600000000005E-2</c:v>
                </c:pt>
                <c:pt idx="15927">
                  <c:v>-6.3849100000000006E-2</c:v>
                </c:pt>
                <c:pt idx="15928">
                  <c:v>-6.1586099999999998E-2</c:v>
                </c:pt>
                <c:pt idx="15929">
                  <c:v>-6.20478E-2</c:v>
                </c:pt>
                <c:pt idx="15930">
                  <c:v>-6.4687400000000006E-2</c:v>
                </c:pt>
                <c:pt idx="15931">
                  <c:v>-6.6728700000000002E-2</c:v>
                </c:pt>
                <c:pt idx="15932">
                  <c:v>-6.5445799999999998E-2</c:v>
                </c:pt>
                <c:pt idx="15933">
                  <c:v>-7.3128700000000005E-2</c:v>
                </c:pt>
                <c:pt idx="15934">
                  <c:v>-7.8462699999999996E-2</c:v>
                </c:pt>
                <c:pt idx="15935">
                  <c:v>-7.9067999999999999E-2</c:v>
                </c:pt>
                <c:pt idx="15936">
                  <c:v>-7.9969899999999997E-2</c:v>
                </c:pt>
                <c:pt idx="15937">
                  <c:v>-8.3954000000000001E-2</c:v>
                </c:pt>
                <c:pt idx="15938">
                  <c:v>-8.7837799999999994E-2</c:v>
                </c:pt>
                <c:pt idx="15939">
                  <c:v>-8.8233099999999995E-2</c:v>
                </c:pt>
                <c:pt idx="15940">
                  <c:v>-8.4074099999999999E-2</c:v>
                </c:pt>
                <c:pt idx="15941">
                  <c:v>-8.5266300000000003E-2</c:v>
                </c:pt>
                <c:pt idx="15942">
                  <c:v>-9.2822199999999994E-2</c:v>
                </c:pt>
                <c:pt idx="15943">
                  <c:v>-9.95447E-2</c:v>
                </c:pt>
                <c:pt idx="15944">
                  <c:v>-0.105536</c:v>
                </c:pt>
                <c:pt idx="15945">
                  <c:v>-0.107473</c:v>
                </c:pt>
                <c:pt idx="15946">
                  <c:v>-0.117506</c:v>
                </c:pt>
                <c:pt idx="15947">
                  <c:v>-0.119601</c:v>
                </c:pt>
                <c:pt idx="15948">
                  <c:v>-0.126031</c:v>
                </c:pt>
                <c:pt idx="15949">
                  <c:v>-0.13023599999999999</c:v>
                </c:pt>
                <c:pt idx="15950">
                  <c:v>-0.13907600000000001</c:v>
                </c:pt>
                <c:pt idx="15951">
                  <c:v>-0.13984199999999999</c:v>
                </c:pt>
                <c:pt idx="15952">
                  <c:v>-0.14147999999999999</c:v>
                </c:pt>
                <c:pt idx="15953">
                  <c:v>-0.139066</c:v>
                </c:pt>
                <c:pt idx="15954">
                  <c:v>-0.138734</c:v>
                </c:pt>
                <c:pt idx="15955">
                  <c:v>-0.14074999999999999</c:v>
                </c:pt>
                <c:pt idx="15956">
                  <c:v>-0.146595</c:v>
                </c:pt>
                <c:pt idx="15957">
                  <c:v>-0.14857600000000001</c:v>
                </c:pt>
                <c:pt idx="15958">
                  <c:v>-0.14532</c:v>
                </c:pt>
                <c:pt idx="15959">
                  <c:v>-0.13731099999999999</c:v>
                </c:pt>
                <c:pt idx="15960">
                  <c:v>-0.13369500000000001</c:v>
                </c:pt>
                <c:pt idx="15961">
                  <c:v>-0.136764</c:v>
                </c:pt>
                <c:pt idx="15962">
                  <c:v>-0.14524999999999999</c:v>
                </c:pt>
                <c:pt idx="15963">
                  <c:v>-0.15007899999999999</c:v>
                </c:pt>
                <c:pt idx="15964">
                  <c:v>-0.15637699999999999</c:v>
                </c:pt>
                <c:pt idx="15965">
                  <c:v>-0.15986600000000001</c:v>
                </c:pt>
                <c:pt idx="15966">
                  <c:v>-0.153423</c:v>
                </c:pt>
                <c:pt idx="15967">
                  <c:v>-0.148201</c:v>
                </c:pt>
                <c:pt idx="15968">
                  <c:v>-0.149009</c:v>
                </c:pt>
                <c:pt idx="15969">
                  <c:v>-0.14969299999999999</c:v>
                </c:pt>
                <c:pt idx="15970">
                  <c:v>-0.157553</c:v>
                </c:pt>
                <c:pt idx="15971">
                  <c:v>-0.160472</c:v>
                </c:pt>
                <c:pt idx="15972">
                  <c:v>-0.16156000000000001</c:v>
                </c:pt>
                <c:pt idx="15973">
                  <c:v>-0.16051599999999999</c:v>
                </c:pt>
                <c:pt idx="15974">
                  <c:v>-0.16251599999999999</c:v>
                </c:pt>
                <c:pt idx="15975">
                  <c:v>-0.161551</c:v>
                </c:pt>
                <c:pt idx="15976">
                  <c:v>-0.16350799999999999</c:v>
                </c:pt>
                <c:pt idx="15977">
                  <c:v>-0.16553399999999999</c:v>
                </c:pt>
                <c:pt idx="15978">
                  <c:v>-0.171069</c:v>
                </c:pt>
                <c:pt idx="15979">
                  <c:v>-0.18116499999999999</c:v>
                </c:pt>
                <c:pt idx="15980">
                  <c:v>-0.18937399999999999</c:v>
                </c:pt>
                <c:pt idx="15981">
                  <c:v>-0.204925</c:v>
                </c:pt>
                <c:pt idx="15982">
                  <c:v>-0.20607700000000001</c:v>
                </c:pt>
                <c:pt idx="15983">
                  <c:v>-0.20402699999999999</c:v>
                </c:pt>
                <c:pt idx="15984">
                  <c:v>-0.20059399999999999</c:v>
                </c:pt>
                <c:pt idx="15985">
                  <c:v>-0.200234</c:v>
                </c:pt>
                <c:pt idx="15986">
                  <c:v>-0.20105899999999999</c:v>
                </c:pt>
                <c:pt idx="15987">
                  <c:v>-0.20566300000000001</c:v>
                </c:pt>
                <c:pt idx="15988">
                  <c:v>-0.20821500000000001</c:v>
                </c:pt>
                <c:pt idx="15989">
                  <c:v>-0.21232100000000001</c:v>
                </c:pt>
                <c:pt idx="15990">
                  <c:v>-0.21467600000000001</c:v>
                </c:pt>
                <c:pt idx="15991">
                  <c:v>-0.21463399999999999</c:v>
                </c:pt>
                <c:pt idx="15992">
                  <c:v>-0.21574699999999999</c:v>
                </c:pt>
                <c:pt idx="15993">
                  <c:v>-0.227799</c:v>
                </c:pt>
                <c:pt idx="15994">
                  <c:v>-0.233289</c:v>
                </c:pt>
                <c:pt idx="15995">
                  <c:v>-0.236122</c:v>
                </c:pt>
                <c:pt idx="15996">
                  <c:v>-0.23721100000000001</c:v>
                </c:pt>
                <c:pt idx="15997">
                  <c:v>-0.236759</c:v>
                </c:pt>
                <c:pt idx="15998">
                  <c:v>-0.23759</c:v>
                </c:pt>
                <c:pt idx="15999">
                  <c:v>-0.23656199999999999</c:v>
                </c:pt>
                <c:pt idx="16000">
                  <c:v>-0.23277</c:v>
                </c:pt>
                <c:pt idx="16001">
                  <c:v>-0.23169699999999999</c:v>
                </c:pt>
                <c:pt idx="16002">
                  <c:v>-0.23430300000000001</c:v>
                </c:pt>
                <c:pt idx="16003">
                  <c:v>-0.24113999999999999</c:v>
                </c:pt>
                <c:pt idx="16004">
                  <c:v>-0.249915</c:v>
                </c:pt>
                <c:pt idx="16005">
                  <c:v>-0.258932</c:v>
                </c:pt>
                <c:pt idx="16006">
                  <c:v>-0.25521199999999999</c:v>
                </c:pt>
                <c:pt idx="16007">
                  <c:v>-0.249891</c:v>
                </c:pt>
                <c:pt idx="16008">
                  <c:v>-0.24282799999999999</c:v>
                </c:pt>
                <c:pt idx="16009">
                  <c:v>-0.24663499999999999</c:v>
                </c:pt>
                <c:pt idx="16010">
                  <c:v>-0.246589</c:v>
                </c:pt>
                <c:pt idx="16011">
                  <c:v>-0.23321800000000001</c:v>
                </c:pt>
                <c:pt idx="16012">
                  <c:v>-0.22978000000000001</c:v>
                </c:pt>
                <c:pt idx="16013">
                  <c:v>-0.240512</c:v>
                </c:pt>
                <c:pt idx="16014">
                  <c:v>-0.24796799999999999</c:v>
                </c:pt>
                <c:pt idx="16015">
                  <c:v>-0.24380399999999999</c:v>
                </c:pt>
                <c:pt idx="16016">
                  <c:v>-0.232849</c:v>
                </c:pt>
                <c:pt idx="16017">
                  <c:v>-0.225994</c:v>
                </c:pt>
                <c:pt idx="16018">
                  <c:v>-0.22795299999999999</c:v>
                </c:pt>
                <c:pt idx="16019">
                  <c:v>-0.22745000000000001</c:v>
                </c:pt>
                <c:pt idx="16020">
                  <c:v>-0.22709099999999999</c:v>
                </c:pt>
                <c:pt idx="16021">
                  <c:v>-0.229296</c:v>
                </c:pt>
                <c:pt idx="16022">
                  <c:v>-0.224</c:v>
                </c:pt>
                <c:pt idx="16023">
                  <c:v>-0.212448</c:v>
                </c:pt>
                <c:pt idx="16024">
                  <c:v>-0.20605799999999999</c:v>
                </c:pt>
                <c:pt idx="16025">
                  <c:v>-0.201373</c:v>
                </c:pt>
                <c:pt idx="16026">
                  <c:v>-0.19994700000000001</c:v>
                </c:pt>
                <c:pt idx="16027">
                  <c:v>-0.202484</c:v>
                </c:pt>
                <c:pt idx="16028">
                  <c:v>-0.19701099999999999</c:v>
                </c:pt>
                <c:pt idx="16029">
                  <c:v>-0.191361</c:v>
                </c:pt>
                <c:pt idx="16030">
                  <c:v>-0.19184999999999999</c:v>
                </c:pt>
                <c:pt idx="16031">
                  <c:v>-0.193943</c:v>
                </c:pt>
                <c:pt idx="16032">
                  <c:v>-0.189752</c:v>
                </c:pt>
                <c:pt idx="16033">
                  <c:v>-0.18757099999999999</c:v>
                </c:pt>
                <c:pt idx="16034">
                  <c:v>-0.183138</c:v>
                </c:pt>
                <c:pt idx="16035">
                  <c:v>-0.17674999999999999</c:v>
                </c:pt>
                <c:pt idx="16036">
                  <c:v>-0.17211399999999999</c:v>
                </c:pt>
                <c:pt idx="16037">
                  <c:v>-0.167467</c:v>
                </c:pt>
                <c:pt idx="16038">
                  <c:v>-0.16994600000000001</c:v>
                </c:pt>
                <c:pt idx="16039">
                  <c:v>-0.174655</c:v>
                </c:pt>
                <c:pt idx="16040">
                  <c:v>-0.177504</c:v>
                </c:pt>
                <c:pt idx="16041">
                  <c:v>-0.17091600000000001</c:v>
                </c:pt>
                <c:pt idx="16042">
                  <c:v>-0.16216900000000001</c:v>
                </c:pt>
                <c:pt idx="16043">
                  <c:v>-0.163024</c:v>
                </c:pt>
                <c:pt idx="16044">
                  <c:v>-0.168519</c:v>
                </c:pt>
                <c:pt idx="16045">
                  <c:v>-0.18460499999999999</c:v>
                </c:pt>
                <c:pt idx="16046">
                  <c:v>-0.19170000000000001</c:v>
                </c:pt>
                <c:pt idx="16047">
                  <c:v>-0.19472999999999999</c:v>
                </c:pt>
                <c:pt idx="16048">
                  <c:v>-0.19878799999999999</c:v>
                </c:pt>
                <c:pt idx="16049">
                  <c:v>-0.20184199999999999</c:v>
                </c:pt>
                <c:pt idx="16050">
                  <c:v>-0.206867</c:v>
                </c:pt>
                <c:pt idx="16051">
                  <c:v>-0.20732600000000001</c:v>
                </c:pt>
                <c:pt idx="16052">
                  <c:v>-0.208839</c:v>
                </c:pt>
                <c:pt idx="16053">
                  <c:v>-0.20880199999999999</c:v>
                </c:pt>
                <c:pt idx="16054">
                  <c:v>-0.20738200000000001</c:v>
                </c:pt>
                <c:pt idx="16055">
                  <c:v>-0.19831599999999999</c:v>
                </c:pt>
                <c:pt idx="16056">
                  <c:v>-0.19226399999999999</c:v>
                </c:pt>
                <c:pt idx="16057">
                  <c:v>-0.19734499999999999</c:v>
                </c:pt>
                <c:pt idx="16058">
                  <c:v>-0.20557500000000001</c:v>
                </c:pt>
                <c:pt idx="16059">
                  <c:v>-0.222665</c:v>
                </c:pt>
                <c:pt idx="16060">
                  <c:v>-0.228986</c:v>
                </c:pt>
                <c:pt idx="16061">
                  <c:v>-0.22989499999999999</c:v>
                </c:pt>
                <c:pt idx="16062">
                  <c:v>-0.231715</c:v>
                </c:pt>
                <c:pt idx="16063">
                  <c:v>-0.23336899999999999</c:v>
                </c:pt>
                <c:pt idx="16064">
                  <c:v>-0.239008</c:v>
                </c:pt>
                <c:pt idx="16065">
                  <c:v>-0.24116199999999999</c:v>
                </c:pt>
                <c:pt idx="16066">
                  <c:v>-0.23785100000000001</c:v>
                </c:pt>
                <c:pt idx="16067">
                  <c:v>-0.23166600000000001</c:v>
                </c:pt>
                <c:pt idx="16068">
                  <c:v>-0.23291799999999999</c:v>
                </c:pt>
                <c:pt idx="16069">
                  <c:v>-0.236759</c:v>
                </c:pt>
                <c:pt idx="16070">
                  <c:v>-0.24280599999999999</c:v>
                </c:pt>
                <c:pt idx="16071">
                  <c:v>-0.246582</c:v>
                </c:pt>
                <c:pt idx="16072">
                  <c:v>-0.25328200000000001</c:v>
                </c:pt>
                <c:pt idx="16073">
                  <c:v>-0.26702599999999999</c:v>
                </c:pt>
                <c:pt idx="16074">
                  <c:v>-0.27671200000000001</c:v>
                </c:pt>
                <c:pt idx="16075">
                  <c:v>-0.28096300000000002</c:v>
                </c:pt>
                <c:pt idx="16076">
                  <c:v>-0.28647600000000001</c:v>
                </c:pt>
                <c:pt idx="16077">
                  <c:v>-0.293738</c:v>
                </c:pt>
                <c:pt idx="16078">
                  <c:v>-0.29998399999999997</c:v>
                </c:pt>
                <c:pt idx="16079">
                  <c:v>-0.30401699999999998</c:v>
                </c:pt>
                <c:pt idx="16080">
                  <c:v>-0.31015999999999999</c:v>
                </c:pt>
                <c:pt idx="16081">
                  <c:v>-0.315052</c:v>
                </c:pt>
                <c:pt idx="16082">
                  <c:v>-0.31285400000000002</c:v>
                </c:pt>
                <c:pt idx="16083">
                  <c:v>-0.30809700000000001</c:v>
                </c:pt>
                <c:pt idx="16084">
                  <c:v>-0.30635899999999999</c:v>
                </c:pt>
                <c:pt idx="16085">
                  <c:v>-0.30501499999999998</c:v>
                </c:pt>
                <c:pt idx="16086">
                  <c:v>-0.30821900000000002</c:v>
                </c:pt>
                <c:pt idx="16087">
                  <c:v>-0.312581</c:v>
                </c:pt>
                <c:pt idx="16088">
                  <c:v>-0.30833899999999997</c:v>
                </c:pt>
                <c:pt idx="16089">
                  <c:v>-0.29787000000000002</c:v>
                </c:pt>
                <c:pt idx="16090">
                  <c:v>-0.28908800000000001</c:v>
                </c:pt>
                <c:pt idx="16091">
                  <c:v>-0.28137699999999999</c:v>
                </c:pt>
                <c:pt idx="16092">
                  <c:v>-0.28055799999999997</c:v>
                </c:pt>
                <c:pt idx="16093">
                  <c:v>-0.286217</c:v>
                </c:pt>
                <c:pt idx="16094">
                  <c:v>-0.28142800000000001</c:v>
                </c:pt>
                <c:pt idx="16095">
                  <c:v>-0.26849400000000001</c:v>
                </c:pt>
                <c:pt idx="16096">
                  <c:v>-0.26191799999999998</c:v>
                </c:pt>
                <c:pt idx="16097">
                  <c:v>-0.257131</c:v>
                </c:pt>
                <c:pt idx="16098">
                  <c:v>-0.24684600000000001</c:v>
                </c:pt>
                <c:pt idx="16099">
                  <c:v>-0.24194299999999999</c:v>
                </c:pt>
                <c:pt idx="16100">
                  <c:v>-0.24640200000000001</c:v>
                </c:pt>
                <c:pt idx="16101">
                  <c:v>-0.24866099999999999</c:v>
                </c:pt>
                <c:pt idx="16102">
                  <c:v>-0.24734200000000001</c:v>
                </c:pt>
                <c:pt idx="16103">
                  <c:v>-0.255187</c:v>
                </c:pt>
                <c:pt idx="16104">
                  <c:v>-0.260189</c:v>
                </c:pt>
                <c:pt idx="16105">
                  <c:v>-0.25246299999999999</c:v>
                </c:pt>
                <c:pt idx="16106">
                  <c:v>-0.247279</c:v>
                </c:pt>
                <c:pt idx="16107">
                  <c:v>-0.244699</c:v>
                </c:pt>
                <c:pt idx="16108">
                  <c:v>-0.240066</c:v>
                </c:pt>
                <c:pt idx="16109">
                  <c:v>-0.24073800000000001</c:v>
                </c:pt>
                <c:pt idx="16110">
                  <c:v>-0.24632000000000001</c:v>
                </c:pt>
                <c:pt idx="16111">
                  <c:v>-0.25422499999999998</c:v>
                </c:pt>
                <c:pt idx="16112">
                  <c:v>-0.26145499999999999</c:v>
                </c:pt>
                <c:pt idx="16113">
                  <c:v>-0.26416400000000001</c:v>
                </c:pt>
                <c:pt idx="16114">
                  <c:v>-0.26430700000000001</c:v>
                </c:pt>
                <c:pt idx="16115">
                  <c:v>-0.26574900000000001</c:v>
                </c:pt>
                <c:pt idx="16116">
                  <c:v>-0.26689600000000002</c:v>
                </c:pt>
                <c:pt idx="16117">
                  <c:v>-0.26780700000000002</c:v>
                </c:pt>
                <c:pt idx="16118">
                  <c:v>-0.26715</c:v>
                </c:pt>
                <c:pt idx="16119">
                  <c:v>-0.26662000000000002</c:v>
                </c:pt>
                <c:pt idx="16120">
                  <c:v>-0.270903</c:v>
                </c:pt>
                <c:pt idx="16121">
                  <c:v>-0.27262500000000001</c:v>
                </c:pt>
                <c:pt idx="16122">
                  <c:v>-0.27299200000000001</c:v>
                </c:pt>
                <c:pt idx="16123">
                  <c:v>-0.27410499999999999</c:v>
                </c:pt>
                <c:pt idx="16124">
                  <c:v>-0.28481400000000001</c:v>
                </c:pt>
                <c:pt idx="16125">
                  <c:v>-0.29338999999999998</c:v>
                </c:pt>
                <c:pt idx="16126">
                  <c:v>-0.29377799999999998</c:v>
                </c:pt>
                <c:pt idx="16127">
                  <c:v>-0.29154400000000003</c:v>
                </c:pt>
                <c:pt idx="16128">
                  <c:v>-0.28711700000000001</c:v>
                </c:pt>
                <c:pt idx="16129">
                  <c:v>-0.27994200000000002</c:v>
                </c:pt>
                <c:pt idx="16130">
                  <c:v>-0.27210899999999999</c:v>
                </c:pt>
                <c:pt idx="16131">
                  <c:v>-0.27001799999999998</c:v>
                </c:pt>
                <c:pt idx="16132">
                  <c:v>-0.26860699999999998</c:v>
                </c:pt>
                <c:pt idx="16133">
                  <c:v>-0.26813399999999998</c:v>
                </c:pt>
                <c:pt idx="16134">
                  <c:v>-0.265399</c:v>
                </c:pt>
                <c:pt idx="16135">
                  <c:v>-0.26150499999999999</c:v>
                </c:pt>
                <c:pt idx="16136">
                  <c:v>-0.26127600000000001</c:v>
                </c:pt>
                <c:pt idx="16137">
                  <c:v>-0.27385199999999998</c:v>
                </c:pt>
                <c:pt idx="16138">
                  <c:v>-0.27826400000000001</c:v>
                </c:pt>
                <c:pt idx="16139">
                  <c:v>-0.27689900000000001</c:v>
                </c:pt>
                <c:pt idx="16140">
                  <c:v>-0.28109600000000001</c:v>
                </c:pt>
                <c:pt idx="16141">
                  <c:v>-0.28311500000000001</c:v>
                </c:pt>
                <c:pt idx="16142">
                  <c:v>-0.28224900000000003</c:v>
                </c:pt>
                <c:pt idx="16143">
                  <c:v>-0.276117</c:v>
                </c:pt>
                <c:pt idx="16144">
                  <c:v>-0.26997199999999999</c:v>
                </c:pt>
                <c:pt idx="16145">
                  <c:v>-0.26835199999999998</c:v>
                </c:pt>
                <c:pt idx="16146">
                  <c:v>-0.27090599999999998</c:v>
                </c:pt>
                <c:pt idx="16147">
                  <c:v>-0.273785</c:v>
                </c:pt>
                <c:pt idx="16148">
                  <c:v>-0.27772799999999997</c:v>
                </c:pt>
                <c:pt idx="16149">
                  <c:v>-0.28908299999999998</c:v>
                </c:pt>
                <c:pt idx="16150">
                  <c:v>-0.29617500000000002</c:v>
                </c:pt>
                <c:pt idx="16151">
                  <c:v>-0.29609600000000003</c:v>
                </c:pt>
                <c:pt idx="16152">
                  <c:v>-0.29236600000000001</c:v>
                </c:pt>
                <c:pt idx="16153">
                  <c:v>-0.29375200000000001</c:v>
                </c:pt>
                <c:pt idx="16154">
                  <c:v>-0.29417300000000002</c:v>
                </c:pt>
                <c:pt idx="16155">
                  <c:v>-0.29640899999999998</c:v>
                </c:pt>
                <c:pt idx="16156">
                  <c:v>-0.29750399999999999</c:v>
                </c:pt>
                <c:pt idx="16157">
                  <c:v>-0.29874899999999999</c:v>
                </c:pt>
                <c:pt idx="16158">
                  <c:v>-0.30061900000000003</c:v>
                </c:pt>
                <c:pt idx="16159">
                  <c:v>-0.29397899999999999</c:v>
                </c:pt>
                <c:pt idx="16160">
                  <c:v>-0.28353400000000001</c:v>
                </c:pt>
                <c:pt idx="16161">
                  <c:v>-0.28071499999999999</c:v>
                </c:pt>
                <c:pt idx="16162">
                  <c:v>-0.28178500000000001</c:v>
                </c:pt>
                <c:pt idx="16163">
                  <c:v>-0.28112199999999998</c:v>
                </c:pt>
                <c:pt idx="16164">
                  <c:v>-0.28149099999999999</c:v>
                </c:pt>
                <c:pt idx="16165">
                  <c:v>-0.28595500000000001</c:v>
                </c:pt>
                <c:pt idx="16166">
                  <c:v>-0.29203600000000002</c:v>
                </c:pt>
                <c:pt idx="16167">
                  <c:v>-0.29297699999999999</c:v>
                </c:pt>
                <c:pt idx="16168">
                  <c:v>-0.28861999999999999</c:v>
                </c:pt>
                <c:pt idx="16169">
                  <c:v>-0.28221099999999999</c:v>
                </c:pt>
                <c:pt idx="16170">
                  <c:v>-0.279752</c:v>
                </c:pt>
                <c:pt idx="16171">
                  <c:v>-0.28139399999999998</c:v>
                </c:pt>
                <c:pt idx="16172">
                  <c:v>-0.283802</c:v>
                </c:pt>
                <c:pt idx="16173">
                  <c:v>-0.28684599999999999</c:v>
                </c:pt>
                <c:pt idx="16174">
                  <c:v>-0.28889500000000001</c:v>
                </c:pt>
                <c:pt idx="16175">
                  <c:v>-0.286248</c:v>
                </c:pt>
                <c:pt idx="16176">
                  <c:v>-0.285445</c:v>
                </c:pt>
                <c:pt idx="16177">
                  <c:v>-0.28911100000000001</c:v>
                </c:pt>
                <c:pt idx="16178">
                  <c:v>-0.29041499999999998</c:v>
                </c:pt>
                <c:pt idx="16179">
                  <c:v>-0.28643800000000003</c:v>
                </c:pt>
                <c:pt idx="16180">
                  <c:v>-0.284885</c:v>
                </c:pt>
                <c:pt idx="16181">
                  <c:v>-0.28847899999999999</c:v>
                </c:pt>
                <c:pt idx="16182">
                  <c:v>-0.29588599999999998</c:v>
                </c:pt>
                <c:pt idx="16183">
                  <c:v>-0.30199399999999998</c:v>
                </c:pt>
                <c:pt idx="16184">
                  <c:v>-0.30405799999999999</c:v>
                </c:pt>
                <c:pt idx="16185">
                  <c:v>-0.301788</c:v>
                </c:pt>
                <c:pt idx="16186">
                  <c:v>-0.29776999999999998</c:v>
                </c:pt>
                <c:pt idx="16187">
                  <c:v>-0.29647000000000001</c:v>
                </c:pt>
                <c:pt idx="16188">
                  <c:v>-0.29235499999999998</c:v>
                </c:pt>
                <c:pt idx="16189">
                  <c:v>-0.29091099999999998</c:v>
                </c:pt>
                <c:pt idx="16190">
                  <c:v>-0.28599999999999998</c:v>
                </c:pt>
                <c:pt idx="16191">
                  <c:v>-0.27593499999999999</c:v>
                </c:pt>
                <c:pt idx="16192">
                  <c:v>-0.27647100000000002</c:v>
                </c:pt>
                <c:pt idx="16193">
                  <c:v>-0.27519900000000003</c:v>
                </c:pt>
                <c:pt idx="16194">
                  <c:v>-0.26954400000000001</c:v>
                </c:pt>
                <c:pt idx="16195">
                  <c:v>-0.26459700000000003</c:v>
                </c:pt>
                <c:pt idx="16196">
                  <c:v>-0.25894499999999998</c:v>
                </c:pt>
                <c:pt idx="16197">
                  <c:v>-0.25568000000000002</c:v>
                </c:pt>
                <c:pt idx="16198">
                  <c:v>-0.25020399999999998</c:v>
                </c:pt>
                <c:pt idx="16199">
                  <c:v>-0.24640999999999999</c:v>
                </c:pt>
                <c:pt idx="16200">
                  <c:v>-0.24771199999999999</c:v>
                </c:pt>
                <c:pt idx="16201">
                  <c:v>-0.244979</c:v>
                </c:pt>
                <c:pt idx="16202">
                  <c:v>-0.24099799999999999</c:v>
                </c:pt>
                <c:pt idx="16203">
                  <c:v>-0.24207799999999999</c:v>
                </c:pt>
                <c:pt idx="16204">
                  <c:v>-0.24508199999999999</c:v>
                </c:pt>
                <c:pt idx="16205">
                  <c:v>-0.24591199999999999</c:v>
                </c:pt>
                <c:pt idx="16206">
                  <c:v>-0.243839</c:v>
                </c:pt>
                <c:pt idx="16207">
                  <c:v>-0.241481</c:v>
                </c:pt>
                <c:pt idx="16208">
                  <c:v>-0.23886499999999999</c:v>
                </c:pt>
                <c:pt idx="16209">
                  <c:v>-0.23758399999999999</c:v>
                </c:pt>
                <c:pt idx="16210">
                  <c:v>-0.23220199999999999</c:v>
                </c:pt>
                <c:pt idx="16211">
                  <c:v>-0.22455</c:v>
                </c:pt>
                <c:pt idx="16212">
                  <c:v>-0.22073000000000001</c:v>
                </c:pt>
                <c:pt idx="16213">
                  <c:v>-0.22119900000000001</c:v>
                </c:pt>
                <c:pt idx="16214">
                  <c:v>-0.21861800000000001</c:v>
                </c:pt>
                <c:pt idx="16215">
                  <c:v>-0.21217900000000001</c:v>
                </c:pt>
                <c:pt idx="16216">
                  <c:v>-0.208478</c:v>
                </c:pt>
                <c:pt idx="16217">
                  <c:v>-0.204153</c:v>
                </c:pt>
                <c:pt idx="16218">
                  <c:v>-0.19750999999999999</c:v>
                </c:pt>
                <c:pt idx="16219">
                  <c:v>-0.195823</c:v>
                </c:pt>
                <c:pt idx="16220">
                  <c:v>-0.19858200000000001</c:v>
                </c:pt>
                <c:pt idx="16221">
                  <c:v>-0.20321700000000001</c:v>
                </c:pt>
                <c:pt idx="16222">
                  <c:v>-0.207649</c:v>
                </c:pt>
                <c:pt idx="16223">
                  <c:v>-0.21187700000000001</c:v>
                </c:pt>
                <c:pt idx="16224">
                  <c:v>-0.213947</c:v>
                </c:pt>
                <c:pt idx="16225">
                  <c:v>-0.21548100000000001</c:v>
                </c:pt>
                <c:pt idx="16226">
                  <c:v>-0.21778800000000001</c:v>
                </c:pt>
                <c:pt idx="16227">
                  <c:v>-0.21692</c:v>
                </c:pt>
                <c:pt idx="16228">
                  <c:v>-0.21615999999999999</c:v>
                </c:pt>
                <c:pt idx="16229">
                  <c:v>-0.21093100000000001</c:v>
                </c:pt>
                <c:pt idx="16230">
                  <c:v>-0.19732</c:v>
                </c:pt>
                <c:pt idx="16231">
                  <c:v>-0.18215799999999999</c:v>
                </c:pt>
                <c:pt idx="16232">
                  <c:v>-0.17679500000000001</c:v>
                </c:pt>
                <c:pt idx="16233">
                  <c:v>-0.17741100000000001</c:v>
                </c:pt>
                <c:pt idx="16234">
                  <c:v>-0.181149</c:v>
                </c:pt>
                <c:pt idx="16235">
                  <c:v>-0.18782399999999999</c:v>
                </c:pt>
                <c:pt idx="16236">
                  <c:v>-0.19755900000000001</c:v>
                </c:pt>
                <c:pt idx="16237">
                  <c:v>-0.20236499999999999</c:v>
                </c:pt>
                <c:pt idx="16238">
                  <c:v>-0.208174</c:v>
                </c:pt>
                <c:pt idx="16239">
                  <c:v>-0.21036299999999999</c:v>
                </c:pt>
                <c:pt idx="16240">
                  <c:v>-0.21546199999999999</c:v>
                </c:pt>
                <c:pt idx="16241">
                  <c:v>-0.21471799999999999</c:v>
                </c:pt>
                <c:pt idx="16242">
                  <c:v>-0.21310999999999999</c:v>
                </c:pt>
                <c:pt idx="16243">
                  <c:v>-0.21266399999999999</c:v>
                </c:pt>
                <c:pt idx="16244">
                  <c:v>-0.21768399999999999</c:v>
                </c:pt>
                <c:pt idx="16245">
                  <c:v>-0.22262599999999999</c:v>
                </c:pt>
                <c:pt idx="16246">
                  <c:v>-0.22178600000000001</c:v>
                </c:pt>
                <c:pt idx="16247">
                  <c:v>-0.21229300000000001</c:v>
                </c:pt>
                <c:pt idx="16248">
                  <c:v>-0.19400500000000001</c:v>
                </c:pt>
                <c:pt idx="16249">
                  <c:v>-0.18745400000000001</c:v>
                </c:pt>
                <c:pt idx="16250">
                  <c:v>-0.18842999999999999</c:v>
                </c:pt>
                <c:pt idx="16251">
                  <c:v>-0.18502299999999999</c:v>
                </c:pt>
                <c:pt idx="16252">
                  <c:v>-0.183008</c:v>
                </c:pt>
                <c:pt idx="16253">
                  <c:v>-0.188109</c:v>
                </c:pt>
                <c:pt idx="16254">
                  <c:v>-0.190224</c:v>
                </c:pt>
                <c:pt idx="16255">
                  <c:v>-0.188446</c:v>
                </c:pt>
                <c:pt idx="16256">
                  <c:v>-0.186172</c:v>
                </c:pt>
                <c:pt idx="16257">
                  <c:v>-0.191136</c:v>
                </c:pt>
                <c:pt idx="16258">
                  <c:v>-0.190886</c:v>
                </c:pt>
                <c:pt idx="16259">
                  <c:v>-0.18879099999999999</c:v>
                </c:pt>
                <c:pt idx="16260">
                  <c:v>-0.18473800000000001</c:v>
                </c:pt>
                <c:pt idx="16261">
                  <c:v>-0.18220600000000001</c:v>
                </c:pt>
                <c:pt idx="16262">
                  <c:v>-0.181644</c:v>
                </c:pt>
                <c:pt idx="16263">
                  <c:v>-0.184555</c:v>
                </c:pt>
                <c:pt idx="16264">
                  <c:v>-0.18401699999999999</c:v>
                </c:pt>
                <c:pt idx="16265">
                  <c:v>-0.18291499999999999</c:v>
                </c:pt>
                <c:pt idx="16266">
                  <c:v>-0.18471399999999999</c:v>
                </c:pt>
                <c:pt idx="16267">
                  <c:v>-0.190054</c:v>
                </c:pt>
                <c:pt idx="16268">
                  <c:v>-0.19450400000000001</c:v>
                </c:pt>
                <c:pt idx="16269">
                  <c:v>-0.19711100000000001</c:v>
                </c:pt>
                <c:pt idx="16270">
                  <c:v>-0.193856</c:v>
                </c:pt>
                <c:pt idx="16271">
                  <c:v>-0.18621399999999999</c:v>
                </c:pt>
                <c:pt idx="16272">
                  <c:v>-0.17197699999999999</c:v>
                </c:pt>
                <c:pt idx="16273">
                  <c:v>-0.15834200000000001</c:v>
                </c:pt>
                <c:pt idx="16274">
                  <c:v>-0.14568500000000001</c:v>
                </c:pt>
                <c:pt idx="16275">
                  <c:v>-0.13889399999999999</c:v>
                </c:pt>
                <c:pt idx="16276">
                  <c:v>-0.14769499999999999</c:v>
                </c:pt>
                <c:pt idx="16277">
                  <c:v>-0.15726699999999999</c:v>
                </c:pt>
                <c:pt idx="16278">
                  <c:v>-0.15942100000000001</c:v>
                </c:pt>
                <c:pt idx="16279">
                  <c:v>-0.15711</c:v>
                </c:pt>
                <c:pt idx="16280">
                  <c:v>-0.15296999999999999</c:v>
                </c:pt>
                <c:pt idx="16281">
                  <c:v>-0.14503099999999999</c:v>
                </c:pt>
                <c:pt idx="16282">
                  <c:v>-0.13930999999999999</c:v>
                </c:pt>
                <c:pt idx="16283">
                  <c:v>-0.13214899999999999</c:v>
                </c:pt>
                <c:pt idx="16284">
                  <c:v>-0.12944</c:v>
                </c:pt>
                <c:pt idx="16285">
                  <c:v>-0.12665999999999999</c:v>
                </c:pt>
                <c:pt idx="16286">
                  <c:v>-0.1241</c:v>
                </c:pt>
                <c:pt idx="16287">
                  <c:v>-0.12568799999999999</c:v>
                </c:pt>
                <c:pt idx="16288">
                  <c:v>-0.13320100000000001</c:v>
                </c:pt>
                <c:pt idx="16289">
                  <c:v>-0.12850900000000001</c:v>
                </c:pt>
                <c:pt idx="16290">
                  <c:v>-0.116603</c:v>
                </c:pt>
                <c:pt idx="16291">
                  <c:v>-0.10875899999999999</c:v>
                </c:pt>
                <c:pt idx="16292">
                  <c:v>-0.10166799999999999</c:v>
                </c:pt>
                <c:pt idx="16293">
                  <c:v>-9.2654700000000006E-2</c:v>
                </c:pt>
                <c:pt idx="16294">
                  <c:v>-8.5480799999999996E-2</c:v>
                </c:pt>
                <c:pt idx="16295">
                  <c:v>-8.32315E-2</c:v>
                </c:pt>
                <c:pt idx="16296">
                  <c:v>-8.0743499999999996E-2</c:v>
                </c:pt>
                <c:pt idx="16297">
                  <c:v>-7.6464599999999994E-2</c:v>
                </c:pt>
                <c:pt idx="16298">
                  <c:v>-7.0552599999999993E-2</c:v>
                </c:pt>
                <c:pt idx="16299">
                  <c:v>-6.3231700000000002E-2</c:v>
                </c:pt>
                <c:pt idx="16300">
                  <c:v>-6.7799799999999993E-2</c:v>
                </c:pt>
                <c:pt idx="16301">
                  <c:v>-7.3421500000000001E-2</c:v>
                </c:pt>
                <c:pt idx="16302">
                  <c:v>-7.5573000000000001E-2</c:v>
                </c:pt>
                <c:pt idx="16303">
                  <c:v>-7.6077099999999995E-2</c:v>
                </c:pt>
                <c:pt idx="16304">
                  <c:v>-7.72423E-2</c:v>
                </c:pt>
                <c:pt idx="16305">
                  <c:v>-7.1688399999999999E-2</c:v>
                </c:pt>
                <c:pt idx="16306">
                  <c:v>-6.5703800000000007E-2</c:v>
                </c:pt>
                <c:pt idx="16307">
                  <c:v>-6.7022200000000004E-2</c:v>
                </c:pt>
                <c:pt idx="16308">
                  <c:v>-7.2793399999999994E-2</c:v>
                </c:pt>
                <c:pt idx="16309">
                  <c:v>-7.6008199999999998E-2</c:v>
                </c:pt>
                <c:pt idx="16310">
                  <c:v>-7.2036799999999998E-2</c:v>
                </c:pt>
                <c:pt idx="16311">
                  <c:v>-6.5388199999999994E-2</c:v>
                </c:pt>
                <c:pt idx="16312">
                  <c:v>-4.6671499999999998E-2</c:v>
                </c:pt>
                <c:pt idx="16313">
                  <c:v>-3.0030100000000001E-2</c:v>
                </c:pt>
                <c:pt idx="16314">
                  <c:v>-2.41129E-2</c:v>
                </c:pt>
                <c:pt idx="16315">
                  <c:v>-1.60695E-2</c:v>
                </c:pt>
                <c:pt idx="16316">
                  <c:v>-1.1215299999999999E-2</c:v>
                </c:pt>
                <c:pt idx="16317">
                  <c:v>-1.2304600000000001E-2</c:v>
                </c:pt>
                <c:pt idx="16318">
                  <c:v>-2.0968400000000002E-2</c:v>
                </c:pt>
                <c:pt idx="16319">
                  <c:v>-2.88688E-2</c:v>
                </c:pt>
                <c:pt idx="16320">
                  <c:v>-3.2396399999999999E-2</c:v>
                </c:pt>
                <c:pt idx="16321">
                  <c:v>-3.6046099999999998E-2</c:v>
                </c:pt>
                <c:pt idx="16322">
                  <c:v>-3.6594599999999998E-2</c:v>
                </c:pt>
                <c:pt idx="16323">
                  <c:v>-2.84248E-2</c:v>
                </c:pt>
                <c:pt idx="16324">
                  <c:v>-1.63628E-2</c:v>
                </c:pt>
                <c:pt idx="16325">
                  <c:v>-5.8280500000000004E-3</c:v>
                </c:pt>
                <c:pt idx="16326">
                  <c:v>1.2650700000000001E-3</c:v>
                </c:pt>
                <c:pt idx="16327">
                  <c:v>6.3153899999999997E-3</c:v>
                </c:pt>
                <c:pt idx="16328">
                  <c:v>1.1698999999999999E-2</c:v>
                </c:pt>
                <c:pt idx="16329">
                  <c:v>1.3991E-2</c:v>
                </c:pt>
                <c:pt idx="16330">
                  <c:v>1.3885399999999999E-2</c:v>
                </c:pt>
                <c:pt idx="16331">
                  <c:v>1.0122000000000001E-2</c:v>
                </c:pt>
                <c:pt idx="16332">
                  <c:v>3.2531399999999999E-3</c:v>
                </c:pt>
                <c:pt idx="16333">
                  <c:v>-3.9178299999999999E-4</c:v>
                </c:pt>
                <c:pt idx="16334">
                  <c:v>1.9248799999999999E-3</c:v>
                </c:pt>
                <c:pt idx="16335">
                  <c:v>-1.26477E-2</c:v>
                </c:pt>
                <c:pt idx="16336">
                  <c:v>-3.5037899999999997E-2</c:v>
                </c:pt>
                <c:pt idx="16337">
                  <c:v>-3.9468700000000002E-2</c:v>
                </c:pt>
                <c:pt idx="16338">
                  <c:v>-4.1413400000000003E-2</c:v>
                </c:pt>
                <c:pt idx="16339">
                  <c:v>-4.0135200000000003E-2</c:v>
                </c:pt>
                <c:pt idx="16340">
                  <c:v>-3.34232E-2</c:v>
                </c:pt>
                <c:pt idx="16341">
                  <c:v>-2.4577499999999999E-2</c:v>
                </c:pt>
                <c:pt idx="16342">
                  <c:v>-1.8051500000000002E-2</c:v>
                </c:pt>
                <c:pt idx="16343">
                  <c:v>-1.22831E-2</c:v>
                </c:pt>
                <c:pt idx="16344">
                  <c:v>-7.2615500000000003E-3</c:v>
                </c:pt>
                <c:pt idx="16345">
                  <c:v>-4.4346100000000003E-3</c:v>
                </c:pt>
                <c:pt idx="16346">
                  <c:v>-1.25409E-3</c:v>
                </c:pt>
                <c:pt idx="16347">
                  <c:v>7.1032999999999999E-3</c:v>
                </c:pt>
                <c:pt idx="16348">
                  <c:v>1.5389E-2</c:v>
                </c:pt>
                <c:pt idx="16349">
                  <c:v>1.5851199999999999E-2</c:v>
                </c:pt>
                <c:pt idx="16350">
                  <c:v>1.0171100000000001E-2</c:v>
                </c:pt>
                <c:pt idx="16351">
                  <c:v>9.3159000000000002E-3</c:v>
                </c:pt>
                <c:pt idx="16352">
                  <c:v>7.24787E-3</c:v>
                </c:pt>
                <c:pt idx="16353">
                  <c:v>1.08783E-2</c:v>
                </c:pt>
                <c:pt idx="16354">
                  <c:v>2.2669100000000001E-2</c:v>
                </c:pt>
                <c:pt idx="16355">
                  <c:v>3.51601E-2</c:v>
                </c:pt>
                <c:pt idx="16356">
                  <c:v>4.0333099999999997E-2</c:v>
                </c:pt>
                <c:pt idx="16357">
                  <c:v>3.94177E-2</c:v>
                </c:pt>
                <c:pt idx="16358">
                  <c:v>3.77901E-2</c:v>
                </c:pt>
                <c:pt idx="16359">
                  <c:v>3.5871800000000002E-2</c:v>
                </c:pt>
                <c:pt idx="16360">
                  <c:v>2.7343200000000002E-2</c:v>
                </c:pt>
                <c:pt idx="16361">
                  <c:v>2.43126E-2</c:v>
                </c:pt>
                <c:pt idx="16362">
                  <c:v>1.47473E-2</c:v>
                </c:pt>
                <c:pt idx="16363">
                  <c:v>6.5859400000000002E-3</c:v>
                </c:pt>
                <c:pt idx="16364">
                  <c:v>1.08084E-3</c:v>
                </c:pt>
                <c:pt idx="16365">
                  <c:v>-2.8254199999999999E-3</c:v>
                </c:pt>
                <c:pt idx="16366">
                  <c:v>-6.9758499999999996E-3</c:v>
                </c:pt>
                <c:pt idx="16367">
                  <c:v>-5.1294399999999999E-3</c:v>
                </c:pt>
                <c:pt idx="16368">
                  <c:v>5.12132E-4</c:v>
                </c:pt>
                <c:pt idx="16369">
                  <c:v>6.48184E-3</c:v>
                </c:pt>
                <c:pt idx="16370">
                  <c:v>1.0420499999999999E-2</c:v>
                </c:pt>
                <c:pt idx="16371">
                  <c:v>1.2801099999999999E-2</c:v>
                </c:pt>
                <c:pt idx="16372">
                  <c:v>1.5772700000000001E-2</c:v>
                </c:pt>
                <c:pt idx="16373">
                  <c:v>2.1845799999999999E-2</c:v>
                </c:pt>
                <c:pt idx="16374">
                  <c:v>2.3216299999999999E-2</c:v>
                </c:pt>
                <c:pt idx="16375">
                  <c:v>2.9959E-2</c:v>
                </c:pt>
                <c:pt idx="16376">
                  <c:v>2.0293700000000001E-2</c:v>
                </c:pt>
                <c:pt idx="16377">
                  <c:v>1.281E-2</c:v>
                </c:pt>
                <c:pt idx="16378">
                  <c:v>4.2042499999999997E-3</c:v>
                </c:pt>
                <c:pt idx="16379" formatCode="0.00E+00">
                  <c:v>-6.41746E-5</c:v>
                </c:pt>
                <c:pt idx="16380" formatCode="0.00E+00">
                  <c:v>3.0399599999999999E-5</c:v>
                </c:pt>
                <c:pt idx="16381">
                  <c:v>2.7339500000000002E-3</c:v>
                </c:pt>
                <c:pt idx="16382">
                  <c:v>4.02279E-3</c:v>
                </c:pt>
                <c:pt idx="16383">
                  <c:v>4.8858299999999999E-3</c:v>
                </c:pt>
                <c:pt idx="16384">
                  <c:v>-5.1045700000000001E-3</c:v>
                </c:pt>
                <c:pt idx="16385">
                  <c:v>-1.3036900000000001E-2</c:v>
                </c:pt>
                <c:pt idx="16386">
                  <c:v>-1.4082900000000001E-2</c:v>
                </c:pt>
                <c:pt idx="16387">
                  <c:v>-1.45053E-2</c:v>
                </c:pt>
                <c:pt idx="16388">
                  <c:v>-2.31646E-2</c:v>
                </c:pt>
                <c:pt idx="16389">
                  <c:v>-1.8863999999999999E-2</c:v>
                </c:pt>
                <c:pt idx="16390">
                  <c:v>-1.6639000000000001E-2</c:v>
                </c:pt>
                <c:pt idx="16391">
                  <c:v>-1.53995E-2</c:v>
                </c:pt>
                <c:pt idx="16392">
                  <c:v>-1.41729E-2</c:v>
                </c:pt>
                <c:pt idx="16393">
                  <c:v>-1.19247E-2</c:v>
                </c:pt>
                <c:pt idx="16394">
                  <c:v>-1.2083699999999999E-2</c:v>
                </c:pt>
                <c:pt idx="16395">
                  <c:v>-1.60445E-2</c:v>
                </c:pt>
                <c:pt idx="16396">
                  <c:v>-2.6242999999999999E-2</c:v>
                </c:pt>
                <c:pt idx="16397">
                  <c:v>-3.0699500000000001E-2</c:v>
                </c:pt>
                <c:pt idx="16398">
                  <c:v>-3.4936599999999998E-2</c:v>
                </c:pt>
                <c:pt idx="16399">
                  <c:v>-3.5599499999999999E-2</c:v>
                </c:pt>
                <c:pt idx="16400">
                  <c:v>-3.1420799999999999E-2</c:v>
                </c:pt>
                <c:pt idx="16401">
                  <c:v>-2.9993800000000001E-2</c:v>
                </c:pt>
                <c:pt idx="16402">
                  <c:v>-2.8346900000000001E-2</c:v>
                </c:pt>
                <c:pt idx="16403">
                  <c:v>-2.7722799999999999E-2</c:v>
                </c:pt>
                <c:pt idx="16404">
                  <c:v>-3.3214800000000003E-2</c:v>
                </c:pt>
                <c:pt idx="16405">
                  <c:v>-4.3892100000000003E-2</c:v>
                </c:pt>
                <c:pt idx="16406">
                  <c:v>-4.9677699999999998E-2</c:v>
                </c:pt>
                <c:pt idx="16407">
                  <c:v>-4.8613099999999999E-2</c:v>
                </c:pt>
                <c:pt idx="16408">
                  <c:v>-5.6654599999999999E-2</c:v>
                </c:pt>
                <c:pt idx="16409">
                  <c:v>-6.1866200000000003E-2</c:v>
                </c:pt>
                <c:pt idx="16410">
                  <c:v>-6.93965E-2</c:v>
                </c:pt>
                <c:pt idx="16411">
                  <c:v>-7.8645400000000004E-2</c:v>
                </c:pt>
                <c:pt idx="16412">
                  <c:v>-8.1409200000000001E-2</c:v>
                </c:pt>
                <c:pt idx="16413">
                  <c:v>-8.0880999999999995E-2</c:v>
                </c:pt>
                <c:pt idx="16414">
                  <c:v>-8.4001900000000004E-2</c:v>
                </c:pt>
                <c:pt idx="16415">
                  <c:v>-8.3637600000000006E-2</c:v>
                </c:pt>
                <c:pt idx="16416">
                  <c:v>-8.1356300000000006E-2</c:v>
                </c:pt>
                <c:pt idx="16417">
                  <c:v>-8.4194699999999997E-2</c:v>
                </c:pt>
                <c:pt idx="16418">
                  <c:v>-8.4852200000000003E-2</c:v>
                </c:pt>
                <c:pt idx="16419">
                  <c:v>-8.1784399999999993E-2</c:v>
                </c:pt>
                <c:pt idx="16420">
                  <c:v>-7.66043E-2</c:v>
                </c:pt>
                <c:pt idx="16421">
                  <c:v>-8.1089700000000001E-2</c:v>
                </c:pt>
                <c:pt idx="16422">
                  <c:v>-8.1312700000000002E-2</c:v>
                </c:pt>
                <c:pt idx="16423">
                  <c:v>-8.9496500000000007E-2</c:v>
                </c:pt>
                <c:pt idx="16424">
                  <c:v>-0.104292</c:v>
                </c:pt>
                <c:pt idx="16425">
                  <c:v>-0.11214300000000001</c:v>
                </c:pt>
                <c:pt idx="16426">
                  <c:v>-0.111958</c:v>
                </c:pt>
                <c:pt idx="16427">
                  <c:v>-0.113187</c:v>
                </c:pt>
                <c:pt idx="16428">
                  <c:v>-0.1147</c:v>
                </c:pt>
                <c:pt idx="16429">
                  <c:v>-0.117536</c:v>
                </c:pt>
                <c:pt idx="16430">
                  <c:v>-0.12969</c:v>
                </c:pt>
                <c:pt idx="16431">
                  <c:v>-0.14332900000000001</c:v>
                </c:pt>
                <c:pt idx="16432">
                  <c:v>-0.149451</c:v>
                </c:pt>
                <c:pt idx="16433">
                  <c:v>-0.15319199999999999</c:v>
                </c:pt>
                <c:pt idx="16434">
                  <c:v>-0.155969</c:v>
                </c:pt>
                <c:pt idx="16435">
                  <c:v>-0.153862</c:v>
                </c:pt>
                <c:pt idx="16436">
                  <c:v>-0.157217</c:v>
                </c:pt>
                <c:pt idx="16437">
                  <c:v>-0.16653499999999999</c:v>
                </c:pt>
                <c:pt idx="16438">
                  <c:v>-0.18070900000000001</c:v>
                </c:pt>
                <c:pt idx="16439">
                  <c:v>-0.19494800000000001</c:v>
                </c:pt>
                <c:pt idx="16440">
                  <c:v>-0.207734</c:v>
                </c:pt>
                <c:pt idx="16441">
                  <c:v>-0.21373200000000001</c:v>
                </c:pt>
                <c:pt idx="16442">
                  <c:v>-0.21595900000000001</c:v>
                </c:pt>
                <c:pt idx="16443">
                  <c:v>-0.21987899999999999</c:v>
                </c:pt>
                <c:pt idx="16444">
                  <c:v>-0.22407199999999999</c:v>
                </c:pt>
                <c:pt idx="16445">
                  <c:v>-0.222196</c:v>
                </c:pt>
                <c:pt idx="16446">
                  <c:v>-0.21626799999999999</c:v>
                </c:pt>
                <c:pt idx="16447">
                  <c:v>-0.22567100000000001</c:v>
                </c:pt>
                <c:pt idx="16448">
                  <c:v>-0.237207</c:v>
                </c:pt>
                <c:pt idx="16449">
                  <c:v>-0.243479</c:v>
                </c:pt>
                <c:pt idx="16450">
                  <c:v>-0.24947900000000001</c:v>
                </c:pt>
                <c:pt idx="16451">
                  <c:v>-0.25323400000000001</c:v>
                </c:pt>
                <c:pt idx="16452">
                  <c:v>-0.25328400000000001</c:v>
                </c:pt>
                <c:pt idx="16453">
                  <c:v>-0.250967</c:v>
                </c:pt>
                <c:pt idx="16454">
                  <c:v>-0.24834000000000001</c:v>
                </c:pt>
                <c:pt idx="16455">
                  <c:v>-0.25092399999999998</c:v>
                </c:pt>
                <c:pt idx="16456">
                  <c:v>-0.26221</c:v>
                </c:pt>
                <c:pt idx="16457">
                  <c:v>-0.27035100000000001</c:v>
                </c:pt>
                <c:pt idx="16458">
                  <c:v>-0.27078999999999998</c:v>
                </c:pt>
                <c:pt idx="16459">
                  <c:v>-0.26850499999999999</c:v>
                </c:pt>
                <c:pt idx="16460">
                  <c:v>-0.26887100000000003</c:v>
                </c:pt>
                <c:pt idx="16461">
                  <c:v>-0.27083400000000002</c:v>
                </c:pt>
                <c:pt idx="16462">
                  <c:v>-0.272559</c:v>
                </c:pt>
                <c:pt idx="16463">
                  <c:v>-0.27588200000000002</c:v>
                </c:pt>
                <c:pt idx="16464">
                  <c:v>-0.27315400000000001</c:v>
                </c:pt>
                <c:pt idx="16465">
                  <c:v>-0.269762</c:v>
                </c:pt>
                <c:pt idx="16466">
                  <c:v>-0.26715800000000001</c:v>
                </c:pt>
                <c:pt idx="16467">
                  <c:v>-0.265351</c:v>
                </c:pt>
                <c:pt idx="16468">
                  <c:v>-0.26522400000000002</c:v>
                </c:pt>
                <c:pt idx="16469">
                  <c:v>-0.264988</c:v>
                </c:pt>
                <c:pt idx="16470">
                  <c:v>-0.26740999999999998</c:v>
                </c:pt>
                <c:pt idx="16471">
                  <c:v>-0.267488</c:v>
                </c:pt>
                <c:pt idx="16472">
                  <c:v>-0.269733</c:v>
                </c:pt>
                <c:pt idx="16473">
                  <c:v>-0.27436899999999997</c:v>
                </c:pt>
                <c:pt idx="16474">
                  <c:v>-0.29117700000000002</c:v>
                </c:pt>
                <c:pt idx="16475">
                  <c:v>-0.299128</c:v>
                </c:pt>
                <c:pt idx="16476">
                  <c:v>-0.30309199999999997</c:v>
                </c:pt>
                <c:pt idx="16477">
                  <c:v>-0.30845299999999998</c:v>
                </c:pt>
                <c:pt idx="16478">
                  <c:v>-0.31606499999999998</c:v>
                </c:pt>
                <c:pt idx="16479">
                  <c:v>-0.319274</c:v>
                </c:pt>
                <c:pt idx="16480">
                  <c:v>-0.32078600000000002</c:v>
                </c:pt>
                <c:pt idx="16481">
                  <c:v>-0.32228899999999999</c:v>
                </c:pt>
                <c:pt idx="16482">
                  <c:v>-0.32724199999999998</c:v>
                </c:pt>
                <c:pt idx="16483">
                  <c:v>-0.342885</c:v>
                </c:pt>
                <c:pt idx="16484">
                  <c:v>-0.35704599999999997</c:v>
                </c:pt>
                <c:pt idx="16485">
                  <c:v>-0.37059900000000001</c:v>
                </c:pt>
                <c:pt idx="16486">
                  <c:v>-0.37823400000000001</c:v>
                </c:pt>
                <c:pt idx="16487">
                  <c:v>-0.38924599999999998</c:v>
                </c:pt>
                <c:pt idx="16488">
                  <c:v>-0.39263700000000001</c:v>
                </c:pt>
                <c:pt idx="16489">
                  <c:v>-0.39897100000000002</c:v>
                </c:pt>
                <c:pt idx="16490">
                  <c:v>-0.40737400000000001</c:v>
                </c:pt>
                <c:pt idx="16491">
                  <c:v>-0.41845399999999999</c:v>
                </c:pt>
                <c:pt idx="16492">
                  <c:v>-0.42786999999999997</c:v>
                </c:pt>
                <c:pt idx="16493">
                  <c:v>-0.44319900000000001</c:v>
                </c:pt>
                <c:pt idx="16494">
                  <c:v>-0.45765400000000001</c:v>
                </c:pt>
                <c:pt idx="16495">
                  <c:v>-0.46603800000000001</c:v>
                </c:pt>
                <c:pt idx="16496">
                  <c:v>-0.47662700000000002</c:v>
                </c:pt>
                <c:pt idx="16497">
                  <c:v>-0.48775099999999999</c:v>
                </c:pt>
                <c:pt idx="16498">
                  <c:v>-0.49432999999999999</c:v>
                </c:pt>
                <c:pt idx="16499">
                  <c:v>-0.50211499999999998</c:v>
                </c:pt>
                <c:pt idx="16500">
                  <c:v>-0.52280899999999997</c:v>
                </c:pt>
                <c:pt idx="16501">
                  <c:v>-0.52756099999999995</c:v>
                </c:pt>
                <c:pt idx="16502">
                  <c:v>-0.53315000000000001</c:v>
                </c:pt>
                <c:pt idx="16503">
                  <c:v>-0.54311200000000004</c:v>
                </c:pt>
                <c:pt idx="16504">
                  <c:v>-0.54718199999999995</c:v>
                </c:pt>
                <c:pt idx="16505">
                  <c:v>-0.55451399999999995</c:v>
                </c:pt>
                <c:pt idx="16506">
                  <c:v>-0.56290700000000005</c:v>
                </c:pt>
                <c:pt idx="16507">
                  <c:v>-0.56662800000000002</c:v>
                </c:pt>
                <c:pt idx="16508">
                  <c:v>-0.56727399999999994</c:v>
                </c:pt>
                <c:pt idx="16509">
                  <c:v>-0.574905</c:v>
                </c:pt>
                <c:pt idx="16510">
                  <c:v>-0.58806099999999994</c:v>
                </c:pt>
                <c:pt idx="16511">
                  <c:v>-0.59423099999999995</c:v>
                </c:pt>
                <c:pt idx="16512">
                  <c:v>-0.59245000000000003</c:v>
                </c:pt>
                <c:pt idx="16513">
                  <c:v>-0.59174400000000005</c:v>
                </c:pt>
                <c:pt idx="16514">
                  <c:v>-0.594611</c:v>
                </c:pt>
                <c:pt idx="16515">
                  <c:v>-0.59569099999999997</c:v>
                </c:pt>
                <c:pt idx="16516">
                  <c:v>-0.599132</c:v>
                </c:pt>
                <c:pt idx="16517">
                  <c:v>-0.60594300000000001</c:v>
                </c:pt>
                <c:pt idx="16518">
                  <c:v>-0.61164399999999997</c:v>
                </c:pt>
                <c:pt idx="16519">
                  <c:v>-0.615954</c:v>
                </c:pt>
                <c:pt idx="16520">
                  <c:v>-0.617672</c:v>
                </c:pt>
                <c:pt idx="16521">
                  <c:v>-0.619448</c:v>
                </c:pt>
                <c:pt idx="16522">
                  <c:v>-0.62068999999999996</c:v>
                </c:pt>
                <c:pt idx="16523">
                  <c:v>-0.62166200000000005</c:v>
                </c:pt>
                <c:pt idx="16524">
                  <c:v>-0.61935200000000001</c:v>
                </c:pt>
                <c:pt idx="16525">
                  <c:v>-0.61571600000000004</c:v>
                </c:pt>
                <c:pt idx="16526">
                  <c:v>-0.61580800000000002</c:v>
                </c:pt>
                <c:pt idx="16527">
                  <c:v>-0.620556</c:v>
                </c:pt>
                <c:pt idx="16528">
                  <c:v>-0.62618600000000002</c:v>
                </c:pt>
                <c:pt idx="16529">
                  <c:v>-0.63072799999999996</c:v>
                </c:pt>
                <c:pt idx="16530">
                  <c:v>-0.63349800000000001</c:v>
                </c:pt>
                <c:pt idx="16531">
                  <c:v>-0.63458000000000003</c:v>
                </c:pt>
                <c:pt idx="16532">
                  <c:v>-0.63770899999999997</c:v>
                </c:pt>
                <c:pt idx="16533">
                  <c:v>-0.64445300000000005</c:v>
                </c:pt>
                <c:pt idx="16534">
                  <c:v>-0.64416600000000002</c:v>
                </c:pt>
                <c:pt idx="16535">
                  <c:v>-0.64498900000000003</c:v>
                </c:pt>
                <c:pt idx="16536">
                  <c:v>-0.64723200000000003</c:v>
                </c:pt>
                <c:pt idx="16537">
                  <c:v>-0.64944299999999999</c:v>
                </c:pt>
                <c:pt idx="16538">
                  <c:v>-0.64996900000000002</c:v>
                </c:pt>
                <c:pt idx="16539">
                  <c:v>-0.65011600000000003</c:v>
                </c:pt>
                <c:pt idx="16540">
                  <c:v>-0.66348399999999996</c:v>
                </c:pt>
                <c:pt idx="16541">
                  <c:v>-0.66897499999999999</c:v>
                </c:pt>
                <c:pt idx="16542">
                  <c:v>-0.672516</c:v>
                </c:pt>
                <c:pt idx="16543">
                  <c:v>-0.67628900000000003</c:v>
                </c:pt>
                <c:pt idx="16544">
                  <c:v>-0.67552500000000004</c:v>
                </c:pt>
                <c:pt idx="16545">
                  <c:v>-0.67006600000000005</c:v>
                </c:pt>
                <c:pt idx="16546">
                  <c:v>-0.66357200000000005</c:v>
                </c:pt>
                <c:pt idx="16547">
                  <c:v>-0.66027899999999995</c:v>
                </c:pt>
                <c:pt idx="16548">
                  <c:v>-0.66248300000000004</c:v>
                </c:pt>
                <c:pt idx="16549">
                  <c:v>-0.66417400000000004</c:v>
                </c:pt>
                <c:pt idx="16550">
                  <c:v>-0.66585399999999995</c:v>
                </c:pt>
                <c:pt idx="16551">
                  <c:v>-0.66079900000000003</c:v>
                </c:pt>
                <c:pt idx="16552">
                  <c:v>-0.660941</c:v>
                </c:pt>
                <c:pt idx="16553">
                  <c:v>-0.65881100000000004</c:v>
                </c:pt>
                <c:pt idx="16554">
                  <c:v>-0.65097499999999997</c:v>
                </c:pt>
                <c:pt idx="16555">
                  <c:v>-0.65265499999999999</c:v>
                </c:pt>
                <c:pt idx="16556">
                  <c:v>-0.65215400000000001</c:v>
                </c:pt>
                <c:pt idx="16557">
                  <c:v>-0.65495800000000004</c:v>
                </c:pt>
                <c:pt idx="16558">
                  <c:v>-0.66080399999999995</c:v>
                </c:pt>
                <c:pt idx="16559">
                  <c:v>-0.66462699999999997</c:v>
                </c:pt>
                <c:pt idx="16560">
                  <c:v>-0.65841099999999997</c:v>
                </c:pt>
                <c:pt idx="16561">
                  <c:v>-0.65232199999999996</c:v>
                </c:pt>
                <c:pt idx="16562">
                  <c:v>-0.65182600000000002</c:v>
                </c:pt>
                <c:pt idx="16563">
                  <c:v>-0.64990000000000003</c:v>
                </c:pt>
                <c:pt idx="16564">
                  <c:v>-0.64287000000000005</c:v>
                </c:pt>
                <c:pt idx="16565">
                  <c:v>-0.64215699999999998</c:v>
                </c:pt>
                <c:pt idx="16566">
                  <c:v>-0.64525500000000002</c:v>
                </c:pt>
                <c:pt idx="16567">
                  <c:v>-0.64969200000000005</c:v>
                </c:pt>
                <c:pt idx="16568">
                  <c:v>-0.64827000000000001</c:v>
                </c:pt>
                <c:pt idx="16569">
                  <c:v>-0.64557799999999999</c:v>
                </c:pt>
                <c:pt idx="16570">
                  <c:v>-0.65087200000000001</c:v>
                </c:pt>
                <c:pt idx="16571">
                  <c:v>-0.650034</c:v>
                </c:pt>
                <c:pt idx="16572">
                  <c:v>-0.646949</c:v>
                </c:pt>
                <c:pt idx="16573">
                  <c:v>-0.64838600000000002</c:v>
                </c:pt>
                <c:pt idx="16574">
                  <c:v>-0.65239999999999998</c:v>
                </c:pt>
                <c:pt idx="16575">
                  <c:v>-0.65483800000000003</c:v>
                </c:pt>
                <c:pt idx="16576">
                  <c:v>-0.66104700000000005</c:v>
                </c:pt>
                <c:pt idx="16577">
                  <c:v>-0.66675300000000004</c:v>
                </c:pt>
                <c:pt idx="16578">
                  <c:v>-0.67406600000000005</c:v>
                </c:pt>
                <c:pt idx="16579">
                  <c:v>-0.67137400000000003</c:v>
                </c:pt>
                <c:pt idx="16580">
                  <c:v>-0.65372200000000003</c:v>
                </c:pt>
                <c:pt idx="16581">
                  <c:v>-0.63772899999999999</c:v>
                </c:pt>
                <c:pt idx="16582">
                  <c:v>-0.63470000000000004</c:v>
                </c:pt>
                <c:pt idx="16583">
                  <c:v>-0.63374200000000003</c:v>
                </c:pt>
                <c:pt idx="16584">
                  <c:v>-0.63112299999999999</c:v>
                </c:pt>
                <c:pt idx="16585">
                  <c:v>-0.62723700000000004</c:v>
                </c:pt>
                <c:pt idx="16586">
                  <c:v>-0.62797199999999997</c:v>
                </c:pt>
                <c:pt idx="16587">
                  <c:v>-0.62726899999999997</c:v>
                </c:pt>
                <c:pt idx="16588">
                  <c:v>-0.62223899999999999</c:v>
                </c:pt>
                <c:pt idx="16589">
                  <c:v>-0.62152600000000002</c:v>
                </c:pt>
                <c:pt idx="16590">
                  <c:v>-0.62313300000000005</c:v>
                </c:pt>
                <c:pt idx="16591">
                  <c:v>-0.61847399999999997</c:v>
                </c:pt>
                <c:pt idx="16592">
                  <c:v>-0.60396899999999998</c:v>
                </c:pt>
                <c:pt idx="16593">
                  <c:v>-0.594746</c:v>
                </c:pt>
                <c:pt idx="16594">
                  <c:v>-0.59645899999999996</c:v>
                </c:pt>
                <c:pt idx="16595">
                  <c:v>-0.59801000000000004</c:v>
                </c:pt>
                <c:pt idx="16596">
                  <c:v>-0.59673900000000002</c:v>
                </c:pt>
                <c:pt idx="16597">
                  <c:v>-0.59121000000000001</c:v>
                </c:pt>
                <c:pt idx="16598">
                  <c:v>-0.58374400000000004</c:v>
                </c:pt>
                <c:pt idx="16599">
                  <c:v>-0.57857899999999995</c:v>
                </c:pt>
                <c:pt idx="16600">
                  <c:v>-0.577102</c:v>
                </c:pt>
                <c:pt idx="16601">
                  <c:v>-0.572071</c:v>
                </c:pt>
                <c:pt idx="16602">
                  <c:v>-0.57250800000000002</c:v>
                </c:pt>
                <c:pt idx="16603">
                  <c:v>-0.57337499999999997</c:v>
                </c:pt>
                <c:pt idx="16604">
                  <c:v>-0.57178600000000002</c:v>
                </c:pt>
                <c:pt idx="16605">
                  <c:v>-0.57455999999999996</c:v>
                </c:pt>
                <c:pt idx="16606">
                  <c:v>-0.57679000000000002</c:v>
                </c:pt>
                <c:pt idx="16607">
                  <c:v>-0.57865200000000006</c:v>
                </c:pt>
                <c:pt idx="16608">
                  <c:v>-0.57434200000000002</c:v>
                </c:pt>
                <c:pt idx="16609">
                  <c:v>-0.56628400000000001</c:v>
                </c:pt>
                <c:pt idx="16610">
                  <c:v>-0.56257599999999996</c:v>
                </c:pt>
                <c:pt idx="16611">
                  <c:v>-0.55860299999999996</c:v>
                </c:pt>
                <c:pt idx="16612">
                  <c:v>-0.55615000000000003</c:v>
                </c:pt>
                <c:pt idx="16613">
                  <c:v>-0.55868799999999996</c:v>
                </c:pt>
                <c:pt idx="16614">
                  <c:v>-0.55925199999999997</c:v>
                </c:pt>
                <c:pt idx="16615">
                  <c:v>-0.55613999999999997</c:v>
                </c:pt>
                <c:pt idx="16616">
                  <c:v>-0.55471099999999995</c:v>
                </c:pt>
                <c:pt idx="16617">
                  <c:v>-0.552504</c:v>
                </c:pt>
                <c:pt idx="16618">
                  <c:v>-0.54584600000000005</c:v>
                </c:pt>
                <c:pt idx="16619">
                  <c:v>-0.537277</c:v>
                </c:pt>
                <c:pt idx="16620">
                  <c:v>-0.53365600000000002</c:v>
                </c:pt>
                <c:pt idx="16621">
                  <c:v>-0.52928500000000001</c:v>
                </c:pt>
                <c:pt idx="16622">
                  <c:v>-0.52346300000000001</c:v>
                </c:pt>
                <c:pt idx="16623">
                  <c:v>-0.51814000000000004</c:v>
                </c:pt>
                <c:pt idx="16624">
                  <c:v>-0.50734400000000002</c:v>
                </c:pt>
                <c:pt idx="16625">
                  <c:v>-0.50421899999999997</c:v>
                </c:pt>
                <c:pt idx="16626">
                  <c:v>-0.50323799999999996</c:v>
                </c:pt>
                <c:pt idx="16627">
                  <c:v>-0.49931500000000001</c:v>
                </c:pt>
                <c:pt idx="16628">
                  <c:v>-0.494176</c:v>
                </c:pt>
                <c:pt idx="16629">
                  <c:v>-0.494085</c:v>
                </c:pt>
                <c:pt idx="16630">
                  <c:v>-0.48548999999999998</c:v>
                </c:pt>
                <c:pt idx="16631">
                  <c:v>-0.47736299999999998</c:v>
                </c:pt>
                <c:pt idx="16632">
                  <c:v>-0.47136</c:v>
                </c:pt>
                <c:pt idx="16633">
                  <c:v>-0.46919300000000003</c:v>
                </c:pt>
                <c:pt idx="16634">
                  <c:v>-0.46871200000000002</c:v>
                </c:pt>
                <c:pt idx="16635">
                  <c:v>-0.46309699999999998</c:v>
                </c:pt>
                <c:pt idx="16636">
                  <c:v>-0.46046500000000001</c:v>
                </c:pt>
                <c:pt idx="16637">
                  <c:v>-0.45793600000000001</c:v>
                </c:pt>
                <c:pt idx="16638">
                  <c:v>-0.45271299999999998</c:v>
                </c:pt>
                <c:pt idx="16639">
                  <c:v>-0.447986</c:v>
                </c:pt>
                <c:pt idx="16640">
                  <c:v>-0.44080000000000003</c:v>
                </c:pt>
                <c:pt idx="16641">
                  <c:v>-0.43409199999999998</c:v>
                </c:pt>
                <c:pt idx="16642">
                  <c:v>-0.42438599999999999</c:v>
                </c:pt>
                <c:pt idx="16643">
                  <c:v>-0.41683700000000001</c:v>
                </c:pt>
                <c:pt idx="16644">
                  <c:v>-0.41098099999999999</c:v>
                </c:pt>
                <c:pt idx="16645">
                  <c:v>-0.41170400000000001</c:v>
                </c:pt>
                <c:pt idx="16646">
                  <c:v>-0.40416299999999999</c:v>
                </c:pt>
                <c:pt idx="16647">
                  <c:v>-0.39605600000000002</c:v>
                </c:pt>
                <c:pt idx="16648">
                  <c:v>-0.38835500000000001</c:v>
                </c:pt>
                <c:pt idx="16649">
                  <c:v>-0.38059900000000002</c:v>
                </c:pt>
                <c:pt idx="16650">
                  <c:v>-0.37804700000000002</c:v>
                </c:pt>
                <c:pt idx="16651">
                  <c:v>-0.372228</c:v>
                </c:pt>
                <c:pt idx="16652">
                  <c:v>-0.36548599999999998</c:v>
                </c:pt>
                <c:pt idx="16653">
                  <c:v>-0.36313200000000001</c:v>
                </c:pt>
                <c:pt idx="16654">
                  <c:v>-0.36232300000000001</c:v>
                </c:pt>
                <c:pt idx="16655">
                  <c:v>-0.35987400000000003</c:v>
                </c:pt>
                <c:pt idx="16656">
                  <c:v>-0.35256500000000002</c:v>
                </c:pt>
                <c:pt idx="16657">
                  <c:v>-0.33831099999999997</c:v>
                </c:pt>
                <c:pt idx="16658">
                  <c:v>-0.32915699999999998</c:v>
                </c:pt>
                <c:pt idx="16659">
                  <c:v>-0.32082899999999998</c:v>
                </c:pt>
                <c:pt idx="16660">
                  <c:v>-0.31512800000000002</c:v>
                </c:pt>
                <c:pt idx="16661">
                  <c:v>-0.313253</c:v>
                </c:pt>
                <c:pt idx="16662">
                  <c:v>-0.30857000000000001</c:v>
                </c:pt>
                <c:pt idx="16663">
                  <c:v>-0.30446000000000001</c:v>
                </c:pt>
                <c:pt idx="16664">
                  <c:v>-0.29118500000000003</c:v>
                </c:pt>
                <c:pt idx="16665">
                  <c:v>-0.285663</c:v>
                </c:pt>
                <c:pt idx="16666">
                  <c:v>-0.28719299999999998</c:v>
                </c:pt>
                <c:pt idx="16667">
                  <c:v>-0.27890599999999999</c:v>
                </c:pt>
                <c:pt idx="16668">
                  <c:v>-0.27427000000000001</c:v>
                </c:pt>
                <c:pt idx="16669">
                  <c:v>-0.27319900000000003</c:v>
                </c:pt>
                <c:pt idx="16670">
                  <c:v>-0.27306200000000003</c:v>
                </c:pt>
                <c:pt idx="16671">
                  <c:v>-0.26866400000000001</c:v>
                </c:pt>
                <c:pt idx="16672">
                  <c:v>-0.26214599999999999</c:v>
                </c:pt>
                <c:pt idx="16673">
                  <c:v>-0.25148399999999999</c:v>
                </c:pt>
                <c:pt idx="16674">
                  <c:v>-0.23476900000000001</c:v>
                </c:pt>
                <c:pt idx="16675">
                  <c:v>-0.22292400000000001</c:v>
                </c:pt>
                <c:pt idx="16676">
                  <c:v>-0.22139600000000001</c:v>
                </c:pt>
                <c:pt idx="16677">
                  <c:v>-0.22104299999999999</c:v>
                </c:pt>
                <c:pt idx="16678">
                  <c:v>-0.218946</c:v>
                </c:pt>
                <c:pt idx="16679">
                  <c:v>-0.20932999999999999</c:v>
                </c:pt>
                <c:pt idx="16680">
                  <c:v>-0.20153599999999999</c:v>
                </c:pt>
                <c:pt idx="16681">
                  <c:v>-0.19438</c:v>
                </c:pt>
                <c:pt idx="16682">
                  <c:v>-0.200131</c:v>
                </c:pt>
                <c:pt idx="16683">
                  <c:v>-0.20430899999999999</c:v>
                </c:pt>
                <c:pt idx="16684">
                  <c:v>-0.19658900000000001</c:v>
                </c:pt>
                <c:pt idx="16685">
                  <c:v>-0.18651300000000001</c:v>
                </c:pt>
                <c:pt idx="16686">
                  <c:v>-0.18188299999999999</c:v>
                </c:pt>
                <c:pt idx="16687">
                  <c:v>-0.186975</c:v>
                </c:pt>
                <c:pt idx="16688">
                  <c:v>-0.191441</c:v>
                </c:pt>
                <c:pt idx="16689">
                  <c:v>-0.1888</c:v>
                </c:pt>
                <c:pt idx="16690">
                  <c:v>-0.178427</c:v>
                </c:pt>
                <c:pt idx="16691">
                  <c:v>-0.166848</c:v>
                </c:pt>
                <c:pt idx="16692">
                  <c:v>-0.15797</c:v>
                </c:pt>
                <c:pt idx="16693">
                  <c:v>-0.152587</c:v>
                </c:pt>
                <c:pt idx="16694">
                  <c:v>-0.154863</c:v>
                </c:pt>
                <c:pt idx="16695">
                  <c:v>-0.15241199999999999</c:v>
                </c:pt>
                <c:pt idx="16696">
                  <c:v>-0.14075299999999999</c:v>
                </c:pt>
                <c:pt idx="16697">
                  <c:v>-0.13317300000000001</c:v>
                </c:pt>
                <c:pt idx="16698">
                  <c:v>-0.13081699999999999</c:v>
                </c:pt>
                <c:pt idx="16699">
                  <c:v>-0.13023499999999999</c:v>
                </c:pt>
                <c:pt idx="16700">
                  <c:v>-0.13066900000000001</c:v>
                </c:pt>
                <c:pt idx="16701">
                  <c:v>-0.12678500000000001</c:v>
                </c:pt>
                <c:pt idx="16702">
                  <c:v>-0.118836</c:v>
                </c:pt>
                <c:pt idx="16703">
                  <c:v>-0.112106</c:v>
                </c:pt>
                <c:pt idx="16704">
                  <c:v>-0.110112</c:v>
                </c:pt>
                <c:pt idx="16705">
                  <c:v>-0.108227</c:v>
                </c:pt>
                <c:pt idx="16706">
                  <c:v>-0.102256</c:v>
                </c:pt>
                <c:pt idx="16707">
                  <c:v>-9.9628599999999998E-2</c:v>
                </c:pt>
                <c:pt idx="16708">
                  <c:v>-9.9906499999999995E-2</c:v>
                </c:pt>
                <c:pt idx="16709">
                  <c:v>-0.107596</c:v>
                </c:pt>
                <c:pt idx="16710">
                  <c:v>-0.116311</c:v>
                </c:pt>
                <c:pt idx="16711">
                  <c:v>-0.116102</c:v>
                </c:pt>
                <c:pt idx="16712">
                  <c:v>-0.119006</c:v>
                </c:pt>
                <c:pt idx="16713">
                  <c:v>-0.120521</c:v>
                </c:pt>
                <c:pt idx="16714">
                  <c:v>-0.123074</c:v>
                </c:pt>
                <c:pt idx="16715">
                  <c:v>-0.122638</c:v>
                </c:pt>
                <c:pt idx="16716">
                  <c:v>-0.119926</c:v>
                </c:pt>
                <c:pt idx="16717">
                  <c:v>-0.11468299999999999</c:v>
                </c:pt>
                <c:pt idx="16718">
                  <c:v>-0.10459300000000001</c:v>
                </c:pt>
                <c:pt idx="16719">
                  <c:v>-9.5362100000000005E-2</c:v>
                </c:pt>
                <c:pt idx="16720">
                  <c:v>-9.8609000000000002E-2</c:v>
                </c:pt>
                <c:pt idx="16721">
                  <c:v>-9.9217200000000005E-2</c:v>
                </c:pt>
                <c:pt idx="16722">
                  <c:v>-0.100869</c:v>
                </c:pt>
                <c:pt idx="16723">
                  <c:v>-0.10376299999999999</c:v>
                </c:pt>
                <c:pt idx="16724">
                  <c:v>-0.11175300000000001</c:v>
                </c:pt>
                <c:pt idx="16725">
                  <c:v>-0.104932</c:v>
                </c:pt>
                <c:pt idx="16726">
                  <c:v>-9.4428999999999999E-2</c:v>
                </c:pt>
                <c:pt idx="16727">
                  <c:v>-9.2311500000000005E-2</c:v>
                </c:pt>
                <c:pt idx="16728">
                  <c:v>-9.0555300000000005E-2</c:v>
                </c:pt>
                <c:pt idx="16729">
                  <c:v>-8.8411799999999999E-2</c:v>
                </c:pt>
                <c:pt idx="16730">
                  <c:v>-8.9001700000000003E-2</c:v>
                </c:pt>
                <c:pt idx="16731">
                  <c:v>-9.6827099999999999E-2</c:v>
                </c:pt>
                <c:pt idx="16732">
                  <c:v>-0.10399</c:v>
                </c:pt>
                <c:pt idx="16733">
                  <c:v>-0.10971599999999999</c:v>
                </c:pt>
                <c:pt idx="16734">
                  <c:v>-0.111537</c:v>
                </c:pt>
                <c:pt idx="16735">
                  <c:v>-0.114081</c:v>
                </c:pt>
                <c:pt idx="16736">
                  <c:v>-0.12378</c:v>
                </c:pt>
                <c:pt idx="16737">
                  <c:v>-0.124769</c:v>
                </c:pt>
                <c:pt idx="16738">
                  <c:v>-0.119544</c:v>
                </c:pt>
                <c:pt idx="16739">
                  <c:v>-0.117969</c:v>
                </c:pt>
                <c:pt idx="16740">
                  <c:v>-0.109656</c:v>
                </c:pt>
                <c:pt idx="16741">
                  <c:v>-9.9311200000000002E-2</c:v>
                </c:pt>
                <c:pt idx="16742">
                  <c:v>-9.2877000000000001E-2</c:v>
                </c:pt>
                <c:pt idx="16743">
                  <c:v>-9.2544399999999999E-2</c:v>
                </c:pt>
                <c:pt idx="16744">
                  <c:v>-9.4631699999999999E-2</c:v>
                </c:pt>
                <c:pt idx="16745">
                  <c:v>-0.102342</c:v>
                </c:pt>
                <c:pt idx="16746">
                  <c:v>-0.107348</c:v>
                </c:pt>
                <c:pt idx="16747">
                  <c:v>-0.108748</c:v>
                </c:pt>
                <c:pt idx="16748">
                  <c:v>-0.11769499999999999</c:v>
                </c:pt>
                <c:pt idx="16749">
                  <c:v>-0.121447</c:v>
                </c:pt>
                <c:pt idx="16750">
                  <c:v>-0.119932</c:v>
                </c:pt>
                <c:pt idx="16751">
                  <c:v>-0.123589</c:v>
                </c:pt>
                <c:pt idx="16752">
                  <c:v>-0.121444</c:v>
                </c:pt>
                <c:pt idx="16753">
                  <c:v>-0.12112199999999999</c:v>
                </c:pt>
                <c:pt idx="16754">
                  <c:v>-0.118378</c:v>
                </c:pt>
                <c:pt idx="16755">
                  <c:v>-0.116698</c:v>
                </c:pt>
                <c:pt idx="16756">
                  <c:v>-0.11561200000000001</c:v>
                </c:pt>
                <c:pt idx="16757">
                  <c:v>-0.11282200000000001</c:v>
                </c:pt>
                <c:pt idx="16758">
                  <c:v>-0.10767500000000001</c:v>
                </c:pt>
                <c:pt idx="16759">
                  <c:v>-9.9970400000000001E-2</c:v>
                </c:pt>
                <c:pt idx="16760">
                  <c:v>-0.100855</c:v>
                </c:pt>
                <c:pt idx="16761">
                  <c:v>-0.11502</c:v>
                </c:pt>
                <c:pt idx="16762">
                  <c:v>-0.116422</c:v>
                </c:pt>
                <c:pt idx="16763">
                  <c:v>-0.112498</c:v>
                </c:pt>
                <c:pt idx="16764">
                  <c:v>-0.11158999999999999</c:v>
                </c:pt>
                <c:pt idx="16765">
                  <c:v>-0.10846</c:v>
                </c:pt>
                <c:pt idx="16766">
                  <c:v>-0.113509</c:v>
                </c:pt>
                <c:pt idx="16767">
                  <c:v>-0.12163300000000001</c:v>
                </c:pt>
                <c:pt idx="16768">
                  <c:v>-0.127802</c:v>
                </c:pt>
                <c:pt idx="16769">
                  <c:v>-0.13215199999999999</c:v>
                </c:pt>
                <c:pt idx="16770">
                  <c:v>-0.13141900000000001</c:v>
                </c:pt>
                <c:pt idx="16771">
                  <c:v>-0.128998</c:v>
                </c:pt>
                <c:pt idx="16772">
                  <c:v>-0.12961600000000001</c:v>
                </c:pt>
                <c:pt idx="16773">
                  <c:v>-0.128853</c:v>
                </c:pt>
                <c:pt idx="16774">
                  <c:v>-0.126864</c:v>
                </c:pt>
                <c:pt idx="16775">
                  <c:v>-0.125195</c:v>
                </c:pt>
                <c:pt idx="16776">
                  <c:v>-0.122081</c:v>
                </c:pt>
                <c:pt idx="16777">
                  <c:v>-0.12227</c:v>
                </c:pt>
                <c:pt idx="16778">
                  <c:v>-0.124542</c:v>
                </c:pt>
                <c:pt idx="16779">
                  <c:v>-0.127027</c:v>
                </c:pt>
                <c:pt idx="16780">
                  <c:v>-0.12834100000000001</c:v>
                </c:pt>
                <c:pt idx="16781">
                  <c:v>-0.13153999999999999</c:v>
                </c:pt>
                <c:pt idx="16782">
                  <c:v>-0.13319</c:v>
                </c:pt>
                <c:pt idx="16783">
                  <c:v>-0.142011</c:v>
                </c:pt>
                <c:pt idx="16784">
                  <c:v>-0.15656800000000001</c:v>
                </c:pt>
                <c:pt idx="16785">
                  <c:v>-0.16072900000000001</c:v>
                </c:pt>
                <c:pt idx="16786">
                  <c:v>-0.161935</c:v>
                </c:pt>
                <c:pt idx="16787">
                  <c:v>-0.16081899999999999</c:v>
                </c:pt>
                <c:pt idx="16788">
                  <c:v>-0.156523</c:v>
                </c:pt>
                <c:pt idx="16789">
                  <c:v>-0.14726900000000001</c:v>
                </c:pt>
                <c:pt idx="16790">
                  <c:v>-0.13875899999999999</c:v>
                </c:pt>
                <c:pt idx="16791">
                  <c:v>-0.13295199999999999</c:v>
                </c:pt>
                <c:pt idx="16792">
                  <c:v>-0.128221</c:v>
                </c:pt>
                <c:pt idx="16793">
                  <c:v>-0.12817200000000001</c:v>
                </c:pt>
                <c:pt idx="16794">
                  <c:v>-0.13264200000000001</c:v>
                </c:pt>
                <c:pt idx="16795">
                  <c:v>-0.137408</c:v>
                </c:pt>
                <c:pt idx="16796">
                  <c:v>-0.14562600000000001</c:v>
                </c:pt>
                <c:pt idx="16797">
                  <c:v>-0.14638300000000001</c:v>
                </c:pt>
                <c:pt idx="16798">
                  <c:v>-0.139982</c:v>
                </c:pt>
                <c:pt idx="16799">
                  <c:v>-0.13878299999999999</c:v>
                </c:pt>
                <c:pt idx="16800">
                  <c:v>-0.13256899999999999</c:v>
                </c:pt>
                <c:pt idx="16801">
                  <c:v>-0.13082099999999999</c:v>
                </c:pt>
                <c:pt idx="16802">
                  <c:v>-0.13022900000000001</c:v>
                </c:pt>
                <c:pt idx="16803">
                  <c:v>-0.131855</c:v>
                </c:pt>
                <c:pt idx="16804">
                  <c:v>-0.138544</c:v>
                </c:pt>
                <c:pt idx="16805">
                  <c:v>-0.14940899999999999</c:v>
                </c:pt>
                <c:pt idx="16806">
                  <c:v>-0.15790399999999999</c:v>
                </c:pt>
                <c:pt idx="16807">
                  <c:v>-0.16003400000000001</c:v>
                </c:pt>
                <c:pt idx="16808">
                  <c:v>-0.16039</c:v>
                </c:pt>
                <c:pt idx="16809">
                  <c:v>-0.160743</c:v>
                </c:pt>
                <c:pt idx="16810">
                  <c:v>-0.16061500000000001</c:v>
                </c:pt>
                <c:pt idx="16811">
                  <c:v>-0.16098299999999999</c:v>
                </c:pt>
                <c:pt idx="16812">
                  <c:v>-0.160859</c:v>
                </c:pt>
                <c:pt idx="16813">
                  <c:v>-0.16272700000000001</c:v>
                </c:pt>
                <c:pt idx="16814">
                  <c:v>-0.162634</c:v>
                </c:pt>
                <c:pt idx="16815">
                  <c:v>-0.16000900000000001</c:v>
                </c:pt>
                <c:pt idx="16816">
                  <c:v>-0.160859</c:v>
                </c:pt>
                <c:pt idx="16817">
                  <c:v>-0.158914</c:v>
                </c:pt>
                <c:pt idx="16818">
                  <c:v>-0.15276600000000001</c:v>
                </c:pt>
                <c:pt idx="16819">
                  <c:v>-0.153415</c:v>
                </c:pt>
                <c:pt idx="16820">
                  <c:v>-0.15672900000000001</c:v>
                </c:pt>
                <c:pt idx="16821">
                  <c:v>-0.16158</c:v>
                </c:pt>
                <c:pt idx="16822">
                  <c:v>-0.16636200000000001</c:v>
                </c:pt>
                <c:pt idx="16823">
                  <c:v>-0.172486</c:v>
                </c:pt>
                <c:pt idx="16824">
                  <c:v>-0.17106299999999999</c:v>
                </c:pt>
                <c:pt idx="16825">
                  <c:v>-0.174877</c:v>
                </c:pt>
                <c:pt idx="16826">
                  <c:v>-0.18214900000000001</c:v>
                </c:pt>
                <c:pt idx="16827">
                  <c:v>-0.17918899999999999</c:v>
                </c:pt>
                <c:pt idx="16828">
                  <c:v>-0.17524500000000001</c:v>
                </c:pt>
                <c:pt idx="16829">
                  <c:v>-0.17638599999999999</c:v>
                </c:pt>
                <c:pt idx="16830">
                  <c:v>-0.17680599999999999</c:v>
                </c:pt>
                <c:pt idx="16831">
                  <c:v>-0.17010900000000001</c:v>
                </c:pt>
                <c:pt idx="16832">
                  <c:v>-0.162356</c:v>
                </c:pt>
                <c:pt idx="16833">
                  <c:v>-0.148926</c:v>
                </c:pt>
                <c:pt idx="16834">
                  <c:v>-0.14036100000000001</c:v>
                </c:pt>
                <c:pt idx="16835">
                  <c:v>-0.13355500000000001</c:v>
                </c:pt>
                <c:pt idx="16836">
                  <c:v>-0.13161200000000001</c:v>
                </c:pt>
                <c:pt idx="16837">
                  <c:v>-0.13009200000000001</c:v>
                </c:pt>
                <c:pt idx="16838">
                  <c:v>-0.12940299999999999</c:v>
                </c:pt>
                <c:pt idx="16839">
                  <c:v>-0.12925</c:v>
                </c:pt>
                <c:pt idx="16840">
                  <c:v>-0.129801</c:v>
                </c:pt>
                <c:pt idx="16841">
                  <c:v>-0.12753400000000001</c:v>
                </c:pt>
                <c:pt idx="16842">
                  <c:v>-0.123694</c:v>
                </c:pt>
                <c:pt idx="16843">
                  <c:v>-0.118649</c:v>
                </c:pt>
                <c:pt idx="16844">
                  <c:v>-0.121589</c:v>
                </c:pt>
                <c:pt idx="16845">
                  <c:v>-0.122437</c:v>
                </c:pt>
                <c:pt idx="16846">
                  <c:v>-0.124253</c:v>
                </c:pt>
                <c:pt idx="16847">
                  <c:v>-0.13119500000000001</c:v>
                </c:pt>
                <c:pt idx="16848">
                  <c:v>-0.13256399999999999</c:v>
                </c:pt>
                <c:pt idx="16849">
                  <c:v>-0.128245</c:v>
                </c:pt>
                <c:pt idx="16850">
                  <c:v>-0.123711</c:v>
                </c:pt>
                <c:pt idx="16851">
                  <c:v>-0.11745700000000001</c:v>
                </c:pt>
                <c:pt idx="16852">
                  <c:v>-0.109012</c:v>
                </c:pt>
                <c:pt idx="16853">
                  <c:v>-0.100796</c:v>
                </c:pt>
                <c:pt idx="16854">
                  <c:v>-9.5576099999999997E-2</c:v>
                </c:pt>
                <c:pt idx="16855">
                  <c:v>-9.6900399999999998E-2</c:v>
                </c:pt>
                <c:pt idx="16856">
                  <c:v>-9.3856700000000001E-2</c:v>
                </c:pt>
                <c:pt idx="16857">
                  <c:v>-8.9755000000000001E-2</c:v>
                </c:pt>
                <c:pt idx="16858">
                  <c:v>-8.5229600000000003E-2</c:v>
                </c:pt>
                <c:pt idx="16859">
                  <c:v>-8.1153900000000001E-2</c:v>
                </c:pt>
                <c:pt idx="16860">
                  <c:v>-7.7016899999999999E-2</c:v>
                </c:pt>
                <c:pt idx="16861">
                  <c:v>-7.5208700000000003E-2</c:v>
                </c:pt>
                <c:pt idx="16862">
                  <c:v>-7.5941300000000003E-2</c:v>
                </c:pt>
                <c:pt idx="16863">
                  <c:v>-7.8876299999999996E-2</c:v>
                </c:pt>
                <c:pt idx="16864">
                  <c:v>-8.1665799999999997E-2</c:v>
                </c:pt>
                <c:pt idx="16865">
                  <c:v>-8.7349399999999994E-2</c:v>
                </c:pt>
                <c:pt idx="16866">
                  <c:v>-8.5305300000000001E-2</c:v>
                </c:pt>
                <c:pt idx="16867">
                  <c:v>-8.3031199999999999E-2</c:v>
                </c:pt>
                <c:pt idx="16868">
                  <c:v>-8.2564299999999993E-2</c:v>
                </c:pt>
                <c:pt idx="16869">
                  <c:v>-7.9236200000000007E-2</c:v>
                </c:pt>
                <c:pt idx="16870">
                  <c:v>-7.4213100000000004E-2</c:v>
                </c:pt>
                <c:pt idx="16871">
                  <c:v>-7.0866200000000004E-2</c:v>
                </c:pt>
                <c:pt idx="16872">
                  <c:v>-7.4577000000000004E-2</c:v>
                </c:pt>
                <c:pt idx="16873">
                  <c:v>-7.9620700000000003E-2</c:v>
                </c:pt>
                <c:pt idx="16874">
                  <c:v>-8.2363599999999995E-2</c:v>
                </c:pt>
                <c:pt idx="16875">
                  <c:v>-7.93547E-2</c:v>
                </c:pt>
                <c:pt idx="16876">
                  <c:v>-8.0285599999999999E-2</c:v>
                </c:pt>
                <c:pt idx="16877">
                  <c:v>-7.7389200000000005E-2</c:v>
                </c:pt>
                <c:pt idx="16878">
                  <c:v>-7.4278899999999995E-2</c:v>
                </c:pt>
                <c:pt idx="16879">
                  <c:v>-7.3772199999999996E-2</c:v>
                </c:pt>
                <c:pt idx="16880">
                  <c:v>-7.07372E-2</c:v>
                </c:pt>
                <c:pt idx="16881">
                  <c:v>-7.21913E-2</c:v>
                </c:pt>
                <c:pt idx="16882">
                  <c:v>-7.2699600000000003E-2</c:v>
                </c:pt>
                <c:pt idx="16883">
                  <c:v>-6.81673E-2</c:v>
                </c:pt>
                <c:pt idx="16884">
                  <c:v>-6.4107700000000004E-2</c:v>
                </c:pt>
                <c:pt idx="16885">
                  <c:v>-5.6591299999999997E-2</c:v>
                </c:pt>
                <c:pt idx="16886">
                  <c:v>-5.6144600000000003E-2</c:v>
                </c:pt>
                <c:pt idx="16887">
                  <c:v>-5.5659800000000002E-2</c:v>
                </c:pt>
                <c:pt idx="16888">
                  <c:v>-5.9297200000000001E-2</c:v>
                </c:pt>
                <c:pt idx="16889">
                  <c:v>-6.3695299999999996E-2</c:v>
                </c:pt>
                <c:pt idx="16890">
                  <c:v>-6.3564399999999993E-2</c:v>
                </c:pt>
                <c:pt idx="16891">
                  <c:v>-6.3057000000000002E-2</c:v>
                </c:pt>
                <c:pt idx="16892">
                  <c:v>-6.3797000000000006E-2</c:v>
                </c:pt>
                <c:pt idx="16893">
                  <c:v>-6.9426299999999996E-2</c:v>
                </c:pt>
                <c:pt idx="16894">
                  <c:v>-7.2087200000000004E-2</c:v>
                </c:pt>
                <c:pt idx="16895">
                  <c:v>-7.0971500000000007E-2</c:v>
                </c:pt>
                <c:pt idx="16896">
                  <c:v>-6.8628300000000003E-2</c:v>
                </c:pt>
                <c:pt idx="16897">
                  <c:v>-6.2678800000000007E-2</c:v>
                </c:pt>
                <c:pt idx="16898">
                  <c:v>-6.4172900000000005E-2</c:v>
                </c:pt>
                <c:pt idx="16899">
                  <c:v>-7.0904499999999995E-2</c:v>
                </c:pt>
                <c:pt idx="16900">
                  <c:v>-7.0425299999999996E-2</c:v>
                </c:pt>
                <c:pt idx="16901">
                  <c:v>-6.9162299999999996E-2</c:v>
                </c:pt>
                <c:pt idx="16902">
                  <c:v>-6.0795500000000002E-2</c:v>
                </c:pt>
                <c:pt idx="16903">
                  <c:v>-4.7275699999999997E-2</c:v>
                </c:pt>
                <c:pt idx="16904">
                  <c:v>-4.3694799999999999E-2</c:v>
                </c:pt>
                <c:pt idx="16905">
                  <c:v>-4.34089E-2</c:v>
                </c:pt>
                <c:pt idx="16906">
                  <c:v>-5.0483300000000002E-2</c:v>
                </c:pt>
                <c:pt idx="16907">
                  <c:v>-5.8158500000000002E-2</c:v>
                </c:pt>
                <c:pt idx="16908">
                  <c:v>-5.7510100000000001E-2</c:v>
                </c:pt>
                <c:pt idx="16909">
                  <c:v>-5.2807199999999999E-2</c:v>
                </c:pt>
                <c:pt idx="16910">
                  <c:v>-4.73972E-2</c:v>
                </c:pt>
                <c:pt idx="16911">
                  <c:v>-4.6012600000000001E-2</c:v>
                </c:pt>
                <c:pt idx="16912">
                  <c:v>-4.3716199999999997E-2</c:v>
                </c:pt>
                <c:pt idx="16913">
                  <c:v>-4.0351400000000003E-2</c:v>
                </c:pt>
                <c:pt idx="16914">
                  <c:v>-2.96213E-2</c:v>
                </c:pt>
                <c:pt idx="16915">
                  <c:v>-2.30134E-2</c:v>
                </c:pt>
                <c:pt idx="16916">
                  <c:v>-2.3628799999999998E-2</c:v>
                </c:pt>
                <c:pt idx="16917">
                  <c:v>-2.8537300000000002E-2</c:v>
                </c:pt>
                <c:pt idx="16918">
                  <c:v>-3.08778E-2</c:v>
                </c:pt>
                <c:pt idx="16919">
                  <c:v>-2.7430300000000001E-2</c:v>
                </c:pt>
                <c:pt idx="16920">
                  <c:v>-2.0214200000000002E-2</c:v>
                </c:pt>
                <c:pt idx="16921">
                  <c:v>-1.40561E-2</c:v>
                </c:pt>
                <c:pt idx="16922">
                  <c:v>-1.0722600000000001E-2</c:v>
                </c:pt>
                <c:pt idx="16923">
                  <c:v>-8.7021700000000004E-3</c:v>
                </c:pt>
                <c:pt idx="16924">
                  <c:v>-1.1072800000000001E-2</c:v>
                </c:pt>
                <c:pt idx="16925">
                  <c:v>-1.40714E-2</c:v>
                </c:pt>
                <c:pt idx="16926">
                  <c:v>-1.7133300000000001E-2</c:v>
                </c:pt>
                <c:pt idx="16927">
                  <c:v>-1.75231E-2</c:v>
                </c:pt>
                <c:pt idx="16928">
                  <c:v>-1.7654699999999999E-2</c:v>
                </c:pt>
                <c:pt idx="16929">
                  <c:v>-2.3170400000000001E-2</c:v>
                </c:pt>
                <c:pt idx="16930">
                  <c:v>-2.1694600000000001E-2</c:v>
                </c:pt>
                <c:pt idx="16931">
                  <c:v>-1.14422E-2</c:v>
                </c:pt>
                <c:pt idx="16932">
                  <c:v>-1.39295E-3</c:v>
                </c:pt>
                <c:pt idx="16933">
                  <c:v>1.69564E-3</c:v>
                </c:pt>
                <c:pt idx="16934">
                  <c:v>1.43957E-3</c:v>
                </c:pt>
                <c:pt idx="16935">
                  <c:v>3.2454200000000002E-3</c:v>
                </c:pt>
                <c:pt idx="16936">
                  <c:v>7.8802500000000001E-3</c:v>
                </c:pt>
                <c:pt idx="16937">
                  <c:v>1.23838E-2</c:v>
                </c:pt>
                <c:pt idx="16938">
                  <c:v>1.3107000000000001E-2</c:v>
                </c:pt>
                <c:pt idx="16939">
                  <c:v>1.53943E-2</c:v>
                </c:pt>
                <c:pt idx="16940">
                  <c:v>1.51343E-2</c:v>
                </c:pt>
                <c:pt idx="16941">
                  <c:v>1.51507E-2</c:v>
                </c:pt>
                <c:pt idx="16942">
                  <c:v>2.00971E-2</c:v>
                </c:pt>
                <c:pt idx="16943">
                  <c:v>2.70449E-2</c:v>
                </c:pt>
                <c:pt idx="16944">
                  <c:v>3.0584500000000001E-2</c:v>
                </c:pt>
                <c:pt idx="16945">
                  <c:v>3.6565E-2</c:v>
                </c:pt>
                <c:pt idx="16946">
                  <c:v>4.5121300000000003E-2</c:v>
                </c:pt>
                <c:pt idx="16947">
                  <c:v>5.2786600000000003E-2</c:v>
                </c:pt>
                <c:pt idx="16948">
                  <c:v>5.5726600000000001E-2</c:v>
                </c:pt>
                <c:pt idx="16949">
                  <c:v>5.3980899999999998E-2</c:v>
                </c:pt>
                <c:pt idx="16950">
                  <c:v>5.3562600000000002E-2</c:v>
                </c:pt>
                <c:pt idx="16951">
                  <c:v>5.2858000000000002E-2</c:v>
                </c:pt>
                <c:pt idx="16952">
                  <c:v>5.3852900000000002E-2</c:v>
                </c:pt>
                <c:pt idx="16953">
                  <c:v>5.7661400000000002E-2</c:v>
                </c:pt>
                <c:pt idx="16954">
                  <c:v>6.4752100000000007E-2</c:v>
                </c:pt>
                <c:pt idx="16955">
                  <c:v>7.0226800000000006E-2</c:v>
                </c:pt>
                <c:pt idx="16956">
                  <c:v>7.2116700000000006E-2</c:v>
                </c:pt>
                <c:pt idx="16957">
                  <c:v>7.3682399999999995E-2</c:v>
                </c:pt>
                <c:pt idx="16958">
                  <c:v>7.9333200000000006E-2</c:v>
                </c:pt>
                <c:pt idx="16959">
                  <c:v>8.8888200000000001E-2</c:v>
                </c:pt>
                <c:pt idx="16960">
                  <c:v>9.1022900000000004E-2</c:v>
                </c:pt>
                <c:pt idx="16961">
                  <c:v>8.2709000000000005E-2</c:v>
                </c:pt>
                <c:pt idx="16962">
                  <c:v>7.9022899999999993E-2</c:v>
                </c:pt>
                <c:pt idx="16963">
                  <c:v>8.3687600000000001E-2</c:v>
                </c:pt>
                <c:pt idx="16964">
                  <c:v>9.0210499999999999E-2</c:v>
                </c:pt>
                <c:pt idx="16965">
                  <c:v>9.5309099999999994E-2</c:v>
                </c:pt>
                <c:pt idx="16966">
                  <c:v>8.8140700000000002E-2</c:v>
                </c:pt>
                <c:pt idx="16967">
                  <c:v>8.37479E-2</c:v>
                </c:pt>
                <c:pt idx="16968">
                  <c:v>8.5273600000000005E-2</c:v>
                </c:pt>
                <c:pt idx="16969">
                  <c:v>8.9199100000000003E-2</c:v>
                </c:pt>
                <c:pt idx="16970">
                  <c:v>8.1856999999999999E-2</c:v>
                </c:pt>
                <c:pt idx="16971">
                  <c:v>7.9530000000000003E-2</c:v>
                </c:pt>
                <c:pt idx="16972">
                  <c:v>8.3053000000000002E-2</c:v>
                </c:pt>
                <c:pt idx="16973">
                  <c:v>8.3031199999999999E-2</c:v>
                </c:pt>
                <c:pt idx="16974">
                  <c:v>7.6618000000000006E-2</c:v>
                </c:pt>
                <c:pt idx="16975">
                  <c:v>7.4270900000000001E-2</c:v>
                </c:pt>
                <c:pt idx="16976">
                  <c:v>7.9083500000000001E-2</c:v>
                </c:pt>
                <c:pt idx="16977">
                  <c:v>8.5597000000000006E-2</c:v>
                </c:pt>
                <c:pt idx="16978">
                  <c:v>8.5476700000000003E-2</c:v>
                </c:pt>
                <c:pt idx="16979">
                  <c:v>7.4144699999999994E-2</c:v>
                </c:pt>
                <c:pt idx="16980">
                  <c:v>6.4330700000000005E-2</c:v>
                </c:pt>
                <c:pt idx="16981">
                  <c:v>6.9843699999999995E-2</c:v>
                </c:pt>
                <c:pt idx="16982">
                  <c:v>8.0551499999999998E-2</c:v>
                </c:pt>
                <c:pt idx="16983">
                  <c:v>8.7551900000000002E-2</c:v>
                </c:pt>
                <c:pt idx="16984">
                  <c:v>9.3754699999999996E-2</c:v>
                </c:pt>
                <c:pt idx="16985">
                  <c:v>0.107832</c:v>
                </c:pt>
                <c:pt idx="16986">
                  <c:v>0.118574</c:v>
                </c:pt>
                <c:pt idx="16987">
                  <c:v>0.123165</c:v>
                </c:pt>
                <c:pt idx="16988">
                  <c:v>0.127554</c:v>
                </c:pt>
                <c:pt idx="16989">
                  <c:v>0.13300400000000001</c:v>
                </c:pt>
                <c:pt idx="16990">
                  <c:v>0.13958799999999999</c:v>
                </c:pt>
                <c:pt idx="16991">
                  <c:v>0.148677</c:v>
                </c:pt>
                <c:pt idx="16992">
                  <c:v>0.15254000000000001</c:v>
                </c:pt>
                <c:pt idx="16993">
                  <c:v>0.155807</c:v>
                </c:pt>
                <c:pt idx="16994">
                  <c:v>0.15479699999999999</c:v>
                </c:pt>
                <c:pt idx="16995">
                  <c:v>0.150394</c:v>
                </c:pt>
                <c:pt idx="16996">
                  <c:v>0.137019</c:v>
                </c:pt>
                <c:pt idx="16997">
                  <c:v>0.131825</c:v>
                </c:pt>
                <c:pt idx="16998">
                  <c:v>0.13153899999999999</c:v>
                </c:pt>
                <c:pt idx="16999">
                  <c:v>0.12492499999999999</c:v>
                </c:pt>
                <c:pt idx="17000">
                  <c:v>0.116136</c:v>
                </c:pt>
                <c:pt idx="17001">
                  <c:v>0.11371199999999999</c:v>
                </c:pt>
                <c:pt idx="17002">
                  <c:v>0.13534299999999999</c:v>
                </c:pt>
                <c:pt idx="17003">
                  <c:v>0.14554500000000001</c:v>
                </c:pt>
                <c:pt idx="17004">
                  <c:v>0.13792299999999999</c:v>
                </c:pt>
                <c:pt idx="17005">
                  <c:v>0.134936</c:v>
                </c:pt>
                <c:pt idx="17006">
                  <c:v>0.14022599999999999</c:v>
                </c:pt>
                <c:pt idx="17007">
                  <c:v>0.14336299999999999</c:v>
                </c:pt>
                <c:pt idx="17008">
                  <c:v>0.14344899999999999</c:v>
                </c:pt>
                <c:pt idx="17009">
                  <c:v>0.142013</c:v>
                </c:pt>
                <c:pt idx="17010">
                  <c:v>0.14379400000000001</c:v>
                </c:pt>
                <c:pt idx="17011">
                  <c:v>0.14965000000000001</c:v>
                </c:pt>
                <c:pt idx="17012">
                  <c:v>0.15654599999999999</c:v>
                </c:pt>
                <c:pt idx="17013">
                  <c:v>0.166237</c:v>
                </c:pt>
                <c:pt idx="17014">
                  <c:v>0.17277300000000001</c:v>
                </c:pt>
                <c:pt idx="17015">
                  <c:v>0.178535</c:v>
                </c:pt>
                <c:pt idx="17016">
                  <c:v>0.191723</c:v>
                </c:pt>
                <c:pt idx="17017">
                  <c:v>0.201345</c:v>
                </c:pt>
                <c:pt idx="17018">
                  <c:v>0.205627</c:v>
                </c:pt>
                <c:pt idx="17019">
                  <c:v>0.207926</c:v>
                </c:pt>
                <c:pt idx="17020">
                  <c:v>0.21102799999999999</c:v>
                </c:pt>
                <c:pt idx="17021">
                  <c:v>0.21459800000000001</c:v>
                </c:pt>
                <c:pt idx="17022">
                  <c:v>0.21958800000000001</c:v>
                </c:pt>
                <c:pt idx="17023">
                  <c:v>0.221111</c:v>
                </c:pt>
                <c:pt idx="17024">
                  <c:v>0.223827</c:v>
                </c:pt>
                <c:pt idx="17025">
                  <c:v>0.21811900000000001</c:v>
                </c:pt>
                <c:pt idx="17026">
                  <c:v>0.21057000000000001</c:v>
                </c:pt>
                <c:pt idx="17027">
                  <c:v>0.21246000000000001</c:v>
                </c:pt>
                <c:pt idx="17028">
                  <c:v>0.208922</c:v>
                </c:pt>
                <c:pt idx="17029">
                  <c:v>0.20817099999999999</c:v>
                </c:pt>
                <c:pt idx="17030">
                  <c:v>0.199767</c:v>
                </c:pt>
                <c:pt idx="17031">
                  <c:v>0.19183800000000001</c:v>
                </c:pt>
                <c:pt idx="17032">
                  <c:v>0.19098300000000001</c:v>
                </c:pt>
                <c:pt idx="17033">
                  <c:v>0.19523699999999999</c:v>
                </c:pt>
                <c:pt idx="17034">
                  <c:v>0.19645799999999999</c:v>
                </c:pt>
                <c:pt idx="17035">
                  <c:v>0.19822200000000001</c:v>
                </c:pt>
                <c:pt idx="17036">
                  <c:v>0.19803000000000001</c:v>
                </c:pt>
                <c:pt idx="17037">
                  <c:v>0.20072699999999999</c:v>
                </c:pt>
                <c:pt idx="17038">
                  <c:v>0.199355</c:v>
                </c:pt>
                <c:pt idx="17039">
                  <c:v>0.19701199999999999</c:v>
                </c:pt>
                <c:pt idx="17040">
                  <c:v>0.194662</c:v>
                </c:pt>
                <c:pt idx="17041">
                  <c:v>0.19497400000000001</c:v>
                </c:pt>
                <c:pt idx="17042">
                  <c:v>0.19639300000000001</c:v>
                </c:pt>
                <c:pt idx="17043">
                  <c:v>0.19556100000000001</c:v>
                </c:pt>
                <c:pt idx="17044">
                  <c:v>0.18627099999999999</c:v>
                </c:pt>
                <c:pt idx="17045">
                  <c:v>0.18832099999999999</c:v>
                </c:pt>
                <c:pt idx="17046">
                  <c:v>0.200271</c:v>
                </c:pt>
                <c:pt idx="17047">
                  <c:v>0.22614300000000001</c:v>
                </c:pt>
                <c:pt idx="17048">
                  <c:v>0.25773000000000001</c:v>
                </c:pt>
                <c:pt idx="17049">
                  <c:v>0.27990500000000001</c:v>
                </c:pt>
                <c:pt idx="17050">
                  <c:v>0.28702800000000001</c:v>
                </c:pt>
                <c:pt idx="17051">
                  <c:v>0.28718399999999999</c:v>
                </c:pt>
                <c:pt idx="17052">
                  <c:v>0.28709600000000002</c:v>
                </c:pt>
                <c:pt idx="17053">
                  <c:v>0.285221</c:v>
                </c:pt>
                <c:pt idx="17054">
                  <c:v>0.27976099999999998</c:v>
                </c:pt>
                <c:pt idx="17055">
                  <c:v>0.27615499999999998</c:v>
                </c:pt>
                <c:pt idx="17056">
                  <c:v>0.27324900000000002</c:v>
                </c:pt>
                <c:pt idx="17057">
                  <c:v>0.273316</c:v>
                </c:pt>
                <c:pt idx="17058">
                  <c:v>0.27243600000000001</c:v>
                </c:pt>
                <c:pt idx="17059">
                  <c:v>0.27601999999999999</c:v>
                </c:pt>
                <c:pt idx="17060">
                  <c:v>0.27565499999999998</c:v>
                </c:pt>
                <c:pt idx="17061">
                  <c:v>0.28150199999999997</c:v>
                </c:pt>
                <c:pt idx="17062">
                  <c:v>0.28625</c:v>
                </c:pt>
                <c:pt idx="17063">
                  <c:v>0.28418500000000002</c:v>
                </c:pt>
                <c:pt idx="17064">
                  <c:v>0.28340599999999999</c:v>
                </c:pt>
                <c:pt idx="17065">
                  <c:v>0.28724</c:v>
                </c:pt>
                <c:pt idx="17066">
                  <c:v>0.29064800000000002</c:v>
                </c:pt>
                <c:pt idx="17067">
                  <c:v>0.28918500000000003</c:v>
                </c:pt>
                <c:pt idx="17068">
                  <c:v>0.28851700000000002</c:v>
                </c:pt>
                <c:pt idx="17069">
                  <c:v>0.29182200000000003</c:v>
                </c:pt>
                <c:pt idx="17070">
                  <c:v>0.29588700000000001</c:v>
                </c:pt>
                <c:pt idx="17071">
                  <c:v>0.29916100000000001</c:v>
                </c:pt>
                <c:pt idx="17072">
                  <c:v>0.300651</c:v>
                </c:pt>
                <c:pt idx="17073">
                  <c:v>0.30390099999999998</c:v>
                </c:pt>
                <c:pt idx="17074">
                  <c:v>0.310861</c:v>
                </c:pt>
                <c:pt idx="17075">
                  <c:v>0.31434800000000002</c:v>
                </c:pt>
                <c:pt idx="17076">
                  <c:v>0.31730199999999997</c:v>
                </c:pt>
                <c:pt idx="17077">
                  <c:v>0.32355299999999998</c:v>
                </c:pt>
                <c:pt idx="17078">
                  <c:v>0.33118999999999998</c:v>
                </c:pt>
                <c:pt idx="17079">
                  <c:v>0.33978700000000001</c:v>
                </c:pt>
                <c:pt idx="17080">
                  <c:v>0.34595799999999999</c:v>
                </c:pt>
                <c:pt idx="17081">
                  <c:v>0.35056599999999999</c:v>
                </c:pt>
                <c:pt idx="17082">
                  <c:v>0.34772700000000001</c:v>
                </c:pt>
                <c:pt idx="17083">
                  <c:v>0.34237000000000001</c:v>
                </c:pt>
                <c:pt idx="17084">
                  <c:v>0.34217900000000001</c:v>
                </c:pt>
                <c:pt idx="17085">
                  <c:v>0.34587200000000001</c:v>
                </c:pt>
                <c:pt idx="17086">
                  <c:v>0.34906700000000002</c:v>
                </c:pt>
                <c:pt idx="17087">
                  <c:v>0.35502299999999998</c:v>
                </c:pt>
                <c:pt idx="17088">
                  <c:v>0.35896</c:v>
                </c:pt>
                <c:pt idx="17089">
                  <c:v>0.36427999999999999</c:v>
                </c:pt>
                <c:pt idx="17090">
                  <c:v>0.35412199999999999</c:v>
                </c:pt>
                <c:pt idx="17091">
                  <c:v>0.34348000000000001</c:v>
                </c:pt>
                <c:pt idx="17092">
                  <c:v>0.34459200000000001</c:v>
                </c:pt>
                <c:pt idx="17093">
                  <c:v>0.34901199999999999</c:v>
                </c:pt>
                <c:pt idx="17094">
                  <c:v>0.34959299999999999</c:v>
                </c:pt>
                <c:pt idx="17095">
                  <c:v>0.34526000000000001</c:v>
                </c:pt>
                <c:pt idx="17096">
                  <c:v>0.34226099999999998</c:v>
                </c:pt>
                <c:pt idx="17097">
                  <c:v>0.335281</c:v>
                </c:pt>
                <c:pt idx="17098">
                  <c:v>0.32628000000000001</c:v>
                </c:pt>
                <c:pt idx="17099">
                  <c:v>0.319801</c:v>
                </c:pt>
                <c:pt idx="17100">
                  <c:v>0.32052000000000003</c:v>
                </c:pt>
                <c:pt idx="17101">
                  <c:v>0.31589600000000001</c:v>
                </c:pt>
                <c:pt idx="17102">
                  <c:v>0.31116899999999997</c:v>
                </c:pt>
                <c:pt idx="17103">
                  <c:v>0.30890499999999999</c:v>
                </c:pt>
                <c:pt idx="17104">
                  <c:v>0.30225099999999999</c:v>
                </c:pt>
                <c:pt idx="17105">
                  <c:v>0.29675800000000002</c:v>
                </c:pt>
                <c:pt idx="17106">
                  <c:v>0.289219</c:v>
                </c:pt>
                <c:pt idx="17107">
                  <c:v>0.27813100000000002</c:v>
                </c:pt>
                <c:pt idx="17108">
                  <c:v>0.26352399999999998</c:v>
                </c:pt>
                <c:pt idx="17109">
                  <c:v>0.24989400000000001</c:v>
                </c:pt>
                <c:pt idx="17110">
                  <c:v>0.244644</c:v>
                </c:pt>
                <c:pt idx="17111">
                  <c:v>0.2364</c:v>
                </c:pt>
                <c:pt idx="17112">
                  <c:v>0.224217</c:v>
                </c:pt>
                <c:pt idx="17113">
                  <c:v>0.21454100000000001</c:v>
                </c:pt>
                <c:pt idx="17114">
                  <c:v>0.208228</c:v>
                </c:pt>
                <c:pt idx="17115">
                  <c:v>0.20340900000000001</c:v>
                </c:pt>
                <c:pt idx="17116">
                  <c:v>0.19836400000000001</c:v>
                </c:pt>
                <c:pt idx="17117">
                  <c:v>0.19483500000000001</c:v>
                </c:pt>
                <c:pt idx="17118">
                  <c:v>0.19108</c:v>
                </c:pt>
                <c:pt idx="17119">
                  <c:v>0.183921</c:v>
                </c:pt>
                <c:pt idx="17120">
                  <c:v>0.18038899999999999</c:v>
                </c:pt>
                <c:pt idx="17121">
                  <c:v>0.17865600000000001</c:v>
                </c:pt>
                <c:pt idx="17122">
                  <c:v>0.170512</c:v>
                </c:pt>
                <c:pt idx="17123">
                  <c:v>0.14904400000000001</c:v>
                </c:pt>
                <c:pt idx="17124">
                  <c:v>0.13572500000000001</c:v>
                </c:pt>
                <c:pt idx="17125">
                  <c:v>0.13339899999999999</c:v>
                </c:pt>
                <c:pt idx="17126">
                  <c:v>0.124551</c:v>
                </c:pt>
                <c:pt idx="17127">
                  <c:v>0.12009599999999999</c:v>
                </c:pt>
                <c:pt idx="17128">
                  <c:v>0.119866</c:v>
                </c:pt>
                <c:pt idx="17129">
                  <c:v>0.115104</c:v>
                </c:pt>
                <c:pt idx="17130">
                  <c:v>0.10480399999999999</c:v>
                </c:pt>
                <c:pt idx="17131">
                  <c:v>9.2155500000000001E-2</c:v>
                </c:pt>
                <c:pt idx="17132">
                  <c:v>7.5691499999999995E-2</c:v>
                </c:pt>
                <c:pt idx="17133">
                  <c:v>6.8762400000000001E-2</c:v>
                </c:pt>
                <c:pt idx="17134">
                  <c:v>6.8800799999999995E-2</c:v>
                </c:pt>
                <c:pt idx="17135">
                  <c:v>6.5349199999999996E-2</c:v>
                </c:pt>
                <c:pt idx="17136">
                  <c:v>6.3640699999999994E-2</c:v>
                </c:pt>
                <c:pt idx="17137">
                  <c:v>5.8767300000000001E-2</c:v>
                </c:pt>
                <c:pt idx="17138">
                  <c:v>4.7487700000000001E-2</c:v>
                </c:pt>
                <c:pt idx="17139">
                  <c:v>4.1196099999999999E-2</c:v>
                </c:pt>
                <c:pt idx="17140">
                  <c:v>4.1610599999999998E-2</c:v>
                </c:pt>
                <c:pt idx="17141">
                  <c:v>3.9787500000000003E-2</c:v>
                </c:pt>
                <c:pt idx="17142">
                  <c:v>3.6121500000000001E-2</c:v>
                </c:pt>
                <c:pt idx="17143">
                  <c:v>3.4588500000000001E-2</c:v>
                </c:pt>
                <c:pt idx="17144">
                  <c:v>3.7257699999999998E-2</c:v>
                </c:pt>
                <c:pt idx="17145">
                  <c:v>4.2913199999999999E-2</c:v>
                </c:pt>
                <c:pt idx="17146">
                  <c:v>4.9702299999999998E-2</c:v>
                </c:pt>
                <c:pt idx="17147">
                  <c:v>5.3948299999999998E-2</c:v>
                </c:pt>
                <c:pt idx="17148">
                  <c:v>4.9424599999999999E-2</c:v>
                </c:pt>
                <c:pt idx="17149">
                  <c:v>4.0501599999999999E-2</c:v>
                </c:pt>
                <c:pt idx="17150">
                  <c:v>3.6893000000000002E-2</c:v>
                </c:pt>
                <c:pt idx="17151">
                  <c:v>3.78229E-2</c:v>
                </c:pt>
                <c:pt idx="17152">
                  <c:v>2.9667099999999998E-2</c:v>
                </c:pt>
                <c:pt idx="17153">
                  <c:v>1.6821699999999998E-2</c:v>
                </c:pt>
                <c:pt idx="17154">
                  <c:v>1.07256E-2</c:v>
                </c:pt>
                <c:pt idx="17155">
                  <c:v>1.1244199999999999E-2</c:v>
                </c:pt>
                <c:pt idx="17156">
                  <c:v>1.3399400000000001E-2</c:v>
                </c:pt>
                <c:pt idx="17157">
                  <c:v>2.22025E-2</c:v>
                </c:pt>
                <c:pt idx="17158">
                  <c:v>2.7043500000000002E-2</c:v>
                </c:pt>
                <c:pt idx="17159">
                  <c:v>2.81193E-2</c:v>
                </c:pt>
                <c:pt idx="17160">
                  <c:v>1.9690900000000001E-2</c:v>
                </c:pt>
                <c:pt idx="17161">
                  <c:v>8.8808199999999993E-3</c:v>
                </c:pt>
                <c:pt idx="17162">
                  <c:v>4.65154E-3</c:v>
                </c:pt>
                <c:pt idx="17163">
                  <c:v>3.0159900000000001E-3</c:v>
                </c:pt>
                <c:pt idx="17164">
                  <c:v>3.19805E-3</c:v>
                </c:pt>
                <c:pt idx="17165">
                  <c:v>2.3537599999999999E-3</c:v>
                </c:pt>
                <c:pt idx="17166">
                  <c:v>4.1178500000000002E-3</c:v>
                </c:pt>
                <c:pt idx="17167">
                  <c:v>1.00176E-2</c:v>
                </c:pt>
                <c:pt idx="17168">
                  <c:v>1.10831E-2</c:v>
                </c:pt>
                <c:pt idx="17169">
                  <c:v>7.9615999999999992E-3</c:v>
                </c:pt>
                <c:pt idx="17170">
                  <c:v>7.8097100000000001E-3</c:v>
                </c:pt>
                <c:pt idx="17171">
                  <c:v>1.00497E-2</c:v>
                </c:pt>
                <c:pt idx="17172">
                  <c:v>1.25579E-2</c:v>
                </c:pt>
                <c:pt idx="17173">
                  <c:v>1.54602E-2</c:v>
                </c:pt>
                <c:pt idx="17174">
                  <c:v>1.44073E-2</c:v>
                </c:pt>
                <c:pt idx="17175">
                  <c:v>1.38044E-2</c:v>
                </c:pt>
                <c:pt idx="17176">
                  <c:v>1.7045000000000001E-2</c:v>
                </c:pt>
                <c:pt idx="17177">
                  <c:v>2.0202899999999999E-2</c:v>
                </c:pt>
                <c:pt idx="17178">
                  <c:v>2.0218300000000002E-2</c:v>
                </c:pt>
                <c:pt idx="17179">
                  <c:v>2.1139700000000001E-2</c:v>
                </c:pt>
                <c:pt idx="17180">
                  <c:v>1.7330399999999999E-2</c:v>
                </c:pt>
                <c:pt idx="17181">
                  <c:v>1.5748600000000001E-2</c:v>
                </c:pt>
                <c:pt idx="17182">
                  <c:v>1.85519E-2</c:v>
                </c:pt>
                <c:pt idx="17183">
                  <c:v>2.8150100000000001E-2</c:v>
                </c:pt>
                <c:pt idx="17184">
                  <c:v>3.5939899999999997E-2</c:v>
                </c:pt>
                <c:pt idx="17185">
                  <c:v>3.7116000000000003E-2</c:v>
                </c:pt>
                <c:pt idx="17186">
                  <c:v>3.7704500000000002E-2</c:v>
                </c:pt>
                <c:pt idx="17187">
                  <c:v>4.1941199999999998E-2</c:v>
                </c:pt>
                <c:pt idx="17188">
                  <c:v>4.3323599999999997E-2</c:v>
                </c:pt>
                <c:pt idx="17189">
                  <c:v>4.0217500000000003E-2</c:v>
                </c:pt>
                <c:pt idx="17190">
                  <c:v>3.3099499999999997E-2</c:v>
                </c:pt>
                <c:pt idx="17191">
                  <c:v>3.2745700000000003E-2</c:v>
                </c:pt>
                <c:pt idx="17192">
                  <c:v>2.80731E-2</c:v>
                </c:pt>
                <c:pt idx="17193">
                  <c:v>2.8618000000000001E-2</c:v>
                </c:pt>
                <c:pt idx="17194">
                  <c:v>3.21988E-2</c:v>
                </c:pt>
                <c:pt idx="17195">
                  <c:v>2.7535299999999999E-2</c:v>
                </c:pt>
                <c:pt idx="17196">
                  <c:v>2.3406400000000001E-2</c:v>
                </c:pt>
                <c:pt idx="17197">
                  <c:v>2.2535900000000001E-2</c:v>
                </c:pt>
                <c:pt idx="17198">
                  <c:v>2.4124099999999999E-2</c:v>
                </c:pt>
                <c:pt idx="17199">
                  <c:v>2.9674300000000001E-2</c:v>
                </c:pt>
                <c:pt idx="17200">
                  <c:v>3.28682E-2</c:v>
                </c:pt>
                <c:pt idx="17201">
                  <c:v>3.2854800000000003E-2</c:v>
                </c:pt>
                <c:pt idx="17202">
                  <c:v>1.9721200000000001E-2</c:v>
                </c:pt>
                <c:pt idx="17203">
                  <c:v>1.5141399999999999E-2</c:v>
                </c:pt>
                <c:pt idx="17204">
                  <c:v>1.7187000000000001E-2</c:v>
                </c:pt>
                <c:pt idx="17205">
                  <c:v>2.5725899999999999E-2</c:v>
                </c:pt>
                <c:pt idx="17206">
                  <c:v>3.6148300000000001E-2</c:v>
                </c:pt>
                <c:pt idx="17207">
                  <c:v>4.4108099999999997E-2</c:v>
                </c:pt>
                <c:pt idx="17208">
                  <c:v>4.5299699999999998E-2</c:v>
                </c:pt>
                <c:pt idx="17209">
                  <c:v>4.0349000000000003E-2</c:v>
                </c:pt>
                <c:pt idx="17210">
                  <c:v>3.4148199999999997E-2</c:v>
                </c:pt>
                <c:pt idx="17211">
                  <c:v>3.23646E-2</c:v>
                </c:pt>
                <c:pt idx="17212">
                  <c:v>4.2304500000000002E-2</c:v>
                </c:pt>
                <c:pt idx="17213">
                  <c:v>5.5978300000000002E-2</c:v>
                </c:pt>
                <c:pt idx="17214">
                  <c:v>6.4963699999999999E-2</c:v>
                </c:pt>
                <c:pt idx="17215">
                  <c:v>6.5191399999999997E-2</c:v>
                </c:pt>
                <c:pt idx="17216">
                  <c:v>7.1290500000000007E-2</c:v>
                </c:pt>
                <c:pt idx="17217">
                  <c:v>7.7580800000000005E-2</c:v>
                </c:pt>
                <c:pt idx="17218">
                  <c:v>7.9608300000000007E-2</c:v>
                </c:pt>
                <c:pt idx="17219">
                  <c:v>8.2619300000000007E-2</c:v>
                </c:pt>
                <c:pt idx="17220">
                  <c:v>8.6231299999999997E-2</c:v>
                </c:pt>
                <c:pt idx="17221">
                  <c:v>9.0761099999999997E-2</c:v>
                </c:pt>
                <c:pt idx="17222">
                  <c:v>8.3992899999999995E-2</c:v>
                </c:pt>
                <c:pt idx="17223">
                  <c:v>7.2730600000000006E-2</c:v>
                </c:pt>
                <c:pt idx="17224">
                  <c:v>6.5645599999999998E-2</c:v>
                </c:pt>
                <c:pt idx="17225">
                  <c:v>6.6626699999999997E-2</c:v>
                </c:pt>
                <c:pt idx="17226">
                  <c:v>7.1221699999999999E-2</c:v>
                </c:pt>
                <c:pt idx="17227">
                  <c:v>7.4075500000000002E-2</c:v>
                </c:pt>
                <c:pt idx="17228">
                  <c:v>8.3441699999999994E-2</c:v>
                </c:pt>
                <c:pt idx="17229">
                  <c:v>8.84654E-2</c:v>
                </c:pt>
                <c:pt idx="17230">
                  <c:v>9.11241E-2</c:v>
                </c:pt>
                <c:pt idx="17231">
                  <c:v>8.9578699999999997E-2</c:v>
                </c:pt>
                <c:pt idx="17232">
                  <c:v>8.7968199999999996E-2</c:v>
                </c:pt>
                <c:pt idx="17233">
                  <c:v>8.9325600000000005E-2</c:v>
                </c:pt>
                <c:pt idx="17234">
                  <c:v>9.3534699999999998E-2</c:v>
                </c:pt>
                <c:pt idx="17235">
                  <c:v>9.7151000000000001E-2</c:v>
                </c:pt>
                <c:pt idx="17236">
                  <c:v>9.9325399999999994E-2</c:v>
                </c:pt>
                <c:pt idx="17237">
                  <c:v>9.9597099999999994E-2</c:v>
                </c:pt>
                <c:pt idx="17238">
                  <c:v>0.102411</c:v>
                </c:pt>
                <c:pt idx="17239">
                  <c:v>0.101908</c:v>
                </c:pt>
                <c:pt idx="17240">
                  <c:v>9.9155199999999999E-2</c:v>
                </c:pt>
                <c:pt idx="17241">
                  <c:v>9.9064100000000002E-2</c:v>
                </c:pt>
                <c:pt idx="17242">
                  <c:v>0.10153</c:v>
                </c:pt>
                <c:pt idx="17243">
                  <c:v>0.101882</c:v>
                </c:pt>
                <c:pt idx="17244">
                  <c:v>0.10659</c:v>
                </c:pt>
                <c:pt idx="17245">
                  <c:v>0.11504499999999999</c:v>
                </c:pt>
                <c:pt idx="17246">
                  <c:v>0.122198</c:v>
                </c:pt>
                <c:pt idx="17247">
                  <c:v>0.136074</c:v>
                </c:pt>
                <c:pt idx="17248">
                  <c:v>0.14960300000000001</c:v>
                </c:pt>
                <c:pt idx="17249">
                  <c:v>0.15681700000000001</c:v>
                </c:pt>
                <c:pt idx="17250">
                  <c:v>0.16391700000000001</c:v>
                </c:pt>
                <c:pt idx="17251">
                  <c:v>0.163462</c:v>
                </c:pt>
                <c:pt idx="17252">
                  <c:v>0.14966499999999999</c:v>
                </c:pt>
                <c:pt idx="17253">
                  <c:v>0.13501199999999999</c:v>
                </c:pt>
                <c:pt idx="17254">
                  <c:v>0.13847200000000001</c:v>
                </c:pt>
                <c:pt idx="17255">
                  <c:v>0.14354700000000001</c:v>
                </c:pt>
                <c:pt idx="17256">
                  <c:v>0.14951100000000001</c:v>
                </c:pt>
                <c:pt idx="17257">
                  <c:v>0.15096000000000001</c:v>
                </c:pt>
                <c:pt idx="17258">
                  <c:v>0.14607200000000001</c:v>
                </c:pt>
                <c:pt idx="17259">
                  <c:v>0.14143600000000001</c:v>
                </c:pt>
                <c:pt idx="17260">
                  <c:v>0.13720299999999999</c:v>
                </c:pt>
                <c:pt idx="17261">
                  <c:v>0.13700599999999999</c:v>
                </c:pt>
                <c:pt idx="17262">
                  <c:v>0.13600699999999999</c:v>
                </c:pt>
                <c:pt idx="17263">
                  <c:v>0.13625300000000001</c:v>
                </c:pt>
                <c:pt idx="17264">
                  <c:v>0.14177100000000001</c:v>
                </c:pt>
                <c:pt idx="17265">
                  <c:v>0.154583</c:v>
                </c:pt>
                <c:pt idx="17266">
                  <c:v>0.16611899999999999</c:v>
                </c:pt>
                <c:pt idx="17267">
                  <c:v>0.17816199999999999</c:v>
                </c:pt>
                <c:pt idx="17268">
                  <c:v>0.18543599999999999</c:v>
                </c:pt>
                <c:pt idx="17269">
                  <c:v>0.188502</c:v>
                </c:pt>
                <c:pt idx="17270">
                  <c:v>0.19229099999999999</c:v>
                </c:pt>
                <c:pt idx="17271">
                  <c:v>0.20022000000000001</c:v>
                </c:pt>
                <c:pt idx="17272">
                  <c:v>0.20843500000000001</c:v>
                </c:pt>
                <c:pt idx="17273">
                  <c:v>0.224466</c:v>
                </c:pt>
                <c:pt idx="17274">
                  <c:v>0.22908200000000001</c:v>
                </c:pt>
                <c:pt idx="17275">
                  <c:v>0.22580800000000001</c:v>
                </c:pt>
                <c:pt idx="17276">
                  <c:v>0.21840100000000001</c:v>
                </c:pt>
                <c:pt idx="17277">
                  <c:v>0.21174100000000001</c:v>
                </c:pt>
                <c:pt idx="17278">
                  <c:v>0.20824300000000001</c:v>
                </c:pt>
                <c:pt idx="17279">
                  <c:v>0.203177</c:v>
                </c:pt>
                <c:pt idx="17280">
                  <c:v>0.202157</c:v>
                </c:pt>
                <c:pt idx="17281">
                  <c:v>0.19773299999999999</c:v>
                </c:pt>
                <c:pt idx="17282">
                  <c:v>0.196993</c:v>
                </c:pt>
                <c:pt idx="17283">
                  <c:v>0.198967</c:v>
                </c:pt>
                <c:pt idx="17284">
                  <c:v>0.20057</c:v>
                </c:pt>
                <c:pt idx="17285">
                  <c:v>0.20187099999999999</c:v>
                </c:pt>
                <c:pt idx="17286">
                  <c:v>0.21009900000000001</c:v>
                </c:pt>
                <c:pt idx="17287">
                  <c:v>0.21793499999999999</c:v>
                </c:pt>
                <c:pt idx="17288">
                  <c:v>0.219642</c:v>
                </c:pt>
                <c:pt idx="17289">
                  <c:v>0.22126599999999999</c:v>
                </c:pt>
                <c:pt idx="17290">
                  <c:v>0.21856100000000001</c:v>
                </c:pt>
                <c:pt idx="17291">
                  <c:v>0.21460399999999999</c:v>
                </c:pt>
                <c:pt idx="17292">
                  <c:v>0.21145800000000001</c:v>
                </c:pt>
                <c:pt idx="17293">
                  <c:v>0.212341</c:v>
                </c:pt>
                <c:pt idx="17294">
                  <c:v>0.21257799999999999</c:v>
                </c:pt>
                <c:pt idx="17295">
                  <c:v>0.211895</c:v>
                </c:pt>
                <c:pt idx="17296">
                  <c:v>0.21666299999999999</c:v>
                </c:pt>
                <c:pt idx="17297">
                  <c:v>0.220142</c:v>
                </c:pt>
                <c:pt idx="17298">
                  <c:v>0.21845600000000001</c:v>
                </c:pt>
                <c:pt idx="17299">
                  <c:v>0.21685699999999999</c:v>
                </c:pt>
                <c:pt idx="17300">
                  <c:v>0.21909999999999999</c:v>
                </c:pt>
                <c:pt idx="17301">
                  <c:v>0.232822</c:v>
                </c:pt>
                <c:pt idx="17302">
                  <c:v>0.24751899999999999</c:v>
                </c:pt>
                <c:pt idx="17303">
                  <c:v>0.25334800000000002</c:v>
                </c:pt>
                <c:pt idx="17304">
                  <c:v>0.25624799999999998</c:v>
                </c:pt>
                <c:pt idx="17305">
                  <c:v>0.26136399999999999</c:v>
                </c:pt>
                <c:pt idx="17306">
                  <c:v>0.26261099999999998</c:v>
                </c:pt>
                <c:pt idx="17307">
                  <c:v>0.26120599999999999</c:v>
                </c:pt>
                <c:pt idx="17308">
                  <c:v>0.26632499999999998</c:v>
                </c:pt>
                <c:pt idx="17309">
                  <c:v>0.263015</c:v>
                </c:pt>
                <c:pt idx="17310">
                  <c:v>0.25805099999999997</c:v>
                </c:pt>
                <c:pt idx="17311">
                  <c:v>0.25140600000000002</c:v>
                </c:pt>
                <c:pt idx="17312">
                  <c:v>0.24565899999999999</c:v>
                </c:pt>
                <c:pt idx="17313">
                  <c:v>0.24274599999999999</c:v>
                </c:pt>
                <c:pt idx="17314">
                  <c:v>0.24415200000000001</c:v>
                </c:pt>
                <c:pt idx="17315">
                  <c:v>0.248478</c:v>
                </c:pt>
                <c:pt idx="17316">
                  <c:v>0.24747</c:v>
                </c:pt>
                <c:pt idx="17317">
                  <c:v>0.239818</c:v>
                </c:pt>
                <c:pt idx="17318">
                  <c:v>0.23637900000000001</c:v>
                </c:pt>
                <c:pt idx="17319">
                  <c:v>0.241226</c:v>
                </c:pt>
                <c:pt idx="17320">
                  <c:v>0.24462400000000001</c:v>
                </c:pt>
                <c:pt idx="17321">
                  <c:v>0.23650599999999999</c:v>
                </c:pt>
                <c:pt idx="17322">
                  <c:v>0.22908400000000001</c:v>
                </c:pt>
                <c:pt idx="17323">
                  <c:v>0.22121299999999999</c:v>
                </c:pt>
                <c:pt idx="17324">
                  <c:v>0.21757799999999999</c:v>
                </c:pt>
                <c:pt idx="17325">
                  <c:v>0.217617</c:v>
                </c:pt>
                <c:pt idx="17326">
                  <c:v>0.217251</c:v>
                </c:pt>
                <c:pt idx="17327">
                  <c:v>0.218026</c:v>
                </c:pt>
                <c:pt idx="17328">
                  <c:v>0.219807</c:v>
                </c:pt>
                <c:pt idx="17329">
                  <c:v>0.22369800000000001</c:v>
                </c:pt>
                <c:pt idx="17330">
                  <c:v>0.226469</c:v>
                </c:pt>
                <c:pt idx="17331">
                  <c:v>0.22792000000000001</c:v>
                </c:pt>
                <c:pt idx="17332">
                  <c:v>0.23438999999999999</c:v>
                </c:pt>
                <c:pt idx="17333">
                  <c:v>0.241345</c:v>
                </c:pt>
                <c:pt idx="17334">
                  <c:v>0.240952</c:v>
                </c:pt>
                <c:pt idx="17335">
                  <c:v>0.22967199999999999</c:v>
                </c:pt>
                <c:pt idx="17336">
                  <c:v>0.22203700000000001</c:v>
                </c:pt>
                <c:pt idx="17337">
                  <c:v>0.21856600000000001</c:v>
                </c:pt>
                <c:pt idx="17338">
                  <c:v>0.21463099999999999</c:v>
                </c:pt>
                <c:pt idx="17339">
                  <c:v>0.22365099999999999</c:v>
                </c:pt>
                <c:pt idx="17340">
                  <c:v>0.235536</c:v>
                </c:pt>
                <c:pt idx="17341">
                  <c:v>0.237122</c:v>
                </c:pt>
                <c:pt idx="17342">
                  <c:v>0.231631</c:v>
                </c:pt>
                <c:pt idx="17343">
                  <c:v>0.225772</c:v>
                </c:pt>
                <c:pt idx="17344">
                  <c:v>0.22709799999999999</c:v>
                </c:pt>
                <c:pt idx="17345">
                  <c:v>0.234623</c:v>
                </c:pt>
                <c:pt idx="17346">
                  <c:v>0.239588</c:v>
                </c:pt>
                <c:pt idx="17347">
                  <c:v>0.24302199999999999</c:v>
                </c:pt>
                <c:pt idx="17348">
                  <c:v>0.248332</c:v>
                </c:pt>
                <c:pt idx="17349">
                  <c:v>0.25139699999999998</c:v>
                </c:pt>
                <c:pt idx="17350">
                  <c:v>0.25647500000000001</c:v>
                </c:pt>
                <c:pt idx="17351">
                  <c:v>0.26333000000000001</c:v>
                </c:pt>
                <c:pt idx="17352">
                  <c:v>0.26833400000000002</c:v>
                </c:pt>
                <c:pt idx="17353">
                  <c:v>0.275115</c:v>
                </c:pt>
                <c:pt idx="17354">
                  <c:v>0.27981299999999998</c:v>
                </c:pt>
                <c:pt idx="17355">
                  <c:v>0.28001199999999998</c:v>
                </c:pt>
                <c:pt idx="17356">
                  <c:v>0.27322400000000002</c:v>
                </c:pt>
                <c:pt idx="17357">
                  <c:v>0.263826</c:v>
                </c:pt>
                <c:pt idx="17358">
                  <c:v>0.26119399999999998</c:v>
                </c:pt>
                <c:pt idx="17359">
                  <c:v>0.26120199999999999</c:v>
                </c:pt>
                <c:pt idx="17360">
                  <c:v>0.26379399999999997</c:v>
                </c:pt>
                <c:pt idx="17361">
                  <c:v>0.26808900000000002</c:v>
                </c:pt>
                <c:pt idx="17362">
                  <c:v>0.279005</c:v>
                </c:pt>
                <c:pt idx="17363">
                  <c:v>0.28192200000000001</c:v>
                </c:pt>
                <c:pt idx="17364">
                  <c:v>0.27948099999999998</c:v>
                </c:pt>
                <c:pt idx="17365">
                  <c:v>0.28078999999999998</c:v>
                </c:pt>
                <c:pt idx="17366">
                  <c:v>0.28563699999999997</c:v>
                </c:pt>
                <c:pt idx="17367">
                  <c:v>0.28783500000000001</c:v>
                </c:pt>
                <c:pt idx="17368">
                  <c:v>0.28061000000000003</c:v>
                </c:pt>
                <c:pt idx="17369">
                  <c:v>0.275893</c:v>
                </c:pt>
                <c:pt idx="17370">
                  <c:v>0.27461799999999997</c:v>
                </c:pt>
                <c:pt idx="17371">
                  <c:v>0.27043699999999998</c:v>
                </c:pt>
                <c:pt idx="17372">
                  <c:v>0.257191</c:v>
                </c:pt>
                <c:pt idx="17373">
                  <c:v>0.24374000000000001</c:v>
                </c:pt>
                <c:pt idx="17374">
                  <c:v>0.242011</c:v>
                </c:pt>
                <c:pt idx="17375">
                  <c:v>0.247889</c:v>
                </c:pt>
                <c:pt idx="17376">
                  <c:v>0.25418200000000002</c:v>
                </c:pt>
                <c:pt idx="17377">
                  <c:v>0.25179200000000002</c:v>
                </c:pt>
                <c:pt idx="17378">
                  <c:v>0.24887000000000001</c:v>
                </c:pt>
                <c:pt idx="17379">
                  <c:v>0.249996</c:v>
                </c:pt>
                <c:pt idx="17380">
                  <c:v>0.248003</c:v>
                </c:pt>
                <c:pt idx="17381">
                  <c:v>0.241702</c:v>
                </c:pt>
                <c:pt idx="17382">
                  <c:v>0.237978</c:v>
                </c:pt>
                <c:pt idx="17383">
                  <c:v>0.24155299999999999</c:v>
                </c:pt>
                <c:pt idx="17384">
                  <c:v>0.24745400000000001</c:v>
                </c:pt>
                <c:pt idx="17385">
                  <c:v>0.25325300000000001</c:v>
                </c:pt>
                <c:pt idx="17386">
                  <c:v>0.25738699999999998</c:v>
                </c:pt>
                <c:pt idx="17387">
                  <c:v>0.25778299999999998</c:v>
                </c:pt>
                <c:pt idx="17388">
                  <c:v>0.25285299999999999</c:v>
                </c:pt>
                <c:pt idx="17389">
                  <c:v>0.25040899999999999</c:v>
                </c:pt>
                <c:pt idx="17390">
                  <c:v>0.25252400000000003</c:v>
                </c:pt>
                <c:pt idx="17391">
                  <c:v>0.25386999999999998</c:v>
                </c:pt>
                <c:pt idx="17392">
                  <c:v>0.25771300000000003</c:v>
                </c:pt>
                <c:pt idx="17393">
                  <c:v>0.26030900000000001</c:v>
                </c:pt>
                <c:pt idx="17394">
                  <c:v>0.25671500000000003</c:v>
                </c:pt>
                <c:pt idx="17395">
                  <c:v>0.25079200000000001</c:v>
                </c:pt>
                <c:pt idx="17396">
                  <c:v>0.25018400000000002</c:v>
                </c:pt>
                <c:pt idx="17397">
                  <c:v>0.25581900000000002</c:v>
                </c:pt>
                <c:pt idx="17398">
                  <c:v>0.26319100000000001</c:v>
                </c:pt>
                <c:pt idx="17399">
                  <c:v>0.26652300000000001</c:v>
                </c:pt>
                <c:pt idx="17400">
                  <c:v>0.266517</c:v>
                </c:pt>
                <c:pt idx="17401">
                  <c:v>0.26758500000000002</c:v>
                </c:pt>
                <c:pt idx="17402">
                  <c:v>0.26807900000000001</c:v>
                </c:pt>
                <c:pt idx="17403">
                  <c:v>0.26174999999999998</c:v>
                </c:pt>
                <c:pt idx="17404">
                  <c:v>0.25079000000000001</c:v>
                </c:pt>
                <c:pt idx="17405">
                  <c:v>0.24299499999999999</c:v>
                </c:pt>
                <c:pt idx="17406">
                  <c:v>0.24110599999999999</c:v>
                </c:pt>
                <c:pt idx="17407">
                  <c:v>0.244145</c:v>
                </c:pt>
                <c:pt idx="17408">
                  <c:v>0.246918</c:v>
                </c:pt>
                <c:pt idx="17409">
                  <c:v>0.25149700000000003</c:v>
                </c:pt>
                <c:pt idx="17410">
                  <c:v>0.25945200000000002</c:v>
                </c:pt>
                <c:pt idx="17411">
                  <c:v>0.26436599999999999</c:v>
                </c:pt>
                <c:pt idx="17412">
                  <c:v>0.26407199999999997</c:v>
                </c:pt>
                <c:pt idx="17413">
                  <c:v>0.26329399999999997</c:v>
                </c:pt>
                <c:pt idx="17414">
                  <c:v>0.26488099999999998</c:v>
                </c:pt>
                <c:pt idx="17415">
                  <c:v>0.26890799999999998</c:v>
                </c:pt>
                <c:pt idx="17416">
                  <c:v>0.27563199999999999</c:v>
                </c:pt>
                <c:pt idx="17417">
                  <c:v>0.28020099999999998</c:v>
                </c:pt>
                <c:pt idx="17418">
                  <c:v>0.27692299999999997</c:v>
                </c:pt>
                <c:pt idx="17419">
                  <c:v>0.26844800000000002</c:v>
                </c:pt>
                <c:pt idx="17420">
                  <c:v>0.267849</c:v>
                </c:pt>
                <c:pt idx="17421">
                  <c:v>0.27187499999999998</c:v>
                </c:pt>
                <c:pt idx="17422">
                  <c:v>0.271594</c:v>
                </c:pt>
                <c:pt idx="17423">
                  <c:v>0.27289200000000002</c:v>
                </c:pt>
                <c:pt idx="17424">
                  <c:v>0.27659299999999998</c:v>
                </c:pt>
                <c:pt idx="17425">
                  <c:v>0.28399099999999999</c:v>
                </c:pt>
                <c:pt idx="17426">
                  <c:v>0.28950599999999999</c:v>
                </c:pt>
                <c:pt idx="17427">
                  <c:v>0.29293400000000003</c:v>
                </c:pt>
                <c:pt idx="17428">
                  <c:v>0.29722500000000002</c:v>
                </c:pt>
                <c:pt idx="17429">
                  <c:v>0.30079800000000001</c:v>
                </c:pt>
                <c:pt idx="17430">
                  <c:v>0.29996400000000001</c:v>
                </c:pt>
                <c:pt idx="17431">
                  <c:v>0.306398</c:v>
                </c:pt>
                <c:pt idx="17432">
                  <c:v>0.31697399999999998</c:v>
                </c:pt>
                <c:pt idx="17433">
                  <c:v>0.31992100000000001</c:v>
                </c:pt>
                <c:pt idx="17434">
                  <c:v>0.32542900000000002</c:v>
                </c:pt>
                <c:pt idx="17435">
                  <c:v>0.33015600000000001</c:v>
                </c:pt>
                <c:pt idx="17436">
                  <c:v>0.33134999999999998</c:v>
                </c:pt>
                <c:pt idx="17437">
                  <c:v>0.33140700000000001</c:v>
                </c:pt>
                <c:pt idx="17438">
                  <c:v>0.33624599999999999</c:v>
                </c:pt>
                <c:pt idx="17439">
                  <c:v>0.34316999999999998</c:v>
                </c:pt>
                <c:pt idx="17440">
                  <c:v>0.34475499999999998</c:v>
                </c:pt>
                <c:pt idx="17441">
                  <c:v>0.34372900000000001</c:v>
                </c:pt>
                <c:pt idx="17442">
                  <c:v>0.33966200000000002</c:v>
                </c:pt>
                <c:pt idx="17443">
                  <c:v>0.33572099999999999</c:v>
                </c:pt>
                <c:pt idx="17444">
                  <c:v>0.33343099999999998</c:v>
                </c:pt>
                <c:pt idx="17445">
                  <c:v>0.33691599999999999</c:v>
                </c:pt>
                <c:pt idx="17446">
                  <c:v>0.33688499999999999</c:v>
                </c:pt>
                <c:pt idx="17447">
                  <c:v>0.33283800000000002</c:v>
                </c:pt>
                <c:pt idx="17448">
                  <c:v>0.328737</c:v>
                </c:pt>
                <c:pt idx="17449">
                  <c:v>0.32565</c:v>
                </c:pt>
                <c:pt idx="17450">
                  <c:v>0.32477400000000001</c:v>
                </c:pt>
                <c:pt idx="17451">
                  <c:v>0.32564399999999999</c:v>
                </c:pt>
                <c:pt idx="17452">
                  <c:v>0.330432</c:v>
                </c:pt>
                <c:pt idx="17453">
                  <c:v>0.33738600000000002</c:v>
                </c:pt>
                <c:pt idx="17454">
                  <c:v>0.34225499999999998</c:v>
                </c:pt>
                <c:pt idx="17455">
                  <c:v>0.34374500000000002</c:v>
                </c:pt>
                <c:pt idx="17456">
                  <c:v>0.34343200000000002</c:v>
                </c:pt>
                <c:pt idx="17457">
                  <c:v>0.34378700000000001</c:v>
                </c:pt>
                <c:pt idx="17458">
                  <c:v>0.34910400000000003</c:v>
                </c:pt>
                <c:pt idx="17459">
                  <c:v>0.35500500000000001</c:v>
                </c:pt>
                <c:pt idx="17460">
                  <c:v>0.35739399999999999</c:v>
                </c:pt>
                <c:pt idx="17461">
                  <c:v>0.360792</c:v>
                </c:pt>
                <c:pt idx="17462">
                  <c:v>0.36245100000000002</c:v>
                </c:pt>
                <c:pt idx="17463">
                  <c:v>0.36490299999999998</c:v>
                </c:pt>
                <c:pt idx="17464">
                  <c:v>0.36191800000000002</c:v>
                </c:pt>
                <c:pt idx="17465">
                  <c:v>0.36147600000000002</c:v>
                </c:pt>
                <c:pt idx="17466">
                  <c:v>0.36887700000000001</c:v>
                </c:pt>
                <c:pt idx="17467">
                  <c:v>0.37833299999999997</c:v>
                </c:pt>
                <c:pt idx="17468">
                  <c:v>0.38290299999999999</c:v>
                </c:pt>
                <c:pt idx="17469">
                  <c:v>0.38567800000000002</c:v>
                </c:pt>
                <c:pt idx="17470">
                  <c:v>0.389681</c:v>
                </c:pt>
                <c:pt idx="17471">
                  <c:v>0.39966600000000002</c:v>
                </c:pt>
                <c:pt idx="17472">
                  <c:v>0.40885199999999999</c:v>
                </c:pt>
                <c:pt idx="17473">
                  <c:v>0.41367700000000002</c:v>
                </c:pt>
                <c:pt idx="17474">
                  <c:v>0.41503899999999999</c:v>
                </c:pt>
                <c:pt idx="17475">
                  <c:v>0.42824600000000002</c:v>
                </c:pt>
                <c:pt idx="17476">
                  <c:v>0.44946900000000001</c:v>
                </c:pt>
                <c:pt idx="17477">
                  <c:v>0.47198899999999999</c:v>
                </c:pt>
                <c:pt idx="17478">
                  <c:v>0.48418699999999998</c:v>
                </c:pt>
                <c:pt idx="17479">
                  <c:v>0.49154500000000001</c:v>
                </c:pt>
                <c:pt idx="17480">
                  <c:v>0.50206499999999998</c:v>
                </c:pt>
                <c:pt idx="17481">
                  <c:v>0.50664299999999995</c:v>
                </c:pt>
                <c:pt idx="17482">
                  <c:v>0.50430600000000003</c:v>
                </c:pt>
                <c:pt idx="17483">
                  <c:v>0.50019400000000003</c:v>
                </c:pt>
                <c:pt idx="17484">
                  <c:v>0.50548000000000004</c:v>
                </c:pt>
                <c:pt idx="17485">
                  <c:v>0.51512400000000003</c:v>
                </c:pt>
                <c:pt idx="17486">
                  <c:v>0.525424</c:v>
                </c:pt>
                <c:pt idx="17487">
                  <c:v>0.530254</c:v>
                </c:pt>
                <c:pt idx="17488">
                  <c:v>0.53451700000000002</c:v>
                </c:pt>
                <c:pt idx="17489">
                  <c:v>0.535721</c:v>
                </c:pt>
                <c:pt idx="17490">
                  <c:v>0.54254500000000005</c:v>
                </c:pt>
                <c:pt idx="17491">
                  <c:v>0.54862100000000003</c:v>
                </c:pt>
                <c:pt idx="17492">
                  <c:v>0.55120000000000002</c:v>
                </c:pt>
                <c:pt idx="17493">
                  <c:v>0.55329200000000001</c:v>
                </c:pt>
                <c:pt idx="17494">
                  <c:v>0.56264400000000003</c:v>
                </c:pt>
                <c:pt idx="17495">
                  <c:v>0.56492799999999999</c:v>
                </c:pt>
                <c:pt idx="17496">
                  <c:v>0.56256200000000001</c:v>
                </c:pt>
                <c:pt idx="17497">
                  <c:v>0.56066000000000005</c:v>
                </c:pt>
                <c:pt idx="17498">
                  <c:v>0.56760900000000003</c:v>
                </c:pt>
                <c:pt idx="17499">
                  <c:v>0.57862800000000003</c:v>
                </c:pt>
                <c:pt idx="17500">
                  <c:v>0.58080900000000002</c:v>
                </c:pt>
                <c:pt idx="17501">
                  <c:v>0.57985299999999995</c:v>
                </c:pt>
                <c:pt idx="17502">
                  <c:v>0.57855100000000004</c:v>
                </c:pt>
                <c:pt idx="17503">
                  <c:v>0.5746</c:v>
                </c:pt>
                <c:pt idx="17504">
                  <c:v>0.56509600000000004</c:v>
                </c:pt>
                <c:pt idx="17505">
                  <c:v>0.56351600000000002</c:v>
                </c:pt>
                <c:pt idx="17506">
                  <c:v>0.566608</c:v>
                </c:pt>
                <c:pt idx="17507">
                  <c:v>0.57866899999999999</c:v>
                </c:pt>
                <c:pt idx="17508">
                  <c:v>0.59030199999999999</c:v>
                </c:pt>
                <c:pt idx="17509">
                  <c:v>0.59912100000000001</c:v>
                </c:pt>
                <c:pt idx="17510">
                  <c:v>0.60726999999999998</c:v>
                </c:pt>
                <c:pt idx="17511">
                  <c:v>0.61459600000000003</c:v>
                </c:pt>
                <c:pt idx="17512">
                  <c:v>0.62807999999999997</c:v>
                </c:pt>
                <c:pt idx="17513">
                  <c:v>0.634714</c:v>
                </c:pt>
                <c:pt idx="17514">
                  <c:v>0.63529500000000005</c:v>
                </c:pt>
                <c:pt idx="17515">
                  <c:v>0.63549800000000001</c:v>
                </c:pt>
                <c:pt idx="17516">
                  <c:v>0.64356500000000005</c:v>
                </c:pt>
                <c:pt idx="17517">
                  <c:v>0.65505800000000003</c:v>
                </c:pt>
                <c:pt idx="17518">
                  <c:v>0.660076</c:v>
                </c:pt>
                <c:pt idx="17519">
                  <c:v>0.66466999999999998</c:v>
                </c:pt>
                <c:pt idx="17520">
                  <c:v>0.66729499999999997</c:v>
                </c:pt>
                <c:pt idx="17521">
                  <c:v>0.671709</c:v>
                </c:pt>
                <c:pt idx="17522">
                  <c:v>0.66734800000000005</c:v>
                </c:pt>
                <c:pt idx="17523">
                  <c:v>0.66039199999999998</c:v>
                </c:pt>
                <c:pt idx="17524">
                  <c:v>0.653891</c:v>
                </c:pt>
                <c:pt idx="17525">
                  <c:v>0.65243499999999999</c:v>
                </c:pt>
                <c:pt idx="17526">
                  <c:v>0.65645500000000001</c:v>
                </c:pt>
                <c:pt idx="17527">
                  <c:v>0.66264999999999996</c:v>
                </c:pt>
                <c:pt idx="17528">
                  <c:v>0.66814600000000002</c:v>
                </c:pt>
                <c:pt idx="17529">
                  <c:v>0.67405199999999998</c:v>
                </c:pt>
                <c:pt idx="17530">
                  <c:v>0.67508100000000004</c:v>
                </c:pt>
                <c:pt idx="17531">
                  <c:v>0.67470399999999997</c:v>
                </c:pt>
                <c:pt idx="17532">
                  <c:v>0.67605099999999996</c:v>
                </c:pt>
                <c:pt idx="17533">
                  <c:v>0.68529799999999996</c:v>
                </c:pt>
                <c:pt idx="17534">
                  <c:v>0.699542</c:v>
                </c:pt>
                <c:pt idx="17535">
                  <c:v>0.70847599999999999</c:v>
                </c:pt>
                <c:pt idx="17536">
                  <c:v>0.70882199999999995</c:v>
                </c:pt>
                <c:pt idx="17537">
                  <c:v>0.70636600000000005</c:v>
                </c:pt>
                <c:pt idx="17538">
                  <c:v>0.70291800000000004</c:v>
                </c:pt>
                <c:pt idx="17539">
                  <c:v>0.70573399999999997</c:v>
                </c:pt>
                <c:pt idx="17540">
                  <c:v>0.71284000000000003</c:v>
                </c:pt>
                <c:pt idx="17541">
                  <c:v>0.71955899999999995</c:v>
                </c:pt>
                <c:pt idx="17542">
                  <c:v>0.72007399999999999</c:v>
                </c:pt>
                <c:pt idx="17543">
                  <c:v>0.724383</c:v>
                </c:pt>
                <c:pt idx="17544">
                  <c:v>0.72777599999999998</c:v>
                </c:pt>
                <c:pt idx="17545">
                  <c:v>0.72667899999999996</c:v>
                </c:pt>
                <c:pt idx="17546">
                  <c:v>0.72568200000000005</c:v>
                </c:pt>
                <c:pt idx="17547">
                  <c:v>0.72425899999999999</c:v>
                </c:pt>
                <c:pt idx="17548">
                  <c:v>0.72737200000000002</c:v>
                </c:pt>
                <c:pt idx="17549">
                  <c:v>0.73013600000000001</c:v>
                </c:pt>
                <c:pt idx="17550">
                  <c:v>0.73484899999999997</c:v>
                </c:pt>
                <c:pt idx="17551">
                  <c:v>0.74445399999999995</c:v>
                </c:pt>
                <c:pt idx="17552">
                  <c:v>0.75199099999999997</c:v>
                </c:pt>
                <c:pt idx="17553">
                  <c:v>0.74950300000000003</c:v>
                </c:pt>
                <c:pt idx="17554">
                  <c:v>0.74509400000000003</c:v>
                </c:pt>
                <c:pt idx="17555">
                  <c:v>0.73830700000000005</c:v>
                </c:pt>
                <c:pt idx="17556">
                  <c:v>0.72728000000000004</c:v>
                </c:pt>
                <c:pt idx="17557">
                  <c:v>0.72138500000000005</c:v>
                </c:pt>
                <c:pt idx="17558">
                  <c:v>0.72187999999999997</c:v>
                </c:pt>
                <c:pt idx="17559">
                  <c:v>0.72615600000000002</c:v>
                </c:pt>
                <c:pt idx="17560">
                  <c:v>0.73124</c:v>
                </c:pt>
                <c:pt idx="17561">
                  <c:v>0.73553400000000002</c:v>
                </c:pt>
                <c:pt idx="17562">
                  <c:v>0.73702699999999999</c:v>
                </c:pt>
                <c:pt idx="17563">
                  <c:v>0.74041999999999997</c:v>
                </c:pt>
                <c:pt idx="17564">
                  <c:v>0.73744799999999999</c:v>
                </c:pt>
                <c:pt idx="17565">
                  <c:v>0.72675599999999996</c:v>
                </c:pt>
                <c:pt idx="17566">
                  <c:v>0.72339299999999995</c:v>
                </c:pt>
                <c:pt idx="17567">
                  <c:v>0.725047</c:v>
                </c:pt>
                <c:pt idx="17568">
                  <c:v>0.72842499999999999</c:v>
                </c:pt>
                <c:pt idx="17569">
                  <c:v>0.73124</c:v>
                </c:pt>
                <c:pt idx="17570">
                  <c:v>0.73505900000000002</c:v>
                </c:pt>
                <c:pt idx="17571">
                  <c:v>0.74136199999999997</c:v>
                </c:pt>
                <c:pt idx="17572">
                  <c:v>0.74539699999999998</c:v>
                </c:pt>
                <c:pt idx="17573">
                  <c:v>0.75212100000000004</c:v>
                </c:pt>
                <c:pt idx="17574">
                  <c:v>0.75975999999999999</c:v>
                </c:pt>
                <c:pt idx="17575">
                  <c:v>0.76649199999999995</c:v>
                </c:pt>
                <c:pt idx="17576">
                  <c:v>0.77294099999999999</c:v>
                </c:pt>
                <c:pt idx="17577">
                  <c:v>0.777335</c:v>
                </c:pt>
                <c:pt idx="17578">
                  <c:v>0.778416</c:v>
                </c:pt>
                <c:pt idx="17579">
                  <c:v>0.77734999999999999</c:v>
                </c:pt>
                <c:pt idx="17580">
                  <c:v>0.76730299999999996</c:v>
                </c:pt>
                <c:pt idx="17581">
                  <c:v>0.76197300000000001</c:v>
                </c:pt>
                <c:pt idx="17582">
                  <c:v>0.75558800000000004</c:v>
                </c:pt>
                <c:pt idx="17583">
                  <c:v>0.74929299999999999</c:v>
                </c:pt>
                <c:pt idx="17584">
                  <c:v>0.74781799999999998</c:v>
                </c:pt>
                <c:pt idx="17585">
                  <c:v>0.747888</c:v>
                </c:pt>
                <c:pt idx="17586">
                  <c:v>0.75024199999999996</c:v>
                </c:pt>
                <c:pt idx="17587">
                  <c:v>0.74649100000000002</c:v>
                </c:pt>
                <c:pt idx="17588">
                  <c:v>0.74279200000000001</c:v>
                </c:pt>
                <c:pt idx="17589">
                  <c:v>0.743452</c:v>
                </c:pt>
                <c:pt idx="17590">
                  <c:v>0.745892</c:v>
                </c:pt>
                <c:pt idx="17591">
                  <c:v>0.748915</c:v>
                </c:pt>
                <c:pt idx="17592">
                  <c:v>0.74922</c:v>
                </c:pt>
                <c:pt idx="17593">
                  <c:v>0.74765999999999999</c:v>
                </c:pt>
                <c:pt idx="17594">
                  <c:v>0.74116300000000002</c:v>
                </c:pt>
                <c:pt idx="17595">
                  <c:v>0.74030399999999996</c:v>
                </c:pt>
                <c:pt idx="17596">
                  <c:v>0.73965800000000004</c:v>
                </c:pt>
                <c:pt idx="17597">
                  <c:v>0.72911099999999995</c:v>
                </c:pt>
                <c:pt idx="17598">
                  <c:v>0.71881700000000004</c:v>
                </c:pt>
                <c:pt idx="17599">
                  <c:v>0.712453</c:v>
                </c:pt>
                <c:pt idx="17600">
                  <c:v>0.70580399999999999</c:v>
                </c:pt>
                <c:pt idx="17601">
                  <c:v>0.70502600000000004</c:v>
                </c:pt>
                <c:pt idx="17602">
                  <c:v>0.70347999999999999</c:v>
                </c:pt>
                <c:pt idx="17603">
                  <c:v>0.69359300000000002</c:v>
                </c:pt>
                <c:pt idx="17604">
                  <c:v>0.69220599999999999</c:v>
                </c:pt>
                <c:pt idx="17605">
                  <c:v>0.69364700000000001</c:v>
                </c:pt>
                <c:pt idx="17606">
                  <c:v>0.69990799999999997</c:v>
                </c:pt>
                <c:pt idx="17607">
                  <c:v>0.70144799999999996</c:v>
                </c:pt>
                <c:pt idx="17608">
                  <c:v>0.70898099999999997</c:v>
                </c:pt>
                <c:pt idx="17609">
                  <c:v>0.71275200000000005</c:v>
                </c:pt>
                <c:pt idx="17610">
                  <c:v>0.71775</c:v>
                </c:pt>
                <c:pt idx="17611">
                  <c:v>0.72267700000000001</c:v>
                </c:pt>
                <c:pt idx="17612">
                  <c:v>0.728657</c:v>
                </c:pt>
                <c:pt idx="17613">
                  <c:v>0.73446900000000004</c:v>
                </c:pt>
                <c:pt idx="17614">
                  <c:v>0.73259099999999999</c:v>
                </c:pt>
                <c:pt idx="17615">
                  <c:v>0.72215600000000002</c:v>
                </c:pt>
                <c:pt idx="17616">
                  <c:v>0.72014500000000004</c:v>
                </c:pt>
                <c:pt idx="17617">
                  <c:v>0.70807399999999998</c:v>
                </c:pt>
                <c:pt idx="17618">
                  <c:v>0.69860800000000001</c:v>
                </c:pt>
                <c:pt idx="17619">
                  <c:v>0.70151699999999995</c:v>
                </c:pt>
                <c:pt idx="17620">
                  <c:v>0.70694800000000002</c:v>
                </c:pt>
                <c:pt idx="17621">
                  <c:v>0.70842799999999995</c:v>
                </c:pt>
                <c:pt idx="17622">
                  <c:v>0.70603400000000005</c:v>
                </c:pt>
                <c:pt idx="17623">
                  <c:v>0.69557500000000005</c:v>
                </c:pt>
                <c:pt idx="17624">
                  <c:v>0.68846700000000005</c:v>
                </c:pt>
                <c:pt idx="17625">
                  <c:v>0.68178300000000003</c:v>
                </c:pt>
                <c:pt idx="17626">
                  <c:v>0.681647</c:v>
                </c:pt>
                <c:pt idx="17627">
                  <c:v>0.67682200000000003</c:v>
                </c:pt>
                <c:pt idx="17628">
                  <c:v>0.67331300000000005</c:v>
                </c:pt>
                <c:pt idx="17629">
                  <c:v>0.68037499999999995</c:v>
                </c:pt>
                <c:pt idx="17630">
                  <c:v>0.68736799999999998</c:v>
                </c:pt>
                <c:pt idx="17631">
                  <c:v>0.69224600000000003</c:v>
                </c:pt>
                <c:pt idx="17632">
                  <c:v>0.68533999999999995</c:v>
                </c:pt>
                <c:pt idx="17633">
                  <c:v>0.67398999999999998</c:v>
                </c:pt>
                <c:pt idx="17634">
                  <c:v>0.65829899999999997</c:v>
                </c:pt>
                <c:pt idx="17635">
                  <c:v>0.64093900000000004</c:v>
                </c:pt>
                <c:pt idx="17636">
                  <c:v>0.63243400000000005</c:v>
                </c:pt>
                <c:pt idx="17637">
                  <c:v>0.63182099999999997</c:v>
                </c:pt>
                <c:pt idx="17638">
                  <c:v>0.62725500000000001</c:v>
                </c:pt>
                <c:pt idx="17639">
                  <c:v>0.62819199999999997</c:v>
                </c:pt>
                <c:pt idx="17640">
                  <c:v>0.62810200000000005</c:v>
                </c:pt>
                <c:pt idx="17641">
                  <c:v>0.62386399999999997</c:v>
                </c:pt>
                <c:pt idx="17642">
                  <c:v>0.62452700000000005</c:v>
                </c:pt>
                <c:pt idx="17643">
                  <c:v>0.62261999999999995</c:v>
                </c:pt>
                <c:pt idx="17644">
                  <c:v>0.62267700000000004</c:v>
                </c:pt>
                <c:pt idx="17645">
                  <c:v>0.62508200000000003</c:v>
                </c:pt>
                <c:pt idx="17646">
                  <c:v>0.63286100000000001</c:v>
                </c:pt>
                <c:pt idx="17647">
                  <c:v>0.63480700000000001</c:v>
                </c:pt>
                <c:pt idx="17648">
                  <c:v>0.62755099999999997</c:v>
                </c:pt>
                <c:pt idx="17649">
                  <c:v>0.615649</c:v>
                </c:pt>
                <c:pt idx="17650">
                  <c:v>0.61222799999999999</c:v>
                </c:pt>
                <c:pt idx="17651">
                  <c:v>0.61450899999999997</c:v>
                </c:pt>
                <c:pt idx="17652">
                  <c:v>0.60202199999999995</c:v>
                </c:pt>
                <c:pt idx="17653">
                  <c:v>0.59737399999999996</c:v>
                </c:pt>
                <c:pt idx="17654">
                  <c:v>0.59320799999999996</c:v>
                </c:pt>
                <c:pt idx="17655">
                  <c:v>0.59379700000000002</c:v>
                </c:pt>
                <c:pt idx="17656">
                  <c:v>0.58999000000000001</c:v>
                </c:pt>
                <c:pt idx="17657">
                  <c:v>0.58182299999999998</c:v>
                </c:pt>
                <c:pt idx="17658">
                  <c:v>0.57660199999999995</c:v>
                </c:pt>
                <c:pt idx="17659">
                  <c:v>0.57391300000000001</c:v>
                </c:pt>
                <c:pt idx="17660">
                  <c:v>0.563222</c:v>
                </c:pt>
                <c:pt idx="17661">
                  <c:v>0.55611699999999997</c:v>
                </c:pt>
                <c:pt idx="17662">
                  <c:v>0.55592200000000003</c:v>
                </c:pt>
                <c:pt idx="17663">
                  <c:v>0.55864400000000003</c:v>
                </c:pt>
                <c:pt idx="17664">
                  <c:v>0.56042999999999998</c:v>
                </c:pt>
                <c:pt idx="17665">
                  <c:v>0.557342</c:v>
                </c:pt>
                <c:pt idx="17666">
                  <c:v>0.55704500000000001</c:v>
                </c:pt>
                <c:pt idx="17667">
                  <c:v>0.55186299999999999</c:v>
                </c:pt>
                <c:pt idx="17668">
                  <c:v>0.53831899999999999</c:v>
                </c:pt>
                <c:pt idx="17669">
                  <c:v>0.52981199999999995</c:v>
                </c:pt>
                <c:pt idx="17670">
                  <c:v>0.52723200000000003</c:v>
                </c:pt>
                <c:pt idx="17671">
                  <c:v>0.52744199999999997</c:v>
                </c:pt>
                <c:pt idx="17672">
                  <c:v>0.52658899999999997</c:v>
                </c:pt>
                <c:pt idx="17673">
                  <c:v>0.52038200000000001</c:v>
                </c:pt>
                <c:pt idx="17674">
                  <c:v>0.51098399999999999</c:v>
                </c:pt>
                <c:pt idx="17675">
                  <c:v>0.507243</c:v>
                </c:pt>
                <c:pt idx="17676">
                  <c:v>0.50541000000000003</c:v>
                </c:pt>
                <c:pt idx="17677">
                  <c:v>0.49720700000000001</c:v>
                </c:pt>
                <c:pt idx="17678">
                  <c:v>0.49472300000000002</c:v>
                </c:pt>
                <c:pt idx="17679">
                  <c:v>0.48966599999999999</c:v>
                </c:pt>
                <c:pt idx="17680">
                  <c:v>0.485456</c:v>
                </c:pt>
                <c:pt idx="17681">
                  <c:v>0.47786099999999998</c:v>
                </c:pt>
                <c:pt idx="17682">
                  <c:v>0.47226200000000002</c:v>
                </c:pt>
                <c:pt idx="17683">
                  <c:v>0.47200399999999998</c:v>
                </c:pt>
                <c:pt idx="17684">
                  <c:v>0.46922599999999998</c:v>
                </c:pt>
                <c:pt idx="17685">
                  <c:v>0.47094999999999998</c:v>
                </c:pt>
                <c:pt idx="17686">
                  <c:v>0.469692</c:v>
                </c:pt>
                <c:pt idx="17687">
                  <c:v>0.473414</c:v>
                </c:pt>
                <c:pt idx="17688">
                  <c:v>0.47235700000000003</c:v>
                </c:pt>
                <c:pt idx="17689">
                  <c:v>0.46637299999999998</c:v>
                </c:pt>
                <c:pt idx="17690">
                  <c:v>0.450517</c:v>
                </c:pt>
                <c:pt idx="17691">
                  <c:v>0.44900899999999999</c:v>
                </c:pt>
                <c:pt idx="17692">
                  <c:v>0.45177099999999998</c:v>
                </c:pt>
                <c:pt idx="17693">
                  <c:v>0.45555699999999999</c:v>
                </c:pt>
                <c:pt idx="17694">
                  <c:v>0.45383200000000001</c:v>
                </c:pt>
                <c:pt idx="17695">
                  <c:v>0.44555</c:v>
                </c:pt>
                <c:pt idx="17696">
                  <c:v>0.44283699999999998</c:v>
                </c:pt>
                <c:pt idx="17697">
                  <c:v>0.44410300000000003</c:v>
                </c:pt>
                <c:pt idx="17698">
                  <c:v>0.444855</c:v>
                </c:pt>
                <c:pt idx="17699">
                  <c:v>0.44556899999999999</c:v>
                </c:pt>
                <c:pt idx="17700">
                  <c:v>0.44377899999999998</c:v>
                </c:pt>
                <c:pt idx="17701">
                  <c:v>0.43971199999999999</c:v>
                </c:pt>
                <c:pt idx="17702">
                  <c:v>0.429122</c:v>
                </c:pt>
                <c:pt idx="17703">
                  <c:v>0.42946299999999998</c:v>
                </c:pt>
                <c:pt idx="17704">
                  <c:v>0.42533799999999999</c:v>
                </c:pt>
                <c:pt idx="17705">
                  <c:v>0.43087399999999998</c:v>
                </c:pt>
                <c:pt idx="17706">
                  <c:v>0.43351800000000001</c:v>
                </c:pt>
                <c:pt idx="17707">
                  <c:v>0.43720700000000001</c:v>
                </c:pt>
                <c:pt idx="17708">
                  <c:v>0.43659900000000001</c:v>
                </c:pt>
                <c:pt idx="17709">
                  <c:v>0.434417</c:v>
                </c:pt>
                <c:pt idx="17710">
                  <c:v>0.433616</c:v>
                </c:pt>
                <c:pt idx="17711">
                  <c:v>0.43130800000000002</c:v>
                </c:pt>
                <c:pt idx="17712">
                  <c:v>0.43082399999999998</c:v>
                </c:pt>
                <c:pt idx="17713">
                  <c:v>0.43281399999999998</c:v>
                </c:pt>
                <c:pt idx="17714">
                  <c:v>0.43613800000000003</c:v>
                </c:pt>
                <c:pt idx="17715">
                  <c:v>0.43432700000000002</c:v>
                </c:pt>
                <c:pt idx="17716">
                  <c:v>0.42327700000000001</c:v>
                </c:pt>
                <c:pt idx="17717">
                  <c:v>0.41877999999999999</c:v>
                </c:pt>
                <c:pt idx="17718">
                  <c:v>0.40711599999999998</c:v>
                </c:pt>
                <c:pt idx="17719">
                  <c:v>0.40383000000000002</c:v>
                </c:pt>
                <c:pt idx="17720">
                  <c:v>0.40852100000000002</c:v>
                </c:pt>
                <c:pt idx="17721">
                  <c:v>0.40611700000000001</c:v>
                </c:pt>
                <c:pt idx="17722">
                  <c:v>0.40130900000000003</c:v>
                </c:pt>
                <c:pt idx="17723">
                  <c:v>0.39696999999999999</c:v>
                </c:pt>
                <c:pt idx="17724">
                  <c:v>0.39224500000000001</c:v>
                </c:pt>
                <c:pt idx="17725">
                  <c:v>0.38862200000000002</c:v>
                </c:pt>
                <c:pt idx="17726">
                  <c:v>0.38540600000000003</c:v>
                </c:pt>
                <c:pt idx="17727">
                  <c:v>0.38361200000000001</c:v>
                </c:pt>
                <c:pt idx="17728">
                  <c:v>0.37873499999999999</c:v>
                </c:pt>
                <c:pt idx="17729">
                  <c:v>0.36838599999999999</c:v>
                </c:pt>
                <c:pt idx="17730">
                  <c:v>0.36609000000000003</c:v>
                </c:pt>
                <c:pt idx="17731">
                  <c:v>0.36028100000000002</c:v>
                </c:pt>
                <c:pt idx="17732">
                  <c:v>0.355041</c:v>
                </c:pt>
                <c:pt idx="17733">
                  <c:v>0.348972</c:v>
                </c:pt>
                <c:pt idx="17734">
                  <c:v>0.34388999999999997</c:v>
                </c:pt>
                <c:pt idx="17735">
                  <c:v>0.34340500000000002</c:v>
                </c:pt>
                <c:pt idx="17736">
                  <c:v>0.34401599999999999</c:v>
                </c:pt>
                <c:pt idx="17737">
                  <c:v>0.33998299999999998</c:v>
                </c:pt>
                <c:pt idx="17738">
                  <c:v>0.33183600000000002</c:v>
                </c:pt>
                <c:pt idx="17739">
                  <c:v>0.32280199999999998</c:v>
                </c:pt>
                <c:pt idx="17740">
                  <c:v>0.319969</c:v>
                </c:pt>
                <c:pt idx="17741">
                  <c:v>0.32287300000000002</c:v>
                </c:pt>
                <c:pt idx="17742">
                  <c:v>0.32355699999999998</c:v>
                </c:pt>
                <c:pt idx="17743">
                  <c:v>0.31902200000000003</c:v>
                </c:pt>
                <c:pt idx="17744">
                  <c:v>0.318054</c:v>
                </c:pt>
                <c:pt idx="17745">
                  <c:v>0.31795800000000002</c:v>
                </c:pt>
                <c:pt idx="17746">
                  <c:v>0.324602</c:v>
                </c:pt>
                <c:pt idx="17747">
                  <c:v>0.32864500000000002</c:v>
                </c:pt>
                <c:pt idx="17748">
                  <c:v>0.32342199999999999</c:v>
                </c:pt>
                <c:pt idx="17749">
                  <c:v>0.31856600000000002</c:v>
                </c:pt>
                <c:pt idx="17750">
                  <c:v>0.31711299999999998</c:v>
                </c:pt>
                <c:pt idx="17751">
                  <c:v>0.32006000000000001</c:v>
                </c:pt>
                <c:pt idx="17752">
                  <c:v>0.32124399999999997</c:v>
                </c:pt>
                <c:pt idx="17753">
                  <c:v>0.31962600000000002</c:v>
                </c:pt>
                <c:pt idx="17754">
                  <c:v>0.31816800000000001</c:v>
                </c:pt>
                <c:pt idx="17755">
                  <c:v>0.31813999999999998</c:v>
                </c:pt>
                <c:pt idx="17756">
                  <c:v>0.316994</c:v>
                </c:pt>
                <c:pt idx="17757">
                  <c:v>0.31384800000000002</c:v>
                </c:pt>
                <c:pt idx="17758">
                  <c:v>0.313836</c:v>
                </c:pt>
                <c:pt idx="17759">
                  <c:v>0.30992900000000001</c:v>
                </c:pt>
                <c:pt idx="17760">
                  <c:v>0.30129299999999998</c:v>
                </c:pt>
                <c:pt idx="17761">
                  <c:v>0.29464200000000002</c:v>
                </c:pt>
                <c:pt idx="17762">
                  <c:v>0.29508800000000002</c:v>
                </c:pt>
                <c:pt idx="17763">
                  <c:v>0.29959200000000002</c:v>
                </c:pt>
                <c:pt idx="17764">
                  <c:v>0.303927</c:v>
                </c:pt>
                <c:pt idx="17765">
                  <c:v>0.30229600000000001</c:v>
                </c:pt>
                <c:pt idx="17766">
                  <c:v>0.29806100000000002</c:v>
                </c:pt>
                <c:pt idx="17767">
                  <c:v>0.296429</c:v>
                </c:pt>
                <c:pt idx="17768">
                  <c:v>0.2949</c:v>
                </c:pt>
                <c:pt idx="17769">
                  <c:v>0.29495399999999999</c:v>
                </c:pt>
                <c:pt idx="17770">
                  <c:v>0.28692000000000001</c:v>
                </c:pt>
                <c:pt idx="17771">
                  <c:v>0.27516499999999999</c:v>
                </c:pt>
                <c:pt idx="17772">
                  <c:v>0.26908599999999999</c:v>
                </c:pt>
                <c:pt idx="17773">
                  <c:v>0.26664300000000002</c:v>
                </c:pt>
                <c:pt idx="17774">
                  <c:v>0.26617200000000002</c:v>
                </c:pt>
                <c:pt idx="17775">
                  <c:v>0.26783099999999999</c:v>
                </c:pt>
                <c:pt idx="17776">
                  <c:v>0.26919300000000002</c:v>
                </c:pt>
                <c:pt idx="17777">
                  <c:v>0.26889600000000002</c:v>
                </c:pt>
                <c:pt idx="17778">
                  <c:v>0.26883200000000002</c:v>
                </c:pt>
                <c:pt idx="17779">
                  <c:v>0.26779599999999998</c:v>
                </c:pt>
                <c:pt idx="17780">
                  <c:v>0.26732899999999998</c:v>
                </c:pt>
                <c:pt idx="17781">
                  <c:v>0.26374700000000001</c:v>
                </c:pt>
                <c:pt idx="17782">
                  <c:v>0.26134200000000002</c:v>
                </c:pt>
                <c:pt idx="17783">
                  <c:v>0.25922099999999998</c:v>
                </c:pt>
                <c:pt idx="17784">
                  <c:v>0.253133</c:v>
                </c:pt>
                <c:pt idx="17785">
                  <c:v>0.25257299999999999</c:v>
                </c:pt>
                <c:pt idx="17786">
                  <c:v>0.255241</c:v>
                </c:pt>
                <c:pt idx="17787">
                  <c:v>0.25154799999999999</c:v>
                </c:pt>
                <c:pt idx="17788">
                  <c:v>0.245473</c:v>
                </c:pt>
                <c:pt idx="17789">
                  <c:v>0.239228</c:v>
                </c:pt>
                <c:pt idx="17790">
                  <c:v>0.23424700000000001</c:v>
                </c:pt>
                <c:pt idx="17791">
                  <c:v>0.225102</c:v>
                </c:pt>
                <c:pt idx="17792">
                  <c:v>0.216307</c:v>
                </c:pt>
                <c:pt idx="17793">
                  <c:v>0.21165700000000001</c:v>
                </c:pt>
                <c:pt idx="17794">
                  <c:v>0.210401</c:v>
                </c:pt>
                <c:pt idx="17795">
                  <c:v>0.21291599999999999</c:v>
                </c:pt>
                <c:pt idx="17796">
                  <c:v>0.21429000000000001</c:v>
                </c:pt>
                <c:pt idx="17797">
                  <c:v>0.21581400000000001</c:v>
                </c:pt>
                <c:pt idx="17798">
                  <c:v>0.21587300000000001</c:v>
                </c:pt>
                <c:pt idx="17799">
                  <c:v>0.21054100000000001</c:v>
                </c:pt>
                <c:pt idx="17800">
                  <c:v>0.20813999999999999</c:v>
                </c:pt>
                <c:pt idx="17801">
                  <c:v>0.207595</c:v>
                </c:pt>
                <c:pt idx="17802">
                  <c:v>0.20487900000000001</c:v>
                </c:pt>
                <c:pt idx="17803">
                  <c:v>0.195215</c:v>
                </c:pt>
                <c:pt idx="17804">
                  <c:v>0.18285499999999999</c:v>
                </c:pt>
                <c:pt idx="17805">
                  <c:v>0.17532900000000001</c:v>
                </c:pt>
                <c:pt idx="17806">
                  <c:v>0.17027400000000001</c:v>
                </c:pt>
                <c:pt idx="17807">
                  <c:v>0.17099700000000001</c:v>
                </c:pt>
                <c:pt idx="17808">
                  <c:v>0.181475</c:v>
                </c:pt>
                <c:pt idx="17809">
                  <c:v>0.188083</c:v>
                </c:pt>
                <c:pt idx="17810">
                  <c:v>0.18808</c:v>
                </c:pt>
                <c:pt idx="17811">
                  <c:v>0.186804</c:v>
                </c:pt>
                <c:pt idx="17812">
                  <c:v>0.18610399999999999</c:v>
                </c:pt>
                <c:pt idx="17813">
                  <c:v>0.184285</c:v>
                </c:pt>
                <c:pt idx="17814">
                  <c:v>0.17946100000000001</c:v>
                </c:pt>
                <c:pt idx="17815">
                  <c:v>0.17729800000000001</c:v>
                </c:pt>
                <c:pt idx="17816">
                  <c:v>0.167215</c:v>
                </c:pt>
                <c:pt idx="17817">
                  <c:v>0.161081</c:v>
                </c:pt>
                <c:pt idx="17818">
                  <c:v>0.16297600000000001</c:v>
                </c:pt>
                <c:pt idx="17819">
                  <c:v>0.15495300000000001</c:v>
                </c:pt>
                <c:pt idx="17820">
                  <c:v>0.14782000000000001</c:v>
                </c:pt>
                <c:pt idx="17821">
                  <c:v>0.14412900000000001</c:v>
                </c:pt>
                <c:pt idx="17822">
                  <c:v>0.14183299999999999</c:v>
                </c:pt>
                <c:pt idx="17823">
                  <c:v>0.14468400000000001</c:v>
                </c:pt>
                <c:pt idx="17824">
                  <c:v>0.148289</c:v>
                </c:pt>
                <c:pt idx="17825">
                  <c:v>0.14804800000000001</c:v>
                </c:pt>
                <c:pt idx="17826">
                  <c:v>0.14254</c:v>
                </c:pt>
                <c:pt idx="17827">
                  <c:v>0.14046</c:v>
                </c:pt>
                <c:pt idx="17828">
                  <c:v>0.13780500000000001</c:v>
                </c:pt>
                <c:pt idx="17829">
                  <c:v>0.13464000000000001</c:v>
                </c:pt>
                <c:pt idx="17830">
                  <c:v>0.119648</c:v>
                </c:pt>
                <c:pt idx="17831">
                  <c:v>0.106859</c:v>
                </c:pt>
                <c:pt idx="17832">
                  <c:v>0.105005</c:v>
                </c:pt>
                <c:pt idx="17833">
                  <c:v>0.10967499999999999</c:v>
                </c:pt>
                <c:pt idx="17834">
                  <c:v>0.107281</c:v>
                </c:pt>
                <c:pt idx="17835">
                  <c:v>0.100619</c:v>
                </c:pt>
                <c:pt idx="17836">
                  <c:v>9.7377199999999997E-2</c:v>
                </c:pt>
                <c:pt idx="17837">
                  <c:v>9.7766800000000001E-2</c:v>
                </c:pt>
                <c:pt idx="17838">
                  <c:v>9.8763799999999999E-2</c:v>
                </c:pt>
                <c:pt idx="17839">
                  <c:v>9.89757E-2</c:v>
                </c:pt>
                <c:pt idx="17840">
                  <c:v>9.7237799999999999E-2</c:v>
                </c:pt>
                <c:pt idx="17841">
                  <c:v>9.5060699999999998E-2</c:v>
                </c:pt>
                <c:pt idx="17842">
                  <c:v>9.59734E-2</c:v>
                </c:pt>
                <c:pt idx="17843">
                  <c:v>9.6511100000000002E-2</c:v>
                </c:pt>
                <c:pt idx="17844">
                  <c:v>9.7394800000000004E-2</c:v>
                </c:pt>
                <c:pt idx="17845">
                  <c:v>9.2854199999999998E-2</c:v>
                </c:pt>
                <c:pt idx="17846">
                  <c:v>8.8616200000000006E-2</c:v>
                </c:pt>
                <c:pt idx="17847">
                  <c:v>8.7712899999999996E-2</c:v>
                </c:pt>
                <c:pt idx="17848">
                  <c:v>8.6757699999999993E-2</c:v>
                </c:pt>
                <c:pt idx="17849">
                  <c:v>8.5528400000000004E-2</c:v>
                </c:pt>
                <c:pt idx="17850">
                  <c:v>8.4554299999999999E-2</c:v>
                </c:pt>
                <c:pt idx="17851">
                  <c:v>8.1756300000000004E-2</c:v>
                </c:pt>
                <c:pt idx="17852">
                  <c:v>7.5060600000000005E-2</c:v>
                </c:pt>
                <c:pt idx="17853">
                  <c:v>6.5722000000000003E-2</c:v>
                </c:pt>
                <c:pt idx="17854">
                  <c:v>5.9122300000000003E-2</c:v>
                </c:pt>
                <c:pt idx="17855">
                  <c:v>5.2197500000000001E-2</c:v>
                </c:pt>
                <c:pt idx="17856">
                  <c:v>5.03715E-2</c:v>
                </c:pt>
                <c:pt idx="17857">
                  <c:v>5.2817000000000003E-2</c:v>
                </c:pt>
                <c:pt idx="17858">
                  <c:v>5.6273400000000001E-2</c:v>
                </c:pt>
                <c:pt idx="17859">
                  <c:v>5.4996400000000001E-2</c:v>
                </c:pt>
                <c:pt idx="17860">
                  <c:v>5.3511099999999999E-2</c:v>
                </c:pt>
                <c:pt idx="17861">
                  <c:v>4.81387E-2</c:v>
                </c:pt>
                <c:pt idx="17862">
                  <c:v>4.4772199999999998E-2</c:v>
                </c:pt>
                <c:pt idx="17863">
                  <c:v>4.8742599999999997E-2</c:v>
                </c:pt>
                <c:pt idx="17864">
                  <c:v>6.2100000000000002E-2</c:v>
                </c:pt>
                <c:pt idx="17865">
                  <c:v>6.5955200000000005E-2</c:v>
                </c:pt>
                <c:pt idx="17866">
                  <c:v>6.2411099999999997E-2</c:v>
                </c:pt>
                <c:pt idx="17867">
                  <c:v>5.9039099999999997E-2</c:v>
                </c:pt>
                <c:pt idx="17868">
                  <c:v>5.7275399999999997E-2</c:v>
                </c:pt>
                <c:pt idx="17869">
                  <c:v>5.7751700000000003E-2</c:v>
                </c:pt>
                <c:pt idx="17870">
                  <c:v>5.5508599999999998E-2</c:v>
                </c:pt>
                <c:pt idx="17871">
                  <c:v>5.2199599999999999E-2</c:v>
                </c:pt>
                <c:pt idx="17872">
                  <c:v>5.31038E-2</c:v>
                </c:pt>
                <c:pt idx="17873">
                  <c:v>5.8620199999999997E-2</c:v>
                </c:pt>
                <c:pt idx="17874">
                  <c:v>5.9573099999999997E-2</c:v>
                </c:pt>
                <c:pt idx="17875">
                  <c:v>5.8729900000000002E-2</c:v>
                </c:pt>
                <c:pt idx="17876">
                  <c:v>6.6450300000000004E-2</c:v>
                </c:pt>
                <c:pt idx="17877">
                  <c:v>6.5188499999999996E-2</c:v>
                </c:pt>
                <c:pt idx="17878">
                  <c:v>6.2160899999999998E-2</c:v>
                </c:pt>
                <c:pt idx="17879">
                  <c:v>6.1967300000000003E-2</c:v>
                </c:pt>
                <c:pt idx="17880">
                  <c:v>6.5310099999999996E-2</c:v>
                </c:pt>
                <c:pt idx="17881">
                  <c:v>6.4133899999999994E-2</c:v>
                </c:pt>
                <c:pt idx="17882">
                  <c:v>6.2007399999999997E-2</c:v>
                </c:pt>
                <c:pt idx="17883">
                  <c:v>6.0360999999999998E-2</c:v>
                </c:pt>
                <c:pt idx="17884">
                  <c:v>6.2978599999999996E-2</c:v>
                </c:pt>
                <c:pt idx="17885">
                  <c:v>6.1009399999999998E-2</c:v>
                </c:pt>
                <c:pt idx="17886">
                  <c:v>5.7692100000000003E-2</c:v>
                </c:pt>
                <c:pt idx="17887">
                  <c:v>5.2655500000000001E-2</c:v>
                </c:pt>
                <c:pt idx="17888">
                  <c:v>5.0830399999999998E-2</c:v>
                </c:pt>
                <c:pt idx="17889">
                  <c:v>4.37028E-2</c:v>
                </c:pt>
                <c:pt idx="17890">
                  <c:v>3.5028200000000002E-2</c:v>
                </c:pt>
                <c:pt idx="17891">
                  <c:v>2.94969E-2</c:v>
                </c:pt>
                <c:pt idx="17892">
                  <c:v>2.8259699999999999E-2</c:v>
                </c:pt>
                <c:pt idx="17893">
                  <c:v>2.8531899999999999E-2</c:v>
                </c:pt>
                <c:pt idx="17894">
                  <c:v>2.1187899999999999E-2</c:v>
                </c:pt>
                <c:pt idx="17895">
                  <c:v>1.58306E-2</c:v>
                </c:pt>
                <c:pt idx="17896">
                  <c:v>1.3641800000000001E-2</c:v>
                </c:pt>
                <c:pt idx="17897">
                  <c:v>1.6260500000000001E-2</c:v>
                </c:pt>
                <c:pt idx="17898">
                  <c:v>2.5506000000000001E-2</c:v>
                </c:pt>
                <c:pt idx="17899">
                  <c:v>3.0256000000000002E-2</c:v>
                </c:pt>
                <c:pt idx="17900">
                  <c:v>2.9449599999999999E-2</c:v>
                </c:pt>
                <c:pt idx="17901">
                  <c:v>2.9236100000000001E-2</c:v>
                </c:pt>
                <c:pt idx="17902">
                  <c:v>3.05817E-2</c:v>
                </c:pt>
                <c:pt idx="17903">
                  <c:v>3.1308099999999998E-2</c:v>
                </c:pt>
                <c:pt idx="17904">
                  <c:v>3.1318100000000001E-2</c:v>
                </c:pt>
                <c:pt idx="17905">
                  <c:v>3.0831799999999999E-2</c:v>
                </c:pt>
                <c:pt idx="17906">
                  <c:v>2.9877799999999999E-2</c:v>
                </c:pt>
                <c:pt idx="17907">
                  <c:v>2.4974799999999998E-2</c:v>
                </c:pt>
                <c:pt idx="17908">
                  <c:v>1.5876299999999999E-2</c:v>
                </c:pt>
                <c:pt idx="17909">
                  <c:v>1.26967E-2</c:v>
                </c:pt>
                <c:pt idx="17910">
                  <c:v>1.5161900000000001E-2</c:v>
                </c:pt>
                <c:pt idx="17911">
                  <c:v>1.7841599999999999E-2</c:v>
                </c:pt>
                <c:pt idx="17912">
                  <c:v>1.6898900000000001E-2</c:v>
                </c:pt>
                <c:pt idx="17913">
                  <c:v>1.6736899999999999E-2</c:v>
                </c:pt>
                <c:pt idx="17914">
                  <c:v>1.9106000000000001E-2</c:v>
                </c:pt>
                <c:pt idx="17915">
                  <c:v>2.3453999999999999E-2</c:v>
                </c:pt>
                <c:pt idx="17916">
                  <c:v>2.8690199999999999E-2</c:v>
                </c:pt>
                <c:pt idx="17917">
                  <c:v>3.1743399999999998E-2</c:v>
                </c:pt>
                <c:pt idx="17918">
                  <c:v>3.1402199999999998E-2</c:v>
                </c:pt>
                <c:pt idx="17919">
                  <c:v>3.2315900000000002E-2</c:v>
                </c:pt>
                <c:pt idx="17920">
                  <c:v>3.2500599999999998E-2</c:v>
                </c:pt>
                <c:pt idx="17921">
                  <c:v>3.1295499999999997E-2</c:v>
                </c:pt>
                <c:pt idx="17922">
                  <c:v>2.8167999999999999E-2</c:v>
                </c:pt>
                <c:pt idx="17923">
                  <c:v>2.7614199999999998E-2</c:v>
                </c:pt>
                <c:pt idx="17924">
                  <c:v>2.4594600000000001E-2</c:v>
                </c:pt>
                <c:pt idx="17925">
                  <c:v>2.25366E-2</c:v>
                </c:pt>
                <c:pt idx="17926">
                  <c:v>2.24526E-2</c:v>
                </c:pt>
                <c:pt idx="17927">
                  <c:v>1.79407E-2</c:v>
                </c:pt>
                <c:pt idx="17928">
                  <c:v>1.3221200000000001E-2</c:v>
                </c:pt>
                <c:pt idx="17929">
                  <c:v>1.16626E-2</c:v>
                </c:pt>
                <c:pt idx="17930">
                  <c:v>1.30174E-2</c:v>
                </c:pt>
                <c:pt idx="17931">
                  <c:v>1.4714400000000001E-2</c:v>
                </c:pt>
                <c:pt idx="17932">
                  <c:v>1.5765600000000001E-2</c:v>
                </c:pt>
                <c:pt idx="17933">
                  <c:v>1.3580399999999999E-2</c:v>
                </c:pt>
                <c:pt idx="17934">
                  <c:v>1.07423E-2</c:v>
                </c:pt>
                <c:pt idx="17935">
                  <c:v>4.89837E-3</c:v>
                </c:pt>
                <c:pt idx="17936">
                  <c:v>1.0535500000000001E-3</c:v>
                </c:pt>
                <c:pt idx="17937">
                  <c:v>1.8691300000000001E-3</c:v>
                </c:pt>
                <c:pt idx="17938">
                  <c:v>-3.5417399999999998E-3</c:v>
                </c:pt>
                <c:pt idx="17939">
                  <c:v>-5.3205400000000003E-3</c:v>
                </c:pt>
                <c:pt idx="17940">
                  <c:v>-7.4879999999999999E-3</c:v>
                </c:pt>
                <c:pt idx="17941">
                  <c:v>-1.09722E-2</c:v>
                </c:pt>
                <c:pt idx="17942">
                  <c:v>-1.28681E-2</c:v>
                </c:pt>
                <c:pt idx="17943">
                  <c:v>-3.1388900000000001E-3</c:v>
                </c:pt>
                <c:pt idx="17944">
                  <c:v>2.9294500000000001E-3</c:v>
                </c:pt>
                <c:pt idx="17945">
                  <c:v>-3.2311800000000001E-4</c:v>
                </c:pt>
                <c:pt idx="17946">
                  <c:v>-3.6335400000000002E-3</c:v>
                </c:pt>
                <c:pt idx="17947">
                  <c:v>-6.1892199999999996E-3</c:v>
                </c:pt>
                <c:pt idx="17948">
                  <c:v>-4.5431400000000002E-3</c:v>
                </c:pt>
                <c:pt idx="17949">
                  <c:v>-2.1074800000000001E-3</c:v>
                </c:pt>
                <c:pt idx="17950">
                  <c:v>3.0047599999999999E-4</c:v>
                </c:pt>
                <c:pt idx="17951">
                  <c:v>6.9781800000000001E-4</c:v>
                </c:pt>
                <c:pt idx="17952">
                  <c:v>-2.2680999999999999E-3</c:v>
                </c:pt>
                <c:pt idx="17953">
                  <c:v>-1.02562E-2</c:v>
                </c:pt>
                <c:pt idx="17954">
                  <c:v>-8.3081500000000003E-3</c:v>
                </c:pt>
                <c:pt idx="17955">
                  <c:v>-5.6086E-3</c:v>
                </c:pt>
                <c:pt idx="17956">
                  <c:v>-6.52959E-3</c:v>
                </c:pt>
                <c:pt idx="17957">
                  <c:v>-6.8930199999999997E-3</c:v>
                </c:pt>
                <c:pt idx="17958">
                  <c:v>-3.6858799999999999E-3</c:v>
                </c:pt>
                <c:pt idx="17959">
                  <c:v>2.8327700000000001E-3</c:v>
                </c:pt>
                <c:pt idx="17960">
                  <c:v>4.4866000000000003E-3</c:v>
                </c:pt>
                <c:pt idx="17961">
                  <c:v>4.6533499999999997E-3</c:v>
                </c:pt>
                <c:pt idx="17962">
                  <c:v>3.4015500000000001E-3</c:v>
                </c:pt>
                <c:pt idx="17963">
                  <c:v>2.4077899999999999E-3</c:v>
                </c:pt>
                <c:pt idx="17964" formatCode="0.00E+00">
                  <c:v>-4.8510000000000001E-5</c:v>
                </c:pt>
                <c:pt idx="17965">
                  <c:v>-2.8019999999999998E-3</c:v>
                </c:pt>
                <c:pt idx="17966">
                  <c:v>-5.8565099999999997E-3</c:v>
                </c:pt>
                <c:pt idx="17967">
                  <c:v>-1.23138E-2</c:v>
                </c:pt>
                <c:pt idx="17968">
                  <c:v>-1.4605E-2</c:v>
                </c:pt>
                <c:pt idx="17969">
                  <c:v>-1.7256299999999999E-2</c:v>
                </c:pt>
                <c:pt idx="17970">
                  <c:v>-2.3610699999999998E-2</c:v>
                </c:pt>
                <c:pt idx="17971">
                  <c:v>-2.6251099999999999E-2</c:v>
                </c:pt>
                <c:pt idx="17972">
                  <c:v>-2.5275499999999999E-2</c:v>
                </c:pt>
                <c:pt idx="17973">
                  <c:v>-2.5659100000000001E-2</c:v>
                </c:pt>
                <c:pt idx="17974">
                  <c:v>-2.8054699999999998E-2</c:v>
                </c:pt>
                <c:pt idx="17975">
                  <c:v>-2.6196000000000001E-2</c:v>
                </c:pt>
                <c:pt idx="17976">
                  <c:v>-2.21838E-2</c:v>
                </c:pt>
                <c:pt idx="17977">
                  <c:v>-1.8479599999999999E-2</c:v>
                </c:pt>
                <c:pt idx="17978">
                  <c:v>-1.5003300000000001E-2</c:v>
                </c:pt>
                <c:pt idx="17979">
                  <c:v>-8.5873700000000004E-3</c:v>
                </c:pt>
                <c:pt idx="17980">
                  <c:v>-7.6562899999999996E-3</c:v>
                </c:pt>
                <c:pt idx="17981">
                  <c:v>-1.25387E-2</c:v>
                </c:pt>
                <c:pt idx="17982">
                  <c:v>-1.5975E-2</c:v>
                </c:pt>
                <c:pt idx="17983">
                  <c:v>-1.99118E-2</c:v>
                </c:pt>
                <c:pt idx="17984">
                  <c:v>-2.1420000000000002E-2</c:v>
                </c:pt>
                <c:pt idx="17985">
                  <c:v>-2.1142299999999999E-2</c:v>
                </c:pt>
                <c:pt idx="17986">
                  <c:v>-1.7341599999999999E-2</c:v>
                </c:pt>
                <c:pt idx="17987">
                  <c:v>-1.32576E-2</c:v>
                </c:pt>
                <c:pt idx="17988">
                  <c:v>-1.2829399999999999E-2</c:v>
                </c:pt>
                <c:pt idx="17989">
                  <c:v>-1.5026100000000001E-2</c:v>
                </c:pt>
                <c:pt idx="17990">
                  <c:v>-1.7520999999999998E-2</c:v>
                </c:pt>
                <c:pt idx="17991">
                  <c:v>-2.0296000000000002E-2</c:v>
                </c:pt>
                <c:pt idx="17992">
                  <c:v>-2.2028099999999998E-2</c:v>
                </c:pt>
                <c:pt idx="17993">
                  <c:v>-2.8173799999999999E-2</c:v>
                </c:pt>
                <c:pt idx="17994">
                  <c:v>-3.1603100000000002E-2</c:v>
                </c:pt>
                <c:pt idx="17995">
                  <c:v>-2.9811299999999999E-2</c:v>
                </c:pt>
                <c:pt idx="17996">
                  <c:v>-3.0460299999999999E-2</c:v>
                </c:pt>
                <c:pt idx="17997">
                  <c:v>-2.9264100000000001E-2</c:v>
                </c:pt>
                <c:pt idx="17998">
                  <c:v>-2.20565E-2</c:v>
                </c:pt>
                <c:pt idx="17999">
                  <c:v>-1.3978600000000001E-2</c:v>
                </c:pt>
                <c:pt idx="18000">
                  <c:v>-1.1931000000000001E-2</c:v>
                </c:pt>
                <c:pt idx="18001">
                  <c:v>-1.34114E-2</c:v>
                </c:pt>
                <c:pt idx="18002">
                  <c:v>-1.5059299999999999E-2</c:v>
                </c:pt>
                <c:pt idx="18003">
                  <c:v>-1.5894999999999999E-2</c:v>
                </c:pt>
                <c:pt idx="18004">
                  <c:v>-1.73139E-2</c:v>
                </c:pt>
                <c:pt idx="18005">
                  <c:v>-1.9878799999999999E-2</c:v>
                </c:pt>
                <c:pt idx="18006">
                  <c:v>-1.79968E-2</c:v>
                </c:pt>
                <c:pt idx="18007">
                  <c:v>-1.3274599999999999E-2</c:v>
                </c:pt>
                <c:pt idx="18008">
                  <c:v>-1.11217E-2</c:v>
                </c:pt>
                <c:pt idx="18009">
                  <c:v>-9.3742500000000006E-3</c:v>
                </c:pt>
                <c:pt idx="18010">
                  <c:v>-8.1792099999999993E-3</c:v>
                </c:pt>
                <c:pt idx="18011">
                  <c:v>-1.0583E-2</c:v>
                </c:pt>
                <c:pt idx="18012">
                  <c:v>-1.47069E-2</c:v>
                </c:pt>
                <c:pt idx="18013">
                  <c:v>-1.44958E-2</c:v>
                </c:pt>
                <c:pt idx="18014">
                  <c:v>-6.0959200000000003E-3</c:v>
                </c:pt>
                <c:pt idx="18015">
                  <c:v>4.20808E-4</c:v>
                </c:pt>
                <c:pt idx="18016">
                  <c:v>2.6745100000000002E-3</c:v>
                </c:pt>
                <c:pt idx="18017">
                  <c:v>3.76545E-3</c:v>
                </c:pt>
                <c:pt idx="18018">
                  <c:v>1.4979500000000001E-3</c:v>
                </c:pt>
                <c:pt idx="18019">
                  <c:v>4.9839700000000003E-4</c:v>
                </c:pt>
                <c:pt idx="18020">
                  <c:v>-4.7248899999999998E-3</c:v>
                </c:pt>
                <c:pt idx="18021">
                  <c:v>-5.6685199999999998E-3</c:v>
                </c:pt>
                <c:pt idx="18022">
                  <c:v>-4.8481000000000002E-3</c:v>
                </c:pt>
                <c:pt idx="18023">
                  <c:v>-8.4267300000000003E-3</c:v>
                </c:pt>
                <c:pt idx="18024">
                  <c:v>-8.7699100000000006E-3</c:v>
                </c:pt>
                <c:pt idx="18025">
                  <c:v>-5.6636799999999999E-3</c:v>
                </c:pt>
                <c:pt idx="18026">
                  <c:v>-5.4187699999999998E-3</c:v>
                </c:pt>
                <c:pt idx="18027">
                  <c:v>-7.9448899999999996E-3</c:v>
                </c:pt>
                <c:pt idx="18028">
                  <c:v>-9.1773299999999992E-3</c:v>
                </c:pt>
                <c:pt idx="18029">
                  <c:v>-8.4969599999999996E-3</c:v>
                </c:pt>
                <c:pt idx="18030">
                  <c:v>-6.59795E-3</c:v>
                </c:pt>
                <c:pt idx="18031">
                  <c:v>-5.0720000000000001E-3</c:v>
                </c:pt>
                <c:pt idx="18032">
                  <c:v>-3.7369899999999999E-3</c:v>
                </c:pt>
                <c:pt idx="18033">
                  <c:v>-1.9777599999999998E-3</c:v>
                </c:pt>
                <c:pt idx="18034">
                  <c:v>2.5533700000000001E-4</c:v>
                </c:pt>
                <c:pt idx="18035">
                  <c:v>6.1336400000000001E-3</c:v>
                </c:pt>
                <c:pt idx="18036">
                  <c:v>1.2468099999999999E-2</c:v>
                </c:pt>
                <c:pt idx="18037">
                  <c:v>1.2391599999999999E-2</c:v>
                </c:pt>
                <c:pt idx="18038">
                  <c:v>7.1186399999999999E-3</c:v>
                </c:pt>
                <c:pt idx="18039">
                  <c:v>2.0784499999999999E-3</c:v>
                </c:pt>
                <c:pt idx="18040">
                  <c:v>4.2139400000000001E-4</c:v>
                </c:pt>
                <c:pt idx="18041">
                  <c:v>4.4950299999999997E-3</c:v>
                </c:pt>
                <c:pt idx="18042">
                  <c:v>8.2272999999999999E-3</c:v>
                </c:pt>
                <c:pt idx="18043">
                  <c:v>9.16696E-3</c:v>
                </c:pt>
                <c:pt idx="18044">
                  <c:v>5.3441799999999996E-3</c:v>
                </c:pt>
                <c:pt idx="18045">
                  <c:v>-7.5311499999999995E-4</c:v>
                </c:pt>
                <c:pt idx="18046">
                  <c:v>-4.3944700000000001E-3</c:v>
                </c:pt>
                <c:pt idx="18047">
                  <c:v>-4.2367100000000003E-3</c:v>
                </c:pt>
                <c:pt idx="18048">
                  <c:v>-6.24816E-3</c:v>
                </c:pt>
                <c:pt idx="18049">
                  <c:v>-9.1404899999999994E-3</c:v>
                </c:pt>
                <c:pt idx="18050">
                  <c:v>-1.1202699999999999E-2</c:v>
                </c:pt>
                <c:pt idx="18051">
                  <c:v>-9.0584299999999993E-3</c:v>
                </c:pt>
                <c:pt idx="18052">
                  <c:v>-8.8218099999999994E-3</c:v>
                </c:pt>
                <c:pt idx="18053">
                  <c:v>-1.1028100000000001E-2</c:v>
                </c:pt>
                <c:pt idx="18054">
                  <c:v>-1.13828E-2</c:v>
                </c:pt>
                <c:pt idx="18055">
                  <c:v>-1.5529100000000001E-2</c:v>
                </c:pt>
                <c:pt idx="18056">
                  <c:v>-1.8961800000000001E-2</c:v>
                </c:pt>
                <c:pt idx="18057">
                  <c:v>-2.35216E-2</c:v>
                </c:pt>
                <c:pt idx="18058">
                  <c:v>-2.47783E-2</c:v>
                </c:pt>
                <c:pt idx="18059">
                  <c:v>-2.2993E-2</c:v>
                </c:pt>
                <c:pt idx="18060">
                  <c:v>-1.9686599999999999E-2</c:v>
                </c:pt>
                <c:pt idx="18061">
                  <c:v>-1.91957E-2</c:v>
                </c:pt>
                <c:pt idx="18062">
                  <c:v>-1.6176699999999999E-2</c:v>
                </c:pt>
                <c:pt idx="18063">
                  <c:v>-1.35555E-2</c:v>
                </c:pt>
                <c:pt idx="18064">
                  <c:v>-8.2313300000000002E-3</c:v>
                </c:pt>
                <c:pt idx="18065">
                  <c:v>2.3998000000000001E-3</c:v>
                </c:pt>
                <c:pt idx="18066">
                  <c:v>6.6041800000000003E-3</c:v>
                </c:pt>
                <c:pt idx="18067">
                  <c:v>4.84185E-3</c:v>
                </c:pt>
                <c:pt idx="18068">
                  <c:v>2.6774400000000001E-3</c:v>
                </c:pt>
                <c:pt idx="18069">
                  <c:v>5.5919800000000001E-4</c:v>
                </c:pt>
                <c:pt idx="18070">
                  <c:v>1.25782E-3</c:v>
                </c:pt>
                <c:pt idx="18071">
                  <c:v>4.3043500000000002E-3</c:v>
                </c:pt>
                <c:pt idx="18072">
                  <c:v>8.1023999999999992E-3</c:v>
                </c:pt>
                <c:pt idx="18073">
                  <c:v>7.3948699999999996E-3</c:v>
                </c:pt>
                <c:pt idx="18074">
                  <c:v>4.33681E-3</c:v>
                </c:pt>
                <c:pt idx="18075">
                  <c:v>9.4805199999999992E-3</c:v>
                </c:pt>
                <c:pt idx="18076">
                  <c:v>1.51127E-2</c:v>
                </c:pt>
                <c:pt idx="18077">
                  <c:v>1.7597700000000001E-2</c:v>
                </c:pt>
                <c:pt idx="18078">
                  <c:v>2.14389E-2</c:v>
                </c:pt>
                <c:pt idx="18079">
                  <c:v>2.3144499999999998E-2</c:v>
                </c:pt>
                <c:pt idx="18080">
                  <c:v>2.4370300000000001E-2</c:v>
                </c:pt>
                <c:pt idx="18081">
                  <c:v>2.3281900000000001E-2</c:v>
                </c:pt>
                <c:pt idx="18082">
                  <c:v>2.2506000000000002E-2</c:v>
                </c:pt>
                <c:pt idx="18083">
                  <c:v>2.52661E-2</c:v>
                </c:pt>
                <c:pt idx="18084">
                  <c:v>2.6230300000000002E-2</c:v>
                </c:pt>
                <c:pt idx="18085">
                  <c:v>2.7204699999999998E-2</c:v>
                </c:pt>
                <c:pt idx="18086">
                  <c:v>2.4734699999999998E-2</c:v>
                </c:pt>
                <c:pt idx="18087">
                  <c:v>1.26873E-2</c:v>
                </c:pt>
                <c:pt idx="18088">
                  <c:v>8.5717699999999994E-3</c:v>
                </c:pt>
                <c:pt idx="18089">
                  <c:v>5.2108500000000004E-3</c:v>
                </c:pt>
                <c:pt idx="18090" formatCode="0.00E+00">
                  <c:v>-4.7827100000000002E-5</c:v>
                </c:pt>
                <c:pt idx="18091">
                  <c:v>-6.60072E-3</c:v>
                </c:pt>
                <c:pt idx="18092">
                  <c:v>-2.6545599999999999E-2</c:v>
                </c:pt>
                <c:pt idx="18093">
                  <c:v>-6.4650799999999994E-2</c:v>
                </c:pt>
                <c:pt idx="18094">
                  <c:v>-8.4313299999999994E-2</c:v>
                </c:pt>
                <c:pt idx="18095">
                  <c:v>-8.3433099999999996E-2</c:v>
                </c:pt>
                <c:pt idx="18096">
                  <c:v>-7.8891600000000006E-2</c:v>
                </c:pt>
                <c:pt idx="18097">
                  <c:v>-7.18863E-2</c:v>
                </c:pt>
                <c:pt idx="18098">
                  <c:v>-6.6857899999999998E-2</c:v>
                </c:pt>
                <c:pt idx="18099">
                  <c:v>-6.0519900000000001E-2</c:v>
                </c:pt>
                <c:pt idx="18100">
                  <c:v>-5.57495E-2</c:v>
                </c:pt>
                <c:pt idx="18101">
                  <c:v>-6.2441499999999997E-2</c:v>
                </c:pt>
                <c:pt idx="18102">
                  <c:v>-6.6730999999999999E-2</c:v>
                </c:pt>
                <c:pt idx="18103">
                  <c:v>-7.5049099999999994E-2</c:v>
                </c:pt>
                <c:pt idx="18104">
                  <c:v>-8.2092300000000007E-2</c:v>
                </c:pt>
                <c:pt idx="18105">
                  <c:v>-9.1893900000000001E-2</c:v>
                </c:pt>
                <c:pt idx="18106">
                  <c:v>-0.100651</c:v>
                </c:pt>
                <c:pt idx="18107">
                  <c:v>-0.102922</c:v>
                </c:pt>
                <c:pt idx="18108">
                  <c:v>-0.107739</c:v>
                </c:pt>
                <c:pt idx="18109">
                  <c:v>-0.111774</c:v>
                </c:pt>
                <c:pt idx="18110">
                  <c:v>-0.117252</c:v>
                </c:pt>
                <c:pt idx="18111">
                  <c:v>-0.123851</c:v>
                </c:pt>
                <c:pt idx="18112">
                  <c:v>-0.129853</c:v>
                </c:pt>
                <c:pt idx="18113">
                  <c:v>-0.13427600000000001</c:v>
                </c:pt>
                <c:pt idx="18114">
                  <c:v>-0.138211</c:v>
                </c:pt>
                <c:pt idx="18115">
                  <c:v>-0.14622499999999999</c:v>
                </c:pt>
                <c:pt idx="18116">
                  <c:v>-0.149315</c:v>
                </c:pt>
                <c:pt idx="18117">
                  <c:v>-0.14491299999999999</c:v>
                </c:pt>
                <c:pt idx="18118">
                  <c:v>-0.132601</c:v>
                </c:pt>
                <c:pt idx="18119">
                  <c:v>-0.128303</c:v>
                </c:pt>
                <c:pt idx="18120">
                  <c:v>-0.124362</c:v>
                </c:pt>
                <c:pt idx="18121">
                  <c:v>-0.116677</c:v>
                </c:pt>
                <c:pt idx="18122">
                  <c:v>-0.11430800000000001</c:v>
                </c:pt>
                <c:pt idx="18123">
                  <c:v>-0.116983</c:v>
                </c:pt>
                <c:pt idx="18124">
                  <c:v>-0.123838</c:v>
                </c:pt>
                <c:pt idx="18125">
                  <c:v>-0.125421</c:v>
                </c:pt>
                <c:pt idx="18126">
                  <c:v>-0.124513</c:v>
                </c:pt>
                <c:pt idx="18127">
                  <c:v>-0.12659300000000001</c:v>
                </c:pt>
                <c:pt idx="18128">
                  <c:v>-0.135159</c:v>
                </c:pt>
                <c:pt idx="18129">
                  <c:v>-0.138405</c:v>
                </c:pt>
                <c:pt idx="18130">
                  <c:v>-0.14365700000000001</c:v>
                </c:pt>
                <c:pt idx="18131">
                  <c:v>-0.15257200000000001</c:v>
                </c:pt>
                <c:pt idx="18132">
                  <c:v>-0.15959300000000001</c:v>
                </c:pt>
                <c:pt idx="18133">
                  <c:v>-0.163076</c:v>
                </c:pt>
                <c:pt idx="18134">
                  <c:v>-0.163554</c:v>
                </c:pt>
                <c:pt idx="18135">
                  <c:v>-0.16453499999999999</c:v>
                </c:pt>
                <c:pt idx="18136">
                  <c:v>-0.165738</c:v>
                </c:pt>
                <c:pt idx="18137">
                  <c:v>-0.165634</c:v>
                </c:pt>
                <c:pt idx="18138">
                  <c:v>-0.15226500000000001</c:v>
                </c:pt>
                <c:pt idx="18139">
                  <c:v>-0.13508000000000001</c:v>
                </c:pt>
                <c:pt idx="18140">
                  <c:v>-0.12950600000000001</c:v>
                </c:pt>
                <c:pt idx="18141">
                  <c:v>-0.13383100000000001</c:v>
                </c:pt>
                <c:pt idx="18142">
                  <c:v>-0.146148</c:v>
                </c:pt>
                <c:pt idx="18143">
                  <c:v>-0.1492</c:v>
                </c:pt>
                <c:pt idx="18144">
                  <c:v>-0.15145400000000001</c:v>
                </c:pt>
                <c:pt idx="18145">
                  <c:v>-0.15064</c:v>
                </c:pt>
                <c:pt idx="18146">
                  <c:v>-0.148007</c:v>
                </c:pt>
                <c:pt idx="18147">
                  <c:v>-0.14485999999999999</c:v>
                </c:pt>
                <c:pt idx="18148">
                  <c:v>-0.14190800000000001</c:v>
                </c:pt>
                <c:pt idx="18149">
                  <c:v>-0.13761000000000001</c:v>
                </c:pt>
                <c:pt idx="18150">
                  <c:v>-0.127023</c:v>
                </c:pt>
                <c:pt idx="18151">
                  <c:v>-0.11801</c:v>
                </c:pt>
                <c:pt idx="18152">
                  <c:v>-0.119197</c:v>
                </c:pt>
                <c:pt idx="18153">
                  <c:v>-0.128162</c:v>
                </c:pt>
                <c:pt idx="18154">
                  <c:v>-0.13559499999999999</c:v>
                </c:pt>
                <c:pt idx="18155">
                  <c:v>-0.138686</c:v>
                </c:pt>
                <c:pt idx="18156">
                  <c:v>-0.141124</c:v>
                </c:pt>
                <c:pt idx="18157">
                  <c:v>-0.14139199999999999</c:v>
                </c:pt>
                <c:pt idx="18158">
                  <c:v>-0.138546</c:v>
                </c:pt>
                <c:pt idx="18159">
                  <c:v>-0.13036300000000001</c:v>
                </c:pt>
                <c:pt idx="18160">
                  <c:v>-0.122618</c:v>
                </c:pt>
                <c:pt idx="18161">
                  <c:v>-0.118059</c:v>
                </c:pt>
                <c:pt idx="18162">
                  <c:v>-0.116901</c:v>
                </c:pt>
                <c:pt idx="18163">
                  <c:v>-0.118728</c:v>
                </c:pt>
                <c:pt idx="18164">
                  <c:v>-0.12468700000000001</c:v>
                </c:pt>
                <c:pt idx="18165">
                  <c:v>-0.126385</c:v>
                </c:pt>
                <c:pt idx="18166">
                  <c:v>-0.12438</c:v>
                </c:pt>
                <c:pt idx="18167">
                  <c:v>-0.12109300000000001</c:v>
                </c:pt>
                <c:pt idx="18168">
                  <c:v>-0.124831</c:v>
                </c:pt>
                <c:pt idx="18169">
                  <c:v>-0.138458</c:v>
                </c:pt>
                <c:pt idx="18170">
                  <c:v>-0.14075399999999999</c:v>
                </c:pt>
                <c:pt idx="18171">
                  <c:v>-0.13925499999999999</c:v>
                </c:pt>
                <c:pt idx="18172">
                  <c:v>-0.131385</c:v>
                </c:pt>
                <c:pt idx="18173">
                  <c:v>-0.123339</c:v>
                </c:pt>
                <c:pt idx="18174">
                  <c:v>-0.118063</c:v>
                </c:pt>
                <c:pt idx="18175">
                  <c:v>-0.115189</c:v>
                </c:pt>
                <c:pt idx="18176">
                  <c:v>-0.10792400000000001</c:v>
                </c:pt>
                <c:pt idx="18177">
                  <c:v>-0.102935</c:v>
                </c:pt>
                <c:pt idx="18178">
                  <c:v>-0.102121</c:v>
                </c:pt>
                <c:pt idx="18179">
                  <c:v>-0.10469100000000001</c:v>
                </c:pt>
                <c:pt idx="18180">
                  <c:v>-0.106915</c:v>
                </c:pt>
                <c:pt idx="18181">
                  <c:v>-0.104893</c:v>
                </c:pt>
                <c:pt idx="18182">
                  <c:v>-0.10477</c:v>
                </c:pt>
                <c:pt idx="18183">
                  <c:v>-9.9300299999999994E-2</c:v>
                </c:pt>
                <c:pt idx="18184">
                  <c:v>-8.6766399999999994E-2</c:v>
                </c:pt>
                <c:pt idx="18185">
                  <c:v>-7.8897499999999995E-2</c:v>
                </c:pt>
                <c:pt idx="18186">
                  <c:v>-7.8759399999999993E-2</c:v>
                </c:pt>
                <c:pt idx="18187">
                  <c:v>-8.1823599999999996E-2</c:v>
                </c:pt>
                <c:pt idx="18188">
                  <c:v>-8.3248000000000003E-2</c:v>
                </c:pt>
                <c:pt idx="18189">
                  <c:v>-8.4007200000000004E-2</c:v>
                </c:pt>
                <c:pt idx="18190">
                  <c:v>-8.9882900000000002E-2</c:v>
                </c:pt>
                <c:pt idx="18191">
                  <c:v>-0.105334</c:v>
                </c:pt>
                <c:pt idx="18192">
                  <c:v>-0.117948</c:v>
                </c:pt>
                <c:pt idx="18193">
                  <c:v>-0.122283</c:v>
                </c:pt>
                <c:pt idx="18194">
                  <c:v>-0.119313</c:v>
                </c:pt>
                <c:pt idx="18195">
                  <c:v>-0.11319700000000001</c:v>
                </c:pt>
                <c:pt idx="18196">
                  <c:v>-0.10291400000000001</c:v>
                </c:pt>
                <c:pt idx="18197">
                  <c:v>-9.1808600000000004E-2</c:v>
                </c:pt>
                <c:pt idx="18198">
                  <c:v>-8.0409900000000006E-2</c:v>
                </c:pt>
                <c:pt idx="18199">
                  <c:v>-7.1823999999999999E-2</c:v>
                </c:pt>
                <c:pt idx="18200">
                  <c:v>-6.9545899999999994E-2</c:v>
                </c:pt>
                <c:pt idx="18201">
                  <c:v>-6.8318100000000007E-2</c:v>
                </c:pt>
                <c:pt idx="18202">
                  <c:v>-6.7097199999999996E-2</c:v>
                </c:pt>
                <c:pt idx="18203">
                  <c:v>-6.93579E-2</c:v>
                </c:pt>
                <c:pt idx="18204">
                  <c:v>-7.3649800000000001E-2</c:v>
                </c:pt>
                <c:pt idx="18205">
                  <c:v>-7.9850099999999993E-2</c:v>
                </c:pt>
                <c:pt idx="18206">
                  <c:v>-8.4789699999999996E-2</c:v>
                </c:pt>
                <c:pt idx="18207">
                  <c:v>-8.40418E-2</c:v>
                </c:pt>
                <c:pt idx="18208">
                  <c:v>-7.50918E-2</c:v>
                </c:pt>
                <c:pt idx="18209">
                  <c:v>-6.4394999999999994E-2</c:v>
                </c:pt>
                <c:pt idx="18210">
                  <c:v>-5.9317099999999998E-2</c:v>
                </c:pt>
                <c:pt idx="18211">
                  <c:v>-4.98194E-2</c:v>
                </c:pt>
                <c:pt idx="18212">
                  <c:v>-4.5543899999999998E-2</c:v>
                </c:pt>
                <c:pt idx="18213">
                  <c:v>-4.8352100000000002E-2</c:v>
                </c:pt>
                <c:pt idx="18214">
                  <c:v>-5.1740000000000001E-2</c:v>
                </c:pt>
                <c:pt idx="18215">
                  <c:v>-5.2403600000000002E-2</c:v>
                </c:pt>
                <c:pt idx="18216">
                  <c:v>-4.5790499999999998E-2</c:v>
                </c:pt>
                <c:pt idx="18217">
                  <c:v>-4.1971700000000001E-2</c:v>
                </c:pt>
                <c:pt idx="18218">
                  <c:v>-4.0405700000000003E-2</c:v>
                </c:pt>
                <c:pt idx="18219">
                  <c:v>-3.6269500000000003E-2</c:v>
                </c:pt>
                <c:pt idx="18220">
                  <c:v>-3.5166299999999998E-2</c:v>
                </c:pt>
                <c:pt idx="18221">
                  <c:v>-3.3243200000000001E-2</c:v>
                </c:pt>
                <c:pt idx="18222">
                  <c:v>-3.4887500000000002E-2</c:v>
                </c:pt>
                <c:pt idx="18223">
                  <c:v>-3.2574100000000002E-2</c:v>
                </c:pt>
                <c:pt idx="18224">
                  <c:v>-3.56946E-2</c:v>
                </c:pt>
                <c:pt idx="18225">
                  <c:v>-3.7858200000000002E-2</c:v>
                </c:pt>
                <c:pt idx="18226">
                  <c:v>-3.54902E-2</c:v>
                </c:pt>
                <c:pt idx="18227">
                  <c:v>-3.3496199999999997E-2</c:v>
                </c:pt>
                <c:pt idx="18228">
                  <c:v>-3.10046E-2</c:v>
                </c:pt>
                <c:pt idx="18229">
                  <c:v>-3.0038200000000001E-2</c:v>
                </c:pt>
                <c:pt idx="18230">
                  <c:v>-2.9347700000000001E-2</c:v>
                </c:pt>
                <c:pt idx="18231">
                  <c:v>-2.46719E-2</c:v>
                </c:pt>
                <c:pt idx="18232">
                  <c:v>-1.9538099999999999E-2</c:v>
                </c:pt>
                <c:pt idx="18233">
                  <c:v>-1.67028E-2</c:v>
                </c:pt>
                <c:pt idx="18234">
                  <c:v>-1.0378800000000001E-2</c:v>
                </c:pt>
                <c:pt idx="18235">
                  <c:v>1.0299899999999999E-3</c:v>
                </c:pt>
                <c:pt idx="18236">
                  <c:v>5.1307799999999997E-3</c:v>
                </c:pt>
                <c:pt idx="18237">
                  <c:v>1.8093199999999999E-3</c:v>
                </c:pt>
                <c:pt idx="18238">
                  <c:v>-2.4495099999999998E-3</c:v>
                </c:pt>
                <c:pt idx="18239">
                  <c:v>-1.76676E-3</c:v>
                </c:pt>
                <c:pt idx="18240">
                  <c:v>2.16322E-3</c:v>
                </c:pt>
                <c:pt idx="18241">
                  <c:v>5.3826200000000003E-3</c:v>
                </c:pt>
                <c:pt idx="18242">
                  <c:v>7.62336E-3</c:v>
                </c:pt>
                <c:pt idx="18243">
                  <c:v>5.0959899999999999E-3</c:v>
                </c:pt>
                <c:pt idx="18244">
                  <c:v>5.18127E-3</c:v>
                </c:pt>
                <c:pt idx="18245">
                  <c:v>9.6591999999999997E-3</c:v>
                </c:pt>
                <c:pt idx="18246">
                  <c:v>1.53589E-2</c:v>
                </c:pt>
                <c:pt idx="18247">
                  <c:v>1.94012E-2</c:v>
                </c:pt>
                <c:pt idx="18248">
                  <c:v>2.49208E-2</c:v>
                </c:pt>
                <c:pt idx="18249">
                  <c:v>2.67704E-2</c:v>
                </c:pt>
                <c:pt idx="18250">
                  <c:v>2.4695999999999999E-2</c:v>
                </c:pt>
                <c:pt idx="18251">
                  <c:v>2.39276E-2</c:v>
                </c:pt>
                <c:pt idx="18252">
                  <c:v>1.61437E-2</c:v>
                </c:pt>
                <c:pt idx="18253">
                  <c:v>1.71018E-2</c:v>
                </c:pt>
                <c:pt idx="18254">
                  <c:v>2.26892E-2</c:v>
                </c:pt>
                <c:pt idx="18255">
                  <c:v>3.3162900000000002E-2</c:v>
                </c:pt>
                <c:pt idx="18256">
                  <c:v>4.0178800000000001E-2</c:v>
                </c:pt>
                <c:pt idx="18257">
                  <c:v>4.40247E-2</c:v>
                </c:pt>
                <c:pt idx="18258">
                  <c:v>5.15025E-2</c:v>
                </c:pt>
                <c:pt idx="18259">
                  <c:v>4.6883000000000001E-2</c:v>
                </c:pt>
                <c:pt idx="18260">
                  <c:v>3.9804699999999998E-2</c:v>
                </c:pt>
                <c:pt idx="18261">
                  <c:v>2.5313499999999999E-2</c:v>
                </c:pt>
                <c:pt idx="18262">
                  <c:v>1.9784E-2</c:v>
                </c:pt>
                <c:pt idx="18263">
                  <c:v>2.1439099999999999E-2</c:v>
                </c:pt>
                <c:pt idx="18264">
                  <c:v>2.5021600000000001E-2</c:v>
                </c:pt>
                <c:pt idx="18265">
                  <c:v>2.6256700000000001E-2</c:v>
                </c:pt>
                <c:pt idx="18266">
                  <c:v>2.92666E-2</c:v>
                </c:pt>
                <c:pt idx="18267">
                  <c:v>2.8465899999999999E-2</c:v>
                </c:pt>
                <c:pt idx="18268">
                  <c:v>2.99758E-2</c:v>
                </c:pt>
                <c:pt idx="18269">
                  <c:v>3.6776799999999998E-2</c:v>
                </c:pt>
                <c:pt idx="18270">
                  <c:v>4.1140299999999998E-2</c:v>
                </c:pt>
                <c:pt idx="18271">
                  <c:v>3.8943800000000001E-2</c:v>
                </c:pt>
                <c:pt idx="18272">
                  <c:v>2.87397E-2</c:v>
                </c:pt>
                <c:pt idx="18273">
                  <c:v>1.7078599999999999E-2</c:v>
                </c:pt>
                <c:pt idx="18274">
                  <c:v>1.31816E-2</c:v>
                </c:pt>
                <c:pt idx="18275">
                  <c:v>1.1421000000000001E-2</c:v>
                </c:pt>
                <c:pt idx="18276">
                  <c:v>1.02913E-2</c:v>
                </c:pt>
                <c:pt idx="18277">
                  <c:v>1.2440100000000001E-2</c:v>
                </c:pt>
                <c:pt idx="18278">
                  <c:v>1.4935800000000001E-2</c:v>
                </c:pt>
                <c:pt idx="18279">
                  <c:v>2.2116299999999998E-2</c:v>
                </c:pt>
                <c:pt idx="18280">
                  <c:v>2.5601200000000001E-2</c:v>
                </c:pt>
                <c:pt idx="18281">
                  <c:v>3.0011099999999999E-2</c:v>
                </c:pt>
                <c:pt idx="18282">
                  <c:v>3.3475900000000003E-2</c:v>
                </c:pt>
                <c:pt idx="18283">
                  <c:v>3.3786499999999997E-2</c:v>
                </c:pt>
                <c:pt idx="18284">
                  <c:v>3.1581499999999998E-2</c:v>
                </c:pt>
                <c:pt idx="18285">
                  <c:v>3.5946499999999999E-2</c:v>
                </c:pt>
                <c:pt idx="18286">
                  <c:v>3.2677400000000002E-2</c:v>
                </c:pt>
                <c:pt idx="18287">
                  <c:v>3.2384299999999998E-2</c:v>
                </c:pt>
                <c:pt idx="18288">
                  <c:v>3.3569000000000002E-2</c:v>
                </c:pt>
                <c:pt idx="18289">
                  <c:v>3.4732499999999999E-2</c:v>
                </c:pt>
                <c:pt idx="18290">
                  <c:v>3.6144500000000003E-2</c:v>
                </c:pt>
                <c:pt idx="18291">
                  <c:v>3.6040700000000002E-2</c:v>
                </c:pt>
                <c:pt idx="18292">
                  <c:v>3.5355600000000001E-2</c:v>
                </c:pt>
                <c:pt idx="18293">
                  <c:v>3.6437400000000002E-2</c:v>
                </c:pt>
                <c:pt idx="18294">
                  <c:v>3.8698499999999997E-2</c:v>
                </c:pt>
                <c:pt idx="18295">
                  <c:v>4.1787400000000002E-2</c:v>
                </c:pt>
                <c:pt idx="18296">
                  <c:v>3.7817299999999998E-2</c:v>
                </c:pt>
                <c:pt idx="18297">
                  <c:v>3.7321800000000002E-2</c:v>
                </c:pt>
                <c:pt idx="18298">
                  <c:v>3.6741900000000001E-2</c:v>
                </c:pt>
                <c:pt idx="18299">
                  <c:v>3.4343699999999998E-2</c:v>
                </c:pt>
                <c:pt idx="18300">
                  <c:v>3.9633000000000002E-2</c:v>
                </c:pt>
                <c:pt idx="18301">
                  <c:v>4.0468400000000002E-2</c:v>
                </c:pt>
                <c:pt idx="18302">
                  <c:v>4.2123599999999997E-2</c:v>
                </c:pt>
                <c:pt idx="18303">
                  <c:v>4.7359999999999999E-2</c:v>
                </c:pt>
                <c:pt idx="18304">
                  <c:v>4.8456100000000002E-2</c:v>
                </c:pt>
                <c:pt idx="18305">
                  <c:v>4.8878499999999998E-2</c:v>
                </c:pt>
                <c:pt idx="18306">
                  <c:v>4.7648599999999999E-2</c:v>
                </c:pt>
                <c:pt idx="18307">
                  <c:v>4.2885399999999997E-2</c:v>
                </c:pt>
                <c:pt idx="18308">
                  <c:v>3.4196400000000002E-2</c:v>
                </c:pt>
                <c:pt idx="18309">
                  <c:v>2.6177499999999999E-2</c:v>
                </c:pt>
                <c:pt idx="18310">
                  <c:v>2.7044599999999999E-2</c:v>
                </c:pt>
                <c:pt idx="18311">
                  <c:v>2.9357299999999999E-2</c:v>
                </c:pt>
                <c:pt idx="18312">
                  <c:v>2.2037600000000001E-2</c:v>
                </c:pt>
                <c:pt idx="18313">
                  <c:v>2.4959200000000001E-2</c:v>
                </c:pt>
                <c:pt idx="18314">
                  <c:v>3.5253399999999997E-2</c:v>
                </c:pt>
                <c:pt idx="18315">
                  <c:v>4.4099399999999997E-2</c:v>
                </c:pt>
                <c:pt idx="18316">
                  <c:v>4.6409600000000002E-2</c:v>
                </c:pt>
                <c:pt idx="18317">
                  <c:v>5.1287100000000002E-2</c:v>
                </c:pt>
                <c:pt idx="18318">
                  <c:v>5.5479899999999999E-2</c:v>
                </c:pt>
                <c:pt idx="18319">
                  <c:v>5.8834299999999999E-2</c:v>
                </c:pt>
                <c:pt idx="18320">
                  <c:v>6.2040699999999997E-2</c:v>
                </c:pt>
                <c:pt idx="18321">
                  <c:v>6.5304299999999996E-2</c:v>
                </c:pt>
                <c:pt idx="18322">
                  <c:v>7.0389400000000005E-2</c:v>
                </c:pt>
                <c:pt idx="18323">
                  <c:v>7.4526499999999996E-2</c:v>
                </c:pt>
                <c:pt idx="18324">
                  <c:v>7.7795699999999995E-2</c:v>
                </c:pt>
                <c:pt idx="18325">
                  <c:v>7.75005E-2</c:v>
                </c:pt>
                <c:pt idx="18326">
                  <c:v>7.27135E-2</c:v>
                </c:pt>
                <c:pt idx="18327">
                  <c:v>6.8555000000000005E-2</c:v>
                </c:pt>
                <c:pt idx="18328">
                  <c:v>7.4237600000000001E-2</c:v>
                </c:pt>
                <c:pt idx="18329">
                  <c:v>8.1013299999999996E-2</c:v>
                </c:pt>
                <c:pt idx="18330">
                  <c:v>8.2976599999999998E-2</c:v>
                </c:pt>
                <c:pt idx="18331">
                  <c:v>8.2297599999999999E-2</c:v>
                </c:pt>
                <c:pt idx="18332">
                  <c:v>7.9412999999999997E-2</c:v>
                </c:pt>
                <c:pt idx="18333">
                  <c:v>7.5243900000000002E-2</c:v>
                </c:pt>
                <c:pt idx="18334">
                  <c:v>6.9701399999999997E-2</c:v>
                </c:pt>
                <c:pt idx="18335">
                  <c:v>6.8170400000000006E-2</c:v>
                </c:pt>
                <c:pt idx="18336">
                  <c:v>7.1171100000000001E-2</c:v>
                </c:pt>
                <c:pt idx="18337">
                  <c:v>7.5181600000000001E-2</c:v>
                </c:pt>
                <c:pt idx="18338">
                  <c:v>7.4931700000000004E-2</c:v>
                </c:pt>
                <c:pt idx="18339">
                  <c:v>7.0732600000000007E-2</c:v>
                </c:pt>
                <c:pt idx="18340">
                  <c:v>6.4237799999999998E-2</c:v>
                </c:pt>
                <c:pt idx="18341">
                  <c:v>5.7706599999999997E-2</c:v>
                </c:pt>
                <c:pt idx="18342">
                  <c:v>5.1256400000000001E-2</c:v>
                </c:pt>
                <c:pt idx="18343">
                  <c:v>4.7646300000000003E-2</c:v>
                </c:pt>
                <c:pt idx="18344">
                  <c:v>4.7944800000000003E-2</c:v>
                </c:pt>
                <c:pt idx="18345">
                  <c:v>4.5771699999999998E-2</c:v>
                </c:pt>
                <c:pt idx="18346">
                  <c:v>4.2515400000000002E-2</c:v>
                </c:pt>
                <c:pt idx="18347">
                  <c:v>3.5685399999999999E-2</c:v>
                </c:pt>
                <c:pt idx="18348">
                  <c:v>2.8564300000000001E-2</c:v>
                </c:pt>
                <c:pt idx="18349">
                  <c:v>2.73364E-2</c:v>
                </c:pt>
                <c:pt idx="18350">
                  <c:v>3.3230599999999999E-2</c:v>
                </c:pt>
                <c:pt idx="18351">
                  <c:v>4.3804200000000001E-2</c:v>
                </c:pt>
                <c:pt idx="18352">
                  <c:v>4.9847900000000001E-2</c:v>
                </c:pt>
                <c:pt idx="18353">
                  <c:v>4.8567800000000001E-2</c:v>
                </c:pt>
                <c:pt idx="18354">
                  <c:v>4.8663400000000002E-2</c:v>
                </c:pt>
                <c:pt idx="18355">
                  <c:v>5.00957E-2</c:v>
                </c:pt>
                <c:pt idx="18356">
                  <c:v>4.7610600000000003E-2</c:v>
                </c:pt>
                <c:pt idx="18357">
                  <c:v>4.2530400000000003E-2</c:v>
                </c:pt>
                <c:pt idx="18358">
                  <c:v>3.7326199999999997E-2</c:v>
                </c:pt>
                <c:pt idx="18359">
                  <c:v>3.4119200000000002E-2</c:v>
                </c:pt>
                <c:pt idx="18360">
                  <c:v>3.34027E-2</c:v>
                </c:pt>
                <c:pt idx="18361">
                  <c:v>3.6046599999999998E-2</c:v>
                </c:pt>
                <c:pt idx="18362">
                  <c:v>3.80886E-2</c:v>
                </c:pt>
                <c:pt idx="18363">
                  <c:v>3.9954799999999999E-2</c:v>
                </c:pt>
                <c:pt idx="18364">
                  <c:v>4.19046E-2</c:v>
                </c:pt>
                <c:pt idx="18365">
                  <c:v>4.4704000000000001E-2</c:v>
                </c:pt>
                <c:pt idx="18366">
                  <c:v>4.56605E-2</c:v>
                </c:pt>
                <c:pt idx="18367">
                  <c:v>4.8257099999999997E-2</c:v>
                </c:pt>
                <c:pt idx="18368">
                  <c:v>5.3949400000000002E-2</c:v>
                </c:pt>
                <c:pt idx="18369">
                  <c:v>6.0083499999999998E-2</c:v>
                </c:pt>
                <c:pt idx="18370">
                  <c:v>6.6819500000000004E-2</c:v>
                </c:pt>
                <c:pt idx="18371">
                  <c:v>7.1273299999999998E-2</c:v>
                </c:pt>
                <c:pt idx="18372">
                  <c:v>7.7584200000000006E-2</c:v>
                </c:pt>
                <c:pt idx="18373">
                  <c:v>8.233E-2</c:v>
                </c:pt>
                <c:pt idx="18374">
                  <c:v>8.2278400000000002E-2</c:v>
                </c:pt>
                <c:pt idx="18375">
                  <c:v>7.9971600000000004E-2</c:v>
                </c:pt>
                <c:pt idx="18376">
                  <c:v>7.7790999999999999E-2</c:v>
                </c:pt>
                <c:pt idx="18377">
                  <c:v>7.7271099999999995E-2</c:v>
                </c:pt>
                <c:pt idx="18378">
                  <c:v>7.5283699999999995E-2</c:v>
                </c:pt>
                <c:pt idx="18379">
                  <c:v>6.8278900000000003E-2</c:v>
                </c:pt>
                <c:pt idx="18380">
                  <c:v>6.2485100000000002E-2</c:v>
                </c:pt>
                <c:pt idx="18381">
                  <c:v>6.1362699999999999E-2</c:v>
                </c:pt>
                <c:pt idx="18382">
                  <c:v>6.2568899999999997E-2</c:v>
                </c:pt>
                <c:pt idx="18383">
                  <c:v>5.9842300000000001E-2</c:v>
                </c:pt>
                <c:pt idx="18384">
                  <c:v>5.8370100000000001E-2</c:v>
                </c:pt>
                <c:pt idx="18385">
                  <c:v>6.2636200000000003E-2</c:v>
                </c:pt>
                <c:pt idx="18386">
                  <c:v>6.4849599999999993E-2</c:v>
                </c:pt>
                <c:pt idx="18387">
                  <c:v>6.2518099999999993E-2</c:v>
                </c:pt>
                <c:pt idx="18388">
                  <c:v>5.2643500000000003E-2</c:v>
                </c:pt>
                <c:pt idx="18389">
                  <c:v>4.6503299999999997E-2</c:v>
                </c:pt>
                <c:pt idx="18390">
                  <c:v>4.0764399999999999E-2</c:v>
                </c:pt>
                <c:pt idx="18391">
                  <c:v>3.9581600000000002E-2</c:v>
                </c:pt>
                <c:pt idx="18392">
                  <c:v>3.4992299999999997E-2</c:v>
                </c:pt>
                <c:pt idx="18393">
                  <c:v>3.2627200000000002E-2</c:v>
                </c:pt>
                <c:pt idx="18394">
                  <c:v>3.8275000000000003E-2</c:v>
                </c:pt>
                <c:pt idx="18395">
                  <c:v>4.0574100000000002E-2</c:v>
                </c:pt>
                <c:pt idx="18396">
                  <c:v>4.3644599999999999E-2</c:v>
                </c:pt>
                <c:pt idx="18397">
                  <c:v>4.3816399999999998E-2</c:v>
                </c:pt>
                <c:pt idx="18398">
                  <c:v>4.6429400000000003E-2</c:v>
                </c:pt>
                <c:pt idx="18399">
                  <c:v>4.6072200000000001E-2</c:v>
                </c:pt>
                <c:pt idx="18400">
                  <c:v>4.3728599999999999E-2</c:v>
                </c:pt>
                <c:pt idx="18401">
                  <c:v>3.2252999999999997E-2</c:v>
                </c:pt>
                <c:pt idx="18402">
                  <c:v>2.2133799999999999E-2</c:v>
                </c:pt>
                <c:pt idx="18403">
                  <c:v>1.6330799999999999E-2</c:v>
                </c:pt>
                <c:pt idx="18404">
                  <c:v>1.0411399999999999E-2</c:v>
                </c:pt>
                <c:pt idx="18405">
                  <c:v>6.4041300000000001E-3</c:v>
                </c:pt>
                <c:pt idx="18406">
                  <c:v>6.3474400000000002E-3</c:v>
                </c:pt>
                <c:pt idx="18407">
                  <c:v>7.3413100000000002E-3</c:v>
                </c:pt>
                <c:pt idx="18408">
                  <c:v>7.2598999999999997E-3</c:v>
                </c:pt>
                <c:pt idx="18409">
                  <c:v>7.58334E-3</c:v>
                </c:pt>
                <c:pt idx="18410">
                  <c:v>5.9501399999999996E-3</c:v>
                </c:pt>
                <c:pt idx="18411">
                  <c:v>1.59326E-3</c:v>
                </c:pt>
                <c:pt idx="18412">
                  <c:v>5.9749300000000005E-4</c:v>
                </c:pt>
                <c:pt idx="18413">
                  <c:v>-7.57123E-3</c:v>
                </c:pt>
                <c:pt idx="18414">
                  <c:v>-2.0762900000000001E-2</c:v>
                </c:pt>
                <c:pt idx="18415">
                  <c:v>-2.7586099999999999E-2</c:v>
                </c:pt>
                <c:pt idx="18416">
                  <c:v>-2.97457E-2</c:v>
                </c:pt>
                <c:pt idx="18417">
                  <c:v>-2.8830999999999999E-2</c:v>
                </c:pt>
                <c:pt idx="18418">
                  <c:v>-2.7705899999999999E-2</c:v>
                </c:pt>
                <c:pt idx="18419">
                  <c:v>-3.4179899999999999E-2</c:v>
                </c:pt>
                <c:pt idx="18420">
                  <c:v>-4.0908699999999999E-2</c:v>
                </c:pt>
                <c:pt idx="18421">
                  <c:v>-4.11102E-2</c:v>
                </c:pt>
                <c:pt idx="18422">
                  <c:v>-3.7070699999999998E-2</c:v>
                </c:pt>
                <c:pt idx="18423">
                  <c:v>-2.5356400000000001E-2</c:v>
                </c:pt>
                <c:pt idx="18424">
                  <c:v>-2.3051200000000001E-2</c:v>
                </c:pt>
                <c:pt idx="18425">
                  <c:v>-3.4188799999999998E-2</c:v>
                </c:pt>
                <c:pt idx="18426">
                  <c:v>-5.4241900000000003E-2</c:v>
                </c:pt>
                <c:pt idx="18427">
                  <c:v>-7.5538400000000006E-2</c:v>
                </c:pt>
                <c:pt idx="18428">
                  <c:v>-9.0509400000000004E-2</c:v>
                </c:pt>
                <c:pt idx="18429">
                  <c:v>-9.3306500000000001E-2</c:v>
                </c:pt>
                <c:pt idx="18430">
                  <c:v>-9.3342300000000003E-2</c:v>
                </c:pt>
                <c:pt idx="18431">
                  <c:v>-9.3405199999999994E-2</c:v>
                </c:pt>
                <c:pt idx="18432">
                  <c:v>-9.8079299999999994E-2</c:v>
                </c:pt>
                <c:pt idx="18433">
                  <c:v>-0.10331</c:v>
                </c:pt>
                <c:pt idx="18434">
                  <c:v>-0.106243</c:v>
                </c:pt>
                <c:pt idx="18435">
                  <c:v>-0.112812</c:v>
                </c:pt>
                <c:pt idx="18436">
                  <c:v>-0.12686900000000001</c:v>
                </c:pt>
                <c:pt idx="18437">
                  <c:v>-0.13115399999999999</c:v>
                </c:pt>
                <c:pt idx="18438">
                  <c:v>-0.13150999999999999</c:v>
                </c:pt>
                <c:pt idx="18439">
                  <c:v>-0.13075700000000001</c:v>
                </c:pt>
                <c:pt idx="18440">
                  <c:v>-0.13250899999999999</c:v>
                </c:pt>
                <c:pt idx="18441">
                  <c:v>-0.13464400000000001</c:v>
                </c:pt>
                <c:pt idx="18442">
                  <c:v>-0.13675000000000001</c:v>
                </c:pt>
                <c:pt idx="18443">
                  <c:v>-0.13652500000000001</c:v>
                </c:pt>
                <c:pt idx="18444">
                  <c:v>-0.13989599999999999</c:v>
                </c:pt>
                <c:pt idx="18445">
                  <c:v>-0.147672</c:v>
                </c:pt>
                <c:pt idx="18446">
                  <c:v>-0.15117</c:v>
                </c:pt>
                <c:pt idx="18447">
                  <c:v>-0.15445200000000001</c:v>
                </c:pt>
                <c:pt idx="18448">
                  <c:v>-0.15468999999999999</c:v>
                </c:pt>
                <c:pt idx="18449">
                  <c:v>-0.15421799999999999</c:v>
                </c:pt>
                <c:pt idx="18450">
                  <c:v>-0.15327199999999999</c:v>
                </c:pt>
                <c:pt idx="18451">
                  <c:v>-0.14511299999999999</c:v>
                </c:pt>
                <c:pt idx="18452">
                  <c:v>-0.14088300000000001</c:v>
                </c:pt>
                <c:pt idx="18453">
                  <c:v>-0.137127</c:v>
                </c:pt>
                <c:pt idx="18454">
                  <c:v>-0.13789599999999999</c:v>
                </c:pt>
                <c:pt idx="18455">
                  <c:v>-0.13814499999999999</c:v>
                </c:pt>
                <c:pt idx="18456">
                  <c:v>-0.139988</c:v>
                </c:pt>
                <c:pt idx="18457">
                  <c:v>-0.138935</c:v>
                </c:pt>
                <c:pt idx="18458">
                  <c:v>-0.13508400000000001</c:v>
                </c:pt>
                <c:pt idx="18459">
                  <c:v>-0.129492</c:v>
                </c:pt>
                <c:pt idx="18460">
                  <c:v>-0.12901399999999999</c:v>
                </c:pt>
                <c:pt idx="18461">
                  <c:v>-0.13230500000000001</c:v>
                </c:pt>
                <c:pt idx="18462">
                  <c:v>-0.13617899999999999</c:v>
                </c:pt>
                <c:pt idx="18463">
                  <c:v>-0.14722099999999999</c:v>
                </c:pt>
                <c:pt idx="18464">
                  <c:v>-0.17535400000000001</c:v>
                </c:pt>
                <c:pt idx="18465">
                  <c:v>-0.187306</c:v>
                </c:pt>
                <c:pt idx="18466">
                  <c:v>-0.19073899999999999</c:v>
                </c:pt>
                <c:pt idx="18467">
                  <c:v>-0.19194700000000001</c:v>
                </c:pt>
                <c:pt idx="18468">
                  <c:v>-0.19234699999999999</c:v>
                </c:pt>
                <c:pt idx="18469">
                  <c:v>-0.192136</c:v>
                </c:pt>
                <c:pt idx="18470">
                  <c:v>-0.18917400000000001</c:v>
                </c:pt>
                <c:pt idx="18471">
                  <c:v>-0.18289900000000001</c:v>
                </c:pt>
                <c:pt idx="18472">
                  <c:v>-0.18154000000000001</c:v>
                </c:pt>
                <c:pt idx="18473">
                  <c:v>-0.191636</c:v>
                </c:pt>
                <c:pt idx="18474">
                  <c:v>-0.20960500000000001</c:v>
                </c:pt>
                <c:pt idx="18475">
                  <c:v>-0.223664</c:v>
                </c:pt>
                <c:pt idx="18476">
                  <c:v>-0.22531200000000001</c:v>
                </c:pt>
                <c:pt idx="18477">
                  <c:v>-0.22995599999999999</c:v>
                </c:pt>
                <c:pt idx="18478">
                  <c:v>-0.23641599999999999</c:v>
                </c:pt>
                <c:pt idx="18479">
                  <c:v>-0.244001</c:v>
                </c:pt>
                <c:pt idx="18480">
                  <c:v>-0.25606800000000002</c:v>
                </c:pt>
                <c:pt idx="18481">
                  <c:v>-0.26546900000000001</c:v>
                </c:pt>
                <c:pt idx="18482">
                  <c:v>-0.26979599999999998</c:v>
                </c:pt>
                <c:pt idx="18483">
                  <c:v>-0.27061000000000002</c:v>
                </c:pt>
                <c:pt idx="18484">
                  <c:v>-0.27204200000000001</c:v>
                </c:pt>
                <c:pt idx="18485">
                  <c:v>-0.27808500000000003</c:v>
                </c:pt>
                <c:pt idx="18486">
                  <c:v>-0.28391100000000002</c:v>
                </c:pt>
                <c:pt idx="18487">
                  <c:v>-0.28420600000000001</c:v>
                </c:pt>
                <c:pt idx="18488">
                  <c:v>-0.280136</c:v>
                </c:pt>
                <c:pt idx="18489">
                  <c:v>-0.27656199999999997</c:v>
                </c:pt>
                <c:pt idx="18490">
                  <c:v>-0.28505900000000001</c:v>
                </c:pt>
                <c:pt idx="18491">
                  <c:v>-0.30315700000000001</c:v>
                </c:pt>
                <c:pt idx="18492">
                  <c:v>-0.30642799999999998</c:v>
                </c:pt>
                <c:pt idx="18493">
                  <c:v>-0.30968699999999999</c:v>
                </c:pt>
                <c:pt idx="18494">
                  <c:v>-0.31023400000000001</c:v>
                </c:pt>
                <c:pt idx="18495">
                  <c:v>-0.31215500000000002</c:v>
                </c:pt>
                <c:pt idx="18496">
                  <c:v>-0.321191</c:v>
                </c:pt>
                <c:pt idx="18497">
                  <c:v>-0.33604800000000001</c:v>
                </c:pt>
                <c:pt idx="18498">
                  <c:v>-0.347972</c:v>
                </c:pt>
                <c:pt idx="18499">
                  <c:v>-0.35486400000000001</c:v>
                </c:pt>
                <c:pt idx="18500">
                  <c:v>-0.35187099999999999</c:v>
                </c:pt>
                <c:pt idx="18501">
                  <c:v>-0.34779900000000002</c:v>
                </c:pt>
                <c:pt idx="18502">
                  <c:v>-0.34893400000000002</c:v>
                </c:pt>
                <c:pt idx="18503">
                  <c:v>-0.35121799999999997</c:v>
                </c:pt>
                <c:pt idx="18504">
                  <c:v>-0.35931800000000003</c:v>
                </c:pt>
                <c:pt idx="18505">
                  <c:v>-0.37218099999999998</c:v>
                </c:pt>
                <c:pt idx="18506">
                  <c:v>-0.37537100000000001</c:v>
                </c:pt>
                <c:pt idx="18507">
                  <c:v>-0.37470300000000001</c:v>
                </c:pt>
                <c:pt idx="18508">
                  <c:v>-0.36957200000000001</c:v>
                </c:pt>
                <c:pt idx="18509">
                  <c:v>-0.36389700000000003</c:v>
                </c:pt>
                <c:pt idx="18510">
                  <c:v>-0.35563800000000001</c:v>
                </c:pt>
                <c:pt idx="18511">
                  <c:v>-0.35331699999999999</c:v>
                </c:pt>
                <c:pt idx="18512">
                  <c:v>-0.35464400000000001</c:v>
                </c:pt>
                <c:pt idx="18513">
                  <c:v>-0.35683900000000002</c:v>
                </c:pt>
                <c:pt idx="18514">
                  <c:v>-0.36577900000000002</c:v>
                </c:pt>
                <c:pt idx="18515">
                  <c:v>-0.37903999999999999</c:v>
                </c:pt>
                <c:pt idx="18516">
                  <c:v>-0.38442500000000002</c:v>
                </c:pt>
                <c:pt idx="18517">
                  <c:v>-0.38503900000000002</c:v>
                </c:pt>
                <c:pt idx="18518">
                  <c:v>-0.38834400000000002</c:v>
                </c:pt>
                <c:pt idx="18519">
                  <c:v>-0.39352199999999998</c:v>
                </c:pt>
                <c:pt idx="18520">
                  <c:v>-0.401169</c:v>
                </c:pt>
                <c:pt idx="18521">
                  <c:v>-0.40054800000000002</c:v>
                </c:pt>
                <c:pt idx="18522">
                  <c:v>-0.39311400000000002</c:v>
                </c:pt>
                <c:pt idx="18523">
                  <c:v>-0.38496399999999997</c:v>
                </c:pt>
                <c:pt idx="18524">
                  <c:v>-0.384741</c:v>
                </c:pt>
                <c:pt idx="18525">
                  <c:v>-0.38748500000000002</c:v>
                </c:pt>
                <c:pt idx="18526">
                  <c:v>-0.39146999999999998</c:v>
                </c:pt>
                <c:pt idx="18527">
                  <c:v>-0.38865499999999997</c:v>
                </c:pt>
                <c:pt idx="18528">
                  <c:v>-0.38542199999999999</c:v>
                </c:pt>
                <c:pt idx="18529">
                  <c:v>-0.38531300000000002</c:v>
                </c:pt>
                <c:pt idx="18530">
                  <c:v>-0.39203900000000003</c:v>
                </c:pt>
                <c:pt idx="18531">
                  <c:v>-0.40064699999999998</c:v>
                </c:pt>
                <c:pt idx="18532">
                  <c:v>-0.40840300000000002</c:v>
                </c:pt>
                <c:pt idx="18533">
                  <c:v>-0.41868</c:v>
                </c:pt>
                <c:pt idx="18534">
                  <c:v>-0.42721500000000001</c:v>
                </c:pt>
                <c:pt idx="18535">
                  <c:v>-0.429479</c:v>
                </c:pt>
                <c:pt idx="18536">
                  <c:v>-0.42750199999999999</c:v>
                </c:pt>
                <c:pt idx="18537">
                  <c:v>-0.42548399999999997</c:v>
                </c:pt>
                <c:pt idx="18538">
                  <c:v>-0.42304999999999998</c:v>
                </c:pt>
                <c:pt idx="18539">
                  <c:v>-0.42543399999999998</c:v>
                </c:pt>
                <c:pt idx="18540">
                  <c:v>-0.42549700000000001</c:v>
                </c:pt>
                <c:pt idx="18541">
                  <c:v>-0.42694500000000002</c:v>
                </c:pt>
                <c:pt idx="18542">
                  <c:v>-0.431309</c:v>
                </c:pt>
                <c:pt idx="18543">
                  <c:v>-0.43544300000000002</c:v>
                </c:pt>
                <c:pt idx="18544">
                  <c:v>-0.44457000000000002</c:v>
                </c:pt>
                <c:pt idx="18545">
                  <c:v>-0.44816</c:v>
                </c:pt>
                <c:pt idx="18546">
                  <c:v>-0.440332</c:v>
                </c:pt>
                <c:pt idx="18547">
                  <c:v>-0.43743700000000002</c:v>
                </c:pt>
                <c:pt idx="18548">
                  <c:v>-0.43614799999999998</c:v>
                </c:pt>
                <c:pt idx="18549">
                  <c:v>-0.43120999999999998</c:v>
                </c:pt>
                <c:pt idx="18550">
                  <c:v>-0.43209199999999998</c:v>
                </c:pt>
                <c:pt idx="18551">
                  <c:v>-0.43604799999999999</c:v>
                </c:pt>
                <c:pt idx="18552">
                  <c:v>-0.43857600000000002</c:v>
                </c:pt>
                <c:pt idx="18553">
                  <c:v>-0.43770100000000001</c:v>
                </c:pt>
                <c:pt idx="18554">
                  <c:v>-0.43950899999999998</c:v>
                </c:pt>
                <c:pt idx="18555">
                  <c:v>-0.44349</c:v>
                </c:pt>
                <c:pt idx="18556">
                  <c:v>-0.444137</c:v>
                </c:pt>
                <c:pt idx="18557">
                  <c:v>-0.43833699999999998</c:v>
                </c:pt>
                <c:pt idx="18558">
                  <c:v>-0.43496800000000002</c:v>
                </c:pt>
                <c:pt idx="18559">
                  <c:v>-0.43371900000000002</c:v>
                </c:pt>
                <c:pt idx="18560">
                  <c:v>-0.42849700000000002</c:v>
                </c:pt>
                <c:pt idx="18561">
                  <c:v>-0.42259099999999999</c:v>
                </c:pt>
                <c:pt idx="18562">
                  <c:v>-0.41607300000000003</c:v>
                </c:pt>
                <c:pt idx="18563">
                  <c:v>-0.41440900000000003</c:v>
                </c:pt>
                <c:pt idx="18564">
                  <c:v>-0.41871000000000003</c:v>
                </c:pt>
                <c:pt idx="18565">
                  <c:v>-0.42119099999999998</c:v>
                </c:pt>
                <c:pt idx="18566">
                  <c:v>-0.416412</c:v>
                </c:pt>
                <c:pt idx="18567">
                  <c:v>-0.41808200000000001</c:v>
                </c:pt>
                <c:pt idx="18568">
                  <c:v>-0.42269299999999999</c:v>
                </c:pt>
                <c:pt idx="18569">
                  <c:v>-0.42896200000000001</c:v>
                </c:pt>
                <c:pt idx="18570">
                  <c:v>-0.432114</c:v>
                </c:pt>
                <c:pt idx="18571">
                  <c:v>-0.43357899999999999</c:v>
                </c:pt>
                <c:pt idx="18572">
                  <c:v>-0.43009399999999998</c:v>
                </c:pt>
                <c:pt idx="18573">
                  <c:v>-0.42075600000000002</c:v>
                </c:pt>
                <c:pt idx="18574">
                  <c:v>-0.417404</c:v>
                </c:pt>
                <c:pt idx="18575">
                  <c:v>-0.42019000000000001</c:v>
                </c:pt>
                <c:pt idx="18576">
                  <c:v>-0.42569099999999999</c:v>
                </c:pt>
                <c:pt idx="18577">
                  <c:v>-0.43032500000000001</c:v>
                </c:pt>
                <c:pt idx="18578">
                  <c:v>-0.436726</c:v>
                </c:pt>
                <c:pt idx="18579">
                  <c:v>-0.43758200000000003</c:v>
                </c:pt>
                <c:pt idx="18580">
                  <c:v>-0.43513499999999999</c:v>
                </c:pt>
                <c:pt idx="18581">
                  <c:v>-0.432444</c:v>
                </c:pt>
                <c:pt idx="18582">
                  <c:v>-0.429203</c:v>
                </c:pt>
                <c:pt idx="18583">
                  <c:v>-0.42984299999999998</c:v>
                </c:pt>
                <c:pt idx="18584">
                  <c:v>-0.43772499999999998</c:v>
                </c:pt>
                <c:pt idx="18585">
                  <c:v>-0.44940000000000002</c:v>
                </c:pt>
                <c:pt idx="18586">
                  <c:v>-0.46081899999999998</c:v>
                </c:pt>
                <c:pt idx="18587">
                  <c:v>-0.47840899999999997</c:v>
                </c:pt>
                <c:pt idx="18588">
                  <c:v>-0.48295500000000002</c:v>
                </c:pt>
                <c:pt idx="18589">
                  <c:v>-0.47562199999999999</c:v>
                </c:pt>
                <c:pt idx="18590">
                  <c:v>-0.46952899999999997</c:v>
                </c:pt>
                <c:pt idx="18591">
                  <c:v>-0.47108299999999997</c:v>
                </c:pt>
                <c:pt idx="18592">
                  <c:v>-0.47084900000000002</c:v>
                </c:pt>
                <c:pt idx="18593">
                  <c:v>-0.468636</c:v>
                </c:pt>
                <c:pt idx="18594">
                  <c:v>-0.46382400000000001</c:v>
                </c:pt>
                <c:pt idx="18595">
                  <c:v>-0.45479799999999998</c:v>
                </c:pt>
                <c:pt idx="18596">
                  <c:v>-0.44536900000000001</c:v>
                </c:pt>
                <c:pt idx="18597">
                  <c:v>-0.44008199999999997</c:v>
                </c:pt>
                <c:pt idx="18598">
                  <c:v>-0.42866599999999999</c:v>
                </c:pt>
                <c:pt idx="18599">
                  <c:v>-0.42014600000000002</c:v>
                </c:pt>
                <c:pt idx="18600">
                  <c:v>-0.42266199999999998</c:v>
                </c:pt>
                <c:pt idx="18601">
                  <c:v>-0.433305</c:v>
                </c:pt>
                <c:pt idx="18602">
                  <c:v>-0.44625999999999999</c:v>
                </c:pt>
                <c:pt idx="18603">
                  <c:v>-0.45299299999999998</c:v>
                </c:pt>
                <c:pt idx="18604">
                  <c:v>-0.455735</c:v>
                </c:pt>
                <c:pt idx="18605">
                  <c:v>-0.456706</c:v>
                </c:pt>
                <c:pt idx="18606">
                  <c:v>-0.450237</c:v>
                </c:pt>
                <c:pt idx="18607">
                  <c:v>-0.441164</c:v>
                </c:pt>
                <c:pt idx="18608">
                  <c:v>-0.43690099999999998</c:v>
                </c:pt>
                <c:pt idx="18609">
                  <c:v>-0.43826900000000002</c:v>
                </c:pt>
                <c:pt idx="18610">
                  <c:v>-0.44464700000000001</c:v>
                </c:pt>
                <c:pt idx="18611">
                  <c:v>-0.45401999999999998</c:v>
                </c:pt>
                <c:pt idx="18612">
                  <c:v>-0.45186199999999999</c:v>
                </c:pt>
                <c:pt idx="18613">
                  <c:v>-0.45084099999999999</c:v>
                </c:pt>
                <c:pt idx="18614">
                  <c:v>-0.45335599999999998</c:v>
                </c:pt>
                <c:pt idx="18615">
                  <c:v>-0.46000799999999997</c:v>
                </c:pt>
                <c:pt idx="18616">
                  <c:v>-0.46163799999999999</c:v>
                </c:pt>
                <c:pt idx="18617">
                  <c:v>-0.46575299999999997</c:v>
                </c:pt>
                <c:pt idx="18618">
                  <c:v>-0.46181800000000001</c:v>
                </c:pt>
                <c:pt idx="18619">
                  <c:v>-0.45389699999999999</c:v>
                </c:pt>
                <c:pt idx="18620">
                  <c:v>-0.44941900000000001</c:v>
                </c:pt>
                <c:pt idx="18621">
                  <c:v>-0.435805</c:v>
                </c:pt>
                <c:pt idx="18622">
                  <c:v>-0.420373</c:v>
                </c:pt>
                <c:pt idx="18623">
                  <c:v>-0.40899600000000003</c:v>
                </c:pt>
                <c:pt idx="18624">
                  <c:v>-0.401196</c:v>
                </c:pt>
                <c:pt idx="18625">
                  <c:v>-0.39665099999999998</c:v>
                </c:pt>
                <c:pt idx="18626">
                  <c:v>-0.38772899999999999</c:v>
                </c:pt>
                <c:pt idx="18627">
                  <c:v>-0.38613700000000001</c:v>
                </c:pt>
                <c:pt idx="18628">
                  <c:v>-0.38769399999999998</c:v>
                </c:pt>
                <c:pt idx="18629">
                  <c:v>-0.38650200000000001</c:v>
                </c:pt>
                <c:pt idx="18630">
                  <c:v>-0.38026100000000002</c:v>
                </c:pt>
                <c:pt idx="18631">
                  <c:v>-0.37306099999999998</c:v>
                </c:pt>
                <c:pt idx="18632">
                  <c:v>-0.37425199999999997</c:v>
                </c:pt>
                <c:pt idx="18633">
                  <c:v>-0.37961499999999998</c:v>
                </c:pt>
                <c:pt idx="18634">
                  <c:v>-0.37830999999999998</c:v>
                </c:pt>
                <c:pt idx="18635">
                  <c:v>-0.37004300000000001</c:v>
                </c:pt>
                <c:pt idx="18636">
                  <c:v>-0.34511900000000001</c:v>
                </c:pt>
                <c:pt idx="18637">
                  <c:v>-0.33226800000000001</c:v>
                </c:pt>
                <c:pt idx="18638">
                  <c:v>-0.33326499999999998</c:v>
                </c:pt>
                <c:pt idx="18639">
                  <c:v>-0.33331899999999998</c:v>
                </c:pt>
                <c:pt idx="18640">
                  <c:v>-0.33328999999999998</c:v>
                </c:pt>
                <c:pt idx="18641">
                  <c:v>-0.325575</c:v>
                </c:pt>
                <c:pt idx="18642">
                  <c:v>-0.32273499999999999</c:v>
                </c:pt>
                <c:pt idx="18643">
                  <c:v>-0.32407599999999998</c:v>
                </c:pt>
                <c:pt idx="18644">
                  <c:v>-0.32238499999999998</c:v>
                </c:pt>
                <c:pt idx="18645">
                  <c:v>-0.30959300000000001</c:v>
                </c:pt>
                <c:pt idx="18646">
                  <c:v>-0.304114</c:v>
                </c:pt>
                <c:pt idx="18647">
                  <c:v>-0.30114600000000002</c:v>
                </c:pt>
                <c:pt idx="18648">
                  <c:v>-0.29378399999999999</c:v>
                </c:pt>
                <c:pt idx="18649">
                  <c:v>-0.29017300000000001</c:v>
                </c:pt>
                <c:pt idx="18650">
                  <c:v>-0.28260600000000002</c:v>
                </c:pt>
                <c:pt idx="18651">
                  <c:v>-0.27692899999999998</c:v>
                </c:pt>
                <c:pt idx="18652">
                  <c:v>-0.268515</c:v>
                </c:pt>
                <c:pt idx="18653">
                  <c:v>-0.26300299999999999</c:v>
                </c:pt>
                <c:pt idx="18654">
                  <c:v>-0.254776</c:v>
                </c:pt>
                <c:pt idx="18655">
                  <c:v>-0.248864</c:v>
                </c:pt>
                <c:pt idx="18656">
                  <c:v>-0.246367</c:v>
                </c:pt>
                <c:pt idx="18657">
                  <c:v>-0.24305599999999999</c:v>
                </c:pt>
                <c:pt idx="18658">
                  <c:v>-0.24335000000000001</c:v>
                </c:pt>
                <c:pt idx="18659">
                  <c:v>-0.23864199999999999</c:v>
                </c:pt>
                <c:pt idx="18660">
                  <c:v>-0.222714</c:v>
                </c:pt>
                <c:pt idx="18661">
                  <c:v>-0.211062</c:v>
                </c:pt>
                <c:pt idx="18662">
                  <c:v>-0.20128599999999999</c:v>
                </c:pt>
                <c:pt idx="18663">
                  <c:v>-0.19875499999999999</c:v>
                </c:pt>
                <c:pt idx="18664">
                  <c:v>-0.196268</c:v>
                </c:pt>
                <c:pt idx="18665">
                  <c:v>-0.195302</c:v>
                </c:pt>
                <c:pt idx="18666">
                  <c:v>-0.190694</c:v>
                </c:pt>
                <c:pt idx="18667">
                  <c:v>-0.18088699999999999</c:v>
                </c:pt>
                <c:pt idx="18668">
                  <c:v>-0.17877599999999999</c:v>
                </c:pt>
                <c:pt idx="18669">
                  <c:v>-0.179233</c:v>
                </c:pt>
                <c:pt idx="18670">
                  <c:v>-0.17838899999999999</c:v>
                </c:pt>
                <c:pt idx="18671">
                  <c:v>-0.17563000000000001</c:v>
                </c:pt>
                <c:pt idx="18672">
                  <c:v>-0.17193600000000001</c:v>
                </c:pt>
                <c:pt idx="18673">
                  <c:v>-0.167963</c:v>
                </c:pt>
                <c:pt idx="18674">
                  <c:v>-0.16414899999999999</c:v>
                </c:pt>
                <c:pt idx="18675">
                  <c:v>-0.16301399999999999</c:v>
                </c:pt>
                <c:pt idx="18676">
                  <c:v>-0.17017699999999999</c:v>
                </c:pt>
                <c:pt idx="18677">
                  <c:v>-0.16251099999999999</c:v>
                </c:pt>
                <c:pt idx="18678">
                  <c:v>-0.155505</c:v>
                </c:pt>
                <c:pt idx="18679">
                  <c:v>-0.14902899999999999</c:v>
                </c:pt>
                <c:pt idx="18680">
                  <c:v>-0.14643200000000001</c:v>
                </c:pt>
                <c:pt idx="18681">
                  <c:v>-0.135514</c:v>
                </c:pt>
                <c:pt idx="18682">
                  <c:v>-0.12964899999999999</c:v>
                </c:pt>
                <c:pt idx="18683">
                  <c:v>-0.128522</c:v>
                </c:pt>
                <c:pt idx="18684">
                  <c:v>-0.12915399999999999</c:v>
                </c:pt>
                <c:pt idx="18685">
                  <c:v>-0.12520999999999999</c:v>
                </c:pt>
                <c:pt idx="18686">
                  <c:v>-0.119906</c:v>
                </c:pt>
                <c:pt idx="18687">
                  <c:v>-0.112846</c:v>
                </c:pt>
                <c:pt idx="18688">
                  <c:v>-0.108501</c:v>
                </c:pt>
                <c:pt idx="18689">
                  <c:v>-0.107955</c:v>
                </c:pt>
                <c:pt idx="18690">
                  <c:v>-0.11156199999999999</c:v>
                </c:pt>
                <c:pt idx="18691">
                  <c:v>-0.110626</c:v>
                </c:pt>
                <c:pt idx="18692">
                  <c:v>-0.112862</c:v>
                </c:pt>
                <c:pt idx="18693">
                  <c:v>-0.10570300000000001</c:v>
                </c:pt>
                <c:pt idx="18694">
                  <c:v>-0.11315699999999999</c:v>
                </c:pt>
                <c:pt idx="18695">
                  <c:v>-0.107317</c:v>
                </c:pt>
                <c:pt idx="18696">
                  <c:v>-9.8979399999999995E-2</c:v>
                </c:pt>
                <c:pt idx="18697">
                  <c:v>-8.6535399999999998E-2</c:v>
                </c:pt>
                <c:pt idx="18698">
                  <c:v>-8.27262E-2</c:v>
                </c:pt>
                <c:pt idx="18699">
                  <c:v>-7.78422E-2</c:v>
                </c:pt>
                <c:pt idx="18700">
                  <c:v>-7.0362099999999997E-2</c:v>
                </c:pt>
                <c:pt idx="18701">
                  <c:v>-6.9820499999999994E-2</c:v>
                </c:pt>
                <c:pt idx="18702">
                  <c:v>-6.8159700000000004E-2</c:v>
                </c:pt>
                <c:pt idx="18703">
                  <c:v>-7.0588999999999999E-2</c:v>
                </c:pt>
                <c:pt idx="18704">
                  <c:v>-7.4863700000000005E-2</c:v>
                </c:pt>
                <c:pt idx="18705">
                  <c:v>-7.6653899999999997E-2</c:v>
                </c:pt>
                <c:pt idx="18706">
                  <c:v>-7.9463500000000006E-2</c:v>
                </c:pt>
                <c:pt idx="18707">
                  <c:v>-8.1265799999999999E-2</c:v>
                </c:pt>
                <c:pt idx="18708">
                  <c:v>-7.7635200000000001E-2</c:v>
                </c:pt>
                <c:pt idx="18709">
                  <c:v>-6.9008899999999998E-2</c:v>
                </c:pt>
                <c:pt idx="18710">
                  <c:v>-6.2312699999999999E-2</c:v>
                </c:pt>
                <c:pt idx="18711">
                  <c:v>-5.7583099999999998E-2</c:v>
                </c:pt>
                <c:pt idx="18712">
                  <c:v>-5.35775E-2</c:v>
                </c:pt>
                <c:pt idx="18713">
                  <c:v>-4.2935599999999997E-2</c:v>
                </c:pt>
                <c:pt idx="18714">
                  <c:v>-4.0300200000000001E-2</c:v>
                </c:pt>
                <c:pt idx="18715">
                  <c:v>-4.3402900000000001E-2</c:v>
                </c:pt>
                <c:pt idx="18716">
                  <c:v>-4.6968200000000002E-2</c:v>
                </c:pt>
                <c:pt idx="18717">
                  <c:v>-4.3892300000000002E-2</c:v>
                </c:pt>
                <c:pt idx="18718">
                  <c:v>-4.4839700000000003E-2</c:v>
                </c:pt>
                <c:pt idx="18719">
                  <c:v>-4.5460500000000001E-2</c:v>
                </c:pt>
                <c:pt idx="18720">
                  <c:v>-4.2343199999999998E-2</c:v>
                </c:pt>
                <c:pt idx="18721">
                  <c:v>-4.0577700000000001E-2</c:v>
                </c:pt>
                <c:pt idx="18722">
                  <c:v>-3.6735200000000003E-2</c:v>
                </c:pt>
                <c:pt idx="18723">
                  <c:v>-3.13545E-2</c:v>
                </c:pt>
                <c:pt idx="18724">
                  <c:v>-2.99729E-2</c:v>
                </c:pt>
                <c:pt idx="18725">
                  <c:v>-3.1890799999999997E-2</c:v>
                </c:pt>
                <c:pt idx="18726">
                  <c:v>-2.8453200000000001E-2</c:v>
                </c:pt>
                <c:pt idx="18727">
                  <c:v>-1.69535E-2</c:v>
                </c:pt>
                <c:pt idx="18728">
                  <c:v>-5.6114900000000002E-3</c:v>
                </c:pt>
                <c:pt idx="18729">
                  <c:v>1.4057399999999999E-3</c:v>
                </c:pt>
                <c:pt idx="18730">
                  <c:v>7.2566599999999998E-3</c:v>
                </c:pt>
                <c:pt idx="18731">
                  <c:v>2.8545699999999999E-3</c:v>
                </c:pt>
                <c:pt idx="18732">
                  <c:v>3.8545900000000002E-3</c:v>
                </c:pt>
                <c:pt idx="18733">
                  <c:v>8.32397E-3</c:v>
                </c:pt>
                <c:pt idx="18734">
                  <c:v>1.53417E-2</c:v>
                </c:pt>
                <c:pt idx="18735">
                  <c:v>1.5992200000000002E-2</c:v>
                </c:pt>
                <c:pt idx="18736">
                  <c:v>1.5101E-2</c:v>
                </c:pt>
                <c:pt idx="18737">
                  <c:v>9.4440099999999992E-3</c:v>
                </c:pt>
                <c:pt idx="18738">
                  <c:v>7.5075200000000002E-3</c:v>
                </c:pt>
                <c:pt idx="18739">
                  <c:v>5.9575000000000001E-3</c:v>
                </c:pt>
                <c:pt idx="18740">
                  <c:v>1.02057E-2</c:v>
                </c:pt>
                <c:pt idx="18741">
                  <c:v>1.0663499999999999E-2</c:v>
                </c:pt>
                <c:pt idx="18742">
                  <c:v>8.3929399999999998E-3</c:v>
                </c:pt>
                <c:pt idx="18743">
                  <c:v>8.1760400000000007E-3</c:v>
                </c:pt>
                <c:pt idx="18744">
                  <c:v>2.1042399999999999E-2</c:v>
                </c:pt>
                <c:pt idx="18745">
                  <c:v>3.6805200000000003E-2</c:v>
                </c:pt>
                <c:pt idx="18746">
                  <c:v>3.9766500000000003E-2</c:v>
                </c:pt>
                <c:pt idx="18747">
                  <c:v>3.91204E-2</c:v>
                </c:pt>
                <c:pt idx="18748">
                  <c:v>3.9941499999999998E-2</c:v>
                </c:pt>
                <c:pt idx="18749">
                  <c:v>4.3740800000000003E-2</c:v>
                </c:pt>
                <c:pt idx="18750">
                  <c:v>5.2280100000000003E-2</c:v>
                </c:pt>
                <c:pt idx="18751">
                  <c:v>6.2556600000000004E-2</c:v>
                </c:pt>
                <c:pt idx="18752">
                  <c:v>6.9818699999999997E-2</c:v>
                </c:pt>
                <c:pt idx="18753">
                  <c:v>7.0522799999999997E-2</c:v>
                </c:pt>
                <c:pt idx="18754">
                  <c:v>7.1189199999999994E-2</c:v>
                </c:pt>
                <c:pt idx="18755">
                  <c:v>7.2132699999999994E-2</c:v>
                </c:pt>
                <c:pt idx="18756">
                  <c:v>7.5878899999999999E-2</c:v>
                </c:pt>
                <c:pt idx="18757">
                  <c:v>8.2295400000000005E-2</c:v>
                </c:pt>
                <c:pt idx="18758">
                  <c:v>8.6359099999999994E-2</c:v>
                </c:pt>
                <c:pt idx="18759">
                  <c:v>8.7039599999999995E-2</c:v>
                </c:pt>
                <c:pt idx="18760">
                  <c:v>8.6336599999999999E-2</c:v>
                </c:pt>
                <c:pt idx="18761">
                  <c:v>8.1187499999999996E-2</c:v>
                </c:pt>
                <c:pt idx="18762">
                  <c:v>7.8782199999999997E-2</c:v>
                </c:pt>
                <c:pt idx="18763">
                  <c:v>8.0362900000000001E-2</c:v>
                </c:pt>
                <c:pt idx="18764">
                  <c:v>8.2248399999999999E-2</c:v>
                </c:pt>
                <c:pt idx="18765">
                  <c:v>8.3196900000000004E-2</c:v>
                </c:pt>
                <c:pt idx="18766">
                  <c:v>8.8253799999999993E-2</c:v>
                </c:pt>
                <c:pt idx="18767">
                  <c:v>0.100842</c:v>
                </c:pt>
                <c:pt idx="18768">
                  <c:v>0.100229</c:v>
                </c:pt>
                <c:pt idx="18769">
                  <c:v>9.3457299999999993E-2</c:v>
                </c:pt>
                <c:pt idx="18770">
                  <c:v>9.2271500000000006E-2</c:v>
                </c:pt>
                <c:pt idx="18771">
                  <c:v>0.101331</c:v>
                </c:pt>
                <c:pt idx="18772">
                  <c:v>0.114535</c:v>
                </c:pt>
                <c:pt idx="18773">
                  <c:v>0.119158</c:v>
                </c:pt>
                <c:pt idx="18774">
                  <c:v>0.11834500000000001</c:v>
                </c:pt>
                <c:pt idx="18775">
                  <c:v>0.11468200000000001</c:v>
                </c:pt>
                <c:pt idx="18776">
                  <c:v>0.113079</c:v>
                </c:pt>
                <c:pt idx="18777">
                  <c:v>0.11834500000000001</c:v>
                </c:pt>
                <c:pt idx="18778">
                  <c:v>0.11584999999999999</c:v>
                </c:pt>
                <c:pt idx="18779">
                  <c:v>0.113222</c:v>
                </c:pt>
                <c:pt idx="18780">
                  <c:v>0.109268</c:v>
                </c:pt>
                <c:pt idx="18781">
                  <c:v>0.11113099999999999</c:v>
                </c:pt>
                <c:pt idx="18782">
                  <c:v>0.113984</c:v>
                </c:pt>
                <c:pt idx="18783">
                  <c:v>0.119759</c:v>
                </c:pt>
                <c:pt idx="18784">
                  <c:v>0.12027</c:v>
                </c:pt>
                <c:pt idx="18785">
                  <c:v>0.11897000000000001</c:v>
                </c:pt>
                <c:pt idx="18786">
                  <c:v>0.117089</c:v>
                </c:pt>
                <c:pt idx="18787">
                  <c:v>0.12279900000000001</c:v>
                </c:pt>
                <c:pt idx="18788">
                  <c:v>0.132967</c:v>
                </c:pt>
                <c:pt idx="18789">
                  <c:v>0.141208</c:v>
                </c:pt>
                <c:pt idx="18790">
                  <c:v>0.14203199999999999</c:v>
                </c:pt>
                <c:pt idx="18791">
                  <c:v>0.13736200000000001</c:v>
                </c:pt>
                <c:pt idx="18792">
                  <c:v>0.12784599999999999</c:v>
                </c:pt>
                <c:pt idx="18793">
                  <c:v>0.123996</c:v>
                </c:pt>
                <c:pt idx="18794">
                  <c:v>0.124777</c:v>
                </c:pt>
                <c:pt idx="18795">
                  <c:v>0.12873999999999999</c:v>
                </c:pt>
                <c:pt idx="18796">
                  <c:v>0.13297</c:v>
                </c:pt>
                <c:pt idx="18797">
                  <c:v>0.134243</c:v>
                </c:pt>
                <c:pt idx="18798">
                  <c:v>0.12957199999999999</c:v>
                </c:pt>
                <c:pt idx="18799">
                  <c:v>0.12788099999999999</c:v>
                </c:pt>
                <c:pt idx="18800">
                  <c:v>0.12388</c:v>
                </c:pt>
                <c:pt idx="18801">
                  <c:v>0.12945999999999999</c:v>
                </c:pt>
                <c:pt idx="18802">
                  <c:v>0.136044</c:v>
                </c:pt>
                <c:pt idx="18803">
                  <c:v>0.135321</c:v>
                </c:pt>
                <c:pt idx="18804">
                  <c:v>0.13811599999999999</c:v>
                </c:pt>
                <c:pt idx="18805">
                  <c:v>0.13691300000000001</c:v>
                </c:pt>
                <c:pt idx="18806">
                  <c:v>0.139708</c:v>
                </c:pt>
                <c:pt idx="18807">
                  <c:v>0.13757800000000001</c:v>
                </c:pt>
                <c:pt idx="18808">
                  <c:v>0.13738800000000001</c:v>
                </c:pt>
                <c:pt idx="18809">
                  <c:v>0.13337099999999999</c:v>
                </c:pt>
                <c:pt idx="18810">
                  <c:v>0.12998899999999999</c:v>
                </c:pt>
                <c:pt idx="18811">
                  <c:v>0.13098799999999999</c:v>
                </c:pt>
                <c:pt idx="18812">
                  <c:v>0.133577</c:v>
                </c:pt>
                <c:pt idx="18813">
                  <c:v>0.12997300000000001</c:v>
                </c:pt>
                <c:pt idx="18814">
                  <c:v>0.130607</c:v>
                </c:pt>
                <c:pt idx="18815">
                  <c:v>0.12798200000000001</c:v>
                </c:pt>
                <c:pt idx="18816">
                  <c:v>0.129855</c:v>
                </c:pt>
                <c:pt idx="18817">
                  <c:v>0.13076499999999999</c:v>
                </c:pt>
                <c:pt idx="18818">
                  <c:v>0.13330600000000001</c:v>
                </c:pt>
                <c:pt idx="18819">
                  <c:v>0.135272</c:v>
                </c:pt>
                <c:pt idx="18820">
                  <c:v>0.13686599999999999</c:v>
                </c:pt>
                <c:pt idx="18821">
                  <c:v>0.139678</c:v>
                </c:pt>
                <c:pt idx="18822">
                  <c:v>0.14093</c:v>
                </c:pt>
                <c:pt idx="18823">
                  <c:v>0.14439399999999999</c:v>
                </c:pt>
                <c:pt idx="18824">
                  <c:v>0.14694299999999999</c:v>
                </c:pt>
                <c:pt idx="18825">
                  <c:v>0.146726</c:v>
                </c:pt>
                <c:pt idx="18826">
                  <c:v>0.132053</c:v>
                </c:pt>
                <c:pt idx="18827">
                  <c:v>0.12906899999999999</c:v>
                </c:pt>
                <c:pt idx="18828">
                  <c:v>0.123672</c:v>
                </c:pt>
                <c:pt idx="18829">
                  <c:v>0.117049</c:v>
                </c:pt>
                <c:pt idx="18830">
                  <c:v>0.11676300000000001</c:v>
                </c:pt>
                <c:pt idx="18831">
                  <c:v>0.11559700000000001</c:v>
                </c:pt>
                <c:pt idx="18832">
                  <c:v>0.11724999999999999</c:v>
                </c:pt>
                <c:pt idx="18833">
                  <c:v>0.117899</c:v>
                </c:pt>
                <c:pt idx="18834">
                  <c:v>0.119744</c:v>
                </c:pt>
                <c:pt idx="18835">
                  <c:v>0.12335400000000001</c:v>
                </c:pt>
                <c:pt idx="18836">
                  <c:v>0.12080100000000001</c:v>
                </c:pt>
                <c:pt idx="18837">
                  <c:v>0.12046900000000001</c:v>
                </c:pt>
                <c:pt idx="18838">
                  <c:v>0.114944</c:v>
                </c:pt>
                <c:pt idx="18839">
                  <c:v>0.121194</c:v>
                </c:pt>
                <c:pt idx="18840">
                  <c:v>0.12520600000000001</c:v>
                </c:pt>
                <c:pt idx="18841">
                  <c:v>0.12559899999999999</c:v>
                </c:pt>
                <c:pt idx="18842">
                  <c:v>0.124401</c:v>
                </c:pt>
                <c:pt idx="18843">
                  <c:v>0.122934</c:v>
                </c:pt>
                <c:pt idx="18844">
                  <c:v>0.114424</c:v>
                </c:pt>
                <c:pt idx="18845">
                  <c:v>0.10652</c:v>
                </c:pt>
                <c:pt idx="18846">
                  <c:v>0.107326</c:v>
                </c:pt>
                <c:pt idx="18847">
                  <c:v>0.10812099999999999</c:v>
                </c:pt>
                <c:pt idx="18848">
                  <c:v>0.101184</c:v>
                </c:pt>
                <c:pt idx="18849">
                  <c:v>9.7471199999999994E-2</c:v>
                </c:pt>
                <c:pt idx="18850">
                  <c:v>0.101449</c:v>
                </c:pt>
                <c:pt idx="18851">
                  <c:v>0.103964</c:v>
                </c:pt>
                <c:pt idx="18852">
                  <c:v>0.101006</c:v>
                </c:pt>
                <c:pt idx="18853">
                  <c:v>0.100176</c:v>
                </c:pt>
                <c:pt idx="18854">
                  <c:v>9.9304900000000002E-2</c:v>
                </c:pt>
                <c:pt idx="18855">
                  <c:v>9.6636E-2</c:v>
                </c:pt>
                <c:pt idx="18856">
                  <c:v>9.5883399999999994E-2</c:v>
                </c:pt>
                <c:pt idx="18857">
                  <c:v>9.4450000000000006E-2</c:v>
                </c:pt>
                <c:pt idx="18858">
                  <c:v>9.0789900000000007E-2</c:v>
                </c:pt>
                <c:pt idx="18859">
                  <c:v>9.0383099999999994E-2</c:v>
                </c:pt>
                <c:pt idx="18860">
                  <c:v>9.3285300000000002E-2</c:v>
                </c:pt>
                <c:pt idx="18861">
                  <c:v>9.6186199999999999E-2</c:v>
                </c:pt>
                <c:pt idx="18862">
                  <c:v>9.7521700000000003E-2</c:v>
                </c:pt>
                <c:pt idx="18863">
                  <c:v>9.0598100000000001E-2</c:v>
                </c:pt>
                <c:pt idx="18864">
                  <c:v>7.7771300000000002E-2</c:v>
                </c:pt>
                <c:pt idx="18865">
                  <c:v>6.9994700000000007E-2</c:v>
                </c:pt>
                <c:pt idx="18866">
                  <c:v>7.2734999999999994E-2</c:v>
                </c:pt>
                <c:pt idx="18867">
                  <c:v>7.0900599999999994E-2</c:v>
                </c:pt>
                <c:pt idx="18868">
                  <c:v>6.6737400000000002E-2</c:v>
                </c:pt>
                <c:pt idx="18869">
                  <c:v>6.5288600000000002E-2</c:v>
                </c:pt>
                <c:pt idx="18870">
                  <c:v>6.3674900000000006E-2</c:v>
                </c:pt>
                <c:pt idx="18871">
                  <c:v>6.6495600000000002E-2</c:v>
                </c:pt>
                <c:pt idx="18872">
                  <c:v>6.6852499999999995E-2</c:v>
                </c:pt>
                <c:pt idx="18873">
                  <c:v>6.1559599999999999E-2</c:v>
                </c:pt>
                <c:pt idx="18874">
                  <c:v>5.8979999999999998E-2</c:v>
                </c:pt>
                <c:pt idx="18875">
                  <c:v>6.0816500000000003E-2</c:v>
                </c:pt>
                <c:pt idx="18876">
                  <c:v>6.4194899999999999E-2</c:v>
                </c:pt>
                <c:pt idx="18877">
                  <c:v>6.5663600000000003E-2</c:v>
                </c:pt>
                <c:pt idx="18878">
                  <c:v>7.0434800000000006E-2</c:v>
                </c:pt>
                <c:pt idx="18879">
                  <c:v>7.3493900000000001E-2</c:v>
                </c:pt>
                <c:pt idx="18880">
                  <c:v>6.9452899999999998E-2</c:v>
                </c:pt>
                <c:pt idx="18881">
                  <c:v>5.9931499999999999E-2</c:v>
                </c:pt>
                <c:pt idx="18882">
                  <c:v>5.6526E-2</c:v>
                </c:pt>
                <c:pt idx="18883">
                  <c:v>7.1829699999999996E-2</c:v>
                </c:pt>
                <c:pt idx="18884">
                  <c:v>8.9222300000000004E-2</c:v>
                </c:pt>
                <c:pt idx="18885">
                  <c:v>9.8752199999999998E-2</c:v>
                </c:pt>
                <c:pt idx="18886">
                  <c:v>0.104999</c:v>
                </c:pt>
                <c:pt idx="18887">
                  <c:v>0.114311</c:v>
                </c:pt>
                <c:pt idx="18888">
                  <c:v>0.121167</c:v>
                </c:pt>
                <c:pt idx="18889">
                  <c:v>0.12420399999999999</c:v>
                </c:pt>
                <c:pt idx="18890">
                  <c:v>9.7229700000000002E-2</c:v>
                </c:pt>
                <c:pt idx="18891">
                  <c:v>7.5900599999999999E-2</c:v>
                </c:pt>
                <c:pt idx="18892">
                  <c:v>7.5109099999999998E-2</c:v>
                </c:pt>
                <c:pt idx="18893">
                  <c:v>6.7462300000000003E-2</c:v>
                </c:pt>
                <c:pt idx="18894">
                  <c:v>5.6919400000000002E-2</c:v>
                </c:pt>
                <c:pt idx="18895">
                  <c:v>5.5468200000000002E-2</c:v>
                </c:pt>
                <c:pt idx="18896">
                  <c:v>5.4382399999999997E-2</c:v>
                </c:pt>
                <c:pt idx="18897">
                  <c:v>3.7281300000000003E-2</c:v>
                </c:pt>
                <c:pt idx="18898">
                  <c:v>2.5839299999999999E-2</c:v>
                </c:pt>
                <c:pt idx="18899">
                  <c:v>2.0887099999999999E-2</c:v>
                </c:pt>
                <c:pt idx="18900">
                  <c:v>1.5557E-2</c:v>
                </c:pt>
                <c:pt idx="18901">
                  <c:v>1.90081E-2</c:v>
                </c:pt>
                <c:pt idx="18902">
                  <c:v>2.0377900000000001E-2</c:v>
                </c:pt>
                <c:pt idx="18903">
                  <c:v>9.9195099999999994E-3</c:v>
                </c:pt>
                <c:pt idx="18904">
                  <c:v>3.32037E-3</c:v>
                </c:pt>
                <c:pt idx="18905">
                  <c:v>-5.5061199999999998E-3</c:v>
                </c:pt>
                <c:pt idx="18906">
                  <c:v>-1.0015400000000001E-2</c:v>
                </c:pt>
                <c:pt idx="18907">
                  <c:v>-9.0720200000000001E-3</c:v>
                </c:pt>
                <c:pt idx="18908">
                  <c:v>-4.9072899999999999E-3</c:v>
                </c:pt>
                <c:pt idx="18909">
                  <c:v>-5.4724500000000002E-3</c:v>
                </c:pt>
                <c:pt idx="18910">
                  <c:v>-5.8398499999999997E-3</c:v>
                </c:pt>
                <c:pt idx="18911">
                  <c:v>-3.7566600000000002E-3</c:v>
                </c:pt>
                <c:pt idx="18912">
                  <c:v>-5.4316800000000004E-3</c:v>
                </c:pt>
                <c:pt idx="18913">
                  <c:v>-9.7331799999999993E-3</c:v>
                </c:pt>
                <c:pt idx="18914">
                  <c:v>-1.52908E-2</c:v>
                </c:pt>
                <c:pt idx="18915">
                  <c:v>-1.0384900000000001E-2</c:v>
                </c:pt>
                <c:pt idx="18916">
                  <c:v>-1.5381000000000001E-2</c:v>
                </c:pt>
                <c:pt idx="18917">
                  <c:v>-2.1598099999999999E-2</c:v>
                </c:pt>
                <c:pt idx="18918">
                  <c:v>-2.48559E-2</c:v>
                </c:pt>
                <c:pt idx="18919">
                  <c:v>-2.1970400000000001E-2</c:v>
                </c:pt>
                <c:pt idx="18920">
                  <c:v>-2.08735E-2</c:v>
                </c:pt>
                <c:pt idx="18921">
                  <c:v>-2.3423300000000001E-2</c:v>
                </c:pt>
                <c:pt idx="18922">
                  <c:v>-2.2968599999999999E-2</c:v>
                </c:pt>
                <c:pt idx="18923">
                  <c:v>-2.40118E-2</c:v>
                </c:pt>
                <c:pt idx="18924">
                  <c:v>-2.70777E-2</c:v>
                </c:pt>
                <c:pt idx="18925">
                  <c:v>-2.9599899999999998E-2</c:v>
                </c:pt>
                <c:pt idx="18926">
                  <c:v>-2.95477E-2</c:v>
                </c:pt>
                <c:pt idx="18927">
                  <c:v>-2.64841E-2</c:v>
                </c:pt>
                <c:pt idx="18928">
                  <c:v>-2.4208500000000001E-2</c:v>
                </c:pt>
                <c:pt idx="18929">
                  <c:v>-2.5624399999999999E-2</c:v>
                </c:pt>
                <c:pt idx="18930">
                  <c:v>-2.0933E-2</c:v>
                </c:pt>
                <c:pt idx="18931">
                  <c:v>-2.0011999999999999E-2</c:v>
                </c:pt>
                <c:pt idx="18932">
                  <c:v>-2.9020199999999999E-2</c:v>
                </c:pt>
                <c:pt idx="18933">
                  <c:v>-4.2549799999999999E-2</c:v>
                </c:pt>
                <c:pt idx="18934">
                  <c:v>-4.1324600000000003E-2</c:v>
                </c:pt>
                <c:pt idx="18935">
                  <c:v>-3.3395800000000003E-2</c:v>
                </c:pt>
                <c:pt idx="18936">
                  <c:v>-2.5406700000000001E-2</c:v>
                </c:pt>
                <c:pt idx="18937">
                  <c:v>-2.39487E-2</c:v>
                </c:pt>
                <c:pt idx="18938">
                  <c:v>-2.4321499999999999E-2</c:v>
                </c:pt>
                <c:pt idx="18939">
                  <c:v>-2.6076800000000001E-2</c:v>
                </c:pt>
                <c:pt idx="18940">
                  <c:v>-2.5232000000000001E-2</c:v>
                </c:pt>
                <c:pt idx="18941">
                  <c:v>-2.51545E-2</c:v>
                </c:pt>
                <c:pt idx="18942">
                  <c:v>-1.8414400000000001E-2</c:v>
                </c:pt>
                <c:pt idx="18943">
                  <c:v>-8.2693300000000001E-3</c:v>
                </c:pt>
                <c:pt idx="18944">
                  <c:v>6.7404800000000001E-3</c:v>
                </c:pt>
                <c:pt idx="18945">
                  <c:v>1.44692E-2</c:v>
                </c:pt>
                <c:pt idx="18946">
                  <c:v>1.32642E-2</c:v>
                </c:pt>
                <c:pt idx="18947">
                  <c:v>8.2758299999999996E-3</c:v>
                </c:pt>
                <c:pt idx="18948">
                  <c:v>5.3093400000000001E-3</c:v>
                </c:pt>
                <c:pt idx="18949">
                  <c:v>1.9766800000000002E-3</c:v>
                </c:pt>
                <c:pt idx="18950">
                  <c:v>1.8716399999999999E-3</c:v>
                </c:pt>
                <c:pt idx="18951">
                  <c:v>7.8797099999999998E-3</c:v>
                </c:pt>
                <c:pt idx="18952">
                  <c:v>1.6234100000000001E-2</c:v>
                </c:pt>
                <c:pt idx="18953">
                  <c:v>1.5913299999999998E-2</c:v>
                </c:pt>
                <c:pt idx="18954">
                  <c:v>1.29242E-2</c:v>
                </c:pt>
                <c:pt idx="18955">
                  <c:v>8.3880900000000008E-3</c:v>
                </c:pt>
                <c:pt idx="18956">
                  <c:v>4.7895200000000002E-3</c:v>
                </c:pt>
                <c:pt idx="18957">
                  <c:v>5.0022399999999998E-3</c:v>
                </c:pt>
                <c:pt idx="18958">
                  <c:v>4.0927899999999998E-3</c:v>
                </c:pt>
                <c:pt idx="18959">
                  <c:v>-6.1428999999999997E-4</c:v>
                </c:pt>
                <c:pt idx="18960">
                  <c:v>-5.44926E-3</c:v>
                </c:pt>
                <c:pt idx="18961">
                  <c:v>-8.55706E-3</c:v>
                </c:pt>
                <c:pt idx="18962">
                  <c:v>-1.0134900000000001E-2</c:v>
                </c:pt>
                <c:pt idx="18963">
                  <c:v>-7.4282300000000001E-3</c:v>
                </c:pt>
                <c:pt idx="18964">
                  <c:v>-1.41651E-2</c:v>
                </c:pt>
                <c:pt idx="18965">
                  <c:v>-3.1530200000000001E-2</c:v>
                </c:pt>
                <c:pt idx="18966">
                  <c:v>-3.8991699999999997E-2</c:v>
                </c:pt>
                <c:pt idx="18967">
                  <c:v>-3.5726500000000001E-2</c:v>
                </c:pt>
                <c:pt idx="18968">
                  <c:v>-3.3056700000000001E-2</c:v>
                </c:pt>
                <c:pt idx="18969">
                  <c:v>-3.7080799999999997E-2</c:v>
                </c:pt>
                <c:pt idx="18970">
                  <c:v>-4.2866500000000002E-2</c:v>
                </c:pt>
                <c:pt idx="18971">
                  <c:v>-4.4544399999999998E-2</c:v>
                </c:pt>
                <c:pt idx="18972">
                  <c:v>-4.4148699999999999E-2</c:v>
                </c:pt>
                <c:pt idx="18973">
                  <c:v>-4.0689099999999999E-2</c:v>
                </c:pt>
                <c:pt idx="18974">
                  <c:v>-3.6702199999999997E-2</c:v>
                </c:pt>
                <c:pt idx="18975">
                  <c:v>-3.3573800000000001E-2</c:v>
                </c:pt>
                <c:pt idx="18976">
                  <c:v>-2.8862499999999999E-2</c:v>
                </c:pt>
                <c:pt idx="18977">
                  <c:v>-2.4286599999999998E-2</c:v>
                </c:pt>
                <c:pt idx="18978">
                  <c:v>-2.3732E-2</c:v>
                </c:pt>
                <c:pt idx="18979">
                  <c:v>-2.7005299999999999E-2</c:v>
                </c:pt>
                <c:pt idx="18980">
                  <c:v>-2.8455000000000001E-2</c:v>
                </c:pt>
                <c:pt idx="18981">
                  <c:v>-2.6613899999999999E-2</c:v>
                </c:pt>
                <c:pt idx="18982">
                  <c:v>-2.2302900000000001E-2</c:v>
                </c:pt>
                <c:pt idx="18983">
                  <c:v>-2.1519099999999999E-2</c:v>
                </c:pt>
                <c:pt idx="18984">
                  <c:v>-2.5340499999999998E-2</c:v>
                </c:pt>
                <c:pt idx="18985">
                  <c:v>-2.8225400000000001E-2</c:v>
                </c:pt>
                <c:pt idx="18986">
                  <c:v>-3.0627499999999998E-2</c:v>
                </c:pt>
                <c:pt idx="18987">
                  <c:v>-2.9513000000000001E-2</c:v>
                </c:pt>
                <c:pt idx="18988">
                  <c:v>-2.8246299999999998E-2</c:v>
                </c:pt>
                <c:pt idx="18989">
                  <c:v>-2.7837500000000001E-2</c:v>
                </c:pt>
                <c:pt idx="18990">
                  <c:v>-2.96371E-2</c:v>
                </c:pt>
                <c:pt idx="18991">
                  <c:v>-3.3039899999999997E-2</c:v>
                </c:pt>
                <c:pt idx="18992">
                  <c:v>-3.5077700000000003E-2</c:v>
                </c:pt>
                <c:pt idx="18993">
                  <c:v>-3.8926599999999999E-2</c:v>
                </c:pt>
                <c:pt idx="18994">
                  <c:v>-3.8933700000000002E-2</c:v>
                </c:pt>
                <c:pt idx="18995">
                  <c:v>-3.9618500000000001E-2</c:v>
                </c:pt>
                <c:pt idx="18996">
                  <c:v>-3.9778399999999998E-2</c:v>
                </c:pt>
                <c:pt idx="18997">
                  <c:v>-4.2674299999999998E-2</c:v>
                </c:pt>
                <c:pt idx="18998">
                  <c:v>-4.4907299999999997E-2</c:v>
                </c:pt>
                <c:pt idx="18999">
                  <c:v>-4.8288400000000002E-2</c:v>
                </c:pt>
                <c:pt idx="19000">
                  <c:v>-5.0431499999999997E-2</c:v>
                </c:pt>
                <c:pt idx="19001">
                  <c:v>-5.3779E-2</c:v>
                </c:pt>
                <c:pt idx="19002">
                  <c:v>-5.9308699999999999E-2</c:v>
                </c:pt>
                <c:pt idx="19003">
                  <c:v>-6.8568699999999996E-2</c:v>
                </c:pt>
                <c:pt idx="19004">
                  <c:v>-7.5339000000000003E-2</c:v>
                </c:pt>
                <c:pt idx="19005">
                  <c:v>-7.7853000000000006E-2</c:v>
                </c:pt>
                <c:pt idx="19006">
                  <c:v>-7.8387700000000005E-2</c:v>
                </c:pt>
                <c:pt idx="19007">
                  <c:v>-7.8441300000000005E-2</c:v>
                </c:pt>
                <c:pt idx="19008">
                  <c:v>-8.0407900000000004E-2</c:v>
                </c:pt>
                <c:pt idx="19009">
                  <c:v>-8.5460599999999998E-2</c:v>
                </c:pt>
                <c:pt idx="19010">
                  <c:v>-8.3968699999999993E-2</c:v>
                </c:pt>
                <c:pt idx="19011">
                  <c:v>-7.6374999999999998E-2</c:v>
                </c:pt>
                <c:pt idx="19012">
                  <c:v>-7.6657199999999995E-2</c:v>
                </c:pt>
                <c:pt idx="19013">
                  <c:v>-7.8024499999999997E-2</c:v>
                </c:pt>
                <c:pt idx="19014">
                  <c:v>-7.3692800000000003E-2</c:v>
                </c:pt>
                <c:pt idx="19015">
                  <c:v>-7.2634500000000005E-2</c:v>
                </c:pt>
                <c:pt idx="19016">
                  <c:v>-7.5066599999999997E-2</c:v>
                </c:pt>
                <c:pt idx="19017">
                  <c:v>-8.3445199999999997E-2</c:v>
                </c:pt>
                <c:pt idx="19018">
                  <c:v>-9.1499999999999998E-2</c:v>
                </c:pt>
                <c:pt idx="19019">
                  <c:v>-9.6763600000000005E-2</c:v>
                </c:pt>
                <c:pt idx="19020">
                  <c:v>-9.8196000000000006E-2</c:v>
                </c:pt>
                <c:pt idx="19021">
                  <c:v>-0.100795</c:v>
                </c:pt>
                <c:pt idx="19022">
                  <c:v>-0.101816</c:v>
                </c:pt>
                <c:pt idx="19023">
                  <c:v>-0.100025</c:v>
                </c:pt>
                <c:pt idx="19024">
                  <c:v>-0.102284</c:v>
                </c:pt>
                <c:pt idx="19025">
                  <c:v>-0.110651</c:v>
                </c:pt>
                <c:pt idx="19026">
                  <c:v>-0.114304</c:v>
                </c:pt>
                <c:pt idx="19027">
                  <c:v>-0.110264</c:v>
                </c:pt>
                <c:pt idx="19028">
                  <c:v>-0.107725</c:v>
                </c:pt>
                <c:pt idx="19029">
                  <c:v>-0.106202</c:v>
                </c:pt>
                <c:pt idx="19030">
                  <c:v>-0.117004</c:v>
                </c:pt>
                <c:pt idx="19031">
                  <c:v>-0.12493600000000001</c:v>
                </c:pt>
                <c:pt idx="19032">
                  <c:v>-0.12815799999999999</c:v>
                </c:pt>
                <c:pt idx="19033">
                  <c:v>-0.12903899999999999</c:v>
                </c:pt>
                <c:pt idx="19034">
                  <c:v>-0.12553900000000001</c:v>
                </c:pt>
                <c:pt idx="19035">
                  <c:v>-0.125747</c:v>
                </c:pt>
                <c:pt idx="19036">
                  <c:v>-0.12684000000000001</c:v>
                </c:pt>
                <c:pt idx="19037">
                  <c:v>-0.13228100000000001</c:v>
                </c:pt>
                <c:pt idx="19038">
                  <c:v>-0.132383</c:v>
                </c:pt>
                <c:pt idx="19039">
                  <c:v>-0.135411</c:v>
                </c:pt>
                <c:pt idx="19040">
                  <c:v>-0.134466</c:v>
                </c:pt>
                <c:pt idx="19041">
                  <c:v>-0.13136200000000001</c:v>
                </c:pt>
                <c:pt idx="19042">
                  <c:v>-0.12754199999999999</c:v>
                </c:pt>
                <c:pt idx="19043">
                  <c:v>-0.12321699999999999</c:v>
                </c:pt>
                <c:pt idx="19044">
                  <c:v>-0.121739</c:v>
                </c:pt>
                <c:pt idx="19045">
                  <c:v>-0.121208</c:v>
                </c:pt>
                <c:pt idx="19046">
                  <c:v>-0.121007</c:v>
                </c:pt>
                <c:pt idx="19047">
                  <c:v>-0.121877</c:v>
                </c:pt>
                <c:pt idx="19048">
                  <c:v>-0.12307899999999999</c:v>
                </c:pt>
                <c:pt idx="19049">
                  <c:v>-0.125357</c:v>
                </c:pt>
                <c:pt idx="19050">
                  <c:v>-0.118279</c:v>
                </c:pt>
                <c:pt idx="19051">
                  <c:v>-0.11720800000000001</c:v>
                </c:pt>
                <c:pt idx="19052">
                  <c:v>-0.116703</c:v>
                </c:pt>
                <c:pt idx="19053">
                  <c:v>-0.118766</c:v>
                </c:pt>
                <c:pt idx="19054">
                  <c:v>-0.115221</c:v>
                </c:pt>
                <c:pt idx="19055">
                  <c:v>-0.11374099999999999</c:v>
                </c:pt>
                <c:pt idx="19056">
                  <c:v>-0.111873</c:v>
                </c:pt>
                <c:pt idx="19057">
                  <c:v>-0.11024299999999999</c:v>
                </c:pt>
                <c:pt idx="19058">
                  <c:v>-0.109583</c:v>
                </c:pt>
                <c:pt idx="19059">
                  <c:v>-0.116747</c:v>
                </c:pt>
                <c:pt idx="19060">
                  <c:v>-0.12621399999999999</c:v>
                </c:pt>
                <c:pt idx="19061">
                  <c:v>-0.135549</c:v>
                </c:pt>
                <c:pt idx="19062">
                  <c:v>-0.139512</c:v>
                </c:pt>
                <c:pt idx="19063">
                  <c:v>-0.14240800000000001</c:v>
                </c:pt>
                <c:pt idx="19064">
                  <c:v>-0.144288</c:v>
                </c:pt>
                <c:pt idx="19065">
                  <c:v>-0.14219100000000001</c:v>
                </c:pt>
                <c:pt idx="19066">
                  <c:v>-0.14403299999999999</c:v>
                </c:pt>
                <c:pt idx="19067">
                  <c:v>-0.141515</c:v>
                </c:pt>
                <c:pt idx="19068">
                  <c:v>-0.13736599999999999</c:v>
                </c:pt>
                <c:pt idx="19069">
                  <c:v>-0.134965</c:v>
                </c:pt>
                <c:pt idx="19070">
                  <c:v>-0.137512</c:v>
                </c:pt>
                <c:pt idx="19071">
                  <c:v>-0.14285999999999999</c:v>
                </c:pt>
                <c:pt idx="19072">
                  <c:v>-0.14810899999999999</c:v>
                </c:pt>
                <c:pt idx="19073">
                  <c:v>-0.147615</c:v>
                </c:pt>
                <c:pt idx="19074">
                  <c:v>-0.14261299999999999</c:v>
                </c:pt>
                <c:pt idx="19075">
                  <c:v>-0.140208</c:v>
                </c:pt>
                <c:pt idx="19076">
                  <c:v>-0.14196800000000001</c:v>
                </c:pt>
                <c:pt idx="19077">
                  <c:v>-0.144537</c:v>
                </c:pt>
                <c:pt idx="19078">
                  <c:v>-0.14383399999999999</c:v>
                </c:pt>
                <c:pt idx="19079">
                  <c:v>-0.13881599999999999</c:v>
                </c:pt>
                <c:pt idx="19080">
                  <c:v>-0.13742299999999999</c:v>
                </c:pt>
                <c:pt idx="19081">
                  <c:v>-0.13989399999999999</c:v>
                </c:pt>
                <c:pt idx="19082">
                  <c:v>-0.13908200000000001</c:v>
                </c:pt>
                <c:pt idx="19083">
                  <c:v>-0.136015</c:v>
                </c:pt>
                <c:pt idx="19084">
                  <c:v>-0.134436</c:v>
                </c:pt>
                <c:pt idx="19085">
                  <c:v>-0.132829</c:v>
                </c:pt>
                <c:pt idx="19086">
                  <c:v>-0.13378200000000001</c:v>
                </c:pt>
                <c:pt idx="19087">
                  <c:v>-0.13186</c:v>
                </c:pt>
                <c:pt idx="19088">
                  <c:v>-0.12923799999999999</c:v>
                </c:pt>
                <c:pt idx="19089">
                  <c:v>-0.12968199999999999</c:v>
                </c:pt>
                <c:pt idx="19090">
                  <c:v>-0.129112</c:v>
                </c:pt>
                <c:pt idx="19091">
                  <c:v>-0.13207199999999999</c:v>
                </c:pt>
                <c:pt idx="19092">
                  <c:v>-0.13159199999999999</c:v>
                </c:pt>
                <c:pt idx="19093">
                  <c:v>-0.13056200000000001</c:v>
                </c:pt>
                <c:pt idx="19094">
                  <c:v>-0.12801999999999999</c:v>
                </c:pt>
                <c:pt idx="19095">
                  <c:v>-0.130443</c:v>
                </c:pt>
                <c:pt idx="19096">
                  <c:v>-0.14244799999999999</c:v>
                </c:pt>
                <c:pt idx="19097">
                  <c:v>-0.146925</c:v>
                </c:pt>
                <c:pt idx="19098">
                  <c:v>-0.14838100000000001</c:v>
                </c:pt>
                <c:pt idx="19099">
                  <c:v>-0.142202</c:v>
                </c:pt>
                <c:pt idx="19100">
                  <c:v>-0.12764</c:v>
                </c:pt>
                <c:pt idx="19101">
                  <c:v>-0.123322</c:v>
                </c:pt>
                <c:pt idx="19102">
                  <c:v>-0.12527099999999999</c:v>
                </c:pt>
                <c:pt idx="19103">
                  <c:v>-0.12210699999999999</c:v>
                </c:pt>
                <c:pt idx="19104">
                  <c:v>-0.117562</c:v>
                </c:pt>
                <c:pt idx="19105">
                  <c:v>-0.114673</c:v>
                </c:pt>
                <c:pt idx="19106">
                  <c:v>-0.115629</c:v>
                </c:pt>
                <c:pt idx="19107">
                  <c:v>-0.11182400000000001</c:v>
                </c:pt>
                <c:pt idx="19108">
                  <c:v>-0.104752</c:v>
                </c:pt>
                <c:pt idx="19109">
                  <c:v>-9.9278400000000003E-2</c:v>
                </c:pt>
                <c:pt idx="19110">
                  <c:v>-9.4203999999999996E-2</c:v>
                </c:pt>
                <c:pt idx="19111">
                  <c:v>-8.9216500000000004E-2</c:v>
                </c:pt>
                <c:pt idx="19112">
                  <c:v>-8.4498900000000002E-2</c:v>
                </c:pt>
                <c:pt idx="19113">
                  <c:v>-8.0042600000000005E-2</c:v>
                </c:pt>
                <c:pt idx="19114">
                  <c:v>-8.6220099999999994E-2</c:v>
                </c:pt>
                <c:pt idx="19115">
                  <c:v>-8.6194400000000004E-2</c:v>
                </c:pt>
                <c:pt idx="19116">
                  <c:v>-8.2149100000000003E-2</c:v>
                </c:pt>
                <c:pt idx="19117">
                  <c:v>-7.3791999999999996E-2</c:v>
                </c:pt>
                <c:pt idx="19118">
                  <c:v>-7.2069900000000006E-2</c:v>
                </c:pt>
                <c:pt idx="19119">
                  <c:v>-6.8793499999999994E-2</c:v>
                </c:pt>
                <c:pt idx="19120">
                  <c:v>-6.5378099999999995E-2</c:v>
                </c:pt>
                <c:pt idx="19121">
                  <c:v>-6.3351500000000005E-2</c:v>
                </c:pt>
                <c:pt idx="19122">
                  <c:v>-6.0791199999999997E-2</c:v>
                </c:pt>
                <c:pt idx="19123">
                  <c:v>-5.8762399999999999E-2</c:v>
                </c:pt>
                <c:pt idx="19124">
                  <c:v>-5.6064299999999997E-2</c:v>
                </c:pt>
                <c:pt idx="19125">
                  <c:v>-5.3194900000000003E-2</c:v>
                </c:pt>
                <c:pt idx="19126">
                  <c:v>-5.3608500000000003E-2</c:v>
                </c:pt>
                <c:pt idx="19127">
                  <c:v>-5.6059999999999999E-2</c:v>
                </c:pt>
                <c:pt idx="19128">
                  <c:v>-5.5284800000000002E-2</c:v>
                </c:pt>
                <c:pt idx="19129">
                  <c:v>-5.0718699999999999E-2</c:v>
                </c:pt>
                <c:pt idx="19130">
                  <c:v>-4.81947E-2</c:v>
                </c:pt>
                <c:pt idx="19131">
                  <c:v>-4.0948900000000003E-2</c:v>
                </c:pt>
                <c:pt idx="19132">
                  <c:v>-2.92287E-2</c:v>
                </c:pt>
                <c:pt idx="19133">
                  <c:v>-2.3557600000000001E-2</c:v>
                </c:pt>
                <c:pt idx="19134">
                  <c:v>-1.6228800000000002E-2</c:v>
                </c:pt>
                <c:pt idx="19135">
                  <c:v>-1.16238E-2</c:v>
                </c:pt>
                <c:pt idx="19136">
                  <c:v>-1.3022799999999999E-2</c:v>
                </c:pt>
                <c:pt idx="19137">
                  <c:v>-1.2927900000000001E-2</c:v>
                </c:pt>
                <c:pt idx="19138">
                  <c:v>-7.6488800000000003E-3</c:v>
                </c:pt>
                <c:pt idx="19139">
                  <c:v>-1.4780500000000001E-3</c:v>
                </c:pt>
                <c:pt idx="19140">
                  <c:v>-3.76516E-3</c:v>
                </c:pt>
                <c:pt idx="19141">
                  <c:v>7.9409599999999999E-4</c:v>
                </c:pt>
                <c:pt idx="19142">
                  <c:v>8.7532899999999999E-4</c:v>
                </c:pt>
                <c:pt idx="19143">
                  <c:v>-1.4674899999999999E-3</c:v>
                </c:pt>
                <c:pt idx="19144">
                  <c:v>-5.8923999999999999E-4</c:v>
                </c:pt>
                <c:pt idx="19145">
                  <c:v>8.1810400000000005E-3</c:v>
                </c:pt>
                <c:pt idx="19146">
                  <c:v>2.4784E-2</c:v>
                </c:pt>
                <c:pt idx="19147">
                  <c:v>3.2309299999999999E-2</c:v>
                </c:pt>
                <c:pt idx="19148">
                  <c:v>3.46396E-2</c:v>
                </c:pt>
                <c:pt idx="19149">
                  <c:v>4.0300099999999998E-2</c:v>
                </c:pt>
                <c:pt idx="19150">
                  <c:v>4.3005000000000002E-2</c:v>
                </c:pt>
                <c:pt idx="19151">
                  <c:v>4.4882699999999998E-2</c:v>
                </c:pt>
                <c:pt idx="19152">
                  <c:v>4.6260299999999997E-2</c:v>
                </c:pt>
                <c:pt idx="19153">
                  <c:v>4.9499300000000003E-2</c:v>
                </c:pt>
                <c:pt idx="19154">
                  <c:v>4.7766999999999997E-2</c:v>
                </c:pt>
                <c:pt idx="19155">
                  <c:v>3.94597E-2</c:v>
                </c:pt>
                <c:pt idx="19156">
                  <c:v>3.5387599999999998E-2</c:v>
                </c:pt>
                <c:pt idx="19157">
                  <c:v>3.0915000000000002E-2</c:v>
                </c:pt>
                <c:pt idx="19158">
                  <c:v>3.07592E-2</c:v>
                </c:pt>
                <c:pt idx="19159">
                  <c:v>3.4586699999999998E-2</c:v>
                </c:pt>
                <c:pt idx="19160">
                  <c:v>4.2733599999999997E-2</c:v>
                </c:pt>
                <c:pt idx="19161">
                  <c:v>4.5562699999999998E-2</c:v>
                </c:pt>
                <c:pt idx="19162">
                  <c:v>4.5553099999999999E-2</c:v>
                </c:pt>
                <c:pt idx="19163">
                  <c:v>4.8948899999999997E-2</c:v>
                </c:pt>
                <c:pt idx="19164">
                  <c:v>5.5875500000000002E-2</c:v>
                </c:pt>
                <c:pt idx="19165">
                  <c:v>7.0426600000000006E-2</c:v>
                </c:pt>
                <c:pt idx="19166">
                  <c:v>7.7382800000000002E-2</c:v>
                </c:pt>
                <c:pt idx="19167">
                  <c:v>8.4180000000000005E-2</c:v>
                </c:pt>
                <c:pt idx="19168">
                  <c:v>9.2204900000000006E-2</c:v>
                </c:pt>
                <c:pt idx="19169">
                  <c:v>9.5038600000000001E-2</c:v>
                </c:pt>
                <c:pt idx="19170">
                  <c:v>0.100241</c:v>
                </c:pt>
                <c:pt idx="19171">
                  <c:v>0.10548399999999999</c:v>
                </c:pt>
                <c:pt idx="19172">
                  <c:v>0.108139</c:v>
                </c:pt>
                <c:pt idx="19173">
                  <c:v>0.117286</c:v>
                </c:pt>
                <c:pt idx="19174">
                  <c:v>0.13495699999999999</c:v>
                </c:pt>
                <c:pt idx="19175">
                  <c:v>0.145678</c:v>
                </c:pt>
                <c:pt idx="19176">
                  <c:v>0.15495100000000001</c:v>
                </c:pt>
                <c:pt idx="19177">
                  <c:v>0.16380500000000001</c:v>
                </c:pt>
                <c:pt idx="19178">
                  <c:v>0.16911499999999999</c:v>
                </c:pt>
                <c:pt idx="19179">
                  <c:v>0.17405499999999999</c:v>
                </c:pt>
                <c:pt idx="19180">
                  <c:v>0.180892</c:v>
                </c:pt>
                <c:pt idx="19181">
                  <c:v>0.183422</c:v>
                </c:pt>
                <c:pt idx="19182">
                  <c:v>0.176178</c:v>
                </c:pt>
                <c:pt idx="19183">
                  <c:v>0.170929</c:v>
                </c:pt>
                <c:pt idx="19184">
                  <c:v>0.16975699999999999</c:v>
                </c:pt>
                <c:pt idx="19185">
                  <c:v>0.173315</c:v>
                </c:pt>
                <c:pt idx="19186">
                  <c:v>0.17885100000000001</c:v>
                </c:pt>
                <c:pt idx="19187">
                  <c:v>0.18768599999999999</c:v>
                </c:pt>
                <c:pt idx="19188">
                  <c:v>0.19592300000000001</c:v>
                </c:pt>
                <c:pt idx="19189">
                  <c:v>0.20700399999999999</c:v>
                </c:pt>
                <c:pt idx="19190">
                  <c:v>0.22396099999999999</c:v>
                </c:pt>
                <c:pt idx="19191">
                  <c:v>0.24029300000000001</c:v>
                </c:pt>
                <c:pt idx="19192">
                  <c:v>0.24951999999999999</c:v>
                </c:pt>
                <c:pt idx="19193">
                  <c:v>0.26487500000000003</c:v>
                </c:pt>
                <c:pt idx="19194">
                  <c:v>0.27795599999999998</c:v>
                </c:pt>
                <c:pt idx="19195">
                  <c:v>0.28312100000000001</c:v>
                </c:pt>
                <c:pt idx="19196">
                  <c:v>0.28098200000000001</c:v>
                </c:pt>
                <c:pt idx="19197">
                  <c:v>0.28820600000000002</c:v>
                </c:pt>
                <c:pt idx="19198">
                  <c:v>0.30192200000000002</c:v>
                </c:pt>
                <c:pt idx="19199">
                  <c:v>0.31236799999999998</c:v>
                </c:pt>
                <c:pt idx="19200">
                  <c:v>0.31726900000000002</c:v>
                </c:pt>
                <c:pt idx="19201">
                  <c:v>0.32306000000000001</c:v>
                </c:pt>
                <c:pt idx="19202">
                  <c:v>0.32955400000000001</c:v>
                </c:pt>
                <c:pt idx="19203">
                  <c:v>0.34394000000000002</c:v>
                </c:pt>
                <c:pt idx="19204">
                  <c:v>0.357074</c:v>
                </c:pt>
                <c:pt idx="19205">
                  <c:v>0.36773600000000001</c:v>
                </c:pt>
                <c:pt idx="19206">
                  <c:v>0.38131500000000002</c:v>
                </c:pt>
                <c:pt idx="19207">
                  <c:v>0.39280599999999999</c:v>
                </c:pt>
                <c:pt idx="19208">
                  <c:v>0.39827000000000001</c:v>
                </c:pt>
                <c:pt idx="19209">
                  <c:v>0.40264699999999998</c:v>
                </c:pt>
                <c:pt idx="19210">
                  <c:v>0.41211399999999998</c:v>
                </c:pt>
                <c:pt idx="19211">
                  <c:v>0.42390600000000001</c:v>
                </c:pt>
                <c:pt idx="19212">
                  <c:v>0.431093</c:v>
                </c:pt>
                <c:pt idx="19213">
                  <c:v>0.44129000000000002</c:v>
                </c:pt>
                <c:pt idx="19214">
                  <c:v>0.45330500000000001</c:v>
                </c:pt>
                <c:pt idx="19215">
                  <c:v>0.45720699999999997</c:v>
                </c:pt>
                <c:pt idx="19216">
                  <c:v>0.46322600000000003</c:v>
                </c:pt>
                <c:pt idx="19217">
                  <c:v>0.46768199999999999</c:v>
                </c:pt>
                <c:pt idx="19218">
                  <c:v>0.47134199999999998</c:v>
                </c:pt>
                <c:pt idx="19219">
                  <c:v>0.47497400000000001</c:v>
                </c:pt>
                <c:pt idx="19220">
                  <c:v>0.48474400000000001</c:v>
                </c:pt>
                <c:pt idx="19221">
                  <c:v>0.49646800000000002</c:v>
                </c:pt>
                <c:pt idx="19222">
                  <c:v>0.50154299999999996</c:v>
                </c:pt>
                <c:pt idx="19223">
                  <c:v>0.510548</c:v>
                </c:pt>
                <c:pt idx="19224">
                  <c:v>0.52558400000000005</c:v>
                </c:pt>
                <c:pt idx="19225">
                  <c:v>0.53789399999999998</c:v>
                </c:pt>
                <c:pt idx="19226">
                  <c:v>0.54591199999999995</c:v>
                </c:pt>
                <c:pt idx="19227">
                  <c:v>0.55172500000000002</c:v>
                </c:pt>
                <c:pt idx="19228">
                  <c:v>0.55767800000000001</c:v>
                </c:pt>
                <c:pt idx="19229">
                  <c:v>0.57176199999999999</c:v>
                </c:pt>
                <c:pt idx="19230">
                  <c:v>0.58528500000000006</c:v>
                </c:pt>
                <c:pt idx="19231">
                  <c:v>0.59014699999999998</c:v>
                </c:pt>
                <c:pt idx="19232">
                  <c:v>0.59336999999999995</c:v>
                </c:pt>
                <c:pt idx="19233">
                  <c:v>0.598773</c:v>
                </c:pt>
                <c:pt idx="19234">
                  <c:v>0.60482000000000002</c:v>
                </c:pt>
                <c:pt idx="19235">
                  <c:v>0.610958</c:v>
                </c:pt>
                <c:pt idx="19236">
                  <c:v>0.62010900000000002</c:v>
                </c:pt>
                <c:pt idx="19237">
                  <c:v>0.62960199999999999</c:v>
                </c:pt>
                <c:pt idx="19238">
                  <c:v>0.63625699999999996</c:v>
                </c:pt>
                <c:pt idx="19239">
                  <c:v>0.64183800000000002</c:v>
                </c:pt>
                <c:pt idx="19240">
                  <c:v>0.64240900000000001</c:v>
                </c:pt>
                <c:pt idx="19241">
                  <c:v>0.638262</c:v>
                </c:pt>
                <c:pt idx="19242">
                  <c:v>0.63875999999999999</c:v>
                </c:pt>
                <c:pt idx="19243">
                  <c:v>0.64322999999999997</c:v>
                </c:pt>
                <c:pt idx="19244">
                  <c:v>0.65436000000000005</c:v>
                </c:pt>
                <c:pt idx="19245">
                  <c:v>0.66019700000000003</c:v>
                </c:pt>
                <c:pt idx="19246">
                  <c:v>0.66249199999999997</c:v>
                </c:pt>
                <c:pt idx="19247">
                  <c:v>0.65857900000000003</c:v>
                </c:pt>
                <c:pt idx="19248">
                  <c:v>0.66298500000000005</c:v>
                </c:pt>
                <c:pt idx="19249">
                  <c:v>0.66990099999999997</c:v>
                </c:pt>
                <c:pt idx="19250">
                  <c:v>0.67820100000000005</c:v>
                </c:pt>
                <c:pt idx="19251">
                  <c:v>0.68371899999999997</c:v>
                </c:pt>
                <c:pt idx="19252">
                  <c:v>0.68689999999999996</c:v>
                </c:pt>
                <c:pt idx="19253">
                  <c:v>0.68908999999999998</c:v>
                </c:pt>
                <c:pt idx="19254">
                  <c:v>0.69377</c:v>
                </c:pt>
                <c:pt idx="19255">
                  <c:v>0.69879999999999998</c:v>
                </c:pt>
                <c:pt idx="19256">
                  <c:v>0.70484599999999997</c:v>
                </c:pt>
                <c:pt idx="19257">
                  <c:v>0.71074199999999998</c:v>
                </c:pt>
                <c:pt idx="19258">
                  <c:v>0.71527300000000005</c:v>
                </c:pt>
                <c:pt idx="19259">
                  <c:v>0.72275599999999995</c:v>
                </c:pt>
                <c:pt idx="19260">
                  <c:v>0.73018300000000003</c:v>
                </c:pt>
                <c:pt idx="19261">
                  <c:v>0.74063599999999996</c:v>
                </c:pt>
                <c:pt idx="19262">
                  <c:v>0.74493200000000004</c:v>
                </c:pt>
                <c:pt idx="19263">
                  <c:v>0.74380000000000002</c:v>
                </c:pt>
                <c:pt idx="19264">
                  <c:v>0.73748199999999997</c:v>
                </c:pt>
                <c:pt idx="19265">
                  <c:v>0.72545499999999996</c:v>
                </c:pt>
                <c:pt idx="19266">
                  <c:v>0.71386400000000005</c:v>
                </c:pt>
                <c:pt idx="19267">
                  <c:v>0.69948699999999997</c:v>
                </c:pt>
                <c:pt idx="19268">
                  <c:v>0.69137400000000004</c:v>
                </c:pt>
                <c:pt idx="19269">
                  <c:v>0.68425499999999995</c:v>
                </c:pt>
                <c:pt idx="19270">
                  <c:v>0.68059899999999995</c:v>
                </c:pt>
                <c:pt idx="19271">
                  <c:v>0.70103099999999996</c:v>
                </c:pt>
                <c:pt idx="19272">
                  <c:v>0.74516300000000002</c:v>
                </c:pt>
                <c:pt idx="19273">
                  <c:v>0.776034</c:v>
                </c:pt>
                <c:pt idx="19274">
                  <c:v>0.616703</c:v>
                </c:pt>
                <c:pt idx="19275">
                  <c:v>-0.115748</c:v>
                </c:pt>
                <c:pt idx="19276">
                  <c:v>-0.27147500000000002</c:v>
                </c:pt>
                <c:pt idx="19277">
                  <c:v>0.21751400000000001</c:v>
                </c:pt>
                <c:pt idx="19278">
                  <c:v>0.54568099999999997</c:v>
                </c:pt>
                <c:pt idx="19279">
                  <c:v>0.54603599999999997</c:v>
                </c:pt>
                <c:pt idx="19280">
                  <c:v>0.49438599999999999</c:v>
                </c:pt>
                <c:pt idx="19281">
                  <c:v>0.48505599999999999</c:v>
                </c:pt>
                <c:pt idx="19282">
                  <c:v>0.47913600000000001</c:v>
                </c:pt>
                <c:pt idx="19283">
                  <c:v>0.47063500000000003</c:v>
                </c:pt>
                <c:pt idx="19284">
                  <c:v>0.45718199999999998</c:v>
                </c:pt>
                <c:pt idx="19285">
                  <c:v>0.44605299999999998</c:v>
                </c:pt>
                <c:pt idx="19286">
                  <c:v>0.43113299999999999</c:v>
                </c:pt>
                <c:pt idx="19287">
                  <c:v>0.40495799999999998</c:v>
                </c:pt>
                <c:pt idx="19288">
                  <c:v>0.38162000000000001</c:v>
                </c:pt>
                <c:pt idx="19289">
                  <c:v>0.35510000000000003</c:v>
                </c:pt>
                <c:pt idx="19290">
                  <c:v>0.333783</c:v>
                </c:pt>
                <c:pt idx="19291">
                  <c:v>0.32688299999999998</c:v>
                </c:pt>
                <c:pt idx="19292">
                  <c:v>0.31184200000000001</c:v>
                </c:pt>
                <c:pt idx="19293">
                  <c:v>0.292408</c:v>
                </c:pt>
                <c:pt idx="19294">
                  <c:v>0.27731600000000001</c:v>
                </c:pt>
                <c:pt idx="19295">
                  <c:v>0.25141599999999997</c:v>
                </c:pt>
                <c:pt idx="19296">
                  <c:v>0.224303</c:v>
                </c:pt>
                <c:pt idx="19297">
                  <c:v>0.20624799999999999</c:v>
                </c:pt>
                <c:pt idx="19298">
                  <c:v>0.18573700000000001</c:v>
                </c:pt>
                <c:pt idx="19299">
                  <c:v>0.16538</c:v>
                </c:pt>
                <c:pt idx="19300">
                  <c:v>0.14891499999999999</c:v>
                </c:pt>
                <c:pt idx="19301">
                  <c:v>0.13692299999999999</c:v>
                </c:pt>
                <c:pt idx="19302">
                  <c:v>0.12551699999999999</c:v>
                </c:pt>
                <c:pt idx="19303">
                  <c:v>0.113691</c:v>
                </c:pt>
                <c:pt idx="19304">
                  <c:v>9.6300800000000006E-2</c:v>
                </c:pt>
                <c:pt idx="19305">
                  <c:v>7.9270199999999999E-2</c:v>
                </c:pt>
                <c:pt idx="19306">
                  <c:v>7.6165300000000005E-2</c:v>
                </c:pt>
                <c:pt idx="19307">
                  <c:v>7.0617899999999997E-2</c:v>
                </c:pt>
                <c:pt idx="19308">
                  <c:v>6.1869599999999997E-2</c:v>
                </c:pt>
                <c:pt idx="19309">
                  <c:v>5.7695200000000002E-2</c:v>
                </c:pt>
                <c:pt idx="19310">
                  <c:v>5.2916199999999997E-2</c:v>
                </c:pt>
                <c:pt idx="19311">
                  <c:v>3.5859299999999997E-2</c:v>
                </c:pt>
                <c:pt idx="19312">
                  <c:v>2.07735E-2</c:v>
                </c:pt>
                <c:pt idx="19313">
                  <c:v>2.1778700000000002E-2</c:v>
                </c:pt>
                <c:pt idx="19314">
                  <c:v>2.5447399999999998E-2</c:v>
                </c:pt>
                <c:pt idx="19315">
                  <c:v>2.93344E-2</c:v>
                </c:pt>
                <c:pt idx="19316">
                  <c:v>2.99309E-2</c:v>
                </c:pt>
                <c:pt idx="19317">
                  <c:v>2.67681E-2</c:v>
                </c:pt>
                <c:pt idx="19318">
                  <c:v>1.36119E-2</c:v>
                </c:pt>
                <c:pt idx="19319">
                  <c:v>-1.00032E-2</c:v>
                </c:pt>
                <c:pt idx="19320">
                  <c:v>-2.4747399999999999E-2</c:v>
                </c:pt>
                <c:pt idx="19321">
                  <c:v>-3.4420399999999997E-2</c:v>
                </c:pt>
                <c:pt idx="19322">
                  <c:v>-3.9123699999999997E-2</c:v>
                </c:pt>
                <c:pt idx="19323">
                  <c:v>-4.3780399999999997E-2</c:v>
                </c:pt>
                <c:pt idx="19324">
                  <c:v>-4.6487500000000001E-2</c:v>
                </c:pt>
                <c:pt idx="19325">
                  <c:v>-4.5769400000000002E-2</c:v>
                </c:pt>
                <c:pt idx="19326">
                  <c:v>-4.2625299999999998E-2</c:v>
                </c:pt>
                <c:pt idx="19327">
                  <c:v>-4.3057900000000003E-2</c:v>
                </c:pt>
                <c:pt idx="19328">
                  <c:v>-4.4786300000000001E-2</c:v>
                </c:pt>
                <c:pt idx="19329">
                  <c:v>-4.55167E-2</c:v>
                </c:pt>
                <c:pt idx="19330">
                  <c:v>-5.09965E-2</c:v>
                </c:pt>
                <c:pt idx="19331">
                  <c:v>-5.6938000000000002E-2</c:v>
                </c:pt>
                <c:pt idx="19332">
                  <c:v>-6.4045099999999994E-2</c:v>
                </c:pt>
                <c:pt idx="19333">
                  <c:v>-6.0144900000000001E-2</c:v>
                </c:pt>
                <c:pt idx="19334">
                  <c:v>-5.9985499999999997E-2</c:v>
                </c:pt>
                <c:pt idx="19335">
                  <c:v>-6.4087000000000005E-2</c:v>
                </c:pt>
                <c:pt idx="19336">
                  <c:v>-6.6640400000000002E-2</c:v>
                </c:pt>
                <c:pt idx="19337">
                  <c:v>-6.7288000000000001E-2</c:v>
                </c:pt>
                <c:pt idx="19338">
                  <c:v>-6.6676200000000005E-2</c:v>
                </c:pt>
                <c:pt idx="19339">
                  <c:v>-7.3848499999999997E-2</c:v>
                </c:pt>
                <c:pt idx="19340">
                  <c:v>-8.9453299999999999E-2</c:v>
                </c:pt>
                <c:pt idx="19341">
                  <c:v>-0.100829</c:v>
                </c:pt>
                <c:pt idx="19342">
                  <c:v>-0.101648</c:v>
                </c:pt>
                <c:pt idx="19343">
                  <c:v>-0.10120899999999999</c:v>
                </c:pt>
                <c:pt idx="19344">
                  <c:v>-9.9900699999999995E-2</c:v>
                </c:pt>
                <c:pt idx="19345">
                  <c:v>-0.102323</c:v>
                </c:pt>
                <c:pt idx="19346">
                  <c:v>-9.6940499999999999E-2</c:v>
                </c:pt>
                <c:pt idx="19347">
                  <c:v>-8.7192000000000006E-2</c:v>
                </c:pt>
                <c:pt idx="19348">
                  <c:v>-6.5702899999999995E-2</c:v>
                </c:pt>
                <c:pt idx="19349">
                  <c:v>-5.0215099999999999E-2</c:v>
                </c:pt>
                <c:pt idx="19350">
                  <c:v>-4.3082099999999998E-2</c:v>
                </c:pt>
                <c:pt idx="19351">
                  <c:v>-3.7228799999999999E-2</c:v>
                </c:pt>
                <c:pt idx="19352">
                  <c:v>-3.8402800000000001E-2</c:v>
                </c:pt>
                <c:pt idx="19353">
                  <c:v>-4.2554000000000002E-2</c:v>
                </c:pt>
                <c:pt idx="19354">
                  <c:v>-4.2235799999999997E-2</c:v>
                </c:pt>
                <c:pt idx="19355">
                  <c:v>-4.2036299999999999E-2</c:v>
                </c:pt>
                <c:pt idx="19356">
                  <c:v>-4.9257500000000003E-2</c:v>
                </c:pt>
                <c:pt idx="19357">
                  <c:v>-7.05538E-2</c:v>
                </c:pt>
                <c:pt idx="19358">
                  <c:v>-7.9644400000000004E-2</c:v>
                </c:pt>
                <c:pt idx="19359">
                  <c:v>-8.1244499999999997E-2</c:v>
                </c:pt>
                <c:pt idx="19360">
                  <c:v>-7.8162200000000001E-2</c:v>
                </c:pt>
                <c:pt idx="19361">
                  <c:v>-7.5504399999999999E-2</c:v>
                </c:pt>
                <c:pt idx="19362">
                  <c:v>-7.85304E-2</c:v>
                </c:pt>
                <c:pt idx="19363">
                  <c:v>-8.4559499999999996E-2</c:v>
                </c:pt>
                <c:pt idx="19364">
                  <c:v>-8.4925299999999995E-2</c:v>
                </c:pt>
                <c:pt idx="19365">
                  <c:v>-7.8034199999999998E-2</c:v>
                </c:pt>
                <c:pt idx="19366">
                  <c:v>-7.0562100000000003E-2</c:v>
                </c:pt>
                <c:pt idx="19367">
                  <c:v>-6.7151799999999998E-2</c:v>
                </c:pt>
                <c:pt idx="19368">
                  <c:v>-6.9393499999999997E-2</c:v>
                </c:pt>
                <c:pt idx="19369">
                  <c:v>-7.1924100000000005E-2</c:v>
                </c:pt>
                <c:pt idx="19370">
                  <c:v>-6.9034899999999996E-2</c:v>
                </c:pt>
                <c:pt idx="19371">
                  <c:v>-6.2715300000000002E-2</c:v>
                </c:pt>
                <c:pt idx="19372">
                  <c:v>-5.8668199999999997E-2</c:v>
                </c:pt>
                <c:pt idx="19373">
                  <c:v>-6.0156899999999999E-2</c:v>
                </c:pt>
                <c:pt idx="19374">
                  <c:v>-6.1540299999999999E-2</c:v>
                </c:pt>
                <c:pt idx="19375">
                  <c:v>-6.2812599999999996E-2</c:v>
                </c:pt>
                <c:pt idx="19376">
                  <c:v>-6.0227500000000003E-2</c:v>
                </c:pt>
                <c:pt idx="19377">
                  <c:v>-5.7041799999999997E-2</c:v>
                </c:pt>
                <c:pt idx="19378">
                  <c:v>-5.6603899999999999E-2</c:v>
                </c:pt>
                <c:pt idx="19379">
                  <c:v>-6.1257600000000002E-2</c:v>
                </c:pt>
                <c:pt idx="19380">
                  <c:v>-6.7756899999999995E-2</c:v>
                </c:pt>
                <c:pt idx="19381">
                  <c:v>-6.9480700000000006E-2</c:v>
                </c:pt>
                <c:pt idx="19382">
                  <c:v>-6.8847500000000006E-2</c:v>
                </c:pt>
                <c:pt idx="19383">
                  <c:v>-6.5579299999999993E-2</c:v>
                </c:pt>
                <c:pt idx="19384">
                  <c:v>-6.3649300000000006E-2</c:v>
                </c:pt>
                <c:pt idx="19385">
                  <c:v>-6.9620699999999994E-2</c:v>
                </c:pt>
                <c:pt idx="19386">
                  <c:v>-7.4527700000000002E-2</c:v>
                </c:pt>
                <c:pt idx="19387">
                  <c:v>-7.4584700000000004E-2</c:v>
                </c:pt>
                <c:pt idx="19388">
                  <c:v>-7.4153899999999995E-2</c:v>
                </c:pt>
                <c:pt idx="19389">
                  <c:v>-7.7994400000000005E-2</c:v>
                </c:pt>
                <c:pt idx="19390">
                  <c:v>-8.1560099999999996E-2</c:v>
                </c:pt>
                <c:pt idx="19391">
                  <c:v>-9.5490199999999997E-2</c:v>
                </c:pt>
                <c:pt idx="19392">
                  <c:v>-0.104627</c:v>
                </c:pt>
                <c:pt idx="19393">
                  <c:v>-0.10739799999999999</c:v>
                </c:pt>
                <c:pt idx="19394">
                  <c:v>-0.114342</c:v>
                </c:pt>
                <c:pt idx="19395">
                  <c:v>-0.12246799999999999</c:v>
                </c:pt>
                <c:pt idx="19396">
                  <c:v>-0.122339</c:v>
                </c:pt>
                <c:pt idx="19397">
                  <c:v>-0.120046</c:v>
                </c:pt>
                <c:pt idx="19398">
                  <c:v>-0.110092</c:v>
                </c:pt>
                <c:pt idx="19399">
                  <c:v>-0.10446</c:v>
                </c:pt>
                <c:pt idx="19400">
                  <c:v>-0.109362</c:v>
                </c:pt>
                <c:pt idx="19401">
                  <c:v>-0.11612699999999999</c:v>
                </c:pt>
                <c:pt idx="19402">
                  <c:v>-0.11949</c:v>
                </c:pt>
                <c:pt idx="19403">
                  <c:v>-0.12123399999999999</c:v>
                </c:pt>
                <c:pt idx="19404">
                  <c:v>-0.122063</c:v>
                </c:pt>
                <c:pt idx="19405">
                  <c:v>-0.121938</c:v>
                </c:pt>
                <c:pt idx="19406">
                  <c:v>-0.12012100000000001</c:v>
                </c:pt>
                <c:pt idx="19407">
                  <c:v>-0.119689</c:v>
                </c:pt>
                <c:pt idx="19408">
                  <c:v>-0.12350899999999999</c:v>
                </c:pt>
                <c:pt idx="19409">
                  <c:v>-0.132299</c:v>
                </c:pt>
                <c:pt idx="19410">
                  <c:v>-0.13564499999999999</c:v>
                </c:pt>
                <c:pt idx="19411">
                  <c:v>-0.137242</c:v>
                </c:pt>
                <c:pt idx="19412">
                  <c:v>-0.13883100000000001</c:v>
                </c:pt>
                <c:pt idx="19413">
                  <c:v>-0.141902</c:v>
                </c:pt>
                <c:pt idx="19414">
                  <c:v>-0.144676</c:v>
                </c:pt>
                <c:pt idx="19415">
                  <c:v>-0.144897</c:v>
                </c:pt>
                <c:pt idx="19416">
                  <c:v>-0.14682400000000001</c:v>
                </c:pt>
                <c:pt idx="19417">
                  <c:v>-0.15804399999999999</c:v>
                </c:pt>
                <c:pt idx="19418">
                  <c:v>-0.164797</c:v>
                </c:pt>
                <c:pt idx="19419">
                  <c:v>-0.17302200000000001</c:v>
                </c:pt>
                <c:pt idx="19420">
                  <c:v>-0.17823800000000001</c:v>
                </c:pt>
                <c:pt idx="19421">
                  <c:v>-0.18484500000000001</c:v>
                </c:pt>
                <c:pt idx="19422">
                  <c:v>-0.18699199999999999</c:v>
                </c:pt>
                <c:pt idx="19423">
                  <c:v>-0.19231799999999999</c:v>
                </c:pt>
                <c:pt idx="19424">
                  <c:v>-0.193776</c:v>
                </c:pt>
                <c:pt idx="19425">
                  <c:v>-0.18998899999999999</c:v>
                </c:pt>
                <c:pt idx="19426">
                  <c:v>-0.192299</c:v>
                </c:pt>
                <c:pt idx="19427">
                  <c:v>-0.19578599999999999</c:v>
                </c:pt>
                <c:pt idx="19428">
                  <c:v>-0.196495</c:v>
                </c:pt>
                <c:pt idx="19429">
                  <c:v>-0.197185</c:v>
                </c:pt>
                <c:pt idx="19430">
                  <c:v>-0.19908300000000001</c:v>
                </c:pt>
                <c:pt idx="19431">
                  <c:v>-0.197103</c:v>
                </c:pt>
                <c:pt idx="19432">
                  <c:v>-0.193718</c:v>
                </c:pt>
                <c:pt idx="19433">
                  <c:v>-0.18284800000000001</c:v>
                </c:pt>
                <c:pt idx="19434">
                  <c:v>-0.18507199999999999</c:v>
                </c:pt>
                <c:pt idx="19435">
                  <c:v>-0.18801399999999999</c:v>
                </c:pt>
                <c:pt idx="19436">
                  <c:v>-0.195517</c:v>
                </c:pt>
                <c:pt idx="19437">
                  <c:v>-0.19789599999999999</c:v>
                </c:pt>
                <c:pt idx="19438">
                  <c:v>-0.20274</c:v>
                </c:pt>
                <c:pt idx="19439">
                  <c:v>-0.20267399999999999</c:v>
                </c:pt>
                <c:pt idx="19440">
                  <c:v>-0.204627</c:v>
                </c:pt>
                <c:pt idx="19441">
                  <c:v>-0.20524600000000001</c:v>
                </c:pt>
                <c:pt idx="19442">
                  <c:v>-0.208956</c:v>
                </c:pt>
                <c:pt idx="19443">
                  <c:v>-0.214809</c:v>
                </c:pt>
                <c:pt idx="19444">
                  <c:v>-0.22072</c:v>
                </c:pt>
                <c:pt idx="19445">
                  <c:v>-0.22884399999999999</c:v>
                </c:pt>
                <c:pt idx="19446">
                  <c:v>-0.237484</c:v>
                </c:pt>
                <c:pt idx="19447">
                  <c:v>-0.236403</c:v>
                </c:pt>
                <c:pt idx="19448">
                  <c:v>-0.24113899999999999</c:v>
                </c:pt>
                <c:pt idx="19449">
                  <c:v>-0.24571000000000001</c:v>
                </c:pt>
                <c:pt idx="19450">
                  <c:v>-0.25060399999999999</c:v>
                </c:pt>
                <c:pt idx="19451">
                  <c:v>-0.25073400000000001</c:v>
                </c:pt>
                <c:pt idx="19452">
                  <c:v>-0.24806600000000001</c:v>
                </c:pt>
                <c:pt idx="19453">
                  <c:v>-0.24850800000000001</c:v>
                </c:pt>
                <c:pt idx="19454">
                  <c:v>-0.24823999999999999</c:v>
                </c:pt>
                <c:pt idx="19455">
                  <c:v>-0.248056</c:v>
                </c:pt>
                <c:pt idx="19456">
                  <c:v>-0.248665</c:v>
                </c:pt>
                <c:pt idx="19457">
                  <c:v>-0.250587</c:v>
                </c:pt>
                <c:pt idx="19458">
                  <c:v>-0.25017099999999998</c:v>
                </c:pt>
                <c:pt idx="19459">
                  <c:v>-0.252195</c:v>
                </c:pt>
                <c:pt idx="19460">
                  <c:v>-0.256994</c:v>
                </c:pt>
                <c:pt idx="19461">
                  <c:v>-0.25647500000000001</c:v>
                </c:pt>
                <c:pt idx="19462">
                  <c:v>-0.24290500000000001</c:v>
                </c:pt>
                <c:pt idx="19463">
                  <c:v>-0.22847100000000001</c:v>
                </c:pt>
                <c:pt idx="19464">
                  <c:v>-0.22640299999999999</c:v>
                </c:pt>
                <c:pt idx="19465">
                  <c:v>-0.21756500000000001</c:v>
                </c:pt>
                <c:pt idx="19466">
                  <c:v>-0.221522</c:v>
                </c:pt>
                <c:pt idx="19467">
                  <c:v>-0.230042</c:v>
                </c:pt>
                <c:pt idx="19468">
                  <c:v>-0.23272200000000001</c:v>
                </c:pt>
                <c:pt idx="19469">
                  <c:v>-0.23044100000000001</c:v>
                </c:pt>
                <c:pt idx="19470">
                  <c:v>-0.229211</c:v>
                </c:pt>
                <c:pt idx="19471">
                  <c:v>-0.22958000000000001</c:v>
                </c:pt>
                <c:pt idx="19472">
                  <c:v>-0.227932</c:v>
                </c:pt>
                <c:pt idx="19473">
                  <c:v>-0.22691700000000001</c:v>
                </c:pt>
                <c:pt idx="19474">
                  <c:v>-0.22947799999999999</c:v>
                </c:pt>
                <c:pt idx="19475">
                  <c:v>-0.23394799999999999</c:v>
                </c:pt>
                <c:pt idx="19476">
                  <c:v>-0.23826</c:v>
                </c:pt>
                <c:pt idx="19477">
                  <c:v>-0.23589599999999999</c:v>
                </c:pt>
                <c:pt idx="19478">
                  <c:v>-0.23493700000000001</c:v>
                </c:pt>
                <c:pt idx="19479">
                  <c:v>-0.23665700000000001</c:v>
                </c:pt>
                <c:pt idx="19480">
                  <c:v>-0.24287</c:v>
                </c:pt>
                <c:pt idx="19481">
                  <c:v>-0.251772</c:v>
                </c:pt>
                <c:pt idx="19482">
                  <c:v>-0.26311800000000002</c:v>
                </c:pt>
                <c:pt idx="19483">
                  <c:v>-0.26912700000000001</c:v>
                </c:pt>
                <c:pt idx="19484">
                  <c:v>-0.274198</c:v>
                </c:pt>
                <c:pt idx="19485">
                  <c:v>-0.27981600000000001</c:v>
                </c:pt>
                <c:pt idx="19486">
                  <c:v>-0.28639799999999999</c:v>
                </c:pt>
                <c:pt idx="19487">
                  <c:v>-0.293624</c:v>
                </c:pt>
                <c:pt idx="19488">
                  <c:v>-0.29580800000000002</c:v>
                </c:pt>
                <c:pt idx="19489">
                  <c:v>-0.29787999999999998</c:v>
                </c:pt>
                <c:pt idx="19490">
                  <c:v>-0.30452099999999999</c:v>
                </c:pt>
                <c:pt idx="19491">
                  <c:v>-0.311699</c:v>
                </c:pt>
                <c:pt idx="19492">
                  <c:v>-0.32081300000000001</c:v>
                </c:pt>
                <c:pt idx="19493">
                  <c:v>-0.32534200000000002</c:v>
                </c:pt>
                <c:pt idx="19494">
                  <c:v>-0.32879599999999998</c:v>
                </c:pt>
                <c:pt idx="19495">
                  <c:v>-0.33433600000000002</c:v>
                </c:pt>
                <c:pt idx="19496">
                  <c:v>-0.35764200000000002</c:v>
                </c:pt>
                <c:pt idx="19497">
                  <c:v>-0.36588599999999999</c:v>
                </c:pt>
                <c:pt idx="19498">
                  <c:v>-0.37007600000000002</c:v>
                </c:pt>
                <c:pt idx="19499">
                  <c:v>-0.36859900000000001</c:v>
                </c:pt>
                <c:pt idx="19500">
                  <c:v>-0.37153999999999998</c:v>
                </c:pt>
                <c:pt idx="19501">
                  <c:v>-0.375251</c:v>
                </c:pt>
                <c:pt idx="19502">
                  <c:v>-0.38258599999999998</c:v>
                </c:pt>
                <c:pt idx="19503">
                  <c:v>-0.39365299999999998</c:v>
                </c:pt>
                <c:pt idx="19504">
                  <c:v>-0.39858700000000002</c:v>
                </c:pt>
                <c:pt idx="19505">
                  <c:v>-0.39869500000000002</c:v>
                </c:pt>
                <c:pt idx="19506">
                  <c:v>-0.40051599999999998</c:v>
                </c:pt>
                <c:pt idx="19507">
                  <c:v>-0.39969100000000002</c:v>
                </c:pt>
                <c:pt idx="19508">
                  <c:v>-0.40203899999999998</c:v>
                </c:pt>
                <c:pt idx="19509">
                  <c:v>-0.40168399999999999</c:v>
                </c:pt>
                <c:pt idx="19510">
                  <c:v>-0.40083200000000002</c:v>
                </c:pt>
                <c:pt idx="19511">
                  <c:v>-0.40609400000000001</c:v>
                </c:pt>
                <c:pt idx="19512">
                  <c:v>-0.41206300000000001</c:v>
                </c:pt>
                <c:pt idx="19513">
                  <c:v>-0.42203600000000002</c:v>
                </c:pt>
                <c:pt idx="19514">
                  <c:v>-0.41981099999999999</c:v>
                </c:pt>
                <c:pt idx="19515">
                  <c:v>-0.41596899999999998</c:v>
                </c:pt>
                <c:pt idx="19516">
                  <c:v>-0.41332000000000002</c:v>
                </c:pt>
                <c:pt idx="19517">
                  <c:v>-0.411217</c:v>
                </c:pt>
                <c:pt idx="19518">
                  <c:v>-0.41961199999999999</c:v>
                </c:pt>
                <c:pt idx="19519">
                  <c:v>-0.42909000000000003</c:v>
                </c:pt>
                <c:pt idx="19520">
                  <c:v>-0.43187700000000001</c:v>
                </c:pt>
                <c:pt idx="19521">
                  <c:v>-0.42794700000000002</c:v>
                </c:pt>
                <c:pt idx="19522">
                  <c:v>-0.43137999999999999</c:v>
                </c:pt>
                <c:pt idx="19523">
                  <c:v>-0.43675000000000003</c:v>
                </c:pt>
                <c:pt idx="19524">
                  <c:v>-0.44353199999999998</c:v>
                </c:pt>
                <c:pt idx="19525">
                  <c:v>-0.44942399999999999</c:v>
                </c:pt>
                <c:pt idx="19526">
                  <c:v>-0.45499800000000001</c:v>
                </c:pt>
                <c:pt idx="19527">
                  <c:v>-0.45706200000000002</c:v>
                </c:pt>
                <c:pt idx="19528">
                  <c:v>-0.45972200000000002</c:v>
                </c:pt>
                <c:pt idx="19529">
                  <c:v>-0.46000999999999997</c:v>
                </c:pt>
                <c:pt idx="19530">
                  <c:v>-0.46862900000000002</c:v>
                </c:pt>
                <c:pt idx="19531">
                  <c:v>-0.48031699999999999</c:v>
                </c:pt>
                <c:pt idx="19532">
                  <c:v>-0.47748299999999999</c:v>
                </c:pt>
                <c:pt idx="19533">
                  <c:v>-0.47842600000000002</c:v>
                </c:pt>
                <c:pt idx="19534">
                  <c:v>-0.47752899999999998</c:v>
                </c:pt>
                <c:pt idx="19535">
                  <c:v>-0.47852299999999998</c:v>
                </c:pt>
                <c:pt idx="19536">
                  <c:v>-0.47561900000000001</c:v>
                </c:pt>
                <c:pt idx="19537">
                  <c:v>-0.47469499999999998</c:v>
                </c:pt>
                <c:pt idx="19538">
                  <c:v>-0.46648800000000001</c:v>
                </c:pt>
                <c:pt idx="19539">
                  <c:v>-0.45792699999999997</c:v>
                </c:pt>
                <c:pt idx="19540">
                  <c:v>-0.46288800000000002</c:v>
                </c:pt>
                <c:pt idx="19541">
                  <c:v>-0.470273</c:v>
                </c:pt>
                <c:pt idx="19542">
                  <c:v>-0.47453899999999999</c:v>
                </c:pt>
                <c:pt idx="19543">
                  <c:v>-0.471111</c:v>
                </c:pt>
                <c:pt idx="19544">
                  <c:v>-0.46720099999999998</c:v>
                </c:pt>
                <c:pt idx="19545">
                  <c:v>-0.46663199999999999</c:v>
                </c:pt>
                <c:pt idx="19546">
                  <c:v>-0.468227</c:v>
                </c:pt>
                <c:pt idx="19547">
                  <c:v>-0.470383</c:v>
                </c:pt>
                <c:pt idx="19548">
                  <c:v>-0.47039900000000001</c:v>
                </c:pt>
                <c:pt idx="19549">
                  <c:v>-0.47228900000000001</c:v>
                </c:pt>
                <c:pt idx="19550">
                  <c:v>-0.47848600000000002</c:v>
                </c:pt>
                <c:pt idx="19551">
                  <c:v>-0.48969699999999999</c:v>
                </c:pt>
                <c:pt idx="19552">
                  <c:v>-0.497251</c:v>
                </c:pt>
                <c:pt idx="19553">
                  <c:v>-0.49552800000000002</c:v>
                </c:pt>
                <c:pt idx="19554">
                  <c:v>-0.49376599999999998</c:v>
                </c:pt>
                <c:pt idx="19555">
                  <c:v>-0.49293199999999998</c:v>
                </c:pt>
                <c:pt idx="19556">
                  <c:v>-0.49736999999999998</c:v>
                </c:pt>
                <c:pt idx="19557">
                  <c:v>-0.50472499999999998</c:v>
                </c:pt>
                <c:pt idx="19558">
                  <c:v>-0.51148199999999999</c:v>
                </c:pt>
                <c:pt idx="19559">
                  <c:v>-0.51613900000000001</c:v>
                </c:pt>
                <c:pt idx="19560">
                  <c:v>-0.51753300000000002</c:v>
                </c:pt>
                <c:pt idx="19561">
                  <c:v>-0.51554199999999994</c:v>
                </c:pt>
                <c:pt idx="19562">
                  <c:v>-0.51353599999999999</c:v>
                </c:pt>
                <c:pt idx="19563">
                  <c:v>-0.51362399999999997</c:v>
                </c:pt>
                <c:pt idx="19564">
                  <c:v>-0.52269299999999996</c:v>
                </c:pt>
                <c:pt idx="19565">
                  <c:v>-0.53214399999999995</c:v>
                </c:pt>
                <c:pt idx="19566">
                  <c:v>-0.54003199999999996</c:v>
                </c:pt>
                <c:pt idx="19567">
                  <c:v>-0.54322400000000004</c:v>
                </c:pt>
                <c:pt idx="19568">
                  <c:v>-0.53923900000000002</c:v>
                </c:pt>
                <c:pt idx="19569">
                  <c:v>-0.53673099999999996</c:v>
                </c:pt>
                <c:pt idx="19570">
                  <c:v>-0.533914</c:v>
                </c:pt>
                <c:pt idx="19571">
                  <c:v>-0.53278300000000001</c:v>
                </c:pt>
                <c:pt idx="19572">
                  <c:v>-0.53719600000000001</c:v>
                </c:pt>
                <c:pt idx="19573">
                  <c:v>-0.54378000000000004</c:v>
                </c:pt>
                <c:pt idx="19574">
                  <c:v>-0.55490899999999999</c:v>
                </c:pt>
                <c:pt idx="19575">
                  <c:v>-0.57050800000000002</c:v>
                </c:pt>
                <c:pt idx="19576">
                  <c:v>-0.58017799999999997</c:v>
                </c:pt>
                <c:pt idx="19577">
                  <c:v>-0.58070500000000003</c:v>
                </c:pt>
                <c:pt idx="19578">
                  <c:v>-0.58266600000000002</c:v>
                </c:pt>
                <c:pt idx="19579">
                  <c:v>-0.59133400000000003</c:v>
                </c:pt>
                <c:pt idx="19580">
                  <c:v>-0.59753699999999998</c:v>
                </c:pt>
                <c:pt idx="19581">
                  <c:v>-0.59383900000000001</c:v>
                </c:pt>
                <c:pt idx="19582">
                  <c:v>-0.58713599999999999</c:v>
                </c:pt>
                <c:pt idx="19583">
                  <c:v>-0.59097699999999997</c:v>
                </c:pt>
                <c:pt idx="19584">
                  <c:v>-0.59524299999999997</c:v>
                </c:pt>
                <c:pt idx="19585">
                  <c:v>-0.59572000000000003</c:v>
                </c:pt>
                <c:pt idx="19586">
                  <c:v>-0.60257799999999995</c:v>
                </c:pt>
                <c:pt idx="19587">
                  <c:v>-0.61246199999999995</c:v>
                </c:pt>
                <c:pt idx="19588">
                  <c:v>-0.614811</c:v>
                </c:pt>
                <c:pt idx="19589">
                  <c:v>-0.61599199999999998</c:v>
                </c:pt>
                <c:pt idx="19590">
                  <c:v>-0.62821400000000005</c:v>
                </c:pt>
                <c:pt idx="19591">
                  <c:v>-0.64171900000000004</c:v>
                </c:pt>
                <c:pt idx="19592">
                  <c:v>-0.64811200000000002</c:v>
                </c:pt>
                <c:pt idx="19593">
                  <c:v>-0.64444400000000002</c:v>
                </c:pt>
                <c:pt idx="19594">
                  <c:v>-0.63776500000000003</c:v>
                </c:pt>
                <c:pt idx="19595">
                  <c:v>-0.63796900000000001</c:v>
                </c:pt>
                <c:pt idx="19596">
                  <c:v>-0.64420500000000003</c:v>
                </c:pt>
                <c:pt idx="19597">
                  <c:v>-0.64963599999999999</c:v>
                </c:pt>
                <c:pt idx="19598">
                  <c:v>-0.64540299999999995</c:v>
                </c:pt>
                <c:pt idx="19599">
                  <c:v>-0.63377899999999998</c:v>
                </c:pt>
                <c:pt idx="19600">
                  <c:v>-0.61960599999999999</c:v>
                </c:pt>
                <c:pt idx="19601">
                  <c:v>-0.60635799999999995</c:v>
                </c:pt>
                <c:pt idx="19602">
                  <c:v>-0.60326500000000005</c:v>
                </c:pt>
                <c:pt idx="19603">
                  <c:v>-0.60683399999999998</c:v>
                </c:pt>
                <c:pt idx="19604">
                  <c:v>-0.61284499999999997</c:v>
                </c:pt>
                <c:pt idx="19605">
                  <c:v>-0.61760700000000002</c:v>
                </c:pt>
                <c:pt idx="19606">
                  <c:v>-0.61436900000000005</c:v>
                </c:pt>
                <c:pt idx="19607">
                  <c:v>-0.60918799999999995</c:v>
                </c:pt>
                <c:pt idx="19608">
                  <c:v>-0.60941999999999996</c:v>
                </c:pt>
                <c:pt idx="19609">
                  <c:v>-0.613043</c:v>
                </c:pt>
                <c:pt idx="19610">
                  <c:v>-0.61756</c:v>
                </c:pt>
                <c:pt idx="19611">
                  <c:v>-0.62137100000000001</c:v>
                </c:pt>
                <c:pt idx="19612">
                  <c:v>-0.62080000000000002</c:v>
                </c:pt>
                <c:pt idx="19613">
                  <c:v>-0.62309999999999999</c:v>
                </c:pt>
                <c:pt idx="19614">
                  <c:v>-0.62692199999999998</c:v>
                </c:pt>
                <c:pt idx="19615">
                  <c:v>-0.622359</c:v>
                </c:pt>
                <c:pt idx="19616">
                  <c:v>-0.61664300000000005</c:v>
                </c:pt>
                <c:pt idx="19617">
                  <c:v>-0.61651</c:v>
                </c:pt>
                <c:pt idx="19618">
                  <c:v>-0.61971200000000004</c:v>
                </c:pt>
                <c:pt idx="19619">
                  <c:v>-0.62282599999999999</c:v>
                </c:pt>
                <c:pt idx="19620">
                  <c:v>-0.62431700000000001</c:v>
                </c:pt>
                <c:pt idx="19621">
                  <c:v>-0.624336</c:v>
                </c:pt>
                <c:pt idx="19622">
                  <c:v>-0.62534699999999999</c:v>
                </c:pt>
                <c:pt idx="19623">
                  <c:v>-0.62456699999999998</c:v>
                </c:pt>
                <c:pt idx="19624">
                  <c:v>-0.62578699999999998</c:v>
                </c:pt>
                <c:pt idx="19625">
                  <c:v>-0.63267499999999999</c:v>
                </c:pt>
                <c:pt idx="19626">
                  <c:v>-0.63741300000000001</c:v>
                </c:pt>
                <c:pt idx="19627">
                  <c:v>-0.63318300000000005</c:v>
                </c:pt>
                <c:pt idx="19628">
                  <c:v>-0.62771699999999997</c:v>
                </c:pt>
                <c:pt idx="19629">
                  <c:v>-0.63173199999999996</c:v>
                </c:pt>
                <c:pt idx="19630">
                  <c:v>-0.63128799999999996</c:v>
                </c:pt>
                <c:pt idx="19631">
                  <c:v>-0.63263000000000003</c:v>
                </c:pt>
                <c:pt idx="19632">
                  <c:v>-0.63044800000000001</c:v>
                </c:pt>
                <c:pt idx="19633">
                  <c:v>-0.62743300000000002</c:v>
                </c:pt>
                <c:pt idx="19634">
                  <c:v>-0.62899099999999997</c:v>
                </c:pt>
                <c:pt idx="19635">
                  <c:v>-0.63197800000000004</c:v>
                </c:pt>
                <c:pt idx="19636">
                  <c:v>-0.63162700000000005</c:v>
                </c:pt>
                <c:pt idx="19637">
                  <c:v>-0.63122400000000001</c:v>
                </c:pt>
                <c:pt idx="19638">
                  <c:v>-0.63243099999999997</c:v>
                </c:pt>
                <c:pt idx="19639">
                  <c:v>-0.63305</c:v>
                </c:pt>
                <c:pt idx="19640">
                  <c:v>-0.63494399999999995</c:v>
                </c:pt>
                <c:pt idx="19641">
                  <c:v>-0.63505999999999996</c:v>
                </c:pt>
                <c:pt idx="19642">
                  <c:v>-0.63922199999999996</c:v>
                </c:pt>
                <c:pt idx="19643">
                  <c:v>-0.64609399999999995</c:v>
                </c:pt>
                <c:pt idx="19644">
                  <c:v>-0.64451499999999995</c:v>
                </c:pt>
                <c:pt idx="19645">
                  <c:v>-0.64307199999999998</c:v>
                </c:pt>
                <c:pt idx="19646">
                  <c:v>-0.64025900000000002</c:v>
                </c:pt>
                <c:pt idx="19647">
                  <c:v>-0.640204</c:v>
                </c:pt>
                <c:pt idx="19648">
                  <c:v>-0.63773100000000005</c:v>
                </c:pt>
                <c:pt idx="19649">
                  <c:v>-0.64184799999999997</c:v>
                </c:pt>
                <c:pt idx="19650">
                  <c:v>-0.64965899999999999</c:v>
                </c:pt>
                <c:pt idx="19651">
                  <c:v>-0.64964500000000003</c:v>
                </c:pt>
                <c:pt idx="19652">
                  <c:v>-0.64378299999999999</c:v>
                </c:pt>
                <c:pt idx="19653">
                  <c:v>-0.63941899999999996</c:v>
                </c:pt>
                <c:pt idx="19654">
                  <c:v>-0.636432</c:v>
                </c:pt>
                <c:pt idx="19655">
                  <c:v>-0.63197800000000004</c:v>
                </c:pt>
                <c:pt idx="19656">
                  <c:v>-0.63021099999999997</c:v>
                </c:pt>
                <c:pt idx="19657">
                  <c:v>-0.62750099999999998</c:v>
                </c:pt>
                <c:pt idx="19658">
                  <c:v>-0.62528300000000003</c:v>
                </c:pt>
                <c:pt idx="19659">
                  <c:v>-0.62857799999999997</c:v>
                </c:pt>
                <c:pt idx="19660">
                  <c:v>-0.63129400000000002</c:v>
                </c:pt>
                <c:pt idx="19661">
                  <c:v>-0.63296600000000003</c:v>
                </c:pt>
                <c:pt idx="19662">
                  <c:v>-0.62934100000000004</c:v>
                </c:pt>
                <c:pt idx="19663">
                  <c:v>-0.62234400000000001</c:v>
                </c:pt>
                <c:pt idx="19664">
                  <c:v>-0.61541599999999996</c:v>
                </c:pt>
                <c:pt idx="19665">
                  <c:v>-0.60977000000000003</c:v>
                </c:pt>
                <c:pt idx="19666">
                  <c:v>-0.60361600000000004</c:v>
                </c:pt>
                <c:pt idx="19667">
                  <c:v>-0.59938499999999995</c:v>
                </c:pt>
                <c:pt idx="19668">
                  <c:v>-0.60067499999999996</c:v>
                </c:pt>
                <c:pt idx="19669">
                  <c:v>-0.60537799999999997</c:v>
                </c:pt>
                <c:pt idx="19670">
                  <c:v>-0.600858</c:v>
                </c:pt>
                <c:pt idx="19671">
                  <c:v>-0.59537600000000002</c:v>
                </c:pt>
                <c:pt idx="19672">
                  <c:v>-0.59374400000000005</c:v>
                </c:pt>
                <c:pt idx="19673">
                  <c:v>-0.59977199999999997</c:v>
                </c:pt>
                <c:pt idx="19674">
                  <c:v>-0.61463999999999996</c:v>
                </c:pt>
                <c:pt idx="19675">
                  <c:v>-0.63663999999999998</c:v>
                </c:pt>
                <c:pt idx="19676">
                  <c:v>-0.65578800000000004</c:v>
                </c:pt>
                <c:pt idx="19677">
                  <c:v>-0.65578199999999998</c:v>
                </c:pt>
                <c:pt idx="19678">
                  <c:v>-0.65025100000000002</c:v>
                </c:pt>
                <c:pt idx="19679">
                  <c:v>-0.63712800000000003</c:v>
                </c:pt>
                <c:pt idx="19680">
                  <c:v>-0.63218399999999997</c:v>
                </c:pt>
                <c:pt idx="19681">
                  <c:v>-0.63106799999999996</c:v>
                </c:pt>
                <c:pt idx="19682">
                  <c:v>-0.63581900000000002</c:v>
                </c:pt>
                <c:pt idx="19683">
                  <c:v>-0.63804099999999997</c:v>
                </c:pt>
                <c:pt idx="19684">
                  <c:v>-0.64175599999999999</c:v>
                </c:pt>
                <c:pt idx="19685">
                  <c:v>-0.64599300000000004</c:v>
                </c:pt>
                <c:pt idx="19686">
                  <c:v>-0.64827000000000001</c:v>
                </c:pt>
                <c:pt idx="19687">
                  <c:v>-0.65085899999999997</c:v>
                </c:pt>
                <c:pt idx="19688">
                  <c:v>-0.65761800000000004</c:v>
                </c:pt>
                <c:pt idx="19689">
                  <c:v>-0.658551</c:v>
                </c:pt>
                <c:pt idx="19690">
                  <c:v>-0.65982499999999999</c:v>
                </c:pt>
                <c:pt idx="19691">
                  <c:v>-0.65818900000000002</c:v>
                </c:pt>
                <c:pt idx="19692">
                  <c:v>-0.65824899999999997</c:v>
                </c:pt>
                <c:pt idx="19693">
                  <c:v>-0.65790099999999996</c:v>
                </c:pt>
                <c:pt idx="19694">
                  <c:v>-0.65310800000000002</c:v>
                </c:pt>
                <c:pt idx="19695">
                  <c:v>-0.65348200000000001</c:v>
                </c:pt>
                <c:pt idx="19696">
                  <c:v>-0.65242100000000003</c:v>
                </c:pt>
                <c:pt idx="19697">
                  <c:v>-0.65325299999999997</c:v>
                </c:pt>
                <c:pt idx="19698">
                  <c:v>-0.65481599999999995</c:v>
                </c:pt>
                <c:pt idx="19699">
                  <c:v>-0.65267399999999998</c:v>
                </c:pt>
                <c:pt idx="19700">
                  <c:v>-0.64658400000000005</c:v>
                </c:pt>
                <c:pt idx="19701">
                  <c:v>-0.63252799999999998</c:v>
                </c:pt>
                <c:pt idx="19702">
                  <c:v>-0.62135300000000004</c:v>
                </c:pt>
                <c:pt idx="19703">
                  <c:v>-0.61343199999999998</c:v>
                </c:pt>
                <c:pt idx="19704">
                  <c:v>-0.61171900000000001</c:v>
                </c:pt>
                <c:pt idx="19705">
                  <c:v>-0.61496499999999998</c:v>
                </c:pt>
                <c:pt idx="19706">
                  <c:v>-0.61795500000000003</c:v>
                </c:pt>
                <c:pt idx="19707">
                  <c:v>-0.61358199999999996</c:v>
                </c:pt>
                <c:pt idx="19708">
                  <c:v>-0.61513499999999999</c:v>
                </c:pt>
                <c:pt idx="19709">
                  <c:v>-0.61959500000000001</c:v>
                </c:pt>
                <c:pt idx="19710">
                  <c:v>-0.62087499999999995</c:v>
                </c:pt>
                <c:pt idx="19711">
                  <c:v>-0.61807100000000004</c:v>
                </c:pt>
                <c:pt idx="19712">
                  <c:v>-0.61624999999999996</c:v>
                </c:pt>
                <c:pt idx="19713">
                  <c:v>-0.61434100000000003</c:v>
                </c:pt>
                <c:pt idx="19714">
                  <c:v>-0.61212999999999995</c:v>
                </c:pt>
                <c:pt idx="19715">
                  <c:v>-0.60633800000000004</c:v>
                </c:pt>
                <c:pt idx="19716">
                  <c:v>-0.60364499999999999</c:v>
                </c:pt>
                <c:pt idx="19717">
                  <c:v>-0.60334699999999997</c:v>
                </c:pt>
                <c:pt idx="19718">
                  <c:v>-0.601858</c:v>
                </c:pt>
                <c:pt idx="19719">
                  <c:v>-0.59492299999999998</c:v>
                </c:pt>
                <c:pt idx="19720">
                  <c:v>-0.59217799999999998</c:v>
                </c:pt>
                <c:pt idx="19721">
                  <c:v>-0.60083299999999995</c:v>
                </c:pt>
                <c:pt idx="19722">
                  <c:v>-0.60589599999999999</c:v>
                </c:pt>
                <c:pt idx="19723">
                  <c:v>-0.60674600000000001</c:v>
                </c:pt>
                <c:pt idx="19724">
                  <c:v>-0.607043</c:v>
                </c:pt>
                <c:pt idx="19725">
                  <c:v>-0.611487</c:v>
                </c:pt>
                <c:pt idx="19726">
                  <c:v>-0.614676</c:v>
                </c:pt>
                <c:pt idx="19727">
                  <c:v>-0.61649100000000001</c:v>
                </c:pt>
                <c:pt idx="19728">
                  <c:v>-0.61594800000000005</c:v>
                </c:pt>
                <c:pt idx="19729">
                  <c:v>-0.60990100000000003</c:v>
                </c:pt>
                <c:pt idx="19730">
                  <c:v>-0.59838100000000005</c:v>
                </c:pt>
                <c:pt idx="19731">
                  <c:v>-0.58918999999999999</c:v>
                </c:pt>
                <c:pt idx="19732">
                  <c:v>-0.58913199999999999</c:v>
                </c:pt>
                <c:pt idx="19733">
                  <c:v>-0.58745999999999998</c:v>
                </c:pt>
                <c:pt idx="19734">
                  <c:v>-0.58039099999999999</c:v>
                </c:pt>
                <c:pt idx="19735">
                  <c:v>-0.57619399999999998</c:v>
                </c:pt>
                <c:pt idx="19736">
                  <c:v>-0.58091199999999998</c:v>
                </c:pt>
                <c:pt idx="19737">
                  <c:v>-0.58666099999999999</c:v>
                </c:pt>
                <c:pt idx="19738">
                  <c:v>-0.589727</c:v>
                </c:pt>
                <c:pt idx="19739">
                  <c:v>-0.59280600000000006</c:v>
                </c:pt>
                <c:pt idx="19740">
                  <c:v>-0.595086</c:v>
                </c:pt>
                <c:pt idx="19741">
                  <c:v>-0.59506300000000001</c:v>
                </c:pt>
                <c:pt idx="19742">
                  <c:v>-0.59285500000000002</c:v>
                </c:pt>
                <c:pt idx="19743">
                  <c:v>-0.58913499999999996</c:v>
                </c:pt>
                <c:pt idx="19744">
                  <c:v>-0.58267400000000003</c:v>
                </c:pt>
                <c:pt idx="19745">
                  <c:v>-0.57525999999999999</c:v>
                </c:pt>
                <c:pt idx="19746">
                  <c:v>-0.58011299999999999</c:v>
                </c:pt>
                <c:pt idx="19747">
                  <c:v>-0.59232099999999999</c:v>
                </c:pt>
                <c:pt idx="19748">
                  <c:v>-0.58517799999999998</c:v>
                </c:pt>
                <c:pt idx="19749">
                  <c:v>-0.57408800000000004</c:v>
                </c:pt>
                <c:pt idx="19750">
                  <c:v>-0.56235500000000005</c:v>
                </c:pt>
                <c:pt idx="19751">
                  <c:v>-0.55671899999999996</c:v>
                </c:pt>
                <c:pt idx="19752">
                  <c:v>-0.54999100000000001</c:v>
                </c:pt>
                <c:pt idx="19753">
                  <c:v>-0.544211</c:v>
                </c:pt>
                <c:pt idx="19754">
                  <c:v>-0.53821099999999999</c:v>
                </c:pt>
                <c:pt idx="19755">
                  <c:v>-0.535304</c:v>
                </c:pt>
                <c:pt idx="19756">
                  <c:v>-0.53717000000000004</c:v>
                </c:pt>
                <c:pt idx="19757">
                  <c:v>-0.53636600000000001</c:v>
                </c:pt>
                <c:pt idx="19758">
                  <c:v>-0.52846499999999996</c:v>
                </c:pt>
                <c:pt idx="19759">
                  <c:v>-0.530142</c:v>
                </c:pt>
                <c:pt idx="19760">
                  <c:v>-0.526061</c:v>
                </c:pt>
                <c:pt idx="19761">
                  <c:v>-0.53213900000000003</c:v>
                </c:pt>
                <c:pt idx="19762">
                  <c:v>-0.52784299999999995</c:v>
                </c:pt>
                <c:pt idx="19763">
                  <c:v>-0.53321099999999999</c:v>
                </c:pt>
                <c:pt idx="19764">
                  <c:v>-0.53604799999999997</c:v>
                </c:pt>
                <c:pt idx="19765">
                  <c:v>-0.53644099999999995</c:v>
                </c:pt>
                <c:pt idx="19766">
                  <c:v>-0.52805299999999999</c:v>
                </c:pt>
                <c:pt idx="19767">
                  <c:v>-0.51898100000000003</c:v>
                </c:pt>
                <c:pt idx="19768">
                  <c:v>-0.513181</c:v>
                </c:pt>
                <c:pt idx="19769">
                  <c:v>-0.51073500000000005</c:v>
                </c:pt>
                <c:pt idx="19770">
                  <c:v>-0.50395500000000004</c:v>
                </c:pt>
                <c:pt idx="19771">
                  <c:v>-0.49843799999999999</c:v>
                </c:pt>
                <c:pt idx="19772">
                  <c:v>-0.48743199999999998</c:v>
                </c:pt>
                <c:pt idx="19773">
                  <c:v>-0.48929499999999998</c:v>
                </c:pt>
                <c:pt idx="19774">
                  <c:v>-0.485869</c:v>
                </c:pt>
                <c:pt idx="19775">
                  <c:v>-0.48208499999999999</c:v>
                </c:pt>
                <c:pt idx="19776">
                  <c:v>-0.47778799999999999</c:v>
                </c:pt>
                <c:pt idx="19777">
                  <c:v>-0.47795599999999999</c:v>
                </c:pt>
                <c:pt idx="19778">
                  <c:v>-0.47472900000000001</c:v>
                </c:pt>
                <c:pt idx="19779">
                  <c:v>-0.46909600000000001</c:v>
                </c:pt>
                <c:pt idx="19780">
                  <c:v>-0.46016800000000002</c:v>
                </c:pt>
                <c:pt idx="19781">
                  <c:v>-0.46177200000000002</c:v>
                </c:pt>
                <c:pt idx="19782">
                  <c:v>-0.46670699999999998</c:v>
                </c:pt>
                <c:pt idx="19783">
                  <c:v>-0.464202</c:v>
                </c:pt>
                <c:pt idx="19784">
                  <c:v>-0.46305800000000003</c:v>
                </c:pt>
                <c:pt idx="19785">
                  <c:v>-0.46378599999999998</c:v>
                </c:pt>
                <c:pt idx="19786">
                  <c:v>-0.46157500000000001</c:v>
                </c:pt>
                <c:pt idx="19787">
                  <c:v>-0.453955</c:v>
                </c:pt>
                <c:pt idx="19788">
                  <c:v>-0.44921299999999997</c:v>
                </c:pt>
                <c:pt idx="19789">
                  <c:v>-0.44615100000000002</c:v>
                </c:pt>
                <c:pt idx="19790">
                  <c:v>-0.44577600000000001</c:v>
                </c:pt>
                <c:pt idx="19791">
                  <c:v>-0.44406299999999999</c:v>
                </c:pt>
                <c:pt idx="19792">
                  <c:v>-0.44870399999999999</c:v>
                </c:pt>
                <c:pt idx="19793">
                  <c:v>-0.44972899999999999</c:v>
                </c:pt>
                <c:pt idx="19794">
                  <c:v>-0.44961600000000002</c:v>
                </c:pt>
                <c:pt idx="19795">
                  <c:v>-0.44572899999999999</c:v>
                </c:pt>
                <c:pt idx="19796">
                  <c:v>-0.44427800000000001</c:v>
                </c:pt>
                <c:pt idx="19797">
                  <c:v>-0.44671</c:v>
                </c:pt>
                <c:pt idx="19798">
                  <c:v>-0.44794899999999999</c:v>
                </c:pt>
                <c:pt idx="19799">
                  <c:v>-0.44368400000000002</c:v>
                </c:pt>
                <c:pt idx="19800">
                  <c:v>-0.44112600000000002</c:v>
                </c:pt>
                <c:pt idx="19801">
                  <c:v>-0.43965100000000001</c:v>
                </c:pt>
                <c:pt idx="19802">
                  <c:v>-0.44391599999999998</c:v>
                </c:pt>
                <c:pt idx="19803">
                  <c:v>-0.44916499999999998</c:v>
                </c:pt>
                <c:pt idx="19804">
                  <c:v>-0.45339099999999999</c:v>
                </c:pt>
                <c:pt idx="19805">
                  <c:v>-0.45597799999999999</c:v>
                </c:pt>
                <c:pt idx="19806">
                  <c:v>-0.45310099999999998</c:v>
                </c:pt>
                <c:pt idx="19807">
                  <c:v>-0.456395</c:v>
                </c:pt>
                <c:pt idx="19808">
                  <c:v>-0.46135300000000001</c:v>
                </c:pt>
                <c:pt idx="19809">
                  <c:v>-0.46468900000000002</c:v>
                </c:pt>
                <c:pt idx="19810">
                  <c:v>-0.47659600000000002</c:v>
                </c:pt>
                <c:pt idx="19811">
                  <c:v>-0.48851</c:v>
                </c:pt>
                <c:pt idx="19812">
                  <c:v>-0.49245899999999998</c:v>
                </c:pt>
                <c:pt idx="19813">
                  <c:v>-0.48879099999999998</c:v>
                </c:pt>
                <c:pt idx="19814">
                  <c:v>-0.48596800000000001</c:v>
                </c:pt>
                <c:pt idx="19815">
                  <c:v>-0.4829</c:v>
                </c:pt>
                <c:pt idx="19816">
                  <c:v>-0.48353200000000002</c:v>
                </c:pt>
                <c:pt idx="19817">
                  <c:v>-0.49159799999999998</c:v>
                </c:pt>
                <c:pt idx="19818">
                  <c:v>-0.49577399999999999</c:v>
                </c:pt>
                <c:pt idx="19819">
                  <c:v>-0.49745699999999998</c:v>
                </c:pt>
                <c:pt idx="19820">
                  <c:v>-0.50030600000000003</c:v>
                </c:pt>
                <c:pt idx="19821">
                  <c:v>-0.50080100000000005</c:v>
                </c:pt>
                <c:pt idx="19822">
                  <c:v>-0.49543700000000002</c:v>
                </c:pt>
                <c:pt idx="19823">
                  <c:v>-0.50239500000000004</c:v>
                </c:pt>
                <c:pt idx="19824">
                  <c:v>-0.51297700000000002</c:v>
                </c:pt>
                <c:pt idx="19825">
                  <c:v>-0.514378</c:v>
                </c:pt>
                <c:pt idx="19826">
                  <c:v>-0.516011</c:v>
                </c:pt>
                <c:pt idx="19827">
                  <c:v>-0.52070000000000005</c:v>
                </c:pt>
                <c:pt idx="19828">
                  <c:v>-0.523366</c:v>
                </c:pt>
                <c:pt idx="19829">
                  <c:v>-0.52153799999999995</c:v>
                </c:pt>
                <c:pt idx="19830">
                  <c:v>-0.51890800000000004</c:v>
                </c:pt>
                <c:pt idx="19831">
                  <c:v>-0.518235</c:v>
                </c:pt>
                <c:pt idx="19832">
                  <c:v>-0.51891699999999996</c:v>
                </c:pt>
                <c:pt idx="19833">
                  <c:v>-0.51919800000000005</c:v>
                </c:pt>
                <c:pt idx="19834">
                  <c:v>-0.51504300000000003</c:v>
                </c:pt>
                <c:pt idx="19835">
                  <c:v>-0.50681600000000004</c:v>
                </c:pt>
                <c:pt idx="19836">
                  <c:v>-0.50990899999999995</c:v>
                </c:pt>
                <c:pt idx="19837">
                  <c:v>-0.51782099999999998</c:v>
                </c:pt>
                <c:pt idx="19838">
                  <c:v>-0.51719400000000004</c:v>
                </c:pt>
                <c:pt idx="19839">
                  <c:v>-0.51192899999999997</c:v>
                </c:pt>
                <c:pt idx="19840">
                  <c:v>-0.50848700000000002</c:v>
                </c:pt>
                <c:pt idx="19841">
                  <c:v>-0.50727199999999995</c:v>
                </c:pt>
                <c:pt idx="19842">
                  <c:v>-0.50976299999999997</c:v>
                </c:pt>
                <c:pt idx="19843">
                  <c:v>-0.52565899999999999</c:v>
                </c:pt>
                <c:pt idx="19844">
                  <c:v>-0.54822899999999997</c:v>
                </c:pt>
                <c:pt idx="19845">
                  <c:v>-0.56026200000000004</c:v>
                </c:pt>
                <c:pt idx="19846">
                  <c:v>-0.55514600000000003</c:v>
                </c:pt>
                <c:pt idx="19847">
                  <c:v>-0.54669900000000005</c:v>
                </c:pt>
                <c:pt idx="19848">
                  <c:v>-0.54206200000000004</c:v>
                </c:pt>
                <c:pt idx="19849">
                  <c:v>-0.54496199999999995</c:v>
                </c:pt>
                <c:pt idx="19850">
                  <c:v>-0.558253</c:v>
                </c:pt>
                <c:pt idx="19851">
                  <c:v>-0.57058399999999998</c:v>
                </c:pt>
                <c:pt idx="19852">
                  <c:v>-0.57310099999999997</c:v>
                </c:pt>
                <c:pt idx="19853">
                  <c:v>-0.569658</c:v>
                </c:pt>
                <c:pt idx="19854">
                  <c:v>-0.56756399999999996</c:v>
                </c:pt>
                <c:pt idx="19855">
                  <c:v>-0.56887500000000002</c:v>
                </c:pt>
                <c:pt idx="19856">
                  <c:v>-0.57203499999999996</c:v>
                </c:pt>
                <c:pt idx="19857">
                  <c:v>-0.57586999999999999</c:v>
                </c:pt>
                <c:pt idx="19858">
                  <c:v>-0.58065699999999998</c:v>
                </c:pt>
                <c:pt idx="19859">
                  <c:v>-0.58684599999999998</c:v>
                </c:pt>
                <c:pt idx="19860">
                  <c:v>-0.58960299999999999</c:v>
                </c:pt>
                <c:pt idx="19861">
                  <c:v>-0.60125399999999996</c:v>
                </c:pt>
                <c:pt idx="19862">
                  <c:v>-0.61391899999999999</c:v>
                </c:pt>
                <c:pt idx="19863">
                  <c:v>-0.61779099999999998</c:v>
                </c:pt>
                <c:pt idx="19864">
                  <c:v>-0.61982700000000002</c:v>
                </c:pt>
                <c:pt idx="19865">
                  <c:v>-0.62015100000000001</c:v>
                </c:pt>
                <c:pt idx="19866">
                  <c:v>-0.61902699999999999</c:v>
                </c:pt>
                <c:pt idx="19867">
                  <c:v>-0.62056699999999998</c:v>
                </c:pt>
                <c:pt idx="19868">
                  <c:v>-0.62567799999999996</c:v>
                </c:pt>
                <c:pt idx="19869">
                  <c:v>-0.63168199999999997</c:v>
                </c:pt>
                <c:pt idx="19870">
                  <c:v>-0.63241199999999997</c:v>
                </c:pt>
                <c:pt idx="19871">
                  <c:v>-0.62993600000000005</c:v>
                </c:pt>
                <c:pt idx="19872">
                  <c:v>-0.630768</c:v>
                </c:pt>
                <c:pt idx="19873">
                  <c:v>-0.63064900000000002</c:v>
                </c:pt>
                <c:pt idx="19874">
                  <c:v>-0.62914000000000003</c:v>
                </c:pt>
                <c:pt idx="19875">
                  <c:v>-0.62849100000000002</c:v>
                </c:pt>
                <c:pt idx="19876">
                  <c:v>-0.62997199999999998</c:v>
                </c:pt>
                <c:pt idx="19877">
                  <c:v>-0.63608799999999999</c:v>
                </c:pt>
                <c:pt idx="19878">
                  <c:v>-0.64308399999999999</c:v>
                </c:pt>
                <c:pt idx="19879">
                  <c:v>-0.64968099999999995</c:v>
                </c:pt>
                <c:pt idx="19880">
                  <c:v>-0.651034</c:v>
                </c:pt>
                <c:pt idx="19881">
                  <c:v>-0.64900899999999995</c:v>
                </c:pt>
                <c:pt idx="19882">
                  <c:v>-0.66274599999999995</c:v>
                </c:pt>
                <c:pt idx="19883">
                  <c:v>-0.68117000000000005</c:v>
                </c:pt>
                <c:pt idx="19884">
                  <c:v>-0.68890600000000002</c:v>
                </c:pt>
                <c:pt idx="19885">
                  <c:v>-0.69832399999999994</c:v>
                </c:pt>
                <c:pt idx="19886">
                  <c:v>-0.70034700000000005</c:v>
                </c:pt>
                <c:pt idx="19887">
                  <c:v>-0.69987200000000005</c:v>
                </c:pt>
                <c:pt idx="19888">
                  <c:v>-0.70554899999999998</c:v>
                </c:pt>
                <c:pt idx="19889">
                  <c:v>-0.71756799999999998</c:v>
                </c:pt>
                <c:pt idx="19890">
                  <c:v>-0.72955300000000001</c:v>
                </c:pt>
                <c:pt idx="19891">
                  <c:v>-0.73456999999999995</c:v>
                </c:pt>
                <c:pt idx="19892">
                  <c:v>-0.73503700000000005</c:v>
                </c:pt>
                <c:pt idx="19893">
                  <c:v>-0.73616199999999998</c:v>
                </c:pt>
                <c:pt idx="19894">
                  <c:v>-0.75218799999999997</c:v>
                </c:pt>
                <c:pt idx="19895">
                  <c:v>-0.77112700000000001</c:v>
                </c:pt>
                <c:pt idx="19896">
                  <c:v>-0.77656899999999995</c:v>
                </c:pt>
                <c:pt idx="19897">
                  <c:v>-0.77934099999999995</c:v>
                </c:pt>
                <c:pt idx="19898">
                  <c:v>-0.78230100000000002</c:v>
                </c:pt>
                <c:pt idx="19899">
                  <c:v>-0.79064599999999996</c:v>
                </c:pt>
                <c:pt idx="19900">
                  <c:v>-0.79636600000000002</c:v>
                </c:pt>
                <c:pt idx="19901">
                  <c:v>-0.79655600000000004</c:v>
                </c:pt>
                <c:pt idx="19902">
                  <c:v>-0.80276999999999998</c:v>
                </c:pt>
                <c:pt idx="19903">
                  <c:v>-0.81442199999999998</c:v>
                </c:pt>
                <c:pt idx="19904">
                  <c:v>-0.81994400000000001</c:v>
                </c:pt>
                <c:pt idx="19905">
                  <c:v>-0.82133400000000001</c:v>
                </c:pt>
                <c:pt idx="19906">
                  <c:v>-0.81933299999999998</c:v>
                </c:pt>
                <c:pt idx="19907">
                  <c:v>-0.81838599999999995</c:v>
                </c:pt>
                <c:pt idx="19908">
                  <c:v>-0.81811</c:v>
                </c:pt>
                <c:pt idx="19909">
                  <c:v>-0.82255199999999995</c:v>
                </c:pt>
                <c:pt idx="19910">
                  <c:v>-0.82889199999999996</c:v>
                </c:pt>
                <c:pt idx="19911">
                  <c:v>-0.83389800000000003</c:v>
                </c:pt>
                <c:pt idx="19912">
                  <c:v>-0.835762</c:v>
                </c:pt>
                <c:pt idx="19913">
                  <c:v>-0.83383799999999997</c:v>
                </c:pt>
                <c:pt idx="19914">
                  <c:v>-0.82982800000000001</c:v>
                </c:pt>
                <c:pt idx="19915">
                  <c:v>-0.831349</c:v>
                </c:pt>
                <c:pt idx="19916">
                  <c:v>-0.83381000000000005</c:v>
                </c:pt>
                <c:pt idx="19917">
                  <c:v>-0.83694500000000005</c:v>
                </c:pt>
                <c:pt idx="19918">
                  <c:v>-0.84129799999999999</c:v>
                </c:pt>
                <c:pt idx="19919">
                  <c:v>-0.848001</c:v>
                </c:pt>
                <c:pt idx="19920">
                  <c:v>-0.85009000000000001</c:v>
                </c:pt>
                <c:pt idx="19921">
                  <c:v>-0.84936599999999995</c:v>
                </c:pt>
                <c:pt idx="19922">
                  <c:v>-0.85912599999999995</c:v>
                </c:pt>
                <c:pt idx="19923">
                  <c:v>-0.86502199999999996</c:v>
                </c:pt>
                <c:pt idx="19924">
                  <c:v>-0.86266200000000004</c:v>
                </c:pt>
                <c:pt idx="19925">
                  <c:v>-0.86160599999999998</c:v>
                </c:pt>
                <c:pt idx="19926">
                  <c:v>-0.87063800000000002</c:v>
                </c:pt>
                <c:pt idx="19927">
                  <c:v>-0.87892999999999999</c:v>
                </c:pt>
                <c:pt idx="19928">
                  <c:v>-0.88311799999999996</c:v>
                </c:pt>
                <c:pt idx="19929">
                  <c:v>-0.88957600000000003</c:v>
                </c:pt>
                <c:pt idx="19930">
                  <c:v>-0.89574600000000004</c:v>
                </c:pt>
                <c:pt idx="19931">
                  <c:v>-0.90361999999999998</c:v>
                </c:pt>
                <c:pt idx="19932">
                  <c:v>-0.90746499999999997</c:v>
                </c:pt>
                <c:pt idx="19933">
                  <c:v>-0.91368899999999997</c:v>
                </c:pt>
                <c:pt idx="19934">
                  <c:v>-0.91554000000000002</c:v>
                </c:pt>
                <c:pt idx="19935">
                  <c:v>-0.918292</c:v>
                </c:pt>
                <c:pt idx="19936">
                  <c:v>-0.91690199999999999</c:v>
                </c:pt>
                <c:pt idx="19937">
                  <c:v>-0.92305300000000001</c:v>
                </c:pt>
                <c:pt idx="19938">
                  <c:v>-0.92829799999999996</c:v>
                </c:pt>
                <c:pt idx="19939">
                  <c:v>-0.93467800000000001</c:v>
                </c:pt>
                <c:pt idx="19940">
                  <c:v>-0.94206699999999999</c:v>
                </c:pt>
                <c:pt idx="19941">
                  <c:v>-0.93818100000000004</c:v>
                </c:pt>
                <c:pt idx="19942">
                  <c:v>-0.94018699999999999</c:v>
                </c:pt>
                <c:pt idx="19943">
                  <c:v>-0.93415000000000004</c:v>
                </c:pt>
                <c:pt idx="19944">
                  <c:v>-0.93497799999999998</c:v>
                </c:pt>
                <c:pt idx="19945">
                  <c:v>-0.93878499999999998</c:v>
                </c:pt>
                <c:pt idx="19946">
                  <c:v>-0.94513899999999995</c:v>
                </c:pt>
                <c:pt idx="19947">
                  <c:v>-0.94580200000000003</c:v>
                </c:pt>
                <c:pt idx="19948">
                  <c:v>-0.94645299999999999</c:v>
                </c:pt>
                <c:pt idx="19949">
                  <c:v>-0.94867100000000004</c:v>
                </c:pt>
                <c:pt idx="19950">
                  <c:v>-0.95699999999999996</c:v>
                </c:pt>
                <c:pt idx="19951">
                  <c:v>-0.96320600000000001</c:v>
                </c:pt>
                <c:pt idx="19952">
                  <c:v>-0.96407100000000001</c:v>
                </c:pt>
                <c:pt idx="19953">
                  <c:v>-0.96760699999999999</c:v>
                </c:pt>
                <c:pt idx="19954">
                  <c:v>-0.97401599999999999</c:v>
                </c:pt>
                <c:pt idx="19955">
                  <c:v>-0.98228700000000002</c:v>
                </c:pt>
                <c:pt idx="19956">
                  <c:v>-0.98319599999999996</c:v>
                </c:pt>
                <c:pt idx="19957">
                  <c:v>-0.97563900000000003</c:v>
                </c:pt>
                <c:pt idx="19958">
                  <c:v>-0.96869799999999995</c:v>
                </c:pt>
                <c:pt idx="19959">
                  <c:v>-0.96387400000000001</c:v>
                </c:pt>
                <c:pt idx="19960">
                  <c:v>-0.96413099999999996</c:v>
                </c:pt>
                <c:pt idx="19961">
                  <c:v>-0.96541399999999999</c:v>
                </c:pt>
                <c:pt idx="19962">
                  <c:v>-0.96763900000000003</c:v>
                </c:pt>
                <c:pt idx="19963">
                  <c:v>-0.97775100000000004</c:v>
                </c:pt>
                <c:pt idx="19964">
                  <c:v>-0.98832500000000001</c:v>
                </c:pt>
                <c:pt idx="19965">
                  <c:v>-0.98955400000000004</c:v>
                </c:pt>
                <c:pt idx="19966">
                  <c:v>-0.99065599999999998</c:v>
                </c:pt>
                <c:pt idx="19967">
                  <c:v>-0.99686900000000001</c:v>
                </c:pt>
                <c:pt idx="19968">
                  <c:v>-1.0008699999999999</c:v>
                </c:pt>
                <c:pt idx="19969">
                  <c:v>-1.0070699999999999</c:v>
                </c:pt>
                <c:pt idx="19970">
                  <c:v>-1.0084299999999999</c:v>
                </c:pt>
                <c:pt idx="19971">
                  <c:v>-1.0126200000000001</c:v>
                </c:pt>
                <c:pt idx="19972">
                  <c:v>-1.0236799999999999</c:v>
                </c:pt>
                <c:pt idx="19973">
                  <c:v>-1.0385800000000001</c:v>
                </c:pt>
                <c:pt idx="19974">
                  <c:v>-1.05941</c:v>
                </c:pt>
                <c:pt idx="19975">
                  <c:v>-1.0710299999999999</c:v>
                </c:pt>
                <c:pt idx="19976">
                  <c:v>-1.0639400000000001</c:v>
                </c:pt>
                <c:pt idx="19977">
                  <c:v>-1.04501</c:v>
                </c:pt>
                <c:pt idx="19978">
                  <c:v>-1.02729</c:v>
                </c:pt>
                <c:pt idx="19979">
                  <c:v>-1.0165</c:v>
                </c:pt>
                <c:pt idx="19980">
                  <c:v>-1.0081100000000001</c:v>
                </c:pt>
                <c:pt idx="19981">
                  <c:v>-1.0000800000000001</c:v>
                </c:pt>
                <c:pt idx="19982">
                  <c:v>-1.0013399999999999</c:v>
                </c:pt>
                <c:pt idx="19983">
                  <c:v>-0.99992000000000003</c:v>
                </c:pt>
                <c:pt idx="19984">
                  <c:v>-0.99126599999999998</c:v>
                </c:pt>
                <c:pt idx="19985">
                  <c:v>-0.97662599999999999</c:v>
                </c:pt>
                <c:pt idx="19986">
                  <c:v>-0.97892299999999999</c:v>
                </c:pt>
                <c:pt idx="19987">
                  <c:v>-0.99381200000000003</c:v>
                </c:pt>
                <c:pt idx="19988">
                  <c:v>-0.994699</c:v>
                </c:pt>
                <c:pt idx="19989">
                  <c:v>-0.98352200000000001</c:v>
                </c:pt>
                <c:pt idx="19990">
                  <c:v>-0.97839500000000001</c:v>
                </c:pt>
                <c:pt idx="19991">
                  <c:v>-0.98123099999999996</c:v>
                </c:pt>
                <c:pt idx="19992">
                  <c:v>-0.98645400000000005</c:v>
                </c:pt>
                <c:pt idx="19993">
                  <c:v>-0.98921700000000001</c:v>
                </c:pt>
                <c:pt idx="19994">
                  <c:v>-0.98644600000000005</c:v>
                </c:pt>
                <c:pt idx="19995">
                  <c:v>-0.97453100000000004</c:v>
                </c:pt>
                <c:pt idx="19996">
                  <c:v>-0.96367000000000003</c:v>
                </c:pt>
                <c:pt idx="19997">
                  <c:v>-0.96363799999999999</c:v>
                </c:pt>
                <c:pt idx="19998">
                  <c:v>-0.96763100000000002</c:v>
                </c:pt>
                <c:pt idx="19999">
                  <c:v>-0.97247899999999998</c:v>
                </c:pt>
                <c:pt idx="20000">
                  <c:v>-0.97451299999999996</c:v>
                </c:pt>
                <c:pt idx="20001">
                  <c:v>-0.97082100000000005</c:v>
                </c:pt>
                <c:pt idx="20002">
                  <c:v>-0.95971899999999999</c:v>
                </c:pt>
                <c:pt idx="20003">
                  <c:v>-0.95194900000000005</c:v>
                </c:pt>
                <c:pt idx="20004">
                  <c:v>-0.94606800000000002</c:v>
                </c:pt>
                <c:pt idx="20005">
                  <c:v>-0.93846300000000005</c:v>
                </c:pt>
                <c:pt idx="20006">
                  <c:v>-0.93013599999999996</c:v>
                </c:pt>
                <c:pt idx="20007">
                  <c:v>-0.92534400000000006</c:v>
                </c:pt>
                <c:pt idx="20008">
                  <c:v>-0.92634700000000003</c:v>
                </c:pt>
                <c:pt idx="20009">
                  <c:v>-0.92616900000000002</c:v>
                </c:pt>
                <c:pt idx="20010">
                  <c:v>-0.927894</c:v>
                </c:pt>
                <c:pt idx="20011">
                  <c:v>-0.92197200000000001</c:v>
                </c:pt>
                <c:pt idx="20012">
                  <c:v>-0.91740600000000005</c:v>
                </c:pt>
                <c:pt idx="20013">
                  <c:v>-0.91552599999999995</c:v>
                </c:pt>
                <c:pt idx="20014">
                  <c:v>-0.91319300000000003</c:v>
                </c:pt>
                <c:pt idx="20015">
                  <c:v>-0.90777600000000003</c:v>
                </c:pt>
                <c:pt idx="20016">
                  <c:v>-0.89574399999999998</c:v>
                </c:pt>
                <c:pt idx="20017">
                  <c:v>-0.8921</c:v>
                </c:pt>
                <c:pt idx="20018">
                  <c:v>-0.89389600000000002</c:v>
                </c:pt>
                <c:pt idx="20019">
                  <c:v>-0.88954599999999995</c:v>
                </c:pt>
                <c:pt idx="20020">
                  <c:v>-0.87696399999999997</c:v>
                </c:pt>
                <c:pt idx="20021">
                  <c:v>-0.87196399999999996</c:v>
                </c:pt>
                <c:pt idx="20022">
                  <c:v>-0.86734599999999995</c:v>
                </c:pt>
                <c:pt idx="20023">
                  <c:v>-0.856877</c:v>
                </c:pt>
                <c:pt idx="20024">
                  <c:v>-0.85351600000000005</c:v>
                </c:pt>
                <c:pt idx="20025">
                  <c:v>-0.85489700000000002</c:v>
                </c:pt>
                <c:pt idx="20026">
                  <c:v>-0.84833800000000004</c:v>
                </c:pt>
                <c:pt idx="20027">
                  <c:v>-0.84319100000000002</c:v>
                </c:pt>
                <c:pt idx="20028">
                  <c:v>-0.84275900000000004</c:v>
                </c:pt>
                <c:pt idx="20029">
                  <c:v>-0.83276799999999995</c:v>
                </c:pt>
                <c:pt idx="20030">
                  <c:v>-0.82174899999999995</c:v>
                </c:pt>
                <c:pt idx="20031">
                  <c:v>-0.81817200000000001</c:v>
                </c:pt>
                <c:pt idx="20032">
                  <c:v>-0.80745900000000004</c:v>
                </c:pt>
                <c:pt idx="20033">
                  <c:v>-0.79379900000000003</c:v>
                </c:pt>
                <c:pt idx="20034">
                  <c:v>-0.78688800000000003</c:v>
                </c:pt>
                <c:pt idx="20035">
                  <c:v>-0.78413100000000002</c:v>
                </c:pt>
                <c:pt idx="20036">
                  <c:v>-0.78166500000000005</c:v>
                </c:pt>
                <c:pt idx="20037">
                  <c:v>-0.78109399999999996</c:v>
                </c:pt>
                <c:pt idx="20038">
                  <c:v>-0.76704499999999998</c:v>
                </c:pt>
                <c:pt idx="20039">
                  <c:v>-0.75341899999999995</c:v>
                </c:pt>
                <c:pt idx="20040">
                  <c:v>-0.74927500000000002</c:v>
                </c:pt>
                <c:pt idx="20041">
                  <c:v>-0.74973900000000004</c:v>
                </c:pt>
                <c:pt idx="20042">
                  <c:v>-0.75340200000000002</c:v>
                </c:pt>
                <c:pt idx="20043">
                  <c:v>-0.75734900000000005</c:v>
                </c:pt>
                <c:pt idx="20044">
                  <c:v>-0.75981200000000004</c:v>
                </c:pt>
                <c:pt idx="20045">
                  <c:v>-0.75358899999999995</c:v>
                </c:pt>
                <c:pt idx="20046">
                  <c:v>-0.74080699999999999</c:v>
                </c:pt>
                <c:pt idx="20047">
                  <c:v>-0.72504599999999997</c:v>
                </c:pt>
                <c:pt idx="20048">
                  <c:v>-0.71311899999999995</c:v>
                </c:pt>
                <c:pt idx="20049">
                  <c:v>-0.70906800000000003</c:v>
                </c:pt>
                <c:pt idx="20050">
                  <c:v>-0.70297299999999996</c:v>
                </c:pt>
                <c:pt idx="20051">
                  <c:v>-0.68939600000000001</c:v>
                </c:pt>
                <c:pt idx="20052">
                  <c:v>-0.68047500000000005</c:v>
                </c:pt>
                <c:pt idx="20053">
                  <c:v>-0.680288</c:v>
                </c:pt>
                <c:pt idx="20054">
                  <c:v>-0.681114</c:v>
                </c:pt>
                <c:pt idx="20055">
                  <c:v>-0.66944999999999999</c:v>
                </c:pt>
                <c:pt idx="20056">
                  <c:v>-0.65856199999999998</c:v>
                </c:pt>
                <c:pt idx="20057">
                  <c:v>-0.65886599999999995</c:v>
                </c:pt>
                <c:pt idx="20058">
                  <c:v>-0.65937699999999999</c:v>
                </c:pt>
                <c:pt idx="20059">
                  <c:v>-0.65573800000000004</c:v>
                </c:pt>
                <c:pt idx="20060">
                  <c:v>-0.652362</c:v>
                </c:pt>
                <c:pt idx="20061">
                  <c:v>-0.65049599999999996</c:v>
                </c:pt>
                <c:pt idx="20062">
                  <c:v>-0.64927000000000001</c:v>
                </c:pt>
                <c:pt idx="20063">
                  <c:v>-0.644814</c:v>
                </c:pt>
                <c:pt idx="20064">
                  <c:v>-0.63352200000000003</c:v>
                </c:pt>
                <c:pt idx="20065">
                  <c:v>-0.61871600000000004</c:v>
                </c:pt>
                <c:pt idx="20066">
                  <c:v>-0.61788500000000002</c:v>
                </c:pt>
                <c:pt idx="20067">
                  <c:v>-0.61351900000000004</c:v>
                </c:pt>
                <c:pt idx="20068">
                  <c:v>-0.607958</c:v>
                </c:pt>
                <c:pt idx="20069">
                  <c:v>-0.60480100000000003</c:v>
                </c:pt>
                <c:pt idx="20070">
                  <c:v>-0.59656799999999999</c:v>
                </c:pt>
                <c:pt idx="20071">
                  <c:v>-0.59278500000000001</c:v>
                </c:pt>
                <c:pt idx="20072">
                  <c:v>-0.59125799999999995</c:v>
                </c:pt>
                <c:pt idx="20073">
                  <c:v>-0.59042600000000001</c:v>
                </c:pt>
                <c:pt idx="20074">
                  <c:v>-0.579627</c:v>
                </c:pt>
                <c:pt idx="20075">
                  <c:v>-0.57159499999999996</c:v>
                </c:pt>
                <c:pt idx="20076">
                  <c:v>-0.56966899999999998</c:v>
                </c:pt>
                <c:pt idx="20077">
                  <c:v>-0.57657599999999998</c:v>
                </c:pt>
                <c:pt idx="20078">
                  <c:v>-0.56936600000000004</c:v>
                </c:pt>
                <c:pt idx="20079">
                  <c:v>-0.55859300000000001</c:v>
                </c:pt>
                <c:pt idx="20080">
                  <c:v>-0.55042800000000003</c:v>
                </c:pt>
                <c:pt idx="20081">
                  <c:v>-0.54490300000000003</c:v>
                </c:pt>
                <c:pt idx="20082">
                  <c:v>-0.54320999999999997</c:v>
                </c:pt>
                <c:pt idx="20083">
                  <c:v>-0.53435299999999997</c:v>
                </c:pt>
                <c:pt idx="20084">
                  <c:v>-0.51983000000000001</c:v>
                </c:pt>
                <c:pt idx="20085">
                  <c:v>-0.51079600000000003</c:v>
                </c:pt>
                <c:pt idx="20086">
                  <c:v>-0.51048000000000004</c:v>
                </c:pt>
                <c:pt idx="20087">
                  <c:v>-0.51461100000000004</c:v>
                </c:pt>
                <c:pt idx="20088">
                  <c:v>-0.51471900000000004</c:v>
                </c:pt>
                <c:pt idx="20089">
                  <c:v>-0.51053000000000004</c:v>
                </c:pt>
                <c:pt idx="20090">
                  <c:v>-0.49973099999999998</c:v>
                </c:pt>
                <c:pt idx="20091">
                  <c:v>-0.49509599999999998</c:v>
                </c:pt>
                <c:pt idx="20092">
                  <c:v>-0.49129699999999998</c:v>
                </c:pt>
                <c:pt idx="20093">
                  <c:v>-0.48744500000000002</c:v>
                </c:pt>
                <c:pt idx="20094">
                  <c:v>-0.48280899999999999</c:v>
                </c:pt>
                <c:pt idx="20095">
                  <c:v>-0.47228999999999999</c:v>
                </c:pt>
                <c:pt idx="20096">
                  <c:v>-0.46369199999999999</c:v>
                </c:pt>
                <c:pt idx="20097">
                  <c:v>-0.46707100000000001</c:v>
                </c:pt>
                <c:pt idx="20098">
                  <c:v>-0.47206500000000001</c:v>
                </c:pt>
                <c:pt idx="20099">
                  <c:v>-0.47294900000000001</c:v>
                </c:pt>
                <c:pt idx="20100">
                  <c:v>-0.46584399999999998</c:v>
                </c:pt>
                <c:pt idx="20101">
                  <c:v>-0.45691500000000002</c:v>
                </c:pt>
                <c:pt idx="20102">
                  <c:v>-0.452878</c:v>
                </c:pt>
                <c:pt idx="20103">
                  <c:v>-0.44534800000000002</c:v>
                </c:pt>
                <c:pt idx="20104">
                  <c:v>-0.438832</c:v>
                </c:pt>
                <c:pt idx="20105">
                  <c:v>-0.43378499999999998</c:v>
                </c:pt>
                <c:pt idx="20106">
                  <c:v>-0.43068899999999999</c:v>
                </c:pt>
                <c:pt idx="20107">
                  <c:v>-0.43515399999999999</c:v>
                </c:pt>
                <c:pt idx="20108">
                  <c:v>-0.43884899999999999</c:v>
                </c:pt>
                <c:pt idx="20109">
                  <c:v>-0.43790400000000002</c:v>
                </c:pt>
                <c:pt idx="20110">
                  <c:v>-0.43230499999999999</c:v>
                </c:pt>
                <c:pt idx="20111">
                  <c:v>-0.422734</c:v>
                </c:pt>
                <c:pt idx="20112">
                  <c:v>-0.41519899999999998</c:v>
                </c:pt>
                <c:pt idx="20113">
                  <c:v>-0.41268700000000003</c:v>
                </c:pt>
                <c:pt idx="20114">
                  <c:v>-0.418572</c:v>
                </c:pt>
                <c:pt idx="20115">
                  <c:v>-0.420933</c:v>
                </c:pt>
                <c:pt idx="20116">
                  <c:v>-0.410638</c:v>
                </c:pt>
                <c:pt idx="20117">
                  <c:v>-0.40146199999999999</c:v>
                </c:pt>
                <c:pt idx="20118">
                  <c:v>-0.39727200000000001</c:v>
                </c:pt>
                <c:pt idx="20119">
                  <c:v>-0.39975699999999997</c:v>
                </c:pt>
                <c:pt idx="20120">
                  <c:v>-0.40470299999999998</c:v>
                </c:pt>
                <c:pt idx="20121">
                  <c:v>-0.40415000000000001</c:v>
                </c:pt>
                <c:pt idx="20122">
                  <c:v>-0.40353</c:v>
                </c:pt>
                <c:pt idx="20123">
                  <c:v>-0.405142</c:v>
                </c:pt>
                <c:pt idx="20124">
                  <c:v>-0.40603699999999998</c:v>
                </c:pt>
                <c:pt idx="20125">
                  <c:v>-0.405696</c:v>
                </c:pt>
                <c:pt idx="20126">
                  <c:v>-0.405561</c:v>
                </c:pt>
                <c:pt idx="20127">
                  <c:v>-0.40600000000000003</c:v>
                </c:pt>
                <c:pt idx="20128">
                  <c:v>-0.40505200000000002</c:v>
                </c:pt>
                <c:pt idx="20129">
                  <c:v>-0.40193099999999998</c:v>
                </c:pt>
                <c:pt idx="20130">
                  <c:v>-0.40427099999999999</c:v>
                </c:pt>
                <c:pt idx="20131">
                  <c:v>-0.40214899999999998</c:v>
                </c:pt>
                <c:pt idx="20132">
                  <c:v>-0.39826800000000001</c:v>
                </c:pt>
                <c:pt idx="20133">
                  <c:v>-0.39517000000000002</c:v>
                </c:pt>
                <c:pt idx="20134">
                  <c:v>-0.40354600000000002</c:v>
                </c:pt>
                <c:pt idx="20135">
                  <c:v>-0.40594999999999998</c:v>
                </c:pt>
                <c:pt idx="20136">
                  <c:v>-0.39780300000000002</c:v>
                </c:pt>
                <c:pt idx="20137">
                  <c:v>-0.38331599999999999</c:v>
                </c:pt>
                <c:pt idx="20138">
                  <c:v>-0.37544300000000003</c:v>
                </c:pt>
                <c:pt idx="20139">
                  <c:v>-0.37516100000000002</c:v>
                </c:pt>
                <c:pt idx="20140">
                  <c:v>-0.38315700000000003</c:v>
                </c:pt>
                <c:pt idx="20141">
                  <c:v>-0.386349</c:v>
                </c:pt>
                <c:pt idx="20142">
                  <c:v>-0.38709900000000003</c:v>
                </c:pt>
                <c:pt idx="20143">
                  <c:v>-0.38107400000000002</c:v>
                </c:pt>
                <c:pt idx="20144">
                  <c:v>-0.37551600000000002</c:v>
                </c:pt>
                <c:pt idx="20145">
                  <c:v>-0.371334</c:v>
                </c:pt>
                <c:pt idx="20146">
                  <c:v>-0.37198799999999999</c:v>
                </c:pt>
                <c:pt idx="20147">
                  <c:v>-0.37491000000000002</c:v>
                </c:pt>
                <c:pt idx="20148">
                  <c:v>-0.37271700000000002</c:v>
                </c:pt>
                <c:pt idx="20149">
                  <c:v>-0.37300299999999997</c:v>
                </c:pt>
                <c:pt idx="20150">
                  <c:v>-0.37274800000000002</c:v>
                </c:pt>
                <c:pt idx="20151">
                  <c:v>-0.37072899999999998</c:v>
                </c:pt>
                <c:pt idx="20152">
                  <c:v>-0.36706800000000001</c:v>
                </c:pt>
                <c:pt idx="20153">
                  <c:v>-0.36064499999999999</c:v>
                </c:pt>
                <c:pt idx="20154">
                  <c:v>-0.35540300000000002</c:v>
                </c:pt>
                <c:pt idx="20155">
                  <c:v>-0.35208099999999998</c:v>
                </c:pt>
                <c:pt idx="20156">
                  <c:v>-0.34895900000000002</c:v>
                </c:pt>
                <c:pt idx="20157">
                  <c:v>-0.34748899999999999</c:v>
                </c:pt>
                <c:pt idx="20158">
                  <c:v>-0.34665699999999999</c:v>
                </c:pt>
                <c:pt idx="20159">
                  <c:v>-0.34703899999999999</c:v>
                </c:pt>
                <c:pt idx="20160">
                  <c:v>-0.34797600000000001</c:v>
                </c:pt>
                <c:pt idx="20161">
                  <c:v>-0.35325899999999999</c:v>
                </c:pt>
                <c:pt idx="20162">
                  <c:v>-0.36752200000000002</c:v>
                </c:pt>
                <c:pt idx="20163">
                  <c:v>-0.37892399999999998</c:v>
                </c:pt>
                <c:pt idx="20164">
                  <c:v>-0.379158</c:v>
                </c:pt>
                <c:pt idx="20165">
                  <c:v>-0.37403900000000001</c:v>
                </c:pt>
                <c:pt idx="20166">
                  <c:v>-0.36740099999999998</c:v>
                </c:pt>
                <c:pt idx="20167">
                  <c:v>-0.362846</c:v>
                </c:pt>
                <c:pt idx="20168">
                  <c:v>-0.36016599999999999</c:v>
                </c:pt>
                <c:pt idx="20169">
                  <c:v>-0.35560999999999998</c:v>
                </c:pt>
                <c:pt idx="20170">
                  <c:v>-0.35802099999999998</c:v>
                </c:pt>
                <c:pt idx="20171">
                  <c:v>-0.373247</c:v>
                </c:pt>
                <c:pt idx="20172">
                  <c:v>-0.38685599999999998</c:v>
                </c:pt>
                <c:pt idx="20173">
                  <c:v>-0.38295699999999999</c:v>
                </c:pt>
                <c:pt idx="20174">
                  <c:v>-0.37673299999999998</c:v>
                </c:pt>
                <c:pt idx="20175">
                  <c:v>-0.36908400000000002</c:v>
                </c:pt>
                <c:pt idx="20176">
                  <c:v>-0.36770000000000003</c:v>
                </c:pt>
                <c:pt idx="20177">
                  <c:v>-0.37001699999999998</c:v>
                </c:pt>
                <c:pt idx="20178">
                  <c:v>-0.36970199999999998</c:v>
                </c:pt>
                <c:pt idx="20179">
                  <c:v>-0.36757499999999999</c:v>
                </c:pt>
                <c:pt idx="20180">
                  <c:v>-0.367475</c:v>
                </c:pt>
                <c:pt idx="20181">
                  <c:v>-0.36593799999999999</c:v>
                </c:pt>
                <c:pt idx="20182">
                  <c:v>-0.36295500000000003</c:v>
                </c:pt>
                <c:pt idx="20183">
                  <c:v>-0.36485099999999998</c:v>
                </c:pt>
                <c:pt idx="20184">
                  <c:v>-0.366066</c:v>
                </c:pt>
                <c:pt idx="20185">
                  <c:v>-0.368834</c:v>
                </c:pt>
                <c:pt idx="20186">
                  <c:v>-0.37303799999999998</c:v>
                </c:pt>
                <c:pt idx="20187">
                  <c:v>-0.37775500000000001</c:v>
                </c:pt>
                <c:pt idx="20188">
                  <c:v>-0.38311499999999998</c:v>
                </c:pt>
                <c:pt idx="20189">
                  <c:v>-0.40202599999999999</c:v>
                </c:pt>
                <c:pt idx="20190">
                  <c:v>-0.409555</c:v>
                </c:pt>
                <c:pt idx="20191">
                  <c:v>-0.409499</c:v>
                </c:pt>
                <c:pt idx="20192">
                  <c:v>-0.40844200000000003</c:v>
                </c:pt>
                <c:pt idx="20193">
                  <c:v>-0.40676000000000001</c:v>
                </c:pt>
                <c:pt idx="20194">
                  <c:v>-0.412493</c:v>
                </c:pt>
                <c:pt idx="20195">
                  <c:v>-0.41556399999999999</c:v>
                </c:pt>
                <c:pt idx="20196">
                  <c:v>-0.41482799999999997</c:v>
                </c:pt>
                <c:pt idx="20197">
                  <c:v>-0.41300399999999998</c:v>
                </c:pt>
                <c:pt idx="20198">
                  <c:v>-0.42236400000000002</c:v>
                </c:pt>
                <c:pt idx="20199">
                  <c:v>-0.43010300000000001</c:v>
                </c:pt>
                <c:pt idx="20200">
                  <c:v>-0.43680400000000003</c:v>
                </c:pt>
                <c:pt idx="20201">
                  <c:v>-0.44092599999999998</c:v>
                </c:pt>
                <c:pt idx="20202">
                  <c:v>-0.44319900000000001</c:v>
                </c:pt>
                <c:pt idx="20203">
                  <c:v>-0.44637300000000002</c:v>
                </c:pt>
                <c:pt idx="20204">
                  <c:v>-0.45573900000000001</c:v>
                </c:pt>
                <c:pt idx="20205">
                  <c:v>-0.46559299999999998</c:v>
                </c:pt>
                <c:pt idx="20206">
                  <c:v>-0.46942600000000001</c:v>
                </c:pt>
                <c:pt idx="20207">
                  <c:v>-0.47584399999999999</c:v>
                </c:pt>
                <c:pt idx="20208">
                  <c:v>-0.48273100000000002</c:v>
                </c:pt>
                <c:pt idx="20209">
                  <c:v>-0.48756699999999997</c:v>
                </c:pt>
                <c:pt idx="20210">
                  <c:v>-0.49476500000000001</c:v>
                </c:pt>
                <c:pt idx="20211">
                  <c:v>-0.49892999999999998</c:v>
                </c:pt>
                <c:pt idx="20212">
                  <c:v>-0.50060800000000005</c:v>
                </c:pt>
                <c:pt idx="20213">
                  <c:v>-0.50173000000000001</c:v>
                </c:pt>
                <c:pt idx="20214">
                  <c:v>-0.498753</c:v>
                </c:pt>
                <c:pt idx="20215">
                  <c:v>-0.49330299999999999</c:v>
                </c:pt>
                <c:pt idx="20216">
                  <c:v>-0.48957699999999998</c:v>
                </c:pt>
                <c:pt idx="20217">
                  <c:v>-0.48600199999999999</c:v>
                </c:pt>
                <c:pt idx="20218">
                  <c:v>-0.48027999999999998</c:v>
                </c:pt>
                <c:pt idx="20219">
                  <c:v>-0.47691499999999998</c:v>
                </c:pt>
                <c:pt idx="20220">
                  <c:v>-0.47744399999999998</c:v>
                </c:pt>
                <c:pt idx="20221">
                  <c:v>-0.47456399999999999</c:v>
                </c:pt>
                <c:pt idx="20222">
                  <c:v>-0.47854099999999999</c:v>
                </c:pt>
                <c:pt idx="20223">
                  <c:v>-0.48315399999999997</c:v>
                </c:pt>
                <c:pt idx="20224">
                  <c:v>-0.48406199999999999</c:v>
                </c:pt>
                <c:pt idx="20225">
                  <c:v>-0.484377</c:v>
                </c:pt>
                <c:pt idx="20226">
                  <c:v>-0.478049</c:v>
                </c:pt>
                <c:pt idx="20227">
                  <c:v>-0.47095999999999999</c:v>
                </c:pt>
                <c:pt idx="20228">
                  <c:v>-0.47091699999999997</c:v>
                </c:pt>
                <c:pt idx="20229">
                  <c:v>-0.48263299999999998</c:v>
                </c:pt>
                <c:pt idx="20230">
                  <c:v>-0.48827900000000002</c:v>
                </c:pt>
                <c:pt idx="20231">
                  <c:v>-0.48326999999999998</c:v>
                </c:pt>
                <c:pt idx="20232">
                  <c:v>-0.47443099999999999</c:v>
                </c:pt>
                <c:pt idx="20233">
                  <c:v>-0.46759000000000001</c:v>
                </c:pt>
                <c:pt idx="20234">
                  <c:v>-0.46748099999999998</c:v>
                </c:pt>
                <c:pt idx="20235">
                  <c:v>-0.46698600000000001</c:v>
                </c:pt>
                <c:pt idx="20236">
                  <c:v>-0.46656199999999998</c:v>
                </c:pt>
                <c:pt idx="20237">
                  <c:v>-0.461779</c:v>
                </c:pt>
                <c:pt idx="20238">
                  <c:v>-0.46043699999999999</c:v>
                </c:pt>
                <c:pt idx="20239">
                  <c:v>-0.46607500000000002</c:v>
                </c:pt>
                <c:pt idx="20240">
                  <c:v>-0.46912900000000002</c:v>
                </c:pt>
                <c:pt idx="20241">
                  <c:v>-0.46628399999999998</c:v>
                </c:pt>
                <c:pt idx="20242">
                  <c:v>-0.461036</c:v>
                </c:pt>
                <c:pt idx="20243">
                  <c:v>-0.45579799999999998</c:v>
                </c:pt>
                <c:pt idx="20244">
                  <c:v>-0.45350200000000002</c:v>
                </c:pt>
                <c:pt idx="20245">
                  <c:v>-0.45190000000000002</c:v>
                </c:pt>
                <c:pt idx="20246">
                  <c:v>-0.44831900000000002</c:v>
                </c:pt>
                <c:pt idx="20247">
                  <c:v>-0.44289000000000001</c:v>
                </c:pt>
                <c:pt idx="20248">
                  <c:v>-0.43704599999999999</c:v>
                </c:pt>
                <c:pt idx="20249">
                  <c:v>-0.43827500000000003</c:v>
                </c:pt>
                <c:pt idx="20250">
                  <c:v>-0.44079499999999999</c:v>
                </c:pt>
                <c:pt idx="20251">
                  <c:v>-0.44548500000000002</c:v>
                </c:pt>
                <c:pt idx="20252">
                  <c:v>-0.443025</c:v>
                </c:pt>
                <c:pt idx="20253">
                  <c:v>-0.44030799999999998</c:v>
                </c:pt>
                <c:pt idx="20254">
                  <c:v>-0.44073200000000001</c:v>
                </c:pt>
                <c:pt idx="20255">
                  <c:v>-0.447158</c:v>
                </c:pt>
                <c:pt idx="20256">
                  <c:v>-0.448986</c:v>
                </c:pt>
                <c:pt idx="20257">
                  <c:v>-0.440104</c:v>
                </c:pt>
                <c:pt idx="20258">
                  <c:v>-0.42775200000000002</c:v>
                </c:pt>
                <c:pt idx="20259">
                  <c:v>-0.42078900000000002</c:v>
                </c:pt>
                <c:pt idx="20260">
                  <c:v>-0.42019299999999998</c:v>
                </c:pt>
                <c:pt idx="20261">
                  <c:v>-0.42840299999999998</c:v>
                </c:pt>
                <c:pt idx="20262">
                  <c:v>-0.43729600000000002</c:v>
                </c:pt>
                <c:pt idx="20263">
                  <c:v>-0.43693300000000002</c:v>
                </c:pt>
                <c:pt idx="20264">
                  <c:v>-0.43505300000000002</c:v>
                </c:pt>
                <c:pt idx="20265">
                  <c:v>-0.43664799999999998</c:v>
                </c:pt>
                <c:pt idx="20266">
                  <c:v>-0.43769000000000002</c:v>
                </c:pt>
                <c:pt idx="20267">
                  <c:v>-0.44008599999999998</c:v>
                </c:pt>
                <c:pt idx="20268">
                  <c:v>-0.44333499999999998</c:v>
                </c:pt>
                <c:pt idx="20269">
                  <c:v>-0.43868200000000002</c:v>
                </c:pt>
                <c:pt idx="20270">
                  <c:v>-0.43770199999999998</c:v>
                </c:pt>
                <c:pt idx="20271">
                  <c:v>-0.43736999999999998</c:v>
                </c:pt>
                <c:pt idx="20272">
                  <c:v>-0.437726</c:v>
                </c:pt>
                <c:pt idx="20273">
                  <c:v>-0.43591000000000002</c:v>
                </c:pt>
                <c:pt idx="20274">
                  <c:v>-0.43484800000000001</c:v>
                </c:pt>
                <c:pt idx="20275">
                  <c:v>-0.43394700000000003</c:v>
                </c:pt>
                <c:pt idx="20276">
                  <c:v>-0.43654199999999999</c:v>
                </c:pt>
                <c:pt idx="20277">
                  <c:v>-0.44532899999999997</c:v>
                </c:pt>
                <c:pt idx="20278">
                  <c:v>-0.46302399999999999</c:v>
                </c:pt>
                <c:pt idx="20279">
                  <c:v>-0.475968</c:v>
                </c:pt>
                <c:pt idx="20280">
                  <c:v>-0.47980899999999999</c:v>
                </c:pt>
                <c:pt idx="20281">
                  <c:v>-0.48224699999999998</c:v>
                </c:pt>
                <c:pt idx="20282">
                  <c:v>-0.47813299999999997</c:v>
                </c:pt>
                <c:pt idx="20283">
                  <c:v>-0.47429399999999999</c:v>
                </c:pt>
                <c:pt idx="20284">
                  <c:v>-0.47088799999999997</c:v>
                </c:pt>
                <c:pt idx="20285">
                  <c:v>-0.47017399999999998</c:v>
                </c:pt>
                <c:pt idx="20286">
                  <c:v>-0.47570699999999999</c:v>
                </c:pt>
                <c:pt idx="20287">
                  <c:v>-0.47800100000000001</c:v>
                </c:pt>
                <c:pt idx="20288">
                  <c:v>-0.47141</c:v>
                </c:pt>
                <c:pt idx="20289">
                  <c:v>-0.459787</c:v>
                </c:pt>
                <c:pt idx="20290">
                  <c:v>-0.44906400000000002</c:v>
                </c:pt>
                <c:pt idx="20291">
                  <c:v>-0.44110700000000003</c:v>
                </c:pt>
                <c:pt idx="20292">
                  <c:v>-0.43956400000000001</c:v>
                </c:pt>
                <c:pt idx="20293">
                  <c:v>-0.45743800000000001</c:v>
                </c:pt>
                <c:pt idx="20294">
                  <c:v>-0.47378500000000001</c:v>
                </c:pt>
                <c:pt idx="20295">
                  <c:v>-0.47914299999999999</c:v>
                </c:pt>
                <c:pt idx="20296">
                  <c:v>-0.47848400000000002</c:v>
                </c:pt>
                <c:pt idx="20297">
                  <c:v>-0.47405999999999998</c:v>
                </c:pt>
                <c:pt idx="20298">
                  <c:v>-0.47018599999999999</c:v>
                </c:pt>
                <c:pt idx="20299">
                  <c:v>-0.46581099999999998</c:v>
                </c:pt>
                <c:pt idx="20300">
                  <c:v>-0.46529500000000001</c:v>
                </c:pt>
                <c:pt idx="20301">
                  <c:v>-0.463202</c:v>
                </c:pt>
                <c:pt idx="20302">
                  <c:v>-0.46502599999999999</c:v>
                </c:pt>
                <c:pt idx="20303">
                  <c:v>-0.46306900000000001</c:v>
                </c:pt>
                <c:pt idx="20304">
                  <c:v>-0.45503900000000003</c:v>
                </c:pt>
                <c:pt idx="20305">
                  <c:v>-0.44383800000000001</c:v>
                </c:pt>
                <c:pt idx="20306">
                  <c:v>-0.438081</c:v>
                </c:pt>
                <c:pt idx="20307">
                  <c:v>-0.43796200000000002</c:v>
                </c:pt>
                <c:pt idx="20308">
                  <c:v>-0.43737199999999998</c:v>
                </c:pt>
                <c:pt idx="20309">
                  <c:v>-0.43739699999999998</c:v>
                </c:pt>
                <c:pt idx="20310">
                  <c:v>-0.44257800000000003</c:v>
                </c:pt>
                <c:pt idx="20311">
                  <c:v>-0.45291300000000001</c:v>
                </c:pt>
                <c:pt idx="20312">
                  <c:v>-0.46252900000000002</c:v>
                </c:pt>
                <c:pt idx="20313">
                  <c:v>-0.45878799999999997</c:v>
                </c:pt>
                <c:pt idx="20314">
                  <c:v>-0.45055600000000001</c:v>
                </c:pt>
                <c:pt idx="20315">
                  <c:v>-0.446349</c:v>
                </c:pt>
                <c:pt idx="20316">
                  <c:v>-0.44453399999999998</c:v>
                </c:pt>
                <c:pt idx="20317">
                  <c:v>-0.44920700000000002</c:v>
                </c:pt>
                <c:pt idx="20318">
                  <c:v>-0.44908799999999999</c:v>
                </c:pt>
                <c:pt idx="20319">
                  <c:v>-0.45130399999999998</c:v>
                </c:pt>
                <c:pt idx="20320">
                  <c:v>-0.44768999999999998</c:v>
                </c:pt>
                <c:pt idx="20321">
                  <c:v>-0.44277100000000003</c:v>
                </c:pt>
                <c:pt idx="20322">
                  <c:v>-0.44090400000000002</c:v>
                </c:pt>
                <c:pt idx="20323">
                  <c:v>-0.44109100000000001</c:v>
                </c:pt>
                <c:pt idx="20324">
                  <c:v>-0.44195200000000001</c:v>
                </c:pt>
                <c:pt idx="20325">
                  <c:v>-0.45131700000000002</c:v>
                </c:pt>
                <c:pt idx="20326">
                  <c:v>-0.45710099999999998</c:v>
                </c:pt>
                <c:pt idx="20327">
                  <c:v>-0.46587499999999998</c:v>
                </c:pt>
                <c:pt idx="20328">
                  <c:v>-0.46984900000000002</c:v>
                </c:pt>
                <c:pt idx="20329">
                  <c:v>-0.47173799999999999</c:v>
                </c:pt>
                <c:pt idx="20330">
                  <c:v>-0.46981899999999999</c:v>
                </c:pt>
                <c:pt idx="20331">
                  <c:v>-0.46896300000000002</c:v>
                </c:pt>
                <c:pt idx="20332">
                  <c:v>-0.46655600000000003</c:v>
                </c:pt>
                <c:pt idx="20333">
                  <c:v>-0.463953</c:v>
                </c:pt>
                <c:pt idx="20334">
                  <c:v>-0.45965200000000001</c:v>
                </c:pt>
                <c:pt idx="20335">
                  <c:v>-0.459372</c:v>
                </c:pt>
                <c:pt idx="20336">
                  <c:v>-0.46173999999999998</c:v>
                </c:pt>
                <c:pt idx="20337">
                  <c:v>-0.461586</c:v>
                </c:pt>
                <c:pt idx="20338">
                  <c:v>-0.46488600000000002</c:v>
                </c:pt>
                <c:pt idx="20339">
                  <c:v>-0.46857900000000002</c:v>
                </c:pt>
                <c:pt idx="20340">
                  <c:v>-0.47040599999999999</c:v>
                </c:pt>
                <c:pt idx="20341">
                  <c:v>-0.46500599999999997</c:v>
                </c:pt>
                <c:pt idx="20342">
                  <c:v>-0.45255099999999998</c:v>
                </c:pt>
                <c:pt idx="20343">
                  <c:v>-0.444602</c:v>
                </c:pt>
                <c:pt idx="20344">
                  <c:v>-0.44414399999999998</c:v>
                </c:pt>
                <c:pt idx="20345">
                  <c:v>-0.445469</c:v>
                </c:pt>
                <c:pt idx="20346">
                  <c:v>-0.44462299999999999</c:v>
                </c:pt>
                <c:pt idx="20347">
                  <c:v>-0.43574800000000002</c:v>
                </c:pt>
                <c:pt idx="20348">
                  <c:v>-0.42764200000000002</c:v>
                </c:pt>
                <c:pt idx="20349">
                  <c:v>-0.42636400000000002</c:v>
                </c:pt>
                <c:pt idx="20350">
                  <c:v>-0.42643700000000001</c:v>
                </c:pt>
                <c:pt idx="20351">
                  <c:v>-0.426149</c:v>
                </c:pt>
                <c:pt idx="20352">
                  <c:v>-0.42206900000000003</c:v>
                </c:pt>
                <c:pt idx="20353">
                  <c:v>-0.417601</c:v>
                </c:pt>
                <c:pt idx="20354">
                  <c:v>-0.41875400000000002</c:v>
                </c:pt>
                <c:pt idx="20355">
                  <c:v>-0.41953600000000002</c:v>
                </c:pt>
                <c:pt idx="20356">
                  <c:v>-0.42029100000000003</c:v>
                </c:pt>
                <c:pt idx="20357">
                  <c:v>-0.414688</c:v>
                </c:pt>
                <c:pt idx="20358">
                  <c:v>-0.402669</c:v>
                </c:pt>
                <c:pt idx="20359">
                  <c:v>-0.40106199999999997</c:v>
                </c:pt>
                <c:pt idx="20360">
                  <c:v>-0.40230399999999999</c:v>
                </c:pt>
                <c:pt idx="20361">
                  <c:v>-0.40044400000000002</c:v>
                </c:pt>
                <c:pt idx="20362">
                  <c:v>-0.39443299999999998</c:v>
                </c:pt>
                <c:pt idx="20363">
                  <c:v>-0.38598199999999999</c:v>
                </c:pt>
                <c:pt idx="20364">
                  <c:v>-0.37875500000000001</c:v>
                </c:pt>
                <c:pt idx="20365">
                  <c:v>-0.36636400000000002</c:v>
                </c:pt>
                <c:pt idx="20366">
                  <c:v>-0.35904199999999997</c:v>
                </c:pt>
                <c:pt idx="20367">
                  <c:v>-0.35603800000000002</c:v>
                </c:pt>
                <c:pt idx="20368">
                  <c:v>-0.35755500000000001</c:v>
                </c:pt>
                <c:pt idx="20369">
                  <c:v>-0.353329</c:v>
                </c:pt>
                <c:pt idx="20370">
                  <c:v>-0.34428599999999998</c:v>
                </c:pt>
                <c:pt idx="20371">
                  <c:v>-0.34050599999999998</c:v>
                </c:pt>
                <c:pt idx="20372">
                  <c:v>-0.33794200000000002</c:v>
                </c:pt>
                <c:pt idx="20373">
                  <c:v>-0.32901999999999998</c:v>
                </c:pt>
                <c:pt idx="20374">
                  <c:v>-0.31731700000000002</c:v>
                </c:pt>
                <c:pt idx="20375">
                  <c:v>-0.29757499999999998</c:v>
                </c:pt>
                <c:pt idx="20376">
                  <c:v>-0.28710799999999997</c:v>
                </c:pt>
                <c:pt idx="20377">
                  <c:v>-0.28344399999999997</c:v>
                </c:pt>
                <c:pt idx="20378">
                  <c:v>-0.28512199999999999</c:v>
                </c:pt>
                <c:pt idx="20379">
                  <c:v>-0.280781</c:v>
                </c:pt>
                <c:pt idx="20380">
                  <c:v>-0.27366699999999999</c:v>
                </c:pt>
                <c:pt idx="20381">
                  <c:v>-0.271287</c:v>
                </c:pt>
                <c:pt idx="20382">
                  <c:v>-0.26626499999999997</c:v>
                </c:pt>
                <c:pt idx="20383">
                  <c:v>-0.25651099999999999</c:v>
                </c:pt>
                <c:pt idx="20384">
                  <c:v>-0.25849699999999998</c:v>
                </c:pt>
                <c:pt idx="20385">
                  <c:v>-0.25290099999999999</c:v>
                </c:pt>
                <c:pt idx="20386">
                  <c:v>-0.24692600000000001</c:v>
                </c:pt>
                <c:pt idx="20387">
                  <c:v>-0.24230199999999999</c:v>
                </c:pt>
                <c:pt idx="20388">
                  <c:v>-0.24048600000000001</c:v>
                </c:pt>
                <c:pt idx="20389">
                  <c:v>-0.24221899999999999</c:v>
                </c:pt>
                <c:pt idx="20390">
                  <c:v>-0.242337</c:v>
                </c:pt>
                <c:pt idx="20391">
                  <c:v>-0.23172200000000001</c:v>
                </c:pt>
                <c:pt idx="20392">
                  <c:v>-0.217527</c:v>
                </c:pt>
                <c:pt idx="20393">
                  <c:v>-0.21566099999999999</c:v>
                </c:pt>
                <c:pt idx="20394">
                  <c:v>-0.21606600000000001</c:v>
                </c:pt>
                <c:pt idx="20395">
                  <c:v>-0.22070999999999999</c:v>
                </c:pt>
                <c:pt idx="20396">
                  <c:v>-0.23039599999999999</c:v>
                </c:pt>
                <c:pt idx="20397">
                  <c:v>-0.240147</c:v>
                </c:pt>
                <c:pt idx="20398">
                  <c:v>-0.24898300000000001</c:v>
                </c:pt>
                <c:pt idx="20399">
                  <c:v>-0.26606299999999999</c:v>
                </c:pt>
                <c:pt idx="20400">
                  <c:v>-0.27048800000000001</c:v>
                </c:pt>
                <c:pt idx="20401">
                  <c:v>-0.26440799999999998</c:v>
                </c:pt>
                <c:pt idx="20402">
                  <c:v>-0.24685099999999999</c:v>
                </c:pt>
                <c:pt idx="20403">
                  <c:v>-0.23880899999999999</c:v>
                </c:pt>
                <c:pt idx="20404">
                  <c:v>-0.23419200000000001</c:v>
                </c:pt>
                <c:pt idx="20405">
                  <c:v>-0.23125499999999999</c:v>
                </c:pt>
                <c:pt idx="20406">
                  <c:v>-0.23408999999999999</c:v>
                </c:pt>
                <c:pt idx="20407">
                  <c:v>-0.243336</c:v>
                </c:pt>
                <c:pt idx="20408">
                  <c:v>-0.24965799999999999</c:v>
                </c:pt>
                <c:pt idx="20409">
                  <c:v>-0.25017600000000001</c:v>
                </c:pt>
                <c:pt idx="20410">
                  <c:v>-0.25020300000000001</c:v>
                </c:pt>
                <c:pt idx="20411">
                  <c:v>-0.24474000000000001</c:v>
                </c:pt>
                <c:pt idx="20412">
                  <c:v>-0.239566</c:v>
                </c:pt>
                <c:pt idx="20413">
                  <c:v>-0.23161000000000001</c:v>
                </c:pt>
                <c:pt idx="20414">
                  <c:v>-0.224355</c:v>
                </c:pt>
                <c:pt idx="20415">
                  <c:v>-0.23185</c:v>
                </c:pt>
                <c:pt idx="20416">
                  <c:v>-0.23281399999999999</c:v>
                </c:pt>
                <c:pt idx="20417">
                  <c:v>-0.22179099999999999</c:v>
                </c:pt>
                <c:pt idx="20418">
                  <c:v>-0.199183</c:v>
                </c:pt>
                <c:pt idx="20419">
                  <c:v>-0.18572</c:v>
                </c:pt>
                <c:pt idx="20420">
                  <c:v>-0.18521000000000001</c:v>
                </c:pt>
                <c:pt idx="20421">
                  <c:v>-0.18421399999999999</c:v>
                </c:pt>
                <c:pt idx="20422">
                  <c:v>-0.17783099999999999</c:v>
                </c:pt>
                <c:pt idx="20423">
                  <c:v>-0.16519400000000001</c:v>
                </c:pt>
                <c:pt idx="20424">
                  <c:v>-0.15701000000000001</c:v>
                </c:pt>
                <c:pt idx="20425">
                  <c:v>-0.15756800000000001</c:v>
                </c:pt>
                <c:pt idx="20426">
                  <c:v>-0.15871099999999999</c:v>
                </c:pt>
                <c:pt idx="20427">
                  <c:v>-0.163963</c:v>
                </c:pt>
                <c:pt idx="20428">
                  <c:v>-0.164827</c:v>
                </c:pt>
                <c:pt idx="20429">
                  <c:v>-0.166271</c:v>
                </c:pt>
                <c:pt idx="20430">
                  <c:v>-0.15850600000000001</c:v>
                </c:pt>
                <c:pt idx="20431">
                  <c:v>-0.14812800000000001</c:v>
                </c:pt>
                <c:pt idx="20432">
                  <c:v>-0.140352</c:v>
                </c:pt>
                <c:pt idx="20433">
                  <c:v>-0.13068399999999999</c:v>
                </c:pt>
                <c:pt idx="20434">
                  <c:v>-0.122615</c:v>
                </c:pt>
                <c:pt idx="20435">
                  <c:v>-0.119212</c:v>
                </c:pt>
                <c:pt idx="20436">
                  <c:v>-0.11415</c:v>
                </c:pt>
                <c:pt idx="20437">
                  <c:v>-0.10775800000000001</c:v>
                </c:pt>
                <c:pt idx="20438">
                  <c:v>-0.10388699999999999</c:v>
                </c:pt>
                <c:pt idx="20439">
                  <c:v>-9.9113199999999999E-2</c:v>
                </c:pt>
                <c:pt idx="20440">
                  <c:v>-9.5332100000000003E-2</c:v>
                </c:pt>
                <c:pt idx="20441">
                  <c:v>-8.9992299999999997E-2</c:v>
                </c:pt>
                <c:pt idx="20442">
                  <c:v>-8.8233500000000006E-2</c:v>
                </c:pt>
                <c:pt idx="20443">
                  <c:v>-8.9349300000000006E-2</c:v>
                </c:pt>
                <c:pt idx="20444">
                  <c:v>-8.9277899999999993E-2</c:v>
                </c:pt>
                <c:pt idx="20445">
                  <c:v>-8.6621000000000004E-2</c:v>
                </c:pt>
                <c:pt idx="20446">
                  <c:v>-8.4037299999999995E-2</c:v>
                </c:pt>
                <c:pt idx="20447">
                  <c:v>-8.44226E-2</c:v>
                </c:pt>
                <c:pt idx="20448">
                  <c:v>-8.7962200000000004E-2</c:v>
                </c:pt>
                <c:pt idx="20449">
                  <c:v>-0.102358</c:v>
                </c:pt>
                <c:pt idx="20450">
                  <c:v>-0.10768</c:v>
                </c:pt>
                <c:pt idx="20451">
                  <c:v>-0.113289</c:v>
                </c:pt>
                <c:pt idx="20452">
                  <c:v>-0.124387</c:v>
                </c:pt>
                <c:pt idx="20453">
                  <c:v>-0.13025300000000001</c:v>
                </c:pt>
                <c:pt idx="20454">
                  <c:v>-0.12995300000000001</c:v>
                </c:pt>
                <c:pt idx="20455">
                  <c:v>-0.132714</c:v>
                </c:pt>
                <c:pt idx="20456">
                  <c:v>-0.13297500000000001</c:v>
                </c:pt>
                <c:pt idx="20457">
                  <c:v>-0.124788</c:v>
                </c:pt>
                <c:pt idx="20458">
                  <c:v>-0.102827</c:v>
                </c:pt>
                <c:pt idx="20459">
                  <c:v>-7.8036099999999997E-2</c:v>
                </c:pt>
                <c:pt idx="20460">
                  <c:v>-6.20613E-2</c:v>
                </c:pt>
                <c:pt idx="20461">
                  <c:v>-5.6379899999999997E-2</c:v>
                </c:pt>
                <c:pt idx="20462">
                  <c:v>-5.4440599999999999E-2</c:v>
                </c:pt>
                <c:pt idx="20463">
                  <c:v>-5.6094100000000001E-2</c:v>
                </c:pt>
                <c:pt idx="20464">
                  <c:v>-5.73339E-2</c:v>
                </c:pt>
                <c:pt idx="20465">
                  <c:v>-5.9649800000000003E-2</c:v>
                </c:pt>
                <c:pt idx="20466">
                  <c:v>-6.25497E-2</c:v>
                </c:pt>
                <c:pt idx="20467">
                  <c:v>-7.4227600000000005E-2</c:v>
                </c:pt>
                <c:pt idx="20468">
                  <c:v>-8.3639599999999995E-2</c:v>
                </c:pt>
                <c:pt idx="20469">
                  <c:v>-8.8234199999999999E-2</c:v>
                </c:pt>
                <c:pt idx="20470">
                  <c:v>-9.0621400000000005E-2</c:v>
                </c:pt>
                <c:pt idx="20471">
                  <c:v>-9.2966999999999994E-2</c:v>
                </c:pt>
                <c:pt idx="20472">
                  <c:v>-9.6357300000000007E-2</c:v>
                </c:pt>
                <c:pt idx="20473">
                  <c:v>-0.10610899999999999</c:v>
                </c:pt>
                <c:pt idx="20474">
                  <c:v>-0.11579299999999999</c:v>
                </c:pt>
                <c:pt idx="20475">
                  <c:v>-0.125526</c:v>
                </c:pt>
                <c:pt idx="20476">
                  <c:v>-0.13075700000000001</c:v>
                </c:pt>
                <c:pt idx="20477">
                  <c:v>-0.131048</c:v>
                </c:pt>
                <c:pt idx="20478">
                  <c:v>-0.12931100000000001</c:v>
                </c:pt>
                <c:pt idx="20479">
                  <c:v>-0.12831899999999999</c:v>
                </c:pt>
                <c:pt idx="20480">
                  <c:v>-0.12833900000000001</c:v>
                </c:pt>
                <c:pt idx="20481">
                  <c:v>-0.128637</c:v>
                </c:pt>
                <c:pt idx="20482">
                  <c:v>-0.12951099999999999</c:v>
                </c:pt>
                <c:pt idx="20483">
                  <c:v>-0.12609500000000001</c:v>
                </c:pt>
                <c:pt idx="20484">
                  <c:v>-0.1237</c:v>
                </c:pt>
                <c:pt idx="20485">
                  <c:v>-0.11878900000000001</c:v>
                </c:pt>
                <c:pt idx="20486">
                  <c:v>-0.124163</c:v>
                </c:pt>
                <c:pt idx="20487">
                  <c:v>-0.139933</c:v>
                </c:pt>
                <c:pt idx="20488">
                  <c:v>-0.15593000000000001</c:v>
                </c:pt>
                <c:pt idx="20489">
                  <c:v>-0.161941</c:v>
                </c:pt>
                <c:pt idx="20490">
                  <c:v>-0.15887799999999999</c:v>
                </c:pt>
                <c:pt idx="20491">
                  <c:v>-0.15152199999999999</c:v>
                </c:pt>
                <c:pt idx="20492">
                  <c:v>-0.14136399999999999</c:v>
                </c:pt>
                <c:pt idx="20493">
                  <c:v>-0.13644600000000001</c:v>
                </c:pt>
                <c:pt idx="20494">
                  <c:v>-0.13850699999999999</c:v>
                </c:pt>
                <c:pt idx="20495">
                  <c:v>-0.14638200000000001</c:v>
                </c:pt>
                <c:pt idx="20496">
                  <c:v>-0.15890399999999999</c:v>
                </c:pt>
                <c:pt idx="20497">
                  <c:v>-0.16720099999999999</c:v>
                </c:pt>
                <c:pt idx="20498">
                  <c:v>-0.17489399999999999</c:v>
                </c:pt>
                <c:pt idx="20499">
                  <c:v>-0.182699</c:v>
                </c:pt>
                <c:pt idx="20500">
                  <c:v>-0.184637</c:v>
                </c:pt>
                <c:pt idx="20501">
                  <c:v>-0.18687599999999999</c:v>
                </c:pt>
                <c:pt idx="20502">
                  <c:v>-0.20039299999999999</c:v>
                </c:pt>
                <c:pt idx="20503">
                  <c:v>-0.20899599999999999</c:v>
                </c:pt>
                <c:pt idx="20504">
                  <c:v>-0.207265</c:v>
                </c:pt>
                <c:pt idx="20505">
                  <c:v>-0.20954100000000001</c:v>
                </c:pt>
                <c:pt idx="20506">
                  <c:v>-0.209531</c:v>
                </c:pt>
                <c:pt idx="20507">
                  <c:v>-0.208145</c:v>
                </c:pt>
                <c:pt idx="20508">
                  <c:v>-0.208791</c:v>
                </c:pt>
                <c:pt idx="20509">
                  <c:v>-0.215202</c:v>
                </c:pt>
                <c:pt idx="20510">
                  <c:v>-0.221383</c:v>
                </c:pt>
                <c:pt idx="20511">
                  <c:v>-0.22107599999999999</c:v>
                </c:pt>
                <c:pt idx="20512">
                  <c:v>-0.21835599999999999</c:v>
                </c:pt>
                <c:pt idx="20513">
                  <c:v>-0.21501000000000001</c:v>
                </c:pt>
                <c:pt idx="20514">
                  <c:v>-0.213589</c:v>
                </c:pt>
                <c:pt idx="20515">
                  <c:v>-0.21374899999999999</c:v>
                </c:pt>
                <c:pt idx="20516">
                  <c:v>-0.21968199999999999</c:v>
                </c:pt>
                <c:pt idx="20517">
                  <c:v>-0.22636100000000001</c:v>
                </c:pt>
                <c:pt idx="20518">
                  <c:v>-0.23930699999999999</c:v>
                </c:pt>
                <c:pt idx="20519">
                  <c:v>-0.259959</c:v>
                </c:pt>
                <c:pt idx="20520">
                  <c:v>-0.27246700000000001</c:v>
                </c:pt>
                <c:pt idx="20521">
                  <c:v>-0.28416000000000002</c:v>
                </c:pt>
                <c:pt idx="20522">
                  <c:v>-0.29518299999999997</c:v>
                </c:pt>
                <c:pt idx="20523">
                  <c:v>-0.303263</c:v>
                </c:pt>
                <c:pt idx="20524">
                  <c:v>-0.30835400000000002</c:v>
                </c:pt>
                <c:pt idx="20525">
                  <c:v>-0.31399300000000002</c:v>
                </c:pt>
                <c:pt idx="20526">
                  <c:v>-0.31789000000000001</c:v>
                </c:pt>
                <c:pt idx="20527">
                  <c:v>-0.32446199999999997</c:v>
                </c:pt>
                <c:pt idx="20528">
                  <c:v>-0.33938000000000001</c:v>
                </c:pt>
                <c:pt idx="20529">
                  <c:v>-0.36057600000000001</c:v>
                </c:pt>
                <c:pt idx="20530">
                  <c:v>-0.37684800000000002</c:v>
                </c:pt>
                <c:pt idx="20531">
                  <c:v>-0.38860499999999998</c:v>
                </c:pt>
                <c:pt idx="20532">
                  <c:v>-0.40749099999999999</c:v>
                </c:pt>
                <c:pt idx="20533">
                  <c:v>-0.42403200000000002</c:v>
                </c:pt>
                <c:pt idx="20534">
                  <c:v>-0.43072100000000002</c:v>
                </c:pt>
                <c:pt idx="20535">
                  <c:v>-0.45056400000000002</c:v>
                </c:pt>
                <c:pt idx="20536">
                  <c:v>-0.46092899999999998</c:v>
                </c:pt>
                <c:pt idx="20537">
                  <c:v>-0.456675</c:v>
                </c:pt>
                <c:pt idx="20538">
                  <c:v>-0.45249600000000001</c:v>
                </c:pt>
                <c:pt idx="20539">
                  <c:v>-0.450017</c:v>
                </c:pt>
                <c:pt idx="20540">
                  <c:v>-0.44278800000000001</c:v>
                </c:pt>
                <c:pt idx="20541">
                  <c:v>-0.42359400000000003</c:v>
                </c:pt>
                <c:pt idx="20542">
                  <c:v>-0.40119700000000003</c:v>
                </c:pt>
                <c:pt idx="20543">
                  <c:v>-0.38735000000000003</c:v>
                </c:pt>
                <c:pt idx="20544">
                  <c:v>-0.37790499999999999</c:v>
                </c:pt>
                <c:pt idx="20545">
                  <c:v>-0.36373699999999998</c:v>
                </c:pt>
                <c:pt idx="20546">
                  <c:v>-0.34379599999999999</c:v>
                </c:pt>
                <c:pt idx="20547">
                  <c:v>-0.32830100000000001</c:v>
                </c:pt>
                <c:pt idx="20548">
                  <c:v>-0.32152599999999998</c:v>
                </c:pt>
                <c:pt idx="20549">
                  <c:v>-0.31961600000000001</c:v>
                </c:pt>
                <c:pt idx="20550">
                  <c:v>-0.320658</c:v>
                </c:pt>
                <c:pt idx="20551">
                  <c:v>-0.31940000000000002</c:v>
                </c:pt>
                <c:pt idx="20552">
                  <c:v>-0.31903799999999999</c:v>
                </c:pt>
                <c:pt idx="20553">
                  <c:v>-0.31901000000000002</c:v>
                </c:pt>
                <c:pt idx="20554">
                  <c:v>-0.32033400000000001</c:v>
                </c:pt>
                <c:pt idx="20555">
                  <c:v>-0.32278000000000001</c:v>
                </c:pt>
                <c:pt idx="20556">
                  <c:v>-0.32189200000000001</c:v>
                </c:pt>
                <c:pt idx="20557">
                  <c:v>-0.32079999999999997</c:v>
                </c:pt>
                <c:pt idx="20558">
                  <c:v>-0.31276199999999998</c:v>
                </c:pt>
                <c:pt idx="20559">
                  <c:v>-0.29445100000000002</c:v>
                </c:pt>
                <c:pt idx="20560">
                  <c:v>-0.27842800000000001</c:v>
                </c:pt>
                <c:pt idx="20561">
                  <c:v>-0.268876</c:v>
                </c:pt>
                <c:pt idx="20562">
                  <c:v>-0.26191500000000001</c:v>
                </c:pt>
                <c:pt idx="20563">
                  <c:v>-0.25795600000000002</c:v>
                </c:pt>
                <c:pt idx="20564">
                  <c:v>-0.25497900000000001</c:v>
                </c:pt>
                <c:pt idx="20565">
                  <c:v>-0.25497199999999998</c:v>
                </c:pt>
                <c:pt idx="20566">
                  <c:v>-0.25972200000000001</c:v>
                </c:pt>
                <c:pt idx="20567">
                  <c:v>-0.26738699999999999</c:v>
                </c:pt>
                <c:pt idx="20568">
                  <c:v>-0.273756</c:v>
                </c:pt>
                <c:pt idx="20569">
                  <c:v>-0.27866000000000002</c:v>
                </c:pt>
                <c:pt idx="20570">
                  <c:v>-0.27308399999999999</c:v>
                </c:pt>
                <c:pt idx="20571">
                  <c:v>-0.26475100000000001</c:v>
                </c:pt>
                <c:pt idx="20572">
                  <c:v>-0.26537300000000003</c:v>
                </c:pt>
                <c:pt idx="20573">
                  <c:v>-0.27212900000000001</c:v>
                </c:pt>
                <c:pt idx="20574">
                  <c:v>-0.27416499999999999</c:v>
                </c:pt>
                <c:pt idx="20575">
                  <c:v>-0.27498800000000001</c:v>
                </c:pt>
                <c:pt idx="20576">
                  <c:v>-0.27966600000000003</c:v>
                </c:pt>
                <c:pt idx="20577">
                  <c:v>-0.28535899999999997</c:v>
                </c:pt>
                <c:pt idx="20578">
                  <c:v>-0.294908</c:v>
                </c:pt>
                <c:pt idx="20579">
                  <c:v>-0.30821599999999999</c:v>
                </c:pt>
                <c:pt idx="20580">
                  <c:v>-0.31373400000000001</c:v>
                </c:pt>
                <c:pt idx="20581">
                  <c:v>-0.314832</c:v>
                </c:pt>
                <c:pt idx="20582">
                  <c:v>-0.319436</c:v>
                </c:pt>
                <c:pt idx="20583">
                  <c:v>-0.32266099999999998</c:v>
                </c:pt>
                <c:pt idx="20584">
                  <c:v>-0.32049100000000003</c:v>
                </c:pt>
                <c:pt idx="20585">
                  <c:v>-0.318602</c:v>
                </c:pt>
                <c:pt idx="20586">
                  <c:v>-0.32059100000000001</c:v>
                </c:pt>
                <c:pt idx="20587">
                  <c:v>-0.32239000000000001</c:v>
                </c:pt>
                <c:pt idx="20588">
                  <c:v>-0.32335000000000003</c:v>
                </c:pt>
                <c:pt idx="20589">
                  <c:v>-0.32198900000000003</c:v>
                </c:pt>
                <c:pt idx="20590">
                  <c:v>-0.32099100000000003</c:v>
                </c:pt>
                <c:pt idx="20591">
                  <c:v>-0.32362299999999999</c:v>
                </c:pt>
                <c:pt idx="20592">
                  <c:v>-0.32721499999999998</c:v>
                </c:pt>
                <c:pt idx="20593">
                  <c:v>-0.334536</c:v>
                </c:pt>
                <c:pt idx="20594">
                  <c:v>-0.34173100000000001</c:v>
                </c:pt>
                <c:pt idx="20595">
                  <c:v>-0.34510800000000003</c:v>
                </c:pt>
                <c:pt idx="20596">
                  <c:v>-0.34720200000000001</c:v>
                </c:pt>
                <c:pt idx="20597">
                  <c:v>-0.35471200000000003</c:v>
                </c:pt>
                <c:pt idx="20598">
                  <c:v>-0.35956900000000003</c:v>
                </c:pt>
                <c:pt idx="20599">
                  <c:v>-0.35401199999999999</c:v>
                </c:pt>
                <c:pt idx="20600">
                  <c:v>-0.34236100000000003</c:v>
                </c:pt>
                <c:pt idx="20601">
                  <c:v>-0.33317999999999998</c:v>
                </c:pt>
                <c:pt idx="20602">
                  <c:v>-0.33011000000000001</c:v>
                </c:pt>
                <c:pt idx="20603">
                  <c:v>-0.32757700000000001</c:v>
                </c:pt>
                <c:pt idx="20604">
                  <c:v>-0.320828</c:v>
                </c:pt>
                <c:pt idx="20605">
                  <c:v>-0.31698599999999999</c:v>
                </c:pt>
                <c:pt idx="20606">
                  <c:v>-0.31874200000000003</c:v>
                </c:pt>
                <c:pt idx="20607">
                  <c:v>-0.32289099999999998</c:v>
                </c:pt>
                <c:pt idx="20608">
                  <c:v>-0.32265100000000002</c:v>
                </c:pt>
                <c:pt idx="20609">
                  <c:v>-0.31814900000000002</c:v>
                </c:pt>
                <c:pt idx="20610">
                  <c:v>-0.314747</c:v>
                </c:pt>
                <c:pt idx="20611">
                  <c:v>-0.309946</c:v>
                </c:pt>
                <c:pt idx="20612">
                  <c:v>-0.30307699999999999</c:v>
                </c:pt>
                <c:pt idx="20613">
                  <c:v>-0.29745899999999997</c:v>
                </c:pt>
                <c:pt idx="20614">
                  <c:v>-0.29650300000000002</c:v>
                </c:pt>
                <c:pt idx="20615">
                  <c:v>-0.29688399999999998</c:v>
                </c:pt>
                <c:pt idx="20616">
                  <c:v>-0.29748799999999997</c:v>
                </c:pt>
                <c:pt idx="20617">
                  <c:v>-0.29747400000000002</c:v>
                </c:pt>
                <c:pt idx="20618">
                  <c:v>-0.29738500000000001</c:v>
                </c:pt>
                <c:pt idx="20619">
                  <c:v>-0.29753099999999999</c:v>
                </c:pt>
                <c:pt idx="20620">
                  <c:v>-0.29120499999999999</c:v>
                </c:pt>
                <c:pt idx="20621">
                  <c:v>-0.277833</c:v>
                </c:pt>
                <c:pt idx="20622">
                  <c:v>-0.268459</c:v>
                </c:pt>
                <c:pt idx="20623">
                  <c:v>-0.25815500000000002</c:v>
                </c:pt>
                <c:pt idx="20624">
                  <c:v>-0.24848600000000001</c:v>
                </c:pt>
                <c:pt idx="20625">
                  <c:v>-0.23336000000000001</c:v>
                </c:pt>
                <c:pt idx="20626">
                  <c:v>-0.21821699999999999</c:v>
                </c:pt>
                <c:pt idx="20627">
                  <c:v>-0.20805699999999999</c:v>
                </c:pt>
                <c:pt idx="20628">
                  <c:v>-0.204484</c:v>
                </c:pt>
                <c:pt idx="20629">
                  <c:v>-0.207981</c:v>
                </c:pt>
                <c:pt idx="20630">
                  <c:v>-0.21037</c:v>
                </c:pt>
                <c:pt idx="20631">
                  <c:v>-0.20683299999999999</c:v>
                </c:pt>
                <c:pt idx="20632">
                  <c:v>-0.20605100000000001</c:v>
                </c:pt>
                <c:pt idx="20633">
                  <c:v>-0.20824300000000001</c:v>
                </c:pt>
                <c:pt idx="20634">
                  <c:v>-0.212529</c:v>
                </c:pt>
                <c:pt idx="20635">
                  <c:v>-0.20895900000000001</c:v>
                </c:pt>
                <c:pt idx="20636">
                  <c:v>-0.20777300000000001</c:v>
                </c:pt>
                <c:pt idx="20637">
                  <c:v>-0.20851500000000001</c:v>
                </c:pt>
                <c:pt idx="20638">
                  <c:v>-0.21390200000000001</c:v>
                </c:pt>
                <c:pt idx="20639">
                  <c:v>-0.216503</c:v>
                </c:pt>
                <c:pt idx="20640">
                  <c:v>-0.218749</c:v>
                </c:pt>
                <c:pt idx="20641">
                  <c:v>-0.21837200000000001</c:v>
                </c:pt>
                <c:pt idx="20642">
                  <c:v>-0.22129399999999999</c:v>
                </c:pt>
                <c:pt idx="20643">
                  <c:v>-0.221387</c:v>
                </c:pt>
                <c:pt idx="20644">
                  <c:v>-0.219275</c:v>
                </c:pt>
                <c:pt idx="20645">
                  <c:v>-0.213531</c:v>
                </c:pt>
                <c:pt idx="20646">
                  <c:v>-0.20929700000000001</c:v>
                </c:pt>
                <c:pt idx="20647">
                  <c:v>-0.20647499999999999</c:v>
                </c:pt>
                <c:pt idx="20648">
                  <c:v>-0.203129</c:v>
                </c:pt>
                <c:pt idx="20649">
                  <c:v>-0.206702</c:v>
                </c:pt>
                <c:pt idx="20650">
                  <c:v>-0.202405</c:v>
                </c:pt>
                <c:pt idx="20651">
                  <c:v>-0.19599900000000001</c:v>
                </c:pt>
                <c:pt idx="20652">
                  <c:v>-0.18753700000000001</c:v>
                </c:pt>
                <c:pt idx="20653">
                  <c:v>-0.181893</c:v>
                </c:pt>
                <c:pt idx="20654">
                  <c:v>-0.17733599999999999</c:v>
                </c:pt>
                <c:pt idx="20655">
                  <c:v>-0.174482</c:v>
                </c:pt>
                <c:pt idx="20656">
                  <c:v>-0.16755400000000001</c:v>
                </c:pt>
                <c:pt idx="20657">
                  <c:v>-0.16439599999999999</c:v>
                </c:pt>
                <c:pt idx="20658">
                  <c:v>-0.16239000000000001</c:v>
                </c:pt>
                <c:pt idx="20659">
                  <c:v>-0.16193099999999999</c:v>
                </c:pt>
                <c:pt idx="20660">
                  <c:v>-0.15907199999999999</c:v>
                </c:pt>
                <c:pt idx="20661">
                  <c:v>-0.156392</c:v>
                </c:pt>
                <c:pt idx="20662">
                  <c:v>-0.16134200000000001</c:v>
                </c:pt>
                <c:pt idx="20663">
                  <c:v>-0.161603</c:v>
                </c:pt>
                <c:pt idx="20664">
                  <c:v>-0.15518299999999999</c:v>
                </c:pt>
                <c:pt idx="20665">
                  <c:v>-0.149118</c:v>
                </c:pt>
                <c:pt idx="20666">
                  <c:v>-0.145123</c:v>
                </c:pt>
                <c:pt idx="20667">
                  <c:v>-0.13911899999999999</c:v>
                </c:pt>
                <c:pt idx="20668">
                  <c:v>-0.13459699999999999</c:v>
                </c:pt>
                <c:pt idx="20669">
                  <c:v>-0.130051</c:v>
                </c:pt>
                <c:pt idx="20670">
                  <c:v>-0.13050800000000001</c:v>
                </c:pt>
                <c:pt idx="20671">
                  <c:v>-0.13050899999999999</c:v>
                </c:pt>
                <c:pt idx="20672">
                  <c:v>-0.12601799999999999</c:v>
                </c:pt>
                <c:pt idx="20673">
                  <c:v>-0.11348900000000001</c:v>
                </c:pt>
                <c:pt idx="20674">
                  <c:v>-0.10093199999999999</c:v>
                </c:pt>
                <c:pt idx="20675">
                  <c:v>-9.1377700000000006E-2</c:v>
                </c:pt>
                <c:pt idx="20676">
                  <c:v>-7.5314000000000006E-2</c:v>
                </c:pt>
                <c:pt idx="20677">
                  <c:v>-6.5264900000000001E-2</c:v>
                </c:pt>
                <c:pt idx="20678">
                  <c:v>-5.9205199999999999E-2</c:v>
                </c:pt>
                <c:pt idx="20679">
                  <c:v>-5.0103200000000001E-2</c:v>
                </c:pt>
                <c:pt idx="20680">
                  <c:v>-3.6044100000000003E-2</c:v>
                </c:pt>
                <c:pt idx="20681">
                  <c:v>-3.1496499999999997E-2</c:v>
                </c:pt>
                <c:pt idx="20682">
                  <c:v>-2.43815E-2</c:v>
                </c:pt>
                <c:pt idx="20683">
                  <c:v>-1.6327100000000001E-2</c:v>
                </c:pt>
                <c:pt idx="20684">
                  <c:v>-1.67841E-2</c:v>
                </c:pt>
                <c:pt idx="20685">
                  <c:v>-2.0707900000000001E-2</c:v>
                </c:pt>
                <c:pt idx="20686">
                  <c:v>-2.50726E-2</c:v>
                </c:pt>
                <c:pt idx="20687">
                  <c:v>-2.2988100000000001E-2</c:v>
                </c:pt>
                <c:pt idx="20688">
                  <c:v>-2.9907799999999998E-2</c:v>
                </c:pt>
                <c:pt idx="20689">
                  <c:v>-3.0746699999999998E-2</c:v>
                </c:pt>
                <c:pt idx="20690">
                  <c:v>-2.6140400000000001E-2</c:v>
                </c:pt>
                <c:pt idx="20691">
                  <c:v>-2.6554100000000001E-2</c:v>
                </c:pt>
                <c:pt idx="20692">
                  <c:v>-3.2456600000000002E-2</c:v>
                </c:pt>
                <c:pt idx="20693">
                  <c:v>-4.3322899999999998E-2</c:v>
                </c:pt>
                <c:pt idx="20694">
                  <c:v>-4.71904E-2</c:v>
                </c:pt>
                <c:pt idx="20695">
                  <c:v>-4.9563599999999999E-2</c:v>
                </c:pt>
                <c:pt idx="20696">
                  <c:v>-4.2452400000000001E-2</c:v>
                </c:pt>
                <c:pt idx="20697">
                  <c:v>-2.8831800000000001E-2</c:v>
                </c:pt>
                <c:pt idx="20698">
                  <c:v>-2.3681000000000001E-2</c:v>
                </c:pt>
                <c:pt idx="20699">
                  <c:v>-1.8072600000000001E-2</c:v>
                </c:pt>
                <c:pt idx="20700">
                  <c:v>-8.9278099999999996E-3</c:v>
                </c:pt>
                <c:pt idx="20701">
                  <c:v>-2.82438E-3</c:v>
                </c:pt>
                <c:pt idx="20702">
                  <c:v>1.13011E-2</c:v>
                </c:pt>
                <c:pt idx="20703">
                  <c:v>1.7056999999999999E-2</c:v>
                </c:pt>
                <c:pt idx="20704">
                  <c:v>1.8285200000000001E-2</c:v>
                </c:pt>
                <c:pt idx="20705">
                  <c:v>1.54287E-2</c:v>
                </c:pt>
                <c:pt idx="20706">
                  <c:v>1.7117799999999999E-2</c:v>
                </c:pt>
                <c:pt idx="20707">
                  <c:v>9.5595899999999998E-3</c:v>
                </c:pt>
                <c:pt idx="20708">
                  <c:v>-4.7519199999999998E-3</c:v>
                </c:pt>
                <c:pt idx="20709">
                  <c:v>-1.41537E-2</c:v>
                </c:pt>
                <c:pt idx="20710">
                  <c:v>-2.2516600000000001E-2</c:v>
                </c:pt>
                <c:pt idx="20711">
                  <c:v>-2.7376000000000001E-2</c:v>
                </c:pt>
                <c:pt idx="20712">
                  <c:v>-3.1812199999999999E-2</c:v>
                </c:pt>
                <c:pt idx="20713">
                  <c:v>-3.0227400000000001E-2</c:v>
                </c:pt>
                <c:pt idx="20714">
                  <c:v>-2.9609400000000001E-2</c:v>
                </c:pt>
                <c:pt idx="20715">
                  <c:v>-2.1411400000000001E-2</c:v>
                </c:pt>
                <c:pt idx="20716">
                  <c:v>-5.2799300000000004E-3</c:v>
                </c:pt>
                <c:pt idx="20717">
                  <c:v>4.76268E-3</c:v>
                </c:pt>
                <c:pt idx="20718">
                  <c:v>1.00272E-2</c:v>
                </c:pt>
                <c:pt idx="20719">
                  <c:v>1.6032600000000001E-2</c:v>
                </c:pt>
                <c:pt idx="20720">
                  <c:v>2.4387099999999998E-2</c:v>
                </c:pt>
                <c:pt idx="20721">
                  <c:v>2.6285599999999999E-2</c:v>
                </c:pt>
                <c:pt idx="20722">
                  <c:v>2.94845E-2</c:v>
                </c:pt>
                <c:pt idx="20723">
                  <c:v>3.0150799999999998E-2</c:v>
                </c:pt>
                <c:pt idx="20724">
                  <c:v>3.4808899999999997E-2</c:v>
                </c:pt>
                <c:pt idx="20725">
                  <c:v>3.4469899999999998E-2</c:v>
                </c:pt>
                <c:pt idx="20726">
                  <c:v>3.1240299999999999E-2</c:v>
                </c:pt>
                <c:pt idx="20727">
                  <c:v>2.6780200000000001E-2</c:v>
                </c:pt>
                <c:pt idx="20728">
                  <c:v>1.7248699999999999E-2</c:v>
                </c:pt>
                <c:pt idx="20729">
                  <c:v>9.9225800000000003E-3</c:v>
                </c:pt>
                <c:pt idx="20730">
                  <c:v>9.3572099999999995E-3</c:v>
                </c:pt>
                <c:pt idx="20731">
                  <c:v>8.9951900000000001E-3</c:v>
                </c:pt>
                <c:pt idx="20732">
                  <c:v>1.04951E-2</c:v>
                </c:pt>
                <c:pt idx="20733">
                  <c:v>5.4392499999999996E-3</c:v>
                </c:pt>
                <c:pt idx="20734">
                  <c:v>5.1605399999999999E-3</c:v>
                </c:pt>
                <c:pt idx="20735">
                  <c:v>5.0461100000000004E-3</c:v>
                </c:pt>
                <c:pt idx="20736">
                  <c:v>5.5518599999999996E-3</c:v>
                </c:pt>
                <c:pt idx="20737">
                  <c:v>8.4213599999999993E-3</c:v>
                </c:pt>
                <c:pt idx="20738">
                  <c:v>1.4472199999999999E-2</c:v>
                </c:pt>
                <c:pt idx="20739">
                  <c:v>1.9554999999999999E-2</c:v>
                </c:pt>
                <c:pt idx="20740">
                  <c:v>2.085E-2</c:v>
                </c:pt>
                <c:pt idx="20741">
                  <c:v>1.7866900000000002E-2</c:v>
                </c:pt>
                <c:pt idx="20742">
                  <c:v>1.5941500000000001E-2</c:v>
                </c:pt>
                <c:pt idx="20743">
                  <c:v>2.0554200000000002E-2</c:v>
                </c:pt>
                <c:pt idx="20744">
                  <c:v>2.6439000000000001E-2</c:v>
                </c:pt>
                <c:pt idx="20745">
                  <c:v>3.12775E-2</c:v>
                </c:pt>
                <c:pt idx="20746">
                  <c:v>3.5551100000000002E-2</c:v>
                </c:pt>
                <c:pt idx="20747">
                  <c:v>3.9444899999999998E-2</c:v>
                </c:pt>
                <c:pt idx="20748">
                  <c:v>4.0892900000000003E-2</c:v>
                </c:pt>
                <c:pt idx="20749">
                  <c:v>3.7662099999999997E-2</c:v>
                </c:pt>
                <c:pt idx="20750">
                  <c:v>3.9656900000000002E-2</c:v>
                </c:pt>
                <c:pt idx="20751">
                  <c:v>4.7322400000000001E-2</c:v>
                </c:pt>
                <c:pt idx="20752">
                  <c:v>5.2426199999999999E-2</c:v>
                </c:pt>
                <c:pt idx="20753">
                  <c:v>5.7970399999999998E-2</c:v>
                </c:pt>
                <c:pt idx="20754">
                  <c:v>6.3313300000000003E-2</c:v>
                </c:pt>
                <c:pt idx="20755">
                  <c:v>6.8642700000000001E-2</c:v>
                </c:pt>
                <c:pt idx="20756">
                  <c:v>7.1734400000000004E-2</c:v>
                </c:pt>
                <c:pt idx="20757">
                  <c:v>6.9701100000000002E-2</c:v>
                </c:pt>
                <c:pt idx="20758">
                  <c:v>7.1016599999999999E-2</c:v>
                </c:pt>
                <c:pt idx="20759">
                  <c:v>7.6725500000000002E-2</c:v>
                </c:pt>
                <c:pt idx="20760">
                  <c:v>8.8938199999999995E-2</c:v>
                </c:pt>
                <c:pt idx="20761">
                  <c:v>9.4532199999999997E-2</c:v>
                </c:pt>
                <c:pt idx="20762">
                  <c:v>9.7316299999999994E-2</c:v>
                </c:pt>
                <c:pt idx="20763">
                  <c:v>9.47379E-2</c:v>
                </c:pt>
                <c:pt idx="20764">
                  <c:v>9.7891699999999998E-2</c:v>
                </c:pt>
                <c:pt idx="20765">
                  <c:v>0.101149</c:v>
                </c:pt>
                <c:pt idx="20766">
                  <c:v>0.104282</c:v>
                </c:pt>
                <c:pt idx="20767">
                  <c:v>0.106738</c:v>
                </c:pt>
                <c:pt idx="20768">
                  <c:v>0.10985200000000001</c:v>
                </c:pt>
                <c:pt idx="20769">
                  <c:v>0.11763700000000001</c:v>
                </c:pt>
                <c:pt idx="20770">
                  <c:v>0.12958900000000001</c:v>
                </c:pt>
                <c:pt idx="20771">
                  <c:v>0.14529</c:v>
                </c:pt>
                <c:pt idx="20772">
                  <c:v>0.15714500000000001</c:v>
                </c:pt>
                <c:pt idx="20773">
                  <c:v>0.16143099999999999</c:v>
                </c:pt>
                <c:pt idx="20774">
                  <c:v>0.16362699999999999</c:v>
                </c:pt>
                <c:pt idx="20775">
                  <c:v>0.16652500000000001</c:v>
                </c:pt>
                <c:pt idx="20776">
                  <c:v>0.17097699999999999</c:v>
                </c:pt>
                <c:pt idx="20777">
                  <c:v>0.168626</c:v>
                </c:pt>
                <c:pt idx="20778">
                  <c:v>0.16819400000000001</c:v>
                </c:pt>
                <c:pt idx="20779">
                  <c:v>0.166993</c:v>
                </c:pt>
                <c:pt idx="20780">
                  <c:v>0.16592100000000001</c:v>
                </c:pt>
                <c:pt idx="20781">
                  <c:v>0.16567000000000001</c:v>
                </c:pt>
                <c:pt idx="20782">
                  <c:v>0.16559599999999999</c:v>
                </c:pt>
                <c:pt idx="20783">
                  <c:v>0.16389200000000001</c:v>
                </c:pt>
                <c:pt idx="20784">
                  <c:v>0.16031599999999999</c:v>
                </c:pt>
                <c:pt idx="20785">
                  <c:v>0.15575900000000001</c:v>
                </c:pt>
                <c:pt idx="20786">
                  <c:v>0.14297899999999999</c:v>
                </c:pt>
                <c:pt idx="20787">
                  <c:v>0.13272200000000001</c:v>
                </c:pt>
                <c:pt idx="20788">
                  <c:v>0.123627</c:v>
                </c:pt>
                <c:pt idx="20789">
                  <c:v>0.121379</c:v>
                </c:pt>
                <c:pt idx="20790">
                  <c:v>0.129553</c:v>
                </c:pt>
                <c:pt idx="20791">
                  <c:v>0.13683999999999999</c:v>
                </c:pt>
                <c:pt idx="20792">
                  <c:v>0.133411</c:v>
                </c:pt>
                <c:pt idx="20793">
                  <c:v>0.130493</c:v>
                </c:pt>
                <c:pt idx="20794">
                  <c:v>0.127971</c:v>
                </c:pt>
                <c:pt idx="20795">
                  <c:v>0.130776</c:v>
                </c:pt>
                <c:pt idx="20796">
                  <c:v>0.137714</c:v>
                </c:pt>
                <c:pt idx="20797">
                  <c:v>0.14646600000000001</c:v>
                </c:pt>
                <c:pt idx="20798">
                  <c:v>0.15717700000000001</c:v>
                </c:pt>
                <c:pt idx="20799">
                  <c:v>0.16264999999999999</c:v>
                </c:pt>
                <c:pt idx="20800">
                  <c:v>0.16614699999999999</c:v>
                </c:pt>
                <c:pt idx="20801">
                  <c:v>0.17161100000000001</c:v>
                </c:pt>
                <c:pt idx="20802">
                  <c:v>0.18134400000000001</c:v>
                </c:pt>
                <c:pt idx="20803">
                  <c:v>0.18714</c:v>
                </c:pt>
                <c:pt idx="20804">
                  <c:v>0.192025</c:v>
                </c:pt>
                <c:pt idx="20805">
                  <c:v>0.197681</c:v>
                </c:pt>
                <c:pt idx="20806">
                  <c:v>0.20125699999999999</c:v>
                </c:pt>
                <c:pt idx="20807">
                  <c:v>0.20947199999999999</c:v>
                </c:pt>
                <c:pt idx="20808">
                  <c:v>0.219835</c:v>
                </c:pt>
                <c:pt idx="20809">
                  <c:v>0.230265</c:v>
                </c:pt>
                <c:pt idx="20810">
                  <c:v>0.239596</c:v>
                </c:pt>
                <c:pt idx="20811">
                  <c:v>0.25026199999999998</c:v>
                </c:pt>
                <c:pt idx="20812">
                  <c:v>0.25964500000000001</c:v>
                </c:pt>
                <c:pt idx="20813">
                  <c:v>0.26708399999999999</c:v>
                </c:pt>
                <c:pt idx="20814">
                  <c:v>0.27451399999999998</c:v>
                </c:pt>
                <c:pt idx="20815">
                  <c:v>0.279308</c:v>
                </c:pt>
                <c:pt idx="20816">
                  <c:v>0.274617</c:v>
                </c:pt>
                <c:pt idx="20817">
                  <c:v>0.26770699999999997</c:v>
                </c:pt>
                <c:pt idx="20818">
                  <c:v>0.26587499999999997</c:v>
                </c:pt>
                <c:pt idx="20819">
                  <c:v>0.26988899999999999</c:v>
                </c:pt>
                <c:pt idx="20820">
                  <c:v>0.28039500000000001</c:v>
                </c:pt>
                <c:pt idx="20821">
                  <c:v>0.28802</c:v>
                </c:pt>
                <c:pt idx="20822">
                  <c:v>0.29444999999999999</c:v>
                </c:pt>
                <c:pt idx="20823">
                  <c:v>0.298705</c:v>
                </c:pt>
                <c:pt idx="20824">
                  <c:v>0.30192999999999998</c:v>
                </c:pt>
                <c:pt idx="20825">
                  <c:v>0.30162299999999997</c:v>
                </c:pt>
                <c:pt idx="20826">
                  <c:v>0.302539</c:v>
                </c:pt>
                <c:pt idx="20827">
                  <c:v>0.30397999999999997</c:v>
                </c:pt>
                <c:pt idx="20828">
                  <c:v>0.30536400000000002</c:v>
                </c:pt>
                <c:pt idx="20829">
                  <c:v>0.30619600000000002</c:v>
                </c:pt>
                <c:pt idx="20830">
                  <c:v>0.30962200000000001</c:v>
                </c:pt>
                <c:pt idx="20831">
                  <c:v>0.32249699999999998</c:v>
                </c:pt>
                <c:pt idx="20832">
                  <c:v>0.32983400000000002</c:v>
                </c:pt>
                <c:pt idx="20833">
                  <c:v>0.33340799999999998</c:v>
                </c:pt>
                <c:pt idx="20834">
                  <c:v>0.33488899999999999</c:v>
                </c:pt>
                <c:pt idx="20835">
                  <c:v>0.338503</c:v>
                </c:pt>
                <c:pt idx="20836">
                  <c:v>0.34574500000000002</c:v>
                </c:pt>
                <c:pt idx="20837">
                  <c:v>0.35062700000000002</c:v>
                </c:pt>
                <c:pt idx="20838">
                  <c:v>0.34827599999999997</c:v>
                </c:pt>
                <c:pt idx="20839">
                  <c:v>0.33992899999999998</c:v>
                </c:pt>
                <c:pt idx="20840">
                  <c:v>0.33290199999999998</c:v>
                </c:pt>
                <c:pt idx="20841">
                  <c:v>0.32584800000000003</c:v>
                </c:pt>
                <c:pt idx="20842">
                  <c:v>0.315052</c:v>
                </c:pt>
                <c:pt idx="20843">
                  <c:v>0.30790899999999999</c:v>
                </c:pt>
                <c:pt idx="20844">
                  <c:v>0.292076</c:v>
                </c:pt>
                <c:pt idx="20845">
                  <c:v>0.29151199999999999</c:v>
                </c:pt>
                <c:pt idx="20846">
                  <c:v>0.294267</c:v>
                </c:pt>
                <c:pt idx="20847">
                  <c:v>0.298454</c:v>
                </c:pt>
                <c:pt idx="20848">
                  <c:v>0.30129699999999998</c:v>
                </c:pt>
                <c:pt idx="20849">
                  <c:v>0.30808400000000002</c:v>
                </c:pt>
                <c:pt idx="20850">
                  <c:v>0.31592700000000001</c:v>
                </c:pt>
                <c:pt idx="20851">
                  <c:v>0.32530999999999999</c:v>
                </c:pt>
                <c:pt idx="20852">
                  <c:v>0.33286399999999999</c:v>
                </c:pt>
                <c:pt idx="20853">
                  <c:v>0.34196300000000002</c:v>
                </c:pt>
                <c:pt idx="20854">
                  <c:v>0.35178399999999999</c:v>
                </c:pt>
                <c:pt idx="20855">
                  <c:v>0.36274800000000001</c:v>
                </c:pt>
                <c:pt idx="20856">
                  <c:v>0.36998799999999998</c:v>
                </c:pt>
                <c:pt idx="20857">
                  <c:v>0.36845499999999998</c:v>
                </c:pt>
                <c:pt idx="20858">
                  <c:v>0.375359</c:v>
                </c:pt>
                <c:pt idx="20859">
                  <c:v>0.38583699999999999</c:v>
                </c:pt>
                <c:pt idx="20860">
                  <c:v>0.39092199999999999</c:v>
                </c:pt>
                <c:pt idx="20861">
                  <c:v>0.39461800000000002</c:v>
                </c:pt>
                <c:pt idx="20862">
                  <c:v>0.39946199999999998</c:v>
                </c:pt>
                <c:pt idx="20863">
                  <c:v>0.39886300000000002</c:v>
                </c:pt>
                <c:pt idx="20864">
                  <c:v>0.399536</c:v>
                </c:pt>
                <c:pt idx="20865">
                  <c:v>0.39984900000000001</c:v>
                </c:pt>
                <c:pt idx="20866">
                  <c:v>0.40387000000000001</c:v>
                </c:pt>
                <c:pt idx="20867">
                  <c:v>0.40791699999999997</c:v>
                </c:pt>
                <c:pt idx="20868">
                  <c:v>0.41344500000000001</c:v>
                </c:pt>
                <c:pt idx="20869">
                  <c:v>0.421929</c:v>
                </c:pt>
                <c:pt idx="20870">
                  <c:v>0.43269400000000002</c:v>
                </c:pt>
                <c:pt idx="20871">
                  <c:v>0.43734299999999998</c:v>
                </c:pt>
                <c:pt idx="20872">
                  <c:v>0.43681700000000001</c:v>
                </c:pt>
                <c:pt idx="20873">
                  <c:v>0.44056099999999998</c:v>
                </c:pt>
                <c:pt idx="20874">
                  <c:v>0.45330300000000001</c:v>
                </c:pt>
                <c:pt idx="20875">
                  <c:v>0.471993</c:v>
                </c:pt>
                <c:pt idx="20876">
                  <c:v>0.48927199999999998</c:v>
                </c:pt>
                <c:pt idx="20877">
                  <c:v>0.50014899999999995</c:v>
                </c:pt>
                <c:pt idx="20878">
                  <c:v>0.50642500000000001</c:v>
                </c:pt>
                <c:pt idx="20879">
                  <c:v>0.50666699999999998</c:v>
                </c:pt>
                <c:pt idx="20880">
                  <c:v>0.50412299999999999</c:v>
                </c:pt>
                <c:pt idx="20881">
                  <c:v>0.49969200000000003</c:v>
                </c:pt>
                <c:pt idx="20882">
                  <c:v>0.50856699999999999</c:v>
                </c:pt>
                <c:pt idx="20883">
                  <c:v>0.523706</c:v>
                </c:pt>
                <c:pt idx="20884">
                  <c:v>0.53634599999999999</c:v>
                </c:pt>
                <c:pt idx="20885">
                  <c:v>0.54587799999999997</c:v>
                </c:pt>
                <c:pt idx="20886">
                  <c:v>0.55730199999999996</c:v>
                </c:pt>
                <c:pt idx="20887">
                  <c:v>0.56694900000000004</c:v>
                </c:pt>
                <c:pt idx="20888">
                  <c:v>0.57695200000000002</c:v>
                </c:pt>
                <c:pt idx="20889">
                  <c:v>0.57567199999999996</c:v>
                </c:pt>
                <c:pt idx="20890">
                  <c:v>0.57682699999999998</c:v>
                </c:pt>
                <c:pt idx="20891">
                  <c:v>0.57901999999999998</c:v>
                </c:pt>
                <c:pt idx="20892">
                  <c:v>0.58702100000000002</c:v>
                </c:pt>
                <c:pt idx="20893">
                  <c:v>0.59313400000000005</c:v>
                </c:pt>
                <c:pt idx="20894">
                  <c:v>0.60269200000000001</c:v>
                </c:pt>
                <c:pt idx="20895">
                  <c:v>0.60177099999999994</c:v>
                </c:pt>
                <c:pt idx="20896">
                  <c:v>0.60710900000000001</c:v>
                </c:pt>
                <c:pt idx="20897">
                  <c:v>0.61446599999999996</c:v>
                </c:pt>
                <c:pt idx="20898">
                  <c:v>0.62288699999999997</c:v>
                </c:pt>
                <c:pt idx="20899">
                  <c:v>0.62998299999999996</c:v>
                </c:pt>
                <c:pt idx="20900">
                  <c:v>0.63969500000000001</c:v>
                </c:pt>
                <c:pt idx="20901">
                  <c:v>0.64763199999999999</c:v>
                </c:pt>
                <c:pt idx="20902">
                  <c:v>0.652644</c:v>
                </c:pt>
                <c:pt idx="20903">
                  <c:v>0.660134</c:v>
                </c:pt>
                <c:pt idx="20904">
                  <c:v>0.66887399999999997</c:v>
                </c:pt>
                <c:pt idx="20905">
                  <c:v>0.67608800000000002</c:v>
                </c:pt>
                <c:pt idx="20906">
                  <c:v>0.67951899999999998</c:v>
                </c:pt>
                <c:pt idx="20907">
                  <c:v>0.68042800000000003</c:v>
                </c:pt>
                <c:pt idx="20908">
                  <c:v>0.68320700000000001</c:v>
                </c:pt>
                <c:pt idx="20909">
                  <c:v>0.67830599999999996</c:v>
                </c:pt>
                <c:pt idx="20910">
                  <c:v>0.67715599999999998</c:v>
                </c:pt>
                <c:pt idx="20911">
                  <c:v>0.68063200000000001</c:v>
                </c:pt>
                <c:pt idx="20912">
                  <c:v>0.687724</c:v>
                </c:pt>
                <c:pt idx="20913">
                  <c:v>0.69038200000000005</c:v>
                </c:pt>
                <c:pt idx="20914">
                  <c:v>0.68935900000000006</c:v>
                </c:pt>
                <c:pt idx="20915">
                  <c:v>0.69069700000000001</c:v>
                </c:pt>
                <c:pt idx="20916">
                  <c:v>0.69504900000000003</c:v>
                </c:pt>
                <c:pt idx="20917">
                  <c:v>0.70262500000000006</c:v>
                </c:pt>
                <c:pt idx="20918">
                  <c:v>0.70752899999999996</c:v>
                </c:pt>
                <c:pt idx="20919">
                  <c:v>0.71189100000000005</c:v>
                </c:pt>
                <c:pt idx="20920">
                  <c:v>0.71690200000000004</c:v>
                </c:pt>
                <c:pt idx="20921">
                  <c:v>0.72548599999999996</c:v>
                </c:pt>
                <c:pt idx="20922">
                  <c:v>0.72605399999999998</c:v>
                </c:pt>
                <c:pt idx="20923">
                  <c:v>0.72297800000000001</c:v>
                </c:pt>
                <c:pt idx="20924">
                  <c:v>0.71962599999999999</c:v>
                </c:pt>
                <c:pt idx="20925">
                  <c:v>0.71836199999999995</c:v>
                </c:pt>
                <c:pt idx="20926">
                  <c:v>0.719109</c:v>
                </c:pt>
                <c:pt idx="20927">
                  <c:v>0.71581899999999998</c:v>
                </c:pt>
                <c:pt idx="20928">
                  <c:v>0.71403499999999998</c:v>
                </c:pt>
                <c:pt idx="20929">
                  <c:v>0.70660599999999996</c:v>
                </c:pt>
                <c:pt idx="20930">
                  <c:v>0.694689</c:v>
                </c:pt>
                <c:pt idx="20931">
                  <c:v>0.68362900000000004</c:v>
                </c:pt>
                <c:pt idx="20932">
                  <c:v>0.674288</c:v>
                </c:pt>
                <c:pt idx="20933">
                  <c:v>0.67574999999999996</c:v>
                </c:pt>
                <c:pt idx="20934">
                  <c:v>0.67996699999999999</c:v>
                </c:pt>
                <c:pt idx="20935">
                  <c:v>0.68194200000000005</c:v>
                </c:pt>
                <c:pt idx="20936">
                  <c:v>0.68301500000000004</c:v>
                </c:pt>
                <c:pt idx="20937">
                  <c:v>0.68833200000000005</c:v>
                </c:pt>
                <c:pt idx="20938">
                  <c:v>0.69239099999999998</c:v>
                </c:pt>
                <c:pt idx="20939">
                  <c:v>0.69667299999999999</c:v>
                </c:pt>
                <c:pt idx="20940">
                  <c:v>0.69986999999999999</c:v>
                </c:pt>
                <c:pt idx="20941">
                  <c:v>0.70714100000000002</c:v>
                </c:pt>
                <c:pt idx="20942">
                  <c:v>0.71928199999999998</c:v>
                </c:pt>
                <c:pt idx="20943">
                  <c:v>0.72695799999999999</c:v>
                </c:pt>
                <c:pt idx="20944">
                  <c:v>0.73033599999999999</c:v>
                </c:pt>
                <c:pt idx="20945">
                  <c:v>0.729545</c:v>
                </c:pt>
                <c:pt idx="20946">
                  <c:v>0.73546699999999998</c:v>
                </c:pt>
                <c:pt idx="20947">
                  <c:v>0.73621800000000004</c:v>
                </c:pt>
                <c:pt idx="20948">
                  <c:v>0.73885699999999999</c:v>
                </c:pt>
                <c:pt idx="20949">
                  <c:v>0.74474300000000004</c:v>
                </c:pt>
                <c:pt idx="20950">
                  <c:v>0.75059699999999996</c:v>
                </c:pt>
                <c:pt idx="20951">
                  <c:v>0.75043599999999999</c:v>
                </c:pt>
                <c:pt idx="20952">
                  <c:v>0.749664</c:v>
                </c:pt>
                <c:pt idx="20953">
                  <c:v>0.747861</c:v>
                </c:pt>
                <c:pt idx="20954">
                  <c:v>0.74719800000000003</c:v>
                </c:pt>
                <c:pt idx="20955">
                  <c:v>0.750749</c:v>
                </c:pt>
                <c:pt idx="20956">
                  <c:v>0.76255899999999999</c:v>
                </c:pt>
                <c:pt idx="20957">
                  <c:v>0.77311399999999997</c:v>
                </c:pt>
                <c:pt idx="20958">
                  <c:v>0.78115299999999999</c:v>
                </c:pt>
                <c:pt idx="20959">
                  <c:v>0.78657900000000003</c:v>
                </c:pt>
                <c:pt idx="20960">
                  <c:v>0.78548499999999999</c:v>
                </c:pt>
                <c:pt idx="20961">
                  <c:v>0.78667399999999998</c:v>
                </c:pt>
                <c:pt idx="20962">
                  <c:v>0.79732000000000003</c:v>
                </c:pt>
                <c:pt idx="20963">
                  <c:v>0.80659400000000003</c:v>
                </c:pt>
                <c:pt idx="20964">
                  <c:v>0.81186800000000003</c:v>
                </c:pt>
                <c:pt idx="20965">
                  <c:v>0.81164700000000001</c:v>
                </c:pt>
                <c:pt idx="20966">
                  <c:v>0.80414699999999995</c:v>
                </c:pt>
                <c:pt idx="20967">
                  <c:v>0.80004399999999998</c:v>
                </c:pt>
                <c:pt idx="20968">
                  <c:v>0.80286100000000005</c:v>
                </c:pt>
                <c:pt idx="20969">
                  <c:v>0.80609299999999995</c:v>
                </c:pt>
                <c:pt idx="20970">
                  <c:v>0.81128</c:v>
                </c:pt>
                <c:pt idx="20971">
                  <c:v>0.81416699999999997</c:v>
                </c:pt>
                <c:pt idx="20972">
                  <c:v>0.812801</c:v>
                </c:pt>
                <c:pt idx="20973">
                  <c:v>0.81445599999999996</c:v>
                </c:pt>
                <c:pt idx="20974">
                  <c:v>0.81403700000000001</c:v>
                </c:pt>
                <c:pt idx="20975">
                  <c:v>0.81289100000000003</c:v>
                </c:pt>
                <c:pt idx="20976">
                  <c:v>0.81735500000000005</c:v>
                </c:pt>
                <c:pt idx="20977">
                  <c:v>0.82255400000000001</c:v>
                </c:pt>
                <c:pt idx="20978">
                  <c:v>0.82402799999999998</c:v>
                </c:pt>
                <c:pt idx="20979">
                  <c:v>0.82204600000000005</c:v>
                </c:pt>
                <c:pt idx="20980">
                  <c:v>0.82350500000000004</c:v>
                </c:pt>
                <c:pt idx="20981">
                  <c:v>0.82947300000000002</c:v>
                </c:pt>
                <c:pt idx="20982">
                  <c:v>0.83583300000000005</c:v>
                </c:pt>
                <c:pt idx="20983">
                  <c:v>0.84383399999999997</c:v>
                </c:pt>
                <c:pt idx="20984">
                  <c:v>0.85435799999999995</c:v>
                </c:pt>
                <c:pt idx="20985">
                  <c:v>0.86400500000000002</c:v>
                </c:pt>
                <c:pt idx="20986">
                  <c:v>0.87049500000000002</c:v>
                </c:pt>
                <c:pt idx="20987">
                  <c:v>0.87066200000000005</c:v>
                </c:pt>
                <c:pt idx="20988">
                  <c:v>0.86838300000000002</c:v>
                </c:pt>
                <c:pt idx="20989">
                  <c:v>0.86036999999999997</c:v>
                </c:pt>
                <c:pt idx="20990">
                  <c:v>0.85678799999999999</c:v>
                </c:pt>
                <c:pt idx="20991">
                  <c:v>0.86338199999999998</c:v>
                </c:pt>
                <c:pt idx="20992">
                  <c:v>0.86626700000000001</c:v>
                </c:pt>
                <c:pt idx="20993">
                  <c:v>0.86886099999999999</c:v>
                </c:pt>
                <c:pt idx="20994">
                  <c:v>0.876969</c:v>
                </c:pt>
                <c:pt idx="20995">
                  <c:v>0.88528700000000005</c:v>
                </c:pt>
                <c:pt idx="20996">
                  <c:v>0.88717299999999999</c:v>
                </c:pt>
                <c:pt idx="20997">
                  <c:v>0.88605</c:v>
                </c:pt>
                <c:pt idx="20998">
                  <c:v>0.886938</c:v>
                </c:pt>
                <c:pt idx="20999">
                  <c:v>0.88944500000000004</c:v>
                </c:pt>
                <c:pt idx="21000">
                  <c:v>0.88849400000000001</c:v>
                </c:pt>
                <c:pt idx="21001">
                  <c:v>0.88912800000000003</c:v>
                </c:pt>
                <c:pt idx="21002">
                  <c:v>0.89682799999999996</c:v>
                </c:pt>
                <c:pt idx="21003">
                  <c:v>0.90166199999999996</c:v>
                </c:pt>
                <c:pt idx="21004">
                  <c:v>0.89881299999999997</c:v>
                </c:pt>
                <c:pt idx="21005">
                  <c:v>0.89615800000000001</c:v>
                </c:pt>
                <c:pt idx="21006">
                  <c:v>0.89761800000000003</c:v>
                </c:pt>
                <c:pt idx="21007">
                  <c:v>0.90042500000000003</c:v>
                </c:pt>
                <c:pt idx="21008">
                  <c:v>0.90072799999999997</c:v>
                </c:pt>
                <c:pt idx="21009">
                  <c:v>0.89836700000000003</c:v>
                </c:pt>
                <c:pt idx="21010">
                  <c:v>0.89815199999999995</c:v>
                </c:pt>
                <c:pt idx="21011">
                  <c:v>0.89859999999999995</c:v>
                </c:pt>
                <c:pt idx="21012">
                  <c:v>0.89671599999999996</c:v>
                </c:pt>
                <c:pt idx="21013">
                  <c:v>0.89224199999999998</c:v>
                </c:pt>
                <c:pt idx="21014">
                  <c:v>0.892764</c:v>
                </c:pt>
                <c:pt idx="21015">
                  <c:v>0.89865099999999998</c:v>
                </c:pt>
                <c:pt idx="21016">
                  <c:v>0.90379500000000002</c:v>
                </c:pt>
                <c:pt idx="21017">
                  <c:v>0.90737000000000001</c:v>
                </c:pt>
                <c:pt idx="21018">
                  <c:v>0.91117099999999995</c:v>
                </c:pt>
                <c:pt idx="21019">
                  <c:v>0.91695300000000002</c:v>
                </c:pt>
                <c:pt idx="21020">
                  <c:v>0.92127400000000004</c:v>
                </c:pt>
                <c:pt idx="21021">
                  <c:v>0.922018</c:v>
                </c:pt>
                <c:pt idx="21022">
                  <c:v>0.91494900000000001</c:v>
                </c:pt>
                <c:pt idx="21023">
                  <c:v>0.91072699999999995</c:v>
                </c:pt>
                <c:pt idx="21024">
                  <c:v>0.91817300000000002</c:v>
                </c:pt>
                <c:pt idx="21025">
                  <c:v>0.92660500000000001</c:v>
                </c:pt>
                <c:pt idx="21026">
                  <c:v>0.924342</c:v>
                </c:pt>
                <c:pt idx="21027">
                  <c:v>0.91624000000000005</c:v>
                </c:pt>
                <c:pt idx="21028">
                  <c:v>0.90604499999999999</c:v>
                </c:pt>
                <c:pt idx="21029">
                  <c:v>0.89800400000000002</c:v>
                </c:pt>
                <c:pt idx="21030">
                  <c:v>0.89225399999999999</c:v>
                </c:pt>
                <c:pt idx="21031">
                  <c:v>0.881162</c:v>
                </c:pt>
                <c:pt idx="21032">
                  <c:v>0.87634599999999996</c:v>
                </c:pt>
                <c:pt idx="21033">
                  <c:v>0.87470599999999998</c:v>
                </c:pt>
                <c:pt idx="21034">
                  <c:v>0.87058500000000005</c:v>
                </c:pt>
                <c:pt idx="21035">
                  <c:v>0.86708700000000005</c:v>
                </c:pt>
                <c:pt idx="21036">
                  <c:v>0.86660199999999998</c:v>
                </c:pt>
                <c:pt idx="21037">
                  <c:v>0.87097800000000003</c:v>
                </c:pt>
                <c:pt idx="21038">
                  <c:v>0.88273400000000002</c:v>
                </c:pt>
                <c:pt idx="21039">
                  <c:v>0.899258</c:v>
                </c:pt>
                <c:pt idx="21040">
                  <c:v>0.91168899999999997</c:v>
                </c:pt>
                <c:pt idx="21041">
                  <c:v>0.91912099999999997</c:v>
                </c:pt>
                <c:pt idx="21042">
                  <c:v>0.91319799999999995</c:v>
                </c:pt>
                <c:pt idx="21043">
                  <c:v>0.90481400000000001</c:v>
                </c:pt>
                <c:pt idx="21044">
                  <c:v>0.90729300000000002</c:v>
                </c:pt>
                <c:pt idx="21045">
                  <c:v>0.90878700000000001</c:v>
                </c:pt>
                <c:pt idx="21046">
                  <c:v>0.91295000000000004</c:v>
                </c:pt>
                <c:pt idx="21047">
                  <c:v>0.91712099999999996</c:v>
                </c:pt>
                <c:pt idx="21048">
                  <c:v>0.92088700000000001</c:v>
                </c:pt>
                <c:pt idx="21049">
                  <c:v>0.92425800000000002</c:v>
                </c:pt>
                <c:pt idx="21050">
                  <c:v>0.92245299999999997</c:v>
                </c:pt>
                <c:pt idx="21051">
                  <c:v>0.92349700000000001</c:v>
                </c:pt>
                <c:pt idx="21052">
                  <c:v>0.92418900000000004</c:v>
                </c:pt>
                <c:pt idx="21053">
                  <c:v>0.92395300000000002</c:v>
                </c:pt>
                <c:pt idx="21054">
                  <c:v>0.92657299999999998</c:v>
                </c:pt>
                <c:pt idx="21055">
                  <c:v>0.92656799999999995</c:v>
                </c:pt>
                <c:pt idx="21056">
                  <c:v>0.92631200000000002</c:v>
                </c:pt>
                <c:pt idx="21057">
                  <c:v>0.92303999999999997</c:v>
                </c:pt>
                <c:pt idx="21058">
                  <c:v>0.91975499999999999</c:v>
                </c:pt>
                <c:pt idx="21059">
                  <c:v>0.92047100000000004</c:v>
                </c:pt>
                <c:pt idx="21060">
                  <c:v>0.91745299999999996</c:v>
                </c:pt>
                <c:pt idx="21061">
                  <c:v>0.91655500000000001</c:v>
                </c:pt>
                <c:pt idx="21062">
                  <c:v>0.91575300000000004</c:v>
                </c:pt>
                <c:pt idx="21063">
                  <c:v>0.90917199999999998</c:v>
                </c:pt>
                <c:pt idx="21064">
                  <c:v>0.90708500000000003</c:v>
                </c:pt>
                <c:pt idx="21065">
                  <c:v>0.91269800000000001</c:v>
                </c:pt>
                <c:pt idx="21066">
                  <c:v>0.91788400000000003</c:v>
                </c:pt>
                <c:pt idx="21067">
                  <c:v>0.905806</c:v>
                </c:pt>
                <c:pt idx="21068">
                  <c:v>0.89521700000000004</c:v>
                </c:pt>
                <c:pt idx="21069">
                  <c:v>0.89732100000000004</c:v>
                </c:pt>
                <c:pt idx="21070">
                  <c:v>0.89801600000000004</c:v>
                </c:pt>
                <c:pt idx="21071">
                  <c:v>0.89943899999999999</c:v>
                </c:pt>
                <c:pt idx="21072">
                  <c:v>0.89740200000000003</c:v>
                </c:pt>
                <c:pt idx="21073">
                  <c:v>0.89617199999999997</c:v>
                </c:pt>
                <c:pt idx="21074">
                  <c:v>0.89652900000000002</c:v>
                </c:pt>
                <c:pt idx="21075">
                  <c:v>0.89659900000000003</c:v>
                </c:pt>
                <c:pt idx="21076">
                  <c:v>0.89652900000000002</c:v>
                </c:pt>
                <c:pt idx="21077">
                  <c:v>0.89937900000000004</c:v>
                </c:pt>
                <c:pt idx="21078">
                  <c:v>0.90153499999999998</c:v>
                </c:pt>
                <c:pt idx="21079">
                  <c:v>0.894432</c:v>
                </c:pt>
                <c:pt idx="21080">
                  <c:v>0.88897000000000004</c:v>
                </c:pt>
                <c:pt idx="21081">
                  <c:v>0.89147100000000001</c:v>
                </c:pt>
                <c:pt idx="21082">
                  <c:v>0.90421499999999999</c:v>
                </c:pt>
                <c:pt idx="21083">
                  <c:v>0.91339400000000004</c:v>
                </c:pt>
                <c:pt idx="21084">
                  <c:v>0.91337400000000002</c:v>
                </c:pt>
                <c:pt idx="21085">
                  <c:v>0.91298100000000004</c:v>
                </c:pt>
                <c:pt idx="21086">
                  <c:v>0.91240900000000003</c:v>
                </c:pt>
                <c:pt idx="21087">
                  <c:v>0.917242</c:v>
                </c:pt>
                <c:pt idx="21088">
                  <c:v>0.92210400000000003</c:v>
                </c:pt>
                <c:pt idx="21089">
                  <c:v>0.92575300000000005</c:v>
                </c:pt>
                <c:pt idx="21090">
                  <c:v>0.92552500000000004</c:v>
                </c:pt>
                <c:pt idx="21091">
                  <c:v>0.921489</c:v>
                </c:pt>
                <c:pt idx="21092">
                  <c:v>0.91991800000000001</c:v>
                </c:pt>
                <c:pt idx="21093">
                  <c:v>0.92006500000000002</c:v>
                </c:pt>
                <c:pt idx="21094">
                  <c:v>0.92666400000000004</c:v>
                </c:pt>
                <c:pt idx="21095">
                  <c:v>0.933616</c:v>
                </c:pt>
                <c:pt idx="21096">
                  <c:v>0.934257</c:v>
                </c:pt>
                <c:pt idx="21097">
                  <c:v>0.93535699999999999</c:v>
                </c:pt>
                <c:pt idx="21098">
                  <c:v>0.94049899999999997</c:v>
                </c:pt>
                <c:pt idx="21099">
                  <c:v>0.94363799999999998</c:v>
                </c:pt>
                <c:pt idx="21100">
                  <c:v>0.94617499999999999</c:v>
                </c:pt>
                <c:pt idx="21101">
                  <c:v>0.94700200000000001</c:v>
                </c:pt>
                <c:pt idx="21102">
                  <c:v>0.94589000000000001</c:v>
                </c:pt>
                <c:pt idx="21103">
                  <c:v>0.94109600000000004</c:v>
                </c:pt>
                <c:pt idx="21104">
                  <c:v>0.93208500000000005</c:v>
                </c:pt>
                <c:pt idx="21105">
                  <c:v>0.93113900000000005</c:v>
                </c:pt>
                <c:pt idx="21106">
                  <c:v>0.93767</c:v>
                </c:pt>
                <c:pt idx="21107">
                  <c:v>0.93952599999999997</c:v>
                </c:pt>
                <c:pt idx="21108">
                  <c:v>0.93932700000000002</c:v>
                </c:pt>
                <c:pt idx="21109">
                  <c:v>0.93958900000000001</c:v>
                </c:pt>
                <c:pt idx="21110">
                  <c:v>0.94143900000000003</c:v>
                </c:pt>
                <c:pt idx="21111">
                  <c:v>0.94300899999999999</c:v>
                </c:pt>
                <c:pt idx="21112">
                  <c:v>0.946075</c:v>
                </c:pt>
                <c:pt idx="21113">
                  <c:v>0.94947999999999999</c:v>
                </c:pt>
                <c:pt idx="21114">
                  <c:v>0.95201000000000002</c:v>
                </c:pt>
                <c:pt idx="21115">
                  <c:v>0.95123400000000002</c:v>
                </c:pt>
                <c:pt idx="21116">
                  <c:v>0.95342300000000002</c:v>
                </c:pt>
                <c:pt idx="21117">
                  <c:v>0.95775600000000005</c:v>
                </c:pt>
                <c:pt idx="21118">
                  <c:v>0.96329200000000004</c:v>
                </c:pt>
                <c:pt idx="21119">
                  <c:v>0.95937300000000003</c:v>
                </c:pt>
                <c:pt idx="21120">
                  <c:v>0.94976700000000003</c:v>
                </c:pt>
                <c:pt idx="21121">
                  <c:v>0.94479299999999999</c:v>
                </c:pt>
                <c:pt idx="21122">
                  <c:v>0.94823000000000002</c:v>
                </c:pt>
                <c:pt idx="21123">
                  <c:v>0.95450299999999999</c:v>
                </c:pt>
                <c:pt idx="21124">
                  <c:v>0.95695799999999998</c:v>
                </c:pt>
                <c:pt idx="21125">
                  <c:v>0.96000300000000005</c:v>
                </c:pt>
                <c:pt idx="21126">
                  <c:v>0.95826500000000003</c:v>
                </c:pt>
                <c:pt idx="21127">
                  <c:v>0.950461</c:v>
                </c:pt>
                <c:pt idx="21128">
                  <c:v>0.94413400000000003</c:v>
                </c:pt>
                <c:pt idx="21129">
                  <c:v>0.94199500000000003</c:v>
                </c:pt>
                <c:pt idx="21130">
                  <c:v>0.94342199999999998</c:v>
                </c:pt>
                <c:pt idx="21131">
                  <c:v>0.94838800000000001</c:v>
                </c:pt>
                <c:pt idx="21132">
                  <c:v>0.95279199999999997</c:v>
                </c:pt>
                <c:pt idx="21133">
                  <c:v>0.95254300000000003</c:v>
                </c:pt>
                <c:pt idx="21134">
                  <c:v>0.94683899999999999</c:v>
                </c:pt>
                <c:pt idx="21135">
                  <c:v>0.93355900000000003</c:v>
                </c:pt>
                <c:pt idx="21136">
                  <c:v>0.92912899999999998</c:v>
                </c:pt>
                <c:pt idx="21137">
                  <c:v>0.92987500000000001</c:v>
                </c:pt>
                <c:pt idx="21138">
                  <c:v>0.93387500000000001</c:v>
                </c:pt>
                <c:pt idx="21139">
                  <c:v>0.94265399999999999</c:v>
                </c:pt>
                <c:pt idx="21140">
                  <c:v>0.94518100000000005</c:v>
                </c:pt>
                <c:pt idx="21141">
                  <c:v>0.94556499999999999</c:v>
                </c:pt>
                <c:pt idx="21142">
                  <c:v>0.94860100000000003</c:v>
                </c:pt>
                <c:pt idx="21143">
                  <c:v>0.95596199999999998</c:v>
                </c:pt>
                <c:pt idx="21144">
                  <c:v>0.95926299999999998</c:v>
                </c:pt>
                <c:pt idx="21145">
                  <c:v>0.95883499999999999</c:v>
                </c:pt>
                <c:pt idx="21146">
                  <c:v>0.95833199999999996</c:v>
                </c:pt>
                <c:pt idx="21147">
                  <c:v>0.95742799999999995</c:v>
                </c:pt>
                <c:pt idx="21148">
                  <c:v>0.95945400000000003</c:v>
                </c:pt>
                <c:pt idx="21149">
                  <c:v>0.95734799999999998</c:v>
                </c:pt>
                <c:pt idx="21150">
                  <c:v>0.95810899999999999</c:v>
                </c:pt>
                <c:pt idx="21151">
                  <c:v>0.95839099999999999</c:v>
                </c:pt>
                <c:pt idx="21152">
                  <c:v>0.95949499999999999</c:v>
                </c:pt>
                <c:pt idx="21153">
                  <c:v>0.96161700000000006</c:v>
                </c:pt>
                <c:pt idx="21154">
                  <c:v>0.96679199999999998</c:v>
                </c:pt>
                <c:pt idx="21155">
                  <c:v>0.97080299999999997</c:v>
                </c:pt>
                <c:pt idx="21156">
                  <c:v>0.97283600000000003</c:v>
                </c:pt>
                <c:pt idx="21157">
                  <c:v>0.97555899999999995</c:v>
                </c:pt>
                <c:pt idx="21158">
                  <c:v>0.97977800000000004</c:v>
                </c:pt>
                <c:pt idx="21159">
                  <c:v>0.98499199999999998</c:v>
                </c:pt>
                <c:pt idx="21160">
                  <c:v>0.98674200000000001</c:v>
                </c:pt>
                <c:pt idx="21161">
                  <c:v>0.98498600000000003</c:v>
                </c:pt>
                <c:pt idx="21162">
                  <c:v>0.98109599999999997</c:v>
                </c:pt>
                <c:pt idx="21163">
                  <c:v>0.96819200000000005</c:v>
                </c:pt>
                <c:pt idx="21164">
                  <c:v>0.96477100000000005</c:v>
                </c:pt>
                <c:pt idx="21165">
                  <c:v>0.96584199999999998</c:v>
                </c:pt>
                <c:pt idx="21166">
                  <c:v>0.96207200000000004</c:v>
                </c:pt>
                <c:pt idx="21167">
                  <c:v>0.96101000000000003</c:v>
                </c:pt>
                <c:pt idx="21168">
                  <c:v>0.96228899999999995</c:v>
                </c:pt>
                <c:pt idx="21169">
                  <c:v>0.97053999999999996</c:v>
                </c:pt>
                <c:pt idx="21170">
                  <c:v>0.97197500000000003</c:v>
                </c:pt>
                <c:pt idx="21171">
                  <c:v>0.96114500000000003</c:v>
                </c:pt>
                <c:pt idx="21172">
                  <c:v>0.94776700000000003</c:v>
                </c:pt>
                <c:pt idx="21173">
                  <c:v>0.94487500000000002</c:v>
                </c:pt>
                <c:pt idx="21174">
                  <c:v>0.94759599999999999</c:v>
                </c:pt>
                <c:pt idx="21175">
                  <c:v>0.95368200000000003</c:v>
                </c:pt>
                <c:pt idx="21176">
                  <c:v>0.96782400000000002</c:v>
                </c:pt>
                <c:pt idx="21177">
                  <c:v>0.97923899999999997</c:v>
                </c:pt>
                <c:pt idx="21178">
                  <c:v>0.99205900000000002</c:v>
                </c:pt>
                <c:pt idx="21179">
                  <c:v>1.00282</c:v>
                </c:pt>
                <c:pt idx="21180">
                  <c:v>1.00627</c:v>
                </c:pt>
                <c:pt idx="21181">
                  <c:v>0.99882199999999999</c:v>
                </c:pt>
                <c:pt idx="21182">
                  <c:v>0.99537500000000001</c:v>
                </c:pt>
                <c:pt idx="21183">
                  <c:v>0.99641400000000002</c:v>
                </c:pt>
                <c:pt idx="21184">
                  <c:v>0.99635200000000002</c:v>
                </c:pt>
                <c:pt idx="21185">
                  <c:v>0.99964399999999998</c:v>
                </c:pt>
                <c:pt idx="21186">
                  <c:v>1.00193</c:v>
                </c:pt>
                <c:pt idx="21187">
                  <c:v>1.00396</c:v>
                </c:pt>
                <c:pt idx="21188">
                  <c:v>1.00528</c:v>
                </c:pt>
                <c:pt idx="21189">
                  <c:v>1.00271</c:v>
                </c:pt>
                <c:pt idx="21190">
                  <c:v>0.99394899999999997</c:v>
                </c:pt>
                <c:pt idx="21191">
                  <c:v>0.99581299999999995</c:v>
                </c:pt>
                <c:pt idx="21192">
                  <c:v>1.00051</c:v>
                </c:pt>
                <c:pt idx="21193">
                  <c:v>1.0055400000000001</c:v>
                </c:pt>
                <c:pt idx="21194">
                  <c:v>1.0098199999999999</c:v>
                </c:pt>
                <c:pt idx="21195">
                  <c:v>1.0111300000000001</c:v>
                </c:pt>
                <c:pt idx="21196">
                  <c:v>1.00346</c:v>
                </c:pt>
                <c:pt idx="21197">
                  <c:v>0.986707</c:v>
                </c:pt>
                <c:pt idx="21198">
                  <c:v>0.97006999999999999</c:v>
                </c:pt>
                <c:pt idx="21199">
                  <c:v>0.96911899999999995</c:v>
                </c:pt>
                <c:pt idx="21200">
                  <c:v>0.97326400000000002</c:v>
                </c:pt>
                <c:pt idx="21201">
                  <c:v>0.97692800000000002</c:v>
                </c:pt>
                <c:pt idx="21202">
                  <c:v>0.98036100000000004</c:v>
                </c:pt>
                <c:pt idx="21203">
                  <c:v>0.98452899999999999</c:v>
                </c:pt>
                <c:pt idx="21204">
                  <c:v>0.98046999999999995</c:v>
                </c:pt>
                <c:pt idx="21205">
                  <c:v>0.978939</c:v>
                </c:pt>
                <c:pt idx="21206">
                  <c:v>0.965642</c:v>
                </c:pt>
                <c:pt idx="21207">
                  <c:v>0.95301100000000005</c:v>
                </c:pt>
                <c:pt idx="21208">
                  <c:v>0.94440000000000002</c:v>
                </c:pt>
                <c:pt idx="21209">
                  <c:v>0.93690099999999998</c:v>
                </c:pt>
                <c:pt idx="21210">
                  <c:v>0.931091</c:v>
                </c:pt>
                <c:pt idx="21211">
                  <c:v>0.92940199999999995</c:v>
                </c:pt>
                <c:pt idx="21212">
                  <c:v>0.92904600000000004</c:v>
                </c:pt>
                <c:pt idx="21213">
                  <c:v>0.93481400000000003</c:v>
                </c:pt>
                <c:pt idx="21214">
                  <c:v>0.93831500000000001</c:v>
                </c:pt>
                <c:pt idx="21215">
                  <c:v>0.94133900000000004</c:v>
                </c:pt>
                <c:pt idx="21216">
                  <c:v>0.94439700000000004</c:v>
                </c:pt>
                <c:pt idx="21217">
                  <c:v>0.94746900000000001</c:v>
                </c:pt>
                <c:pt idx="21218">
                  <c:v>0.94438299999999997</c:v>
                </c:pt>
                <c:pt idx="21219">
                  <c:v>0.94479199999999997</c:v>
                </c:pt>
                <c:pt idx="21220">
                  <c:v>0.94803599999999999</c:v>
                </c:pt>
                <c:pt idx="21221">
                  <c:v>0.94850599999999996</c:v>
                </c:pt>
                <c:pt idx="21222">
                  <c:v>0.94692100000000001</c:v>
                </c:pt>
                <c:pt idx="21223">
                  <c:v>0.94295399999999996</c:v>
                </c:pt>
                <c:pt idx="21224">
                  <c:v>0.94164599999999998</c:v>
                </c:pt>
                <c:pt idx="21225">
                  <c:v>0.93567900000000004</c:v>
                </c:pt>
                <c:pt idx="21226">
                  <c:v>0.93095600000000001</c:v>
                </c:pt>
                <c:pt idx="21227">
                  <c:v>0.92710499999999996</c:v>
                </c:pt>
                <c:pt idx="21228">
                  <c:v>0.92361499999999996</c:v>
                </c:pt>
                <c:pt idx="21229">
                  <c:v>0.92080600000000001</c:v>
                </c:pt>
                <c:pt idx="21230">
                  <c:v>0.91655900000000001</c:v>
                </c:pt>
                <c:pt idx="21231">
                  <c:v>0.90880799999999995</c:v>
                </c:pt>
                <c:pt idx="21232">
                  <c:v>0.88427500000000003</c:v>
                </c:pt>
                <c:pt idx="21233">
                  <c:v>0.87487800000000004</c:v>
                </c:pt>
                <c:pt idx="21234">
                  <c:v>0.87662099999999998</c:v>
                </c:pt>
                <c:pt idx="21235">
                  <c:v>0.87979600000000002</c:v>
                </c:pt>
                <c:pt idx="21236">
                  <c:v>0.88198299999999996</c:v>
                </c:pt>
                <c:pt idx="21237">
                  <c:v>0.88419499999999995</c:v>
                </c:pt>
                <c:pt idx="21238">
                  <c:v>0.88454500000000003</c:v>
                </c:pt>
                <c:pt idx="21239">
                  <c:v>0.88413699999999995</c:v>
                </c:pt>
                <c:pt idx="21240">
                  <c:v>0.88420299999999996</c:v>
                </c:pt>
                <c:pt idx="21241">
                  <c:v>0.88440799999999997</c:v>
                </c:pt>
                <c:pt idx="21242">
                  <c:v>0.88290800000000003</c:v>
                </c:pt>
                <c:pt idx="21243">
                  <c:v>0.87820299999999996</c:v>
                </c:pt>
                <c:pt idx="21244">
                  <c:v>0.87483599999999995</c:v>
                </c:pt>
                <c:pt idx="21245">
                  <c:v>0.87297400000000003</c:v>
                </c:pt>
                <c:pt idx="21246">
                  <c:v>0.85827799999999999</c:v>
                </c:pt>
                <c:pt idx="21247">
                  <c:v>0.85630899999999999</c:v>
                </c:pt>
                <c:pt idx="21248">
                  <c:v>0.85754900000000001</c:v>
                </c:pt>
                <c:pt idx="21249">
                  <c:v>0.86093299999999995</c:v>
                </c:pt>
                <c:pt idx="21250">
                  <c:v>0.86340799999999995</c:v>
                </c:pt>
                <c:pt idx="21251">
                  <c:v>0.86321199999999998</c:v>
                </c:pt>
                <c:pt idx="21252">
                  <c:v>0.86237600000000003</c:v>
                </c:pt>
                <c:pt idx="21253">
                  <c:v>0.85960599999999998</c:v>
                </c:pt>
                <c:pt idx="21254">
                  <c:v>0.85118000000000005</c:v>
                </c:pt>
                <c:pt idx="21255">
                  <c:v>0.84843500000000005</c:v>
                </c:pt>
                <c:pt idx="21256">
                  <c:v>0.84468900000000002</c:v>
                </c:pt>
                <c:pt idx="21257">
                  <c:v>0.84952899999999998</c:v>
                </c:pt>
                <c:pt idx="21258">
                  <c:v>0.84888600000000003</c:v>
                </c:pt>
                <c:pt idx="21259">
                  <c:v>0.85124</c:v>
                </c:pt>
                <c:pt idx="21260">
                  <c:v>0.83661399999999997</c:v>
                </c:pt>
                <c:pt idx="21261">
                  <c:v>0.83186899999999997</c:v>
                </c:pt>
                <c:pt idx="21262">
                  <c:v>0.831376</c:v>
                </c:pt>
                <c:pt idx="21263">
                  <c:v>0.83435800000000004</c:v>
                </c:pt>
                <c:pt idx="21264">
                  <c:v>0.83631200000000006</c:v>
                </c:pt>
                <c:pt idx="21265">
                  <c:v>0.84328800000000004</c:v>
                </c:pt>
                <c:pt idx="21266">
                  <c:v>0.84595399999999998</c:v>
                </c:pt>
                <c:pt idx="21267">
                  <c:v>0.84495799999999999</c:v>
                </c:pt>
                <c:pt idx="21268">
                  <c:v>0.83839300000000005</c:v>
                </c:pt>
                <c:pt idx="21269">
                  <c:v>0.83140700000000001</c:v>
                </c:pt>
                <c:pt idx="21270">
                  <c:v>0.82533699999999999</c:v>
                </c:pt>
                <c:pt idx="21271">
                  <c:v>0.82229399999999997</c:v>
                </c:pt>
                <c:pt idx="21272">
                  <c:v>0.81980200000000003</c:v>
                </c:pt>
                <c:pt idx="21273">
                  <c:v>0.81705000000000005</c:v>
                </c:pt>
                <c:pt idx="21274">
                  <c:v>0.80313400000000001</c:v>
                </c:pt>
                <c:pt idx="21275">
                  <c:v>0.80149000000000004</c:v>
                </c:pt>
                <c:pt idx="21276">
                  <c:v>0.79942999999999997</c:v>
                </c:pt>
                <c:pt idx="21277">
                  <c:v>0.79513199999999995</c:v>
                </c:pt>
                <c:pt idx="21278">
                  <c:v>0.78960200000000003</c:v>
                </c:pt>
                <c:pt idx="21279">
                  <c:v>0.78812099999999996</c:v>
                </c:pt>
                <c:pt idx="21280">
                  <c:v>0.78308299999999997</c:v>
                </c:pt>
                <c:pt idx="21281">
                  <c:v>0.77363499999999996</c:v>
                </c:pt>
                <c:pt idx="21282">
                  <c:v>0.76893900000000004</c:v>
                </c:pt>
                <c:pt idx="21283">
                  <c:v>0.76968599999999998</c:v>
                </c:pt>
                <c:pt idx="21284">
                  <c:v>0.777806</c:v>
                </c:pt>
                <c:pt idx="21285">
                  <c:v>0.77875300000000003</c:v>
                </c:pt>
                <c:pt idx="21286">
                  <c:v>0.775864</c:v>
                </c:pt>
                <c:pt idx="21287">
                  <c:v>0.77346700000000002</c:v>
                </c:pt>
                <c:pt idx="21288">
                  <c:v>0.77099600000000001</c:v>
                </c:pt>
                <c:pt idx="21289">
                  <c:v>0.77070099999999997</c:v>
                </c:pt>
                <c:pt idx="21290">
                  <c:v>0.76376299999999997</c:v>
                </c:pt>
                <c:pt idx="21291">
                  <c:v>0.76768999999999998</c:v>
                </c:pt>
                <c:pt idx="21292">
                  <c:v>0.77437500000000004</c:v>
                </c:pt>
                <c:pt idx="21293">
                  <c:v>0.77553000000000005</c:v>
                </c:pt>
                <c:pt idx="21294">
                  <c:v>0.775142</c:v>
                </c:pt>
                <c:pt idx="21295">
                  <c:v>0.77274500000000002</c:v>
                </c:pt>
                <c:pt idx="21296">
                  <c:v>0.76833899999999999</c:v>
                </c:pt>
                <c:pt idx="21297">
                  <c:v>0.76544500000000004</c:v>
                </c:pt>
                <c:pt idx="21298">
                  <c:v>0.76563999999999999</c:v>
                </c:pt>
                <c:pt idx="21299">
                  <c:v>0.77385700000000002</c:v>
                </c:pt>
                <c:pt idx="21300">
                  <c:v>0.78037299999999998</c:v>
                </c:pt>
                <c:pt idx="21301">
                  <c:v>0.78143899999999999</c:v>
                </c:pt>
                <c:pt idx="21302">
                  <c:v>0.78307199999999999</c:v>
                </c:pt>
                <c:pt idx="21303">
                  <c:v>0.78532000000000002</c:v>
                </c:pt>
                <c:pt idx="21304">
                  <c:v>0.78862399999999999</c:v>
                </c:pt>
                <c:pt idx="21305">
                  <c:v>0.78232999999999997</c:v>
                </c:pt>
                <c:pt idx="21306">
                  <c:v>0.791825</c:v>
                </c:pt>
                <c:pt idx="21307">
                  <c:v>0.80774500000000005</c:v>
                </c:pt>
                <c:pt idx="21308">
                  <c:v>0.81168399999999996</c:v>
                </c:pt>
                <c:pt idx="21309">
                  <c:v>0.80864800000000003</c:v>
                </c:pt>
                <c:pt idx="21310">
                  <c:v>0.806419</c:v>
                </c:pt>
                <c:pt idx="21311">
                  <c:v>0.807975</c:v>
                </c:pt>
                <c:pt idx="21312">
                  <c:v>0.81478600000000001</c:v>
                </c:pt>
                <c:pt idx="21313">
                  <c:v>0.81966799999999995</c:v>
                </c:pt>
                <c:pt idx="21314">
                  <c:v>0.82353900000000002</c:v>
                </c:pt>
                <c:pt idx="21315">
                  <c:v>0.83011400000000002</c:v>
                </c:pt>
                <c:pt idx="21316">
                  <c:v>0.83508199999999999</c:v>
                </c:pt>
                <c:pt idx="21317">
                  <c:v>0.84268900000000002</c:v>
                </c:pt>
                <c:pt idx="21318">
                  <c:v>0.84104299999999999</c:v>
                </c:pt>
                <c:pt idx="21319">
                  <c:v>0.84278799999999998</c:v>
                </c:pt>
                <c:pt idx="21320">
                  <c:v>0.84251699999999996</c:v>
                </c:pt>
                <c:pt idx="21321">
                  <c:v>0.84529600000000005</c:v>
                </c:pt>
                <c:pt idx="21322">
                  <c:v>0.84551399999999999</c:v>
                </c:pt>
                <c:pt idx="21323">
                  <c:v>0.84428000000000003</c:v>
                </c:pt>
                <c:pt idx="21324">
                  <c:v>0.84364700000000004</c:v>
                </c:pt>
                <c:pt idx="21325">
                  <c:v>0.83953299999999997</c:v>
                </c:pt>
                <c:pt idx="21326">
                  <c:v>0.83645800000000003</c:v>
                </c:pt>
                <c:pt idx="21327">
                  <c:v>0.83465999999999996</c:v>
                </c:pt>
                <c:pt idx="21328">
                  <c:v>0.82825899999999997</c:v>
                </c:pt>
                <c:pt idx="21329">
                  <c:v>0.81609299999999996</c:v>
                </c:pt>
                <c:pt idx="21330">
                  <c:v>0.81418199999999996</c:v>
                </c:pt>
                <c:pt idx="21331">
                  <c:v>0.813361</c:v>
                </c:pt>
                <c:pt idx="21332">
                  <c:v>0.81838699999999998</c:v>
                </c:pt>
                <c:pt idx="21333">
                  <c:v>0.825048</c:v>
                </c:pt>
                <c:pt idx="21334">
                  <c:v>0.82635700000000001</c:v>
                </c:pt>
                <c:pt idx="21335">
                  <c:v>0.81662500000000005</c:v>
                </c:pt>
                <c:pt idx="21336">
                  <c:v>0.80377100000000001</c:v>
                </c:pt>
                <c:pt idx="21337">
                  <c:v>0.79212199999999999</c:v>
                </c:pt>
                <c:pt idx="21338">
                  <c:v>0.79417899999999997</c:v>
                </c:pt>
                <c:pt idx="21339">
                  <c:v>0.80919799999999997</c:v>
                </c:pt>
                <c:pt idx="21340">
                  <c:v>0.82427700000000004</c:v>
                </c:pt>
                <c:pt idx="21341">
                  <c:v>0.834314</c:v>
                </c:pt>
                <c:pt idx="21342">
                  <c:v>0.83480100000000002</c:v>
                </c:pt>
                <c:pt idx="21343">
                  <c:v>0.83725099999999997</c:v>
                </c:pt>
                <c:pt idx="21344">
                  <c:v>0.838866</c:v>
                </c:pt>
                <c:pt idx="21345">
                  <c:v>0.84045099999999995</c:v>
                </c:pt>
                <c:pt idx="21346">
                  <c:v>0.84004100000000004</c:v>
                </c:pt>
                <c:pt idx="21347">
                  <c:v>0.83569000000000004</c:v>
                </c:pt>
                <c:pt idx="21348">
                  <c:v>0.82995799999999997</c:v>
                </c:pt>
                <c:pt idx="21349">
                  <c:v>0.82916400000000001</c:v>
                </c:pt>
                <c:pt idx="21350">
                  <c:v>0.83188099999999998</c:v>
                </c:pt>
                <c:pt idx="21351">
                  <c:v>0.83711400000000002</c:v>
                </c:pt>
                <c:pt idx="21352">
                  <c:v>0.83957599999999999</c:v>
                </c:pt>
                <c:pt idx="21353">
                  <c:v>0.83629299999999995</c:v>
                </c:pt>
                <c:pt idx="21354">
                  <c:v>0.83309299999999997</c:v>
                </c:pt>
                <c:pt idx="21355">
                  <c:v>0.84409100000000004</c:v>
                </c:pt>
                <c:pt idx="21356">
                  <c:v>0.85535700000000003</c:v>
                </c:pt>
                <c:pt idx="21357">
                  <c:v>0.86185299999999998</c:v>
                </c:pt>
                <c:pt idx="21358">
                  <c:v>0.86127600000000004</c:v>
                </c:pt>
                <c:pt idx="21359">
                  <c:v>0.85910399999999998</c:v>
                </c:pt>
                <c:pt idx="21360">
                  <c:v>0.86218099999999998</c:v>
                </c:pt>
                <c:pt idx="21361">
                  <c:v>0.87288600000000005</c:v>
                </c:pt>
                <c:pt idx="21362">
                  <c:v>0.88197800000000004</c:v>
                </c:pt>
                <c:pt idx="21363">
                  <c:v>0.88777899999999998</c:v>
                </c:pt>
                <c:pt idx="21364">
                  <c:v>0.88967200000000002</c:v>
                </c:pt>
                <c:pt idx="21365">
                  <c:v>0.88983500000000004</c:v>
                </c:pt>
                <c:pt idx="21366">
                  <c:v>0.88713799999999998</c:v>
                </c:pt>
                <c:pt idx="21367">
                  <c:v>0.88358700000000001</c:v>
                </c:pt>
                <c:pt idx="21368">
                  <c:v>0.88751800000000003</c:v>
                </c:pt>
                <c:pt idx="21369">
                  <c:v>0.88890100000000005</c:v>
                </c:pt>
                <c:pt idx="21370">
                  <c:v>0.893038</c:v>
                </c:pt>
                <c:pt idx="21371">
                  <c:v>0.90436799999999995</c:v>
                </c:pt>
                <c:pt idx="21372">
                  <c:v>0.91881199999999996</c:v>
                </c:pt>
                <c:pt idx="21373">
                  <c:v>0.92867500000000003</c:v>
                </c:pt>
                <c:pt idx="21374">
                  <c:v>0.93857900000000005</c:v>
                </c:pt>
                <c:pt idx="21375">
                  <c:v>0.94958799999999999</c:v>
                </c:pt>
                <c:pt idx="21376">
                  <c:v>0.95713899999999996</c:v>
                </c:pt>
                <c:pt idx="21377">
                  <c:v>0.96448</c:v>
                </c:pt>
                <c:pt idx="21378">
                  <c:v>0.97318099999999996</c:v>
                </c:pt>
                <c:pt idx="21379">
                  <c:v>0.98442200000000002</c:v>
                </c:pt>
                <c:pt idx="21380">
                  <c:v>1.0017199999999999</c:v>
                </c:pt>
                <c:pt idx="21381">
                  <c:v>1.0125999999999999</c:v>
                </c:pt>
                <c:pt idx="21382">
                  <c:v>1.0198700000000001</c:v>
                </c:pt>
                <c:pt idx="21383">
                  <c:v>1.0302199999999999</c:v>
                </c:pt>
                <c:pt idx="21384">
                  <c:v>1.04437</c:v>
                </c:pt>
                <c:pt idx="21385">
                  <c:v>1.0465800000000001</c:v>
                </c:pt>
                <c:pt idx="21386">
                  <c:v>1.0470999999999999</c:v>
                </c:pt>
                <c:pt idx="21387">
                  <c:v>1.04989</c:v>
                </c:pt>
                <c:pt idx="21388">
                  <c:v>1.0482100000000001</c:v>
                </c:pt>
                <c:pt idx="21389">
                  <c:v>1.04006</c:v>
                </c:pt>
                <c:pt idx="21390">
                  <c:v>1.0287599999999999</c:v>
                </c:pt>
                <c:pt idx="21391">
                  <c:v>1.0249299999999999</c:v>
                </c:pt>
                <c:pt idx="21392">
                  <c:v>1.02643</c:v>
                </c:pt>
                <c:pt idx="21393">
                  <c:v>1.03152</c:v>
                </c:pt>
                <c:pt idx="21394">
                  <c:v>1.0298700000000001</c:v>
                </c:pt>
                <c:pt idx="21395">
                  <c:v>1.0328599999999999</c:v>
                </c:pt>
                <c:pt idx="21396">
                  <c:v>1.0383899999999999</c:v>
                </c:pt>
                <c:pt idx="21397">
                  <c:v>1.04924</c:v>
                </c:pt>
                <c:pt idx="21398">
                  <c:v>1.05907</c:v>
                </c:pt>
                <c:pt idx="21399">
                  <c:v>1.0774900000000001</c:v>
                </c:pt>
                <c:pt idx="21400">
                  <c:v>1.08927</c:v>
                </c:pt>
                <c:pt idx="21401">
                  <c:v>1.0894900000000001</c:v>
                </c:pt>
                <c:pt idx="21402">
                  <c:v>1.08484</c:v>
                </c:pt>
                <c:pt idx="21403">
                  <c:v>1.0805100000000001</c:v>
                </c:pt>
                <c:pt idx="21404">
                  <c:v>1.07596</c:v>
                </c:pt>
                <c:pt idx="21405">
                  <c:v>1.07267</c:v>
                </c:pt>
                <c:pt idx="21406">
                  <c:v>1.07457</c:v>
                </c:pt>
                <c:pt idx="21407">
                  <c:v>1.0710500000000001</c:v>
                </c:pt>
                <c:pt idx="21408">
                  <c:v>1.07131</c:v>
                </c:pt>
                <c:pt idx="21409">
                  <c:v>1.0721000000000001</c:v>
                </c:pt>
                <c:pt idx="21410">
                  <c:v>1.0789500000000001</c:v>
                </c:pt>
                <c:pt idx="21411">
                  <c:v>1.0874200000000001</c:v>
                </c:pt>
                <c:pt idx="21412">
                  <c:v>1.09328</c:v>
                </c:pt>
                <c:pt idx="21413">
                  <c:v>1.09527</c:v>
                </c:pt>
                <c:pt idx="21414">
                  <c:v>1.09636</c:v>
                </c:pt>
                <c:pt idx="21415">
                  <c:v>1.0974600000000001</c:v>
                </c:pt>
                <c:pt idx="21416">
                  <c:v>1.09907</c:v>
                </c:pt>
                <c:pt idx="21417">
                  <c:v>1.10162</c:v>
                </c:pt>
                <c:pt idx="21418">
                  <c:v>1.1101000000000001</c:v>
                </c:pt>
                <c:pt idx="21419">
                  <c:v>1.11825</c:v>
                </c:pt>
                <c:pt idx="21420">
                  <c:v>1.12331</c:v>
                </c:pt>
                <c:pt idx="21421">
                  <c:v>1.1321399999999999</c:v>
                </c:pt>
                <c:pt idx="21422">
                  <c:v>1.1423000000000001</c:v>
                </c:pt>
                <c:pt idx="21423">
                  <c:v>1.1491499999999999</c:v>
                </c:pt>
                <c:pt idx="21424">
                  <c:v>1.15337</c:v>
                </c:pt>
                <c:pt idx="21425">
                  <c:v>1.15707</c:v>
                </c:pt>
                <c:pt idx="21426">
                  <c:v>1.1597299999999999</c:v>
                </c:pt>
                <c:pt idx="21427">
                  <c:v>1.16425</c:v>
                </c:pt>
                <c:pt idx="21428">
                  <c:v>1.17438</c:v>
                </c:pt>
                <c:pt idx="21429">
                  <c:v>1.1836500000000001</c:v>
                </c:pt>
                <c:pt idx="21430">
                  <c:v>1.1882200000000001</c:v>
                </c:pt>
                <c:pt idx="21431">
                  <c:v>1.19259</c:v>
                </c:pt>
                <c:pt idx="21432">
                  <c:v>1.1981599999999999</c:v>
                </c:pt>
                <c:pt idx="21433">
                  <c:v>1.2044699999999999</c:v>
                </c:pt>
                <c:pt idx="21434">
                  <c:v>1.2170399999999999</c:v>
                </c:pt>
                <c:pt idx="21435">
                  <c:v>1.2286999999999999</c:v>
                </c:pt>
                <c:pt idx="21436">
                  <c:v>1.2293400000000001</c:v>
                </c:pt>
                <c:pt idx="21437">
                  <c:v>1.22743</c:v>
                </c:pt>
                <c:pt idx="21438">
                  <c:v>1.2241500000000001</c:v>
                </c:pt>
                <c:pt idx="21439">
                  <c:v>1.22156</c:v>
                </c:pt>
                <c:pt idx="21440">
                  <c:v>1.22153</c:v>
                </c:pt>
                <c:pt idx="21441">
                  <c:v>1.22123</c:v>
                </c:pt>
                <c:pt idx="21442">
                  <c:v>1.21976</c:v>
                </c:pt>
                <c:pt idx="21443">
                  <c:v>1.2176499999999999</c:v>
                </c:pt>
                <c:pt idx="21444">
                  <c:v>1.2157</c:v>
                </c:pt>
                <c:pt idx="21445">
                  <c:v>1.2168399999999999</c:v>
                </c:pt>
                <c:pt idx="21446">
                  <c:v>1.21906</c:v>
                </c:pt>
                <c:pt idx="21447">
                  <c:v>1.2179500000000001</c:v>
                </c:pt>
                <c:pt idx="21448">
                  <c:v>1.2139899999999999</c:v>
                </c:pt>
                <c:pt idx="21449">
                  <c:v>1.21641</c:v>
                </c:pt>
                <c:pt idx="21450">
                  <c:v>1.2202200000000001</c:v>
                </c:pt>
                <c:pt idx="21451">
                  <c:v>1.2200599999999999</c:v>
                </c:pt>
                <c:pt idx="21452">
                  <c:v>1.2198899999999999</c:v>
                </c:pt>
                <c:pt idx="21453">
                  <c:v>1.2178899999999999</c:v>
                </c:pt>
                <c:pt idx="21454">
                  <c:v>1.2193700000000001</c:v>
                </c:pt>
                <c:pt idx="21455">
                  <c:v>1.21953</c:v>
                </c:pt>
                <c:pt idx="21456">
                  <c:v>1.21783</c:v>
                </c:pt>
                <c:pt idx="21457">
                  <c:v>1.21723</c:v>
                </c:pt>
                <c:pt idx="21458">
                  <c:v>1.2146999999999999</c:v>
                </c:pt>
                <c:pt idx="21459">
                  <c:v>1.21644</c:v>
                </c:pt>
                <c:pt idx="21460">
                  <c:v>1.2140299999999999</c:v>
                </c:pt>
                <c:pt idx="21461">
                  <c:v>1.2073799999999999</c:v>
                </c:pt>
                <c:pt idx="21462">
                  <c:v>1.19923</c:v>
                </c:pt>
                <c:pt idx="21463">
                  <c:v>1.1871700000000001</c:v>
                </c:pt>
                <c:pt idx="21464">
                  <c:v>1.1738</c:v>
                </c:pt>
                <c:pt idx="21465">
                  <c:v>1.1575800000000001</c:v>
                </c:pt>
                <c:pt idx="21466">
                  <c:v>1.1478600000000001</c:v>
                </c:pt>
                <c:pt idx="21467">
                  <c:v>1.1418999999999999</c:v>
                </c:pt>
                <c:pt idx="21468">
                  <c:v>1.1408799999999999</c:v>
                </c:pt>
                <c:pt idx="21469">
                  <c:v>1.1425099999999999</c:v>
                </c:pt>
                <c:pt idx="21470">
                  <c:v>1.14398</c:v>
                </c:pt>
                <c:pt idx="21471">
                  <c:v>1.14717</c:v>
                </c:pt>
                <c:pt idx="21472">
                  <c:v>1.1466700000000001</c:v>
                </c:pt>
                <c:pt idx="21473">
                  <c:v>1.1397900000000001</c:v>
                </c:pt>
                <c:pt idx="21474">
                  <c:v>1.1241000000000001</c:v>
                </c:pt>
                <c:pt idx="21475">
                  <c:v>1.1217600000000001</c:v>
                </c:pt>
                <c:pt idx="21476">
                  <c:v>1.11879</c:v>
                </c:pt>
                <c:pt idx="21477">
                  <c:v>1.1158699999999999</c:v>
                </c:pt>
                <c:pt idx="21478">
                  <c:v>1.0861499999999999</c:v>
                </c:pt>
                <c:pt idx="21479">
                  <c:v>1.0684899999999999</c:v>
                </c:pt>
                <c:pt idx="21480">
                  <c:v>1.0580099999999999</c:v>
                </c:pt>
                <c:pt idx="21481">
                  <c:v>1.0521799999999999</c:v>
                </c:pt>
                <c:pt idx="21482">
                  <c:v>1.0487500000000001</c:v>
                </c:pt>
                <c:pt idx="21483">
                  <c:v>1.04925</c:v>
                </c:pt>
                <c:pt idx="21484">
                  <c:v>1.0515000000000001</c:v>
                </c:pt>
                <c:pt idx="21485">
                  <c:v>1.0537399999999999</c:v>
                </c:pt>
                <c:pt idx="21486">
                  <c:v>1.0558799999999999</c:v>
                </c:pt>
                <c:pt idx="21487">
                  <c:v>1.05514</c:v>
                </c:pt>
                <c:pt idx="21488">
                  <c:v>1.0553900000000001</c:v>
                </c:pt>
                <c:pt idx="21489">
                  <c:v>1.04474</c:v>
                </c:pt>
                <c:pt idx="21490">
                  <c:v>1.04189</c:v>
                </c:pt>
                <c:pt idx="21491">
                  <c:v>1.0401199999999999</c:v>
                </c:pt>
                <c:pt idx="21492">
                  <c:v>1.04077</c:v>
                </c:pt>
                <c:pt idx="21493">
                  <c:v>1.04149</c:v>
                </c:pt>
                <c:pt idx="21494">
                  <c:v>1.04312</c:v>
                </c:pt>
                <c:pt idx="21495">
                  <c:v>1.04491</c:v>
                </c:pt>
                <c:pt idx="21496">
                  <c:v>1.04487</c:v>
                </c:pt>
                <c:pt idx="21497">
                  <c:v>1.04267</c:v>
                </c:pt>
                <c:pt idx="21498">
                  <c:v>1.0409600000000001</c:v>
                </c:pt>
                <c:pt idx="21499">
                  <c:v>1.0370600000000001</c:v>
                </c:pt>
                <c:pt idx="21500">
                  <c:v>1.03145</c:v>
                </c:pt>
                <c:pt idx="21501">
                  <c:v>1.0261400000000001</c:v>
                </c:pt>
                <c:pt idx="21502">
                  <c:v>1.0254300000000001</c:v>
                </c:pt>
                <c:pt idx="21503">
                  <c:v>1.01813</c:v>
                </c:pt>
                <c:pt idx="21504">
                  <c:v>1.0050600000000001</c:v>
                </c:pt>
                <c:pt idx="21505">
                  <c:v>0.98448999999999998</c:v>
                </c:pt>
                <c:pt idx="21506">
                  <c:v>0.96784700000000001</c:v>
                </c:pt>
                <c:pt idx="21507">
                  <c:v>0.95830400000000004</c:v>
                </c:pt>
                <c:pt idx="21508">
                  <c:v>0.93815000000000004</c:v>
                </c:pt>
                <c:pt idx="21509">
                  <c:v>0.91705700000000001</c:v>
                </c:pt>
                <c:pt idx="21510">
                  <c:v>0.89740200000000003</c:v>
                </c:pt>
                <c:pt idx="21511">
                  <c:v>0.88230299999999995</c:v>
                </c:pt>
                <c:pt idx="21512">
                  <c:v>0.86740300000000004</c:v>
                </c:pt>
                <c:pt idx="21513">
                  <c:v>0.85565400000000003</c:v>
                </c:pt>
                <c:pt idx="21514">
                  <c:v>0.83699100000000004</c:v>
                </c:pt>
                <c:pt idx="21515">
                  <c:v>0.80945999999999996</c:v>
                </c:pt>
                <c:pt idx="21516">
                  <c:v>0.78184900000000002</c:v>
                </c:pt>
                <c:pt idx="21517">
                  <c:v>0.75224599999999997</c:v>
                </c:pt>
                <c:pt idx="21518">
                  <c:v>0.73560899999999996</c:v>
                </c:pt>
                <c:pt idx="21519">
                  <c:v>0.726159</c:v>
                </c:pt>
                <c:pt idx="21520">
                  <c:v>0.71587100000000004</c:v>
                </c:pt>
                <c:pt idx="21521">
                  <c:v>0.70821800000000001</c:v>
                </c:pt>
                <c:pt idx="21522">
                  <c:v>0.70446200000000003</c:v>
                </c:pt>
                <c:pt idx="21523">
                  <c:v>0.70200600000000002</c:v>
                </c:pt>
                <c:pt idx="21524">
                  <c:v>0.69626399999999999</c:v>
                </c:pt>
                <c:pt idx="21525">
                  <c:v>0.68544499999999997</c:v>
                </c:pt>
                <c:pt idx="21526">
                  <c:v>0.67835599999999996</c:v>
                </c:pt>
                <c:pt idx="21527">
                  <c:v>0.67497300000000005</c:v>
                </c:pt>
                <c:pt idx="21528">
                  <c:v>0.66536300000000004</c:v>
                </c:pt>
                <c:pt idx="21529">
                  <c:v>0.65689200000000003</c:v>
                </c:pt>
                <c:pt idx="21530">
                  <c:v>0.65235500000000002</c:v>
                </c:pt>
                <c:pt idx="21531">
                  <c:v>0.64690400000000003</c:v>
                </c:pt>
                <c:pt idx="21532">
                  <c:v>0.64006600000000002</c:v>
                </c:pt>
                <c:pt idx="21533">
                  <c:v>0.63327100000000003</c:v>
                </c:pt>
                <c:pt idx="21534">
                  <c:v>0.62951400000000002</c:v>
                </c:pt>
                <c:pt idx="21535">
                  <c:v>0.62027299999999996</c:v>
                </c:pt>
                <c:pt idx="21536">
                  <c:v>0.60814100000000004</c:v>
                </c:pt>
                <c:pt idx="21537">
                  <c:v>0.59705699999999995</c:v>
                </c:pt>
                <c:pt idx="21538">
                  <c:v>0.589422</c:v>
                </c:pt>
                <c:pt idx="21539">
                  <c:v>0.58731699999999998</c:v>
                </c:pt>
                <c:pt idx="21540">
                  <c:v>0.57515000000000005</c:v>
                </c:pt>
                <c:pt idx="21541">
                  <c:v>0.55999600000000005</c:v>
                </c:pt>
                <c:pt idx="21542">
                  <c:v>0.54753799999999997</c:v>
                </c:pt>
                <c:pt idx="21543">
                  <c:v>0.53769800000000001</c:v>
                </c:pt>
                <c:pt idx="21544">
                  <c:v>0.53408299999999997</c:v>
                </c:pt>
                <c:pt idx="21545">
                  <c:v>0.53304300000000004</c:v>
                </c:pt>
                <c:pt idx="21546">
                  <c:v>0.531725</c:v>
                </c:pt>
                <c:pt idx="21547">
                  <c:v>0.53153799999999995</c:v>
                </c:pt>
                <c:pt idx="21548">
                  <c:v>0.52993999999999997</c:v>
                </c:pt>
                <c:pt idx="21549">
                  <c:v>0.52746899999999997</c:v>
                </c:pt>
                <c:pt idx="21550">
                  <c:v>0.52323799999999998</c:v>
                </c:pt>
                <c:pt idx="21551">
                  <c:v>0.51914099999999996</c:v>
                </c:pt>
                <c:pt idx="21552">
                  <c:v>0.51977600000000002</c:v>
                </c:pt>
                <c:pt idx="21553">
                  <c:v>0.52317599999999997</c:v>
                </c:pt>
                <c:pt idx="21554">
                  <c:v>0.525142</c:v>
                </c:pt>
                <c:pt idx="21555">
                  <c:v>0.522926</c:v>
                </c:pt>
                <c:pt idx="21556">
                  <c:v>0.50653300000000001</c:v>
                </c:pt>
                <c:pt idx="21557">
                  <c:v>0.49207200000000001</c:v>
                </c:pt>
                <c:pt idx="21558">
                  <c:v>0.48359099999999999</c:v>
                </c:pt>
                <c:pt idx="21559">
                  <c:v>0.46934799999999999</c:v>
                </c:pt>
                <c:pt idx="21560">
                  <c:v>0.45096399999999998</c:v>
                </c:pt>
                <c:pt idx="21561">
                  <c:v>0.44306400000000001</c:v>
                </c:pt>
                <c:pt idx="21562">
                  <c:v>0.43728600000000001</c:v>
                </c:pt>
                <c:pt idx="21563">
                  <c:v>0.43517499999999998</c:v>
                </c:pt>
                <c:pt idx="21564">
                  <c:v>0.43624400000000002</c:v>
                </c:pt>
                <c:pt idx="21565">
                  <c:v>0.438359</c:v>
                </c:pt>
                <c:pt idx="21566">
                  <c:v>0.44023000000000001</c:v>
                </c:pt>
                <c:pt idx="21567">
                  <c:v>0.43482300000000002</c:v>
                </c:pt>
                <c:pt idx="21568">
                  <c:v>0.43311500000000003</c:v>
                </c:pt>
                <c:pt idx="21569">
                  <c:v>0.44056299999999998</c:v>
                </c:pt>
                <c:pt idx="21570">
                  <c:v>0.45456099999999999</c:v>
                </c:pt>
                <c:pt idx="21571">
                  <c:v>0.46169900000000003</c:v>
                </c:pt>
                <c:pt idx="21572">
                  <c:v>0.47036800000000001</c:v>
                </c:pt>
                <c:pt idx="21573">
                  <c:v>0.47742099999999998</c:v>
                </c:pt>
                <c:pt idx="21574">
                  <c:v>0.47867599999999999</c:v>
                </c:pt>
                <c:pt idx="21575">
                  <c:v>0.48391499999999998</c:v>
                </c:pt>
                <c:pt idx="21576">
                  <c:v>0.48257699999999998</c:v>
                </c:pt>
                <c:pt idx="21577">
                  <c:v>0.46738600000000002</c:v>
                </c:pt>
                <c:pt idx="21578">
                  <c:v>0.44853700000000002</c:v>
                </c:pt>
                <c:pt idx="21579">
                  <c:v>0.44262000000000001</c:v>
                </c:pt>
                <c:pt idx="21580">
                  <c:v>0.442463</c:v>
                </c:pt>
                <c:pt idx="21581">
                  <c:v>0.44106699999999999</c:v>
                </c:pt>
                <c:pt idx="21582">
                  <c:v>0.43192999999999998</c:v>
                </c:pt>
                <c:pt idx="21583">
                  <c:v>0.42634499999999997</c:v>
                </c:pt>
                <c:pt idx="21584">
                  <c:v>0.42002299999999998</c:v>
                </c:pt>
                <c:pt idx="21585">
                  <c:v>0.41239999999999999</c:v>
                </c:pt>
                <c:pt idx="21586">
                  <c:v>0.40959899999999999</c:v>
                </c:pt>
                <c:pt idx="21587">
                  <c:v>0.409165</c:v>
                </c:pt>
                <c:pt idx="21588">
                  <c:v>0.40682299999999999</c:v>
                </c:pt>
                <c:pt idx="21589">
                  <c:v>0.40226099999999998</c:v>
                </c:pt>
                <c:pt idx="21590">
                  <c:v>0.40923599999999999</c:v>
                </c:pt>
                <c:pt idx="21591">
                  <c:v>0.40961599999999998</c:v>
                </c:pt>
                <c:pt idx="21592">
                  <c:v>0.40524500000000002</c:v>
                </c:pt>
                <c:pt idx="21593">
                  <c:v>0.39919199999999999</c:v>
                </c:pt>
                <c:pt idx="21594">
                  <c:v>0.39516099999999998</c:v>
                </c:pt>
                <c:pt idx="21595">
                  <c:v>0.39377899999999999</c:v>
                </c:pt>
                <c:pt idx="21596">
                  <c:v>0.39560499999999998</c:v>
                </c:pt>
                <c:pt idx="21597">
                  <c:v>0.401389</c:v>
                </c:pt>
                <c:pt idx="21598">
                  <c:v>0.40202100000000002</c:v>
                </c:pt>
                <c:pt idx="21599">
                  <c:v>0.39338299999999998</c:v>
                </c:pt>
                <c:pt idx="21600">
                  <c:v>0.38573600000000002</c:v>
                </c:pt>
                <c:pt idx="21601">
                  <c:v>0.387708</c:v>
                </c:pt>
                <c:pt idx="21602">
                  <c:v>0.39661099999999999</c:v>
                </c:pt>
                <c:pt idx="21603">
                  <c:v>0.400509</c:v>
                </c:pt>
                <c:pt idx="21604">
                  <c:v>0.39038099999999998</c:v>
                </c:pt>
                <c:pt idx="21605">
                  <c:v>0.38044499999999998</c:v>
                </c:pt>
                <c:pt idx="21606">
                  <c:v>0.37639099999999998</c:v>
                </c:pt>
                <c:pt idx="21607">
                  <c:v>0.373915</c:v>
                </c:pt>
                <c:pt idx="21608">
                  <c:v>0.371475</c:v>
                </c:pt>
                <c:pt idx="21609">
                  <c:v>0.36642200000000003</c:v>
                </c:pt>
                <c:pt idx="21610">
                  <c:v>0.36170799999999997</c:v>
                </c:pt>
                <c:pt idx="21611">
                  <c:v>0.35604599999999997</c:v>
                </c:pt>
                <c:pt idx="21612">
                  <c:v>0.35462900000000003</c:v>
                </c:pt>
                <c:pt idx="21613">
                  <c:v>0.35752899999999999</c:v>
                </c:pt>
                <c:pt idx="21614">
                  <c:v>0.353381</c:v>
                </c:pt>
                <c:pt idx="21615">
                  <c:v>0.354877</c:v>
                </c:pt>
                <c:pt idx="21616">
                  <c:v>0.36235499999999998</c:v>
                </c:pt>
                <c:pt idx="21617">
                  <c:v>0.36428300000000002</c:v>
                </c:pt>
                <c:pt idx="21618">
                  <c:v>0.36436099999999999</c:v>
                </c:pt>
                <c:pt idx="21619">
                  <c:v>0.36862099999999998</c:v>
                </c:pt>
                <c:pt idx="21620">
                  <c:v>0.37999100000000002</c:v>
                </c:pt>
                <c:pt idx="21621">
                  <c:v>0.38326399999999999</c:v>
                </c:pt>
                <c:pt idx="21622">
                  <c:v>0.38284000000000001</c:v>
                </c:pt>
                <c:pt idx="21623">
                  <c:v>0.38854</c:v>
                </c:pt>
                <c:pt idx="21624">
                  <c:v>0.39377600000000001</c:v>
                </c:pt>
                <c:pt idx="21625">
                  <c:v>0.39471499999999998</c:v>
                </c:pt>
                <c:pt idx="21626">
                  <c:v>0.401173</c:v>
                </c:pt>
                <c:pt idx="21627">
                  <c:v>0.39300299999999999</c:v>
                </c:pt>
                <c:pt idx="21628">
                  <c:v>0.39039600000000002</c:v>
                </c:pt>
                <c:pt idx="21629">
                  <c:v>0.39410600000000001</c:v>
                </c:pt>
                <c:pt idx="21630">
                  <c:v>0.399308</c:v>
                </c:pt>
                <c:pt idx="21631">
                  <c:v>0.40242800000000001</c:v>
                </c:pt>
                <c:pt idx="21632">
                  <c:v>0.40639700000000001</c:v>
                </c:pt>
                <c:pt idx="21633">
                  <c:v>0.41818</c:v>
                </c:pt>
                <c:pt idx="21634">
                  <c:v>0.43907800000000002</c:v>
                </c:pt>
                <c:pt idx="21635">
                  <c:v>0.454625</c:v>
                </c:pt>
                <c:pt idx="21636">
                  <c:v>0.45586399999999999</c:v>
                </c:pt>
                <c:pt idx="21637">
                  <c:v>0.448295</c:v>
                </c:pt>
                <c:pt idx="21638">
                  <c:v>0.44185999999999998</c:v>
                </c:pt>
                <c:pt idx="21639">
                  <c:v>0.44295299999999999</c:v>
                </c:pt>
                <c:pt idx="21640">
                  <c:v>0.45600499999999999</c:v>
                </c:pt>
                <c:pt idx="21641">
                  <c:v>0.46814499999999998</c:v>
                </c:pt>
                <c:pt idx="21642">
                  <c:v>0.47544900000000001</c:v>
                </c:pt>
                <c:pt idx="21643">
                  <c:v>0.47698499999999999</c:v>
                </c:pt>
                <c:pt idx="21644">
                  <c:v>0.46954699999999999</c:v>
                </c:pt>
                <c:pt idx="21645">
                  <c:v>0.46598499999999998</c:v>
                </c:pt>
                <c:pt idx="21646">
                  <c:v>0.46770699999999998</c:v>
                </c:pt>
                <c:pt idx="21647">
                  <c:v>0.47875000000000001</c:v>
                </c:pt>
                <c:pt idx="21648">
                  <c:v>0.48727100000000001</c:v>
                </c:pt>
                <c:pt idx="21649">
                  <c:v>0.48799100000000001</c:v>
                </c:pt>
                <c:pt idx="21650">
                  <c:v>0.48668499999999998</c:v>
                </c:pt>
                <c:pt idx="21651">
                  <c:v>0.488487</c:v>
                </c:pt>
                <c:pt idx="21652">
                  <c:v>0.48691400000000001</c:v>
                </c:pt>
                <c:pt idx="21653">
                  <c:v>0.48238900000000001</c:v>
                </c:pt>
                <c:pt idx="21654">
                  <c:v>0.48132000000000003</c:v>
                </c:pt>
                <c:pt idx="21655">
                  <c:v>0.48216999999999999</c:v>
                </c:pt>
                <c:pt idx="21656">
                  <c:v>0.48761700000000002</c:v>
                </c:pt>
                <c:pt idx="21657">
                  <c:v>0.495002</c:v>
                </c:pt>
                <c:pt idx="21658">
                  <c:v>0.50006700000000004</c:v>
                </c:pt>
                <c:pt idx="21659">
                  <c:v>0.50170599999999999</c:v>
                </c:pt>
                <c:pt idx="21660">
                  <c:v>0.50187599999999999</c:v>
                </c:pt>
                <c:pt idx="21661">
                  <c:v>0.50313799999999997</c:v>
                </c:pt>
                <c:pt idx="21662">
                  <c:v>0.50705900000000004</c:v>
                </c:pt>
                <c:pt idx="21663">
                  <c:v>0.51270800000000005</c:v>
                </c:pt>
                <c:pt idx="21664">
                  <c:v>0.51661199999999996</c:v>
                </c:pt>
                <c:pt idx="21665">
                  <c:v>0.52421099999999998</c:v>
                </c:pt>
                <c:pt idx="21666">
                  <c:v>0.51601200000000003</c:v>
                </c:pt>
                <c:pt idx="21667">
                  <c:v>0.51057699999999995</c:v>
                </c:pt>
                <c:pt idx="21668">
                  <c:v>0.51941099999999996</c:v>
                </c:pt>
                <c:pt idx="21669">
                  <c:v>0.53125500000000003</c:v>
                </c:pt>
                <c:pt idx="21670">
                  <c:v>0.53963499999999998</c:v>
                </c:pt>
                <c:pt idx="21671">
                  <c:v>0.54368899999999998</c:v>
                </c:pt>
                <c:pt idx="21672">
                  <c:v>0.54929799999999995</c:v>
                </c:pt>
                <c:pt idx="21673">
                  <c:v>0.55376099999999995</c:v>
                </c:pt>
                <c:pt idx="21674">
                  <c:v>0.56103199999999998</c:v>
                </c:pt>
                <c:pt idx="21675">
                  <c:v>0.56849499999999997</c:v>
                </c:pt>
                <c:pt idx="21676">
                  <c:v>0.57729600000000003</c:v>
                </c:pt>
                <c:pt idx="21677">
                  <c:v>0.57932700000000004</c:v>
                </c:pt>
                <c:pt idx="21678">
                  <c:v>0.57638800000000001</c:v>
                </c:pt>
                <c:pt idx="21679">
                  <c:v>0.57720000000000005</c:v>
                </c:pt>
                <c:pt idx="21680">
                  <c:v>0.57359400000000005</c:v>
                </c:pt>
                <c:pt idx="21681">
                  <c:v>0.57084000000000001</c:v>
                </c:pt>
                <c:pt idx="21682">
                  <c:v>0.56676700000000002</c:v>
                </c:pt>
                <c:pt idx="21683">
                  <c:v>0.57314600000000004</c:v>
                </c:pt>
                <c:pt idx="21684">
                  <c:v>0.58726</c:v>
                </c:pt>
                <c:pt idx="21685">
                  <c:v>0.59619999999999995</c:v>
                </c:pt>
                <c:pt idx="21686">
                  <c:v>0.60318099999999997</c:v>
                </c:pt>
                <c:pt idx="21687">
                  <c:v>0.60020799999999996</c:v>
                </c:pt>
                <c:pt idx="21688">
                  <c:v>0.59720399999999996</c:v>
                </c:pt>
                <c:pt idx="21689">
                  <c:v>0.60073500000000002</c:v>
                </c:pt>
                <c:pt idx="21690">
                  <c:v>0.60914199999999996</c:v>
                </c:pt>
                <c:pt idx="21691">
                  <c:v>0.61500200000000005</c:v>
                </c:pt>
                <c:pt idx="21692">
                  <c:v>0.61128499999999997</c:v>
                </c:pt>
                <c:pt idx="21693">
                  <c:v>0.60185</c:v>
                </c:pt>
                <c:pt idx="21694">
                  <c:v>0.58730000000000004</c:v>
                </c:pt>
                <c:pt idx="21695">
                  <c:v>0.57738500000000004</c:v>
                </c:pt>
                <c:pt idx="21696">
                  <c:v>0.58531100000000003</c:v>
                </c:pt>
                <c:pt idx="21697">
                  <c:v>0.58387699999999998</c:v>
                </c:pt>
                <c:pt idx="21698">
                  <c:v>0.582345</c:v>
                </c:pt>
                <c:pt idx="21699">
                  <c:v>0.58836599999999994</c:v>
                </c:pt>
                <c:pt idx="21700">
                  <c:v>0.58932799999999996</c:v>
                </c:pt>
                <c:pt idx="21701">
                  <c:v>0.588835</c:v>
                </c:pt>
                <c:pt idx="21702">
                  <c:v>0.58940400000000004</c:v>
                </c:pt>
                <c:pt idx="21703">
                  <c:v>0.59565999999999997</c:v>
                </c:pt>
                <c:pt idx="21704">
                  <c:v>0.60928099999999996</c:v>
                </c:pt>
                <c:pt idx="21705">
                  <c:v>0.61978599999999995</c:v>
                </c:pt>
                <c:pt idx="21706">
                  <c:v>0.62978000000000001</c:v>
                </c:pt>
                <c:pt idx="21707">
                  <c:v>0.63407599999999997</c:v>
                </c:pt>
                <c:pt idx="21708">
                  <c:v>0.63527999999999996</c:v>
                </c:pt>
                <c:pt idx="21709">
                  <c:v>0.64247900000000002</c:v>
                </c:pt>
                <c:pt idx="21710">
                  <c:v>0.64628200000000002</c:v>
                </c:pt>
                <c:pt idx="21711">
                  <c:v>0.64752200000000004</c:v>
                </c:pt>
                <c:pt idx="21712">
                  <c:v>0.65539800000000004</c:v>
                </c:pt>
                <c:pt idx="21713">
                  <c:v>0.66209300000000004</c:v>
                </c:pt>
                <c:pt idx="21714">
                  <c:v>0.65937100000000004</c:v>
                </c:pt>
                <c:pt idx="21715">
                  <c:v>0.65605199999999997</c:v>
                </c:pt>
                <c:pt idx="21716">
                  <c:v>0.65547</c:v>
                </c:pt>
                <c:pt idx="21717">
                  <c:v>0.66075899999999999</c:v>
                </c:pt>
                <c:pt idx="21718">
                  <c:v>0.667049</c:v>
                </c:pt>
                <c:pt idx="21719">
                  <c:v>0.67900499999999997</c:v>
                </c:pt>
                <c:pt idx="21720">
                  <c:v>0.69242199999999998</c:v>
                </c:pt>
                <c:pt idx="21721">
                  <c:v>0.70105700000000004</c:v>
                </c:pt>
                <c:pt idx="21722">
                  <c:v>0.70860199999999995</c:v>
                </c:pt>
                <c:pt idx="21723">
                  <c:v>0.70099299999999998</c:v>
                </c:pt>
                <c:pt idx="21724">
                  <c:v>0.70003499999999996</c:v>
                </c:pt>
                <c:pt idx="21725">
                  <c:v>0.70187299999999997</c:v>
                </c:pt>
                <c:pt idx="21726">
                  <c:v>0.70758399999999999</c:v>
                </c:pt>
                <c:pt idx="21727">
                  <c:v>0.711206</c:v>
                </c:pt>
                <c:pt idx="21728">
                  <c:v>0.71484199999999998</c:v>
                </c:pt>
                <c:pt idx="21729">
                  <c:v>0.71765400000000001</c:v>
                </c:pt>
                <c:pt idx="21730">
                  <c:v>0.72375199999999995</c:v>
                </c:pt>
                <c:pt idx="21731">
                  <c:v>0.72503799999999996</c:v>
                </c:pt>
                <c:pt idx="21732">
                  <c:v>0.73323799999999995</c:v>
                </c:pt>
                <c:pt idx="21733">
                  <c:v>0.732769</c:v>
                </c:pt>
                <c:pt idx="21734">
                  <c:v>0.73211099999999996</c:v>
                </c:pt>
                <c:pt idx="21735">
                  <c:v>0.73688699999999996</c:v>
                </c:pt>
                <c:pt idx="21736">
                  <c:v>0.74210699999999996</c:v>
                </c:pt>
                <c:pt idx="21737">
                  <c:v>0.747336</c:v>
                </c:pt>
                <c:pt idx="21738">
                  <c:v>0.75256999999999996</c:v>
                </c:pt>
                <c:pt idx="21739">
                  <c:v>0.75681900000000002</c:v>
                </c:pt>
                <c:pt idx="21740">
                  <c:v>0.76107000000000002</c:v>
                </c:pt>
                <c:pt idx="21741">
                  <c:v>0.76580300000000001</c:v>
                </c:pt>
                <c:pt idx="21742">
                  <c:v>0.77340799999999998</c:v>
                </c:pt>
                <c:pt idx="21743">
                  <c:v>0.78656700000000002</c:v>
                </c:pt>
                <c:pt idx="21744">
                  <c:v>0.796983</c:v>
                </c:pt>
                <c:pt idx="21745">
                  <c:v>0.80249400000000004</c:v>
                </c:pt>
                <c:pt idx="21746">
                  <c:v>0.80297499999999999</c:v>
                </c:pt>
                <c:pt idx="21747">
                  <c:v>0.800651</c:v>
                </c:pt>
                <c:pt idx="21748">
                  <c:v>0.79451400000000005</c:v>
                </c:pt>
                <c:pt idx="21749">
                  <c:v>0.803145</c:v>
                </c:pt>
                <c:pt idx="21750">
                  <c:v>0.80848299999999995</c:v>
                </c:pt>
                <c:pt idx="21751">
                  <c:v>0.81225700000000001</c:v>
                </c:pt>
                <c:pt idx="21752">
                  <c:v>0.81520300000000001</c:v>
                </c:pt>
                <c:pt idx="21753">
                  <c:v>0.81618100000000005</c:v>
                </c:pt>
                <c:pt idx="21754">
                  <c:v>0.81032199999999999</c:v>
                </c:pt>
                <c:pt idx="21755">
                  <c:v>0.80918100000000004</c:v>
                </c:pt>
                <c:pt idx="21756">
                  <c:v>0.81384999999999996</c:v>
                </c:pt>
                <c:pt idx="21757">
                  <c:v>0.82311999999999996</c:v>
                </c:pt>
                <c:pt idx="21758">
                  <c:v>0.83340700000000001</c:v>
                </c:pt>
                <c:pt idx="21759">
                  <c:v>0.83826699999999998</c:v>
                </c:pt>
                <c:pt idx="21760">
                  <c:v>0.83958699999999997</c:v>
                </c:pt>
                <c:pt idx="21761">
                  <c:v>0.843808</c:v>
                </c:pt>
                <c:pt idx="21762">
                  <c:v>0.85416300000000001</c:v>
                </c:pt>
                <c:pt idx="21763">
                  <c:v>0.864707</c:v>
                </c:pt>
                <c:pt idx="21764">
                  <c:v>0.86096399999999995</c:v>
                </c:pt>
                <c:pt idx="21765">
                  <c:v>0.86382499999999995</c:v>
                </c:pt>
                <c:pt idx="21766">
                  <c:v>0.86837600000000004</c:v>
                </c:pt>
                <c:pt idx="21767">
                  <c:v>0.87117900000000004</c:v>
                </c:pt>
                <c:pt idx="21768">
                  <c:v>0.87336400000000003</c:v>
                </c:pt>
                <c:pt idx="21769">
                  <c:v>0.87566299999999997</c:v>
                </c:pt>
                <c:pt idx="21770">
                  <c:v>0.88090500000000005</c:v>
                </c:pt>
                <c:pt idx="21771">
                  <c:v>0.88923600000000003</c:v>
                </c:pt>
                <c:pt idx="21772">
                  <c:v>0.89507700000000001</c:v>
                </c:pt>
                <c:pt idx="21773">
                  <c:v>0.89473400000000003</c:v>
                </c:pt>
                <c:pt idx="21774">
                  <c:v>0.88907999999999998</c:v>
                </c:pt>
                <c:pt idx="21775">
                  <c:v>0.88837200000000005</c:v>
                </c:pt>
                <c:pt idx="21776">
                  <c:v>0.89359299999999997</c:v>
                </c:pt>
                <c:pt idx="21777">
                  <c:v>0.90037299999999998</c:v>
                </c:pt>
                <c:pt idx="21778">
                  <c:v>0.90892300000000004</c:v>
                </c:pt>
                <c:pt idx="21779">
                  <c:v>0.92079</c:v>
                </c:pt>
                <c:pt idx="21780">
                  <c:v>0.925153</c:v>
                </c:pt>
                <c:pt idx="21781">
                  <c:v>0.92531300000000005</c:v>
                </c:pt>
                <c:pt idx="21782">
                  <c:v>0.92746200000000001</c:v>
                </c:pt>
                <c:pt idx="21783">
                  <c:v>0.93061199999999999</c:v>
                </c:pt>
                <c:pt idx="21784">
                  <c:v>0.93158700000000005</c:v>
                </c:pt>
                <c:pt idx="21785">
                  <c:v>0.927068</c:v>
                </c:pt>
                <c:pt idx="21786">
                  <c:v>0.92647699999999999</c:v>
                </c:pt>
                <c:pt idx="21787">
                  <c:v>0.93162400000000001</c:v>
                </c:pt>
                <c:pt idx="21788">
                  <c:v>0.93854800000000005</c:v>
                </c:pt>
                <c:pt idx="21789">
                  <c:v>0.94624600000000003</c:v>
                </c:pt>
                <c:pt idx="21790">
                  <c:v>0.95152000000000003</c:v>
                </c:pt>
                <c:pt idx="21791">
                  <c:v>0.95510300000000004</c:v>
                </c:pt>
                <c:pt idx="21792">
                  <c:v>0.95848100000000003</c:v>
                </c:pt>
                <c:pt idx="21793">
                  <c:v>0.95854399999999995</c:v>
                </c:pt>
                <c:pt idx="21794">
                  <c:v>0.95430700000000002</c:v>
                </c:pt>
                <c:pt idx="21795">
                  <c:v>0.95100799999999996</c:v>
                </c:pt>
                <c:pt idx="21796">
                  <c:v>0.94747599999999998</c:v>
                </c:pt>
                <c:pt idx="21797">
                  <c:v>0.94625000000000004</c:v>
                </c:pt>
                <c:pt idx="21798">
                  <c:v>0.95319900000000002</c:v>
                </c:pt>
                <c:pt idx="21799">
                  <c:v>0.957372</c:v>
                </c:pt>
                <c:pt idx="21800">
                  <c:v>0.95669499999999996</c:v>
                </c:pt>
                <c:pt idx="21801">
                  <c:v>0.96072400000000002</c:v>
                </c:pt>
                <c:pt idx="21802">
                  <c:v>0.96816899999999995</c:v>
                </c:pt>
                <c:pt idx="21803">
                  <c:v>0.97415700000000005</c:v>
                </c:pt>
                <c:pt idx="21804">
                  <c:v>0.98095299999999996</c:v>
                </c:pt>
                <c:pt idx="21805">
                  <c:v>0.987321</c:v>
                </c:pt>
                <c:pt idx="21806">
                  <c:v>0.99605999999999995</c:v>
                </c:pt>
                <c:pt idx="21807">
                  <c:v>1.0006299999999999</c:v>
                </c:pt>
                <c:pt idx="21808">
                  <c:v>1.0018899999999999</c:v>
                </c:pt>
                <c:pt idx="21809">
                  <c:v>0.997637</c:v>
                </c:pt>
                <c:pt idx="21810">
                  <c:v>0.999552</c:v>
                </c:pt>
                <c:pt idx="21811">
                  <c:v>1.00162</c:v>
                </c:pt>
                <c:pt idx="21812">
                  <c:v>1.00515</c:v>
                </c:pt>
                <c:pt idx="21813">
                  <c:v>1.0071699999999999</c:v>
                </c:pt>
                <c:pt idx="21814">
                  <c:v>1.0092099999999999</c:v>
                </c:pt>
                <c:pt idx="21815">
                  <c:v>1.00979</c:v>
                </c:pt>
                <c:pt idx="21816">
                  <c:v>1.00898</c:v>
                </c:pt>
                <c:pt idx="21817">
                  <c:v>1.0037400000000001</c:v>
                </c:pt>
                <c:pt idx="21818">
                  <c:v>0.99968999999999997</c:v>
                </c:pt>
                <c:pt idx="21819">
                  <c:v>0.99952200000000002</c:v>
                </c:pt>
                <c:pt idx="21820">
                  <c:v>1.0015400000000001</c:v>
                </c:pt>
                <c:pt idx="21821">
                  <c:v>1.0038100000000001</c:v>
                </c:pt>
                <c:pt idx="21822">
                  <c:v>1.01037</c:v>
                </c:pt>
                <c:pt idx="21823">
                  <c:v>1.0171300000000001</c:v>
                </c:pt>
                <c:pt idx="21824">
                  <c:v>1.02227</c:v>
                </c:pt>
                <c:pt idx="21825">
                  <c:v>1.0258700000000001</c:v>
                </c:pt>
                <c:pt idx="21826">
                  <c:v>1.02159</c:v>
                </c:pt>
                <c:pt idx="21827">
                  <c:v>1.0216099999999999</c:v>
                </c:pt>
                <c:pt idx="21828">
                  <c:v>1.0240800000000001</c:v>
                </c:pt>
                <c:pt idx="21829">
                  <c:v>1.0214700000000001</c:v>
                </c:pt>
                <c:pt idx="21830">
                  <c:v>1.0197000000000001</c:v>
                </c:pt>
                <c:pt idx="21831">
                  <c:v>1.02345</c:v>
                </c:pt>
                <c:pt idx="21832">
                  <c:v>1.03199</c:v>
                </c:pt>
                <c:pt idx="21833">
                  <c:v>1.03041</c:v>
                </c:pt>
                <c:pt idx="21834">
                  <c:v>1.02155</c:v>
                </c:pt>
                <c:pt idx="21835">
                  <c:v>1.0210699999999999</c:v>
                </c:pt>
                <c:pt idx="21836">
                  <c:v>1.02471</c:v>
                </c:pt>
                <c:pt idx="21837">
                  <c:v>1.02972</c:v>
                </c:pt>
                <c:pt idx="21838">
                  <c:v>1.03559</c:v>
                </c:pt>
                <c:pt idx="21839">
                  <c:v>1.03901</c:v>
                </c:pt>
                <c:pt idx="21840">
                  <c:v>1.04108</c:v>
                </c:pt>
                <c:pt idx="21841">
                  <c:v>1.0432999999999999</c:v>
                </c:pt>
                <c:pt idx="21842">
                  <c:v>1.0484599999999999</c:v>
                </c:pt>
                <c:pt idx="21843">
                  <c:v>1.0563100000000001</c:v>
                </c:pt>
                <c:pt idx="21844">
                  <c:v>1.0643100000000001</c:v>
                </c:pt>
                <c:pt idx="21845">
                  <c:v>1.07355</c:v>
                </c:pt>
                <c:pt idx="21846">
                  <c:v>1.0784899999999999</c:v>
                </c:pt>
                <c:pt idx="21847">
                  <c:v>1.0789299999999999</c:v>
                </c:pt>
                <c:pt idx="21848">
                  <c:v>1.08101</c:v>
                </c:pt>
                <c:pt idx="21849">
                  <c:v>1.0827500000000001</c:v>
                </c:pt>
                <c:pt idx="21850">
                  <c:v>1.0817300000000001</c:v>
                </c:pt>
                <c:pt idx="21851">
                  <c:v>1.07744</c:v>
                </c:pt>
                <c:pt idx="21852">
                  <c:v>1.0750500000000001</c:v>
                </c:pt>
                <c:pt idx="21853">
                  <c:v>1.0755399999999999</c:v>
                </c:pt>
                <c:pt idx="21854">
                  <c:v>1.07917</c:v>
                </c:pt>
                <c:pt idx="21855">
                  <c:v>1.08799</c:v>
                </c:pt>
                <c:pt idx="21856">
                  <c:v>1.09609</c:v>
                </c:pt>
                <c:pt idx="21857">
                  <c:v>1.09971</c:v>
                </c:pt>
                <c:pt idx="21858">
                  <c:v>1.0924700000000001</c:v>
                </c:pt>
                <c:pt idx="21859">
                  <c:v>1.08338</c:v>
                </c:pt>
                <c:pt idx="21860">
                  <c:v>1.0806</c:v>
                </c:pt>
                <c:pt idx="21861">
                  <c:v>1.0774699999999999</c:v>
                </c:pt>
                <c:pt idx="21862">
                  <c:v>1.07637</c:v>
                </c:pt>
                <c:pt idx="21863">
                  <c:v>1.0630900000000001</c:v>
                </c:pt>
                <c:pt idx="21864">
                  <c:v>1.052</c:v>
                </c:pt>
                <c:pt idx="21865">
                  <c:v>1.0498400000000001</c:v>
                </c:pt>
                <c:pt idx="21866">
                  <c:v>1.04939</c:v>
                </c:pt>
                <c:pt idx="21867">
                  <c:v>1.0498099999999999</c:v>
                </c:pt>
                <c:pt idx="21868">
                  <c:v>1.0507599999999999</c:v>
                </c:pt>
                <c:pt idx="21869">
                  <c:v>1.0410200000000001</c:v>
                </c:pt>
                <c:pt idx="21870">
                  <c:v>1.02643</c:v>
                </c:pt>
                <c:pt idx="21871">
                  <c:v>1.0296000000000001</c:v>
                </c:pt>
                <c:pt idx="21872">
                  <c:v>1.0236499999999999</c:v>
                </c:pt>
                <c:pt idx="21873">
                  <c:v>1.0162899999999999</c:v>
                </c:pt>
                <c:pt idx="21874">
                  <c:v>1.0107299999999999</c:v>
                </c:pt>
                <c:pt idx="21875">
                  <c:v>1.0099199999999999</c:v>
                </c:pt>
                <c:pt idx="21876">
                  <c:v>1.0082899999999999</c:v>
                </c:pt>
                <c:pt idx="21877">
                  <c:v>1.0075099999999999</c:v>
                </c:pt>
                <c:pt idx="21878">
                  <c:v>1.01214</c:v>
                </c:pt>
                <c:pt idx="21879">
                  <c:v>1.0197000000000001</c:v>
                </c:pt>
                <c:pt idx="21880">
                  <c:v>1.0283199999999999</c:v>
                </c:pt>
                <c:pt idx="21881">
                  <c:v>1.02369</c:v>
                </c:pt>
                <c:pt idx="21882">
                  <c:v>1.02573</c:v>
                </c:pt>
                <c:pt idx="21883">
                  <c:v>1.0326200000000001</c:v>
                </c:pt>
                <c:pt idx="21884">
                  <c:v>1.0410600000000001</c:v>
                </c:pt>
                <c:pt idx="21885">
                  <c:v>1.03576</c:v>
                </c:pt>
                <c:pt idx="21886">
                  <c:v>1.02277</c:v>
                </c:pt>
                <c:pt idx="21887">
                  <c:v>1.01468</c:v>
                </c:pt>
                <c:pt idx="21888">
                  <c:v>1.0060899999999999</c:v>
                </c:pt>
                <c:pt idx="21889">
                  <c:v>1.0027699999999999</c:v>
                </c:pt>
                <c:pt idx="21890">
                  <c:v>0.99589700000000003</c:v>
                </c:pt>
                <c:pt idx="21891">
                  <c:v>0.96646100000000001</c:v>
                </c:pt>
                <c:pt idx="21892">
                  <c:v>0.96149099999999998</c:v>
                </c:pt>
                <c:pt idx="21893">
                  <c:v>0.96739200000000003</c:v>
                </c:pt>
                <c:pt idx="21894">
                  <c:v>0.969468</c:v>
                </c:pt>
                <c:pt idx="21895">
                  <c:v>0.96303000000000005</c:v>
                </c:pt>
                <c:pt idx="21896">
                  <c:v>0.96218999999999999</c:v>
                </c:pt>
                <c:pt idx="21897">
                  <c:v>0.96461399999999997</c:v>
                </c:pt>
                <c:pt idx="21898">
                  <c:v>0.96517600000000003</c:v>
                </c:pt>
                <c:pt idx="21899">
                  <c:v>0.96495900000000001</c:v>
                </c:pt>
                <c:pt idx="21900">
                  <c:v>0.96473399999999998</c:v>
                </c:pt>
                <c:pt idx="21901">
                  <c:v>0.95752800000000005</c:v>
                </c:pt>
                <c:pt idx="21902">
                  <c:v>0.94621100000000002</c:v>
                </c:pt>
                <c:pt idx="21903">
                  <c:v>0.939168</c:v>
                </c:pt>
                <c:pt idx="21904">
                  <c:v>0.93141700000000005</c:v>
                </c:pt>
                <c:pt idx="21905">
                  <c:v>0.92206900000000003</c:v>
                </c:pt>
                <c:pt idx="21906">
                  <c:v>0.91597200000000001</c:v>
                </c:pt>
                <c:pt idx="21907">
                  <c:v>0.91214300000000004</c:v>
                </c:pt>
                <c:pt idx="21908">
                  <c:v>0.91359999999999997</c:v>
                </c:pt>
                <c:pt idx="21909">
                  <c:v>0.90832000000000002</c:v>
                </c:pt>
                <c:pt idx="21910">
                  <c:v>0.90885199999999999</c:v>
                </c:pt>
                <c:pt idx="21911">
                  <c:v>0.91335200000000005</c:v>
                </c:pt>
                <c:pt idx="21912">
                  <c:v>0.92078700000000002</c:v>
                </c:pt>
                <c:pt idx="21913">
                  <c:v>0.92647199999999996</c:v>
                </c:pt>
                <c:pt idx="21914">
                  <c:v>0.92077500000000001</c:v>
                </c:pt>
                <c:pt idx="21915">
                  <c:v>0.92281899999999994</c:v>
                </c:pt>
                <c:pt idx="21916">
                  <c:v>0.93393300000000001</c:v>
                </c:pt>
                <c:pt idx="21917">
                  <c:v>0.93535699999999999</c:v>
                </c:pt>
                <c:pt idx="21918">
                  <c:v>0.93224399999999996</c:v>
                </c:pt>
                <c:pt idx="21919">
                  <c:v>0.93333999999999995</c:v>
                </c:pt>
                <c:pt idx="21920">
                  <c:v>0.93600799999999995</c:v>
                </c:pt>
                <c:pt idx="21921">
                  <c:v>0.93412499999999998</c:v>
                </c:pt>
                <c:pt idx="21922">
                  <c:v>0.93308100000000005</c:v>
                </c:pt>
                <c:pt idx="21923">
                  <c:v>0.93286500000000006</c:v>
                </c:pt>
                <c:pt idx="21924">
                  <c:v>0.93645900000000004</c:v>
                </c:pt>
                <c:pt idx="21925">
                  <c:v>0.93115000000000003</c:v>
                </c:pt>
                <c:pt idx="21926">
                  <c:v>0.92730000000000001</c:v>
                </c:pt>
                <c:pt idx="21927">
                  <c:v>0.92992200000000003</c:v>
                </c:pt>
                <c:pt idx="21928">
                  <c:v>0.93499900000000002</c:v>
                </c:pt>
                <c:pt idx="21929">
                  <c:v>0.94072</c:v>
                </c:pt>
                <c:pt idx="21930">
                  <c:v>0.94662599999999997</c:v>
                </c:pt>
                <c:pt idx="21931">
                  <c:v>0.95652000000000004</c:v>
                </c:pt>
                <c:pt idx="21932">
                  <c:v>0.96636100000000003</c:v>
                </c:pt>
                <c:pt idx="21933">
                  <c:v>0.97471300000000005</c:v>
                </c:pt>
                <c:pt idx="21934">
                  <c:v>0.97310200000000002</c:v>
                </c:pt>
                <c:pt idx="21935">
                  <c:v>0.96391499999999997</c:v>
                </c:pt>
                <c:pt idx="21936">
                  <c:v>0.95742799999999995</c:v>
                </c:pt>
                <c:pt idx="21937">
                  <c:v>0.95638699999999999</c:v>
                </c:pt>
                <c:pt idx="21938">
                  <c:v>0.95609900000000003</c:v>
                </c:pt>
                <c:pt idx="21939">
                  <c:v>0.96363900000000002</c:v>
                </c:pt>
                <c:pt idx="21940">
                  <c:v>0.96520600000000001</c:v>
                </c:pt>
                <c:pt idx="21941">
                  <c:v>0.96765599999999996</c:v>
                </c:pt>
                <c:pt idx="21942">
                  <c:v>0.97206999999999999</c:v>
                </c:pt>
                <c:pt idx="21943">
                  <c:v>0.98380100000000004</c:v>
                </c:pt>
                <c:pt idx="21944">
                  <c:v>0.99975800000000004</c:v>
                </c:pt>
                <c:pt idx="21945">
                  <c:v>1.00621</c:v>
                </c:pt>
                <c:pt idx="21946">
                  <c:v>1.0114700000000001</c:v>
                </c:pt>
                <c:pt idx="21947">
                  <c:v>1.0106599999999999</c:v>
                </c:pt>
                <c:pt idx="21948">
                  <c:v>1.0122599999999999</c:v>
                </c:pt>
                <c:pt idx="21949">
                  <c:v>1.01434</c:v>
                </c:pt>
                <c:pt idx="21950">
                  <c:v>1.0265200000000001</c:v>
                </c:pt>
                <c:pt idx="21951">
                  <c:v>1.0331399999999999</c:v>
                </c:pt>
                <c:pt idx="21952">
                  <c:v>1.03373</c:v>
                </c:pt>
                <c:pt idx="21953">
                  <c:v>1.0354399999999999</c:v>
                </c:pt>
                <c:pt idx="21954">
                  <c:v>1.04118</c:v>
                </c:pt>
                <c:pt idx="21955">
                  <c:v>1.0472699999999999</c:v>
                </c:pt>
                <c:pt idx="21956">
                  <c:v>1.04897</c:v>
                </c:pt>
                <c:pt idx="21957">
                  <c:v>1.0428200000000001</c:v>
                </c:pt>
                <c:pt idx="21958">
                  <c:v>1.03986</c:v>
                </c:pt>
                <c:pt idx="21959">
                  <c:v>1.0414000000000001</c:v>
                </c:pt>
                <c:pt idx="21960">
                  <c:v>1.0406200000000001</c:v>
                </c:pt>
                <c:pt idx="21961">
                  <c:v>1.0451900000000001</c:v>
                </c:pt>
                <c:pt idx="21962">
                  <c:v>1.04654</c:v>
                </c:pt>
                <c:pt idx="21963">
                  <c:v>1.03803</c:v>
                </c:pt>
                <c:pt idx="21964">
                  <c:v>1.0366899999999999</c:v>
                </c:pt>
                <c:pt idx="21965">
                  <c:v>1.03756</c:v>
                </c:pt>
                <c:pt idx="21966">
                  <c:v>1.0450699999999999</c:v>
                </c:pt>
                <c:pt idx="21967">
                  <c:v>1.0526500000000001</c:v>
                </c:pt>
                <c:pt idx="21968">
                  <c:v>1.0631999999999999</c:v>
                </c:pt>
                <c:pt idx="21969">
                  <c:v>1.06979</c:v>
                </c:pt>
                <c:pt idx="21970">
                  <c:v>1.07779</c:v>
                </c:pt>
                <c:pt idx="21971">
                  <c:v>1.08446</c:v>
                </c:pt>
                <c:pt idx="21972">
                  <c:v>1.0816399999999999</c:v>
                </c:pt>
                <c:pt idx="21973">
                  <c:v>1.08328</c:v>
                </c:pt>
                <c:pt idx="21974">
                  <c:v>1.0814600000000001</c:v>
                </c:pt>
                <c:pt idx="21975">
                  <c:v>1.07765</c:v>
                </c:pt>
                <c:pt idx="21976">
                  <c:v>1.07938</c:v>
                </c:pt>
                <c:pt idx="21977">
                  <c:v>1.0814699999999999</c:v>
                </c:pt>
                <c:pt idx="21978">
                  <c:v>1.07664</c:v>
                </c:pt>
                <c:pt idx="21979">
                  <c:v>1.0705899999999999</c:v>
                </c:pt>
                <c:pt idx="21980">
                  <c:v>1.07673</c:v>
                </c:pt>
                <c:pt idx="21981">
                  <c:v>1.08571</c:v>
                </c:pt>
                <c:pt idx="21982">
                  <c:v>1.0967</c:v>
                </c:pt>
                <c:pt idx="21983">
                  <c:v>1.1057399999999999</c:v>
                </c:pt>
                <c:pt idx="21984">
                  <c:v>1.1114299999999999</c:v>
                </c:pt>
                <c:pt idx="21985">
                  <c:v>1.1142099999999999</c:v>
                </c:pt>
                <c:pt idx="21986">
                  <c:v>1.11405</c:v>
                </c:pt>
                <c:pt idx="21987">
                  <c:v>1.1123799999999999</c:v>
                </c:pt>
                <c:pt idx="21988">
                  <c:v>1.1114900000000001</c:v>
                </c:pt>
                <c:pt idx="21989">
                  <c:v>1.1100699999999999</c:v>
                </c:pt>
                <c:pt idx="21990">
                  <c:v>1.10605</c:v>
                </c:pt>
                <c:pt idx="21991">
                  <c:v>1.1049</c:v>
                </c:pt>
                <c:pt idx="21992">
                  <c:v>1.10877</c:v>
                </c:pt>
                <c:pt idx="21993">
                  <c:v>1.11741</c:v>
                </c:pt>
                <c:pt idx="21994">
                  <c:v>1.1244400000000001</c:v>
                </c:pt>
                <c:pt idx="21995">
                  <c:v>1.1185400000000001</c:v>
                </c:pt>
                <c:pt idx="21996">
                  <c:v>1.10572</c:v>
                </c:pt>
                <c:pt idx="21997">
                  <c:v>1.0975900000000001</c:v>
                </c:pt>
                <c:pt idx="21998">
                  <c:v>1.09405</c:v>
                </c:pt>
                <c:pt idx="21999">
                  <c:v>1.09636</c:v>
                </c:pt>
                <c:pt idx="22000">
                  <c:v>1.0999399999999999</c:v>
                </c:pt>
                <c:pt idx="22001">
                  <c:v>1.10083</c:v>
                </c:pt>
                <c:pt idx="22002">
                  <c:v>1.10158</c:v>
                </c:pt>
                <c:pt idx="22003">
                  <c:v>1.10558</c:v>
                </c:pt>
                <c:pt idx="22004">
                  <c:v>1.10951</c:v>
                </c:pt>
                <c:pt idx="22005">
                  <c:v>1.11469</c:v>
                </c:pt>
                <c:pt idx="22006">
                  <c:v>1.12521</c:v>
                </c:pt>
                <c:pt idx="22007">
                  <c:v>1.13828</c:v>
                </c:pt>
                <c:pt idx="22008">
                  <c:v>1.14639</c:v>
                </c:pt>
                <c:pt idx="22009">
                  <c:v>1.14245</c:v>
                </c:pt>
                <c:pt idx="22010">
                  <c:v>1.13781</c:v>
                </c:pt>
                <c:pt idx="22011">
                  <c:v>1.1311599999999999</c:v>
                </c:pt>
                <c:pt idx="22012">
                  <c:v>1.1125100000000001</c:v>
                </c:pt>
                <c:pt idx="22013">
                  <c:v>1.09849</c:v>
                </c:pt>
                <c:pt idx="22014">
                  <c:v>1.0969500000000001</c:v>
                </c:pt>
                <c:pt idx="22015">
                  <c:v>1.1050899999999999</c:v>
                </c:pt>
                <c:pt idx="22016">
                  <c:v>1.11453</c:v>
                </c:pt>
                <c:pt idx="22017">
                  <c:v>1.1256900000000001</c:v>
                </c:pt>
                <c:pt idx="22018">
                  <c:v>1.1400999999999999</c:v>
                </c:pt>
                <c:pt idx="22019">
                  <c:v>1.1608000000000001</c:v>
                </c:pt>
                <c:pt idx="22020">
                  <c:v>1.1772800000000001</c:v>
                </c:pt>
                <c:pt idx="22021">
                  <c:v>1.1843300000000001</c:v>
                </c:pt>
                <c:pt idx="22022">
                  <c:v>1.18605</c:v>
                </c:pt>
                <c:pt idx="22023">
                  <c:v>1.1667099999999999</c:v>
                </c:pt>
                <c:pt idx="22024">
                  <c:v>1.16177</c:v>
                </c:pt>
                <c:pt idx="22025">
                  <c:v>1.16893</c:v>
                </c:pt>
                <c:pt idx="22026">
                  <c:v>1.17608</c:v>
                </c:pt>
                <c:pt idx="22027">
                  <c:v>1.17859</c:v>
                </c:pt>
                <c:pt idx="22028">
                  <c:v>1.1756599999999999</c:v>
                </c:pt>
                <c:pt idx="22029">
                  <c:v>1.1741200000000001</c:v>
                </c:pt>
                <c:pt idx="22030">
                  <c:v>1.1802699999999999</c:v>
                </c:pt>
                <c:pt idx="22031">
                  <c:v>1.1877200000000001</c:v>
                </c:pt>
                <c:pt idx="22032">
                  <c:v>1.1897</c:v>
                </c:pt>
                <c:pt idx="22033">
                  <c:v>1.18977</c:v>
                </c:pt>
                <c:pt idx="22034">
                  <c:v>1.1917800000000001</c:v>
                </c:pt>
                <c:pt idx="22035">
                  <c:v>1.19868</c:v>
                </c:pt>
                <c:pt idx="22036">
                  <c:v>1.2051799999999999</c:v>
                </c:pt>
                <c:pt idx="22037">
                  <c:v>1.2158899999999999</c:v>
                </c:pt>
                <c:pt idx="22038">
                  <c:v>1.22095</c:v>
                </c:pt>
                <c:pt idx="22039">
                  <c:v>1.2244299999999999</c:v>
                </c:pt>
                <c:pt idx="22040">
                  <c:v>1.2234400000000001</c:v>
                </c:pt>
                <c:pt idx="22041">
                  <c:v>1.22309</c:v>
                </c:pt>
                <c:pt idx="22042">
                  <c:v>1.2154799999999999</c:v>
                </c:pt>
                <c:pt idx="22043">
                  <c:v>1.21488</c:v>
                </c:pt>
                <c:pt idx="22044">
                  <c:v>1.21465</c:v>
                </c:pt>
                <c:pt idx="22045">
                  <c:v>1.2176499999999999</c:v>
                </c:pt>
                <c:pt idx="22046">
                  <c:v>1.2198</c:v>
                </c:pt>
                <c:pt idx="22047">
                  <c:v>1.22977</c:v>
                </c:pt>
                <c:pt idx="22048">
                  <c:v>1.2527600000000001</c:v>
                </c:pt>
                <c:pt idx="22049">
                  <c:v>1.2542800000000001</c:v>
                </c:pt>
                <c:pt idx="22050">
                  <c:v>1.25614</c:v>
                </c:pt>
                <c:pt idx="22051">
                  <c:v>1.2543</c:v>
                </c:pt>
                <c:pt idx="22052">
                  <c:v>1.2535499999999999</c:v>
                </c:pt>
                <c:pt idx="22053">
                  <c:v>1.24986</c:v>
                </c:pt>
                <c:pt idx="22054">
                  <c:v>1.25105</c:v>
                </c:pt>
                <c:pt idx="22055">
                  <c:v>1.25448</c:v>
                </c:pt>
                <c:pt idx="22056">
                  <c:v>1.25732</c:v>
                </c:pt>
                <c:pt idx="22057">
                  <c:v>1.26851</c:v>
                </c:pt>
                <c:pt idx="22058">
                  <c:v>1.2807900000000001</c:v>
                </c:pt>
                <c:pt idx="22059">
                  <c:v>1.2943499999999999</c:v>
                </c:pt>
                <c:pt idx="22060">
                  <c:v>1.298</c:v>
                </c:pt>
                <c:pt idx="22061">
                  <c:v>1.28451</c:v>
                </c:pt>
                <c:pt idx="22062">
                  <c:v>1.2769699999999999</c:v>
                </c:pt>
                <c:pt idx="22063">
                  <c:v>1.27973</c:v>
                </c:pt>
                <c:pt idx="22064">
                  <c:v>1.2848599999999999</c:v>
                </c:pt>
                <c:pt idx="22065">
                  <c:v>1.29227</c:v>
                </c:pt>
                <c:pt idx="22066">
                  <c:v>1.29488</c:v>
                </c:pt>
                <c:pt idx="22067">
                  <c:v>1.2924100000000001</c:v>
                </c:pt>
                <c:pt idx="22068">
                  <c:v>1.2917000000000001</c:v>
                </c:pt>
                <c:pt idx="22069">
                  <c:v>1.29715</c:v>
                </c:pt>
                <c:pt idx="22070">
                  <c:v>1.30881</c:v>
                </c:pt>
                <c:pt idx="22071">
                  <c:v>1.3176600000000001</c:v>
                </c:pt>
                <c:pt idx="22072">
                  <c:v>1.32456</c:v>
                </c:pt>
                <c:pt idx="22073">
                  <c:v>1.3316699999999999</c:v>
                </c:pt>
                <c:pt idx="22074">
                  <c:v>1.3407</c:v>
                </c:pt>
                <c:pt idx="22075">
                  <c:v>1.34521</c:v>
                </c:pt>
                <c:pt idx="22076">
                  <c:v>1.3471299999999999</c:v>
                </c:pt>
                <c:pt idx="22077">
                  <c:v>1.3431999999999999</c:v>
                </c:pt>
                <c:pt idx="22078">
                  <c:v>1.3396600000000001</c:v>
                </c:pt>
                <c:pt idx="22079">
                  <c:v>1.3434200000000001</c:v>
                </c:pt>
                <c:pt idx="22080">
                  <c:v>1.3469599999999999</c:v>
                </c:pt>
                <c:pt idx="22081">
                  <c:v>1.35178</c:v>
                </c:pt>
                <c:pt idx="22082">
                  <c:v>1.35477</c:v>
                </c:pt>
                <c:pt idx="22083">
                  <c:v>1.3610500000000001</c:v>
                </c:pt>
                <c:pt idx="22084">
                  <c:v>1.37188</c:v>
                </c:pt>
                <c:pt idx="22085">
                  <c:v>1.3804000000000001</c:v>
                </c:pt>
                <c:pt idx="22086">
                  <c:v>1.3912</c:v>
                </c:pt>
                <c:pt idx="22087">
                  <c:v>1.39822</c:v>
                </c:pt>
                <c:pt idx="22088">
                  <c:v>1.40635</c:v>
                </c:pt>
                <c:pt idx="22089">
                  <c:v>1.4120299999999999</c:v>
                </c:pt>
                <c:pt idx="22090">
                  <c:v>1.41632</c:v>
                </c:pt>
                <c:pt idx="22091">
                  <c:v>1.4174599999999999</c:v>
                </c:pt>
                <c:pt idx="22092">
                  <c:v>1.42106</c:v>
                </c:pt>
                <c:pt idx="22093">
                  <c:v>1.4220999999999999</c:v>
                </c:pt>
                <c:pt idx="22094">
                  <c:v>1.42509</c:v>
                </c:pt>
                <c:pt idx="22095">
                  <c:v>1.42866</c:v>
                </c:pt>
                <c:pt idx="22096">
                  <c:v>1.4307700000000001</c:v>
                </c:pt>
                <c:pt idx="22097">
                  <c:v>1.4355800000000001</c:v>
                </c:pt>
                <c:pt idx="22098">
                  <c:v>1.4401200000000001</c:v>
                </c:pt>
                <c:pt idx="22099">
                  <c:v>1.4404600000000001</c:v>
                </c:pt>
                <c:pt idx="22100">
                  <c:v>1.4399200000000001</c:v>
                </c:pt>
                <c:pt idx="22101">
                  <c:v>1.4417899999999999</c:v>
                </c:pt>
                <c:pt idx="22102">
                  <c:v>1.4501200000000001</c:v>
                </c:pt>
                <c:pt idx="22103">
                  <c:v>1.45984</c:v>
                </c:pt>
                <c:pt idx="22104">
                  <c:v>1.4677199999999999</c:v>
                </c:pt>
                <c:pt idx="22105">
                  <c:v>1.4738599999999999</c:v>
                </c:pt>
                <c:pt idx="22106">
                  <c:v>1.47821</c:v>
                </c:pt>
                <c:pt idx="22107">
                  <c:v>1.47959</c:v>
                </c:pt>
                <c:pt idx="22108">
                  <c:v>1.48241</c:v>
                </c:pt>
                <c:pt idx="22109">
                  <c:v>1.4857400000000001</c:v>
                </c:pt>
                <c:pt idx="22110">
                  <c:v>1.4808399999999999</c:v>
                </c:pt>
                <c:pt idx="22111">
                  <c:v>1.4722900000000001</c:v>
                </c:pt>
                <c:pt idx="22112">
                  <c:v>1.46678</c:v>
                </c:pt>
                <c:pt idx="22113">
                  <c:v>1.4656499999999999</c:v>
                </c:pt>
                <c:pt idx="22114">
                  <c:v>1.47089</c:v>
                </c:pt>
                <c:pt idx="22115">
                  <c:v>1.4752799999999999</c:v>
                </c:pt>
                <c:pt idx="22116">
                  <c:v>1.4758800000000001</c:v>
                </c:pt>
                <c:pt idx="22117">
                  <c:v>1.47271</c:v>
                </c:pt>
                <c:pt idx="22118">
                  <c:v>1.4664299999999999</c:v>
                </c:pt>
                <c:pt idx="22119">
                  <c:v>1.4631400000000001</c:v>
                </c:pt>
                <c:pt idx="22120">
                  <c:v>1.46211</c:v>
                </c:pt>
                <c:pt idx="22121">
                  <c:v>1.45844</c:v>
                </c:pt>
                <c:pt idx="22122">
                  <c:v>1.4536500000000001</c:v>
                </c:pt>
                <c:pt idx="22123">
                  <c:v>1.44865</c:v>
                </c:pt>
                <c:pt idx="22124">
                  <c:v>1.44584</c:v>
                </c:pt>
                <c:pt idx="22125">
                  <c:v>1.4482600000000001</c:v>
                </c:pt>
                <c:pt idx="22126">
                  <c:v>1.4531499999999999</c:v>
                </c:pt>
                <c:pt idx="22127">
                  <c:v>1.4509300000000001</c:v>
                </c:pt>
                <c:pt idx="22128">
                  <c:v>1.44268</c:v>
                </c:pt>
                <c:pt idx="22129">
                  <c:v>1.4402200000000001</c:v>
                </c:pt>
                <c:pt idx="22130">
                  <c:v>1.4400200000000001</c:v>
                </c:pt>
                <c:pt idx="22131">
                  <c:v>1.4417800000000001</c:v>
                </c:pt>
                <c:pt idx="22132">
                  <c:v>1.4429399999999999</c:v>
                </c:pt>
                <c:pt idx="22133">
                  <c:v>1.4448099999999999</c:v>
                </c:pt>
                <c:pt idx="22134">
                  <c:v>1.4515400000000001</c:v>
                </c:pt>
                <c:pt idx="22135">
                  <c:v>1.4636400000000001</c:v>
                </c:pt>
                <c:pt idx="22136">
                  <c:v>1.4760599999999999</c:v>
                </c:pt>
                <c:pt idx="22137">
                  <c:v>1.4761599999999999</c:v>
                </c:pt>
                <c:pt idx="22138">
                  <c:v>1.47356</c:v>
                </c:pt>
                <c:pt idx="22139">
                  <c:v>1.4756499999999999</c:v>
                </c:pt>
                <c:pt idx="22140">
                  <c:v>1.4790099999999999</c:v>
                </c:pt>
                <c:pt idx="22141">
                  <c:v>1.4769300000000001</c:v>
                </c:pt>
                <c:pt idx="22142">
                  <c:v>1.47472</c:v>
                </c:pt>
                <c:pt idx="22143">
                  <c:v>1.4786900000000001</c:v>
                </c:pt>
                <c:pt idx="22144">
                  <c:v>1.48316</c:v>
                </c:pt>
                <c:pt idx="22145">
                  <c:v>1.48837</c:v>
                </c:pt>
                <c:pt idx="22146">
                  <c:v>1.48986</c:v>
                </c:pt>
                <c:pt idx="22147">
                  <c:v>1.4825900000000001</c:v>
                </c:pt>
                <c:pt idx="22148">
                  <c:v>1.47723</c:v>
                </c:pt>
                <c:pt idx="22149">
                  <c:v>1.47427</c:v>
                </c:pt>
                <c:pt idx="22150">
                  <c:v>1.47434</c:v>
                </c:pt>
                <c:pt idx="22151">
                  <c:v>1.4772400000000001</c:v>
                </c:pt>
                <c:pt idx="22152">
                  <c:v>1.48108</c:v>
                </c:pt>
                <c:pt idx="22153">
                  <c:v>1.4834099999999999</c:v>
                </c:pt>
                <c:pt idx="22154">
                  <c:v>1.4845299999999999</c:v>
                </c:pt>
                <c:pt idx="22155">
                  <c:v>1.48292</c:v>
                </c:pt>
                <c:pt idx="22156">
                  <c:v>1.4826299999999999</c:v>
                </c:pt>
                <c:pt idx="22157">
                  <c:v>1.4837100000000001</c:v>
                </c:pt>
                <c:pt idx="22158">
                  <c:v>1.48584</c:v>
                </c:pt>
                <c:pt idx="22159">
                  <c:v>1.48739</c:v>
                </c:pt>
                <c:pt idx="22160">
                  <c:v>1.4827399999999999</c:v>
                </c:pt>
                <c:pt idx="22161">
                  <c:v>1.4815799999999999</c:v>
                </c:pt>
                <c:pt idx="22162">
                  <c:v>1.4818199999999999</c:v>
                </c:pt>
                <c:pt idx="22163">
                  <c:v>1.4740800000000001</c:v>
                </c:pt>
                <c:pt idx="22164">
                  <c:v>1.4657500000000001</c:v>
                </c:pt>
                <c:pt idx="22165">
                  <c:v>1.46183</c:v>
                </c:pt>
                <c:pt idx="22166">
                  <c:v>1.4562600000000001</c:v>
                </c:pt>
                <c:pt idx="22167">
                  <c:v>1.4428099999999999</c:v>
                </c:pt>
                <c:pt idx="22168">
                  <c:v>1.4308700000000001</c:v>
                </c:pt>
                <c:pt idx="22169">
                  <c:v>1.41754</c:v>
                </c:pt>
                <c:pt idx="22170">
                  <c:v>1.3971899999999999</c:v>
                </c:pt>
                <c:pt idx="22171">
                  <c:v>1.3819900000000001</c:v>
                </c:pt>
                <c:pt idx="22172">
                  <c:v>1.3729</c:v>
                </c:pt>
                <c:pt idx="22173">
                  <c:v>1.36222</c:v>
                </c:pt>
                <c:pt idx="22174">
                  <c:v>1.3470800000000001</c:v>
                </c:pt>
                <c:pt idx="22175">
                  <c:v>1.339</c:v>
                </c:pt>
                <c:pt idx="22176">
                  <c:v>1.3247899999999999</c:v>
                </c:pt>
                <c:pt idx="22177">
                  <c:v>1.3143199999999999</c:v>
                </c:pt>
                <c:pt idx="22178">
                  <c:v>1.3050200000000001</c:v>
                </c:pt>
                <c:pt idx="22179">
                  <c:v>1.2923800000000001</c:v>
                </c:pt>
                <c:pt idx="22180">
                  <c:v>1.27596</c:v>
                </c:pt>
                <c:pt idx="22181">
                  <c:v>1.2545900000000001</c:v>
                </c:pt>
                <c:pt idx="22182">
                  <c:v>1.2362299999999999</c:v>
                </c:pt>
                <c:pt idx="22183">
                  <c:v>1.21818</c:v>
                </c:pt>
                <c:pt idx="22184">
                  <c:v>1.20296</c:v>
                </c:pt>
                <c:pt idx="22185">
                  <c:v>1.19143</c:v>
                </c:pt>
                <c:pt idx="22186">
                  <c:v>1.17679</c:v>
                </c:pt>
                <c:pt idx="22187">
                  <c:v>1.1630100000000001</c:v>
                </c:pt>
                <c:pt idx="22188">
                  <c:v>1.15069</c:v>
                </c:pt>
                <c:pt idx="22189">
                  <c:v>1.12094</c:v>
                </c:pt>
                <c:pt idx="22190">
                  <c:v>1.0958000000000001</c:v>
                </c:pt>
                <c:pt idx="22191">
                  <c:v>1.0760400000000001</c:v>
                </c:pt>
                <c:pt idx="22192">
                  <c:v>1.0599499999999999</c:v>
                </c:pt>
                <c:pt idx="22193">
                  <c:v>1.0563899999999999</c:v>
                </c:pt>
                <c:pt idx="22194">
                  <c:v>1.0503100000000001</c:v>
                </c:pt>
                <c:pt idx="22195">
                  <c:v>1.03661</c:v>
                </c:pt>
                <c:pt idx="22196">
                  <c:v>1.0277700000000001</c:v>
                </c:pt>
                <c:pt idx="22197">
                  <c:v>1.0150399999999999</c:v>
                </c:pt>
                <c:pt idx="22198">
                  <c:v>0.99646199999999996</c:v>
                </c:pt>
                <c:pt idx="22199">
                  <c:v>0.97925300000000004</c:v>
                </c:pt>
                <c:pt idx="22200">
                  <c:v>0.95597299999999996</c:v>
                </c:pt>
                <c:pt idx="22201">
                  <c:v>0.93354899999999996</c:v>
                </c:pt>
                <c:pt idx="22202">
                  <c:v>0.89825900000000003</c:v>
                </c:pt>
                <c:pt idx="22203">
                  <c:v>0.87651500000000004</c:v>
                </c:pt>
                <c:pt idx="22204">
                  <c:v>0.85825399999999996</c:v>
                </c:pt>
                <c:pt idx="22205">
                  <c:v>0.83374499999999996</c:v>
                </c:pt>
                <c:pt idx="22206">
                  <c:v>0.81391100000000005</c:v>
                </c:pt>
                <c:pt idx="22207">
                  <c:v>0.79765799999999998</c:v>
                </c:pt>
                <c:pt idx="22208">
                  <c:v>0.78446400000000005</c:v>
                </c:pt>
                <c:pt idx="22209">
                  <c:v>0.77673999999999999</c:v>
                </c:pt>
                <c:pt idx="22210">
                  <c:v>0.76973999999999998</c:v>
                </c:pt>
                <c:pt idx="22211">
                  <c:v>0.76222400000000001</c:v>
                </c:pt>
                <c:pt idx="22212">
                  <c:v>0.752166</c:v>
                </c:pt>
                <c:pt idx="22213">
                  <c:v>0.74059399999999997</c:v>
                </c:pt>
                <c:pt idx="22214">
                  <c:v>0.72741999999999996</c:v>
                </c:pt>
                <c:pt idx="22215">
                  <c:v>0.715584</c:v>
                </c:pt>
                <c:pt idx="22216">
                  <c:v>0.70748599999999995</c:v>
                </c:pt>
                <c:pt idx="22217">
                  <c:v>0.70723800000000003</c:v>
                </c:pt>
                <c:pt idx="22218">
                  <c:v>0.71243699999999999</c:v>
                </c:pt>
                <c:pt idx="22219">
                  <c:v>0.71446399999999999</c:v>
                </c:pt>
                <c:pt idx="22220">
                  <c:v>0.71289599999999997</c:v>
                </c:pt>
                <c:pt idx="22221">
                  <c:v>0.70849399999999996</c:v>
                </c:pt>
                <c:pt idx="22222">
                  <c:v>0.71040999999999999</c:v>
                </c:pt>
                <c:pt idx="22223">
                  <c:v>0.71858200000000005</c:v>
                </c:pt>
                <c:pt idx="22224">
                  <c:v>0.729576</c:v>
                </c:pt>
                <c:pt idx="22225">
                  <c:v>0.73729199999999995</c:v>
                </c:pt>
                <c:pt idx="22226">
                  <c:v>0.730487</c:v>
                </c:pt>
                <c:pt idx="22227">
                  <c:v>0.71001800000000004</c:v>
                </c:pt>
                <c:pt idx="22228">
                  <c:v>0.70210899999999998</c:v>
                </c:pt>
                <c:pt idx="22229">
                  <c:v>0.70229299999999995</c:v>
                </c:pt>
                <c:pt idx="22230">
                  <c:v>0.70058600000000004</c:v>
                </c:pt>
                <c:pt idx="22231">
                  <c:v>0.69850999999999996</c:v>
                </c:pt>
                <c:pt idx="22232">
                  <c:v>0.69711900000000004</c:v>
                </c:pt>
                <c:pt idx="22233">
                  <c:v>0.697237</c:v>
                </c:pt>
                <c:pt idx="22234">
                  <c:v>0.69512099999999999</c:v>
                </c:pt>
                <c:pt idx="22235">
                  <c:v>0.69146799999999997</c:v>
                </c:pt>
                <c:pt idx="22236">
                  <c:v>0.68851099999999998</c:v>
                </c:pt>
                <c:pt idx="22237">
                  <c:v>0.68480200000000002</c:v>
                </c:pt>
                <c:pt idx="22238">
                  <c:v>0.68430400000000002</c:v>
                </c:pt>
                <c:pt idx="22239">
                  <c:v>0.68759800000000004</c:v>
                </c:pt>
                <c:pt idx="22240">
                  <c:v>0.68405700000000003</c:v>
                </c:pt>
                <c:pt idx="22241">
                  <c:v>0.68501400000000001</c:v>
                </c:pt>
                <c:pt idx="22242">
                  <c:v>0.69481899999999996</c:v>
                </c:pt>
                <c:pt idx="22243">
                  <c:v>0.70343299999999997</c:v>
                </c:pt>
                <c:pt idx="22244">
                  <c:v>0.70509699999999997</c:v>
                </c:pt>
                <c:pt idx="22245">
                  <c:v>0.70501499999999995</c:v>
                </c:pt>
                <c:pt idx="22246">
                  <c:v>0.70478700000000005</c:v>
                </c:pt>
                <c:pt idx="22247">
                  <c:v>0.71074300000000001</c:v>
                </c:pt>
                <c:pt idx="22248">
                  <c:v>0.71858</c:v>
                </c:pt>
                <c:pt idx="22249">
                  <c:v>0.71777000000000002</c:v>
                </c:pt>
                <c:pt idx="22250">
                  <c:v>0.71380900000000003</c:v>
                </c:pt>
                <c:pt idx="22251">
                  <c:v>0.710484</c:v>
                </c:pt>
                <c:pt idx="22252">
                  <c:v>0.69687900000000003</c:v>
                </c:pt>
                <c:pt idx="22253">
                  <c:v>0.68223800000000001</c:v>
                </c:pt>
                <c:pt idx="22254">
                  <c:v>0.66053600000000001</c:v>
                </c:pt>
                <c:pt idx="22255">
                  <c:v>0.65288199999999996</c:v>
                </c:pt>
                <c:pt idx="22256">
                  <c:v>0.63775899999999996</c:v>
                </c:pt>
                <c:pt idx="22257">
                  <c:v>0.63125299999999995</c:v>
                </c:pt>
                <c:pt idx="22258">
                  <c:v>0.61685699999999999</c:v>
                </c:pt>
                <c:pt idx="22259">
                  <c:v>0.59340999999999999</c:v>
                </c:pt>
                <c:pt idx="22260">
                  <c:v>0.57609200000000005</c:v>
                </c:pt>
                <c:pt idx="22261">
                  <c:v>0.56785300000000005</c:v>
                </c:pt>
                <c:pt idx="22262">
                  <c:v>0.56404399999999999</c:v>
                </c:pt>
                <c:pt idx="22263">
                  <c:v>0.55887200000000004</c:v>
                </c:pt>
                <c:pt idx="22264">
                  <c:v>0.54989100000000002</c:v>
                </c:pt>
                <c:pt idx="22265">
                  <c:v>0.53870399999999996</c:v>
                </c:pt>
                <c:pt idx="22266">
                  <c:v>0.51596399999999998</c:v>
                </c:pt>
                <c:pt idx="22267">
                  <c:v>0.50570800000000005</c:v>
                </c:pt>
                <c:pt idx="22268">
                  <c:v>0.49975900000000001</c:v>
                </c:pt>
                <c:pt idx="22269">
                  <c:v>0.488784</c:v>
                </c:pt>
                <c:pt idx="22270">
                  <c:v>0.46933900000000001</c:v>
                </c:pt>
                <c:pt idx="22271">
                  <c:v>0.46076299999999998</c:v>
                </c:pt>
                <c:pt idx="22272">
                  <c:v>0.45733299999999999</c:v>
                </c:pt>
                <c:pt idx="22273">
                  <c:v>0.45719100000000001</c:v>
                </c:pt>
                <c:pt idx="22274">
                  <c:v>0.44935399999999998</c:v>
                </c:pt>
                <c:pt idx="22275">
                  <c:v>0.43498399999999998</c:v>
                </c:pt>
                <c:pt idx="22276">
                  <c:v>0.42607600000000001</c:v>
                </c:pt>
                <c:pt idx="22277">
                  <c:v>0.41822199999999998</c:v>
                </c:pt>
                <c:pt idx="22278">
                  <c:v>0.41394199999999998</c:v>
                </c:pt>
                <c:pt idx="22279">
                  <c:v>0.39402799999999999</c:v>
                </c:pt>
                <c:pt idx="22280">
                  <c:v>0.38481100000000001</c:v>
                </c:pt>
                <c:pt idx="22281">
                  <c:v>0.37540400000000002</c:v>
                </c:pt>
                <c:pt idx="22282">
                  <c:v>0.36494100000000002</c:v>
                </c:pt>
                <c:pt idx="22283">
                  <c:v>0.35211799999999999</c:v>
                </c:pt>
                <c:pt idx="22284">
                  <c:v>0.34520400000000001</c:v>
                </c:pt>
                <c:pt idx="22285">
                  <c:v>0.34231800000000001</c:v>
                </c:pt>
                <c:pt idx="22286">
                  <c:v>0.33581899999999998</c:v>
                </c:pt>
                <c:pt idx="22287">
                  <c:v>0.32873400000000003</c:v>
                </c:pt>
                <c:pt idx="22288">
                  <c:v>0.318882</c:v>
                </c:pt>
                <c:pt idx="22289">
                  <c:v>0.31093700000000002</c:v>
                </c:pt>
                <c:pt idx="22290">
                  <c:v>0.29963000000000001</c:v>
                </c:pt>
                <c:pt idx="22291">
                  <c:v>0.28791499999999998</c:v>
                </c:pt>
                <c:pt idx="22292">
                  <c:v>0.27581099999999997</c:v>
                </c:pt>
                <c:pt idx="22293">
                  <c:v>0.26570500000000002</c:v>
                </c:pt>
                <c:pt idx="22294">
                  <c:v>0.27087499999999998</c:v>
                </c:pt>
                <c:pt idx="22295">
                  <c:v>0.26980399999999999</c:v>
                </c:pt>
                <c:pt idx="22296">
                  <c:v>0.27197700000000002</c:v>
                </c:pt>
                <c:pt idx="22297">
                  <c:v>0.271727</c:v>
                </c:pt>
                <c:pt idx="22298">
                  <c:v>0.27337</c:v>
                </c:pt>
                <c:pt idx="22299">
                  <c:v>0.272588</c:v>
                </c:pt>
                <c:pt idx="22300">
                  <c:v>0.272117</c:v>
                </c:pt>
                <c:pt idx="22301">
                  <c:v>0.27182600000000001</c:v>
                </c:pt>
                <c:pt idx="22302">
                  <c:v>0.27013300000000001</c:v>
                </c:pt>
                <c:pt idx="22303">
                  <c:v>0.26774399999999998</c:v>
                </c:pt>
                <c:pt idx="22304">
                  <c:v>0.26357000000000003</c:v>
                </c:pt>
                <c:pt idx="22305">
                  <c:v>0.26411000000000001</c:v>
                </c:pt>
                <c:pt idx="22306">
                  <c:v>0.25989400000000001</c:v>
                </c:pt>
                <c:pt idx="22307">
                  <c:v>0.25064500000000001</c:v>
                </c:pt>
                <c:pt idx="22308">
                  <c:v>0.245702</c:v>
                </c:pt>
                <c:pt idx="22309">
                  <c:v>0.24169399999999999</c:v>
                </c:pt>
                <c:pt idx="22310">
                  <c:v>0.23946300000000001</c:v>
                </c:pt>
                <c:pt idx="22311">
                  <c:v>0.23830899999999999</c:v>
                </c:pt>
                <c:pt idx="22312">
                  <c:v>0.23632300000000001</c:v>
                </c:pt>
                <c:pt idx="22313">
                  <c:v>0.230375</c:v>
                </c:pt>
                <c:pt idx="22314">
                  <c:v>0.222995</c:v>
                </c:pt>
                <c:pt idx="22315">
                  <c:v>0.22151399999999999</c:v>
                </c:pt>
                <c:pt idx="22316">
                  <c:v>0.225604</c:v>
                </c:pt>
                <c:pt idx="22317">
                  <c:v>0.22744300000000001</c:v>
                </c:pt>
                <c:pt idx="22318">
                  <c:v>0.22481100000000001</c:v>
                </c:pt>
                <c:pt idx="22319">
                  <c:v>0.22167100000000001</c:v>
                </c:pt>
                <c:pt idx="22320">
                  <c:v>0.22006999999999999</c:v>
                </c:pt>
                <c:pt idx="22321">
                  <c:v>0.223194</c:v>
                </c:pt>
                <c:pt idx="22322">
                  <c:v>0.22426699999999999</c:v>
                </c:pt>
                <c:pt idx="22323">
                  <c:v>0.22661400000000001</c:v>
                </c:pt>
                <c:pt idx="22324">
                  <c:v>0.22761500000000001</c:v>
                </c:pt>
                <c:pt idx="22325">
                  <c:v>0.22453500000000001</c:v>
                </c:pt>
                <c:pt idx="22326">
                  <c:v>0.22183700000000001</c:v>
                </c:pt>
                <c:pt idx="22327">
                  <c:v>0.21834999999999999</c:v>
                </c:pt>
                <c:pt idx="22328">
                  <c:v>0.225966</c:v>
                </c:pt>
                <c:pt idx="22329">
                  <c:v>0.23572399999999999</c:v>
                </c:pt>
                <c:pt idx="22330">
                  <c:v>0.23547499999999999</c:v>
                </c:pt>
                <c:pt idx="22331">
                  <c:v>0.23443600000000001</c:v>
                </c:pt>
                <c:pt idx="22332">
                  <c:v>0.22978000000000001</c:v>
                </c:pt>
                <c:pt idx="22333">
                  <c:v>0.222249</c:v>
                </c:pt>
                <c:pt idx="22334">
                  <c:v>0.22769700000000001</c:v>
                </c:pt>
                <c:pt idx="22335">
                  <c:v>0.23990300000000001</c:v>
                </c:pt>
                <c:pt idx="22336">
                  <c:v>0.249915</c:v>
                </c:pt>
                <c:pt idx="22337">
                  <c:v>0.249889</c:v>
                </c:pt>
                <c:pt idx="22338">
                  <c:v>0.23776</c:v>
                </c:pt>
                <c:pt idx="22339">
                  <c:v>0.22673099999999999</c:v>
                </c:pt>
                <c:pt idx="22340">
                  <c:v>0.22628200000000001</c:v>
                </c:pt>
                <c:pt idx="22341">
                  <c:v>0.223548</c:v>
                </c:pt>
                <c:pt idx="22342">
                  <c:v>0.22471099999999999</c:v>
                </c:pt>
                <c:pt idx="22343">
                  <c:v>0.23138600000000001</c:v>
                </c:pt>
                <c:pt idx="22344">
                  <c:v>0.23022699999999999</c:v>
                </c:pt>
                <c:pt idx="22345">
                  <c:v>0.22161700000000001</c:v>
                </c:pt>
                <c:pt idx="22346">
                  <c:v>0.22380800000000001</c:v>
                </c:pt>
                <c:pt idx="22347">
                  <c:v>0.22989200000000001</c:v>
                </c:pt>
                <c:pt idx="22348">
                  <c:v>0.231154</c:v>
                </c:pt>
                <c:pt idx="22349">
                  <c:v>0.220361</c:v>
                </c:pt>
                <c:pt idx="22350">
                  <c:v>0.219301</c:v>
                </c:pt>
                <c:pt idx="22351">
                  <c:v>0.21664900000000001</c:v>
                </c:pt>
                <c:pt idx="22352">
                  <c:v>0.21190400000000001</c:v>
                </c:pt>
                <c:pt idx="22353">
                  <c:v>0.212057</c:v>
                </c:pt>
                <c:pt idx="22354">
                  <c:v>0.215887</c:v>
                </c:pt>
                <c:pt idx="22355">
                  <c:v>0.22189400000000001</c:v>
                </c:pt>
                <c:pt idx="22356">
                  <c:v>0.218834</c:v>
                </c:pt>
                <c:pt idx="22357">
                  <c:v>0.21729200000000001</c:v>
                </c:pt>
                <c:pt idx="22358">
                  <c:v>0.21406</c:v>
                </c:pt>
                <c:pt idx="22359">
                  <c:v>0.20946400000000001</c:v>
                </c:pt>
                <c:pt idx="22360">
                  <c:v>0.214481</c:v>
                </c:pt>
                <c:pt idx="22361">
                  <c:v>0.21624399999999999</c:v>
                </c:pt>
                <c:pt idx="22362">
                  <c:v>0.207813</c:v>
                </c:pt>
                <c:pt idx="22363">
                  <c:v>0.20349100000000001</c:v>
                </c:pt>
                <c:pt idx="22364">
                  <c:v>0.21227099999999999</c:v>
                </c:pt>
                <c:pt idx="22365">
                  <c:v>0.21831100000000001</c:v>
                </c:pt>
                <c:pt idx="22366">
                  <c:v>0.220363</c:v>
                </c:pt>
                <c:pt idx="22367">
                  <c:v>0.220446</c:v>
                </c:pt>
                <c:pt idx="22368">
                  <c:v>0.21889500000000001</c:v>
                </c:pt>
                <c:pt idx="22369">
                  <c:v>0.21269099999999999</c:v>
                </c:pt>
                <c:pt idx="22370">
                  <c:v>0.203711</c:v>
                </c:pt>
                <c:pt idx="22371">
                  <c:v>0.195914</c:v>
                </c:pt>
                <c:pt idx="22372">
                  <c:v>0.18895600000000001</c:v>
                </c:pt>
                <c:pt idx="22373">
                  <c:v>0.18229300000000001</c:v>
                </c:pt>
                <c:pt idx="22374">
                  <c:v>0.180369</c:v>
                </c:pt>
                <c:pt idx="22375">
                  <c:v>0.180476</c:v>
                </c:pt>
                <c:pt idx="22376">
                  <c:v>0.17959700000000001</c:v>
                </c:pt>
                <c:pt idx="22377">
                  <c:v>0.180622</c:v>
                </c:pt>
                <c:pt idx="22378">
                  <c:v>0.18382000000000001</c:v>
                </c:pt>
                <c:pt idx="22379">
                  <c:v>0.18212500000000001</c:v>
                </c:pt>
                <c:pt idx="22380">
                  <c:v>0.17476</c:v>
                </c:pt>
                <c:pt idx="22381">
                  <c:v>0.17611599999999999</c:v>
                </c:pt>
                <c:pt idx="22382">
                  <c:v>0.17826900000000001</c:v>
                </c:pt>
                <c:pt idx="22383">
                  <c:v>0.185415</c:v>
                </c:pt>
                <c:pt idx="22384">
                  <c:v>0.18860399999999999</c:v>
                </c:pt>
                <c:pt idx="22385">
                  <c:v>0.18268400000000001</c:v>
                </c:pt>
                <c:pt idx="22386">
                  <c:v>0.17363899999999999</c:v>
                </c:pt>
                <c:pt idx="22387">
                  <c:v>0.160797</c:v>
                </c:pt>
                <c:pt idx="22388">
                  <c:v>0.14815800000000001</c:v>
                </c:pt>
                <c:pt idx="22389">
                  <c:v>0.13864299999999999</c:v>
                </c:pt>
                <c:pt idx="22390">
                  <c:v>0.131628</c:v>
                </c:pt>
                <c:pt idx="22391">
                  <c:v>0.123617</c:v>
                </c:pt>
                <c:pt idx="22392">
                  <c:v>0.118392</c:v>
                </c:pt>
                <c:pt idx="22393">
                  <c:v>0.112826</c:v>
                </c:pt>
                <c:pt idx="22394">
                  <c:v>0.114388</c:v>
                </c:pt>
                <c:pt idx="22395">
                  <c:v>0.12045</c:v>
                </c:pt>
                <c:pt idx="22396">
                  <c:v>0.119626</c:v>
                </c:pt>
                <c:pt idx="22397">
                  <c:v>0.12471</c:v>
                </c:pt>
                <c:pt idx="22398">
                  <c:v>0.126995</c:v>
                </c:pt>
                <c:pt idx="22399">
                  <c:v>0.123144</c:v>
                </c:pt>
                <c:pt idx="22400">
                  <c:v>0.117634</c:v>
                </c:pt>
                <c:pt idx="22401">
                  <c:v>0.113638</c:v>
                </c:pt>
                <c:pt idx="22402">
                  <c:v>0.110573</c:v>
                </c:pt>
                <c:pt idx="22403">
                  <c:v>0.105348</c:v>
                </c:pt>
                <c:pt idx="22404">
                  <c:v>0.107267</c:v>
                </c:pt>
                <c:pt idx="22405">
                  <c:v>0.110841</c:v>
                </c:pt>
                <c:pt idx="22406">
                  <c:v>0.11050699999999999</c:v>
                </c:pt>
                <c:pt idx="22407">
                  <c:v>0.10922800000000001</c:v>
                </c:pt>
                <c:pt idx="22408">
                  <c:v>0.10460899999999999</c:v>
                </c:pt>
                <c:pt idx="22409">
                  <c:v>0.10199800000000001</c:v>
                </c:pt>
                <c:pt idx="22410">
                  <c:v>0.104725</c:v>
                </c:pt>
                <c:pt idx="22411">
                  <c:v>0.101107</c:v>
                </c:pt>
                <c:pt idx="22412">
                  <c:v>9.7499100000000005E-2</c:v>
                </c:pt>
                <c:pt idx="22413">
                  <c:v>0.101455</c:v>
                </c:pt>
                <c:pt idx="22414">
                  <c:v>0.106862</c:v>
                </c:pt>
                <c:pt idx="22415">
                  <c:v>0.11452900000000001</c:v>
                </c:pt>
                <c:pt idx="22416">
                  <c:v>0.112735</c:v>
                </c:pt>
                <c:pt idx="22417">
                  <c:v>0.10982599999999999</c:v>
                </c:pt>
                <c:pt idx="22418">
                  <c:v>0.115566</c:v>
                </c:pt>
                <c:pt idx="22419">
                  <c:v>0.124769</c:v>
                </c:pt>
                <c:pt idx="22420">
                  <c:v>0.124657</c:v>
                </c:pt>
                <c:pt idx="22421">
                  <c:v>0.12363200000000001</c:v>
                </c:pt>
                <c:pt idx="22422">
                  <c:v>0.123404</c:v>
                </c:pt>
                <c:pt idx="22423">
                  <c:v>0.118697</c:v>
                </c:pt>
                <c:pt idx="22424">
                  <c:v>0.119091</c:v>
                </c:pt>
                <c:pt idx="22425">
                  <c:v>0.12214800000000001</c:v>
                </c:pt>
                <c:pt idx="22426">
                  <c:v>0.11984300000000001</c:v>
                </c:pt>
                <c:pt idx="22427">
                  <c:v>0.11025</c:v>
                </c:pt>
                <c:pt idx="22428">
                  <c:v>0.110487</c:v>
                </c:pt>
                <c:pt idx="22429">
                  <c:v>0.112521</c:v>
                </c:pt>
                <c:pt idx="22430">
                  <c:v>0.11317000000000001</c:v>
                </c:pt>
                <c:pt idx="22431">
                  <c:v>0.106381</c:v>
                </c:pt>
                <c:pt idx="22432">
                  <c:v>0.10084600000000001</c:v>
                </c:pt>
                <c:pt idx="22433">
                  <c:v>0.10415099999999999</c:v>
                </c:pt>
                <c:pt idx="22434">
                  <c:v>0.109872</c:v>
                </c:pt>
                <c:pt idx="22435">
                  <c:v>0.11386499999999999</c:v>
                </c:pt>
                <c:pt idx="22436">
                  <c:v>0.123684</c:v>
                </c:pt>
                <c:pt idx="22437">
                  <c:v>0.124919</c:v>
                </c:pt>
                <c:pt idx="22438">
                  <c:v>0.116577</c:v>
                </c:pt>
                <c:pt idx="22439">
                  <c:v>0.109193</c:v>
                </c:pt>
                <c:pt idx="22440">
                  <c:v>0.103315</c:v>
                </c:pt>
                <c:pt idx="22441">
                  <c:v>0.10065499999999999</c:v>
                </c:pt>
                <c:pt idx="22442">
                  <c:v>0.101165</c:v>
                </c:pt>
                <c:pt idx="22443">
                  <c:v>0.100564</c:v>
                </c:pt>
                <c:pt idx="22444">
                  <c:v>9.6047499999999994E-2</c:v>
                </c:pt>
                <c:pt idx="22445">
                  <c:v>9.3037499999999995E-2</c:v>
                </c:pt>
                <c:pt idx="22446">
                  <c:v>9.5816799999999994E-2</c:v>
                </c:pt>
                <c:pt idx="22447">
                  <c:v>9.4491500000000006E-2</c:v>
                </c:pt>
                <c:pt idx="22448">
                  <c:v>9.6639900000000001E-2</c:v>
                </c:pt>
                <c:pt idx="22449">
                  <c:v>0.101494</c:v>
                </c:pt>
                <c:pt idx="22450">
                  <c:v>0.105586</c:v>
                </c:pt>
                <c:pt idx="22451">
                  <c:v>0.105113</c:v>
                </c:pt>
                <c:pt idx="22452">
                  <c:v>9.6983700000000006E-2</c:v>
                </c:pt>
                <c:pt idx="22453">
                  <c:v>7.9425399999999993E-2</c:v>
                </c:pt>
                <c:pt idx="22454">
                  <c:v>7.0049899999999998E-2</c:v>
                </c:pt>
                <c:pt idx="22455">
                  <c:v>6.4444799999999997E-2</c:v>
                </c:pt>
                <c:pt idx="22456">
                  <c:v>6.1297200000000003E-2</c:v>
                </c:pt>
                <c:pt idx="22457">
                  <c:v>6.00913E-2</c:v>
                </c:pt>
                <c:pt idx="22458">
                  <c:v>6.3378699999999996E-2</c:v>
                </c:pt>
                <c:pt idx="22459">
                  <c:v>6.4592999999999998E-2</c:v>
                </c:pt>
                <c:pt idx="22460">
                  <c:v>7.1370100000000006E-2</c:v>
                </c:pt>
                <c:pt idx="22461">
                  <c:v>7.0522500000000002E-2</c:v>
                </c:pt>
                <c:pt idx="22462">
                  <c:v>6.7008300000000007E-2</c:v>
                </c:pt>
                <c:pt idx="22463">
                  <c:v>6.0394099999999999E-2</c:v>
                </c:pt>
                <c:pt idx="22464">
                  <c:v>5.6631099999999997E-2</c:v>
                </c:pt>
                <c:pt idx="22465">
                  <c:v>5.1960899999999997E-2</c:v>
                </c:pt>
                <c:pt idx="22466">
                  <c:v>4.9738600000000001E-2</c:v>
                </c:pt>
                <c:pt idx="22467">
                  <c:v>4.5629700000000002E-2</c:v>
                </c:pt>
                <c:pt idx="22468">
                  <c:v>4.4204399999999998E-2</c:v>
                </c:pt>
                <c:pt idx="22469">
                  <c:v>4.2777200000000001E-2</c:v>
                </c:pt>
                <c:pt idx="22470">
                  <c:v>4.5702899999999998E-2</c:v>
                </c:pt>
                <c:pt idx="22471">
                  <c:v>4.7242300000000001E-2</c:v>
                </c:pt>
                <c:pt idx="22472">
                  <c:v>5.0712399999999998E-2</c:v>
                </c:pt>
                <c:pt idx="22473">
                  <c:v>5.8588399999999999E-2</c:v>
                </c:pt>
                <c:pt idx="22474">
                  <c:v>6.8944199999999997E-2</c:v>
                </c:pt>
                <c:pt idx="22475">
                  <c:v>6.7877800000000002E-2</c:v>
                </c:pt>
                <c:pt idx="22476">
                  <c:v>6.4273399999999994E-2</c:v>
                </c:pt>
                <c:pt idx="22477">
                  <c:v>6.0877599999999997E-2</c:v>
                </c:pt>
                <c:pt idx="22478">
                  <c:v>6.1160300000000001E-2</c:v>
                </c:pt>
                <c:pt idx="22479">
                  <c:v>6.2863199999999994E-2</c:v>
                </c:pt>
                <c:pt idx="22480">
                  <c:v>6.2791399999999997E-2</c:v>
                </c:pt>
                <c:pt idx="22481">
                  <c:v>6.0696800000000002E-2</c:v>
                </c:pt>
                <c:pt idx="22482">
                  <c:v>5.9775099999999998E-2</c:v>
                </c:pt>
                <c:pt idx="22483">
                  <c:v>5.7928300000000002E-2</c:v>
                </c:pt>
                <c:pt idx="22484">
                  <c:v>5.7365100000000002E-2</c:v>
                </c:pt>
                <c:pt idx="22485">
                  <c:v>6.0761099999999998E-2</c:v>
                </c:pt>
                <c:pt idx="22486">
                  <c:v>6.5126500000000004E-2</c:v>
                </c:pt>
                <c:pt idx="22487">
                  <c:v>6.5182199999999996E-2</c:v>
                </c:pt>
                <c:pt idx="22488">
                  <c:v>6.9022700000000006E-2</c:v>
                </c:pt>
                <c:pt idx="22489">
                  <c:v>7.0395200000000005E-2</c:v>
                </c:pt>
                <c:pt idx="22490">
                  <c:v>6.80978E-2</c:v>
                </c:pt>
                <c:pt idx="22491">
                  <c:v>6.6027199999999994E-2</c:v>
                </c:pt>
                <c:pt idx="22492">
                  <c:v>6.3530000000000003E-2</c:v>
                </c:pt>
                <c:pt idx="22493">
                  <c:v>6.5347600000000006E-2</c:v>
                </c:pt>
                <c:pt idx="22494">
                  <c:v>6.7338899999999993E-2</c:v>
                </c:pt>
                <c:pt idx="22495">
                  <c:v>6.5350400000000003E-2</c:v>
                </c:pt>
                <c:pt idx="22496">
                  <c:v>6.2597700000000006E-2</c:v>
                </c:pt>
                <c:pt idx="22497">
                  <c:v>5.8092699999999997E-2</c:v>
                </c:pt>
                <c:pt idx="22498">
                  <c:v>5.4372200000000002E-2</c:v>
                </c:pt>
                <c:pt idx="22499">
                  <c:v>5.3468799999999997E-2</c:v>
                </c:pt>
                <c:pt idx="22500">
                  <c:v>5.3151900000000002E-2</c:v>
                </c:pt>
                <c:pt idx="22501">
                  <c:v>5.2114899999999999E-2</c:v>
                </c:pt>
                <c:pt idx="22502">
                  <c:v>4.6728499999999999E-2</c:v>
                </c:pt>
                <c:pt idx="22503">
                  <c:v>3.99196E-2</c:v>
                </c:pt>
                <c:pt idx="22504">
                  <c:v>2.7449299999999999E-2</c:v>
                </c:pt>
                <c:pt idx="22505">
                  <c:v>1.7281100000000001E-2</c:v>
                </c:pt>
                <c:pt idx="22506">
                  <c:v>2.1325E-2</c:v>
                </c:pt>
                <c:pt idx="22507">
                  <c:v>2.0206499999999999E-2</c:v>
                </c:pt>
                <c:pt idx="22508">
                  <c:v>1.5472100000000001E-2</c:v>
                </c:pt>
                <c:pt idx="22509">
                  <c:v>1.1321899999999999E-2</c:v>
                </c:pt>
                <c:pt idx="22510">
                  <c:v>6.8917700000000002E-3</c:v>
                </c:pt>
                <c:pt idx="22511">
                  <c:v>4.7664400000000003E-3</c:v>
                </c:pt>
                <c:pt idx="22512">
                  <c:v>3.5412400000000002E-3</c:v>
                </c:pt>
                <c:pt idx="22513">
                  <c:v>4.5124099999999997E-3</c:v>
                </c:pt>
                <c:pt idx="22514">
                  <c:v>-2.1036500000000001E-4</c:v>
                </c:pt>
                <c:pt idx="22515">
                  <c:v>-8.1936500000000002E-3</c:v>
                </c:pt>
                <c:pt idx="22516">
                  <c:v>-1.16398E-2</c:v>
                </c:pt>
                <c:pt idx="22517">
                  <c:v>-1.1010799999999999E-2</c:v>
                </c:pt>
                <c:pt idx="22518">
                  <c:v>-1.1699899999999999E-2</c:v>
                </c:pt>
                <c:pt idx="22519">
                  <c:v>-1.6475099999999999E-2</c:v>
                </c:pt>
                <c:pt idx="22520">
                  <c:v>-1.7412899999999999E-2</c:v>
                </c:pt>
                <c:pt idx="22521">
                  <c:v>-2.2479699999999998E-2</c:v>
                </c:pt>
                <c:pt idx="22522">
                  <c:v>-2.59933E-2</c:v>
                </c:pt>
                <c:pt idx="22523">
                  <c:v>-2.7540800000000001E-2</c:v>
                </c:pt>
                <c:pt idx="22524">
                  <c:v>-2.5309600000000002E-2</c:v>
                </c:pt>
                <c:pt idx="22525">
                  <c:v>-2.5270999999999998E-2</c:v>
                </c:pt>
                <c:pt idx="22526">
                  <c:v>-2.5275300000000001E-2</c:v>
                </c:pt>
                <c:pt idx="22527">
                  <c:v>-2.2873399999999999E-2</c:v>
                </c:pt>
                <c:pt idx="22528">
                  <c:v>-1.02497E-2</c:v>
                </c:pt>
                <c:pt idx="22529">
                  <c:v>-7.7176800000000002E-3</c:v>
                </c:pt>
                <c:pt idx="22530">
                  <c:v>-9.3496199999999995E-3</c:v>
                </c:pt>
                <c:pt idx="22531">
                  <c:v>-7.7580699999999997E-3</c:v>
                </c:pt>
                <c:pt idx="22532">
                  <c:v>-8.9695899999999995E-3</c:v>
                </c:pt>
                <c:pt idx="22533">
                  <c:v>-3.5774100000000001E-3</c:v>
                </c:pt>
                <c:pt idx="22534">
                  <c:v>5.2554699999999999E-3</c:v>
                </c:pt>
                <c:pt idx="22535">
                  <c:v>1.8605300000000002E-2</c:v>
                </c:pt>
                <c:pt idx="22536">
                  <c:v>1.90642E-2</c:v>
                </c:pt>
                <c:pt idx="22537">
                  <c:v>2.0722899999999999E-2</c:v>
                </c:pt>
                <c:pt idx="22538">
                  <c:v>2.3318200000000001E-2</c:v>
                </c:pt>
                <c:pt idx="22539">
                  <c:v>3.8294599999999998E-2</c:v>
                </c:pt>
                <c:pt idx="22540">
                  <c:v>4.1425700000000003E-2</c:v>
                </c:pt>
                <c:pt idx="22541">
                  <c:v>1.9200800000000001E-2</c:v>
                </c:pt>
                <c:pt idx="22542">
                  <c:v>-2.9376699999999999E-3</c:v>
                </c:pt>
                <c:pt idx="22543">
                  <c:v>-1.17334E-2</c:v>
                </c:pt>
                <c:pt idx="22544">
                  <c:v>-2.06503E-2</c:v>
                </c:pt>
                <c:pt idx="22545">
                  <c:v>-4.7896000000000001E-2</c:v>
                </c:pt>
                <c:pt idx="22546">
                  <c:v>-6.6543500000000005E-2</c:v>
                </c:pt>
                <c:pt idx="22547">
                  <c:v>-8.0874299999999996E-2</c:v>
                </c:pt>
                <c:pt idx="22548">
                  <c:v>-9.42244E-2</c:v>
                </c:pt>
                <c:pt idx="22549">
                  <c:v>-0.108746</c:v>
                </c:pt>
                <c:pt idx="22550">
                  <c:v>-0.12665899999999999</c:v>
                </c:pt>
                <c:pt idx="22551">
                  <c:v>-0.147253</c:v>
                </c:pt>
                <c:pt idx="22552">
                  <c:v>-0.168263</c:v>
                </c:pt>
                <c:pt idx="22553">
                  <c:v>-0.18648700000000001</c:v>
                </c:pt>
                <c:pt idx="22554">
                  <c:v>-0.20387</c:v>
                </c:pt>
                <c:pt idx="22555">
                  <c:v>-0.226272</c:v>
                </c:pt>
                <c:pt idx="22556">
                  <c:v>-0.24669099999999999</c:v>
                </c:pt>
                <c:pt idx="22557">
                  <c:v>-0.25916099999999997</c:v>
                </c:pt>
                <c:pt idx="22558">
                  <c:v>-0.26502100000000001</c:v>
                </c:pt>
                <c:pt idx="22559">
                  <c:v>-0.28116000000000002</c:v>
                </c:pt>
                <c:pt idx="22560">
                  <c:v>-0.29409999999999997</c:v>
                </c:pt>
                <c:pt idx="22561">
                  <c:v>-0.29937599999999998</c:v>
                </c:pt>
                <c:pt idx="22562">
                  <c:v>-0.30685000000000001</c:v>
                </c:pt>
                <c:pt idx="22563">
                  <c:v>-0.31441599999999997</c:v>
                </c:pt>
                <c:pt idx="22564">
                  <c:v>-0.32334499999999999</c:v>
                </c:pt>
                <c:pt idx="22565">
                  <c:v>-0.32962599999999997</c:v>
                </c:pt>
                <c:pt idx="22566">
                  <c:v>-0.33044699999999999</c:v>
                </c:pt>
                <c:pt idx="22567">
                  <c:v>-0.32974799999999999</c:v>
                </c:pt>
                <c:pt idx="22568">
                  <c:v>-0.32717400000000002</c:v>
                </c:pt>
                <c:pt idx="22569">
                  <c:v>-0.32442799999999999</c:v>
                </c:pt>
                <c:pt idx="22570">
                  <c:v>-0.31998700000000002</c:v>
                </c:pt>
                <c:pt idx="22571">
                  <c:v>-0.31957999999999998</c:v>
                </c:pt>
                <c:pt idx="22572">
                  <c:v>-0.32655499999999998</c:v>
                </c:pt>
                <c:pt idx="22573">
                  <c:v>-0.33106000000000002</c:v>
                </c:pt>
                <c:pt idx="22574">
                  <c:v>-0.32850099999999999</c:v>
                </c:pt>
                <c:pt idx="22575">
                  <c:v>-0.323216</c:v>
                </c:pt>
                <c:pt idx="22576">
                  <c:v>-0.32161499999999998</c:v>
                </c:pt>
                <c:pt idx="22577">
                  <c:v>-0.32311499999999999</c:v>
                </c:pt>
                <c:pt idx="22578">
                  <c:v>-0.32373400000000002</c:v>
                </c:pt>
                <c:pt idx="22579">
                  <c:v>-0.32022499999999998</c:v>
                </c:pt>
                <c:pt idx="22580">
                  <c:v>-0.31951000000000002</c:v>
                </c:pt>
                <c:pt idx="22581">
                  <c:v>-0.32449899999999998</c:v>
                </c:pt>
                <c:pt idx="22582">
                  <c:v>-0.32922000000000001</c:v>
                </c:pt>
                <c:pt idx="22583">
                  <c:v>-0.329073</c:v>
                </c:pt>
                <c:pt idx="22584">
                  <c:v>-0.32056099999999998</c:v>
                </c:pt>
                <c:pt idx="22585">
                  <c:v>-0.31269799999999998</c:v>
                </c:pt>
                <c:pt idx="22586">
                  <c:v>-0.30832199999999998</c:v>
                </c:pt>
                <c:pt idx="22587">
                  <c:v>-0.30062100000000003</c:v>
                </c:pt>
                <c:pt idx="22588">
                  <c:v>-0.29802299999999998</c:v>
                </c:pt>
                <c:pt idx="22589">
                  <c:v>-0.30230800000000002</c:v>
                </c:pt>
                <c:pt idx="22590">
                  <c:v>-0.30531999999999998</c:v>
                </c:pt>
                <c:pt idx="22591">
                  <c:v>-0.304149</c:v>
                </c:pt>
                <c:pt idx="22592">
                  <c:v>-0.30302099999999998</c:v>
                </c:pt>
                <c:pt idx="22593">
                  <c:v>-0.304479</c:v>
                </c:pt>
                <c:pt idx="22594">
                  <c:v>-0.30234499999999997</c:v>
                </c:pt>
                <c:pt idx="22595">
                  <c:v>-0.29903400000000002</c:v>
                </c:pt>
                <c:pt idx="22596">
                  <c:v>-0.29193200000000002</c:v>
                </c:pt>
                <c:pt idx="22597">
                  <c:v>-0.29287200000000002</c:v>
                </c:pt>
                <c:pt idx="22598">
                  <c:v>-0.29227799999999998</c:v>
                </c:pt>
                <c:pt idx="22599">
                  <c:v>-0.28370699999999999</c:v>
                </c:pt>
                <c:pt idx="22600">
                  <c:v>-0.27565899999999999</c:v>
                </c:pt>
                <c:pt idx="22601">
                  <c:v>-0.27204699999999998</c:v>
                </c:pt>
                <c:pt idx="22602">
                  <c:v>-0.26662200000000003</c:v>
                </c:pt>
                <c:pt idx="22603">
                  <c:v>-0.26153300000000002</c:v>
                </c:pt>
                <c:pt idx="22604">
                  <c:v>-0.26134200000000002</c:v>
                </c:pt>
                <c:pt idx="22605">
                  <c:v>-0.26218999999999998</c:v>
                </c:pt>
                <c:pt idx="22606">
                  <c:v>-0.26065300000000002</c:v>
                </c:pt>
                <c:pt idx="22607">
                  <c:v>-0.257436</c:v>
                </c:pt>
                <c:pt idx="22608">
                  <c:v>-0.25500499999999998</c:v>
                </c:pt>
                <c:pt idx="22609">
                  <c:v>-0.25169000000000002</c:v>
                </c:pt>
                <c:pt idx="22610">
                  <c:v>-0.2412</c:v>
                </c:pt>
                <c:pt idx="22611">
                  <c:v>-0.22573399999999999</c:v>
                </c:pt>
                <c:pt idx="22612">
                  <c:v>-0.21753400000000001</c:v>
                </c:pt>
                <c:pt idx="22613">
                  <c:v>-0.21800900000000001</c:v>
                </c:pt>
                <c:pt idx="22614">
                  <c:v>-0.22158900000000001</c:v>
                </c:pt>
                <c:pt idx="22615">
                  <c:v>-0.22416</c:v>
                </c:pt>
                <c:pt idx="22616">
                  <c:v>-0.214174</c:v>
                </c:pt>
                <c:pt idx="22617">
                  <c:v>-0.20569899999999999</c:v>
                </c:pt>
                <c:pt idx="22618">
                  <c:v>-0.20547000000000001</c:v>
                </c:pt>
                <c:pt idx="22619">
                  <c:v>-0.20690900000000001</c:v>
                </c:pt>
                <c:pt idx="22620">
                  <c:v>-0.20519000000000001</c:v>
                </c:pt>
                <c:pt idx="22621">
                  <c:v>-0.20708799999999999</c:v>
                </c:pt>
                <c:pt idx="22622">
                  <c:v>-0.205707</c:v>
                </c:pt>
                <c:pt idx="22623">
                  <c:v>-0.20654700000000001</c:v>
                </c:pt>
                <c:pt idx="22624">
                  <c:v>-0.20771999999999999</c:v>
                </c:pt>
                <c:pt idx="22625">
                  <c:v>-0.20885100000000001</c:v>
                </c:pt>
                <c:pt idx="22626">
                  <c:v>-0.20261299999999999</c:v>
                </c:pt>
                <c:pt idx="22627">
                  <c:v>-0.195655</c:v>
                </c:pt>
                <c:pt idx="22628">
                  <c:v>-0.187301</c:v>
                </c:pt>
                <c:pt idx="22629">
                  <c:v>-0.18485699999999999</c:v>
                </c:pt>
                <c:pt idx="22630">
                  <c:v>-0.18728300000000001</c:v>
                </c:pt>
                <c:pt idx="22631">
                  <c:v>-0.19112399999999999</c:v>
                </c:pt>
                <c:pt idx="22632">
                  <c:v>-0.191464</c:v>
                </c:pt>
                <c:pt idx="22633">
                  <c:v>-0.20038500000000001</c:v>
                </c:pt>
                <c:pt idx="22634">
                  <c:v>-0.20439599999999999</c:v>
                </c:pt>
                <c:pt idx="22635">
                  <c:v>-0.205815</c:v>
                </c:pt>
                <c:pt idx="22636">
                  <c:v>-0.199659</c:v>
                </c:pt>
                <c:pt idx="22637">
                  <c:v>-0.19057199999999999</c:v>
                </c:pt>
                <c:pt idx="22638">
                  <c:v>-0.18105199999999999</c:v>
                </c:pt>
                <c:pt idx="22639">
                  <c:v>-0.18098900000000001</c:v>
                </c:pt>
                <c:pt idx="22640">
                  <c:v>-0.18101999999999999</c:v>
                </c:pt>
                <c:pt idx="22641">
                  <c:v>-0.17067399999999999</c:v>
                </c:pt>
                <c:pt idx="22642">
                  <c:v>-0.16358800000000001</c:v>
                </c:pt>
                <c:pt idx="22643">
                  <c:v>-0.16364200000000001</c:v>
                </c:pt>
                <c:pt idx="22644">
                  <c:v>-0.166518</c:v>
                </c:pt>
                <c:pt idx="22645">
                  <c:v>-0.16374</c:v>
                </c:pt>
                <c:pt idx="22646">
                  <c:v>-0.16391800000000001</c:v>
                </c:pt>
                <c:pt idx="22647">
                  <c:v>-0.16001799999999999</c:v>
                </c:pt>
                <c:pt idx="22648">
                  <c:v>-0.155891</c:v>
                </c:pt>
                <c:pt idx="22649">
                  <c:v>-0.15449599999999999</c:v>
                </c:pt>
                <c:pt idx="22650">
                  <c:v>-0.14873400000000001</c:v>
                </c:pt>
                <c:pt idx="22651">
                  <c:v>-0.14535500000000001</c:v>
                </c:pt>
                <c:pt idx="22652">
                  <c:v>-0.14673900000000001</c:v>
                </c:pt>
                <c:pt idx="22653">
                  <c:v>-0.14397399999999999</c:v>
                </c:pt>
                <c:pt idx="22654">
                  <c:v>-0.13560800000000001</c:v>
                </c:pt>
                <c:pt idx="22655">
                  <c:v>-0.12851499999999999</c:v>
                </c:pt>
                <c:pt idx="22656">
                  <c:v>-0.126444</c:v>
                </c:pt>
                <c:pt idx="22657">
                  <c:v>-0.12695999999999999</c:v>
                </c:pt>
                <c:pt idx="22658">
                  <c:v>-0.125721</c:v>
                </c:pt>
                <c:pt idx="22659">
                  <c:v>-0.12940299999999999</c:v>
                </c:pt>
                <c:pt idx="22660">
                  <c:v>-0.129996</c:v>
                </c:pt>
                <c:pt idx="22661">
                  <c:v>-0.123282</c:v>
                </c:pt>
                <c:pt idx="22662">
                  <c:v>-0.114749</c:v>
                </c:pt>
                <c:pt idx="22663">
                  <c:v>-0.10628799999999999</c:v>
                </c:pt>
                <c:pt idx="22664">
                  <c:v>-0.10503899999999999</c:v>
                </c:pt>
                <c:pt idx="22665">
                  <c:v>-0.101407</c:v>
                </c:pt>
                <c:pt idx="22666">
                  <c:v>-0.10283200000000001</c:v>
                </c:pt>
                <c:pt idx="22667">
                  <c:v>-9.7974000000000006E-2</c:v>
                </c:pt>
                <c:pt idx="22668">
                  <c:v>-9.5309400000000002E-2</c:v>
                </c:pt>
                <c:pt idx="22669">
                  <c:v>-8.9896299999999998E-2</c:v>
                </c:pt>
                <c:pt idx="22670">
                  <c:v>-8.3758200000000005E-2</c:v>
                </c:pt>
                <c:pt idx="22671">
                  <c:v>-7.9124200000000006E-2</c:v>
                </c:pt>
                <c:pt idx="22672">
                  <c:v>-7.6854699999999998E-2</c:v>
                </c:pt>
                <c:pt idx="22673">
                  <c:v>-8.1206500000000001E-2</c:v>
                </c:pt>
                <c:pt idx="22674">
                  <c:v>-8.5154999999999995E-2</c:v>
                </c:pt>
                <c:pt idx="22675">
                  <c:v>-9.1144500000000003E-2</c:v>
                </c:pt>
                <c:pt idx="22676">
                  <c:v>-9.2678200000000002E-2</c:v>
                </c:pt>
                <c:pt idx="22677">
                  <c:v>-9.41163E-2</c:v>
                </c:pt>
                <c:pt idx="22678">
                  <c:v>-9.7993899999999995E-2</c:v>
                </c:pt>
                <c:pt idx="22679">
                  <c:v>-0.10995000000000001</c:v>
                </c:pt>
                <c:pt idx="22680">
                  <c:v>-0.11898400000000001</c:v>
                </c:pt>
                <c:pt idx="22681">
                  <c:v>-0.12496500000000001</c:v>
                </c:pt>
                <c:pt idx="22682">
                  <c:v>-0.13596800000000001</c:v>
                </c:pt>
                <c:pt idx="22683">
                  <c:v>-0.14288600000000001</c:v>
                </c:pt>
                <c:pt idx="22684">
                  <c:v>-0.122658</c:v>
                </c:pt>
                <c:pt idx="22685">
                  <c:v>-7.4853699999999995E-2</c:v>
                </c:pt>
                <c:pt idx="22686">
                  <c:v>-7.0905399999999993E-2</c:v>
                </c:pt>
                <c:pt idx="22687">
                  <c:v>-0.59138800000000002</c:v>
                </c:pt>
                <c:pt idx="22688">
                  <c:v>-1.3578600000000001</c:v>
                </c:pt>
                <c:pt idx="22689">
                  <c:v>-1.3588199999999999</c:v>
                </c:pt>
                <c:pt idx="22690">
                  <c:v>-0.55595099999999997</c:v>
                </c:pt>
                <c:pt idx="22691">
                  <c:v>-2.4361399999999998E-2</c:v>
                </c:pt>
                <c:pt idx="22692">
                  <c:v>-8.3110500000000004E-2</c:v>
                </c:pt>
                <c:pt idx="22693">
                  <c:v>-0.122853</c:v>
                </c:pt>
                <c:pt idx="22694">
                  <c:v>-0.119129</c:v>
                </c:pt>
                <c:pt idx="22695">
                  <c:v>-0.118384</c:v>
                </c:pt>
                <c:pt idx="22696">
                  <c:v>-0.12241</c:v>
                </c:pt>
                <c:pt idx="22697">
                  <c:v>-0.124319</c:v>
                </c:pt>
                <c:pt idx="22698">
                  <c:v>-0.12693299999999999</c:v>
                </c:pt>
                <c:pt idx="22699">
                  <c:v>-0.12968199999999999</c:v>
                </c:pt>
                <c:pt idx="22700">
                  <c:v>-0.13017500000000001</c:v>
                </c:pt>
                <c:pt idx="22701">
                  <c:v>-0.143181</c:v>
                </c:pt>
                <c:pt idx="22702">
                  <c:v>-0.14540900000000001</c:v>
                </c:pt>
                <c:pt idx="22703">
                  <c:v>-0.152697</c:v>
                </c:pt>
                <c:pt idx="22704">
                  <c:v>-0.166266</c:v>
                </c:pt>
                <c:pt idx="22705">
                  <c:v>-0.201126</c:v>
                </c:pt>
                <c:pt idx="22706">
                  <c:v>-0.23242199999999999</c:v>
                </c:pt>
                <c:pt idx="22707">
                  <c:v>-0.25009599999999998</c:v>
                </c:pt>
                <c:pt idx="22708">
                  <c:v>-0.25827499999999998</c:v>
                </c:pt>
                <c:pt idx="22709">
                  <c:v>-0.26480900000000002</c:v>
                </c:pt>
                <c:pt idx="22710">
                  <c:v>-0.27262500000000001</c:v>
                </c:pt>
                <c:pt idx="22711">
                  <c:v>-0.28366000000000002</c:v>
                </c:pt>
                <c:pt idx="22712">
                  <c:v>-0.29216399999999998</c:v>
                </c:pt>
                <c:pt idx="22713">
                  <c:v>-0.30104599999999998</c:v>
                </c:pt>
                <c:pt idx="22714">
                  <c:v>-0.31290499999999999</c:v>
                </c:pt>
                <c:pt idx="22715">
                  <c:v>-0.34149800000000002</c:v>
                </c:pt>
                <c:pt idx="22716">
                  <c:v>-0.35447099999999998</c:v>
                </c:pt>
                <c:pt idx="22717">
                  <c:v>-0.36524600000000002</c:v>
                </c:pt>
                <c:pt idx="22718">
                  <c:v>-0.37726900000000002</c:v>
                </c:pt>
                <c:pt idx="22719">
                  <c:v>-0.38655400000000001</c:v>
                </c:pt>
                <c:pt idx="22720">
                  <c:v>-0.39360200000000001</c:v>
                </c:pt>
                <c:pt idx="22721">
                  <c:v>-0.40053</c:v>
                </c:pt>
                <c:pt idx="22722">
                  <c:v>-0.40246900000000002</c:v>
                </c:pt>
                <c:pt idx="22723">
                  <c:v>-0.39435199999999998</c:v>
                </c:pt>
                <c:pt idx="22724">
                  <c:v>-0.37553399999999998</c:v>
                </c:pt>
                <c:pt idx="22725">
                  <c:v>-0.36281400000000003</c:v>
                </c:pt>
                <c:pt idx="22726">
                  <c:v>-0.36188500000000001</c:v>
                </c:pt>
                <c:pt idx="22727">
                  <c:v>-0.35850700000000002</c:v>
                </c:pt>
                <c:pt idx="22728">
                  <c:v>-0.35193200000000002</c:v>
                </c:pt>
                <c:pt idx="22729">
                  <c:v>-0.34105200000000002</c:v>
                </c:pt>
                <c:pt idx="22730">
                  <c:v>-0.32366499999999998</c:v>
                </c:pt>
                <c:pt idx="22731">
                  <c:v>-0.320884</c:v>
                </c:pt>
                <c:pt idx="22732">
                  <c:v>-0.32217299999999999</c:v>
                </c:pt>
                <c:pt idx="22733">
                  <c:v>-0.32458700000000001</c:v>
                </c:pt>
                <c:pt idx="22734">
                  <c:v>-0.32275199999999998</c:v>
                </c:pt>
                <c:pt idx="22735">
                  <c:v>-0.31880199999999997</c:v>
                </c:pt>
                <c:pt idx="22736">
                  <c:v>-0.31676500000000002</c:v>
                </c:pt>
                <c:pt idx="22737">
                  <c:v>-0.31725599999999998</c:v>
                </c:pt>
                <c:pt idx="22738">
                  <c:v>-0.31335800000000003</c:v>
                </c:pt>
                <c:pt idx="22739">
                  <c:v>-0.30693300000000001</c:v>
                </c:pt>
                <c:pt idx="22740">
                  <c:v>-0.30491499999999999</c:v>
                </c:pt>
                <c:pt idx="22741">
                  <c:v>-0.31070900000000001</c:v>
                </c:pt>
                <c:pt idx="22742">
                  <c:v>-0.31227300000000002</c:v>
                </c:pt>
                <c:pt idx="22743">
                  <c:v>-0.30869200000000002</c:v>
                </c:pt>
                <c:pt idx="22744">
                  <c:v>-0.301701</c:v>
                </c:pt>
                <c:pt idx="22745">
                  <c:v>-0.30274600000000002</c:v>
                </c:pt>
                <c:pt idx="22746">
                  <c:v>-0.30199799999999999</c:v>
                </c:pt>
                <c:pt idx="22747">
                  <c:v>-0.29896299999999998</c:v>
                </c:pt>
                <c:pt idx="22748">
                  <c:v>-0.29563099999999998</c:v>
                </c:pt>
                <c:pt idx="22749">
                  <c:v>-0.29332000000000003</c:v>
                </c:pt>
                <c:pt idx="22750">
                  <c:v>-0.29080299999999998</c:v>
                </c:pt>
                <c:pt idx="22751">
                  <c:v>-0.28485700000000003</c:v>
                </c:pt>
                <c:pt idx="22752">
                  <c:v>-0.27506700000000001</c:v>
                </c:pt>
                <c:pt idx="22753">
                  <c:v>-0.27141300000000002</c:v>
                </c:pt>
                <c:pt idx="22754">
                  <c:v>-0.27335199999999998</c:v>
                </c:pt>
                <c:pt idx="22755">
                  <c:v>-0.273171</c:v>
                </c:pt>
                <c:pt idx="22756">
                  <c:v>-0.26323200000000002</c:v>
                </c:pt>
                <c:pt idx="22757">
                  <c:v>-0.25295800000000002</c:v>
                </c:pt>
                <c:pt idx="22758">
                  <c:v>-0.24704200000000001</c:v>
                </c:pt>
                <c:pt idx="22759">
                  <c:v>-0.25147000000000003</c:v>
                </c:pt>
                <c:pt idx="22760">
                  <c:v>-0.25487700000000002</c:v>
                </c:pt>
                <c:pt idx="22761">
                  <c:v>-0.26343</c:v>
                </c:pt>
                <c:pt idx="22762">
                  <c:v>-0.266903</c:v>
                </c:pt>
                <c:pt idx="22763">
                  <c:v>-0.27447100000000002</c:v>
                </c:pt>
                <c:pt idx="22764">
                  <c:v>-0.28277200000000002</c:v>
                </c:pt>
                <c:pt idx="22765">
                  <c:v>-0.284889</c:v>
                </c:pt>
                <c:pt idx="22766">
                  <c:v>-0.28523599999999999</c:v>
                </c:pt>
                <c:pt idx="22767">
                  <c:v>-0.28894700000000001</c:v>
                </c:pt>
                <c:pt idx="22768">
                  <c:v>-0.29164499999999999</c:v>
                </c:pt>
                <c:pt idx="22769">
                  <c:v>-0.29821999999999999</c:v>
                </c:pt>
                <c:pt idx="22770">
                  <c:v>-0.30721300000000001</c:v>
                </c:pt>
                <c:pt idx="22771">
                  <c:v>-0.31151200000000001</c:v>
                </c:pt>
                <c:pt idx="22772">
                  <c:v>-0.31605299999999997</c:v>
                </c:pt>
                <c:pt idx="22773">
                  <c:v>-0.32583699999999999</c:v>
                </c:pt>
                <c:pt idx="22774">
                  <c:v>-0.33393200000000001</c:v>
                </c:pt>
                <c:pt idx="22775">
                  <c:v>-0.34814899999999999</c:v>
                </c:pt>
                <c:pt idx="22776">
                  <c:v>-0.37385400000000002</c:v>
                </c:pt>
                <c:pt idx="22777">
                  <c:v>-0.39406600000000003</c:v>
                </c:pt>
                <c:pt idx="22778">
                  <c:v>-0.41903299999999999</c:v>
                </c:pt>
                <c:pt idx="22779">
                  <c:v>-0.433614</c:v>
                </c:pt>
                <c:pt idx="22780">
                  <c:v>-0.44564500000000001</c:v>
                </c:pt>
                <c:pt idx="22781">
                  <c:v>-0.45599600000000001</c:v>
                </c:pt>
                <c:pt idx="22782">
                  <c:v>-0.47086899999999998</c:v>
                </c:pt>
                <c:pt idx="22783">
                  <c:v>-0.48377799999999999</c:v>
                </c:pt>
                <c:pt idx="22784">
                  <c:v>-0.49223</c:v>
                </c:pt>
                <c:pt idx="22785">
                  <c:v>-0.49840000000000001</c:v>
                </c:pt>
                <c:pt idx="22786">
                  <c:v>-0.50281900000000002</c:v>
                </c:pt>
                <c:pt idx="22787">
                  <c:v>-0.50131700000000001</c:v>
                </c:pt>
                <c:pt idx="22788">
                  <c:v>-0.50083100000000003</c:v>
                </c:pt>
                <c:pt idx="22789">
                  <c:v>-0.50470800000000005</c:v>
                </c:pt>
                <c:pt idx="22790">
                  <c:v>-0.50783500000000004</c:v>
                </c:pt>
                <c:pt idx="22791">
                  <c:v>-0.50953999999999999</c:v>
                </c:pt>
                <c:pt idx="22792">
                  <c:v>-0.51073100000000005</c:v>
                </c:pt>
                <c:pt idx="22793">
                  <c:v>-0.51456100000000005</c:v>
                </c:pt>
                <c:pt idx="22794">
                  <c:v>-0.52832599999999996</c:v>
                </c:pt>
                <c:pt idx="22795">
                  <c:v>-0.53490599999999999</c:v>
                </c:pt>
                <c:pt idx="22796">
                  <c:v>-0.54596299999999998</c:v>
                </c:pt>
                <c:pt idx="22797">
                  <c:v>-0.55402700000000005</c:v>
                </c:pt>
                <c:pt idx="22798">
                  <c:v>-0.55332000000000003</c:v>
                </c:pt>
                <c:pt idx="22799">
                  <c:v>-0.56967000000000001</c:v>
                </c:pt>
                <c:pt idx="22800">
                  <c:v>-0.571465</c:v>
                </c:pt>
                <c:pt idx="22801">
                  <c:v>-0.57533999999999996</c:v>
                </c:pt>
                <c:pt idx="22802">
                  <c:v>-0.57718999999999998</c:v>
                </c:pt>
                <c:pt idx="22803">
                  <c:v>-0.58477199999999996</c:v>
                </c:pt>
                <c:pt idx="22804">
                  <c:v>-0.59454600000000002</c:v>
                </c:pt>
                <c:pt idx="22805">
                  <c:v>-0.599943</c:v>
                </c:pt>
                <c:pt idx="22806">
                  <c:v>-0.59828300000000001</c:v>
                </c:pt>
                <c:pt idx="22807">
                  <c:v>-0.60222399999999998</c:v>
                </c:pt>
                <c:pt idx="22808">
                  <c:v>-0.60456399999999999</c:v>
                </c:pt>
                <c:pt idx="22809">
                  <c:v>-0.60994099999999996</c:v>
                </c:pt>
                <c:pt idx="22810">
                  <c:v>-0.61431100000000005</c:v>
                </c:pt>
                <c:pt idx="22811">
                  <c:v>-0.617757</c:v>
                </c:pt>
                <c:pt idx="22812">
                  <c:v>-0.60714299999999999</c:v>
                </c:pt>
                <c:pt idx="22813">
                  <c:v>-0.59518199999999999</c:v>
                </c:pt>
                <c:pt idx="22814">
                  <c:v>-0.58871499999999999</c:v>
                </c:pt>
                <c:pt idx="22815">
                  <c:v>-0.58577800000000002</c:v>
                </c:pt>
                <c:pt idx="22816">
                  <c:v>-0.58768699999999996</c:v>
                </c:pt>
                <c:pt idx="22817">
                  <c:v>-0.58688600000000002</c:v>
                </c:pt>
                <c:pt idx="22818">
                  <c:v>-0.58538699999999999</c:v>
                </c:pt>
                <c:pt idx="22819">
                  <c:v>-0.59057000000000004</c:v>
                </c:pt>
                <c:pt idx="22820">
                  <c:v>-0.59988799999999998</c:v>
                </c:pt>
                <c:pt idx="22821">
                  <c:v>-0.60459300000000005</c:v>
                </c:pt>
                <c:pt idx="22822">
                  <c:v>-0.60682800000000003</c:v>
                </c:pt>
                <c:pt idx="22823">
                  <c:v>-0.60795299999999997</c:v>
                </c:pt>
                <c:pt idx="22824">
                  <c:v>-0.61971699999999996</c:v>
                </c:pt>
                <c:pt idx="22825">
                  <c:v>-0.632911</c:v>
                </c:pt>
                <c:pt idx="22826">
                  <c:v>-0.63679200000000002</c:v>
                </c:pt>
                <c:pt idx="22827">
                  <c:v>-0.63330699999999995</c:v>
                </c:pt>
                <c:pt idx="22828">
                  <c:v>-0.63730299999999995</c:v>
                </c:pt>
                <c:pt idx="22829">
                  <c:v>-0.63657799999999998</c:v>
                </c:pt>
                <c:pt idx="22830">
                  <c:v>-0.63817100000000004</c:v>
                </c:pt>
                <c:pt idx="22831">
                  <c:v>-0.64097700000000002</c:v>
                </c:pt>
                <c:pt idx="22832">
                  <c:v>-0.63981200000000005</c:v>
                </c:pt>
                <c:pt idx="22833">
                  <c:v>-0.63869399999999998</c:v>
                </c:pt>
                <c:pt idx="22834">
                  <c:v>-0.63847100000000001</c:v>
                </c:pt>
                <c:pt idx="22835">
                  <c:v>-0.64812800000000004</c:v>
                </c:pt>
                <c:pt idx="22836">
                  <c:v>-0.65311600000000003</c:v>
                </c:pt>
                <c:pt idx="22837">
                  <c:v>-0.64980400000000005</c:v>
                </c:pt>
                <c:pt idx="22838">
                  <c:v>-0.64647100000000002</c:v>
                </c:pt>
                <c:pt idx="22839">
                  <c:v>-0.65094600000000002</c:v>
                </c:pt>
                <c:pt idx="22840">
                  <c:v>-0.660103</c:v>
                </c:pt>
                <c:pt idx="22841">
                  <c:v>-0.65709499999999998</c:v>
                </c:pt>
                <c:pt idx="22842">
                  <c:v>-0.65786900000000004</c:v>
                </c:pt>
                <c:pt idx="22843">
                  <c:v>-0.67194600000000004</c:v>
                </c:pt>
                <c:pt idx="22844">
                  <c:v>-0.67932599999999999</c:v>
                </c:pt>
                <c:pt idx="22845">
                  <c:v>-0.69025700000000001</c:v>
                </c:pt>
                <c:pt idx="22846">
                  <c:v>-0.69329499999999999</c:v>
                </c:pt>
                <c:pt idx="22847">
                  <c:v>-0.693832</c:v>
                </c:pt>
                <c:pt idx="22848">
                  <c:v>-0.69650599999999996</c:v>
                </c:pt>
                <c:pt idx="22849">
                  <c:v>-0.702264</c:v>
                </c:pt>
                <c:pt idx="22850">
                  <c:v>-0.71140499999999995</c:v>
                </c:pt>
                <c:pt idx="22851">
                  <c:v>-0.72036500000000003</c:v>
                </c:pt>
                <c:pt idx="22852">
                  <c:v>-0.72710900000000001</c:v>
                </c:pt>
                <c:pt idx="22853">
                  <c:v>-0.72882199999999997</c:v>
                </c:pt>
                <c:pt idx="22854">
                  <c:v>-0.72769600000000001</c:v>
                </c:pt>
                <c:pt idx="22855">
                  <c:v>-0.73017299999999996</c:v>
                </c:pt>
                <c:pt idx="22856">
                  <c:v>-0.74550000000000005</c:v>
                </c:pt>
                <c:pt idx="22857">
                  <c:v>-0.75711200000000001</c:v>
                </c:pt>
                <c:pt idx="22858">
                  <c:v>-0.77569600000000005</c:v>
                </c:pt>
                <c:pt idx="22859">
                  <c:v>-0.79258499999999998</c:v>
                </c:pt>
                <c:pt idx="22860">
                  <c:v>-0.79896199999999995</c:v>
                </c:pt>
                <c:pt idx="22861">
                  <c:v>-0.80258300000000005</c:v>
                </c:pt>
                <c:pt idx="22862">
                  <c:v>-0.80976400000000004</c:v>
                </c:pt>
                <c:pt idx="22863">
                  <c:v>-0.82252499999999995</c:v>
                </c:pt>
                <c:pt idx="22864">
                  <c:v>-0.83350000000000002</c:v>
                </c:pt>
                <c:pt idx="22865">
                  <c:v>-0.84462400000000004</c:v>
                </c:pt>
                <c:pt idx="22866">
                  <c:v>-0.85387000000000002</c:v>
                </c:pt>
                <c:pt idx="22867">
                  <c:v>-0.86192899999999995</c:v>
                </c:pt>
                <c:pt idx="22868">
                  <c:v>-0.87504599999999999</c:v>
                </c:pt>
                <c:pt idx="22869">
                  <c:v>-0.88674600000000003</c:v>
                </c:pt>
                <c:pt idx="22870">
                  <c:v>-0.90535500000000002</c:v>
                </c:pt>
                <c:pt idx="22871">
                  <c:v>-0.91978300000000002</c:v>
                </c:pt>
                <c:pt idx="22872">
                  <c:v>-0.93921600000000005</c:v>
                </c:pt>
                <c:pt idx="22873">
                  <c:v>-0.94949700000000004</c:v>
                </c:pt>
                <c:pt idx="22874">
                  <c:v>-0.95686700000000002</c:v>
                </c:pt>
                <c:pt idx="22875">
                  <c:v>-0.96125899999999997</c:v>
                </c:pt>
                <c:pt idx="22876">
                  <c:v>-0.966364</c:v>
                </c:pt>
                <c:pt idx="22877">
                  <c:v>-0.97824699999999998</c:v>
                </c:pt>
                <c:pt idx="22878">
                  <c:v>-0.99521000000000004</c:v>
                </c:pt>
                <c:pt idx="22879">
                  <c:v>-1.00502</c:v>
                </c:pt>
                <c:pt idx="22880">
                  <c:v>-1.01135</c:v>
                </c:pt>
                <c:pt idx="22881">
                  <c:v>-1.0160400000000001</c:v>
                </c:pt>
                <c:pt idx="22882">
                  <c:v>-1.0234000000000001</c:v>
                </c:pt>
                <c:pt idx="22883">
                  <c:v>-1.03582</c:v>
                </c:pt>
                <c:pt idx="22884">
                  <c:v>-1.04756</c:v>
                </c:pt>
                <c:pt idx="22885">
                  <c:v>-1.0587500000000001</c:v>
                </c:pt>
                <c:pt idx="22886">
                  <c:v>-1.0797000000000001</c:v>
                </c:pt>
                <c:pt idx="22887">
                  <c:v>-1.0818300000000001</c:v>
                </c:pt>
                <c:pt idx="22888">
                  <c:v>-1.0889</c:v>
                </c:pt>
                <c:pt idx="22889">
                  <c:v>-1.1004400000000001</c:v>
                </c:pt>
                <c:pt idx="22890">
                  <c:v>-1.1148199999999999</c:v>
                </c:pt>
                <c:pt idx="22891">
                  <c:v>-1.1346700000000001</c:v>
                </c:pt>
                <c:pt idx="22892">
                  <c:v>-1.1503300000000001</c:v>
                </c:pt>
                <c:pt idx="22893">
                  <c:v>-1.16848</c:v>
                </c:pt>
                <c:pt idx="22894">
                  <c:v>-1.19807</c:v>
                </c:pt>
                <c:pt idx="22895">
                  <c:v>-1.22631</c:v>
                </c:pt>
                <c:pt idx="22896">
                  <c:v>-1.23228</c:v>
                </c:pt>
                <c:pt idx="22897">
                  <c:v>-1.2349699999999999</c:v>
                </c:pt>
                <c:pt idx="22898">
                  <c:v>-1.2356</c:v>
                </c:pt>
                <c:pt idx="22899">
                  <c:v>-1.23553</c:v>
                </c:pt>
                <c:pt idx="22900">
                  <c:v>-1.23702</c:v>
                </c:pt>
                <c:pt idx="22901">
                  <c:v>-1.2374700000000001</c:v>
                </c:pt>
                <c:pt idx="22902">
                  <c:v>-1.24956</c:v>
                </c:pt>
                <c:pt idx="22903">
                  <c:v>-1.2588200000000001</c:v>
                </c:pt>
                <c:pt idx="22904">
                  <c:v>-1.26305</c:v>
                </c:pt>
                <c:pt idx="22905">
                  <c:v>-1.2659400000000001</c:v>
                </c:pt>
                <c:pt idx="22906">
                  <c:v>-1.2708699999999999</c:v>
                </c:pt>
                <c:pt idx="22907">
                  <c:v>-1.27626</c:v>
                </c:pt>
                <c:pt idx="22908">
                  <c:v>-1.2898000000000001</c:v>
                </c:pt>
                <c:pt idx="22909">
                  <c:v>-1.29952</c:v>
                </c:pt>
                <c:pt idx="22910">
                  <c:v>-1.30386</c:v>
                </c:pt>
                <c:pt idx="22911">
                  <c:v>-1.3039400000000001</c:v>
                </c:pt>
                <c:pt idx="22912">
                  <c:v>-1.3065899999999999</c:v>
                </c:pt>
                <c:pt idx="22913">
                  <c:v>-1.3081</c:v>
                </c:pt>
                <c:pt idx="22914">
                  <c:v>-1.3046800000000001</c:v>
                </c:pt>
                <c:pt idx="22915">
                  <c:v>-1.30331</c:v>
                </c:pt>
                <c:pt idx="22916">
                  <c:v>-1.3037000000000001</c:v>
                </c:pt>
                <c:pt idx="22917">
                  <c:v>-1.3118300000000001</c:v>
                </c:pt>
                <c:pt idx="22918">
                  <c:v>-1.3189900000000001</c:v>
                </c:pt>
                <c:pt idx="22919">
                  <c:v>-1.3143899999999999</c:v>
                </c:pt>
                <c:pt idx="22920">
                  <c:v>-1.3109999999999999</c:v>
                </c:pt>
                <c:pt idx="22921">
                  <c:v>-1.3075000000000001</c:v>
                </c:pt>
                <c:pt idx="22922">
                  <c:v>-1.3050299999999999</c:v>
                </c:pt>
                <c:pt idx="22923">
                  <c:v>-1.30324</c:v>
                </c:pt>
                <c:pt idx="22924">
                  <c:v>-1.3061</c:v>
                </c:pt>
                <c:pt idx="22925">
                  <c:v>-1.31701</c:v>
                </c:pt>
                <c:pt idx="22926">
                  <c:v>-1.3301400000000001</c:v>
                </c:pt>
                <c:pt idx="22927">
                  <c:v>-1.33928</c:v>
                </c:pt>
                <c:pt idx="22928">
                  <c:v>-1.34589</c:v>
                </c:pt>
                <c:pt idx="22929">
                  <c:v>-1.3519399999999999</c:v>
                </c:pt>
                <c:pt idx="22930">
                  <c:v>-1.35663</c:v>
                </c:pt>
                <c:pt idx="22931">
                  <c:v>-1.3608199999999999</c:v>
                </c:pt>
                <c:pt idx="22932">
                  <c:v>-1.3694999999999999</c:v>
                </c:pt>
                <c:pt idx="22933">
                  <c:v>-1.38262</c:v>
                </c:pt>
                <c:pt idx="22934">
                  <c:v>-1.39177</c:v>
                </c:pt>
                <c:pt idx="22935">
                  <c:v>-1.4027000000000001</c:v>
                </c:pt>
                <c:pt idx="22936">
                  <c:v>-1.41137</c:v>
                </c:pt>
                <c:pt idx="22937">
                  <c:v>-1.4263999999999999</c:v>
                </c:pt>
                <c:pt idx="22938">
                  <c:v>-1.4418200000000001</c:v>
                </c:pt>
                <c:pt idx="22939">
                  <c:v>-1.4460500000000001</c:v>
                </c:pt>
                <c:pt idx="22940">
                  <c:v>-1.44723</c:v>
                </c:pt>
                <c:pt idx="22941">
                  <c:v>-1.4540599999999999</c:v>
                </c:pt>
                <c:pt idx="22942">
                  <c:v>-1.4648600000000001</c:v>
                </c:pt>
                <c:pt idx="22943">
                  <c:v>-1.4772700000000001</c:v>
                </c:pt>
                <c:pt idx="22944">
                  <c:v>-1.4915099999999999</c:v>
                </c:pt>
                <c:pt idx="22945">
                  <c:v>-1.49702</c:v>
                </c:pt>
                <c:pt idx="22946">
                  <c:v>-1.50302</c:v>
                </c:pt>
                <c:pt idx="22947">
                  <c:v>-1.5149900000000001</c:v>
                </c:pt>
                <c:pt idx="22948">
                  <c:v>-1.52197</c:v>
                </c:pt>
                <c:pt idx="22949">
                  <c:v>-1.53349</c:v>
                </c:pt>
                <c:pt idx="22950">
                  <c:v>-1.55009</c:v>
                </c:pt>
                <c:pt idx="22951">
                  <c:v>-1.56532</c:v>
                </c:pt>
                <c:pt idx="22952">
                  <c:v>-1.5724899999999999</c:v>
                </c:pt>
                <c:pt idx="22953">
                  <c:v>-1.57101</c:v>
                </c:pt>
                <c:pt idx="22954">
                  <c:v>-1.5633999999999999</c:v>
                </c:pt>
                <c:pt idx="22955">
                  <c:v>-1.5573699999999999</c:v>
                </c:pt>
                <c:pt idx="22956">
                  <c:v>-1.55199</c:v>
                </c:pt>
                <c:pt idx="22957">
                  <c:v>-1.54548</c:v>
                </c:pt>
                <c:pt idx="22958">
                  <c:v>-1.54213</c:v>
                </c:pt>
                <c:pt idx="22959">
                  <c:v>-1.53766</c:v>
                </c:pt>
                <c:pt idx="22960">
                  <c:v>-1.5313000000000001</c:v>
                </c:pt>
                <c:pt idx="22961">
                  <c:v>-1.5314000000000001</c:v>
                </c:pt>
                <c:pt idx="22962">
                  <c:v>-1.5316799999999999</c:v>
                </c:pt>
                <c:pt idx="22963">
                  <c:v>-1.53108</c:v>
                </c:pt>
                <c:pt idx="22964">
                  <c:v>-1.5332300000000001</c:v>
                </c:pt>
                <c:pt idx="22965">
                  <c:v>-1.5404500000000001</c:v>
                </c:pt>
                <c:pt idx="22966">
                  <c:v>-1.5501199999999999</c:v>
                </c:pt>
                <c:pt idx="22967">
                  <c:v>-1.55989</c:v>
                </c:pt>
                <c:pt idx="22968">
                  <c:v>-1.5706100000000001</c:v>
                </c:pt>
                <c:pt idx="22969">
                  <c:v>-1.57928</c:v>
                </c:pt>
                <c:pt idx="22970">
                  <c:v>-1.5929500000000001</c:v>
                </c:pt>
                <c:pt idx="22971">
                  <c:v>-1.60453</c:v>
                </c:pt>
                <c:pt idx="22972">
                  <c:v>-1.6133200000000001</c:v>
                </c:pt>
                <c:pt idx="22973">
                  <c:v>-1.6255200000000001</c:v>
                </c:pt>
                <c:pt idx="22974">
                  <c:v>-1.6329400000000001</c:v>
                </c:pt>
                <c:pt idx="22975">
                  <c:v>-1.6429800000000001</c:v>
                </c:pt>
                <c:pt idx="22976">
                  <c:v>-1.65158</c:v>
                </c:pt>
                <c:pt idx="22977">
                  <c:v>-1.6560999999999999</c:v>
                </c:pt>
                <c:pt idx="22978">
                  <c:v>-1.6620999999999999</c:v>
                </c:pt>
                <c:pt idx="22979">
                  <c:v>-1.6679600000000001</c:v>
                </c:pt>
                <c:pt idx="22980">
                  <c:v>-1.6763600000000001</c:v>
                </c:pt>
                <c:pt idx="22981">
                  <c:v>-1.68404</c:v>
                </c:pt>
                <c:pt idx="22982">
                  <c:v>-1.6922600000000001</c:v>
                </c:pt>
                <c:pt idx="22983">
                  <c:v>-1.6993100000000001</c:v>
                </c:pt>
                <c:pt idx="22984">
                  <c:v>-1.7077800000000001</c:v>
                </c:pt>
                <c:pt idx="22985">
                  <c:v>-1.7155199999999999</c:v>
                </c:pt>
                <c:pt idx="22986">
                  <c:v>-1.7206399999999999</c:v>
                </c:pt>
                <c:pt idx="22987">
                  <c:v>-1.7254700000000001</c:v>
                </c:pt>
                <c:pt idx="22988">
                  <c:v>-1.72736</c:v>
                </c:pt>
                <c:pt idx="22989">
                  <c:v>-1.7271000000000001</c:v>
                </c:pt>
                <c:pt idx="22990">
                  <c:v>-1.7314400000000001</c:v>
                </c:pt>
                <c:pt idx="22991">
                  <c:v>-1.73584</c:v>
                </c:pt>
                <c:pt idx="22992">
                  <c:v>-1.73688</c:v>
                </c:pt>
                <c:pt idx="22993">
                  <c:v>-1.7374000000000001</c:v>
                </c:pt>
                <c:pt idx="22994">
                  <c:v>-1.7387999999999999</c:v>
                </c:pt>
                <c:pt idx="22995">
                  <c:v>-1.7398100000000001</c:v>
                </c:pt>
                <c:pt idx="22996">
                  <c:v>-1.7400199999999999</c:v>
                </c:pt>
                <c:pt idx="22997">
                  <c:v>-1.74346</c:v>
                </c:pt>
                <c:pt idx="22998">
                  <c:v>-1.75146</c:v>
                </c:pt>
                <c:pt idx="22999">
                  <c:v>-1.7593099999999999</c:v>
                </c:pt>
                <c:pt idx="23000">
                  <c:v>-1.7657499999999999</c:v>
                </c:pt>
                <c:pt idx="23001">
                  <c:v>-1.77115</c:v>
                </c:pt>
                <c:pt idx="23002">
                  <c:v>-1.7779799999999999</c:v>
                </c:pt>
                <c:pt idx="23003">
                  <c:v>-1.7848599999999999</c:v>
                </c:pt>
                <c:pt idx="23004">
                  <c:v>-1.7903500000000001</c:v>
                </c:pt>
                <c:pt idx="23005">
                  <c:v>-1.79484</c:v>
                </c:pt>
                <c:pt idx="23006">
                  <c:v>-1.8061799999999999</c:v>
                </c:pt>
                <c:pt idx="23007">
                  <c:v>-1.8102799999999999</c:v>
                </c:pt>
                <c:pt idx="23008">
                  <c:v>-1.81148</c:v>
                </c:pt>
                <c:pt idx="23009">
                  <c:v>-1.8192299999999999</c:v>
                </c:pt>
                <c:pt idx="23010">
                  <c:v>-1.8292600000000001</c:v>
                </c:pt>
                <c:pt idx="23011">
                  <c:v>-1.83714</c:v>
                </c:pt>
                <c:pt idx="23012">
                  <c:v>-1.8413299999999999</c:v>
                </c:pt>
                <c:pt idx="23013">
                  <c:v>-1.8449500000000001</c:v>
                </c:pt>
                <c:pt idx="23014">
                  <c:v>-1.8497699999999999</c:v>
                </c:pt>
                <c:pt idx="23015">
                  <c:v>-1.85538</c:v>
                </c:pt>
                <c:pt idx="23016">
                  <c:v>-1.8623499999999999</c:v>
                </c:pt>
                <c:pt idx="23017">
                  <c:v>-1.8681000000000001</c:v>
                </c:pt>
                <c:pt idx="23018">
                  <c:v>-1.8599600000000001</c:v>
                </c:pt>
                <c:pt idx="23019">
                  <c:v>-1.8512900000000001</c:v>
                </c:pt>
                <c:pt idx="23020">
                  <c:v>-1.85348</c:v>
                </c:pt>
                <c:pt idx="23021">
                  <c:v>-1.8634500000000001</c:v>
                </c:pt>
                <c:pt idx="23022">
                  <c:v>-1.8593900000000001</c:v>
                </c:pt>
                <c:pt idx="23023">
                  <c:v>-1.8547</c:v>
                </c:pt>
                <c:pt idx="23024">
                  <c:v>-1.8484700000000001</c:v>
                </c:pt>
                <c:pt idx="23025">
                  <c:v>-1.84473</c:v>
                </c:pt>
                <c:pt idx="23026">
                  <c:v>-1.84606</c:v>
                </c:pt>
                <c:pt idx="23027">
                  <c:v>-1.8428800000000001</c:v>
                </c:pt>
                <c:pt idx="23028">
                  <c:v>-1.8313999999999999</c:v>
                </c:pt>
                <c:pt idx="23029">
                  <c:v>-1.8263499999999999</c:v>
                </c:pt>
                <c:pt idx="23030">
                  <c:v>-1.8264100000000001</c:v>
                </c:pt>
                <c:pt idx="23031">
                  <c:v>-1.8164400000000001</c:v>
                </c:pt>
                <c:pt idx="23032">
                  <c:v>-1.8143100000000001</c:v>
                </c:pt>
                <c:pt idx="23033">
                  <c:v>-1.81131</c:v>
                </c:pt>
                <c:pt idx="23034">
                  <c:v>-1.79695</c:v>
                </c:pt>
                <c:pt idx="23035">
                  <c:v>-1.79314</c:v>
                </c:pt>
                <c:pt idx="23036">
                  <c:v>-1.7906299999999999</c:v>
                </c:pt>
                <c:pt idx="23037">
                  <c:v>-1.7800100000000001</c:v>
                </c:pt>
                <c:pt idx="23038">
                  <c:v>-1.7795399999999999</c:v>
                </c:pt>
                <c:pt idx="23039">
                  <c:v>-1.7787200000000001</c:v>
                </c:pt>
                <c:pt idx="23040">
                  <c:v>-1.7726500000000001</c:v>
                </c:pt>
                <c:pt idx="23041">
                  <c:v>-1.75488</c:v>
                </c:pt>
                <c:pt idx="23042">
                  <c:v>-1.73851</c:v>
                </c:pt>
                <c:pt idx="23043">
                  <c:v>-1.73631</c:v>
                </c:pt>
                <c:pt idx="23044">
                  <c:v>-1.7374400000000001</c:v>
                </c:pt>
                <c:pt idx="23045">
                  <c:v>-1.7434099999999999</c:v>
                </c:pt>
                <c:pt idx="23046">
                  <c:v>-1.74979</c:v>
                </c:pt>
                <c:pt idx="23047">
                  <c:v>-1.76508</c:v>
                </c:pt>
                <c:pt idx="23048">
                  <c:v>-1.7791600000000001</c:v>
                </c:pt>
                <c:pt idx="23049">
                  <c:v>-1.7986</c:v>
                </c:pt>
                <c:pt idx="23050">
                  <c:v>-1.8169999999999999</c:v>
                </c:pt>
                <c:pt idx="23051">
                  <c:v>-1.82934</c:v>
                </c:pt>
                <c:pt idx="23052">
                  <c:v>-1.8509800000000001</c:v>
                </c:pt>
                <c:pt idx="23053">
                  <c:v>-1.87286</c:v>
                </c:pt>
                <c:pt idx="23054">
                  <c:v>-1.8746400000000001</c:v>
                </c:pt>
                <c:pt idx="23055">
                  <c:v>-1.8719600000000001</c:v>
                </c:pt>
                <c:pt idx="23056">
                  <c:v>-1.87073</c:v>
                </c:pt>
                <c:pt idx="23057">
                  <c:v>-1.87354</c:v>
                </c:pt>
                <c:pt idx="23058">
                  <c:v>-1.87792</c:v>
                </c:pt>
                <c:pt idx="23059">
                  <c:v>-1.8858600000000001</c:v>
                </c:pt>
                <c:pt idx="23060">
                  <c:v>-1.8916299999999999</c:v>
                </c:pt>
                <c:pt idx="23061">
                  <c:v>-1.8912</c:v>
                </c:pt>
                <c:pt idx="23062">
                  <c:v>-1.8935599999999999</c:v>
                </c:pt>
                <c:pt idx="23063">
                  <c:v>-1.9005399999999999</c:v>
                </c:pt>
                <c:pt idx="23064">
                  <c:v>-1.9086099999999999</c:v>
                </c:pt>
                <c:pt idx="23065">
                  <c:v>-1.91266</c:v>
                </c:pt>
                <c:pt idx="23066">
                  <c:v>-1.91066</c:v>
                </c:pt>
                <c:pt idx="23067">
                  <c:v>-1.91272</c:v>
                </c:pt>
                <c:pt idx="23068">
                  <c:v>-1.9151400000000001</c:v>
                </c:pt>
                <c:pt idx="23069">
                  <c:v>-1.91004</c:v>
                </c:pt>
                <c:pt idx="23070">
                  <c:v>-1.9060999999999999</c:v>
                </c:pt>
                <c:pt idx="23071">
                  <c:v>-1.9041600000000001</c:v>
                </c:pt>
                <c:pt idx="23072">
                  <c:v>-1.9036900000000001</c:v>
                </c:pt>
                <c:pt idx="23073">
                  <c:v>-1.9043699999999999</c:v>
                </c:pt>
                <c:pt idx="23074">
                  <c:v>-1.90663</c:v>
                </c:pt>
                <c:pt idx="23075">
                  <c:v>-1.89967</c:v>
                </c:pt>
                <c:pt idx="23076">
                  <c:v>-1.8930899999999999</c:v>
                </c:pt>
                <c:pt idx="23077">
                  <c:v>-1.89445</c:v>
                </c:pt>
                <c:pt idx="23078">
                  <c:v>-1.8952199999999999</c:v>
                </c:pt>
                <c:pt idx="23079">
                  <c:v>-1.89245</c:v>
                </c:pt>
                <c:pt idx="23080">
                  <c:v>-1.8905700000000001</c:v>
                </c:pt>
                <c:pt idx="23081">
                  <c:v>-1.8936500000000001</c:v>
                </c:pt>
                <c:pt idx="23082">
                  <c:v>-1.8880600000000001</c:v>
                </c:pt>
                <c:pt idx="23083">
                  <c:v>-1.8883000000000001</c:v>
                </c:pt>
                <c:pt idx="23084">
                  <c:v>-1.88703</c:v>
                </c:pt>
                <c:pt idx="23085">
                  <c:v>-1.89086</c:v>
                </c:pt>
                <c:pt idx="23086">
                  <c:v>-1.8924099999999999</c:v>
                </c:pt>
                <c:pt idx="23087">
                  <c:v>-1.8913899999999999</c:v>
                </c:pt>
                <c:pt idx="23088">
                  <c:v>-1.8907799999999999</c:v>
                </c:pt>
                <c:pt idx="23089">
                  <c:v>-1.8867100000000001</c:v>
                </c:pt>
                <c:pt idx="23090">
                  <c:v>-1.88107</c:v>
                </c:pt>
                <c:pt idx="23091">
                  <c:v>-1.8806700000000001</c:v>
                </c:pt>
                <c:pt idx="23092">
                  <c:v>-1.8839699999999999</c:v>
                </c:pt>
                <c:pt idx="23093">
                  <c:v>-1.89303</c:v>
                </c:pt>
                <c:pt idx="23094">
                  <c:v>-1.90327</c:v>
                </c:pt>
                <c:pt idx="23095">
                  <c:v>-1.91259</c:v>
                </c:pt>
                <c:pt idx="23096">
                  <c:v>-1.9054899999999999</c:v>
                </c:pt>
                <c:pt idx="23097">
                  <c:v>-1.8833800000000001</c:v>
                </c:pt>
                <c:pt idx="23098">
                  <c:v>-1.8840699999999999</c:v>
                </c:pt>
                <c:pt idx="23099">
                  <c:v>-1.88209</c:v>
                </c:pt>
                <c:pt idx="23100">
                  <c:v>-1.8800300000000001</c:v>
                </c:pt>
                <c:pt idx="23101">
                  <c:v>-1.88287</c:v>
                </c:pt>
                <c:pt idx="23102">
                  <c:v>-1.8772200000000001</c:v>
                </c:pt>
                <c:pt idx="23103">
                  <c:v>-1.86934</c:v>
                </c:pt>
                <c:pt idx="23104">
                  <c:v>-1.87202</c:v>
                </c:pt>
                <c:pt idx="23105">
                  <c:v>-1.8729899999999999</c:v>
                </c:pt>
                <c:pt idx="23106">
                  <c:v>-1.8679600000000001</c:v>
                </c:pt>
                <c:pt idx="23107">
                  <c:v>-1.8631500000000001</c:v>
                </c:pt>
                <c:pt idx="23108">
                  <c:v>-1.8577600000000001</c:v>
                </c:pt>
                <c:pt idx="23109">
                  <c:v>-1.8510800000000001</c:v>
                </c:pt>
                <c:pt idx="23110">
                  <c:v>-1.84799</c:v>
                </c:pt>
                <c:pt idx="23111">
                  <c:v>-1.8480700000000001</c:v>
                </c:pt>
                <c:pt idx="23112">
                  <c:v>-1.85137</c:v>
                </c:pt>
                <c:pt idx="23113">
                  <c:v>-1.8450299999999999</c:v>
                </c:pt>
                <c:pt idx="23114">
                  <c:v>-1.83606</c:v>
                </c:pt>
                <c:pt idx="23115">
                  <c:v>-1.8298399999999999</c:v>
                </c:pt>
                <c:pt idx="23116">
                  <c:v>-1.82606</c:v>
                </c:pt>
                <c:pt idx="23117">
                  <c:v>-1.8158399999999999</c:v>
                </c:pt>
                <c:pt idx="23118">
                  <c:v>-1.8005800000000001</c:v>
                </c:pt>
                <c:pt idx="23119">
                  <c:v>-1.7886500000000001</c:v>
                </c:pt>
                <c:pt idx="23120">
                  <c:v>-1.78332</c:v>
                </c:pt>
                <c:pt idx="23121">
                  <c:v>-1.78176</c:v>
                </c:pt>
                <c:pt idx="23122">
                  <c:v>-1.7867500000000001</c:v>
                </c:pt>
                <c:pt idx="23123">
                  <c:v>-1.78942</c:v>
                </c:pt>
                <c:pt idx="23124">
                  <c:v>-1.78264</c:v>
                </c:pt>
                <c:pt idx="23125">
                  <c:v>-1.7692300000000001</c:v>
                </c:pt>
                <c:pt idx="23126">
                  <c:v>-1.7661</c:v>
                </c:pt>
                <c:pt idx="23127">
                  <c:v>-1.7616099999999999</c:v>
                </c:pt>
                <c:pt idx="23128">
                  <c:v>-1.75305</c:v>
                </c:pt>
                <c:pt idx="23129">
                  <c:v>-1.7423200000000001</c:v>
                </c:pt>
                <c:pt idx="23130">
                  <c:v>-1.7382599999999999</c:v>
                </c:pt>
                <c:pt idx="23131">
                  <c:v>-1.7386200000000001</c:v>
                </c:pt>
                <c:pt idx="23132">
                  <c:v>-1.7322200000000001</c:v>
                </c:pt>
                <c:pt idx="23133">
                  <c:v>-1.72342</c:v>
                </c:pt>
                <c:pt idx="23134">
                  <c:v>-1.72603</c:v>
                </c:pt>
                <c:pt idx="23135">
                  <c:v>-1.72828</c:v>
                </c:pt>
                <c:pt idx="23136">
                  <c:v>-1.73224</c:v>
                </c:pt>
                <c:pt idx="23137">
                  <c:v>-1.7396499999999999</c:v>
                </c:pt>
                <c:pt idx="23138">
                  <c:v>-1.7300500000000001</c:v>
                </c:pt>
                <c:pt idx="23139">
                  <c:v>-1.71628</c:v>
                </c:pt>
                <c:pt idx="23140">
                  <c:v>-1.71963</c:v>
                </c:pt>
                <c:pt idx="23141">
                  <c:v>-1.71722</c:v>
                </c:pt>
                <c:pt idx="23142">
                  <c:v>-1.70912</c:v>
                </c:pt>
                <c:pt idx="23143">
                  <c:v>-1.6986300000000001</c:v>
                </c:pt>
                <c:pt idx="23144">
                  <c:v>-1.68666</c:v>
                </c:pt>
                <c:pt idx="23145">
                  <c:v>-1.67171</c:v>
                </c:pt>
                <c:pt idx="23146">
                  <c:v>-1.6528099999999999</c:v>
                </c:pt>
                <c:pt idx="23147">
                  <c:v>-1.6388400000000001</c:v>
                </c:pt>
                <c:pt idx="23148">
                  <c:v>-1.62876</c:v>
                </c:pt>
                <c:pt idx="23149">
                  <c:v>-1.6260300000000001</c:v>
                </c:pt>
                <c:pt idx="23150">
                  <c:v>-1.6295599999999999</c:v>
                </c:pt>
                <c:pt idx="23151">
                  <c:v>-1.64184</c:v>
                </c:pt>
                <c:pt idx="23152">
                  <c:v>-1.6464099999999999</c:v>
                </c:pt>
                <c:pt idx="23153">
                  <c:v>-1.6407499999999999</c:v>
                </c:pt>
                <c:pt idx="23154">
                  <c:v>-1.62531</c:v>
                </c:pt>
                <c:pt idx="23155">
                  <c:v>-1.6186</c:v>
                </c:pt>
                <c:pt idx="23156">
                  <c:v>-1.6131200000000001</c:v>
                </c:pt>
                <c:pt idx="23157">
                  <c:v>-1.61025</c:v>
                </c:pt>
                <c:pt idx="23158">
                  <c:v>-1.60792</c:v>
                </c:pt>
                <c:pt idx="23159">
                  <c:v>-1.6042700000000001</c:v>
                </c:pt>
                <c:pt idx="23160">
                  <c:v>-1.6030199999999999</c:v>
                </c:pt>
                <c:pt idx="23161">
                  <c:v>-1.6010500000000001</c:v>
                </c:pt>
                <c:pt idx="23162">
                  <c:v>-1.60087</c:v>
                </c:pt>
                <c:pt idx="23163">
                  <c:v>-1.60276</c:v>
                </c:pt>
                <c:pt idx="23164">
                  <c:v>-1.6004499999999999</c:v>
                </c:pt>
                <c:pt idx="23165">
                  <c:v>-1.6052999999999999</c:v>
                </c:pt>
                <c:pt idx="23166">
                  <c:v>-1.6059300000000001</c:v>
                </c:pt>
                <c:pt idx="23167">
                  <c:v>-1.59781</c:v>
                </c:pt>
                <c:pt idx="23168">
                  <c:v>-1.59657</c:v>
                </c:pt>
                <c:pt idx="23169">
                  <c:v>-1.5986</c:v>
                </c:pt>
                <c:pt idx="23170">
                  <c:v>-1.5981099999999999</c:v>
                </c:pt>
                <c:pt idx="23171">
                  <c:v>-1.59348</c:v>
                </c:pt>
                <c:pt idx="23172">
                  <c:v>-1.5908599999999999</c:v>
                </c:pt>
                <c:pt idx="23173">
                  <c:v>-1.5885100000000001</c:v>
                </c:pt>
                <c:pt idx="23174">
                  <c:v>-1.5773600000000001</c:v>
                </c:pt>
                <c:pt idx="23175">
                  <c:v>-1.5645</c:v>
                </c:pt>
                <c:pt idx="23176">
                  <c:v>-1.55278</c:v>
                </c:pt>
                <c:pt idx="23177">
                  <c:v>-1.54661</c:v>
                </c:pt>
                <c:pt idx="23178">
                  <c:v>-1.5468599999999999</c:v>
                </c:pt>
                <c:pt idx="23179">
                  <c:v>-1.55375</c:v>
                </c:pt>
                <c:pt idx="23180">
                  <c:v>-1.5593600000000001</c:v>
                </c:pt>
                <c:pt idx="23181">
                  <c:v>-1.5611200000000001</c:v>
                </c:pt>
                <c:pt idx="23182">
                  <c:v>-1.5609299999999999</c:v>
                </c:pt>
                <c:pt idx="23183">
                  <c:v>-1.56097</c:v>
                </c:pt>
                <c:pt idx="23184">
                  <c:v>-1.56237</c:v>
                </c:pt>
                <c:pt idx="23185">
                  <c:v>-1.5545800000000001</c:v>
                </c:pt>
                <c:pt idx="23186">
                  <c:v>-1.54155</c:v>
                </c:pt>
                <c:pt idx="23187">
                  <c:v>-1.53498</c:v>
                </c:pt>
                <c:pt idx="23188">
                  <c:v>-1.5332600000000001</c:v>
                </c:pt>
                <c:pt idx="23189">
                  <c:v>-1.5317099999999999</c:v>
                </c:pt>
                <c:pt idx="23190">
                  <c:v>-1.5290699999999999</c:v>
                </c:pt>
                <c:pt idx="23191">
                  <c:v>-1.5277400000000001</c:v>
                </c:pt>
                <c:pt idx="23192">
                  <c:v>-1.5261</c:v>
                </c:pt>
                <c:pt idx="23193">
                  <c:v>-1.52529</c:v>
                </c:pt>
                <c:pt idx="23194">
                  <c:v>-1.5255399999999999</c:v>
                </c:pt>
                <c:pt idx="23195">
                  <c:v>-1.52461</c:v>
                </c:pt>
                <c:pt idx="23196">
                  <c:v>-1.5300800000000001</c:v>
                </c:pt>
                <c:pt idx="23197">
                  <c:v>-1.53871</c:v>
                </c:pt>
                <c:pt idx="23198">
                  <c:v>-1.5413300000000001</c:v>
                </c:pt>
                <c:pt idx="23199">
                  <c:v>-1.53931</c:v>
                </c:pt>
                <c:pt idx="23200">
                  <c:v>-1.5359400000000001</c:v>
                </c:pt>
                <c:pt idx="23201">
                  <c:v>-1.5301400000000001</c:v>
                </c:pt>
                <c:pt idx="23202">
                  <c:v>-1.52728</c:v>
                </c:pt>
                <c:pt idx="23203">
                  <c:v>-1.5263800000000001</c:v>
                </c:pt>
                <c:pt idx="23204">
                  <c:v>-1.5266299999999999</c:v>
                </c:pt>
                <c:pt idx="23205">
                  <c:v>-1.5251300000000001</c:v>
                </c:pt>
                <c:pt idx="23206">
                  <c:v>-1.5238700000000001</c:v>
                </c:pt>
                <c:pt idx="23207">
                  <c:v>-1.51878</c:v>
                </c:pt>
                <c:pt idx="23208">
                  <c:v>-1.5098499999999999</c:v>
                </c:pt>
                <c:pt idx="23209">
                  <c:v>-1.4992300000000001</c:v>
                </c:pt>
                <c:pt idx="23210">
                  <c:v>-1.4948600000000001</c:v>
                </c:pt>
                <c:pt idx="23211">
                  <c:v>-1.4956700000000001</c:v>
                </c:pt>
                <c:pt idx="23212">
                  <c:v>-1.4930600000000001</c:v>
                </c:pt>
                <c:pt idx="23213">
                  <c:v>-1.4974000000000001</c:v>
                </c:pt>
                <c:pt idx="23214">
                  <c:v>-1.49004</c:v>
                </c:pt>
                <c:pt idx="23215">
                  <c:v>-1.4817800000000001</c:v>
                </c:pt>
                <c:pt idx="23216">
                  <c:v>-1.4759800000000001</c:v>
                </c:pt>
                <c:pt idx="23217">
                  <c:v>-1.4745699999999999</c:v>
                </c:pt>
                <c:pt idx="23218">
                  <c:v>-1.4745999999999999</c:v>
                </c:pt>
                <c:pt idx="23219">
                  <c:v>-1.47607</c:v>
                </c:pt>
                <c:pt idx="23220">
                  <c:v>-1.4782599999999999</c:v>
                </c:pt>
                <c:pt idx="23221">
                  <c:v>-1.47414</c:v>
                </c:pt>
                <c:pt idx="23222">
                  <c:v>-1.4719599999999999</c:v>
                </c:pt>
                <c:pt idx="23223">
                  <c:v>-1.4815799999999999</c:v>
                </c:pt>
                <c:pt idx="23224">
                  <c:v>-1.4865600000000001</c:v>
                </c:pt>
                <c:pt idx="23225">
                  <c:v>-1.4926999999999999</c:v>
                </c:pt>
                <c:pt idx="23226">
                  <c:v>-1.4986600000000001</c:v>
                </c:pt>
                <c:pt idx="23227">
                  <c:v>-1.50034</c:v>
                </c:pt>
                <c:pt idx="23228">
                  <c:v>-1.4991399999999999</c:v>
                </c:pt>
                <c:pt idx="23229">
                  <c:v>-1.49773</c:v>
                </c:pt>
                <c:pt idx="23230">
                  <c:v>-1.4957800000000001</c:v>
                </c:pt>
                <c:pt idx="23231">
                  <c:v>-1.4914400000000001</c:v>
                </c:pt>
                <c:pt idx="23232">
                  <c:v>-1.4903299999999999</c:v>
                </c:pt>
                <c:pt idx="23233">
                  <c:v>-1.4944299999999999</c:v>
                </c:pt>
                <c:pt idx="23234">
                  <c:v>-1.5015400000000001</c:v>
                </c:pt>
                <c:pt idx="23235">
                  <c:v>-1.5053099999999999</c:v>
                </c:pt>
                <c:pt idx="23236">
                  <c:v>-1.49983</c:v>
                </c:pt>
                <c:pt idx="23237">
                  <c:v>-1.49533</c:v>
                </c:pt>
                <c:pt idx="23238">
                  <c:v>-1.4955000000000001</c:v>
                </c:pt>
                <c:pt idx="23239">
                  <c:v>-1.4996700000000001</c:v>
                </c:pt>
                <c:pt idx="23240">
                  <c:v>-1.51153</c:v>
                </c:pt>
                <c:pt idx="23241">
                  <c:v>-1.5296099999999999</c:v>
                </c:pt>
                <c:pt idx="23242">
                  <c:v>-1.5430900000000001</c:v>
                </c:pt>
                <c:pt idx="23243">
                  <c:v>-1.54732</c:v>
                </c:pt>
                <c:pt idx="23244">
                  <c:v>-1.5481</c:v>
                </c:pt>
                <c:pt idx="23245">
                  <c:v>-1.5464800000000001</c:v>
                </c:pt>
                <c:pt idx="23246">
                  <c:v>-1.5476300000000001</c:v>
                </c:pt>
                <c:pt idx="23247">
                  <c:v>-1.55162</c:v>
                </c:pt>
                <c:pt idx="23248">
                  <c:v>-1.5525199999999999</c:v>
                </c:pt>
                <c:pt idx="23249">
                  <c:v>-1.54796</c:v>
                </c:pt>
                <c:pt idx="23250">
                  <c:v>-1.5424</c:v>
                </c:pt>
                <c:pt idx="23251">
                  <c:v>-1.5535300000000001</c:v>
                </c:pt>
                <c:pt idx="23252">
                  <c:v>-1.5649599999999999</c:v>
                </c:pt>
                <c:pt idx="23253">
                  <c:v>-1.5715699999999999</c:v>
                </c:pt>
                <c:pt idx="23254">
                  <c:v>-1.5772999999999999</c:v>
                </c:pt>
                <c:pt idx="23255">
                  <c:v>-1.57579</c:v>
                </c:pt>
                <c:pt idx="23256">
                  <c:v>-1.5738000000000001</c:v>
                </c:pt>
                <c:pt idx="23257">
                  <c:v>-1.57375</c:v>
                </c:pt>
                <c:pt idx="23258">
                  <c:v>-1.57314</c:v>
                </c:pt>
                <c:pt idx="23259">
                  <c:v>-1.57517</c:v>
                </c:pt>
                <c:pt idx="23260">
                  <c:v>-1.5847599999999999</c:v>
                </c:pt>
                <c:pt idx="23261">
                  <c:v>-1.5919399999999999</c:v>
                </c:pt>
                <c:pt idx="23262">
                  <c:v>-1.5895699999999999</c:v>
                </c:pt>
                <c:pt idx="23263">
                  <c:v>-1.58413</c:v>
                </c:pt>
                <c:pt idx="23264">
                  <c:v>-1.5786199999999999</c:v>
                </c:pt>
                <c:pt idx="23265">
                  <c:v>-1.57595</c:v>
                </c:pt>
                <c:pt idx="23266">
                  <c:v>-1.5767599999999999</c:v>
                </c:pt>
                <c:pt idx="23267">
                  <c:v>-1.58073</c:v>
                </c:pt>
                <c:pt idx="23268">
                  <c:v>-1.5882000000000001</c:v>
                </c:pt>
                <c:pt idx="23269">
                  <c:v>-1.59337</c:v>
                </c:pt>
                <c:pt idx="23270">
                  <c:v>-1.59945</c:v>
                </c:pt>
                <c:pt idx="23271">
                  <c:v>-1.6032200000000001</c:v>
                </c:pt>
                <c:pt idx="23272">
                  <c:v>-1.5999399999999999</c:v>
                </c:pt>
                <c:pt idx="23273">
                  <c:v>-1.59151</c:v>
                </c:pt>
                <c:pt idx="23274">
                  <c:v>-1.5875300000000001</c:v>
                </c:pt>
                <c:pt idx="23275">
                  <c:v>-1.6005199999999999</c:v>
                </c:pt>
                <c:pt idx="23276">
                  <c:v>-1.615</c:v>
                </c:pt>
                <c:pt idx="23277">
                  <c:v>-1.6211100000000001</c:v>
                </c:pt>
                <c:pt idx="23278">
                  <c:v>-1.6246</c:v>
                </c:pt>
                <c:pt idx="23279">
                  <c:v>-1.6236200000000001</c:v>
                </c:pt>
                <c:pt idx="23280">
                  <c:v>-1.6254</c:v>
                </c:pt>
                <c:pt idx="23281">
                  <c:v>-1.62564</c:v>
                </c:pt>
                <c:pt idx="23282">
                  <c:v>-1.63235</c:v>
                </c:pt>
                <c:pt idx="23283">
                  <c:v>-1.6373200000000001</c:v>
                </c:pt>
                <c:pt idx="23284">
                  <c:v>-1.6362099999999999</c:v>
                </c:pt>
                <c:pt idx="23285">
                  <c:v>-1.63906</c:v>
                </c:pt>
                <c:pt idx="23286">
                  <c:v>-1.6419999999999999</c:v>
                </c:pt>
                <c:pt idx="23287">
                  <c:v>-1.6485099999999999</c:v>
                </c:pt>
                <c:pt idx="23288">
                  <c:v>-1.6571199999999999</c:v>
                </c:pt>
                <c:pt idx="23289">
                  <c:v>-1.66839</c:v>
                </c:pt>
                <c:pt idx="23290">
                  <c:v>-1.6720299999999999</c:v>
                </c:pt>
                <c:pt idx="23291">
                  <c:v>-1.67431</c:v>
                </c:pt>
                <c:pt idx="23292">
                  <c:v>-1.68764</c:v>
                </c:pt>
                <c:pt idx="23293">
                  <c:v>-1.69594</c:v>
                </c:pt>
                <c:pt idx="23294">
                  <c:v>-1.70092</c:v>
                </c:pt>
                <c:pt idx="23295">
                  <c:v>-1.7037</c:v>
                </c:pt>
                <c:pt idx="23296">
                  <c:v>-1.70265</c:v>
                </c:pt>
                <c:pt idx="23297">
                  <c:v>-1.7022299999999999</c:v>
                </c:pt>
                <c:pt idx="23298">
                  <c:v>-1.70353</c:v>
                </c:pt>
                <c:pt idx="23299">
                  <c:v>-1.70391</c:v>
                </c:pt>
                <c:pt idx="23300">
                  <c:v>-1.70679</c:v>
                </c:pt>
                <c:pt idx="23301">
                  <c:v>-1.7109799999999999</c:v>
                </c:pt>
                <c:pt idx="23302">
                  <c:v>-1.72092</c:v>
                </c:pt>
                <c:pt idx="23303">
                  <c:v>-1.73387</c:v>
                </c:pt>
                <c:pt idx="23304">
                  <c:v>-1.7391300000000001</c:v>
                </c:pt>
                <c:pt idx="23305">
                  <c:v>-1.7445600000000001</c:v>
                </c:pt>
                <c:pt idx="23306">
                  <c:v>-1.74976</c:v>
                </c:pt>
                <c:pt idx="23307">
                  <c:v>-1.75804</c:v>
                </c:pt>
                <c:pt idx="23308">
                  <c:v>-1.7682899999999999</c:v>
                </c:pt>
                <c:pt idx="23309">
                  <c:v>-1.7738700000000001</c:v>
                </c:pt>
                <c:pt idx="23310">
                  <c:v>-1.77457</c:v>
                </c:pt>
                <c:pt idx="23311">
                  <c:v>-1.7767900000000001</c:v>
                </c:pt>
                <c:pt idx="23312">
                  <c:v>-1.7791300000000001</c:v>
                </c:pt>
                <c:pt idx="23313">
                  <c:v>-1.77806</c:v>
                </c:pt>
                <c:pt idx="23314">
                  <c:v>-1.78</c:v>
                </c:pt>
                <c:pt idx="23315">
                  <c:v>-1.7859400000000001</c:v>
                </c:pt>
                <c:pt idx="23316">
                  <c:v>-1.79331</c:v>
                </c:pt>
                <c:pt idx="23317">
                  <c:v>-1.79826</c:v>
                </c:pt>
                <c:pt idx="23318">
                  <c:v>-1.7975699999999999</c:v>
                </c:pt>
                <c:pt idx="23319">
                  <c:v>-1.7964100000000001</c:v>
                </c:pt>
                <c:pt idx="23320">
                  <c:v>-1.79695</c:v>
                </c:pt>
                <c:pt idx="23321">
                  <c:v>-1.7986599999999999</c:v>
                </c:pt>
                <c:pt idx="23322">
                  <c:v>-1.80322</c:v>
                </c:pt>
                <c:pt idx="23323">
                  <c:v>-1.8069</c:v>
                </c:pt>
                <c:pt idx="23324">
                  <c:v>-1.8077300000000001</c:v>
                </c:pt>
                <c:pt idx="23325">
                  <c:v>-1.8070600000000001</c:v>
                </c:pt>
                <c:pt idx="23326">
                  <c:v>-1.80871</c:v>
                </c:pt>
                <c:pt idx="23327">
                  <c:v>-1.81176</c:v>
                </c:pt>
                <c:pt idx="23328">
                  <c:v>-1.81819</c:v>
                </c:pt>
                <c:pt idx="23329">
                  <c:v>-1.8234900000000001</c:v>
                </c:pt>
                <c:pt idx="23330">
                  <c:v>-1.82237</c:v>
                </c:pt>
                <c:pt idx="23331">
                  <c:v>-1.81856</c:v>
                </c:pt>
                <c:pt idx="23332">
                  <c:v>-1.8172699999999999</c:v>
                </c:pt>
                <c:pt idx="23333">
                  <c:v>-1.8249200000000001</c:v>
                </c:pt>
                <c:pt idx="23334">
                  <c:v>-1.8302700000000001</c:v>
                </c:pt>
                <c:pt idx="23335">
                  <c:v>-1.8268500000000001</c:v>
                </c:pt>
                <c:pt idx="23336">
                  <c:v>-1.8261499999999999</c:v>
                </c:pt>
                <c:pt idx="23337">
                  <c:v>-1.82927</c:v>
                </c:pt>
                <c:pt idx="23338">
                  <c:v>-1.8269899999999999</c:v>
                </c:pt>
                <c:pt idx="23339">
                  <c:v>-1.8262499999999999</c:v>
                </c:pt>
                <c:pt idx="23340">
                  <c:v>-1.8261700000000001</c:v>
                </c:pt>
                <c:pt idx="23341">
                  <c:v>-1.8287599999999999</c:v>
                </c:pt>
                <c:pt idx="23342">
                  <c:v>-1.8314699999999999</c:v>
                </c:pt>
                <c:pt idx="23343">
                  <c:v>-1.83344</c:v>
                </c:pt>
                <c:pt idx="23344">
                  <c:v>-1.8307800000000001</c:v>
                </c:pt>
                <c:pt idx="23345">
                  <c:v>-1.82907</c:v>
                </c:pt>
                <c:pt idx="23346">
                  <c:v>-1.82677</c:v>
                </c:pt>
                <c:pt idx="23347">
                  <c:v>-1.8228899999999999</c:v>
                </c:pt>
                <c:pt idx="23348">
                  <c:v>-1.8169900000000001</c:v>
                </c:pt>
                <c:pt idx="23349">
                  <c:v>-1.8094699999999999</c:v>
                </c:pt>
                <c:pt idx="23350">
                  <c:v>-1.8031999999999999</c:v>
                </c:pt>
                <c:pt idx="23351">
                  <c:v>-1.80606</c:v>
                </c:pt>
                <c:pt idx="23352">
                  <c:v>-1.81674</c:v>
                </c:pt>
                <c:pt idx="23353">
                  <c:v>-1.8305100000000001</c:v>
                </c:pt>
                <c:pt idx="23354">
                  <c:v>-1.8368599999999999</c:v>
                </c:pt>
                <c:pt idx="23355">
                  <c:v>-1.8311500000000001</c:v>
                </c:pt>
                <c:pt idx="23356">
                  <c:v>-1.825</c:v>
                </c:pt>
                <c:pt idx="23357">
                  <c:v>-1.8161099999999999</c:v>
                </c:pt>
                <c:pt idx="23358">
                  <c:v>-1.8122799999999999</c:v>
                </c:pt>
                <c:pt idx="23359">
                  <c:v>-1.80745</c:v>
                </c:pt>
                <c:pt idx="23360">
                  <c:v>-1.8048299999999999</c:v>
                </c:pt>
                <c:pt idx="23361">
                  <c:v>-1.7985899999999999</c:v>
                </c:pt>
                <c:pt idx="23362">
                  <c:v>-1.79325</c:v>
                </c:pt>
                <c:pt idx="23363">
                  <c:v>-1.78762</c:v>
                </c:pt>
                <c:pt idx="23364">
                  <c:v>-1.7817000000000001</c:v>
                </c:pt>
                <c:pt idx="23365">
                  <c:v>-1.77806</c:v>
                </c:pt>
                <c:pt idx="23366">
                  <c:v>-1.7783899999999999</c:v>
                </c:pt>
                <c:pt idx="23367">
                  <c:v>-1.7782800000000001</c:v>
                </c:pt>
                <c:pt idx="23368">
                  <c:v>-1.7769200000000001</c:v>
                </c:pt>
                <c:pt idx="23369">
                  <c:v>-1.7815300000000001</c:v>
                </c:pt>
                <c:pt idx="23370">
                  <c:v>-1.7870999999999999</c:v>
                </c:pt>
                <c:pt idx="23371">
                  <c:v>-1.7882499999999999</c:v>
                </c:pt>
                <c:pt idx="23372">
                  <c:v>-1.79101</c:v>
                </c:pt>
                <c:pt idx="23373">
                  <c:v>-1.7954699999999999</c:v>
                </c:pt>
                <c:pt idx="23374">
                  <c:v>-1.8002199999999999</c:v>
                </c:pt>
                <c:pt idx="23375">
                  <c:v>-1.7998400000000001</c:v>
                </c:pt>
                <c:pt idx="23376">
                  <c:v>-1.7974600000000001</c:v>
                </c:pt>
                <c:pt idx="23377">
                  <c:v>-1.79193</c:v>
                </c:pt>
                <c:pt idx="23378">
                  <c:v>-1.78935</c:v>
                </c:pt>
                <c:pt idx="23379">
                  <c:v>-1.79233</c:v>
                </c:pt>
                <c:pt idx="23380">
                  <c:v>-1.7881899999999999</c:v>
                </c:pt>
                <c:pt idx="23381">
                  <c:v>-1.7822100000000001</c:v>
                </c:pt>
                <c:pt idx="23382">
                  <c:v>-1.7766299999999999</c:v>
                </c:pt>
                <c:pt idx="23383">
                  <c:v>-1.76715</c:v>
                </c:pt>
                <c:pt idx="23384">
                  <c:v>-1.76224</c:v>
                </c:pt>
                <c:pt idx="23385">
                  <c:v>-1.7598400000000001</c:v>
                </c:pt>
                <c:pt idx="23386">
                  <c:v>-1.7573000000000001</c:v>
                </c:pt>
                <c:pt idx="23387">
                  <c:v>-1.75271</c:v>
                </c:pt>
                <c:pt idx="23388">
                  <c:v>-1.7464599999999999</c:v>
                </c:pt>
                <c:pt idx="23389">
                  <c:v>-1.7448300000000001</c:v>
                </c:pt>
                <c:pt idx="23390">
                  <c:v>-1.7484299999999999</c:v>
                </c:pt>
                <c:pt idx="23391">
                  <c:v>-1.7538899999999999</c:v>
                </c:pt>
                <c:pt idx="23392">
                  <c:v>-1.75464</c:v>
                </c:pt>
                <c:pt idx="23393">
                  <c:v>-1.74878</c:v>
                </c:pt>
                <c:pt idx="23394">
                  <c:v>-1.7452300000000001</c:v>
                </c:pt>
                <c:pt idx="23395">
                  <c:v>-1.7494099999999999</c:v>
                </c:pt>
                <c:pt idx="23396">
                  <c:v>-1.7623899999999999</c:v>
                </c:pt>
                <c:pt idx="23397">
                  <c:v>-1.77044</c:v>
                </c:pt>
                <c:pt idx="23398">
                  <c:v>-1.77169</c:v>
                </c:pt>
                <c:pt idx="23399">
                  <c:v>-1.7667900000000001</c:v>
                </c:pt>
                <c:pt idx="23400">
                  <c:v>-1.7636099999999999</c:v>
                </c:pt>
                <c:pt idx="23401">
                  <c:v>-1.76573</c:v>
                </c:pt>
                <c:pt idx="23402">
                  <c:v>-1.7640800000000001</c:v>
                </c:pt>
                <c:pt idx="23403">
                  <c:v>-1.7578499999999999</c:v>
                </c:pt>
                <c:pt idx="23404">
                  <c:v>-1.7518899999999999</c:v>
                </c:pt>
                <c:pt idx="23405">
                  <c:v>-1.7468999999999999</c:v>
                </c:pt>
                <c:pt idx="23406">
                  <c:v>-1.7459199999999999</c:v>
                </c:pt>
                <c:pt idx="23407">
                  <c:v>-1.74908</c:v>
                </c:pt>
                <c:pt idx="23408">
                  <c:v>-1.75539</c:v>
                </c:pt>
                <c:pt idx="23409">
                  <c:v>-1.75352</c:v>
                </c:pt>
                <c:pt idx="23410">
                  <c:v>-1.7487600000000001</c:v>
                </c:pt>
                <c:pt idx="23411">
                  <c:v>-1.74793</c:v>
                </c:pt>
                <c:pt idx="23412">
                  <c:v>-1.7423299999999999</c:v>
                </c:pt>
                <c:pt idx="23413">
                  <c:v>-1.7354499999999999</c:v>
                </c:pt>
                <c:pt idx="23414">
                  <c:v>-1.72855</c:v>
                </c:pt>
                <c:pt idx="23415">
                  <c:v>-1.7203900000000001</c:v>
                </c:pt>
                <c:pt idx="23416">
                  <c:v>-1.7084299999999999</c:v>
                </c:pt>
                <c:pt idx="23417">
                  <c:v>-1.6954499999999999</c:v>
                </c:pt>
                <c:pt idx="23418">
                  <c:v>-1.6887099999999999</c:v>
                </c:pt>
                <c:pt idx="23419">
                  <c:v>-1.6811100000000001</c:v>
                </c:pt>
                <c:pt idx="23420">
                  <c:v>-1.6719200000000001</c:v>
                </c:pt>
                <c:pt idx="23421">
                  <c:v>-1.6683699999999999</c:v>
                </c:pt>
                <c:pt idx="23422">
                  <c:v>-1.66726</c:v>
                </c:pt>
                <c:pt idx="23423">
                  <c:v>-1.6734199999999999</c:v>
                </c:pt>
                <c:pt idx="23424">
                  <c:v>-1.67309</c:v>
                </c:pt>
                <c:pt idx="23425">
                  <c:v>-1.67041</c:v>
                </c:pt>
                <c:pt idx="23426">
                  <c:v>-1.663</c:v>
                </c:pt>
                <c:pt idx="23427">
                  <c:v>-1.6540900000000001</c:v>
                </c:pt>
                <c:pt idx="23428">
                  <c:v>-1.64581</c:v>
                </c:pt>
                <c:pt idx="23429">
                  <c:v>-1.6417299999999999</c:v>
                </c:pt>
                <c:pt idx="23430">
                  <c:v>-1.6434899999999999</c:v>
                </c:pt>
                <c:pt idx="23431">
                  <c:v>-1.64886</c:v>
                </c:pt>
                <c:pt idx="23432">
                  <c:v>-1.6568799999999999</c:v>
                </c:pt>
                <c:pt idx="23433">
                  <c:v>-1.6539900000000001</c:v>
                </c:pt>
                <c:pt idx="23434">
                  <c:v>-1.6474800000000001</c:v>
                </c:pt>
                <c:pt idx="23435">
                  <c:v>-1.64185</c:v>
                </c:pt>
                <c:pt idx="23436">
                  <c:v>-1.6363799999999999</c:v>
                </c:pt>
                <c:pt idx="23437">
                  <c:v>-1.6295900000000001</c:v>
                </c:pt>
                <c:pt idx="23438">
                  <c:v>-1.62978</c:v>
                </c:pt>
                <c:pt idx="23439">
                  <c:v>-1.63385</c:v>
                </c:pt>
                <c:pt idx="23440">
                  <c:v>-1.63032</c:v>
                </c:pt>
                <c:pt idx="23441">
                  <c:v>-1.6248899999999999</c:v>
                </c:pt>
                <c:pt idx="23442">
                  <c:v>-1.6186700000000001</c:v>
                </c:pt>
                <c:pt idx="23443">
                  <c:v>-1.61642</c:v>
                </c:pt>
                <c:pt idx="23444">
                  <c:v>-1.6172299999999999</c:v>
                </c:pt>
                <c:pt idx="23445">
                  <c:v>-1.61225</c:v>
                </c:pt>
                <c:pt idx="23446">
                  <c:v>-1.61147</c:v>
                </c:pt>
                <c:pt idx="23447">
                  <c:v>-1.6125100000000001</c:v>
                </c:pt>
                <c:pt idx="23448">
                  <c:v>-1.6090599999999999</c:v>
                </c:pt>
                <c:pt idx="23449">
                  <c:v>-1.59992</c:v>
                </c:pt>
                <c:pt idx="23450">
                  <c:v>-1.58884</c:v>
                </c:pt>
                <c:pt idx="23451">
                  <c:v>-1.58328</c:v>
                </c:pt>
                <c:pt idx="23452">
                  <c:v>-1.5820700000000001</c:v>
                </c:pt>
                <c:pt idx="23453">
                  <c:v>-1.5770900000000001</c:v>
                </c:pt>
                <c:pt idx="23454">
                  <c:v>-1.5699099999999999</c:v>
                </c:pt>
                <c:pt idx="23455">
                  <c:v>-1.56965</c:v>
                </c:pt>
                <c:pt idx="23456">
                  <c:v>-1.5772699999999999</c:v>
                </c:pt>
                <c:pt idx="23457">
                  <c:v>-1.5821400000000001</c:v>
                </c:pt>
                <c:pt idx="23458">
                  <c:v>-1.5795300000000001</c:v>
                </c:pt>
                <c:pt idx="23459">
                  <c:v>-1.5714300000000001</c:v>
                </c:pt>
                <c:pt idx="23460">
                  <c:v>-1.5565</c:v>
                </c:pt>
                <c:pt idx="23461">
                  <c:v>-1.54626</c:v>
                </c:pt>
                <c:pt idx="23462">
                  <c:v>-1.54623</c:v>
                </c:pt>
                <c:pt idx="23463">
                  <c:v>-1.5502199999999999</c:v>
                </c:pt>
                <c:pt idx="23464">
                  <c:v>-1.5509299999999999</c:v>
                </c:pt>
                <c:pt idx="23465">
                  <c:v>-1.54541</c:v>
                </c:pt>
                <c:pt idx="23466">
                  <c:v>-1.5331699999999999</c:v>
                </c:pt>
                <c:pt idx="23467">
                  <c:v>-1.5145</c:v>
                </c:pt>
                <c:pt idx="23468">
                  <c:v>-1.4931300000000001</c:v>
                </c:pt>
                <c:pt idx="23469">
                  <c:v>-1.4849000000000001</c:v>
                </c:pt>
                <c:pt idx="23470">
                  <c:v>-1.48926</c:v>
                </c:pt>
                <c:pt idx="23471">
                  <c:v>-1.4947699999999999</c:v>
                </c:pt>
                <c:pt idx="23472">
                  <c:v>-1.48997</c:v>
                </c:pt>
                <c:pt idx="23473">
                  <c:v>-1.4834700000000001</c:v>
                </c:pt>
                <c:pt idx="23474">
                  <c:v>-1.4811000000000001</c:v>
                </c:pt>
                <c:pt idx="23475">
                  <c:v>-1.4779500000000001</c:v>
                </c:pt>
                <c:pt idx="23476">
                  <c:v>-1.4753700000000001</c:v>
                </c:pt>
                <c:pt idx="23477">
                  <c:v>-1.47197</c:v>
                </c:pt>
                <c:pt idx="23478">
                  <c:v>-1.46601</c:v>
                </c:pt>
                <c:pt idx="23479">
                  <c:v>-1.4600900000000001</c:v>
                </c:pt>
                <c:pt idx="23480">
                  <c:v>-1.4560500000000001</c:v>
                </c:pt>
                <c:pt idx="23481">
                  <c:v>-1.45394</c:v>
                </c:pt>
                <c:pt idx="23482">
                  <c:v>-1.4511700000000001</c:v>
                </c:pt>
                <c:pt idx="23483">
                  <c:v>-1.44154</c:v>
                </c:pt>
                <c:pt idx="23484">
                  <c:v>-1.4285300000000001</c:v>
                </c:pt>
                <c:pt idx="23485">
                  <c:v>-1.4218200000000001</c:v>
                </c:pt>
                <c:pt idx="23486">
                  <c:v>-1.4225300000000001</c:v>
                </c:pt>
                <c:pt idx="23487">
                  <c:v>-1.4231</c:v>
                </c:pt>
                <c:pt idx="23488">
                  <c:v>-1.4195899999999999</c:v>
                </c:pt>
                <c:pt idx="23489">
                  <c:v>-1.4196899999999999</c:v>
                </c:pt>
                <c:pt idx="23490">
                  <c:v>-1.4123300000000001</c:v>
                </c:pt>
                <c:pt idx="23491">
                  <c:v>-1.39577</c:v>
                </c:pt>
                <c:pt idx="23492">
                  <c:v>-1.3866499999999999</c:v>
                </c:pt>
                <c:pt idx="23493">
                  <c:v>-1.3834299999999999</c:v>
                </c:pt>
                <c:pt idx="23494">
                  <c:v>-1.3796200000000001</c:v>
                </c:pt>
                <c:pt idx="23495">
                  <c:v>-1.38198</c:v>
                </c:pt>
                <c:pt idx="23496">
                  <c:v>-1.3847499999999999</c:v>
                </c:pt>
                <c:pt idx="23497">
                  <c:v>-1.3835599999999999</c:v>
                </c:pt>
                <c:pt idx="23498">
                  <c:v>-1.3781600000000001</c:v>
                </c:pt>
                <c:pt idx="23499">
                  <c:v>-1.3716600000000001</c:v>
                </c:pt>
                <c:pt idx="23500">
                  <c:v>-1.35917</c:v>
                </c:pt>
                <c:pt idx="23501">
                  <c:v>-1.3438300000000001</c:v>
                </c:pt>
                <c:pt idx="23502">
                  <c:v>-1.33508</c:v>
                </c:pt>
                <c:pt idx="23503">
                  <c:v>-1.33403</c:v>
                </c:pt>
                <c:pt idx="23504">
                  <c:v>-1.3330900000000001</c:v>
                </c:pt>
                <c:pt idx="23505">
                  <c:v>-1.32542</c:v>
                </c:pt>
                <c:pt idx="23506">
                  <c:v>-1.3136000000000001</c:v>
                </c:pt>
                <c:pt idx="23507">
                  <c:v>-1.30288</c:v>
                </c:pt>
                <c:pt idx="23508">
                  <c:v>-1.2922199999999999</c:v>
                </c:pt>
                <c:pt idx="23509">
                  <c:v>-1.28491</c:v>
                </c:pt>
                <c:pt idx="23510">
                  <c:v>-1.2820400000000001</c:v>
                </c:pt>
                <c:pt idx="23511">
                  <c:v>-1.28169</c:v>
                </c:pt>
                <c:pt idx="23512">
                  <c:v>-1.2793600000000001</c:v>
                </c:pt>
                <c:pt idx="23513">
                  <c:v>-1.2758700000000001</c:v>
                </c:pt>
                <c:pt idx="23514">
                  <c:v>-1.2694099999999999</c:v>
                </c:pt>
                <c:pt idx="23515">
                  <c:v>-1.2611600000000001</c:v>
                </c:pt>
                <c:pt idx="23516">
                  <c:v>-1.2497100000000001</c:v>
                </c:pt>
                <c:pt idx="23517">
                  <c:v>-1.24413</c:v>
                </c:pt>
                <c:pt idx="23518">
                  <c:v>-1.24146</c:v>
                </c:pt>
                <c:pt idx="23519">
                  <c:v>-1.23803</c:v>
                </c:pt>
                <c:pt idx="23520">
                  <c:v>-1.23228</c:v>
                </c:pt>
                <c:pt idx="23521">
                  <c:v>-1.2251099999999999</c:v>
                </c:pt>
                <c:pt idx="23522">
                  <c:v>-1.2216100000000001</c:v>
                </c:pt>
                <c:pt idx="23523">
                  <c:v>-1.2175199999999999</c:v>
                </c:pt>
                <c:pt idx="23524">
                  <c:v>-1.2134199999999999</c:v>
                </c:pt>
                <c:pt idx="23525">
                  <c:v>-1.2056800000000001</c:v>
                </c:pt>
                <c:pt idx="23526">
                  <c:v>-1.1968000000000001</c:v>
                </c:pt>
                <c:pt idx="23527">
                  <c:v>-1.19204</c:v>
                </c:pt>
                <c:pt idx="23528">
                  <c:v>-1.1869799999999999</c:v>
                </c:pt>
                <c:pt idx="23529">
                  <c:v>-1.1849799999999999</c:v>
                </c:pt>
                <c:pt idx="23530">
                  <c:v>-1.18519</c:v>
                </c:pt>
                <c:pt idx="23531">
                  <c:v>-1.1833499999999999</c:v>
                </c:pt>
                <c:pt idx="23532">
                  <c:v>-1.18052</c:v>
                </c:pt>
                <c:pt idx="23533">
                  <c:v>-1.1762600000000001</c:v>
                </c:pt>
                <c:pt idx="23534">
                  <c:v>-1.1696899999999999</c:v>
                </c:pt>
                <c:pt idx="23535">
                  <c:v>-1.16408</c:v>
                </c:pt>
                <c:pt idx="23536">
                  <c:v>-1.1584300000000001</c:v>
                </c:pt>
                <c:pt idx="23537">
                  <c:v>-1.15506</c:v>
                </c:pt>
                <c:pt idx="23538">
                  <c:v>-1.15449</c:v>
                </c:pt>
                <c:pt idx="23539">
                  <c:v>-1.1528799999999999</c:v>
                </c:pt>
                <c:pt idx="23540">
                  <c:v>-1.14872</c:v>
                </c:pt>
                <c:pt idx="23541">
                  <c:v>-1.14974</c:v>
                </c:pt>
                <c:pt idx="23542">
                  <c:v>-1.15578</c:v>
                </c:pt>
                <c:pt idx="23543">
                  <c:v>-1.1553</c:v>
                </c:pt>
                <c:pt idx="23544">
                  <c:v>-1.1517999999999999</c:v>
                </c:pt>
                <c:pt idx="23545">
                  <c:v>-1.1503300000000001</c:v>
                </c:pt>
                <c:pt idx="23546">
                  <c:v>-1.1495</c:v>
                </c:pt>
                <c:pt idx="23547">
                  <c:v>-1.1446000000000001</c:v>
                </c:pt>
                <c:pt idx="23548">
                  <c:v>-1.13608</c:v>
                </c:pt>
                <c:pt idx="23549">
                  <c:v>-1.1238900000000001</c:v>
                </c:pt>
                <c:pt idx="23550">
                  <c:v>-1.11263</c:v>
                </c:pt>
                <c:pt idx="23551">
                  <c:v>-1.10812</c:v>
                </c:pt>
                <c:pt idx="23552">
                  <c:v>-1.1057699999999999</c:v>
                </c:pt>
                <c:pt idx="23553">
                  <c:v>-1.1058600000000001</c:v>
                </c:pt>
                <c:pt idx="23554">
                  <c:v>-1.10686</c:v>
                </c:pt>
                <c:pt idx="23555">
                  <c:v>-1.1045</c:v>
                </c:pt>
                <c:pt idx="23556">
                  <c:v>-1.1020399999999999</c:v>
                </c:pt>
                <c:pt idx="23557">
                  <c:v>-1.10002</c:v>
                </c:pt>
                <c:pt idx="23558">
                  <c:v>-1.0969899999999999</c:v>
                </c:pt>
                <c:pt idx="23559">
                  <c:v>-1.09335</c:v>
                </c:pt>
                <c:pt idx="23560">
                  <c:v>-1.09127</c:v>
                </c:pt>
                <c:pt idx="23561">
                  <c:v>-1.0887800000000001</c:v>
                </c:pt>
                <c:pt idx="23562">
                  <c:v>-1.0831999999999999</c:v>
                </c:pt>
                <c:pt idx="23563">
                  <c:v>-1.0827100000000001</c:v>
                </c:pt>
                <c:pt idx="23564">
                  <c:v>-1.08063</c:v>
                </c:pt>
                <c:pt idx="23565">
                  <c:v>-1.07637</c:v>
                </c:pt>
                <c:pt idx="23566">
                  <c:v>-1.07463</c:v>
                </c:pt>
                <c:pt idx="23567">
                  <c:v>-1.0766199999999999</c:v>
                </c:pt>
                <c:pt idx="23568">
                  <c:v>-1.07142</c:v>
                </c:pt>
                <c:pt idx="23569">
                  <c:v>-1.06219</c:v>
                </c:pt>
                <c:pt idx="23570">
                  <c:v>-1.0599099999999999</c:v>
                </c:pt>
                <c:pt idx="23571">
                  <c:v>-1.06186</c:v>
                </c:pt>
                <c:pt idx="23572">
                  <c:v>-1.0619000000000001</c:v>
                </c:pt>
                <c:pt idx="23573">
                  <c:v>-1.0530900000000001</c:v>
                </c:pt>
                <c:pt idx="23574">
                  <c:v>-1.0456099999999999</c:v>
                </c:pt>
                <c:pt idx="23575">
                  <c:v>-1.0440499999999999</c:v>
                </c:pt>
                <c:pt idx="23576">
                  <c:v>-1.0436399999999999</c:v>
                </c:pt>
                <c:pt idx="23577">
                  <c:v>-1.03491</c:v>
                </c:pt>
                <c:pt idx="23578">
                  <c:v>-1.0297400000000001</c:v>
                </c:pt>
                <c:pt idx="23579">
                  <c:v>-1.0259400000000001</c:v>
                </c:pt>
                <c:pt idx="23580">
                  <c:v>-1.01955</c:v>
                </c:pt>
                <c:pt idx="23581">
                  <c:v>-1.00806</c:v>
                </c:pt>
                <c:pt idx="23582">
                  <c:v>-0.99953199999999998</c:v>
                </c:pt>
                <c:pt idx="23583">
                  <c:v>-0.99992300000000001</c:v>
                </c:pt>
                <c:pt idx="23584">
                  <c:v>-1.0033300000000001</c:v>
                </c:pt>
                <c:pt idx="23585">
                  <c:v>-0.99782300000000002</c:v>
                </c:pt>
                <c:pt idx="23586">
                  <c:v>-0.98745700000000003</c:v>
                </c:pt>
                <c:pt idx="23587">
                  <c:v>-0.99149200000000004</c:v>
                </c:pt>
                <c:pt idx="23588">
                  <c:v>-0.99442399999999997</c:v>
                </c:pt>
                <c:pt idx="23589">
                  <c:v>-0.98857200000000001</c:v>
                </c:pt>
                <c:pt idx="23590">
                  <c:v>-0.98181600000000002</c:v>
                </c:pt>
                <c:pt idx="23591">
                  <c:v>-0.98288600000000004</c:v>
                </c:pt>
                <c:pt idx="23592">
                  <c:v>-0.98617500000000002</c:v>
                </c:pt>
                <c:pt idx="23593">
                  <c:v>-0.98193900000000001</c:v>
                </c:pt>
                <c:pt idx="23594">
                  <c:v>-0.982877</c:v>
                </c:pt>
                <c:pt idx="23595">
                  <c:v>-0.98281799999999997</c:v>
                </c:pt>
                <c:pt idx="23596">
                  <c:v>-0.97889199999999998</c:v>
                </c:pt>
                <c:pt idx="23597">
                  <c:v>-0.97051500000000002</c:v>
                </c:pt>
                <c:pt idx="23598">
                  <c:v>-0.95994599999999997</c:v>
                </c:pt>
                <c:pt idx="23599">
                  <c:v>-0.94978499999999999</c:v>
                </c:pt>
                <c:pt idx="23600">
                  <c:v>-0.94510899999999998</c:v>
                </c:pt>
                <c:pt idx="23601">
                  <c:v>-0.940029</c:v>
                </c:pt>
                <c:pt idx="23602">
                  <c:v>-0.93708800000000003</c:v>
                </c:pt>
                <c:pt idx="23603">
                  <c:v>-0.94183600000000001</c:v>
                </c:pt>
                <c:pt idx="23604">
                  <c:v>-0.94363399999999997</c:v>
                </c:pt>
                <c:pt idx="23605">
                  <c:v>-0.95016500000000004</c:v>
                </c:pt>
                <c:pt idx="23606">
                  <c:v>-0.95146299999999995</c:v>
                </c:pt>
                <c:pt idx="23607">
                  <c:v>-0.94256899999999999</c:v>
                </c:pt>
                <c:pt idx="23608">
                  <c:v>-0.93310300000000002</c:v>
                </c:pt>
                <c:pt idx="23609">
                  <c:v>-0.93624099999999999</c:v>
                </c:pt>
                <c:pt idx="23610">
                  <c:v>-0.93826200000000004</c:v>
                </c:pt>
                <c:pt idx="23611">
                  <c:v>-0.93771400000000005</c:v>
                </c:pt>
                <c:pt idx="23612">
                  <c:v>-0.93609900000000001</c:v>
                </c:pt>
                <c:pt idx="23613">
                  <c:v>-0.92776499999999995</c:v>
                </c:pt>
                <c:pt idx="23614">
                  <c:v>-0.91941200000000001</c:v>
                </c:pt>
                <c:pt idx="23615">
                  <c:v>-0.91290700000000002</c:v>
                </c:pt>
                <c:pt idx="23616">
                  <c:v>-0.90825</c:v>
                </c:pt>
                <c:pt idx="23617">
                  <c:v>-0.90258000000000005</c:v>
                </c:pt>
                <c:pt idx="23618">
                  <c:v>-0.89319000000000004</c:v>
                </c:pt>
                <c:pt idx="23619">
                  <c:v>-0.883405</c:v>
                </c:pt>
                <c:pt idx="23620">
                  <c:v>-0.87964900000000001</c:v>
                </c:pt>
                <c:pt idx="23621">
                  <c:v>-0.88486600000000004</c:v>
                </c:pt>
                <c:pt idx="23622">
                  <c:v>-0.88889899999999999</c:v>
                </c:pt>
                <c:pt idx="23623">
                  <c:v>-0.88922100000000004</c:v>
                </c:pt>
                <c:pt idx="23624">
                  <c:v>-0.89348300000000003</c:v>
                </c:pt>
                <c:pt idx="23625">
                  <c:v>-0.89490099999999995</c:v>
                </c:pt>
                <c:pt idx="23626">
                  <c:v>-0.89837400000000001</c:v>
                </c:pt>
                <c:pt idx="23627">
                  <c:v>-0.90340600000000004</c:v>
                </c:pt>
                <c:pt idx="23628">
                  <c:v>-0.90131700000000003</c:v>
                </c:pt>
                <c:pt idx="23629">
                  <c:v>-0.90164100000000003</c:v>
                </c:pt>
                <c:pt idx="23630">
                  <c:v>-0.90482499999999999</c:v>
                </c:pt>
                <c:pt idx="23631">
                  <c:v>-0.91024000000000005</c:v>
                </c:pt>
                <c:pt idx="23632">
                  <c:v>-0.91631700000000005</c:v>
                </c:pt>
                <c:pt idx="23633">
                  <c:v>-0.91572299999999995</c:v>
                </c:pt>
                <c:pt idx="23634">
                  <c:v>-0.91262799999999999</c:v>
                </c:pt>
                <c:pt idx="23635">
                  <c:v>-0.91249899999999995</c:v>
                </c:pt>
                <c:pt idx="23636">
                  <c:v>-0.91061300000000001</c:v>
                </c:pt>
                <c:pt idx="23637">
                  <c:v>-0.90751400000000004</c:v>
                </c:pt>
                <c:pt idx="23638">
                  <c:v>-0.90922800000000004</c:v>
                </c:pt>
                <c:pt idx="23639">
                  <c:v>-0.91536399999999996</c:v>
                </c:pt>
                <c:pt idx="23640">
                  <c:v>-0.922234</c:v>
                </c:pt>
                <c:pt idx="23641">
                  <c:v>-0.91881800000000002</c:v>
                </c:pt>
                <c:pt idx="23642">
                  <c:v>-0.91511200000000004</c:v>
                </c:pt>
                <c:pt idx="23643">
                  <c:v>-0.91209200000000001</c:v>
                </c:pt>
                <c:pt idx="23644">
                  <c:v>-0.909856</c:v>
                </c:pt>
                <c:pt idx="23645">
                  <c:v>-0.91281199999999996</c:v>
                </c:pt>
                <c:pt idx="23646">
                  <c:v>-0.92587600000000003</c:v>
                </c:pt>
                <c:pt idx="23647">
                  <c:v>-0.92496599999999995</c:v>
                </c:pt>
                <c:pt idx="23648">
                  <c:v>-0.92163600000000001</c:v>
                </c:pt>
                <c:pt idx="23649">
                  <c:v>-0.91029199999999999</c:v>
                </c:pt>
                <c:pt idx="23650">
                  <c:v>-0.89935799999999999</c:v>
                </c:pt>
                <c:pt idx="23651">
                  <c:v>-0.889235</c:v>
                </c:pt>
                <c:pt idx="23652">
                  <c:v>-0.88243799999999994</c:v>
                </c:pt>
                <c:pt idx="23653">
                  <c:v>-0.87590900000000005</c:v>
                </c:pt>
                <c:pt idx="23654">
                  <c:v>-0.87251699999999999</c:v>
                </c:pt>
                <c:pt idx="23655">
                  <c:v>-0.87727100000000002</c:v>
                </c:pt>
                <c:pt idx="23656">
                  <c:v>-0.88572399999999996</c:v>
                </c:pt>
                <c:pt idx="23657">
                  <c:v>-0.88897199999999998</c:v>
                </c:pt>
                <c:pt idx="23658">
                  <c:v>-0.89343799999999995</c:v>
                </c:pt>
                <c:pt idx="23659">
                  <c:v>-0.89023399999999997</c:v>
                </c:pt>
                <c:pt idx="23660">
                  <c:v>-0.89112599999999997</c:v>
                </c:pt>
                <c:pt idx="23661">
                  <c:v>-0.88688299999999998</c:v>
                </c:pt>
                <c:pt idx="23662">
                  <c:v>-0.88228399999999996</c:v>
                </c:pt>
                <c:pt idx="23663">
                  <c:v>-0.87626800000000005</c:v>
                </c:pt>
                <c:pt idx="23664">
                  <c:v>-0.87670499999999996</c:v>
                </c:pt>
                <c:pt idx="23665">
                  <c:v>-0.87663400000000002</c:v>
                </c:pt>
                <c:pt idx="23666">
                  <c:v>-0.86907299999999998</c:v>
                </c:pt>
                <c:pt idx="23667">
                  <c:v>-0.87072499999999997</c:v>
                </c:pt>
                <c:pt idx="23668">
                  <c:v>-0.87840399999999996</c:v>
                </c:pt>
                <c:pt idx="23669">
                  <c:v>-0.888405</c:v>
                </c:pt>
                <c:pt idx="23670">
                  <c:v>-0.88934299999999999</c:v>
                </c:pt>
                <c:pt idx="23671">
                  <c:v>-0.88400400000000001</c:v>
                </c:pt>
                <c:pt idx="23672">
                  <c:v>-0.87866599999999995</c:v>
                </c:pt>
                <c:pt idx="23673">
                  <c:v>-0.87926300000000002</c:v>
                </c:pt>
                <c:pt idx="23674">
                  <c:v>-0.87960000000000005</c:v>
                </c:pt>
                <c:pt idx="23675">
                  <c:v>-0.87530799999999997</c:v>
                </c:pt>
                <c:pt idx="23676">
                  <c:v>-0.87196799999999997</c:v>
                </c:pt>
                <c:pt idx="23677">
                  <c:v>-0.87016099999999996</c:v>
                </c:pt>
                <c:pt idx="23678">
                  <c:v>-0.864846</c:v>
                </c:pt>
                <c:pt idx="23679">
                  <c:v>-0.86146100000000003</c:v>
                </c:pt>
                <c:pt idx="23680">
                  <c:v>-0.86022200000000004</c:v>
                </c:pt>
                <c:pt idx="23681">
                  <c:v>-0.86760899999999996</c:v>
                </c:pt>
                <c:pt idx="23682">
                  <c:v>-0.881019</c:v>
                </c:pt>
                <c:pt idx="23683">
                  <c:v>-0.88368500000000005</c:v>
                </c:pt>
                <c:pt idx="23684">
                  <c:v>-0.87142699999999995</c:v>
                </c:pt>
                <c:pt idx="23685">
                  <c:v>-0.85113799999999995</c:v>
                </c:pt>
                <c:pt idx="23686">
                  <c:v>-0.84038199999999996</c:v>
                </c:pt>
                <c:pt idx="23687">
                  <c:v>-0.83796400000000004</c:v>
                </c:pt>
                <c:pt idx="23688">
                  <c:v>-0.83990299999999996</c:v>
                </c:pt>
                <c:pt idx="23689">
                  <c:v>-0.84373299999999996</c:v>
                </c:pt>
                <c:pt idx="23690">
                  <c:v>-0.85214599999999996</c:v>
                </c:pt>
                <c:pt idx="23691">
                  <c:v>-0.858491</c:v>
                </c:pt>
                <c:pt idx="23692">
                  <c:v>-0.85724</c:v>
                </c:pt>
                <c:pt idx="23693">
                  <c:v>-0.86821400000000004</c:v>
                </c:pt>
                <c:pt idx="23694">
                  <c:v>-0.87541400000000003</c:v>
                </c:pt>
                <c:pt idx="23695">
                  <c:v>-0.88031099999999995</c:v>
                </c:pt>
                <c:pt idx="23696">
                  <c:v>-0.88137399999999999</c:v>
                </c:pt>
                <c:pt idx="23697">
                  <c:v>-0.87990299999999999</c:v>
                </c:pt>
                <c:pt idx="23698">
                  <c:v>-0.88524899999999995</c:v>
                </c:pt>
                <c:pt idx="23699">
                  <c:v>-0.89297700000000002</c:v>
                </c:pt>
                <c:pt idx="23700">
                  <c:v>-0.893895</c:v>
                </c:pt>
                <c:pt idx="23701">
                  <c:v>-0.89128600000000002</c:v>
                </c:pt>
                <c:pt idx="23702">
                  <c:v>-0.89318200000000003</c:v>
                </c:pt>
                <c:pt idx="23703">
                  <c:v>-0.893621</c:v>
                </c:pt>
                <c:pt idx="23704">
                  <c:v>-0.89387700000000003</c:v>
                </c:pt>
                <c:pt idx="23705">
                  <c:v>-0.89313299999999995</c:v>
                </c:pt>
                <c:pt idx="23706">
                  <c:v>-0.88819099999999995</c:v>
                </c:pt>
                <c:pt idx="23707">
                  <c:v>-0.88158999999999998</c:v>
                </c:pt>
                <c:pt idx="23708">
                  <c:v>-0.87727200000000005</c:v>
                </c:pt>
                <c:pt idx="23709">
                  <c:v>-0.88186299999999995</c:v>
                </c:pt>
                <c:pt idx="23710">
                  <c:v>-0.89093500000000003</c:v>
                </c:pt>
                <c:pt idx="23711">
                  <c:v>-0.89729599999999998</c:v>
                </c:pt>
                <c:pt idx="23712">
                  <c:v>-0.90234300000000001</c:v>
                </c:pt>
                <c:pt idx="23713">
                  <c:v>-0.90172799999999997</c:v>
                </c:pt>
                <c:pt idx="23714">
                  <c:v>-0.89986299999999997</c:v>
                </c:pt>
                <c:pt idx="23715">
                  <c:v>-0.90674500000000002</c:v>
                </c:pt>
                <c:pt idx="23716">
                  <c:v>-0.91914899999999999</c:v>
                </c:pt>
                <c:pt idx="23717">
                  <c:v>-0.92806500000000003</c:v>
                </c:pt>
                <c:pt idx="23718">
                  <c:v>-0.930122</c:v>
                </c:pt>
                <c:pt idx="23719">
                  <c:v>-0.93332899999999996</c:v>
                </c:pt>
                <c:pt idx="23720">
                  <c:v>-0.93934499999999999</c:v>
                </c:pt>
                <c:pt idx="23721">
                  <c:v>-0.94246799999999997</c:v>
                </c:pt>
                <c:pt idx="23722">
                  <c:v>-0.93896800000000002</c:v>
                </c:pt>
                <c:pt idx="23723">
                  <c:v>-0.93207600000000002</c:v>
                </c:pt>
                <c:pt idx="23724">
                  <c:v>-0.92670399999999997</c:v>
                </c:pt>
                <c:pt idx="23725">
                  <c:v>-0.92527999999999999</c:v>
                </c:pt>
                <c:pt idx="23726">
                  <c:v>-0.92914699999999995</c:v>
                </c:pt>
                <c:pt idx="23727">
                  <c:v>-0.93535599999999997</c:v>
                </c:pt>
                <c:pt idx="23728">
                  <c:v>-0.93879299999999999</c:v>
                </c:pt>
                <c:pt idx="23729">
                  <c:v>-0.94215199999999999</c:v>
                </c:pt>
                <c:pt idx="23730">
                  <c:v>-0.94481000000000004</c:v>
                </c:pt>
                <c:pt idx="23731">
                  <c:v>-0.94297600000000004</c:v>
                </c:pt>
                <c:pt idx="23732">
                  <c:v>-0.94871499999999997</c:v>
                </c:pt>
                <c:pt idx="23733">
                  <c:v>-0.95468900000000001</c:v>
                </c:pt>
                <c:pt idx="23734">
                  <c:v>-0.954044</c:v>
                </c:pt>
                <c:pt idx="23735">
                  <c:v>-0.95645400000000003</c:v>
                </c:pt>
                <c:pt idx="23736">
                  <c:v>-0.95748100000000003</c:v>
                </c:pt>
                <c:pt idx="23737">
                  <c:v>-0.96032200000000001</c:v>
                </c:pt>
                <c:pt idx="23738">
                  <c:v>-0.96482999999999997</c:v>
                </c:pt>
                <c:pt idx="23739">
                  <c:v>-0.96731800000000001</c:v>
                </c:pt>
                <c:pt idx="23740">
                  <c:v>-0.97312399999999999</c:v>
                </c:pt>
                <c:pt idx="23741">
                  <c:v>-0.978468</c:v>
                </c:pt>
                <c:pt idx="23742">
                  <c:v>-0.97635400000000006</c:v>
                </c:pt>
                <c:pt idx="23743">
                  <c:v>-0.97548699999999999</c:v>
                </c:pt>
                <c:pt idx="23744">
                  <c:v>-0.97547200000000001</c:v>
                </c:pt>
                <c:pt idx="23745">
                  <c:v>-0.976746</c:v>
                </c:pt>
                <c:pt idx="23746">
                  <c:v>-0.97520499999999999</c:v>
                </c:pt>
                <c:pt idx="23747">
                  <c:v>-0.97572800000000004</c:v>
                </c:pt>
                <c:pt idx="23748">
                  <c:v>-0.97826999999999997</c:v>
                </c:pt>
                <c:pt idx="23749">
                  <c:v>-0.98333700000000002</c:v>
                </c:pt>
                <c:pt idx="23750">
                  <c:v>-0.98579700000000003</c:v>
                </c:pt>
                <c:pt idx="23751">
                  <c:v>-0.98361900000000002</c:v>
                </c:pt>
                <c:pt idx="23752">
                  <c:v>-0.97819800000000001</c:v>
                </c:pt>
                <c:pt idx="23753">
                  <c:v>-0.97415799999999997</c:v>
                </c:pt>
                <c:pt idx="23754">
                  <c:v>-0.97300799999999998</c:v>
                </c:pt>
                <c:pt idx="23755">
                  <c:v>-0.97655499999999995</c:v>
                </c:pt>
                <c:pt idx="23756">
                  <c:v>-0.98064499999999999</c:v>
                </c:pt>
                <c:pt idx="23757">
                  <c:v>-0.98555099999999995</c:v>
                </c:pt>
                <c:pt idx="23758">
                  <c:v>-0.99047099999999999</c:v>
                </c:pt>
                <c:pt idx="23759">
                  <c:v>-0.98576600000000003</c:v>
                </c:pt>
                <c:pt idx="23760">
                  <c:v>-0.97972899999999996</c:v>
                </c:pt>
                <c:pt idx="23761">
                  <c:v>-0.97918400000000005</c:v>
                </c:pt>
                <c:pt idx="23762">
                  <c:v>-0.97671300000000005</c:v>
                </c:pt>
                <c:pt idx="23763">
                  <c:v>-0.970383</c:v>
                </c:pt>
                <c:pt idx="23764">
                  <c:v>-0.965082</c:v>
                </c:pt>
                <c:pt idx="23765">
                  <c:v>-0.96681099999999998</c:v>
                </c:pt>
                <c:pt idx="23766">
                  <c:v>-0.97021500000000005</c:v>
                </c:pt>
                <c:pt idx="23767">
                  <c:v>-0.97030700000000003</c:v>
                </c:pt>
                <c:pt idx="23768">
                  <c:v>-0.96437200000000001</c:v>
                </c:pt>
                <c:pt idx="23769">
                  <c:v>-0.962557</c:v>
                </c:pt>
                <c:pt idx="23770">
                  <c:v>-0.96032899999999999</c:v>
                </c:pt>
                <c:pt idx="23771">
                  <c:v>-0.96316400000000002</c:v>
                </c:pt>
                <c:pt idx="23772">
                  <c:v>-0.96378900000000001</c:v>
                </c:pt>
                <c:pt idx="23773">
                  <c:v>-0.96365299999999998</c:v>
                </c:pt>
                <c:pt idx="23774">
                  <c:v>-0.962669</c:v>
                </c:pt>
                <c:pt idx="23775">
                  <c:v>-0.96313400000000005</c:v>
                </c:pt>
                <c:pt idx="23776">
                  <c:v>-0.96646900000000002</c:v>
                </c:pt>
                <c:pt idx="23777">
                  <c:v>-0.96812200000000004</c:v>
                </c:pt>
                <c:pt idx="23778">
                  <c:v>-0.96440199999999998</c:v>
                </c:pt>
                <c:pt idx="23779">
                  <c:v>-0.96121800000000002</c:v>
                </c:pt>
                <c:pt idx="23780">
                  <c:v>-0.96038599999999996</c:v>
                </c:pt>
                <c:pt idx="23781">
                  <c:v>-0.97605699999999995</c:v>
                </c:pt>
                <c:pt idx="23782">
                  <c:v>-0.98553800000000003</c:v>
                </c:pt>
                <c:pt idx="23783">
                  <c:v>-0.98491600000000001</c:v>
                </c:pt>
                <c:pt idx="23784">
                  <c:v>-0.98341400000000001</c:v>
                </c:pt>
                <c:pt idx="23785">
                  <c:v>-0.97923899999999997</c:v>
                </c:pt>
                <c:pt idx="23786">
                  <c:v>-0.97159099999999998</c:v>
                </c:pt>
                <c:pt idx="23787">
                  <c:v>-0.97051699999999996</c:v>
                </c:pt>
                <c:pt idx="23788">
                  <c:v>-0.97776399999999997</c:v>
                </c:pt>
                <c:pt idx="23789">
                  <c:v>-0.98746900000000004</c:v>
                </c:pt>
                <c:pt idx="23790">
                  <c:v>-0.992147</c:v>
                </c:pt>
                <c:pt idx="23791">
                  <c:v>-0.99623300000000004</c:v>
                </c:pt>
                <c:pt idx="23792">
                  <c:v>-0.99827500000000002</c:v>
                </c:pt>
                <c:pt idx="23793">
                  <c:v>-1.0033300000000001</c:v>
                </c:pt>
                <c:pt idx="23794">
                  <c:v>-1.0079199999999999</c:v>
                </c:pt>
                <c:pt idx="23795">
                  <c:v>-1.01658</c:v>
                </c:pt>
                <c:pt idx="23796">
                  <c:v>-1.02565</c:v>
                </c:pt>
                <c:pt idx="23797">
                  <c:v>-1.03067</c:v>
                </c:pt>
                <c:pt idx="23798">
                  <c:v>-1.0324800000000001</c:v>
                </c:pt>
                <c:pt idx="23799">
                  <c:v>-1.0261899999999999</c:v>
                </c:pt>
                <c:pt idx="23800">
                  <c:v>-1.0194399999999999</c:v>
                </c:pt>
                <c:pt idx="23801">
                  <c:v>-1.0188900000000001</c:v>
                </c:pt>
                <c:pt idx="23802">
                  <c:v>-1.02033</c:v>
                </c:pt>
                <c:pt idx="23803">
                  <c:v>-1.0227299999999999</c:v>
                </c:pt>
                <c:pt idx="23804">
                  <c:v>-1.0343500000000001</c:v>
                </c:pt>
                <c:pt idx="23805">
                  <c:v>-1.03593</c:v>
                </c:pt>
                <c:pt idx="23806">
                  <c:v>-1.0317099999999999</c:v>
                </c:pt>
                <c:pt idx="23807">
                  <c:v>-1.02197</c:v>
                </c:pt>
                <c:pt idx="23808">
                  <c:v>-1.01437</c:v>
                </c:pt>
                <c:pt idx="23809">
                  <c:v>-1.0117400000000001</c:v>
                </c:pt>
                <c:pt idx="23810">
                  <c:v>-1.0160400000000001</c:v>
                </c:pt>
                <c:pt idx="23811">
                  <c:v>-1.0175000000000001</c:v>
                </c:pt>
                <c:pt idx="23812">
                  <c:v>-1.0192600000000001</c:v>
                </c:pt>
                <c:pt idx="23813">
                  <c:v>-1.01562</c:v>
                </c:pt>
                <c:pt idx="23814">
                  <c:v>-1.01037</c:v>
                </c:pt>
                <c:pt idx="23815">
                  <c:v>-1.0099800000000001</c:v>
                </c:pt>
                <c:pt idx="23816">
                  <c:v>-1.01369</c:v>
                </c:pt>
                <c:pt idx="23817">
                  <c:v>-1.0226</c:v>
                </c:pt>
                <c:pt idx="23818">
                  <c:v>-1.0216099999999999</c:v>
                </c:pt>
                <c:pt idx="23819">
                  <c:v>-1.01631</c:v>
                </c:pt>
                <c:pt idx="23820">
                  <c:v>-1.0124599999999999</c:v>
                </c:pt>
                <c:pt idx="23821">
                  <c:v>-1.0132399999999999</c:v>
                </c:pt>
                <c:pt idx="23822">
                  <c:v>-1.0078800000000001</c:v>
                </c:pt>
                <c:pt idx="23823">
                  <c:v>-0.99840600000000002</c:v>
                </c:pt>
                <c:pt idx="23824">
                  <c:v>-0.99037500000000001</c:v>
                </c:pt>
                <c:pt idx="23825">
                  <c:v>-0.98409100000000005</c:v>
                </c:pt>
                <c:pt idx="23826">
                  <c:v>-0.98607800000000001</c:v>
                </c:pt>
                <c:pt idx="23827">
                  <c:v>-0.99252600000000002</c:v>
                </c:pt>
                <c:pt idx="23828">
                  <c:v>-0.99692000000000003</c:v>
                </c:pt>
                <c:pt idx="23829">
                  <c:v>-0.99581299999999995</c:v>
                </c:pt>
                <c:pt idx="23830">
                  <c:v>-0.99560400000000004</c:v>
                </c:pt>
                <c:pt idx="23831">
                  <c:v>-1.0011300000000001</c:v>
                </c:pt>
                <c:pt idx="23832">
                  <c:v>-1.01132</c:v>
                </c:pt>
                <c:pt idx="23833">
                  <c:v>-1.01905</c:v>
                </c:pt>
                <c:pt idx="23834">
                  <c:v>-1.02067</c:v>
                </c:pt>
                <c:pt idx="23835">
                  <c:v>-1.0238100000000001</c:v>
                </c:pt>
                <c:pt idx="23836">
                  <c:v>-1.0243599999999999</c:v>
                </c:pt>
                <c:pt idx="23837">
                  <c:v>-1.0250300000000001</c:v>
                </c:pt>
                <c:pt idx="23838">
                  <c:v>-1.0243100000000001</c:v>
                </c:pt>
                <c:pt idx="23839">
                  <c:v>-1.02322</c:v>
                </c:pt>
                <c:pt idx="23840">
                  <c:v>-1.022</c:v>
                </c:pt>
                <c:pt idx="23841">
                  <c:v>-1.02363</c:v>
                </c:pt>
                <c:pt idx="23842">
                  <c:v>-1.02763</c:v>
                </c:pt>
                <c:pt idx="23843">
                  <c:v>-1.0298099999999999</c:v>
                </c:pt>
                <c:pt idx="23844">
                  <c:v>-1.0272300000000001</c:v>
                </c:pt>
                <c:pt idx="23845">
                  <c:v>-1.0215000000000001</c:v>
                </c:pt>
                <c:pt idx="23846">
                  <c:v>-1.0213699999999999</c:v>
                </c:pt>
                <c:pt idx="23847">
                  <c:v>-1.0241499999999999</c:v>
                </c:pt>
                <c:pt idx="23848">
                  <c:v>-1.03281</c:v>
                </c:pt>
                <c:pt idx="23849">
                  <c:v>-1.0390600000000001</c:v>
                </c:pt>
                <c:pt idx="23850">
                  <c:v>-1.0416099999999999</c:v>
                </c:pt>
                <c:pt idx="23851">
                  <c:v>-1.0448900000000001</c:v>
                </c:pt>
                <c:pt idx="23852">
                  <c:v>-1.04542</c:v>
                </c:pt>
                <c:pt idx="23853">
                  <c:v>-1.03704</c:v>
                </c:pt>
                <c:pt idx="23854">
                  <c:v>-1.03163</c:v>
                </c:pt>
                <c:pt idx="23855">
                  <c:v>-1.0389900000000001</c:v>
                </c:pt>
                <c:pt idx="23856">
                  <c:v>-1.04653</c:v>
                </c:pt>
                <c:pt idx="23857">
                  <c:v>-1.0483499999999999</c:v>
                </c:pt>
                <c:pt idx="23858">
                  <c:v>-1.0415399999999999</c:v>
                </c:pt>
                <c:pt idx="23859">
                  <c:v>-1.04027</c:v>
                </c:pt>
                <c:pt idx="23860">
                  <c:v>-1.0407</c:v>
                </c:pt>
                <c:pt idx="23861">
                  <c:v>-1.04315</c:v>
                </c:pt>
                <c:pt idx="23862">
                  <c:v>-1.0393600000000001</c:v>
                </c:pt>
                <c:pt idx="23863">
                  <c:v>-1.0375099999999999</c:v>
                </c:pt>
                <c:pt idx="23864">
                  <c:v>-1.0340400000000001</c:v>
                </c:pt>
                <c:pt idx="23865">
                  <c:v>-1.0416700000000001</c:v>
                </c:pt>
                <c:pt idx="23866">
                  <c:v>-1.0478700000000001</c:v>
                </c:pt>
                <c:pt idx="23867">
                  <c:v>-1.05203</c:v>
                </c:pt>
                <c:pt idx="23868">
                  <c:v>-1.0401100000000001</c:v>
                </c:pt>
                <c:pt idx="23869">
                  <c:v>-1.02932</c:v>
                </c:pt>
                <c:pt idx="23870">
                  <c:v>-1.0299</c:v>
                </c:pt>
                <c:pt idx="23871">
                  <c:v>-1.0285899999999999</c:v>
                </c:pt>
                <c:pt idx="23872">
                  <c:v>-1.0274399999999999</c:v>
                </c:pt>
                <c:pt idx="23873">
                  <c:v>-1.0285899999999999</c:v>
                </c:pt>
                <c:pt idx="23874">
                  <c:v>-1.0289299999999999</c:v>
                </c:pt>
                <c:pt idx="23875">
                  <c:v>-1.02867</c:v>
                </c:pt>
                <c:pt idx="23876">
                  <c:v>-1.02871</c:v>
                </c:pt>
                <c:pt idx="23877">
                  <c:v>-1.0294099999999999</c:v>
                </c:pt>
                <c:pt idx="23878">
                  <c:v>-1.0177700000000001</c:v>
                </c:pt>
                <c:pt idx="23879">
                  <c:v>-1.0052300000000001</c:v>
                </c:pt>
                <c:pt idx="23880">
                  <c:v>-1.0074799999999999</c:v>
                </c:pt>
                <c:pt idx="23881">
                  <c:v>-1.01291</c:v>
                </c:pt>
                <c:pt idx="23882">
                  <c:v>-1.0288200000000001</c:v>
                </c:pt>
                <c:pt idx="23883">
                  <c:v>-1.02746</c:v>
                </c:pt>
                <c:pt idx="23884">
                  <c:v>-1.02257</c:v>
                </c:pt>
                <c:pt idx="23885">
                  <c:v>-1.02173</c:v>
                </c:pt>
                <c:pt idx="23886">
                  <c:v>-1.02345</c:v>
                </c:pt>
                <c:pt idx="23887">
                  <c:v>-1.02467</c:v>
                </c:pt>
                <c:pt idx="23888">
                  <c:v>-1.02536</c:v>
                </c:pt>
                <c:pt idx="23889">
                  <c:v>-1.0235700000000001</c:v>
                </c:pt>
                <c:pt idx="23890">
                  <c:v>-1.0243100000000001</c:v>
                </c:pt>
                <c:pt idx="23891">
                  <c:v>-1.02176</c:v>
                </c:pt>
                <c:pt idx="23892">
                  <c:v>-1.0106200000000001</c:v>
                </c:pt>
                <c:pt idx="23893">
                  <c:v>-0.99912199999999995</c:v>
                </c:pt>
                <c:pt idx="23894">
                  <c:v>-0.99930300000000005</c:v>
                </c:pt>
                <c:pt idx="23895">
                  <c:v>-1.00308</c:v>
                </c:pt>
                <c:pt idx="23896">
                  <c:v>-1.0048999999999999</c:v>
                </c:pt>
                <c:pt idx="23897">
                  <c:v>-1.00169</c:v>
                </c:pt>
                <c:pt idx="23898">
                  <c:v>-1.00353</c:v>
                </c:pt>
                <c:pt idx="23899">
                  <c:v>-1.00251</c:v>
                </c:pt>
                <c:pt idx="23900">
                  <c:v>-1.00126</c:v>
                </c:pt>
                <c:pt idx="23901">
                  <c:v>-0.99853599999999998</c:v>
                </c:pt>
                <c:pt idx="23902">
                  <c:v>-0.99301300000000003</c:v>
                </c:pt>
                <c:pt idx="23903">
                  <c:v>-0.99078100000000002</c:v>
                </c:pt>
                <c:pt idx="23904">
                  <c:v>-0.98133800000000004</c:v>
                </c:pt>
                <c:pt idx="23905">
                  <c:v>-0.97890699999999997</c:v>
                </c:pt>
                <c:pt idx="23906">
                  <c:v>-0.97739699999999996</c:v>
                </c:pt>
                <c:pt idx="23907">
                  <c:v>-0.97017699999999996</c:v>
                </c:pt>
                <c:pt idx="23908">
                  <c:v>-0.96954700000000005</c:v>
                </c:pt>
                <c:pt idx="23909">
                  <c:v>-0.96882800000000002</c:v>
                </c:pt>
                <c:pt idx="23910">
                  <c:v>-0.96622300000000005</c:v>
                </c:pt>
                <c:pt idx="23911">
                  <c:v>-0.96651900000000002</c:v>
                </c:pt>
                <c:pt idx="23912">
                  <c:v>-0.96871799999999997</c:v>
                </c:pt>
                <c:pt idx="23913">
                  <c:v>-0.97436400000000001</c:v>
                </c:pt>
                <c:pt idx="23914">
                  <c:v>-0.96987500000000004</c:v>
                </c:pt>
                <c:pt idx="23915">
                  <c:v>-0.96992100000000003</c:v>
                </c:pt>
                <c:pt idx="23916">
                  <c:v>-0.96970800000000001</c:v>
                </c:pt>
                <c:pt idx="23917">
                  <c:v>-0.98175100000000004</c:v>
                </c:pt>
                <c:pt idx="23918">
                  <c:v>-0.982819</c:v>
                </c:pt>
                <c:pt idx="23919">
                  <c:v>-0.97418199999999999</c:v>
                </c:pt>
                <c:pt idx="23920">
                  <c:v>-0.96356399999999998</c:v>
                </c:pt>
                <c:pt idx="23921">
                  <c:v>-0.96098700000000004</c:v>
                </c:pt>
                <c:pt idx="23922">
                  <c:v>-0.958735</c:v>
                </c:pt>
                <c:pt idx="23923">
                  <c:v>-0.95056700000000005</c:v>
                </c:pt>
                <c:pt idx="23924">
                  <c:v>-0.94712499999999999</c:v>
                </c:pt>
                <c:pt idx="23925">
                  <c:v>-0.95081700000000002</c:v>
                </c:pt>
                <c:pt idx="23926">
                  <c:v>-0.95652300000000001</c:v>
                </c:pt>
                <c:pt idx="23927">
                  <c:v>-0.96096400000000004</c:v>
                </c:pt>
                <c:pt idx="23928">
                  <c:v>-0.96123000000000003</c:v>
                </c:pt>
                <c:pt idx="23929">
                  <c:v>-0.95588300000000004</c:v>
                </c:pt>
                <c:pt idx="23930">
                  <c:v>-0.95644899999999999</c:v>
                </c:pt>
                <c:pt idx="23931">
                  <c:v>-0.95904599999999995</c:v>
                </c:pt>
                <c:pt idx="23932">
                  <c:v>-0.95419799999999999</c:v>
                </c:pt>
                <c:pt idx="23933">
                  <c:v>-0.94954499999999997</c:v>
                </c:pt>
                <c:pt idx="23934">
                  <c:v>-0.95548</c:v>
                </c:pt>
                <c:pt idx="23935">
                  <c:v>-0.96152499999999996</c:v>
                </c:pt>
                <c:pt idx="23936">
                  <c:v>-0.96004</c:v>
                </c:pt>
                <c:pt idx="23937">
                  <c:v>-0.94758200000000004</c:v>
                </c:pt>
                <c:pt idx="23938">
                  <c:v>-0.94577800000000001</c:v>
                </c:pt>
                <c:pt idx="23939">
                  <c:v>-0.94519799999999998</c:v>
                </c:pt>
                <c:pt idx="23940">
                  <c:v>-0.94409799999999999</c:v>
                </c:pt>
                <c:pt idx="23941">
                  <c:v>-0.93837999999999999</c:v>
                </c:pt>
                <c:pt idx="23942">
                  <c:v>-0.93834499999999998</c:v>
                </c:pt>
                <c:pt idx="23943">
                  <c:v>-0.94457199999999997</c:v>
                </c:pt>
                <c:pt idx="23944">
                  <c:v>-0.94326399999999999</c:v>
                </c:pt>
                <c:pt idx="23945">
                  <c:v>-0.94129399999999996</c:v>
                </c:pt>
                <c:pt idx="23946">
                  <c:v>-0.936948</c:v>
                </c:pt>
                <c:pt idx="23947">
                  <c:v>-0.934585</c:v>
                </c:pt>
                <c:pt idx="23948">
                  <c:v>-0.93787200000000004</c:v>
                </c:pt>
                <c:pt idx="23949">
                  <c:v>-0.93495600000000001</c:v>
                </c:pt>
                <c:pt idx="23950">
                  <c:v>-0.92811399999999999</c:v>
                </c:pt>
                <c:pt idx="23951">
                  <c:v>-0.92475799999999997</c:v>
                </c:pt>
                <c:pt idx="23952">
                  <c:v>-0.92513199999999995</c:v>
                </c:pt>
                <c:pt idx="23953">
                  <c:v>-0.92682900000000001</c:v>
                </c:pt>
                <c:pt idx="23954">
                  <c:v>-0.92718400000000001</c:v>
                </c:pt>
                <c:pt idx="23955">
                  <c:v>-0.92704900000000001</c:v>
                </c:pt>
                <c:pt idx="23956">
                  <c:v>-0.92505199999999999</c:v>
                </c:pt>
                <c:pt idx="23957">
                  <c:v>-0.91722700000000001</c:v>
                </c:pt>
                <c:pt idx="23958">
                  <c:v>-0.909053</c:v>
                </c:pt>
                <c:pt idx="23959">
                  <c:v>-0.89959</c:v>
                </c:pt>
                <c:pt idx="23960">
                  <c:v>-0.89136400000000005</c:v>
                </c:pt>
                <c:pt idx="23961">
                  <c:v>-0.88078299999999998</c:v>
                </c:pt>
                <c:pt idx="23962">
                  <c:v>-0.87335600000000002</c:v>
                </c:pt>
                <c:pt idx="23963">
                  <c:v>-0.86727900000000002</c:v>
                </c:pt>
                <c:pt idx="23964">
                  <c:v>-0.86662600000000001</c:v>
                </c:pt>
                <c:pt idx="23965">
                  <c:v>-0.86826800000000004</c:v>
                </c:pt>
                <c:pt idx="23966">
                  <c:v>-0.86557700000000004</c:v>
                </c:pt>
                <c:pt idx="23967">
                  <c:v>-0.85436800000000002</c:v>
                </c:pt>
                <c:pt idx="23968">
                  <c:v>-0.84056200000000003</c:v>
                </c:pt>
                <c:pt idx="23969">
                  <c:v>-0.83677599999999996</c:v>
                </c:pt>
                <c:pt idx="23970">
                  <c:v>-0.835283</c:v>
                </c:pt>
                <c:pt idx="23971">
                  <c:v>-0.82739300000000005</c:v>
                </c:pt>
                <c:pt idx="23972">
                  <c:v>-0.82188899999999998</c:v>
                </c:pt>
                <c:pt idx="23973">
                  <c:v>-0.823102</c:v>
                </c:pt>
                <c:pt idx="23974">
                  <c:v>-0.82252800000000004</c:v>
                </c:pt>
                <c:pt idx="23975">
                  <c:v>-0.82663600000000004</c:v>
                </c:pt>
                <c:pt idx="23976">
                  <c:v>-0.82551300000000005</c:v>
                </c:pt>
                <c:pt idx="23977">
                  <c:v>-0.82472500000000004</c:v>
                </c:pt>
                <c:pt idx="23978">
                  <c:v>-0.82524500000000001</c:v>
                </c:pt>
                <c:pt idx="23979">
                  <c:v>-0.82206299999999999</c:v>
                </c:pt>
                <c:pt idx="23980">
                  <c:v>-0.81522499999999998</c:v>
                </c:pt>
                <c:pt idx="23981">
                  <c:v>-0.80669000000000002</c:v>
                </c:pt>
                <c:pt idx="23982">
                  <c:v>-0.79647699999999999</c:v>
                </c:pt>
                <c:pt idx="23983">
                  <c:v>-0.78633500000000001</c:v>
                </c:pt>
                <c:pt idx="23984">
                  <c:v>-0.78239099999999995</c:v>
                </c:pt>
                <c:pt idx="23985">
                  <c:v>-0.78147100000000003</c:v>
                </c:pt>
                <c:pt idx="23986">
                  <c:v>-0.77698900000000004</c:v>
                </c:pt>
                <c:pt idx="23987">
                  <c:v>-0.76705999999999996</c:v>
                </c:pt>
                <c:pt idx="23988">
                  <c:v>-0.75048899999999996</c:v>
                </c:pt>
                <c:pt idx="23989">
                  <c:v>-0.74007100000000003</c:v>
                </c:pt>
                <c:pt idx="23990">
                  <c:v>-0.74112299999999998</c:v>
                </c:pt>
                <c:pt idx="23991">
                  <c:v>-0.74639999999999995</c:v>
                </c:pt>
                <c:pt idx="23992">
                  <c:v>-0.74252200000000002</c:v>
                </c:pt>
                <c:pt idx="23993">
                  <c:v>-0.73499300000000001</c:v>
                </c:pt>
                <c:pt idx="23994">
                  <c:v>-0.72496899999999997</c:v>
                </c:pt>
                <c:pt idx="23995">
                  <c:v>-0.72587599999999997</c:v>
                </c:pt>
                <c:pt idx="23996">
                  <c:v>-0.72301800000000005</c:v>
                </c:pt>
                <c:pt idx="23997">
                  <c:v>-0.70991499999999996</c:v>
                </c:pt>
                <c:pt idx="23998">
                  <c:v>-0.69234499999999999</c:v>
                </c:pt>
                <c:pt idx="23999">
                  <c:v>-0.68174599999999996</c:v>
                </c:pt>
                <c:pt idx="24000">
                  <c:v>-0.67736399999999997</c:v>
                </c:pt>
                <c:pt idx="24001">
                  <c:v>-0.671933</c:v>
                </c:pt>
                <c:pt idx="24002">
                  <c:v>-0.66829099999999997</c:v>
                </c:pt>
                <c:pt idx="24003">
                  <c:v>-0.66448499999999999</c:v>
                </c:pt>
                <c:pt idx="24004">
                  <c:v>-0.65459299999999998</c:v>
                </c:pt>
                <c:pt idx="24005">
                  <c:v>-0.64727000000000001</c:v>
                </c:pt>
                <c:pt idx="24006">
                  <c:v>-0.63986500000000002</c:v>
                </c:pt>
                <c:pt idx="24007">
                  <c:v>-0.64133099999999998</c:v>
                </c:pt>
                <c:pt idx="24008">
                  <c:v>-0.64492400000000005</c:v>
                </c:pt>
                <c:pt idx="24009">
                  <c:v>-0.64619199999999999</c:v>
                </c:pt>
                <c:pt idx="24010">
                  <c:v>-0.63710800000000001</c:v>
                </c:pt>
                <c:pt idx="24011">
                  <c:v>-0.615205</c:v>
                </c:pt>
                <c:pt idx="24012">
                  <c:v>-0.61110299999999995</c:v>
                </c:pt>
                <c:pt idx="24013">
                  <c:v>-0.60921899999999996</c:v>
                </c:pt>
                <c:pt idx="24014">
                  <c:v>-0.60758800000000002</c:v>
                </c:pt>
                <c:pt idx="24015">
                  <c:v>-0.60843899999999995</c:v>
                </c:pt>
                <c:pt idx="24016">
                  <c:v>-0.61297100000000004</c:v>
                </c:pt>
                <c:pt idx="24017">
                  <c:v>-0.61690900000000004</c:v>
                </c:pt>
                <c:pt idx="24018">
                  <c:v>-0.61811099999999997</c:v>
                </c:pt>
                <c:pt idx="24019">
                  <c:v>-0.61435600000000001</c:v>
                </c:pt>
                <c:pt idx="24020">
                  <c:v>-0.60597000000000001</c:v>
                </c:pt>
                <c:pt idx="24021">
                  <c:v>-0.60009199999999996</c:v>
                </c:pt>
                <c:pt idx="24022">
                  <c:v>-0.595441</c:v>
                </c:pt>
                <c:pt idx="24023">
                  <c:v>-0.59116599999999997</c:v>
                </c:pt>
                <c:pt idx="24024">
                  <c:v>-0.58702200000000004</c:v>
                </c:pt>
                <c:pt idx="24025">
                  <c:v>-0.58154399999999995</c:v>
                </c:pt>
                <c:pt idx="24026">
                  <c:v>-0.57345500000000005</c:v>
                </c:pt>
                <c:pt idx="24027">
                  <c:v>-0.57447700000000002</c:v>
                </c:pt>
                <c:pt idx="24028">
                  <c:v>-0.57627899999999999</c:v>
                </c:pt>
                <c:pt idx="24029">
                  <c:v>-0.57888700000000004</c:v>
                </c:pt>
                <c:pt idx="24030">
                  <c:v>-0.57730300000000001</c:v>
                </c:pt>
                <c:pt idx="24031">
                  <c:v>-0.57081499999999996</c:v>
                </c:pt>
                <c:pt idx="24032">
                  <c:v>-0.56016500000000002</c:v>
                </c:pt>
                <c:pt idx="24033">
                  <c:v>-0.54015400000000002</c:v>
                </c:pt>
                <c:pt idx="24034">
                  <c:v>-0.53091600000000005</c:v>
                </c:pt>
                <c:pt idx="24035">
                  <c:v>-0.52384500000000001</c:v>
                </c:pt>
                <c:pt idx="24036">
                  <c:v>-0.51927299999999998</c:v>
                </c:pt>
                <c:pt idx="24037">
                  <c:v>-0.51434800000000003</c:v>
                </c:pt>
                <c:pt idx="24038">
                  <c:v>-0.51140799999999997</c:v>
                </c:pt>
                <c:pt idx="24039">
                  <c:v>-0.51639500000000005</c:v>
                </c:pt>
                <c:pt idx="24040">
                  <c:v>-0.51562300000000005</c:v>
                </c:pt>
                <c:pt idx="24041">
                  <c:v>-0.50883800000000001</c:v>
                </c:pt>
                <c:pt idx="24042">
                  <c:v>-0.50721499999999997</c:v>
                </c:pt>
                <c:pt idx="24043">
                  <c:v>-0.51291799999999999</c:v>
                </c:pt>
                <c:pt idx="24044">
                  <c:v>-0.52613299999999996</c:v>
                </c:pt>
                <c:pt idx="24045">
                  <c:v>-0.53265899999999999</c:v>
                </c:pt>
                <c:pt idx="24046">
                  <c:v>-0.53715800000000002</c:v>
                </c:pt>
                <c:pt idx="24047">
                  <c:v>-0.54599500000000001</c:v>
                </c:pt>
                <c:pt idx="24048">
                  <c:v>-0.55373300000000003</c:v>
                </c:pt>
                <c:pt idx="24049">
                  <c:v>-0.56290499999999999</c:v>
                </c:pt>
                <c:pt idx="24050">
                  <c:v>-0.572573</c:v>
                </c:pt>
                <c:pt idx="24051">
                  <c:v>-0.58687500000000004</c:v>
                </c:pt>
                <c:pt idx="24052">
                  <c:v>-0.58724200000000004</c:v>
                </c:pt>
                <c:pt idx="24053">
                  <c:v>-0.58596800000000004</c:v>
                </c:pt>
                <c:pt idx="24054">
                  <c:v>-0.59409900000000004</c:v>
                </c:pt>
                <c:pt idx="24055">
                  <c:v>-0.60210600000000003</c:v>
                </c:pt>
                <c:pt idx="24056">
                  <c:v>-0.60614699999999999</c:v>
                </c:pt>
                <c:pt idx="24057">
                  <c:v>-0.60836199999999996</c:v>
                </c:pt>
                <c:pt idx="24058">
                  <c:v>-0.61118099999999997</c:v>
                </c:pt>
                <c:pt idx="24059">
                  <c:v>-0.60404899999999995</c:v>
                </c:pt>
                <c:pt idx="24060">
                  <c:v>-0.54311799999999999</c:v>
                </c:pt>
                <c:pt idx="24061">
                  <c:v>-0.49807099999999999</c:v>
                </c:pt>
                <c:pt idx="24062">
                  <c:v>-0.76607700000000001</c:v>
                </c:pt>
                <c:pt idx="24063">
                  <c:v>-1.14608</c:v>
                </c:pt>
                <c:pt idx="24064">
                  <c:v>-0.95293799999999995</c:v>
                </c:pt>
                <c:pt idx="24065">
                  <c:v>-0.62191799999999997</c:v>
                </c:pt>
                <c:pt idx="24066">
                  <c:v>-0.53688599999999997</c:v>
                </c:pt>
                <c:pt idx="24067">
                  <c:v>-0.51563000000000003</c:v>
                </c:pt>
                <c:pt idx="24068">
                  <c:v>-0.48397800000000002</c:v>
                </c:pt>
                <c:pt idx="24069">
                  <c:v>-0.46540500000000001</c:v>
                </c:pt>
                <c:pt idx="24070">
                  <c:v>-0.46366299999999999</c:v>
                </c:pt>
                <c:pt idx="24071">
                  <c:v>-0.47233599999999998</c:v>
                </c:pt>
                <c:pt idx="24072">
                  <c:v>-0.48497099999999999</c:v>
                </c:pt>
                <c:pt idx="24073">
                  <c:v>-0.50354200000000005</c:v>
                </c:pt>
                <c:pt idx="24074">
                  <c:v>-0.52707999999999999</c:v>
                </c:pt>
                <c:pt idx="24075">
                  <c:v>-0.55049599999999999</c:v>
                </c:pt>
                <c:pt idx="24076">
                  <c:v>-0.556925</c:v>
                </c:pt>
                <c:pt idx="24077">
                  <c:v>-0.56606500000000004</c:v>
                </c:pt>
                <c:pt idx="24078">
                  <c:v>-0.57095600000000002</c:v>
                </c:pt>
                <c:pt idx="24079">
                  <c:v>-0.57474199999999998</c:v>
                </c:pt>
                <c:pt idx="24080">
                  <c:v>-0.57262000000000002</c:v>
                </c:pt>
                <c:pt idx="24081">
                  <c:v>-0.55810000000000004</c:v>
                </c:pt>
                <c:pt idx="24082">
                  <c:v>-0.55246399999999996</c:v>
                </c:pt>
                <c:pt idx="24083">
                  <c:v>-0.56373899999999999</c:v>
                </c:pt>
                <c:pt idx="24084">
                  <c:v>-0.62758000000000003</c:v>
                </c:pt>
                <c:pt idx="24085">
                  <c:v>-0.85728099999999996</c:v>
                </c:pt>
                <c:pt idx="24086">
                  <c:v>-1.1202000000000001</c:v>
                </c:pt>
                <c:pt idx="24087">
                  <c:v>-1.0184599999999999</c:v>
                </c:pt>
                <c:pt idx="24088">
                  <c:v>-0.77077399999999996</c:v>
                </c:pt>
                <c:pt idx="24089">
                  <c:v>-0.68188499999999996</c:v>
                </c:pt>
                <c:pt idx="24090">
                  <c:v>-0.61621599999999999</c:v>
                </c:pt>
                <c:pt idx="24091">
                  <c:v>-0.52579100000000001</c:v>
                </c:pt>
                <c:pt idx="24092">
                  <c:v>-0.443855</c:v>
                </c:pt>
                <c:pt idx="24093">
                  <c:v>-0.40210499999999999</c:v>
                </c:pt>
                <c:pt idx="24094">
                  <c:v>-0.378778</c:v>
                </c:pt>
                <c:pt idx="24095">
                  <c:v>-0.36553099999999999</c:v>
                </c:pt>
                <c:pt idx="24096">
                  <c:v>-0.35572999999999999</c:v>
                </c:pt>
                <c:pt idx="24097">
                  <c:v>-0.34710200000000002</c:v>
                </c:pt>
                <c:pt idx="24098">
                  <c:v>-0.34216000000000002</c:v>
                </c:pt>
                <c:pt idx="24099">
                  <c:v>-0.339808</c:v>
                </c:pt>
                <c:pt idx="24100">
                  <c:v>-0.33205299999999999</c:v>
                </c:pt>
                <c:pt idx="24101">
                  <c:v>-0.32714199999999999</c:v>
                </c:pt>
                <c:pt idx="24102">
                  <c:v>-0.32666800000000001</c:v>
                </c:pt>
                <c:pt idx="24103">
                  <c:v>-0.32395800000000002</c:v>
                </c:pt>
                <c:pt idx="24104">
                  <c:v>-0.31059999999999999</c:v>
                </c:pt>
                <c:pt idx="24105">
                  <c:v>-0.293549</c:v>
                </c:pt>
                <c:pt idx="24106">
                  <c:v>-0.283414</c:v>
                </c:pt>
                <c:pt idx="24107">
                  <c:v>-0.27655000000000002</c:v>
                </c:pt>
                <c:pt idx="24108">
                  <c:v>-0.27099400000000001</c:v>
                </c:pt>
                <c:pt idx="24109">
                  <c:v>-0.26987899999999998</c:v>
                </c:pt>
                <c:pt idx="24110">
                  <c:v>-0.26966400000000001</c:v>
                </c:pt>
                <c:pt idx="24111">
                  <c:v>-0.26773599999999997</c:v>
                </c:pt>
                <c:pt idx="24112">
                  <c:v>-0.27517399999999997</c:v>
                </c:pt>
                <c:pt idx="24113">
                  <c:v>-0.28537899999999999</c:v>
                </c:pt>
                <c:pt idx="24114">
                  <c:v>-0.30221500000000001</c:v>
                </c:pt>
                <c:pt idx="24115">
                  <c:v>-0.324158</c:v>
                </c:pt>
                <c:pt idx="24116">
                  <c:v>-0.32957700000000001</c:v>
                </c:pt>
                <c:pt idx="24117">
                  <c:v>-0.322297</c:v>
                </c:pt>
                <c:pt idx="24118">
                  <c:v>-0.31376100000000001</c:v>
                </c:pt>
                <c:pt idx="24119">
                  <c:v>-0.309867</c:v>
                </c:pt>
                <c:pt idx="24120">
                  <c:v>-0.31184099999999998</c:v>
                </c:pt>
                <c:pt idx="24121">
                  <c:v>-0.31326300000000001</c:v>
                </c:pt>
                <c:pt idx="24122">
                  <c:v>-0.31152800000000003</c:v>
                </c:pt>
                <c:pt idx="24123">
                  <c:v>-0.308952</c:v>
                </c:pt>
                <c:pt idx="24124">
                  <c:v>-0.30693399999999998</c:v>
                </c:pt>
                <c:pt idx="24125">
                  <c:v>-0.32441199999999998</c:v>
                </c:pt>
                <c:pt idx="24126">
                  <c:v>-0.33971600000000002</c:v>
                </c:pt>
                <c:pt idx="24127">
                  <c:v>-0.34447499999999998</c:v>
                </c:pt>
                <c:pt idx="24128">
                  <c:v>-0.34570200000000001</c:v>
                </c:pt>
                <c:pt idx="24129">
                  <c:v>-0.34634999999999999</c:v>
                </c:pt>
                <c:pt idx="24130">
                  <c:v>-0.35193200000000002</c:v>
                </c:pt>
                <c:pt idx="24131">
                  <c:v>-0.35161399999999998</c:v>
                </c:pt>
                <c:pt idx="24132">
                  <c:v>-0.346107</c:v>
                </c:pt>
                <c:pt idx="24133">
                  <c:v>-0.342557</c:v>
                </c:pt>
                <c:pt idx="24134">
                  <c:v>-0.34720800000000002</c:v>
                </c:pt>
                <c:pt idx="24135">
                  <c:v>-0.358601</c:v>
                </c:pt>
                <c:pt idx="24136">
                  <c:v>-0.36446200000000001</c:v>
                </c:pt>
                <c:pt idx="24137">
                  <c:v>-0.36669099999999999</c:v>
                </c:pt>
                <c:pt idx="24138">
                  <c:v>-0.37206499999999998</c:v>
                </c:pt>
                <c:pt idx="24139">
                  <c:v>-0.372396</c:v>
                </c:pt>
                <c:pt idx="24140">
                  <c:v>-0.36782300000000001</c:v>
                </c:pt>
                <c:pt idx="24141">
                  <c:v>-0.36606100000000003</c:v>
                </c:pt>
                <c:pt idx="24142">
                  <c:v>-0.36561900000000003</c:v>
                </c:pt>
                <c:pt idx="24143">
                  <c:v>-0.36417500000000003</c:v>
                </c:pt>
                <c:pt idx="24144">
                  <c:v>-0.36301899999999998</c:v>
                </c:pt>
                <c:pt idx="24145">
                  <c:v>-0.36141699999999999</c:v>
                </c:pt>
                <c:pt idx="24146">
                  <c:v>-0.36041299999999998</c:v>
                </c:pt>
                <c:pt idx="24147">
                  <c:v>-0.36424499999999999</c:v>
                </c:pt>
                <c:pt idx="24148">
                  <c:v>-0.37202800000000003</c:v>
                </c:pt>
                <c:pt idx="24149">
                  <c:v>-0.37698900000000002</c:v>
                </c:pt>
                <c:pt idx="24150">
                  <c:v>-0.37804300000000002</c:v>
                </c:pt>
                <c:pt idx="24151">
                  <c:v>-0.38408700000000001</c:v>
                </c:pt>
                <c:pt idx="24152">
                  <c:v>-0.38650299999999999</c:v>
                </c:pt>
                <c:pt idx="24153">
                  <c:v>-0.38216099999999997</c:v>
                </c:pt>
                <c:pt idx="24154">
                  <c:v>-0.380635</c:v>
                </c:pt>
                <c:pt idx="24155">
                  <c:v>-0.37857299999999999</c:v>
                </c:pt>
                <c:pt idx="24156">
                  <c:v>-0.37790499999999999</c:v>
                </c:pt>
                <c:pt idx="24157">
                  <c:v>-0.37806800000000002</c:v>
                </c:pt>
                <c:pt idx="24158">
                  <c:v>-0.376106</c:v>
                </c:pt>
                <c:pt idx="24159">
                  <c:v>-0.376413</c:v>
                </c:pt>
                <c:pt idx="24160">
                  <c:v>-0.37803799999999999</c:v>
                </c:pt>
                <c:pt idx="24161">
                  <c:v>-0.37874400000000003</c:v>
                </c:pt>
                <c:pt idx="24162">
                  <c:v>-0.38134400000000002</c:v>
                </c:pt>
                <c:pt idx="24163">
                  <c:v>-0.38681100000000002</c:v>
                </c:pt>
                <c:pt idx="24164">
                  <c:v>-0.38957000000000003</c:v>
                </c:pt>
                <c:pt idx="24165">
                  <c:v>-0.38792300000000002</c:v>
                </c:pt>
                <c:pt idx="24166">
                  <c:v>-0.38767400000000002</c:v>
                </c:pt>
                <c:pt idx="24167">
                  <c:v>-0.382102</c:v>
                </c:pt>
                <c:pt idx="24168">
                  <c:v>-0.37325199999999997</c:v>
                </c:pt>
                <c:pt idx="24169">
                  <c:v>-0.36390400000000001</c:v>
                </c:pt>
                <c:pt idx="24170">
                  <c:v>-0.35758800000000002</c:v>
                </c:pt>
                <c:pt idx="24171">
                  <c:v>-0.35278900000000002</c:v>
                </c:pt>
                <c:pt idx="24172">
                  <c:v>-0.34908699999999998</c:v>
                </c:pt>
                <c:pt idx="24173">
                  <c:v>-0.34859899999999999</c:v>
                </c:pt>
                <c:pt idx="24174">
                  <c:v>-0.342893</c:v>
                </c:pt>
                <c:pt idx="24175">
                  <c:v>-0.33932499999999999</c:v>
                </c:pt>
                <c:pt idx="24176">
                  <c:v>-0.34034300000000001</c:v>
                </c:pt>
                <c:pt idx="24177">
                  <c:v>-0.33435599999999999</c:v>
                </c:pt>
                <c:pt idx="24178">
                  <c:v>-0.33367000000000002</c:v>
                </c:pt>
                <c:pt idx="24179">
                  <c:v>-0.33724900000000002</c:v>
                </c:pt>
                <c:pt idx="24180">
                  <c:v>-0.342497</c:v>
                </c:pt>
                <c:pt idx="24181">
                  <c:v>-0.34290599999999999</c:v>
                </c:pt>
                <c:pt idx="24182">
                  <c:v>-0.34210600000000002</c:v>
                </c:pt>
                <c:pt idx="24183">
                  <c:v>-0.338951</c:v>
                </c:pt>
                <c:pt idx="24184">
                  <c:v>-0.34201900000000002</c:v>
                </c:pt>
                <c:pt idx="24185">
                  <c:v>-0.34187299999999998</c:v>
                </c:pt>
                <c:pt idx="24186">
                  <c:v>-0.34275899999999998</c:v>
                </c:pt>
                <c:pt idx="24187">
                  <c:v>-0.34539599999999998</c:v>
                </c:pt>
                <c:pt idx="24188">
                  <c:v>-0.34196799999999999</c:v>
                </c:pt>
                <c:pt idx="24189">
                  <c:v>-0.34469300000000003</c:v>
                </c:pt>
                <c:pt idx="24190">
                  <c:v>-0.34203499999999998</c:v>
                </c:pt>
                <c:pt idx="24191">
                  <c:v>-0.34250999999999998</c:v>
                </c:pt>
                <c:pt idx="24192">
                  <c:v>-0.336478</c:v>
                </c:pt>
                <c:pt idx="24193">
                  <c:v>-0.33806399999999998</c:v>
                </c:pt>
                <c:pt idx="24194">
                  <c:v>-0.33679199999999998</c:v>
                </c:pt>
                <c:pt idx="24195">
                  <c:v>-0.33649899999999999</c:v>
                </c:pt>
                <c:pt idx="24196">
                  <c:v>-0.33223200000000003</c:v>
                </c:pt>
                <c:pt idx="24197">
                  <c:v>-0.32910600000000001</c:v>
                </c:pt>
                <c:pt idx="24198">
                  <c:v>-0.32377800000000001</c:v>
                </c:pt>
                <c:pt idx="24199">
                  <c:v>-0.316085</c:v>
                </c:pt>
                <c:pt idx="24200">
                  <c:v>-0.30792700000000001</c:v>
                </c:pt>
                <c:pt idx="24201">
                  <c:v>-0.30335299999999998</c:v>
                </c:pt>
                <c:pt idx="24202">
                  <c:v>-0.31128699999999998</c:v>
                </c:pt>
                <c:pt idx="24203">
                  <c:v>-0.31078499999999998</c:v>
                </c:pt>
                <c:pt idx="24204">
                  <c:v>-0.304317</c:v>
                </c:pt>
                <c:pt idx="24205">
                  <c:v>-0.29143799999999997</c:v>
                </c:pt>
                <c:pt idx="24206">
                  <c:v>-0.29302800000000001</c:v>
                </c:pt>
                <c:pt idx="24207">
                  <c:v>-0.287553</c:v>
                </c:pt>
                <c:pt idx="24208">
                  <c:v>-0.27382499999999999</c:v>
                </c:pt>
                <c:pt idx="24209">
                  <c:v>-0.25980500000000001</c:v>
                </c:pt>
                <c:pt idx="24210">
                  <c:v>-0.25082500000000002</c:v>
                </c:pt>
                <c:pt idx="24211">
                  <c:v>-0.24629200000000001</c:v>
                </c:pt>
                <c:pt idx="24212">
                  <c:v>-0.24419199999999999</c:v>
                </c:pt>
                <c:pt idx="24213">
                  <c:v>-0.24209800000000001</c:v>
                </c:pt>
                <c:pt idx="24214">
                  <c:v>-0.243094</c:v>
                </c:pt>
                <c:pt idx="24215">
                  <c:v>-0.24904499999999999</c:v>
                </c:pt>
                <c:pt idx="24216">
                  <c:v>-0.25279000000000001</c:v>
                </c:pt>
                <c:pt idx="24217">
                  <c:v>-0.248112</c:v>
                </c:pt>
                <c:pt idx="24218">
                  <c:v>-0.24349100000000001</c:v>
                </c:pt>
                <c:pt idx="24219">
                  <c:v>-0.23589399999999999</c:v>
                </c:pt>
                <c:pt idx="24220">
                  <c:v>-0.22866800000000001</c:v>
                </c:pt>
                <c:pt idx="24221">
                  <c:v>-0.21407999999999999</c:v>
                </c:pt>
                <c:pt idx="24222">
                  <c:v>-0.20929500000000001</c:v>
                </c:pt>
                <c:pt idx="24223">
                  <c:v>-0.210259</c:v>
                </c:pt>
                <c:pt idx="24224">
                  <c:v>-0.209036</c:v>
                </c:pt>
                <c:pt idx="24225">
                  <c:v>-0.20338800000000001</c:v>
                </c:pt>
                <c:pt idx="24226">
                  <c:v>-0.19556200000000001</c:v>
                </c:pt>
                <c:pt idx="24227">
                  <c:v>-0.180949</c:v>
                </c:pt>
                <c:pt idx="24228">
                  <c:v>-0.172627</c:v>
                </c:pt>
                <c:pt idx="24229">
                  <c:v>-0.16663500000000001</c:v>
                </c:pt>
                <c:pt idx="24230">
                  <c:v>-0.16438900000000001</c:v>
                </c:pt>
                <c:pt idx="24231">
                  <c:v>-0.16811899999999999</c:v>
                </c:pt>
                <c:pt idx="24232">
                  <c:v>-0.171816</c:v>
                </c:pt>
                <c:pt idx="24233">
                  <c:v>-0.16764999999999999</c:v>
                </c:pt>
                <c:pt idx="24234">
                  <c:v>-0.15869900000000001</c:v>
                </c:pt>
                <c:pt idx="24235">
                  <c:v>-0.15174099999999999</c:v>
                </c:pt>
                <c:pt idx="24236">
                  <c:v>-0.13829900000000001</c:v>
                </c:pt>
                <c:pt idx="24237">
                  <c:v>-0.13386100000000001</c:v>
                </c:pt>
                <c:pt idx="24238">
                  <c:v>-0.13237299999999999</c:v>
                </c:pt>
                <c:pt idx="24239">
                  <c:v>-0.137131</c:v>
                </c:pt>
                <c:pt idx="24240">
                  <c:v>-0.13999700000000001</c:v>
                </c:pt>
                <c:pt idx="24241">
                  <c:v>-0.14080599999999999</c:v>
                </c:pt>
                <c:pt idx="24242">
                  <c:v>-0.136266</c:v>
                </c:pt>
                <c:pt idx="24243">
                  <c:v>-0.13336700000000001</c:v>
                </c:pt>
                <c:pt idx="24244">
                  <c:v>-0.12494</c:v>
                </c:pt>
                <c:pt idx="24245">
                  <c:v>-0.119049</c:v>
                </c:pt>
                <c:pt idx="24246">
                  <c:v>-0.116442</c:v>
                </c:pt>
                <c:pt idx="24247">
                  <c:v>-0.113436</c:v>
                </c:pt>
                <c:pt idx="24248">
                  <c:v>-0.10705000000000001</c:v>
                </c:pt>
                <c:pt idx="24249">
                  <c:v>-0.104043</c:v>
                </c:pt>
                <c:pt idx="24250">
                  <c:v>-0.105827</c:v>
                </c:pt>
                <c:pt idx="24251">
                  <c:v>-0.100882</c:v>
                </c:pt>
                <c:pt idx="24252">
                  <c:v>-8.9502100000000001E-2</c:v>
                </c:pt>
                <c:pt idx="24253">
                  <c:v>-7.3312299999999997E-2</c:v>
                </c:pt>
                <c:pt idx="24254">
                  <c:v>-6.0408299999999998E-2</c:v>
                </c:pt>
                <c:pt idx="24255">
                  <c:v>-4.7435999999999999E-2</c:v>
                </c:pt>
                <c:pt idx="24256">
                  <c:v>-3.3182299999999998E-2</c:v>
                </c:pt>
                <c:pt idx="24257">
                  <c:v>-1.90251E-2</c:v>
                </c:pt>
                <c:pt idx="24258">
                  <c:v>-3.9640700000000001E-3</c:v>
                </c:pt>
                <c:pt idx="24259">
                  <c:v>1.8467600000000001E-2</c:v>
                </c:pt>
                <c:pt idx="24260">
                  <c:v>4.1878400000000003E-2</c:v>
                </c:pt>
                <c:pt idx="24261">
                  <c:v>5.0019000000000001E-2</c:v>
                </c:pt>
                <c:pt idx="24262">
                  <c:v>5.4191999999999997E-2</c:v>
                </c:pt>
                <c:pt idx="24263">
                  <c:v>6.1718299999999997E-2</c:v>
                </c:pt>
                <c:pt idx="24264">
                  <c:v>7.1025199999999997E-2</c:v>
                </c:pt>
                <c:pt idx="24265">
                  <c:v>7.9838300000000001E-2</c:v>
                </c:pt>
                <c:pt idx="24266">
                  <c:v>9.2747999999999997E-2</c:v>
                </c:pt>
                <c:pt idx="24267">
                  <c:v>0.102383</c:v>
                </c:pt>
                <c:pt idx="24268">
                  <c:v>0.107471</c:v>
                </c:pt>
                <c:pt idx="24269">
                  <c:v>0.110512</c:v>
                </c:pt>
                <c:pt idx="24270">
                  <c:v>0.114665</c:v>
                </c:pt>
                <c:pt idx="24271">
                  <c:v>0.11683200000000001</c:v>
                </c:pt>
                <c:pt idx="24272">
                  <c:v>0.116953</c:v>
                </c:pt>
                <c:pt idx="24273">
                  <c:v>0.117044</c:v>
                </c:pt>
                <c:pt idx="24274">
                  <c:v>0.11779100000000001</c:v>
                </c:pt>
                <c:pt idx="24275">
                  <c:v>0.118343</c:v>
                </c:pt>
                <c:pt idx="24276">
                  <c:v>0.111813</c:v>
                </c:pt>
                <c:pt idx="24277">
                  <c:v>9.6531800000000001E-2</c:v>
                </c:pt>
                <c:pt idx="24278">
                  <c:v>8.8446200000000003E-2</c:v>
                </c:pt>
                <c:pt idx="24279">
                  <c:v>8.3071599999999995E-2</c:v>
                </c:pt>
                <c:pt idx="24280">
                  <c:v>7.6415800000000006E-2</c:v>
                </c:pt>
                <c:pt idx="24281">
                  <c:v>6.9461999999999996E-2</c:v>
                </c:pt>
                <c:pt idx="24282">
                  <c:v>6.0380000000000003E-2</c:v>
                </c:pt>
                <c:pt idx="24283">
                  <c:v>5.8019500000000002E-2</c:v>
                </c:pt>
                <c:pt idx="24284">
                  <c:v>5.6685399999999997E-2</c:v>
                </c:pt>
                <c:pt idx="24285">
                  <c:v>5.3274099999999998E-2</c:v>
                </c:pt>
                <c:pt idx="24286">
                  <c:v>4.8153599999999998E-2</c:v>
                </c:pt>
                <c:pt idx="24287">
                  <c:v>4.4641E-2</c:v>
                </c:pt>
                <c:pt idx="24288">
                  <c:v>4.6449400000000002E-2</c:v>
                </c:pt>
                <c:pt idx="24289">
                  <c:v>5.62128E-2</c:v>
                </c:pt>
                <c:pt idx="24290">
                  <c:v>7.9002199999999995E-2</c:v>
                </c:pt>
                <c:pt idx="24291">
                  <c:v>0.101718</c:v>
                </c:pt>
                <c:pt idx="24292">
                  <c:v>0.123011</c:v>
                </c:pt>
                <c:pt idx="24293">
                  <c:v>0.14297899999999999</c:v>
                </c:pt>
                <c:pt idx="24294">
                  <c:v>0.15886400000000001</c:v>
                </c:pt>
                <c:pt idx="24295">
                  <c:v>0.17113400000000001</c:v>
                </c:pt>
                <c:pt idx="24296">
                  <c:v>0.177207</c:v>
                </c:pt>
                <c:pt idx="24297">
                  <c:v>0.180645</c:v>
                </c:pt>
                <c:pt idx="24298">
                  <c:v>0.183506</c:v>
                </c:pt>
                <c:pt idx="24299">
                  <c:v>0.184475</c:v>
                </c:pt>
                <c:pt idx="24300">
                  <c:v>0.18779100000000001</c:v>
                </c:pt>
                <c:pt idx="24301">
                  <c:v>0.18900900000000001</c:v>
                </c:pt>
                <c:pt idx="24302">
                  <c:v>0.195294</c:v>
                </c:pt>
                <c:pt idx="24303">
                  <c:v>0.194714</c:v>
                </c:pt>
                <c:pt idx="24304">
                  <c:v>0.19911599999999999</c:v>
                </c:pt>
                <c:pt idx="24305">
                  <c:v>0.20988699999999999</c:v>
                </c:pt>
                <c:pt idx="24306">
                  <c:v>0.21421200000000001</c:v>
                </c:pt>
                <c:pt idx="24307">
                  <c:v>0.219473</c:v>
                </c:pt>
                <c:pt idx="24308">
                  <c:v>0.22953100000000001</c:v>
                </c:pt>
                <c:pt idx="24309">
                  <c:v>0.24526800000000001</c:v>
                </c:pt>
                <c:pt idx="24310">
                  <c:v>0.250886</c:v>
                </c:pt>
                <c:pt idx="24311">
                  <c:v>0.25234699999999999</c:v>
                </c:pt>
                <c:pt idx="24312">
                  <c:v>0.257741</c:v>
                </c:pt>
                <c:pt idx="24313">
                  <c:v>0.26315100000000002</c:v>
                </c:pt>
                <c:pt idx="24314">
                  <c:v>0.26680999999999999</c:v>
                </c:pt>
                <c:pt idx="24315">
                  <c:v>0.26569100000000001</c:v>
                </c:pt>
                <c:pt idx="24316">
                  <c:v>0.26983699999999999</c:v>
                </c:pt>
                <c:pt idx="24317">
                  <c:v>0.27577600000000002</c:v>
                </c:pt>
                <c:pt idx="24318">
                  <c:v>0.27837499999999998</c:v>
                </c:pt>
                <c:pt idx="24319">
                  <c:v>0.28227200000000002</c:v>
                </c:pt>
                <c:pt idx="24320">
                  <c:v>0.29224899999999998</c:v>
                </c:pt>
                <c:pt idx="24321">
                  <c:v>0.29841600000000001</c:v>
                </c:pt>
                <c:pt idx="24322">
                  <c:v>0.30672199999999999</c:v>
                </c:pt>
                <c:pt idx="24323">
                  <c:v>0.32161499999999998</c:v>
                </c:pt>
                <c:pt idx="24324">
                  <c:v>0.33427400000000002</c:v>
                </c:pt>
                <c:pt idx="24325">
                  <c:v>0.35239100000000001</c:v>
                </c:pt>
                <c:pt idx="24326">
                  <c:v>0.37641799999999997</c:v>
                </c:pt>
                <c:pt idx="24327">
                  <c:v>0.40502899999999997</c:v>
                </c:pt>
                <c:pt idx="24328">
                  <c:v>0.42886999999999997</c:v>
                </c:pt>
                <c:pt idx="24329">
                  <c:v>0.44801400000000002</c:v>
                </c:pt>
                <c:pt idx="24330">
                  <c:v>0.464779</c:v>
                </c:pt>
                <c:pt idx="24331">
                  <c:v>0.478601</c:v>
                </c:pt>
                <c:pt idx="24332">
                  <c:v>0.48871199999999998</c:v>
                </c:pt>
                <c:pt idx="24333">
                  <c:v>0.48870200000000003</c:v>
                </c:pt>
                <c:pt idx="24334">
                  <c:v>0.47942000000000001</c:v>
                </c:pt>
                <c:pt idx="24335">
                  <c:v>0.47282999999999997</c:v>
                </c:pt>
                <c:pt idx="24336">
                  <c:v>0.46269900000000003</c:v>
                </c:pt>
                <c:pt idx="24337">
                  <c:v>0.45638800000000002</c:v>
                </c:pt>
                <c:pt idx="24338">
                  <c:v>0.46092899999999998</c:v>
                </c:pt>
                <c:pt idx="24339">
                  <c:v>0.470665</c:v>
                </c:pt>
                <c:pt idx="24340">
                  <c:v>0.48111999999999999</c:v>
                </c:pt>
                <c:pt idx="24341">
                  <c:v>0.49311500000000003</c:v>
                </c:pt>
                <c:pt idx="24342">
                  <c:v>0.50517599999999996</c:v>
                </c:pt>
                <c:pt idx="24343">
                  <c:v>0.52517999999999998</c:v>
                </c:pt>
                <c:pt idx="24344">
                  <c:v>0.55768099999999998</c:v>
                </c:pt>
                <c:pt idx="24345">
                  <c:v>0.58246299999999995</c:v>
                </c:pt>
                <c:pt idx="24346">
                  <c:v>0.60177400000000003</c:v>
                </c:pt>
                <c:pt idx="24347">
                  <c:v>0.61567499999999997</c:v>
                </c:pt>
                <c:pt idx="24348">
                  <c:v>0.628668</c:v>
                </c:pt>
                <c:pt idx="24349">
                  <c:v>0.64244599999999996</c:v>
                </c:pt>
                <c:pt idx="24350">
                  <c:v>0.65523200000000004</c:v>
                </c:pt>
                <c:pt idx="24351">
                  <c:v>0.66837000000000002</c:v>
                </c:pt>
                <c:pt idx="24352">
                  <c:v>0.68129099999999998</c:v>
                </c:pt>
                <c:pt idx="24353">
                  <c:v>0.69092200000000004</c:v>
                </c:pt>
                <c:pt idx="24354">
                  <c:v>0.69675900000000002</c:v>
                </c:pt>
                <c:pt idx="24355">
                  <c:v>0.70281400000000005</c:v>
                </c:pt>
                <c:pt idx="24356">
                  <c:v>0.70915600000000001</c:v>
                </c:pt>
                <c:pt idx="24357">
                  <c:v>0.71239699999999995</c:v>
                </c:pt>
                <c:pt idx="24358">
                  <c:v>0.71410600000000002</c:v>
                </c:pt>
                <c:pt idx="24359">
                  <c:v>0.70297299999999996</c:v>
                </c:pt>
                <c:pt idx="24360">
                  <c:v>0.69775600000000004</c:v>
                </c:pt>
                <c:pt idx="24361">
                  <c:v>0.69247999999999998</c:v>
                </c:pt>
                <c:pt idx="24362">
                  <c:v>0.68710000000000004</c:v>
                </c:pt>
                <c:pt idx="24363">
                  <c:v>0.68306699999999998</c:v>
                </c:pt>
                <c:pt idx="24364">
                  <c:v>0.68612099999999998</c:v>
                </c:pt>
                <c:pt idx="24365">
                  <c:v>0.68837400000000004</c:v>
                </c:pt>
                <c:pt idx="24366">
                  <c:v>0.690029</c:v>
                </c:pt>
                <c:pt idx="24367">
                  <c:v>0.69371000000000005</c:v>
                </c:pt>
                <c:pt idx="24368">
                  <c:v>0.69548399999999999</c:v>
                </c:pt>
                <c:pt idx="24369">
                  <c:v>0.69271000000000005</c:v>
                </c:pt>
                <c:pt idx="24370">
                  <c:v>0.68991400000000003</c:v>
                </c:pt>
                <c:pt idx="24371">
                  <c:v>0.68610099999999996</c:v>
                </c:pt>
                <c:pt idx="24372">
                  <c:v>0.68482799999999999</c:v>
                </c:pt>
                <c:pt idx="24373">
                  <c:v>0.68002700000000005</c:v>
                </c:pt>
                <c:pt idx="24374">
                  <c:v>0.68369000000000002</c:v>
                </c:pt>
                <c:pt idx="24375">
                  <c:v>0.69042999999999999</c:v>
                </c:pt>
                <c:pt idx="24376">
                  <c:v>0.69516900000000004</c:v>
                </c:pt>
                <c:pt idx="24377">
                  <c:v>0.70138699999999998</c:v>
                </c:pt>
                <c:pt idx="24378">
                  <c:v>0.71350899999999995</c:v>
                </c:pt>
                <c:pt idx="24379">
                  <c:v>0.74012999999999995</c:v>
                </c:pt>
                <c:pt idx="24380">
                  <c:v>0.76499700000000004</c:v>
                </c:pt>
                <c:pt idx="24381">
                  <c:v>0.778775</c:v>
                </c:pt>
                <c:pt idx="24382">
                  <c:v>0.79841600000000001</c:v>
                </c:pt>
                <c:pt idx="24383">
                  <c:v>0.81631799999999999</c:v>
                </c:pt>
                <c:pt idx="24384">
                  <c:v>0.82482500000000003</c:v>
                </c:pt>
                <c:pt idx="24385">
                  <c:v>0.82670999999999994</c:v>
                </c:pt>
                <c:pt idx="24386">
                  <c:v>0.82985200000000003</c:v>
                </c:pt>
                <c:pt idx="24387">
                  <c:v>0.83808099999999996</c:v>
                </c:pt>
                <c:pt idx="24388">
                  <c:v>0.84318000000000004</c:v>
                </c:pt>
                <c:pt idx="24389">
                  <c:v>0.84172999999999998</c:v>
                </c:pt>
                <c:pt idx="24390">
                  <c:v>0.839063</c:v>
                </c:pt>
                <c:pt idx="24391">
                  <c:v>0.83650800000000003</c:v>
                </c:pt>
                <c:pt idx="24392">
                  <c:v>0.83319399999999999</c:v>
                </c:pt>
                <c:pt idx="24393">
                  <c:v>0.83370299999999997</c:v>
                </c:pt>
                <c:pt idx="24394">
                  <c:v>0.82512799999999997</c:v>
                </c:pt>
                <c:pt idx="24395">
                  <c:v>0.80795600000000001</c:v>
                </c:pt>
                <c:pt idx="24396">
                  <c:v>0.78931200000000001</c:v>
                </c:pt>
                <c:pt idx="24397">
                  <c:v>0.76701299999999994</c:v>
                </c:pt>
                <c:pt idx="24398">
                  <c:v>0.75764399999999998</c:v>
                </c:pt>
                <c:pt idx="24399">
                  <c:v>0.76744299999999999</c:v>
                </c:pt>
                <c:pt idx="24400">
                  <c:v>0.78741899999999998</c:v>
                </c:pt>
                <c:pt idx="24401">
                  <c:v>0.80366300000000002</c:v>
                </c:pt>
                <c:pt idx="24402">
                  <c:v>0.81388899999999997</c:v>
                </c:pt>
                <c:pt idx="24403">
                  <c:v>0.81837499999999996</c:v>
                </c:pt>
                <c:pt idx="24404">
                  <c:v>0.82218100000000005</c:v>
                </c:pt>
                <c:pt idx="24405">
                  <c:v>0.83055400000000001</c:v>
                </c:pt>
                <c:pt idx="24406">
                  <c:v>0.84255500000000005</c:v>
                </c:pt>
                <c:pt idx="24407">
                  <c:v>0.85511400000000004</c:v>
                </c:pt>
                <c:pt idx="24408">
                  <c:v>0.86939900000000003</c:v>
                </c:pt>
                <c:pt idx="24409">
                  <c:v>0.88131700000000002</c:v>
                </c:pt>
                <c:pt idx="24410">
                  <c:v>0.89290099999999994</c:v>
                </c:pt>
                <c:pt idx="24411">
                  <c:v>0.90395800000000004</c:v>
                </c:pt>
                <c:pt idx="24412">
                  <c:v>0.91193299999999999</c:v>
                </c:pt>
                <c:pt idx="24413">
                  <c:v>0.91906100000000002</c:v>
                </c:pt>
                <c:pt idx="24414">
                  <c:v>0.92400300000000002</c:v>
                </c:pt>
                <c:pt idx="24415">
                  <c:v>0.92664299999999999</c:v>
                </c:pt>
                <c:pt idx="24416">
                  <c:v>0.92924200000000001</c:v>
                </c:pt>
                <c:pt idx="24417">
                  <c:v>0.930037</c:v>
                </c:pt>
                <c:pt idx="24418">
                  <c:v>0.92308999999999997</c:v>
                </c:pt>
                <c:pt idx="24419">
                  <c:v>0.91816699999999996</c:v>
                </c:pt>
                <c:pt idx="24420">
                  <c:v>0.915404</c:v>
                </c:pt>
                <c:pt idx="24421">
                  <c:v>0.91157500000000002</c:v>
                </c:pt>
                <c:pt idx="24422">
                  <c:v>0.90770600000000001</c:v>
                </c:pt>
                <c:pt idx="24423">
                  <c:v>0.90161100000000005</c:v>
                </c:pt>
                <c:pt idx="24424">
                  <c:v>0.89817599999999997</c:v>
                </c:pt>
                <c:pt idx="24425">
                  <c:v>0.89658199999999999</c:v>
                </c:pt>
                <c:pt idx="24426">
                  <c:v>0.89463899999999996</c:v>
                </c:pt>
                <c:pt idx="24427">
                  <c:v>0.89560200000000001</c:v>
                </c:pt>
                <c:pt idx="24428">
                  <c:v>0.89622800000000002</c:v>
                </c:pt>
                <c:pt idx="24429">
                  <c:v>0.894926</c:v>
                </c:pt>
                <c:pt idx="24430">
                  <c:v>0.89580300000000002</c:v>
                </c:pt>
                <c:pt idx="24431">
                  <c:v>0.89720200000000006</c:v>
                </c:pt>
                <c:pt idx="24432">
                  <c:v>0.89759800000000001</c:v>
                </c:pt>
                <c:pt idx="24433">
                  <c:v>0.90020299999999998</c:v>
                </c:pt>
                <c:pt idx="24434">
                  <c:v>0.90224800000000005</c:v>
                </c:pt>
                <c:pt idx="24435">
                  <c:v>0.904308</c:v>
                </c:pt>
                <c:pt idx="24436">
                  <c:v>0.90469900000000003</c:v>
                </c:pt>
                <c:pt idx="24437">
                  <c:v>0.90323699999999996</c:v>
                </c:pt>
                <c:pt idx="24438">
                  <c:v>0.90957299999999996</c:v>
                </c:pt>
                <c:pt idx="24439">
                  <c:v>0.91337000000000002</c:v>
                </c:pt>
                <c:pt idx="24440">
                  <c:v>0.91505899999999996</c:v>
                </c:pt>
                <c:pt idx="24441">
                  <c:v>0.91638799999999998</c:v>
                </c:pt>
                <c:pt idx="24442">
                  <c:v>0.91951300000000002</c:v>
                </c:pt>
                <c:pt idx="24443">
                  <c:v>0.92206999999999995</c:v>
                </c:pt>
                <c:pt idx="24444">
                  <c:v>0.92509799999999998</c:v>
                </c:pt>
                <c:pt idx="24445">
                  <c:v>0.92772200000000005</c:v>
                </c:pt>
                <c:pt idx="24446">
                  <c:v>0.931782</c:v>
                </c:pt>
                <c:pt idx="24447">
                  <c:v>0.93480600000000003</c:v>
                </c:pt>
                <c:pt idx="24448">
                  <c:v>0.93836900000000001</c:v>
                </c:pt>
                <c:pt idx="24449">
                  <c:v>0.94430499999999995</c:v>
                </c:pt>
                <c:pt idx="24450">
                  <c:v>0.94937800000000006</c:v>
                </c:pt>
                <c:pt idx="24451">
                  <c:v>0.93934300000000004</c:v>
                </c:pt>
                <c:pt idx="24452">
                  <c:v>0.94381300000000001</c:v>
                </c:pt>
                <c:pt idx="24453">
                  <c:v>0.96271300000000004</c:v>
                </c:pt>
                <c:pt idx="24454">
                  <c:v>0.970306</c:v>
                </c:pt>
                <c:pt idx="24455">
                  <c:v>0.97454099999999999</c:v>
                </c:pt>
                <c:pt idx="24456">
                  <c:v>0.97953299999999999</c:v>
                </c:pt>
                <c:pt idx="24457">
                  <c:v>0.98504499999999995</c:v>
                </c:pt>
                <c:pt idx="24458">
                  <c:v>0.98987800000000004</c:v>
                </c:pt>
                <c:pt idx="24459">
                  <c:v>0.99396499999999999</c:v>
                </c:pt>
                <c:pt idx="24460">
                  <c:v>0.99813300000000005</c:v>
                </c:pt>
                <c:pt idx="24461">
                  <c:v>1.00135</c:v>
                </c:pt>
                <c:pt idx="24462">
                  <c:v>1.00275</c:v>
                </c:pt>
                <c:pt idx="24463">
                  <c:v>1.0045599999999999</c:v>
                </c:pt>
                <c:pt idx="24464">
                  <c:v>1.00857</c:v>
                </c:pt>
                <c:pt idx="24465">
                  <c:v>1.0131699999999999</c:v>
                </c:pt>
                <c:pt idx="24466">
                  <c:v>1.01814</c:v>
                </c:pt>
                <c:pt idx="24467">
                  <c:v>1.02247</c:v>
                </c:pt>
                <c:pt idx="24468">
                  <c:v>1.02586</c:v>
                </c:pt>
                <c:pt idx="24469">
                  <c:v>1.02813</c:v>
                </c:pt>
                <c:pt idx="24470">
                  <c:v>1.03182</c:v>
                </c:pt>
                <c:pt idx="24471">
                  <c:v>1.03704</c:v>
                </c:pt>
                <c:pt idx="24472">
                  <c:v>1.0387599999999999</c:v>
                </c:pt>
                <c:pt idx="24473">
                  <c:v>1.0409900000000001</c:v>
                </c:pt>
                <c:pt idx="24474">
                  <c:v>1.0459799999999999</c:v>
                </c:pt>
                <c:pt idx="24475">
                  <c:v>1.0492900000000001</c:v>
                </c:pt>
                <c:pt idx="24476">
                  <c:v>1.0505</c:v>
                </c:pt>
                <c:pt idx="24477">
                  <c:v>1.05111</c:v>
                </c:pt>
                <c:pt idx="24478">
                  <c:v>1.0538000000000001</c:v>
                </c:pt>
                <c:pt idx="24479">
                  <c:v>1.0600499999999999</c:v>
                </c:pt>
                <c:pt idx="24480">
                  <c:v>1.06338</c:v>
                </c:pt>
                <c:pt idx="24481">
                  <c:v>1.06616</c:v>
                </c:pt>
                <c:pt idx="24482">
                  <c:v>1.0731299999999999</c:v>
                </c:pt>
                <c:pt idx="24483">
                  <c:v>1.0747500000000001</c:v>
                </c:pt>
                <c:pt idx="24484">
                  <c:v>1.07622</c:v>
                </c:pt>
                <c:pt idx="24485">
                  <c:v>1.0812999999999999</c:v>
                </c:pt>
                <c:pt idx="24486">
                  <c:v>1.0829</c:v>
                </c:pt>
                <c:pt idx="24487">
                  <c:v>1.0865199999999999</c:v>
                </c:pt>
                <c:pt idx="24488">
                  <c:v>1.0916300000000001</c:v>
                </c:pt>
                <c:pt idx="24489">
                  <c:v>1.0940099999999999</c:v>
                </c:pt>
                <c:pt idx="24490">
                  <c:v>1.0940099999999999</c:v>
                </c:pt>
                <c:pt idx="24491">
                  <c:v>1.09887</c:v>
                </c:pt>
                <c:pt idx="24492">
                  <c:v>1.1014900000000001</c:v>
                </c:pt>
                <c:pt idx="24493">
                  <c:v>1.10358</c:v>
                </c:pt>
                <c:pt idx="24494">
                  <c:v>1.10907</c:v>
                </c:pt>
                <c:pt idx="24495">
                  <c:v>1.1078699999999999</c:v>
                </c:pt>
                <c:pt idx="24496">
                  <c:v>1.1079000000000001</c:v>
                </c:pt>
                <c:pt idx="24497">
                  <c:v>1.1099399999999999</c:v>
                </c:pt>
                <c:pt idx="24498">
                  <c:v>1.1105100000000001</c:v>
                </c:pt>
                <c:pt idx="24499">
                  <c:v>1.1131</c:v>
                </c:pt>
                <c:pt idx="24500">
                  <c:v>1.11503</c:v>
                </c:pt>
                <c:pt idx="24501">
                  <c:v>1.1136600000000001</c:v>
                </c:pt>
                <c:pt idx="24502">
                  <c:v>1.1128800000000001</c:v>
                </c:pt>
                <c:pt idx="24503">
                  <c:v>1.1137999999999999</c:v>
                </c:pt>
                <c:pt idx="24504">
                  <c:v>1.11144</c:v>
                </c:pt>
                <c:pt idx="24505">
                  <c:v>1.11049</c:v>
                </c:pt>
                <c:pt idx="24506">
                  <c:v>1.1131599999999999</c:v>
                </c:pt>
                <c:pt idx="24507">
                  <c:v>1.11433</c:v>
                </c:pt>
                <c:pt idx="24508">
                  <c:v>1.1154500000000001</c:v>
                </c:pt>
                <c:pt idx="24509">
                  <c:v>1.11669</c:v>
                </c:pt>
                <c:pt idx="24510">
                  <c:v>1.1162000000000001</c:v>
                </c:pt>
                <c:pt idx="24511">
                  <c:v>1.11561</c:v>
                </c:pt>
                <c:pt idx="24512">
                  <c:v>1.1150599999999999</c:v>
                </c:pt>
                <c:pt idx="24513">
                  <c:v>1.11581</c:v>
                </c:pt>
                <c:pt idx="24514">
                  <c:v>1.1135900000000001</c:v>
                </c:pt>
                <c:pt idx="24515">
                  <c:v>1.1066</c:v>
                </c:pt>
                <c:pt idx="24516">
                  <c:v>1.1059300000000001</c:v>
                </c:pt>
                <c:pt idx="24517">
                  <c:v>1.10595</c:v>
                </c:pt>
                <c:pt idx="24518">
                  <c:v>1.1059600000000001</c:v>
                </c:pt>
                <c:pt idx="24519">
                  <c:v>1.1028</c:v>
                </c:pt>
                <c:pt idx="24520">
                  <c:v>1.10094</c:v>
                </c:pt>
                <c:pt idx="24521">
                  <c:v>1.1008199999999999</c:v>
                </c:pt>
                <c:pt idx="24522">
                  <c:v>1.1016699999999999</c:v>
                </c:pt>
                <c:pt idx="24523">
                  <c:v>1.1039000000000001</c:v>
                </c:pt>
                <c:pt idx="24524">
                  <c:v>1.1043799999999999</c:v>
                </c:pt>
                <c:pt idx="24525">
                  <c:v>1.1024099999999999</c:v>
                </c:pt>
                <c:pt idx="24526">
                  <c:v>1.1068</c:v>
                </c:pt>
                <c:pt idx="24527">
                  <c:v>1.10965</c:v>
                </c:pt>
                <c:pt idx="24528">
                  <c:v>1.11232</c:v>
                </c:pt>
                <c:pt idx="24529">
                  <c:v>1.1174200000000001</c:v>
                </c:pt>
                <c:pt idx="24530">
                  <c:v>1.1223700000000001</c:v>
                </c:pt>
                <c:pt idx="24531">
                  <c:v>1.1249</c:v>
                </c:pt>
                <c:pt idx="24532">
                  <c:v>1.12744</c:v>
                </c:pt>
                <c:pt idx="24533">
                  <c:v>1.1309100000000001</c:v>
                </c:pt>
                <c:pt idx="24534">
                  <c:v>1.13609</c:v>
                </c:pt>
                <c:pt idx="24535">
                  <c:v>1.13371</c:v>
                </c:pt>
                <c:pt idx="24536">
                  <c:v>1.1378600000000001</c:v>
                </c:pt>
                <c:pt idx="24537">
                  <c:v>1.1412800000000001</c:v>
                </c:pt>
                <c:pt idx="24538">
                  <c:v>1.1407799999999999</c:v>
                </c:pt>
                <c:pt idx="24539">
                  <c:v>1.14402</c:v>
                </c:pt>
                <c:pt idx="24540">
                  <c:v>1.14628</c:v>
                </c:pt>
                <c:pt idx="24541">
                  <c:v>1.1474899999999999</c:v>
                </c:pt>
                <c:pt idx="24542">
                  <c:v>1.14724</c:v>
                </c:pt>
                <c:pt idx="24543">
                  <c:v>1.15147</c:v>
                </c:pt>
                <c:pt idx="24544">
                  <c:v>1.1532100000000001</c:v>
                </c:pt>
                <c:pt idx="24545">
                  <c:v>1.15706</c:v>
                </c:pt>
                <c:pt idx="24546">
                  <c:v>1.1578999999999999</c:v>
                </c:pt>
                <c:pt idx="24547">
                  <c:v>1.1614500000000001</c:v>
                </c:pt>
                <c:pt idx="24548">
                  <c:v>1.1669099999999999</c:v>
                </c:pt>
                <c:pt idx="24549">
                  <c:v>1.1688799999999999</c:v>
                </c:pt>
                <c:pt idx="24550">
                  <c:v>1.1747000000000001</c:v>
                </c:pt>
                <c:pt idx="24551">
                  <c:v>1.17886</c:v>
                </c:pt>
                <c:pt idx="24552">
                  <c:v>1.18285</c:v>
                </c:pt>
                <c:pt idx="24553">
                  <c:v>1.1876</c:v>
                </c:pt>
                <c:pt idx="24554">
                  <c:v>1.19017</c:v>
                </c:pt>
                <c:pt idx="24555">
                  <c:v>1.1910099999999999</c:v>
                </c:pt>
                <c:pt idx="24556">
                  <c:v>1.1926699999999999</c:v>
                </c:pt>
                <c:pt idx="24557">
                  <c:v>1.1889799999999999</c:v>
                </c:pt>
                <c:pt idx="24558">
                  <c:v>1.1928700000000001</c:v>
                </c:pt>
                <c:pt idx="24559">
                  <c:v>1.1903699999999999</c:v>
                </c:pt>
                <c:pt idx="24560">
                  <c:v>1.19001</c:v>
                </c:pt>
                <c:pt idx="24561">
                  <c:v>1.19316</c:v>
                </c:pt>
                <c:pt idx="24562">
                  <c:v>1.1933</c:v>
                </c:pt>
                <c:pt idx="24563">
                  <c:v>1.1949399999999999</c:v>
                </c:pt>
                <c:pt idx="24564">
                  <c:v>1.1977899999999999</c:v>
                </c:pt>
                <c:pt idx="24565">
                  <c:v>1.19807</c:v>
                </c:pt>
                <c:pt idx="24566">
                  <c:v>1.19879</c:v>
                </c:pt>
                <c:pt idx="24567">
                  <c:v>1.1982200000000001</c:v>
                </c:pt>
                <c:pt idx="24568">
                  <c:v>1.1973800000000001</c:v>
                </c:pt>
                <c:pt idx="24569">
                  <c:v>1.2000299999999999</c:v>
                </c:pt>
                <c:pt idx="24570">
                  <c:v>1.20343</c:v>
                </c:pt>
                <c:pt idx="24571">
                  <c:v>1.2044600000000001</c:v>
                </c:pt>
                <c:pt idx="24572">
                  <c:v>1.2068099999999999</c:v>
                </c:pt>
                <c:pt idx="24573">
                  <c:v>1.2097199999999999</c:v>
                </c:pt>
                <c:pt idx="24574">
                  <c:v>1.2130399999999999</c:v>
                </c:pt>
                <c:pt idx="24575">
                  <c:v>1.2158100000000001</c:v>
                </c:pt>
                <c:pt idx="24576">
                  <c:v>1.2201200000000001</c:v>
                </c:pt>
                <c:pt idx="24577">
                  <c:v>1.2221</c:v>
                </c:pt>
                <c:pt idx="24578">
                  <c:v>1.22339</c:v>
                </c:pt>
                <c:pt idx="24579">
                  <c:v>1.2242900000000001</c:v>
                </c:pt>
                <c:pt idx="24580">
                  <c:v>1.22976</c:v>
                </c:pt>
                <c:pt idx="24581">
                  <c:v>1.2354400000000001</c:v>
                </c:pt>
                <c:pt idx="24582">
                  <c:v>1.23681</c:v>
                </c:pt>
                <c:pt idx="24583">
                  <c:v>1.2377400000000001</c:v>
                </c:pt>
                <c:pt idx="24584">
                  <c:v>1.2407999999999999</c:v>
                </c:pt>
                <c:pt idx="24585">
                  <c:v>1.2439499999999999</c:v>
                </c:pt>
                <c:pt idx="24586">
                  <c:v>1.2448399999999999</c:v>
                </c:pt>
                <c:pt idx="24587">
                  <c:v>1.24671</c:v>
                </c:pt>
                <c:pt idx="24588">
                  <c:v>1.2464</c:v>
                </c:pt>
                <c:pt idx="24589">
                  <c:v>1.2506600000000001</c:v>
                </c:pt>
                <c:pt idx="24590">
                  <c:v>1.2547699999999999</c:v>
                </c:pt>
                <c:pt idx="24591">
                  <c:v>1.25766</c:v>
                </c:pt>
                <c:pt idx="24592">
                  <c:v>1.2599100000000001</c:v>
                </c:pt>
                <c:pt idx="24593">
                  <c:v>1.2643500000000001</c:v>
                </c:pt>
                <c:pt idx="24594">
                  <c:v>1.27138</c:v>
                </c:pt>
                <c:pt idx="24595">
                  <c:v>1.2724899999999999</c:v>
                </c:pt>
                <c:pt idx="24596">
                  <c:v>1.2736799999999999</c:v>
                </c:pt>
                <c:pt idx="24597">
                  <c:v>1.27451</c:v>
                </c:pt>
                <c:pt idx="24598">
                  <c:v>1.2743100000000001</c:v>
                </c:pt>
                <c:pt idx="24599">
                  <c:v>1.2739799999999999</c:v>
                </c:pt>
                <c:pt idx="24600">
                  <c:v>1.2777700000000001</c:v>
                </c:pt>
                <c:pt idx="24601">
                  <c:v>1.27704</c:v>
                </c:pt>
                <c:pt idx="24602">
                  <c:v>1.2793600000000001</c:v>
                </c:pt>
                <c:pt idx="24603">
                  <c:v>1.28311</c:v>
                </c:pt>
                <c:pt idx="24604">
                  <c:v>1.2838000000000001</c:v>
                </c:pt>
                <c:pt idx="24605">
                  <c:v>1.2851900000000001</c:v>
                </c:pt>
                <c:pt idx="24606">
                  <c:v>1.2884500000000001</c:v>
                </c:pt>
                <c:pt idx="24607">
                  <c:v>1.2902100000000001</c:v>
                </c:pt>
                <c:pt idx="24608">
                  <c:v>1.2917099999999999</c:v>
                </c:pt>
                <c:pt idx="24609">
                  <c:v>1.29067</c:v>
                </c:pt>
                <c:pt idx="24610">
                  <c:v>1.2948299999999999</c:v>
                </c:pt>
                <c:pt idx="24611">
                  <c:v>1.2984599999999999</c:v>
                </c:pt>
                <c:pt idx="24612">
                  <c:v>1.30183</c:v>
                </c:pt>
                <c:pt idx="24613">
                  <c:v>1.30558</c:v>
                </c:pt>
                <c:pt idx="24614">
                  <c:v>1.30891</c:v>
                </c:pt>
                <c:pt idx="24615">
                  <c:v>1.31274</c:v>
                </c:pt>
                <c:pt idx="24616">
                  <c:v>1.31576</c:v>
                </c:pt>
                <c:pt idx="24617">
                  <c:v>1.31724</c:v>
                </c:pt>
                <c:pt idx="24618">
                  <c:v>1.3178799999999999</c:v>
                </c:pt>
                <c:pt idx="24619">
                  <c:v>1.3170200000000001</c:v>
                </c:pt>
                <c:pt idx="24620">
                  <c:v>1.3170200000000001</c:v>
                </c:pt>
                <c:pt idx="24621">
                  <c:v>1.3216300000000001</c:v>
                </c:pt>
                <c:pt idx="24622">
                  <c:v>1.3237399999999999</c:v>
                </c:pt>
                <c:pt idx="24623">
                  <c:v>1.3259799999999999</c:v>
                </c:pt>
                <c:pt idx="24624">
                  <c:v>1.3291900000000001</c:v>
                </c:pt>
                <c:pt idx="24625">
                  <c:v>1.3311900000000001</c:v>
                </c:pt>
                <c:pt idx="24626">
                  <c:v>1.33172</c:v>
                </c:pt>
                <c:pt idx="24627">
                  <c:v>1.3309299999999999</c:v>
                </c:pt>
                <c:pt idx="24628">
                  <c:v>1.3308800000000001</c:v>
                </c:pt>
                <c:pt idx="24629">
                  <c:v>1.3303199999999999</c:v>
                </c:pt>
                <c:pt idx="24630">
                  <c:v>1.32999</c:v>
                </c:pt>
                <c:pt idx="24631">
                  <c:v>1.32731</c:v>
                </c:pt>
                <c:pt idx="24632">
                  <c:v>1.3266800000000001</c:v>
                </c:pt>
                <c:pt idx="24633">
                  <c:v>1.3298700000000001</c:v>
                </c:pt>
                <c:pt idx="24634">
                  <c:v>1.3296699999999999</c:v>
                </c:pt>
                <c:pt idx="24635">
                  <c:v>1.33283</c:v>
                </c:pt>
                <c:pt idx="24636">
                  <c:v>1.3364</c:v>
                </c:pt>
                <c:pt idx="24637">
                  <c:v>1.3370599999999999</c:v>
                </c:pt>
                <c:pt idx="24638">
                  <c:v>1.33955</c:v>
                </c:pt>
                <c:pt idx="24639">
                  <c:v>1.3428199999999999</c:v>
                </c:pt>
                <c:pt idx="24640">
                  <c:v>1.3434699999999999</c:v>
                </c:pt>
                <c:pt idx="24641">
                  <c:v>1.34419</c:v>
                </c:pt>
                <c:pt idx="24642">
                  <c:v>1.34602</c:v>
                </c:pt>
                <c:pt idx="24643">
                  <c:v>1.3471900000000001</c:v>
                </c:pt>
                <c:pt idx="24644">
                  <c:v>1.34632</c:v>
                </c:pt>
                <c:pt idx="24645">
                  <c:v>1.34561</c:v>
                </c:pt>
                <c:pt idx="24646">
                  <c:v>1.3414999999999999</c:v>
                </c:pt>
                <c:pt idx="24647">
                  <c:v>1.3408599999999999</c:v>
                </c:pt>
                <c:pt idx="24648">
                  <c:v>1.34232</c:v>
                </c:pt>
                <c:pt idx="24649">
                  <c:v>1.3470200000000001</c:v>
                </c:pt>
                <c:pt idx="24650">
                  <c:v>1.34737</c:v>
                </c:pt>
                <c:pt idx="24651">
                  <c:v>1.3466400000000001</c:v>
                </c:pt>
                <c:pt idx="24652">
                  <c:v>1.3475900000000001</c:v>
                </c:pt>
                <c:pt idx="24653">
                  <c:v>1.3474299999999999</c:v>
                </c:pt>
                <c:pt idx="24654">
                  <c:v>1.3473299999999999</c:v>
                </c:pt>
                <c:pt idx="24655">
                  <c:v>1.3468500000000001</c:v>
                </c:pt>
                <c:pt idx="24656">
                  <c:v>1.3458699999999999</c:v>
                </c:pt>
                <c:pt idx="24657">
                  <c:v>1.34423</c:v>
                </c:pt>
                <c:pt idx="24658">
                  <c:v>1.3436999999999999</c:v>
                </c:pt>
                <c:pt idx="24659">
                  <c:v>1.34642</c:v>
                </c:pt>
                <c:pt idx="24660">
                  <c:v>1.34392</c:v>
                </c:pt>
                <c:pt idx="24661">
                  <c:v>1.3422099999999999</c:v>
                </c:pt>
                <c:pt idx="24662">
                  <c:v>1.3423799999999999</c:v>
                </c:pt>
                <c:pt idx="24663">
                  <c:v>1.3409899999999999</c:v>
                </c:pt>
                <c:pt idx="24664">
                  <c:v>1.3396300000000001</c:v>
                </c:pt>
                <c:pt idx="24665">
                  <c:v>1.33935</c:v>
                </c:pt>
                <c:pt idx="24666">
                  <c:v>1.33938</c:v>
                </c:pt>
                <c:pt idx="24667">
                  <c:v>1.3384100000000001</c:v>
                </c:pt>
                <c:pt idx="24668">
                  <c:v>1.3373299999999999</c:v>
                </c:pt>
                <c:pt idx="24669">
                  <c:v>1.33545</c:v>
                </c:pt>
                <c:pt idx="24670">
                  <c:v>1.3328199999999999</c:v>
                </c:pt>
                <c:pt idx="24671">
                  <c:v>1.3309899999999999</c:v>
                </c:pt>
                <c:pt idx="24672">
                  <c:v>1.33063</c:v>
                </c:pt>
                <c:pt idx="24673">
                  <c:v>1.33192</c:v>
                </c:pt>
                <c:pt idx="24674">
                  <c:v>1.33212</c:v>
                </c:pt>
                <c:pt idx="24675">
                  <c:v>1.32623</c:v>
                </c:pt>
                <c:pt idx="24676">
                  <c:v>1.32477</c:v>
                </c:pt>
                <c:pt idx="24677">
                  <c:v>1.32623</c:v>
                </c:pt>
                <c:pt idx="24678">
                  <c:v>1.3272200000000001</c:v>
                </c:pt>
                <c:pt idx="24679">
                  <c:v>1.32819</c:v>
                </c:pt>
                <c:pt idx="24680">
                  <c:v>1.3283400000000001</c:v>
                </c:pt>
                <c:pt idx="24681">
                  <c:v>1.32721</c:v>
                </c:pt>
                <c:pt idx="24682">
                  <c:v>1.3284400000000001</c:v>
                </c:pt>
                <c:pt idx="24683">
                  <c:v>1.33</c:v>
                </c:pt>
                <c:pt idx="24684">
                  <c:v>1.3309599999999999</c:v>
                </c:pt>
                <c:pt idx="24685">
                  <c:v>1.3324400000000001</c:v>
                </c:pt>
                <c:pt idx="24686">
                  <c:v>1.3333999999999999</c:v>
                </c:pt>
                <c:pt idx="24687">
                  <c:v>1.33422</c:v>
                </c:pt>
                <c:pt idx="24688">
                  <c:v>1.32975</c:v>
                </c:pt>
                <c:pt idx="24689">
                  <c:v>1.3303100000000001</c:v>
                </c:pt>
                <c:pt idx="24690">
                  <c:v>1.33182</c:v>
                </c:pt>
                <c:pt idx="24691">
                  <c:v>1.3339000000000001</c:v>
                </c:pt>
                <c:pt idx="24692">
                  <c:v>1.3334900000000001</c:v>
                </c:pt>
                <c:pt idx="24693">
                  <c:v>1.33396</c:v>
                </c:pt>
                <c:pt idx="24694">
                  <c:v>1.33307</c:v>
                </c:pt>
                <c:pt idx="24695">
                  <c:v>1.3320399999999999</c:v>
                </c:pt>
                <c:pt idx="24696">
                  <c:v>1.3314999999999999</c:v>
                </c:pt>
                <c:pt idx="24697">
                  <c:v>1.3319399999999999</c:v>
                </c:pt>
                <c:pt idx="24698">
                  <c:v>1.33341</c:v>
                </c:pt>
                <c:pt idx="24699">
                  <c:v>1.33501</c:v>
                </c:pt>
                <c:pt idx="24700">
                  <c:v>1.3354900000000001</c:v>
                </c:pt>
                <c:pt idx="24701">
                  <c:v>1.33718</c:v>
                </c:pt>
                <c:pt idx="24702">
                  <c:v>1.33423</c:v>
                </c:pt>
                <c:pt idx="24703">
                  <c:v>1.33606</c:v>
                </c:pt>
                <c:pt idx="24704">
                  <c:v>1.3379399999999999</c:v>
                </c:pt>
                <c:pt idx="24705">
                  <c:v>1.34416</c:v>
                </c:pt>
                <c:pt idx="24706">
                  <c:v>1.3414600000000001</c:v>
                </c:pt>
                <c:pt idx="24707">
                  <c:v>1.3428199999999999</c:v>
                </c:pt>
                <c:pt idx="24708">
                  <c:v>1.34154</c:v>
                </c:pt>
                <c:pt idx="24709">
                  <c:v>1.3414699999999999</c:v>
                </c:pt>
                <c:pt idx="24710">
                  <c:v>1.3415900000000001</c:v>
                </c:pt>
                <c:pt idx="24711">
                  <c:v>1.3407500000000001</c:v>
                </c:pt>
                <c:pt idx="24712">
                  <c:v>1.33836</c:v>
                </c:pt>
                <c:pt idx="24713">
                  <c:v>1.3372299999999999</c:v>
                </c:pt>
                <c:pt idx="24714">
                  <c:v>1.3379799999999999</c:v>
                </c:pt>
                <c:pt idx="24715">
                  <c:v>1.3336600000000001</c:v>
                </c:pt>
                <c:pt idx="24716">
                  <c:v>1.3329899999999999</c:v>
                </c:pt>
                <c:pt idx="24717">
                  <c:v>1.3326100000000001</c:v>
                </c:pt>
                <c:pt idx="24718">
                  <c:v>1.3331200000000001</c:v>
                </c:pt>
                <c:pt idx="24719">
                  <c:v>1.3337399999999999</c:v>
                </c:pt>
                <c:pt idx="24720">
                  <c:v>1.33385</c:v>
                </c:pt>
                <c:pt idx="24721">
                  <c:v>1.3347500000000001</c:v>
                </c:pt>
                <c:pt idx="24722">
                  <c:v>1.33832</c:v>
                </c:pt>
                <c:pt idx="24723">
                  <c:v>1.3395900000000001</c:v>
                </c:pt>
                <c:pt idx="24724">
                  <c:v>1.34066</c:v>
                </c:pt>
                <c:pt idx="24725">
                  <c:v>1.3412999999999999</c:v>
                </c:pt>
                <c:pt idx="24726">
                  <c:v>1.3419300000000001</c:v>
                </c:pt>
                <c:pt idx="24727">
                  <c:v>1.3420399999999999</c:v>
                </c:pt>
                <c:pt idx="24728">
                  <c:v>1.3426100000000001</c:v>
                </c:pt>
                <c:pt idx="24729">
                  <c:v>1.3432200000000001</c:v>
                </c:pt>
                <c:pt idx="24730">
                  <c:v>1.34388</c:v>
                </c:pt>
                <c:pt idx="24731">
                  <c:v>1.34395</c:v>
                </c:pt>
                <c:pt idx="24732">
                  <c:v>1.3454900000000001</c:v>
                </c:pt>
                <c:pt idx="24733">
                  <c:v>1.3462700000000001</c:v>
                </c:pt>
                <c:pt idx="24734">
                  <c:v>1.3459399999999999</c:v>
                </c:pt>
                <c:pt idx="24735">
                  <c:v>1.3459099999999999</c:v>
                </c:pt>
                <c:pt idx="24736">
                  <c:v>1.3467800000000001</c:v>
                </c:pt>
                <c:pt idx="24737">
                  <c:v>1.34361</c:v>
                </c:pt>
                <c:pt idx="24738">
                  <c:v>1.3424400000000001</c:v>
                </c:pt>
                <c:pt idx="24739">
                  <c:v>1.34198</c:v>
                </c:pt>
                <c:pt idx="24740">
                  <c:v>1.34345</c:v>
                </c:pt>
                <c:pt idx="24741">
                  <c:v>1.34433</c:v>
                </c:pt>
                <c:pt idx="24742">
                  <c:v>1.3435299999999999</c:v>
                </c:pt>
                <c:pt idx="24743">
                  <c:v>1.34311</c:v>
                </c:pt>
                <c:pt idx="24744">
                  <c:v>1.3427199999999999</c:v>
                </c:pt>
                <c:pt idx="24745">
                  <c:v>1.34317</c:v>
                </c:pt>
                <c:pt idx="24746">
                  <c:v>1.3456999999999999</c:v>
                </c:pt>
                <c:pt idx="24747">
                  <c:v>1.3518600000000001</c:v>
                </c:pt>
                <c:pt idx="24748">
                  <c:v>1.3485</c:v>
                </c:pt>
                <c:pt idx="24749">
                  <c:v>1.34605</c:v>
                </c:pt>
                <c:pt idx="24750">
                  <c:v>1.3443799999999999</c:v>
                </c:pt>
                <c:pt idx="24751">
                  <c:v>1.3423799999999999</c:v>
                </c:pt>
                <c:pt idx="24752">
                  <c:v>1.34215</c:v>
                </c:pt>
                <c:pt idx="24753">
                  <c:v>1.34378</c:v>
                </c:pt>
                <c:pt idx="24754">
                  <c:v>1.3438600000000001</c:v>
                </c:pt>
                <c:pt idx="24755">
                  <c:v>1.34169</c:v>
                </c:pt>
                <c:pt idx="24756">
                  <c:v>1.3392900000000001</c:v>
                </c:pt>
                <c:pt idx="24757">
                  <c:v>1.33694</c:v>
                </c:pt>
                <c:pt idx="24758">
                  <c:v>1.33494</c:v>
                </c:pt>
                <c:pt idx="24759">
                  <c:v>1.3339799999999999</c:v>
                </c:pt>
                <c:pt idx="24760">
                  <c:v>1.3328100000000001</c:v>
                </c:pt>
                <c:pt idx="24761">
                  <c:v>1.33057</c:v>
                </c:pt>
                <c:pt idx="24762">
                  <c:v>1.3282</c:v>
                </c:pt>
                <c:pt idx="24763">
                  <c:v>1.32579</c:v>
                </c:pt>
                <c:pt idx="24764">
                  <c:v>1.3239799999999999</c:v>
                </c:pt>
                <c:pt idx="24765">
                  <c:v>1.32115</c:v>
                </c:pt>
                <c:pt idx="24766">
                  <c:v>1.3196000000000001</c:v>
                </c:pt>
                <c:pt idx="24767">
                  <c:v>1.31778</c:v>
                </c:pt>
                <c:pt idx="24768">
                  <c:v>1.3165500000000001</c:v>
                </c:pt>
                <c:pt idx="24769">
                  <c:v>1.31298</c:v>
                </c:pt>
                <c:pt idx="24770">
                  <c:v>1.3097099999999999</c:v>
                </c:pt>
                <c:pt idx="24771">
                  <c:v>1.3035099999999999</c:v>
                </c:pt>
                <c:pt idx="24772">
                  <c:v>1.29647</c:v>
                </c:pt>
                <c:pt idx="24773">
                  <c:v>1.29426</c:v>
                </c:pt>
                <c:pt idx="24774">
                  <c:v>1.28989</c:v>
                </c:pt>
                <c:pt idx="24775">
                  <c:v>1.2853600000000001</c:v>
                </c:pt>
                <c:pt idx="24776">
                  <c:v>1.27654</c:v>
                </c:pt>
                <c:pt idx="24777">
                  <c:v>1.2737700000000001</c:v>
                </c:pt>
                <c:pt idx="24778">
                  <c:v>1.27352</c:v>
                </c:pt>
                <c:pt idx="24779">
                  <c:v>1.2738700000000001</c:v>
                </c:pt>
                <c:pt idx="24780">
                  <c:v>1.2753399999999999</c:v>
                </c:pt>
                <c:pt idx="24781">
                  <c:v>1.2769200000000001</c:v>
                </c:pt>
                <c:pt idx="24782">
                  <c:v>1.2759199999999999</c:v>
                </c:pt>
                <c:pt idx="24783">
                  <c:v>1.28179</c:v>
                </c:pt>
                <c:pt idx="24784">
                  <c:v>1.2758799999999999</c:v>
                </c:pt>
                <c:pt idx="24785">
                  <c:v>1.2709699999999999</c:v>
                </c:pt>
                <c:pt idx="24786">
                  <c:v>1.27054</c:v>
                </c:pt>
                <c:pt idx="24787">
                  <c:v>1.2693700000000001</c:v>
                </c:pt>
                <c:pt idx="24788">
                  <c:v>1.2672300000000001</c:v>
                </c:pt>
                <c:pt idx="24789">
                  <c:v>1.2637</c:v>
                </c:pt>
                <c:pt idx="24790">
                  <c:v>1.2629300000000001</c:v>
                </c:pt>
                <c:pt idx="24791">
                  <c:v>1.26179</c:v>
                </c:pt>
                <c:pt idx="24792">
                  <c:v>1.2606299999999999</c:v>
                </c:pt>
                <c:pt idx="24793">
                  <c:v>1.26142</c:v>
                </c:pt>
                <c:pt idx="24794">
                  <c:v>1.2632000000000001</c:v>
                </c:pt>
                <c:pt idx="24795">
                  <c:v>1.26298</c:v>
                </c:pt>
                <c:pt idx="24796">
                  <c:v>1.26284</c:v>
                </c:pt>
                <c:pt idx="24797">
                  <c:v>1.2591399999999999</c:v>
                </c:pt>
                <c:pt idx="24798">
                  <c:v>1.2578199999999999</c:v>
                </c:pt>
                <c:pt idx="24799">
                  <c:v>1.25621</c:v>
                </c:pt>
                <c:pt idx="24800">
                  <c:v>1.25369</c:v>
                </c:pt>
                <c:pt idx="24801">
                  <c:v>1.25261</c:v>
                </c:pt>
                <c:pt idx="24802">
                  <c:v>1.25177</c:v>
                </c:pt>
                <c:pt idx="24803">
                  <c:v>1.2504200000000001</c:v>
                </c:pt>
                <c:pt idx="24804">
                  <c:v>1.24821</c:v>
                </c:pt>
                <c:pt idx="24805">
                  <c:v>1.2442800000000001</c:v>
                </c:pt>
                <c:pt idx="24806">
                  <c:v>1.24109</c:v>
                </c:pt>
                <c:pt idx="24807">
                  <c:v>1.2336800000000001</c:v>
                </c:pt>
                <c:pt idx="24808">
                  <c:v>1.2312000000000001</c:v>
                </c:pt>
                <c:pt idx="24809">
                  <c:v>1.22986</c:v>
                </c:pt>
                <c:pt idx="24810">
                  <c:v>1.22801</c:v>
                </c:pt>
                <c:pt idx="24811">
                  <c:v>1.22505</c:v>
                </c:pt>
                <c:pt idx="24812">
                  <c:v>1.2235100000000001</c:v>
                </c:pt>
                <c:pt idx="24813">
                  <c:v>1.22288</c:v>
                </c:pt>
                <c:pt idx="24814">
                  <c:v>1.2259100000000001</c:v>
                </c:pt>
                <c:pt idx="24815">
                  <c:v>1.2265999999999999</c:v>
                </c:pt>
                <c:pt idx="24816">
                  <c:v>1.22679</c:v>
                </c:pt>
                <c:pt idx="24817">
                  <c:v>1.2233099999999999</c:v>
                </c:pt>
                <c:pt idx="24818">
                  <c:v>1.2247399999999999</c:v>
                </c:pt>
                <c:pt idx="24819">
                  <c:v>1.22584</c:v>
                </c:pt>
                <c:pt idx="24820">
                  <c:v>1.22692</c:v>
                </c:pt>
                <c:pt idx="24821">
                  <c:v>1.2259800000000001</c:v>
                </c:pt>
                <c:pt idx="24822">
                  <c:v>1.22553</c:v>
                </c:pt>
                <c:pt idx="24823">
                  <c:v>1.22506</c:v>
                </c:pt>
                <c:pt idx="24824">
                  <c:v>1.2241200000000001</c:v>
                </c:pt>
                <c:pt idx="24825">
                  <c:v>1.22468</c:v>
                </c:pt>
                <c:pt idx="24826">
                  <c:v>1.22363</c:v>
                </c:pt>
                <c:pt idx="24827">
                  <c:v>1.2205699999999999</c:v>
                </c:pt>
                <c:pt idx="24828">
                  <c:v>1.21777</c:v>
                </c:pt>
                <c:pt idx="24829">
                  <c:v>1.21705</c:v>
                </c:pt>
                <c:pt idx="24830">
                  <c:v>1.2117</c:v>
                </c:pt>
                <c:pt idx="24831">
                  <c:v>1.2123200000000001</c:v>
                </c:pt>
                <c:pt idx="24832">
                  <c:v>1.2091700000000001</c:v>
                </c:pt>
                <c:pt idx="24833">
                  <c:v>1.20777</c:v>
                </c:pt>
                <c:pt idx="24834">
                  <c:v>1.2058500000000001</c:v>
                </c:pt>
                <c:pt idx="24835">
                  <c:v>1.2054499999999999</c:v>
                </c:pt>
                <c:pt idx="24836">
                  <c:v>1.20509</c:v>
                </c:pt>
                <c:pt idx="24837">
                  <c:v>1.20553</c:v>
                </c:pt>
                <c:pt idx="24838">
                  <c:v>1.20431</c:v>
                </c:pt>
                <c:pt idx="24839">
                  <c:v>1.2029000000000001</c:v>
                </c:pt>
                <c:pt idx="24840">
                  <c:v>1.2018800000000001</c:v>
                </c:pt>
                <c:pt idx="24841">
                  <c:v>1.20025</c:v>
                </c:pt>
                <c:pt idx="24842">
                  <c:v>1.19906</c:v>
                </c:pt>
                <c:pt idx="24843">
                  <c:v>1.19919</c:v>
                </c:pt>
                <c:pt idx="24844">
                  <c:v>1.1992400000000001</c:v>
                </c:pt>
                <c:pt idx="24845">
                  <c:v>1.19794</c:v>
                </c:pt>
                <c:pt idx="24846">
                  <c:v>1.1964900000000001</c:v>
                </c:pt>
                <c:pt idx="24847">
                  <c:v>1.1983999999999999</c:v>
                </c:pt>
                <c:pt idx="24848">
                  <c:v>1.19743</c:v>
                </c:pt>
                <c:pt idx="24849">
                  <c:v>1.19733</c:v>
                </c:pt>
                <c:pt idx="24850">
                  <c:v>1.1979500000000001</c:v>
                </c:pt>
                <c:pt idx="24851">
                  <c:v>1.1983200000000001</c:v>
                </c:pt>
                <c:pt idx="24852">
                  <c:v>1.1980999999999999</c:v>
                </c:pt>
                <c:pt idx="24853">
                  <c:v>1.19757</c:v>
                </c:pt>
                <c:pt idx="24854">
                  <c:v>1.1970499999999999</c:v>
                </c:pt>
                <c:pt idx="24855">
                  <c:v>1.19665</c:v>
                </c:pt>
                <c:pt idx="24856">
                  <c:v>1.1956599999999999</c:v>
                </c:pt>
                <c:pt idx="24857">
                  <c:v>1.19432</c:v>
                </c:pt>
                <c:pt idx="24858">
                  <c:v>1.19312</c:v>
                </c:pt>
                <c:pt idx="24859">
                  <c:v>1.19177</c:v>
                </c:pt>
                <c:pt idx="24860">
                  <c:v>1.1908700000000001</c:v>
                </c:pt>
                <c:pt idx="24861">
                  <c:v>1.1911799999999999</c:v>
                </c:pt>
                <c:pt idx="24862">
                  <c:v>1.18685</c:v>
                </c:pt>
                <c:pt idx="24863">
                  <c:v>1.1830099999999999</c:v>
                </c:pt>
                <c:pt idx="24864">
                  <c:v>1.1831700000000001</c:v>
                </c:pt>
                <c:pt idx="24865">
                  <c:v>1.18279</c:v>
                </c:pt>
                <c:pt idx="24866">
                  <c:v>1.1828399999999999</c:v>
                </c:pt>
                <c:pt idx="24867">
                  <c:v>1.1831700000000001</c:v>
                </c:pt>
                <c:pt idx="24868">
                  <c:v>1.1835100000000001</c:v>
                </c:pt>
                <c:pt idx="24869">
                  <c:v>1.1829000000000001</c:v>
                </c:pt>
                <c:pt idx="24870">
                  <c:v>1.18137</c:v>
                </c:pt>
                <c:pt idx="24871">
                  <c:v>1.18062</c:v>
                </c:pt>
                <c:pt idx="24872">
                  <c:v>1.17963</c:v>
                </c:pt>
                <c:pt idx="24873">
                  <c:v>1.17719</c:v>
                </c:pt>
                <c:pt idx="24874">
                  <c:v>1.1754899999999999</c:v>
                </c:pt>
                <c:pt idx="24875">
                  <c:v>1.1733100000000001</c:v>
                </c:pt>
                <c:pt idx="24876">
                  <c:v>1.1709000000000001</c:v>
                </c:pt>
                <c:pt idx="24877">
                  <c:v>1.17</c:v>
                </c:pt>
                <c:pt idx="24878">
                  <c:v>1.1635899999999999</c:v>
                </c:pt>
                <c:pt idx="24879">
                  <c:v>1.16038</c:v>
                </c:pt>
                <c:pt idx="24880">
                  <c:v>1.1591400000000001</c:v>
                </c:pt>
                <c:pt idx="24881">
                  <c:v>1.1572</c:v>
                </c:pt>
                <c:pt idx="24882">
                  <c:v>1.1552</c:v>
                </c:pt>
                <c:pt idx="24883">
                  <c:v>1.15361</c:v>
                </c:pt>
                <c:pt idx="24884">
                  <c:v>1.15306</c:v>
                </c:pt>
                <c:pt idx="24885">
                  <c:v>1.1526799999999999</c:v>
                </c:pt>
                <c:pt idx="24886">
                  <c:v>1.1517500000000001</c:v>
                </c:pt>
                <c:pt idx="24887">
                  <c:v>1.1512899999999999</c:v>
                </c:pt>
                <c:pt idx="24888">
                  <c:v>1.15083</c:v>
                </c:pt>
                <c:pt idx="24889">
                  <c:v>1.15141</c:v>
                </c:pt>
                <c:pt idx="24890">
                  <c:v>1.15062</c:v>
                </c:pt>
                <c:pt idx="24891">
                  <c:v>1.1486700000000001</c:v>
                </c:pt>
                <c:pt idx="24892">
                  <c:v>1.14642</c:v>
                </c:pt>
                <c:pt idx="24893">
                  <c:v>1.13794</c:v>
                </c:pt>
                <c:pt idx="24894">
                  <c:v>1.13646</c:v>
                </c:pt>
                <c:pt idx="24895">
                  <c:v>1.13357</c:v>
                </c:pt>
                <c:pt idx="24896">
                  <c:v>1.1316999999999999</c:v>
                </c:pt>
                <c:pt idx="24897">
                  <c:v>1.13184</c:v>
                </c:pt>
                <c:pt idx="24898">
                  <c:v>1.1309400000000001</c:v>
                </c:pt>
                <c:pt idx="24899">
                  <c:v>1.12957</c:v>
                </c:pt>
                <c:pt idx="24900">
                  <c:v>1.12764</c:v>
                </c:pt>
                <c:pt idx="24901">
                  <c:v>1.1248499999999999</c:v>
                </c:pt>
                <c:pt idx="24902">
                  <c:v>1.1246100000000001</c:v>
                </c:pt>
                <c:pt idx="24903">
                  <c:v>1.1242799999999999</c:v>
                </c:pt>
                <c:pt idx="24904">
                  <c:v>1.12453</c:v>
                </c:pt>
                <c:pt idx="24905">
                  <c:v>1.12523</c:v>
                </c:pt>
                <c:pt idx="24906">
                  <c:v>1.1259699999999999</c:v>
                </c:pt>
                <c:pt idx="24907">
                  <c:v>1.1245000000000001</c:v>
                </c:pt>
                <c:pt idx="24908">
                  <c:v>1.11785</c:v>
                </c:pt>
                <c:pt idx="24909">
                  <c:v>1.1168499999999999</c:v>
                </c:pt>
                <c:pt idx="24910">
                  <c:v>1.1138399999999999</c:v>
                </c:pt>
                <c:pt idx="24911">
                  <c:v>1.1111899999999999</c:v>
                </c:pt>
                <c:pt idx="24912">
                  <c:v>1.1088800000000001</c:v>
                </c:pt>
                <c:pt idx="24913">
                  <c:v>1.1061099999999999</c:v>
                </c:pt>
                <c:pt idx="24914">
                  <c:v>1.10331</c:v>
                </c:pt>
                <c:pt idx="24915">
                  <c:v>1.1008</c:v>
                </c:pt>
                <c:pt idx="24916">
                  <c:v>1.1001399999999999</c:v>
                </c:pt>
                <c:pt idx="24917">
                  <c:v>1.0982000000000001</c:v>
                </c:pt>
                <c:pt idx="24918">
                  <c:v>1.09545</c:v>
                </c:pt>
                <c:pt idx="24919">
                  <c:v>1.09274</c:v>
                </c:pt>
                <c:pt idx="24920">
                  <c:v>1.09013</c:v>
                </c:pt>
                <c:pt idx="24921">
                  <c:v>1.08863</c:v>
                </c:pt>
                <c:pt idx="24922">
                  <c:v>1.0857699999999999</c:v>
                </c:pt>
                <c:pt idx="24923">
                  <c:v>1.0799799999999999</c:v>
                </c:pt>
                <c:pt idx="24924">
                  <c:v>1.0797600000000001</c:v>
                </c:pt>
                <c:pt idx="24925">
                  <c:v>1.0783400000000001</c:v>
                </c:pt>
                <c:pt idx="24926">
                  <c:v>1.07616</c:v>
                </c:pt>
                <c:pt idx="24927">
                  <c:v>1.07412</c:v>
                </c:pt>
                <c:pt idx="24928">
                  <c:v>1.0724400000000001</c:v>
                </c:pt>
                <c:pt idx="24929">
                  <c:v>1.06969</c:v>
                </c:pt>
                <c:pt idx="24930">
                  <c:v>1.0666599999999999</c:v>
                </c:pt>
                <c:pt idx="24931">
                  <c:v>1.0646899999999999</c:v>
                </c:pt>
                <c:pt idx="24932">
                  <c:v>1.06311</c:v>
                </c:pt>
                <c:pt idx="24933">
                  <c:v>1.06158</c:v>
                </c:pt>
                <c:pt idx="24934">
                  <c:v>1.06053</c:v>
                </c:pt>
                <c:pt idx="24935">
                  <c:v>1.05948</c:v>
                </c:pt>
                <c:pt idx="24936">
                  <c:v>1.05836</c:v>
                </c:pt>
                <c:pt idx="24937">
                  <c:v>1.05627</c:v>
                </c:pt>
                <c:pt idx="24938">
                  <c:v>1.0523800000000001</c:v>
                </c:pt>
                <c:pt idx="24939">
                  <c:v>1.0449999999999999</c:v>
                </c:pt>
                <c:pt idx="24940">
                  <c:v>1.04278</c:v>
                </c:pt>
                <c:pt idx="24941">
                  <c:v>1.04122</c:v>
                </c:pt>
                <c:pt idx="24942">
                  <c:v>1.0392399999999999</c:v>
                </c:pt>
                <c:pt idx="24943">
                  <c:v>1.03775</c:v>
                </c:pt>
                <c:pt idx="24944">
                  <c:v>1.0362899999999999</c:v>
                </c:pt>
                <c:pt idx="24945">
                  <c:v>1.03633</c:v>
                </c:pt>
                <c:pt idx="24946">
                  <c:v>1.0373399999999999</c:v>
                </c:pt>
                <c:pt idx="24947">
                  <c:v>1.0388500000000001</c:v>
                </c:pt>
                <c:pt idx="24948">
                  <c:v>1.0398799999999999</c:v>
                </c:pt>
                <c:pt idx="24949">
                  <c:v>1.0394699999999999</c:v>
                </c:pt>
                <c:pt idx="24950">
                  <c:v>1.0370699999999999</c:v>
                </c:pt>
                <c:pt idx="24951">
                  <c:v>1.03464</c:v>
                </c:pt>
                <c:pt idx="24952">
                  <c:v>1.0322199999999999</c:v>
                </c:pt>
                <c:pt idx="24953">
                  <c:v>1.0302500000000001</c:v>
                </c:pt>
                <c:pt idx="24954">
                  <c:v>1.0292399999999999</c:v>
                </c:pt>
                <c:pt idx="24955">
                  <c:v>1.0278099999999999</c:v>
                </c:pt>
                <c:pt idx="24956">
                  <c:v>1.0205200000000001</c:v>
                </c:pt>
                <c:pt idx="24957">
                  <c:v>1.0188699999999999</c:v>
                </c:pt>
                <c:pt idx="24958">
                  <c:v>1.01892</c:v>
                </c:pt>
                <c:pt idx="24959">
                  <c:v>1.0204599999999999</c:v>
                </c:pt>
                <c:pt idx="24960">
                  <c:v>1.0197000000000001</c:v>
                </c:pt>
                <c:pt idx="24961">
                  <c:v>1.0164800000000001</c:v>
                </c:pt>
                <c:pt idx="24962">
                  <c:v>1.0135000000000001</c:v>
                </c:pt>
                <c:pt idx="24963">
                  <c:v>1.01071</c:v>
                </c:pt>
                <c:pt idx="24964">
                  <c:v>1.0077799999999999</c:v>
                </c:pt>
                <c:pt idx="24965">
                  <c:v>1.0056799999999999</c:v>
                </c:pt>
                <c:pt idx="24966">
                  <c:v>1.00448</c:v>
                </c:pt>
                <c:pt idx="24967">
                  <c:v>1.00485</c:v>
                </c:pt>
                <c:pt idx="24968">
                  <c:v>1.00498</c:v>
                </c:pt>
                <c:pt idx="24969">
                  <c:v>1.00346</c:v>
                </c:pt>
                <c:pt idx="24970">
                  <c:v>1.00156</c:v>
                </c:pt>
                <c:pt idx="24971">
                  <c:v>0.99983500000000003</c:v>
                </c:pt>
                <c:pt idx="24972">
                  <c:v>0.99951299999999998</c:v>
                </c:pt>
                <c:pt idx="24973">
                  <c:v>0.99284899999999998</c:v>
                </c:pt>
                <c:pt idx="24974">
                  <c:v>0.98898399999999997</c:v>
                </c:pt>
                <c:pt idx="24975">
                  <c:v>0.98960099999999995</c:v>
                </c:pt>
                <c:pt idx="24976">
                  <c:v>0.98839900000000003</c:v>
                </c:pt>
                <c:pt idx="24977">
                  <c:v>0.98729299999999998</c:v>
                </c:pt>
                <c:pt idx="24978">
                  <c:v>0.986649</c:v>
                </c:pt>
                <c:pt idx="24979">
                  <c:v>0.98510399999999998</c:v>
                </c:pt>
                <c:pt idx="24980">
                  <c:v>0.98227200000000003</c:v>
                </c:pt>
                <c:pt idx="24981">
                  <c:v>0.98005600000000004</c:v>
                </c:pt>
                <c:pt idx="24982">
                  <c:v>0.97785900000000003</c:v>
                </c:pt>
                <c:pt idx="24983">
                  <c:v>0.97505900000000001</c:v>
                </c:pt>
                <c:pt idx="24984">
                  <c:v>0.97326599999999996</c:v>
                </c:pt>
                <c:pt idx="24985">
                  <c:v>0.97205799999999998</c:v>
                </c:pt>
                <c:pt idx="24986">
                  <c:v>0.97060299999999999</c:v>
                </c:pt>
                <c:pt idx="24987">
                  <c:v>0.96965299999999999</c:v>
                </c:pt>
                <c:pt idx="24988">
                  <c:v>0.96553599999999995</c:v>
                </c:pt>
                <c:pt idx="24989">
                  <c:v>0.96023199999999997</c:v>
                </c:pt>
                <c:pt idx="24990">
                  <c:v>0.96045000000000003</c:v>
                </c:pt>
                <c:pt idx="24991">
                  <c:v>0.95952000000000004</c:v>
                </c:pt>
                <c:pt idx="24992">
                  <c:v>0.95747499999999997</c:v>
                </c:pt>
                <c:pt idx="24993">
                  <c:v>0.95500700000000005</c:v>
                </c:pt>
                <c:pt idx="24994">
                  <c:v>0.95321199999999995</c:v>
                </c:pt>
                <c:pt idx="24995">
                  <c:v>0.95304</c:v>
                </c:pt>
                <c:pt idx="24996">
                  <c:v>0.95273699999999995</c:v>
                </c:pt>
                <c:pt idx="24997">
                  <c:v>0.95298400000000005</c:v>
                </c:pt>
                <c:pt idx="24998">
                  <c:v>0.95293799999999995</c:v>
                </c:pt>
                <c:pt idx="24999">
                  <c:v>0.95189500000000005</c:v>
                </c:pt>
                <c:pt idx="25000">
                  <c:v>0.95056099999999999</c:v>
                </c:pt>
                <c:pt idx="25001">
                  <c:v>0.94656200000000001</c:v>
                </c:pt>
                <c:pt idx="25002">
                  <c:v>0.93930899999999995</c:v>
                </c:pt>
                <c:pt idx="25003">
                  <c:v>0.93874000000000002</c:v>
                </c:pt>
                <c:pt idx="25004">
                  <c:v>0.93817399999999995</c:v>
                </c:pt>
                <c:pt idx="25005">
                  <c:v>0.93672200000000005</c:v>
                </c:pt>
                <c:pt idx="25006">
                  <c:v>0.93549400000000005</c:v>
                </c:pt>
                <c:pt idx="25007">
                  <c:v>0.93509500000000001</c:v>
                </c:pt>
                <c:pt idx="25008">
                  <c:v>0.934284</c:v>
                </c:pt>
                <c:pt idx="25009">
                  <c:v>0.93436200000000003</c:v>
                </c:pt>
                <c:pt idx="25010">
                  <c:v>0.93283000000000005</c:v>
                </c:pt>
                <c:pt idx="25011">
                  <c:v>0.93038500000000002</c:v>
                </c:pt>
                <c:pt idx="25012">
                  <c:v>0.92815599999999998</c:v>
                </c:pt>
                <c:pt idx="25013">
                  <c:v>0.92650200000000005</c:v>
                </c:pt>
                <c:pt idx="25014">
                  <c:v>0.92018699999999998</c:v>
                </c:pt>
                <c:pt idx="25015">
                  <c:v>0.91946600000000001</c:v>
                </c:pt>
                <c:pt idx="25016">
                  <c:v>0.91746899999999998</c:v>
                </c:pt>
                <c:pt idx="25017">
                  <c:v>0.91508599999999996</c:v>
                </c:pt>
                <c:pt idx="25018">
                  <c:v>0.91370700000000005</c:v>
                </c:pt>
                <c:pt idx="25019">
                  <c:v>0.91328699999999996</c:v>
                </c:pt>
                <c:pt idx="25020">
                  <c:v>0.91234800000000005</c:v>
                </c:pt>
                <c:pt idx="25021">
                  <c:v>0.91092300000000004</c:v>
                </c:pt>
                <c:pt idx="25022">
                  <c:v>0.90998900000000005</c:v>
                </c:pt>
                <c:pt idx="25023">
                  <c:v>0.90805899999999995</c:v>
                </c:pt>
                <c:pt idx="25024">
                  <c:v>0.90562500000000001</c:v>
                </c:pt>
                <c:pt idx="25025">
                  <c:v>0.90317800000000004</c:v>
                </c:pt>
                <c:pt idx="25026">
                  <c:v>0.90171299999999999</c:v>
                </c:pt>
                <c:pt idx="25027">
                  <c:v>0.90124000000000004</c:v>
                </c:pt>
                <c:pt idx="25028">
                  <c:v>0.90127699999999999</c:v>
                </c:pt>
                <c:pt idx="25029">
                  <c:v>0.900841</c:v>
                </c:pt>
                <c:pt idx="25030">
                  <c:v>0.89940299999999995</c:v>
                </c:pt>
                <c:pt idx="25031">
                  <c:v>0.89789799999999997</c:v>
                </c:pt>
                <c:pt idx="25032">
                  <c:v>0.89789799999999997</c:v>
                </c:pt>
                <c:pt idx="25033">
                  <c:v>0.89790800000000004</c:v>
                </c:pt>
                <c:pt idx="25034">
                  <c:v>0.89756800000000003</c:v>
                </c:pt>
                <c:pt idx="25035">
                  <c:v>0.892621</c:v>
                </c:pt>
                <c:pt idx="25036">
                  <c:v>0.89103500000000002</c:v>
                </c:pt>
                <c:pt idx="25037">
                  <c:v>0.88860499999999998</c:v>
                </c:pt>
                <c:pt idx="25038">
                  <c:v>0.88656100000000004</c:v>
                </c:pt>
                <c:pt idx="25039">
                  <c:v>0.88553499999999996</c:v>
                </c:pt>
                <c:pt idx="25040">
                  <c:v>0.88503100000000001</c:v>
                </c:pt>
                <c:pt idx="25041">
                  <c:v>0.88408799999999998</c:v>
                </c:pt>
                <c:pt idx="25042">
                  <c:v>0.88204700000000003</c:v>
                </c:pt>
                <c:pt idx="25043">
                  <c:v>0.88248199999999999</c:v>
                </c:pt>
                <c:pt idx="25044">
                  <c:v>0.88251599999999997</c:v>
                </c:pt>
                <c:pt idx="25045">
                  <c:v>0.88203799999999999</c:v>
                </c:pt>
                <c:pt idx="25046">
                  <c:v>0.88054100000000002</c:v>
                </c:pt>
                <c:pt idx="25047">
                  <c:v>0.87906200000000001</c:v>
                </c:pt>
                <c:pt idx="25048">
                  <c:v>0.87604700000000002</c:v>
                </c:pt>
                <c:pt idx="25049">
                  <c:v>0.87495900000000004</c:v>
                </c:pt>
                <c:pt idx="25050">
                  <c:v>0.875421</c:v>
                </c:pt>
                <c:pt idx="25051">
                  <c:v>0.876413</c:v>
                </c:pt>
                <c:pt idx="25052">
                  <c:v>0.87643800000000005</c:v>
                </c:pt>
                <c:pt idx="25053">
                  <c:v>0.87444</c:v>
                </c:pt>
                <c:pt idx="25054">
                  <c:v>0.87240200000000001</c:v>
                </c:pt>
                <c:pt idx="25055">
                  <c:v>0.87137699999999996</c:v>
                </c:pt>
                <c:pt idx="25056">
                  <c:v>0.86985599999999996</c:v>
                </c:pt>
                <c:pt idx="25057">
                  <c:v>0.86882999999999999</c:v>
                </c:pt>
                <c:pt idx="25058">
                  <c:v>0.868309</c:v>
                </c:pt>
                <c:pt idx="25059">
                  <c:v>0.86780299999999999</c:v>
                </c:pt>
                <c:pt idx="25060">
                  <c:v>0.86873299999999998</c:v>
                </c:pt>
                <c:pt idx="25061">
                  <c:v>0.86117699999999997</c:v>
                </c:pt>
                <c:pt idx="25062">
                  <c:v>0.86024500000000004</c:v>
                </c:pt>
                <c:pt idx="25063">
                  <c:v>0.85917299999999996</c:v>
                </c:pt>
                <c:pt idx="25064">
                  <c:v>0.857155</c:v>
                </c:pt>
                <c:pt idx="25065">
                  <c:v>0.85617200000000004</c:v>
                </c:pt>
                <c:pt idx="25066">
                  <c:v>0.85561900000000002</c:v>
                </c:pt>
                <c:pt idx="25067">
                  <c:v>0.853576</c:v>
                </c:pt>
                <c:pt idx="25068">
                  <c:v>0.85205699999999995</c:v>
                </c:pt>
                <c:pt idx="25069">
                  <c:v>0.85003399999999996</c:v>
                </c:pt>
                <c:pt idx="25070">
                  <c:v>0.84911400000000004</c:v>
                </c:pt>
                <c:pt idx="25071">
                  <c:v>0.84904100000000005</c:v>
                </c:pt>
                <c:pt idx="25072">
                  <c:v>0.84816000000000003</c:v>
                </c:pt>
                <c:pt idx="25073">
                  <c:v>0.84830700000000003</c:v>
                </c:pt>
                <c:pt idx="25074">
                  <c:v>0.84233499999999994</c:v>
                </c:pt>
                <c:pt idx="25075">
                  <c:v>0.84195900000000001</c:v>
                </c:pt>
                <c:pt idx="25076">
                  <c:v>0.83891700000000002</c:v>
                </c:pt>
                <c:pt idx="25077">
                  <c:v>0.83850000000000002</c:v>
                </c:pt>
                <c:pt idx="25078">
                  <c:v>0.837005</c:v>
                </c:pt>
                <c:pt idx="25079">
                  <c:v>0.83644399999999997</c:v>
                </c:pt>
                <c:pt idx="25080">
                  <c:v>0.83445400000000003</c:v>
                </c:pt>
                <c:pt idx="25081">
                  <c:v>0.83133400000000002</c:v>
                </c:pt>
                <c:pt idx="25082">
                  <c:v>0.82292500000000002</c:v>
                </c:pt>
                <c:pt idx="25083">
                  <c:v>0.82110899999999998</c:v>
                </c:pt>
                <c:pt idx="25084">
                  <c:v>0.82047599999999998</c:v>
                </c:pt>
                <c:pt idx="25085">
                  <c:v>0.81840400000000002</c:v>
                </c:pt>
                <c:pt idx="25086">
                  <c:v>0.81639899999999999</c:v>
                </c:pt>
                <c:pt idx="25087">
                  <c:v>0.81385200000000002</c:v>
                </c:pt>
                <c:pt idx="25088">
                  <c:v>0.81221500000000002</c:v>
                </c:pt>
                <c:pt idx="25089">
                  <c:v>0.81057400000000002</c:v>
                </c:pt>
                <c:pt idx="25090">
                  <c:v>0.80480200000000002</c:v>
                </c:pt>
                <c:pt idx="25091">
                  <c:v>0.80433299999999996</c:v>
                </c:pt>
                <c:pt idx="25092">
                  <c:v>0.80392399999999997</c:v>
                </c:pt>
                <c:pt idx="25093">
                  <c:v>0.80452299999999999</c:v>
                </c:pt>
                <c:pt idx="25094">
                  <c:v>0.80445</c:v>
                </c:pt>
                <c:pt idx="25095">
                  <c:v>0.80394399999999999</c:v>
                </c:pt>
                <c:pt idx="25096">
                  <c:v>0.803651</c:v>
                </c:pt>
                <c:pt idx="25097">
                  <c:v>0.80183199999999999</c:v>
                </c:pt>
                <c:pt idx="25098">
                  <c:v>0.79594699999999996</c:v>
                </c:pt>
                <c:pt idx="25099">
                  <c:v>0.79411200000000004</c:v>
                </c:pt>
                <c:pt idx="25100">
                  <c:v>0.79242599999999996</c:v>
                </c:pt>
                <c:pt idx="25101">
                  <c:v>0.78939000000000004</c:v>
                </c:pt>
                <c:pt idx="25102">
                  <c:v>0.78644199999999997</c:v>
                </c:pt>
                <c:pt idx="25103">
                  <c:v>0.78373000000000004</c:v>
                </c:pt>
                <c:pt idx="25104">
                  <c:v>0.78251700000000002</c:v>
                </c:pt>
                <c:pt idx="25105">
                  <c:v>0.77820599999999995</c:v>
                </c:pt>
                <c:pt idx="25106">
                  <c:v>0.769787</c:v>
                </c:pt>
                <c:pt idx="25107">
                  <c:v>0.76761400000000002</c:v>
                </c:pt>
                <c:pt idx="25108">
                  <c:v>0.76596799999999998</c:v>
                </c:pt>
                <c:pt idx="25109">
                  <c:v>0.76627100000000004</c:v>
                </c:pt>
                <c:pt idx="25110">
                  <c:v>0.76547600000000005</c:v>
                </c:pt>
                <c:pt idx="25111">
                  <c:v>0.76455799999999996</c:v>
                </c:pt>
                <c:pt idx="25112">
                  <c:v>0.76641400000000004</c:v>
                </c:pt>
                <c:pt idx="25113">
                  <c:v>0.76372799999999996</c:v>
                </c:pt>
                <c:pt idx="25114">
                  <c:v>0.75730900000000001</c:v>
                </c:pt>
                <c:pt idx="25115">
                  <c:v>0.758629</c:v>
                </c:pt>
                <c:pt idx="25116">
                  <c:v>0.759683</c:v>
                </c:pt>
                <c:pt idx="25117">
                  <c:v>0.76322599999999996</c:v>
                </c:pt>
                <c:pt idx="25118">
                  <c:v>0.76489600000000002</c:v>
                </c:pt>
                <c:pt idx="25119">
                  <c:v>0.76816600000000002</c:v>
                </c:pt>
                <c:pt idx="25120">
                  <c:v>0.77073000000000003</c:v>
                </c:pt>
                <c:pt idx="25121">
                  <c:v>0.77428300000000005</c:v>
                </c:pt>
                <c:pt idx="25122">
                  <c:v>0.77885800000000005</c:v>
                </c:pt>
                <c:pt idx="25123">
                  <c:v>0.782497</c:v>
                </c:pt>
                <c:pt idx="25124">
                  <c:v>0.783192</c:v>
                </c:pt>
                <c:pt idx="25125">
                  <c:v>0.78009899999999999</c:v>
                </c:pt>
                <c:pt idx="25126">
                  <c:v>0.78316200000000002</c:v>
                </c:pt>
                <c:pt idx="25127">
                  <c:v>0.78342500000000004</c:v>
                </c:pt>
                <c:pt idx="25128">
                  <c:v>0.782667</c:v>
                </c:pt>
                <c:pt idx="25129">
                  <c:v>0.77975000000000005</c:v>
                </c:pt>
                <c:pt idx="25130">
                  <c:v>0.77747500000000003</c:v>
                </c:pt>
                <c:pt idx="25131">
                  <c:v>0.77460899999999999</c:v>
                </c:pt>
                <c:pt idx="25132">
                  <c:v>0.77184699999999995</c:v>
                </c:pt>
                <c:pt idx="25133">
                  <c:v>0.76902700000000002</c:v>
                </c:pt>
                <c:pt idx="25134">
                  <c:v>0.76636400000000005</c:v>
                </c:pt>
                <c:pt idx="25135">
                  <c:v>0.76227800000000001</c:v>
                </c:pt>
                <c:pt idx="25136">
                  <c:v>0.75598699999999996</c:v>
                </c:pt>
                <c:pt idx="25137">
                  <c:v>0.75486799999999998</c:v>
                </c:pt>
                <c:pt idx="25138">
                  <c:v>0.753224</c:v>
                </c:pt>
                <c:pt idx="25139">
                  <c:v>0.75054600000000005</c:v>
                </c:pt>
                <c:pt idx="25140">
                  <c:v>0.74959200000000004</c:v>
                </c:pt>
                <c:pt idx="25141">
                  <c:v>0.74934599999999996</c:v>
                </c:pt>
                <c:pt idx="25142">
                  <c:v>0.74834599999999996</c:v>
                </c:pt>
                <c:pt idx="25143">
                  <c:v>0.74669300000000005</c:v>
                </c:pt>
                <c:pt idx="25144">
                  <c:v>0.74676699999999996</c:v>
                </c:pt>
                <c:pt idx="25145">
                  <c:v>0.74817400000000001</c:v>
                </c:pt>
                <c:pt idx="25146">
                  <c:v>0.74669399999999997</c:v>
                </c:pt>
                <c:pt idx="25147">
                  <c:v>0.74026800000000004</c:v>
                </c:pt>
                <c:pt idx="25148">
                  <c:v>0.74024199999999996</c:v>
                </c:pt>
                <c:pt idx="25149">
                  <c:v>0.73965700000000001</c:v>
                </c:pt>
                <c:pt idx="25150">
                  <c:v>0.73797999999999997</c:v>
                </c:pt>
                <c:pt idx="25151">
                  <c:v>0.73731100000000005</c:v>
                </c:pt>
                <c:pt idx="25152">
                  <c:v>0.736676</c:v>
                </c:pt>
                <c:pt idx="25153">
                  <c:v>0.73702699999999999</c:v>
                </c:pt>
                <c:pt idx="25154">
                  <c:v>0.73728000000000005</c:v>
                </c:pt>
                <c:pt idx="25155">
                  <c:v>0.73756100000000002</c:v>
                </c:pt>
                <c:pt idx="25156">
                  <c:v>0.73857499999999998</c:v>
                </c:pt>
                <c:pt idx="25157">
                  <c:v>0.73933499999999996</c:v>
                </c:pt>
                <c:pt idx="25158">
                  <c:v>0.73680800000000002</c:v>
                </c:pt>
                <c:pt idx="25159">
                  <c:v>0.73899800000000004</c:v>
                </c:pt>
                <c:pt idx="25160">
                  <c:v>0.74124999999999996</c:v>
                </c:pt>
                <c:pt idx="25161">
                  <c:v>0.74343599999999999</c:v>
                </c:pt>
                <c:pt idx="25162">
                  <c:v>0.74405200000000005</c:v>
                </c:pt>
                <c:pt idx="25163">
                  <c:v>0.74378200000000005</c:v>
                </c:pt>
                <c:pt idx="25164">
                  <c:v>0.743035</c:v>
                </c:pt>
                <c:pt idx="25165">
                  <c:v>0.74177800000000005</c:v>
                </c:pt>
                <c:pt idx="25166">
                  <c:v>0.74007400000000001</c:v>
                </c:pt>
                <c:pt idx="25167">
                  <c:v>0.73904199999999998</c:v>
                </c:pt>
                <c:pt idx="25168">
                  <c:v>0.73673999999999995</c:v>
                </c:pt>
                <c:pt idx="25169">
                  <c:v>0.72863800000000001</c:v>
                </c:pt>
                <c:pt idx="25170">
                  <c:v>0.72632399999999997</c:v>
                </c:pt>
                <c:pt idx="25171">
                  <c:v>0.72356299999999996</c:v>
                </c:pt>
                <c:pt idx="25172">
                  <c:v>0.72088099999999999</c:v>
                </c:pt>
                <c:pt idx="25173">
                  <c:v>0.71767599999999998</c:v>
                </c:pt>
                <c:pt idx="25174">
                  <c:v>0.714534</c:v>
                </c:pt>
                <c:pt idx="25175">
                  <c:v>0.71129900000000001</c:v>
                </c:pt>
                <c:pt idx="25176">
                  <c:v>0.706515</c:v>
                </c:pt>
                <c:pt idx="25177">
                  <c:v>0.70087699999999997</c:v>
                </c:pt>
                <c:pt idx="25178">
                  <c:v>0.69688399999999995</c:v>
                </c:pt>
                <c:pt idx="25179">
                  <c:v>0.69292600000000004</c:v>
                </c:pt>
                <c:pt idx="25180">
                  <c:v>0.68439799999999995</c:v>
                </c:pt>
                <c:pt idx="25181">
                  <c:v>0.68298700000000001</c:v>
                </c:pt>
                <c:pt idx="25182">
                  <c:v>0.680732</c:v>
                </c:pt>
                <c:pt idx="25183">
                  <c:v>0.67860600000000004</c:v>
                </c:pt>
                <c:pt idx="25184">
                  <c:v>0.67694799999999999</c:v>
                </c:pt>
                <c:pt idx="25185">
                  <c:v>0.67529600000000001</c:v>
                </c:pt>
                <c:pt idx="25186">
                  <c:v>0.67415599999999998</c:v>
                </c:pt>
                <c:pt idx="25187">
                  <c:v>0.67351000000000005</c:v>
                </c:pt>
                <c:pt idx="25188">
                  <c:v>0.673369</c:v>
                </c:pt>
                <c:pt idx="25189">
                  <c:v>0.67371400000000004</c:v>
                </c:pt>
                <c:pt idx="25190">
                  <c:v>0.67458700000000005</c:v>
                </c:pt>
                <c:pt idx="25191">
                  <c:v>0.67694600000000005</c:v>
                </c:pt>
                <c:pt idx="25192">
                  <c:v>0.67874299999999999</c:v>
                </c:pt>
                <c:pt idx="25193">
                  <c:v>0.67857299999999998</c:v>
                </c:pt>
                <c:pt idx="25194">
                  <c:v>0.67893300000000001</c:v>
                </c:pt>
                <c:pt idx="25195">
                  <c:v>0.67926600000000004</c:v>
                </c:pt>
                <c:pt idx="25196">
                  <c:v>0.678616</c:v>
                </c:pt>
                <c:pt idx="25197">
                  <c:v>0.67897600000000002</c:v>
                </c:pt>
                <c:pt idx="25198">
                  <c:v>0.67983099999999996</c:v>
                </c:pt>
                <c:pt idx="25199">
                  <c:v>0.68168499999999999</c:v>
                </c:pt>
                <c:pt idx="25200">
                  <c:v>0.683033</c:v>
                </c:pt>
                <c:pt idx="25201">
                  <c:v>0.68188899999999997</c:v>
                </c:pt>
                <c:pt idx="25202">
                  <c:v>0.68174999999999997</c:v>
                </c:pt>
                <c:pt idx="25203">
                  <c:v>0.68011699999999997</c:v>
                </c:pt>
                <c:pt idx="25204">
                  <c:v>0.67797600000000002</c:v>
                </c:pt>
                <c:pt idx="25205">
                  <c:v>0.67683400000000005</c:v>
                </c:pt>
                <c:pt idx="25206">
                  <c:v>0.67569199999999996</c:v>
                </c:pt>
                <c:pt idx="25207">
                  <c:v>0.67505700000000002</c:v>
                </c:pt>
                <c:pt idx="25208">
                  <c:v>0.67391400000000001</c:v>
                </c:pt>
                <c:pt idx="25209">
                  <c:v>0.67376599999999998</c:v>
                </c:pt>
                <c:pt idx="25210">
                  <c:v>0.673149</c:v>
                </c:pt>
                <c:pt idx="25211">
                  <c:v>0.67151499999999997</c:v>
                </c:pt>
                <c:pt idx="25212">
                  <c:v>0.67037500000000005</c:v>
                </c:pt>
                <c:pt idx="25213">
                  <c:v>0.66922499999999996</c:v>
                </c:pt>
                <c:pt idx="25214">
                  <c:v>0.66909300000000005</c:v>
                </c:pt>
                <c:pt idx="25215">
                  <c:v>0.66794699999999996</c:v>
                </c:pt>
                <c:pt idx="25216">
                  <c:v>0.66691500000000004</c:v>
                </c:pt>
                <c:pt idx="25217">
                  <c:v>0.65928799999999999</c:v>
                </c:pt>
                <c:pt idx="25218">
                  <c:v>0.658026</c:v>
                </c:pt>
                <c:pt idx="25219">
                  <c:v>0.65693199999999996</c:v>
                </c:pt>
                <c:pt idx="25220">
                  <c:v>0.65527599999999997</c:v>
                </c:pt>
                <c:pt idx="25221">
                  <c:v>0.65463400000000005</c:v>
                </c:pt>
                <c:pt idx="25222">
                  <c:v>0.65348899999999999</c:v>
                </c:pt>
                <c:pt idx="25223">
                  <c:v>0.65334400000000004</c:v>
                </c:pt>
                <c:pt idx="25224">
                  <c:v>0.65269999999999995</c:v>
                </c:pt>
                <c:pt idx="25225">
                  <c:v>0.652582</c:v>
                </c:pt>
                <c:pt idx="25226">
                  <c:v>0.64997499999999997</c:v>
                </c:pt>
                <c:pt idx="25227">
                  <c:v>0.64779799999999998</c:v>
                </c:pt>
                <c:pt idx="25228">
                  <c:v>0.64667300000000005</c:v>
                </c:pt>
                <c:pt idx="25229">
                  <c:v>0.64400800000000002</c:v>
                </c:pt>
                <c:pt idx="25230">
                  <c:v>0.64388800000000002</c:v>
                </c:pt>
                <c:pt idx="25231">
                  <c:v>0.63924000000000003</c:v>
                </c:pt>
                <c:pt idx="25232">
                  <c:v>0.63955899999999999</c:v>
                </c:pt>
                <c:pt idx="25233">
                  <c:v>0.638432</c:v>
                </c:pt>
                <c:pt idx="25234">
                  <c:v>0.63727800000000001</c:v>
                </c:pt>
                <c:pt idx="25235">
                  <c:v>0.636629</c:v>
                </c:pt>
                <c:pt idx="25236">
                  <c:v>0.63597999999999999</c:v>
                </c:pt>
                <c:pt idx="25237">
                  <c:v>0.63533300000000004</c:v>
                </c:pt>
                <c:pt idx="25238">
                  <c:v>0.63518799999999997</c:v>
                </c:pt>
                <c:pt idx="25239">
                  <c:v>0.635548</c:v>
                </c:pt>
                <c:pt idx="25240">
                  <c:v>0.63638600000000001</c:v>
                </c:pt>
                <c:pt idx="25241">
                  <c:v>0.63470400000000005</c:v>
                </c:pt>
                <c:pt idx="25242">
                  <c:v>0.63359699999999997</c:v>
                </c:pt>
                <c:pt idx="25243">
                  <c:v>0.63444599999999995</c:v>
                </c:pt>
                <c:pt idx="25244">
                  <c:v>0.63377399999999995</c:v>
                </c:pt>
                <c:pt idx="25245">
                  <c:v>0.63196300000000005</c:v>
                </c:pt>
                <c:pt idx="25246">
                  <c:v>0.62531400000000004</c:v>
                </c:pt>
                <c:pt idx="25247">
                  <c:v>0.62432299999999996</c:v>
                </c:pt>
                <c:pt idx="25248">
                  <c:v>0.62366100000000002</c:v>
                </c:pt>
                <c:pt idx="25249">
                  <c:v>0.62405699999999997</c:v>
                </c:pt>
                <c:pt idx="25250">
                  <c:v>0.62434699999999999</c:v>
                </c:pt>
                <c:pt idx="25251">
                  <c:v>0.62306700000000004</c:v>
                </c:pt>
                <c:pt idx="25252">
                  <c:v>0.620977</c:v>
                </c:pt>
                <c:pt idx="25253">
                  <c:v>0.62089700000000003</c:v>
                </c:pt>
                <c:pt idx="25254">
                  <c:v>0.62074200000000002</c:v>
                </c:pt>
                <c:pt idx="25255">
                  <c:v>0.62112199999999995</c:v>
                </c:pt>
                <c:pt idx="25256">
                  <c:v>0.62143599999999999</c:v>
                </c:pt>
                <c:pt idx="25257">
                  <c:v>0.62119599999999997</c:v>
                </c:pt>
                <c:pt idx="25258">
                  <c:v>0.62059799999999998</c:v>
                </c:pt>
                <c:pt idx="25259">
                  <c:v>0.62099099999999996</c:v>
                </c:pt>
                <c:pt idx="25260">
                  <c:v>0.62137799999999999</c:v>
                </c:pt>
                <c:pt idx="25261">
                  <c:v>0.62004000000000004</c:v>
                </c:pt>
                <c:pt idx="25262">
                  <c:v>0.61527600000000005</c:v>
                </c:pt>
                <c:pt idx="25263">
                  <c:v>0.61778200000000005</c:v>
                </c:pt>
                <c:pt idx="25264">
                  <c:v>0.61985900000000005</c:v>
                </c:pt>
                <c:pt idx="25265">
                  <c:v>0.62058100000000005</c:v>
                </c:pt>
                <c:pt idx="25266">
                  <c:v>0.62085999999999997</c:v>
                </c:pt>
                <c:pt idx="25267">
                  <c:v>0.62060700000000002</c:v>
                </c:pt>
                <c:pt idx="25268">
                  <c:v>0.62071100000000001</c:v>
                </c:pt>
                <c:pt idx="25269">
                  <c:v>0.62208200000000002</c:v>
                </c:pt>
                <c:pt idx="25270">
                  <c:v>0.62297400000000003</c:v>
                </c:pt>
                <c:pt idx="25271">
                  <c:v>0.62338499999999997</c:v>
                </c:pt>
                <c:pt idx="25272">
                  <c:v>0.62250899999999998</c:v>
                </c:pt>
                <c:pt idx="25273">
                  <c:v>0.62038499999999996</c:v>
                </c:pt>
                <c:pt idx="25274">
                  <c:v>0.61294700000000002</c:v>
                </c:pt>
                <c:pt idx="25275">
                  <c:v>0.61013600000000001</c:v>
                </c:pt>
                <c:pt idx="25276">
                  <c:v>0.60582499999999995</c:v>
                </c:pt>
                <c:pt idx="25277">
                  <c:v>0.60212200000000005</c:v>
                </c:pt>
                <c:pt idx="25278">
                  <c:v>0.59590799999999999</c:v>
                </c:pt>
                <c:pt idx="25279">
                  <c:v>0.58692100000000003</c:v>
                </c:pt>
                <c:pt idx="25280">
                  <c:v>0.58025499999999997</c:v>
                </c:pt>
                <c:pt idx="25281">
                  <c:v>0.576492</c:v>
                </c:pt>
                <c:pt idx="25282">
                  <c:v>0.57176099999999996</c:v>
                </c:pt>
                <c:pt idx="25283">
                  <c:v>0.56720499999999996</c:v>
                </c:pt>
                <c:pt idx="25284">
                  <c:v>0.56015000000000004</c:v>
                </c:pt>
                <c:pt idx="25285">
                  <c:v>0.55041700000000005</c:v>
                </c:pt>
                <c:pt idx="25286">
                  <c:v>0.54809200000000002</c:v>
                </c:pt>
                <c:pt idx="25287">
                  <c:v>0.54507000000000005</c:v>
                </c:pt>
                <c:pt idx="25288">
                  <c:v>0.54201900000000003</c:v>
                </c:pt>
                <c:pt idx="25289">
                  <c:v>0.53961700000000001</c:v>
                </c:pt>
                <c:pt idx="25290">
                  <c:v>0.53870200000000001</c:v>
                </c:pt>
                <c:pt idx="25291">
                  <c:v>0.53824700000000003</c:v>
                </c:pt>
                <c:pt idx="25292">
                  <c:v>0.53734199999999999</c:v>
                </c:pt>
                <c:pt idx="25293">
                  <c:v>0.53735500000000003</c:v>
                </c:pt>
                <c:pt idx="25294">
                  <c:v>0.53723500000000002</c:v>
                </c:pt>
                <c:pt idx="25295">
                  <c:v>0.53826399999999996</c:v>
                </c:pt>
                <c:pt idx="25296">
                  <c:v>0.53597700000000004</c:v>
                </c:pt>
                <c:pt idx="25297">
                  <c:v>0.53323600000000004</c:v>
                </c:pt>
                <c:pt idx="25298">
                  <c:v>0.53471599999999997</c:v>
                </c:pt>
                <c:pt idx="25299">
                  <c:v>0.53607000000000005</c:v>
                </c:pt>
                <c:pt idx="25300">
                  <c:v>0.53890199999999999</c:v>
                </c:pt>
                <c:pt idx="25301">
                  <c:v>0.54195700000000002</c:v>
                </c:pt>
                <c:pt idx="25302">
                  <c:v>0.54588800000000004</c:v>
                </c:pt>
                <c:pt idx="25303">
                  <c:v>0.54876800000000003</c:v>
                </c:pt>
                <c:pt idx="25304">
                  <c:v>0.54903400000000002</c:v>
                </c:pt>
                <c:pt idx="25305">
                  <c:v>0.54766999999999999</c:v>
                </c:pt>
                <c:pt idx="25306">
                  <c:v>0.54635800000000001</c:v>
                </c:pt>
                <c:pt idx="25307">
                  <c:v>0.541188</c:v>
                </c:pt>
                <c:pt idx="25308">
                  <c:v>0.53696900000000003</c:v>
                </c:pt>
                <c:pt idx="25309">
                  <c:v>0.53202499999999997</c:v>
                </c:pt>
                <c:pt idx="25310">
                  <c:v>0.53142</c:v>
                </c:pt>
                <c:pt idx="25311">
                  <c:v>0.52421200000000001</c:v>
                </c:pt>
                <c:pt idx="25312">
                  <c:v>0.51542600000000005</c:v>
                </c:pt>
                <c:pt idx="25313">
                  <c:v>0.51326700000000003</c:v>
                </c:pt>
                <c:pt idx="25314">
                  <c:v>0.50781299999999996</c:v>
                </c:pt>
                <c:pt idx="25315">
                  <c:v>0.50174799999999997</c:v>
                </c:pt>
                <c:pt idx="25316">
                  <c:v>0.49719200000000002</c:v>
                </c:pt>
                <c:pt idx="25317">
                  <c:v>0.49546200000000001</c:v>
                </c:pt>
                <c:pt idx="25318">
                  <c:v>0.493807</c:v>
                </c:pt>
                <c:pt idx="25319">
                  <c:v>0.48976799999999998</c:v>
                </c:pt>
                <c:pt idx="25320">
                  <c:v>0.48518299999999998</c:v>
                </c:pt>
                <c:pt idx="25321">
                  <c:v>0.48272999999999999</c:v>
                </c:pt>
                <c:pt idx="25322">
                  <c:v>0.48230400000000001</c:v>
                </c:pt>
                <c:pt idx="25323">
                  <c:v>0.48246899999999998</c:v>
                </c:pt>
                <c:pt idx="25324">
                  <c:v>0.479045</c:v>
                </c:pt>
                <c:pt idx="25325">
                  <c:v>0.47730699999999998</c:v>
                </c:pt>
                <c:pt idx="25326">
                  <c:v>0.47666199999999997</c:v>
                </c:pt>
                <c:pt idx="25327">
                  <c:v>0.47578799999999999</c:v>
                </c:pt>
                <c:pt idx="25328">
                  <c:v>0.47297699999999998</c:v>
                </c:pt>
                <c:pt idx="25329">
                  <c:v>0.46928399999999998</c:v>
                </c:pt>
                <c:pt idx="25330">
                  <c:v>0.46578199999999997</c:v>
                </c:pt>
                <c:pt idx="25331">
                  <c:v>0.46269700000000002</c:v>
                </c:pt>
                <c:pt idx="25332">
                  <c:v>0.46250400000000003</c:v>
                </c:pt>
                <c:pt idx="25333">
                  <c:v>0.46302700000000002</c:v>
                </c:pt>
                <c:pt idx="25334">
                  <c:v>0.46133000000000002</c:v>
                </c:pt>
                <c:pt idx="25335">
                  <c:v>0.46003500000000003</c:v>
                </c:pt>
                <c:pt idx="25336">
                  <c:v>0.45884900000000001</c:v>
                </c:pt>
                <c:pt idx="25337">
                  <c:v>0.45651199999999997</c:v>
                </c:pt>
                <c:pt idx="25338">
                  <c:v>0.45429000000000003</c:v>
                </c:pt>
                <c:pt idx="25339">
                  <c:v>0.45313999999999999</c:v>
                </c:pt>
                <c:pt idx="25340">
                  <c:v>0.45245800000000003</c:v>
                </c:pt>
                <c:pt idx="25341">
                  <c:v>0.45214500000000002</c:v>
                </c:pt>
                <c:pt idx="25342">
                  <c:v>0.44371100000000002</c:v>
                </c:pt>
                <c:pt idx="25343">
                  <c:v>0.44176300000000002</c:v>
                </c:pt>
                <c:pt idx="25344">
                  <c:v>0.44184600000000002</c:v>
                </c:pt>
                <c:pt idx="25345">
                  <c:v>0.44177899999999998</c:v>
                </c:pt>
                <c:pt idx="25346">
                  <c:v>0.44096200000000002</c:v>
                </c:pt>
                <c:pt idx="25347">
                  <c:v>0.44089699999999998</c:v>
                </c:pt>
                <c:pt idx="25348">
                  <c:v>0.44015500000000002</c:v>
                </c:pt>
                <c:pt idx="25349">
                  <c:v>0.43983499999999998</c:v>
                </c:pt>
                <c:pt idx="25350">
                  <c:v>0.44138899999999998</c:v>
                </c:pt>
                <c:pt idx="25351">
                  <c:v>0.44139499999999998</c:v>
                </c:pt>
                <c:pt idx="25352">
                  <c:v>0.44042100000000001</c:v>
                </c:pt>
                <c:pt idx="25353">
                  <c:v>0.44022600000000001</c:v>
                </c:pt>
                <c:pt idx="25354">
                  <c:v>0.44170199999999998</c:v>
                </c:pt>
                <c:pt idx="25355">
                  <c:v>0.442857</c:v>
                </c:pt>
                <c:pt idx="25356">
                  <c:v>0.44447700000000001</c:v>
                </c:pt>
                <c:pt idx="25357">
                  <c:v>0.44486300000000001</c:v>
                </c:pt>
                <c:pt idx="25358">
                  <c:v>0.44479299999999999</c:v>
                </c:pt>
                <c:pt idx="25359">
                  <c:v>0.44511299999999998</c:v>
                </c:pt>
                <c:pt idx="25360">
                  <c:v>0.43896200000000002</c:v>
                </c:pt>
                <c:pt idx="25361">
                  <c:v>0.43847399999999997</c:v>
                </c:pt>
                <c:pt idx="25362">
                  <c:v>0.43906499999999998</c:v>
                </c:pt>
                <c:pt idx="25363">
                  <c:v>0.43782700000000002</c:v>
                </c:pt>
                <c:pt idx="25364">
                  <c:v>0.43601800000000002</c:v>
                </c:pt>
                <c:pt idx="25365">
                  <c:v>0.43407899999999999</c:v>
                </c:pt>
                <c:pt idx="25366">
                  <c:v>0.433085</c:v>
                </c:pt>
                <c:pt idx="25367">
                  <c:v>0.43232100000000001</c:v>
                </c:pt>
                <c:pt idx="25368">
                  <c:v>0.43093700000000001</c:v>
                </c:pt>
                <c:pt idx="25369">
                  <c:v>0.43051400000000001</c:v>
                </c:pt>
                <c:pt idx="25370">
                  <c:v>0.42969499999999999</c:v>
                </c:pt>
                <c:pt idx="25371">
                  <c:v>0.429396</c:v>
                </c:pt>
                <c:pt idx="25372">
                  <c:v>0.42769600000000002</c:v>
                </c:pt>
                <c:pt idx="25373">
                  <c:v>0.42664800000000003</c:v>
                </c:pt>
                <c:pt idx="25374">
                  <c:v>0.42668699999999998</c:v>
                </c:pt>
                <c:pt idx="25375">
                  <c:v>0.427757</c:v>
                </c:pt>
                <c:pt idx="25376">
                  <c:v>0.42805700000000002</c:v>
                </c:pt>
                <c:pt idx="25377">
                  <c:v>0.42287200000000003</c:v>
                </c:pt>
                <c:pt idx="25378">
                  <c:v>0.42192499999999999</c:v>
                </c:pt>
                <c:pt idx="25379">
                  <c:v>0.42169600000000002</c:v>
                </c:pt>
                <c:pt idx="25380">
                  <c:v>0.42230499999999999</c:v>
                </c:pt>
                <c:pt idx="25381">
                  <c:v>0.42213400000000001</c:v>
                </c:pt>
                <c:pt idx="25382">
                  <c:v>0.42181200000000002</c:v>
                </c:pt>
                <c:pt idx="25383">
                  <c:v>0.42112100000000002</c:v>
                </c:pt>
                <c:pt idx="25384">
                  <c:v>0.420122</c:v>
                </c:pt>
                <c:pt idx="25385">
                  <c:v>0.42067300000000002</c:v>
                </c:pt>
                <c:pt idx="25386">
                  <c:v>0.41528700000000002</c:v>
                </c:pt>
                <c:pt idx="25387">
                  <c:v>0.41240900000000003</c:v>
                </c:pt>
                <c:pt idx="25388">
                  <c:v>0.411221</c:v>
                </c:pt>
                <c:pt idx="25389">
                  <c:v>0.40900500000000001</c:v>
                </c:pt>
                <c:pt idx="25390">
                  <c:v>0.407078</c:v>
                </c:pt>
                <c:pt idx="25391">
                  <c:v>0.40623999999999999</c:v>
                </c:pt>
                <c:pt idx="25392">
                  <c:v>0.405059</c:v>
                </c:pt>
                <c:pt idx="25393">
                  <c:v>0.40363100000000002</c:v>
                </c:pt>
                <c:pt idx="25394">
                  <c:v>0.40318900000000002</c:v>
                </c:pt>
                <c:pt idx="25395">
                  <c:v>0.39727099999999999</c:v>
                </c:pt>
                <c:pt idx="25396">
                  <c:v>0.39482899999999999</c:v>
                </c:pt>
                <c:pt idx="25397">
                  <c:v>0.40000799999999997</c:v>
                </c:pt>
                <c:pt idx="25398">
                  <c:v>0.39349600000000001</c:v>
                </c:pt>
                <c:pt idx="25399">
                  <c:v>0.39187699999999998</c:v>
                </c:pt>
                <c:pt idx="25400">
                  <c:v>0.39092500000000002</c:v>
                </c:pt>
                <c:pt idx="25401">
                  <c:v>0.38907599999999998</c:v>
                </c:pt>
                <c:pt idx="25402">
                  <c:v>0.388573</c:v>
                </c:pt>
                <c:pt idx="25403">
                  <c:v>0.388791</c:v>
                </c:pt>
                <c:pt idx="25404">
                  <c:v>0.38263200000000003</c:v>
                </c:pt>
                <c:pt idx="25405">
                  <c:v>0.38225199999999998</c:v>
                </c:pt>
                <c:pt idx="25406">
                  <c:v>0.38218999999999997</c:v>
                </c:pt>
                <c:pt idx="25407">
                  <c:v>0.38231100000000001</c:v>
                </c:pt>
                <c:pt idx="25408">
                  <c:v>0.38305699999999998</c:v>
                </c:pt>
                <c:pt idx="25409">
                  <c:v>0.38377099999999997</c:v>
                </c:pt>
                <c:pt idx="25410">
                  <c:v>0.385046</c:v>
                </c:pt>
                <c:pt idx="25411">
                  <c:v>0.38499699999999998</c:v>
                </c:pt>
                <c:pt idx="25412">
                  <c:v>0.38407999999999998</c:v>
                </c:pt>
                <c:pt idx="25413">
                  <c:v>0.38657399999999997</c:v>
                </c:pt>
                <c:pt idx="25414">
                  <c:v>0.38946399999999998</c:v>
                </c:pt>
                <c:pt idx="25415">
                  <c:v>0.39087899999999998</c:v>
                </c:pt>
                <c:pt idx="25416">
                  <c:v>0.39114700000000002</c:v>
                </c:pt>
                <c:pt idx="25417">
                  <c:v>0.39231300000000002</c:v>
                </c:pt>
                <c:pt idx="25418">
                  <c:v>0.393702</c:v>
                </c:pt>
                <c:pt idx="25419">
                  <c:v>0.39346100000000001</c:v>
                </c:pt>
                <c:pt idx="25420">
                  <c:v>0.39473599999999998</c:v>
                </c:pt>
                <c:pt idx="25421">
                  <c:v>0.39407799999999998</c:v>
                </c:pt>
                <c:pt idx="25422">
                  <c:v>0.39361299999999999</c:v>
                </c:pt>
                <c:pt idx="25423">
                  <c:v>0.38750499999999999</c:v>
                </c:pt>
                <c:pt idx="25424">
                  <c:v>0.38545499999999999</c:v>
                </c:pt>
                <c:pt idx="25425">
                  <c:v>0.38378499999999999</c:v>
                </c:pt>
                <c:pt idx="25426">
                  <c:v>0.38255800000000001</c:v>
                </c:pt>
                <c:pt idx="25427">
                  <c:v>0.38039000000000001</c:v>
                </c:pt>
                <c:pt idx="25428">
                  <c:v>0.37900800000000001</c:v>
                </c:pt>
                <c:pt idx="25429">
                  <c:v>0.38020799999999999</c:v>
                </c:pt>
                <c:pt idx="25430">
                  <c:v>0.38106800000000002</c:v>
                </c:pt>
                <c:pt idx="25431">
                  <c:v>0.38176700000000002</c:v>
                </c:pt>
                <c:pt idx="25432">
                  <c:v>0.38495800000000002</c:v>
                </c:pt>
                <c:pt idx="25433">
                  <c:v>0.388324</c:v>
                </c:pt>
                <c:pt idx="25434">
                  <c:v>0.39021699999999998</c:v>
                </c:pt>
                <c:pt idx="25435">
                  <c:v>0.39057700000000001</c:v>
                </c:pt>
                <c:pt idx="25436">
                  <c:v>0.390376</c:v>
                </c:pt>
                <c:pt idx="25437">
                  <c:v>0.39021400000000001</c:v>
                </c:pt>
                <c:pt idx="25438">
                  <c:v>0.388575</c:v>
                </c:pt>
                <c:pt idx="25439">
                  <c:v>0.386376</c:v>
                </c:pt>
                <c:pt idx="25440">
                  <c:v>0.38464799999999999</c:v>
                </c:pt>
                <c:pt idx="25441">
                  <c:v>0.38348100000000002</c:v>
                </c:pt>
                <c:pt idx="25442">
                  <c:v>0.38126900000000002</c:v>
                </c:pt>
                <c:pt idx="25443">
                  <c:v>0.38197300000000001</c:v>
                </c:pt>
                <c:pt idx="25444">
                  <c:v>0.38343300000000002</c:v>
                </c:pt>
                <c:pt idx="25445">
                  <c:v>0.37826300000000002</c:v>
                </c:pt>
                <c:pt idx="25446">
                  <c:v>0.37848900000000002</c:v>
                </c:pt>
                <c:pt idx="25447">
                  <c:v>0.37833899999999998</c:v>
                </c:pt>
                <c:pt idx="25448">
                  <c:v>0.37865599999999999</c:v>
                </c:pt>
                <c:pt idx="25449">
                  <c:v>0.37899100000000002</c:v>
                </c:pt>
                <c:pt idx="25450">
                  <c:v>0.37931999999999999</c:v>
                </c:pt>
                <c:pt idx="25451">
                  <c:v>0.38016100000000003</c:v>
                </c:pt>
                <c:pt idx="25452">
                  <c:v>0.37999899999999998</c:v>
                </c:pt>
                <c:pt idx="25453">
                  <c:v>0.38084200000000001</c:v>
                </c:pt>
                <c:pt idx="25454">
                  <c:v>0.38068800000000003</c:v>
                </c:pt>
                <c:pt idx="25455">
                  <c:v>0.38153799999999999</c:v>
                </c:pt>
                <c:pt idx="25456">
                  <c:v>0.381386</c:v>
                </c:pt>
                <c:pt idx="25457">
                  <c:v>0.381745</c:v>
                </c:pt>
                <c:pt idx="25458">
                  <c:v>0.38209599999999999</c:v>
                </c:pt>
                <c:pt idx="25459">
                  <c:v>0.38195800000000002</c:v>
                </c:pt>
                <c:pt idx="25460">
                  <c:v>0.381795</c:v>
                </c:pt>
                <c:pt idx="25461">
                  <c:v>0.38070999999999999</c:v>
                </c:pt>
                <c:pt idx="25462">
                  <c:v>0.38198500000000002</c:v>
                </c:pt>
                <c:pt idx="25463">
                  <c:v>0.375828</c:v>
                </c:pt>
                <c:pt idx="25464">
                  <c:v>0.37581700000000001</c:v>
                </c:pt>
                <c:pt idx="25465">
                  <c:v>0.37679499999999999</c:v>
                </c:pt>
                <c:pt idx="25466">
                  <c:v>0.38104900000000003</c:v>
                </c:pt>
                <c:pt idx="25467">
                  <c:v>0.37631900000000001</c:v>
                </c:pt>
                <c:pt idx="25468">
                  <c:v>0.37584600000000001</c:v>
                </c:pt>
                <c:pt idx="25469">
                  <c:v>0.37519200000000003</c:v>
                </c:pt>
                <c:pt idx="25470">
                  <c:v>0.37462800000000002</c:v>
                </c:pt>
                <c:pt idx="25471">
                  <c:v>0.37503300000000001</c:v>
                </c:pt>
                <c:pt idx="25472">
                  <c:v>0.37492500000000001</c:v>
                </c:pt>
                <c:pt idx="25473">
                  <c:v>0.37481700000000001</c:v>
                </c:pt>
                <c:pt idx="25474">
                  <c:v>0.37481199999999998</c:v>
                </c:pt>
                <c:pt idx="25475">
                  <c:v>0.374973</c:v>
                </c:pt>
                <c:pt idx="25476">
                  <c:v>0.36890400000000001</c:v>
                </c:pt>
                <c:pt idx="25477">
                  <c:v>0.369033</c:v>
                </c:pt>
                <c:pt idx="25478">
                  <c:v>0.368398</c:v>
                </c:pt>
                <c:pt idx="25479">
                  <c:v>0.36837199999999998</c:v>
                </c:pt>
                <c:pt idx="25480">
                  <c:v>0.36826599999999998</c:v>
                </c:pt>
                <c:pt idx="25481">
                  <c:v>0.36715700000000001</c:v>
                </c:pt>
                <c:pt idx="25482">
                  <c:v>0.36558800000000002</c:v>
                </c:pt>
                <c:pt idx="25483">
                  <c:v>0.36404599999999998</c:v>
                </c:pt>
                <c:pt idx="25484">
                  <c:v>0.36305300000000001</c:v>
                </c:pt>
                <c:pt idx="25485">
                  <c:v>0.36245100000000002</c:v>
                </c:pt>
                <c:pt idx="25486">
                  <c:v>0.36038999999999999</c:v>
                </c:pt>
                <c:pt idx="25487">
                  <c:v>0.36002499999999998</c:v>
                </c:pt>
                <c:pt idx="25488">
                  <c:v>0.36027599999999999</c:v>
                </c:pt>
                <c:pt idx="25489">
                  <c:v>0.35687000000000002</c:v>
                </c:pt>
                <c:pt idx="25490">
                  <c:v>0.359539</c:v>
                </c:pt>
                <c:pt idx="25491">
                  <c:v>0.36095300000000002</c:v>
                </c:pt>
                <c:pt idx="25492">
                  <c:v>0.36354300000000001</c:v>
                </c:pt>
                <c:pt idx="25493">
                  <c:v>0.36645899999999998</c:v>
                </c:pt>
                <c:pt idx="25494">
                  <c:v>0.366784</c:v>
                </c:pt>
                <c:pt idx="25495">
                  <c:v>0.36587799999999998</c:v>
                </c:pt>
                <c:pt idx="25496">
                  <c:v>0.36798999999999998</c:v>
                </c:pt>
                <c:pt idx="25497">
                  <c:v>0.36997400000000003</c:v>
                </c:pt>
                <c:pt idx="25498">
                  <c:v>0.37199500000000002</c:v>
                </c:pt>
                <c:pt idx="25499">
                  <c:v>0.37344699999999997</c:v>
                </c:pt>
                <c:pt idx="25500">
                  <c:v>0.37460100000000002</c:v>
                </c:pt>
                <c:pt idx="25501">
                  <c:v>0.37802000000000002</c:v>
                </c:pt>
                <c:pt idx="25502">
                  <c:v>0.376469</c:v>
                </c:pt>
                <c:pt idx="25503">
                  <c:v>0.37711099999999997</c:v>
                </c:pt>
                <c:pt idx="25504">
                  <c:v>0.37706099999999998</c:v>
                </c:pt>
                <c:pt idx="25505">
                  <c:v>0.37510599999999999</c:v>
                </c:pt>
                <c:pt idx="25506">
                  <c:v>0.37420100000000001</c:v>
                </c:pt>
                <c:pt idx="25507">
                  <c:v>0.37326799999999999</c:v>
                </c:pt>
                <c:pt idx="25508">
                  <c:v>0.372863</c:v>
                </c:pt>
                <c:pt idx="25509">
                  <c:v>0.37294300000000002</c:v>
                </c:pt>
                <c:pt idx="25510">
                  <c:v>0.37249199999999999</c:v>
                </c:pt>
                <c:pt idx="25511">
                  <c:v>0.37108600000000003</c:v>
                </c:pt>
                <c:pt idx="25512">
                  <c:v>0.37121599999999999</c:v>
                </c:pt>
                <c:pt idx="25513">
                  <c:v>0.37020999999999998</c:v>
                </c:pt>
                <c:pt idx="25514">
                  <c:v>0.36283300000000002</c:v>
                </c:pt>
                <c:pt idx="25515">
                  <c:v>0.36199900000000002</c:v>
                </c:pt>
                <c:pt idx="25516">
                  <c:v>0.36160500000000001</c:v>
                </c:pt>
                <c:pt idx="25517">
                  <c:v>0.36221999999999999</c:v>
                </c:pt>
                <c:pt idx="25518">
                  <c:v>0.36234</c:v>
                </c:pt>
                <c:pt idx="25519">
                  <c:v>0.36147099999999999</c:v>
                </c:pt>
                <c:pt idx="25520">
                  <c:v>0.36109400000000003</c:v>
                </c:pt>
                <c:pt idx="25521">
                  <c:v>0.36121999999999999</c:v>
                </c:pt>
                <c:pt idx="25522">
                  <c:v>0.36185299999999998</c:v>
                </c:pt>
                <c:pt idx="25523">
                  <c:v>0.36249500000000001</c:v>
                </c:pt>
                <c:pt idx="25524">
                  <c:v>0.36314099999999999</c:v>
                </c:pt>
                <c:pt idx="25525">
                  <c:v>0.36424099999999998</c:v>
                </c:pt>
                <c:pt idx="25526">
                  <c:v>0.36555399999999999</c:v>
                </c:pt>
                <c:pt idx="25527">
                  <c:v>0.362232</c:v>
                </c:pt>
                <c:pt idx="25528">
                  <c:v>0.36368800000000001</c:v>
                </c:pt>
                <c:pt idx="25529">
                  <c:v>0.36493399999999998</c:v>
                </c:pt>
                <c:pt idx="25530">
                  <c:v>0.36612699999999998</c:v>
                </c:pt>
                <c:pt idx="25531">
                  <c:v>0.365954</c:v>
                </c:pt>
                <c:pt idx="25532">
                  <c:v>0.36463499999999999</c:v>
                </c:pt>
                <c:pt idx="25533">
                  <c:v>0.36429</c:v>
                </c:pt>
                <c:pt idx="25534">
                  <c:v>0.36354199999999998</c:v>
                </c:pt>
                <c:pt idx="25535">
                  <c:v>0.36277500000000001</c:v>
                </c:pt>
                <c:pt idx="25536">
                  <c:v>0.361508</c:v>
                </c:pt>
                <c:pt idx="25537">
                  <c:v>0.36068499999999998</c:v>
                </c:pt>
                <c:pt idx="25538">
                  <c:v>0.36022999999999999</c:v>
                </c:pt>
                <c:pt idx="25539">
                  <c:v>0.36055199999999998</c:v>
                </c:pt>
                <c:pt idx="25540">
                  <c:v>0.35356300000000002</c:v>
                </c:pt>
                <c:pt idx="25541">
                  <c:v>0.35271799999999998</c:v>
                </c:pt>
                <c:pt idx="25542">
                  <c:v>0.35373700000000002</c:v>
                </c:pt>
                <c:pt idx="25543">
                  <c:v>0.35390300000000002</c:v>
                </c:pt>
                <c:pt idx="25544">
                  <c:v>0.35500599999999999</c:v>
                </c:pt>
                <c:pt idx="25545">
                  <c:v>0.35630800000000001</c:v>
                </c:pt>
                <c:pt idx="25546">
                  <c:v>0.35747299999999999</c:v>
                </c:pt>
                <c:pt idx="25547">
                  <c:v>0.35952600000000001</c:v>
                </c:pt>
                <c:pt idx="25548">
                  <c:v>0.36221999999999999</c:v>
                </c:pt>
                <c:pt idx="25549">
                  <c:v>0.36527199999999999</c:v>
                </c:pt>
                <c:pt idx="25550">
                  <c:v>0.36876500000000001</c:v>
                </c:pt>
                <c:pt idx="25551">
                  <c:v>0.36689100000000002</c:v>
                </c:pt>
                <c:pt idx="25552">
                  <c:v>0.369815</c:v>
                </c:pt>
                <c:pt idx="25553">
                  <c:v>0.37643199999999999</c:v>
                </c:pt>
                <c:pt idx="25554">
                  <c:v>0.38405099999999998</c:v>
                </c:pt>
                <c:pt idx="25555">
                  <c:v>0.39079799999999998</c:v>
                </c:pt>
                <c:pt idx="25556">
                  <c:v>0.39625199999999999</c:v>
                </c:pt>
                <c:pt idx="25557">
                  <c:v>0.40093600000000001</c:v>
                </c:pt>
                <c:pt idx="25558">
                  <c:v>0.40380500000000003</c:v>
                </c:pt>
                <c:pt idx="25559">
                  <c:v>0.40534500000000001</c:v>
                </c:pt>
                <c:pt idx="25560">
                  <c:v>0.40609800000000001</c:v>
                </c:pt>
                <c:pt idx="25561">
                  <c:v>0.40502100000000002</c:v>
                </c:pt>
                <c:pt idx="25562">
                  <c:v>0.40037800000000001</c:v>
                </c:pt>
                <c:pt idx="25563">
                  <c:v>0.39461200000000002</c:v>
                </c:pt>
                <c:pt idx="25564">
                  <c:v>0.39096599999999998</c:v>
                </c:pt>
                <c:pt idx="25565">
                  <c:v>0.38314599999999999</c:v>
                </c:pt>
                <c:pt idx="25566">
                  <c:v>0.37684600000000001</c:v>
                </c:pt>
                <c:pt idx="25567">
                  <c:v>0.37096099999999999</c:v>
                </c:pt>
                <c:pt idx="25568">
                  <c:v>0.36514200000000002</c:v>
                </c:pt>
                <c:pt idx="25569">
                  <c:v>0.36260700000000001</c:v>
                </c:pt>
                <c:pt idx="25570">
                  <c:v>0.36055100000000001</c:v>
                </c:pt>
                <c:pt idx="25571">
                  <c:v>0.358655</c:v>
                </c:pt>
                <c:pt idx="25572">
                  <c:v>0.35739900000000002</c:v>
                </c:pt>
                <c:pt idx="25573">
                  <c:v>0.35620000000000002</c:v>
                </c:pt>
                <c:pt idx="25574">
                  <c:v>0.35392000000000001</c:v>
                </c:pt>
                <c:pt idx="25575">
                  <c:v>0.35187800000000002</c:v>
                </c:pt>
                <c:pt idx="25576">
                  <c:v>0.35142099999999998</c:v>
                </c:pt>
                <c:pt idx="25577">
                  <c:v>0.34656100000000001</c:v>
                </c:pt>
                <c:pt idx="25578">
                  <c:v>0.341721</c:v>
                </c:pt>
                <c:pt idx="25579">
                  <c:v>0.341609</c:v>
                </c:pt>
                <c:pt idx="25580">
                  <c:v>0.33949000000000001</c:v>
                </c:pt>
                <c:pt idx="25581">
                  <c:v>0.33769199999999999</c:v>
                </c:pt>
                <c:pt idx="25582">
                  <c:v>0.33723599999999998</c:v>
                </c:pt>
                <c:pt idx="25583">
                  <c:v>0.33571600000000001</c:v>
                </c:pt>
                <c:pt idx="25584">
                  <c:v>0.33338800000000002</c:v>
                </c:pt>
                <c:pt idx="25585">
                  <c:v>0.33091900000000002</c:v>
                </c:pt>
                <c:pt idx="25586">
                  <c:v>0.32926899999999998</c:v>
                </c:pt>
                <c:pt idx="25587">
                  <c:v>0.32835999999999999</c:v>
                </c:pt>
                <c:pt idx="25588">
                  <c:v>0.32707199999999997</c:v>
                </c:pt>
                <c:pt idx="25589">
                  <c:v>0.32459700000000002</c:v>
                </c:pt>
                <c:pt idx="25590">
                  <c:v>0.32279799999999997</c:v>
                </c:pt>
                <c:pt idx="25591">
                  <c:v>0.31957999999999998</c:v>
                </c:pt>
                <c:pt idx="25592">
                  <c:v>0.31331500000000001</c:v>
                </c:pt>
                <c:pt idx="25593">
                  <c:v>0.31188900000000003</c:v>
                </c:pt>
                <c:pt idx="25594">
                  <c:v>0.309975</c:v>
                </c:pt>
                <c:pt idx="25595">
                  <c:v>0.307944</c:v>
                </c:pt>
                <c:pt idx="25596">
                  <c:v>0.30495</c:v>
                </c:pt>
                <c:pt idx="25597">
                  <c:v>0.30520700000000001</c:v>
                </c:pt>
                <c:pt idx="25598">
                  <c:v>0.304537</c:v>
                </c:pt>
                <c:pt idx="25599">
                  <c:v>0.30323600000000001</c:v>
                </c:pt>
                <c:pt idx="25600">
                  <c:v>0.30080200000000001</c:v>
                </c:pt>
                <c:pt idx="25601">
                  <c:v>0.30006899999999997</c:v>
                </c:pt>
                <c:pt idx="25602">
                  <c:v>0.30009799999999998</c:v>
                </c:pt>
                <c:pt idx="25603">
                  <c:v>0.30003400000000002</c:v>
                </c:pt>
                <c:pt idx="25604">
                  <c:v>0.29946099999999998</c:v>
                </c:pt>
                <c:pt idx="25605">
                  <c:v>0.29909200000000002</c:v>
                </c:pt>
                <c:pt idx="25606">
                  <c:v>0.298182</c:v>
                </c:pt>
                <c:pt idx="25607">
                  <c:v>0.29335899999999998</c:v>
                </c:pt>
                <c:pt idx="25608">
                  <c:v>0.29408600000000001</c:v>
                </c:pt>
                <c:pt idx="25609">
                  <c:v>0.29346800000000001</c:v>
                </c:pt>
                <c:pt idx="25610">
                  <c:v>0.29252299999999998</c:v>
                </c:pt>
                <c:pt idx="25611">
                  <c:v>0.29253000000000001</c:v>
                </c:pt>
                <c:pt idx="25612">
                  <c:v>0.29154200000000002</c:v>
                </c:pt>
                <c:pt idx="25613">
                  <c:v>0.29105700000000001</c:v>
                </c:pt>
                <c:pt idx="25614">
                  <c:v>0.290578</c:v>
                </c:pt>
                <c:pt idx="25615">
                  <c:v>0.290099</c:v>
                </c:pt>
                <c:pt idx="25616">
                  <c:v>0.28961700000000001</c:v>
                </c:pt>
                <c:pt idx="25617">
                  <c:v>0.28916799999999998</c:v>
                </c:pt>
                <c:pt idx="25618">
                  <c:v>0.28778500000000001</c:v>
                </c:pt>
                <c:pt idx="25619">
                  <c:v>0.28617700000000001</c:v>
                </c:pt>
                <c:pt idx="25620">
                  <c:v>0.28602</c:v>
                </c:pt>
                <c:pt idx="25621">
                  <c:v>0.28023700000000001</c:v>
                </c:pt>
                <c:pt idx="25622">
                  <c:v>0.27953600000000001</c:v>
                </c:pt>
                <c:pt idx="25623">
                  <c:v>0.28025899999999998</c:v>
                </c:pt>
                <c:pt idx="25624">
                  <c:v>0.279943</c:v>
                </c:pt>
                <c:pt idx="25625">
                  <c:v>0.27857700000000002</c:v>
                </c:pt>
                <c:pt idx="25626">
                  <c:v>0.27719300000000002</c:v>
                </c:pt>
                <c:pt idx="25627">
                  <c:v>0.27487200000000001</c:v>
                </c:pt>
                <c:pt idx="25628">
                  <c:v>0.27258500000000002</c:v>
                </c:pt>
                <c:pt idx="25629">
                  <c:v>0.26965800000000001</c:v>
                </c:pt>
                <c:pt idx="25630">
                  <c:v>0.27435399999999999</c:v>
                </c:pt>
                <c:pt idx="25631">
                  <c:v>0.27167999999999998</c:v>
                </c:pt>
                <c:pt idx="25632">
                  <c:v>0.271038</c:v>
                </c:pt>
                <c:pt idx="25633">
                  <c:v>0.27160099999999998</c:v>
                </c:pt>
                <c:pt idx="25634">
                  <c:v>0.27201799999999998</c:v>
                </c:pt>
                <c:pt idx="25635">
                  <c:v>0.26529000000000003</c:v>
                </c:pt>
                <c:pt idx="25636">
                  <c:v>0.25966600000000001</c:v>
                </c:pt>
                <c:pt idx="25637">
                  <c:v>0.256191</c:v>
                </c:pt>
                <c:pt idx="25638">
                  <c:v>0.25510500000000003</c:v>
                </c:pt>
                <c:pt idx="25639">
                  <c:v>0.25536700000000001</c:v>
                </c:pt>
                <c:pt idx="25640">
                  <c:v>0.25570799999999999</c:v>
                </c:pt>
                <c:pt idx="25641">
                  <c:v>0.25601299999999999</c:v>
                </c:pt>
                <c:pt idx="25642">
                  <c:v>0.25589899999999999</c:v>
                </c:pt>
                <c:pt idx="25643">
                  <c:v>0.25645099999999998</c:v>
                </c:pt>
                <c:pt idx="25644">
                  <c:v>0.25605</c:v>
                </c:pt>
                <c:pt idx="25645">
                  <c:v>0.25534200000000001</c:v>
                </c:pt>
                <c:pt idx="25646">
                  <c:v>0.25460100000000002</c:v>
                </c:pt>
                <c:pt idx="25647">
                  <c:v>0.25409300000000001</c:v>
                </c:pt>
                <c:pt idx="25648">
                  <c:v>0.254334</c:v>
                </c:pt>
                <c:pt idx="25649">
                  <c:v>0.25025999999999998</c:v>
                </c:pt>
                <c:pt idx="25650">
                  <c:v>0.247419</c:v>
                </c:pt>
                <c:pt idx="25651">
                  <c:v>0.24782199999999999</c:v>
                </c:pt>
                <c:pt idx="25652">
                  <c:v>0.24736</c:v>
                </c:pt>
                <c:pt idx="25653">
                  <c:v>0.24773899999999999</c:v>
                </c:pt>
                <c:pt idx="25654">
                  <c:v>0.24840400000000001</c:v>
                </c:pt>
                <c:pt idx="25655">
                  <c:v>0.248478</c:v>
                </c:pt>
                <c:pt idx="25656">
                  <c:v>0.24795200000000001</c:v>
                </c:pt>
                <c:pt idx="25657">
                  <c:v>0.24746799999999999</c:v>
                </c:pt>
                <c:pt idx="25658">
                  <c:v>0.24731</c:v>
                </c:pt>
                <c:pt idx="25659">
                  <c:v>0.247055</c:v>
                </c:pt>
                <c:pt idx="25660">
                  <c:v>0.24579899999999999</c:v>
                </c:pt>
                <c:pt idx="25661">
                  <c:v>0.245616</c:v>
                </c:pt>
                <c:pt idx="25662">
                  <c:v>0.24162</c:v>
                </c:pt>
                <c:pt idx="25663">
                  <c:v>0.23600099999999999</c:v>
                </c:pt>
                <c:pt idx="25664">
                  <c:v>0.23575699999999999</c:v>
                </c:pt>
                <c:pt idx="25665">
                  <c:v>0.23407800000000001</c:v>
                </c:pt>
                <c:pt idx="25666">
                  <c:v>0.232516</c:v>
                </c:pt>
                <c:pt idx="25667">
                  <c:v>0.23066200000000001</c:v>
                </c:pt>
                <c:pt idx="25668">
                  <c:v>0.229347</c:v>
                </c:pt>
                <c:pt idx="25669">
                  <c:v>0.22770399999999999</c:v>
                </c:pt>
                <c:pt idx="25670">
                  <c:v>0.225855</c:v>
                </c:pt>
                <c:pt idx="25671">
                  <c:v>0.22457099999999999</c:v>
                </c:pt>
                <c:pt idx="25672">
                  <c:v>0.22384499999999999</c:v>
                </c:pt>
                <c:pt idx="25673">
                  <c:v>0.21995999999999999</c:v>
                </c:pt>
                <c:pt idx="25674">
                  <c:v>0.21333099999999999</c:v>
                </c:pt>
                <c:pt idx="25675">
                  <c:v>0.21165600000000001</c:v>
                </c:pt>
                <c:pt idx="25676">
                  <c:v>0.20866899999999999</c:v>
                </c:pt>
                <c:pt idx="25677">
                  <c:v>0.20569699999999999</c:v>
                </c:pt>
                <c:pt idx="25678">
                  <c:v>0.20435900000000001</c:v>
                </c:pt>
                <c:pt idx="25679">
                  <c:v>0.20128399999999999</c:v>
                </c:pt>
                <c:pt idx="25680">
                  <c:v>0.196825</c:v>
                </c:pt>
                <c:pt idx="25681">
                  <c:v>0.19393299999999999</c:v>
                </c:pt>
                <c:pt idx="25682">
                  <c:v>0.192746</c:v>
                </c:pt>
                <c:pt idx="25683">
                  <c:v>0.19087699999999999</c:v>
                </c:pt>
                <c:pt idx="25684">
                  <c:v>0.189026</c:v>
                </c:pt>
                <c:pt idx="25685">
                  <c:v>0.18679899999999999</c:v>
                </c:pt>
                <c:pt idx="25686">
                  <c:v>0.18048400000000001</c:v>
                </c:pt>
                <c:pt idx="25687">
                  <c:v>0.18074399999999999</c:v>
                </c:pt>
                <c:pt idx="25688">
                  <c:v>0.18021000000000001</c:v>
                </c:pt>
                <c:pt idx="25689">
                  <c:v>0.18024000000000001</c:v>
                </c:pt>
                <c:pt idx="25690">
                  <c:v>0.17982300000000001</c:v>
                </c:pt>
                <c:pt idx="25691">
                  <c:v>0.17983299999999999</c:v>
                </c:pt>
                <c:pt idx="25692">
                  <c:v>0.17938799999999999</c:v>
                </c:pt>
                <c:pt idx="25693">
                  <c:v>0.179535</c:v>
                </c:pt>
                <c:pt idx="25694">
                  <c:v>0.180201</c:v>
                </c:pt>
                <c:pt idx="25695">
                  <c:v>0.181177</c:v>
                </c:pt>
                <c:pt idx="25696">
                  <c:v>0.181786</c:v>
                </c:pt>
                <c:pt idx="25697">
                  <c:v>0.18193100000000001</c:v>
                </c:pt>
                <c:pt idx="25698">
                  <c:v>0.18092</c:v>
                </c:pt>
                <c:pt idx="25699">
                  <c:v>0.18726400000000001</c:v>
                </c:pt>
                <c:pt idx="25700">
                  <c:v>0.19600200000000001</c:v>
                </c:pt>
                <c:pt idx="25701">
                  <c:v>0.19780600000000001</c:v>
                </c:pt>
                <c:pt idx="25702">
                  <c:v>0.20244599999999999</c:v>
                </c:pt>
                <c:pt idx="25703">
                  <c:v>0.20479</c:v>
                </c:pt>
                <c:pt idx="25704">
                  <c:v>0.20877799999999999</c:v>
                </c:pt>
                <c:pt idx="25705">
                  <c:v>0.21471599999999999</c:v>
                </c:pt>
                <c:pt idx="25706">
                  <c:v>0.21799499999999999</c:v>
                </c:pt>
                <c:pt idx="25707">
                  <c:v>0.220442</c:v>
                </c:pt>
                <c:pt idx="25708">
                  <c:v>0.22122600000000001</c:v>
                </c:pt>
                <c:pt idx="25709">
                  <c:v>0.220889</c:v>
                </c:pt>
                <c:pt idx="25710">
                  <c:v>0.21846699999999999</c:v>
                </c:pt>
                <c:pt idx="25711">
                  <c:v>0.20814299999999999</c:v>
                </c:pt>
                <c:pt idx="25712">
                  <c:v>0.205204</c:v>
                </c:pt>
                <c:pt idx="25713">
                  <c:v>0.20113400000000001</c:v>
                </c:pt>
                <c:pt idx="25714">
                  <c:v>0.197129</c:v>
                </c:pt>
                <c:pt idx="25715">
                  <c:v>0.190944</c:v>
                </c:pt>
                <c:pt idx="25716">
                  <c:v>0.182889</c:v>
                </c:pt>
                <c:pt idx="25717">
                  <c:v>0.17519299999999999</c:v>
                </c:pt>
                <c:pt idx="25718">
                  <c:v>0.17110600000000001</c:v>
                </c:pt>
                <c:pt idx="25719">
                  <c:v>0.16927500000000001</c:v>
                </c:pt>
                <c:pt idx="25720">
                  <c:v>0.167877</c:v>
                </c:pt>
                <c:pt idx="25721">
                  <c:v>0.16694999999999999</c:v>
                </c:pt>
                <c:pt idx="25722">
                  <c:v>0.16540199999999999</c:v>
                </c:pt>
                <c:pt idx="25723">
                  <c:v>0.163633</c:v>
                </c:pt>
                <c:pt idx="25724">
                  <c:v>0.161663</c:v>
                </c:pt>
                <c:pt idx="25725">
                  <c:v>0.153338</c:v>
                </c:pt>
                <c:pt idx="25726">
                  <c:v>0.15229500000000001</c:v>
                </c:pt>
                <c:pt idx="25727">
                  <c:v>0.15020500000000001</c:v>
                </c:pt>
                <c:pt idx="25728">
                  <c:v>0.14838000000000001</c:v>
                </c:pt>
                <c:pt idx="25729">
                  <c:v>0.147425</c:v>
                </c:pt>
                <c:pt idx="25730">
                  <c:v>0.14605799999999999</c:v>
                </c:pt>
                <c:pt idx="25731">
                  <c:v>0.14679500000000001</c:v>
                </c:pt>
                <c:pt idx="25732">
                  <c:v>0.14958299999999999</c:v>
                </c:pt>
                <c:pt idx="25733">
                  <c:v>0.15468399999999999</c:v>
                </c:pt>
                <c:pt idx="25734">
                  <c:v>0.15743399999999999</c:v>
                </c:pt>
                <c:pt idx="25735">
                  <c:v>0.156306</c:v>
                </c:pt>
                <c:pt idx="25736">
                  <c:v>0.15562899999999999</c:v>
                </c:pt>
                <c:pt idx="25737">
                  <c:v>0.15579999999999999</c:v>
                </c:pt>
                <c:pt idx="25738">
                  <c:v>0.14994499999999999</c:v>
                </c:pt>
                <c:pt idx="25739">
                  <c:v>0.15087600000000001</c:v>
                </c:pt>
                <c:pt idx="25740">
                  <c:v>0.15137700000000001</c:v>
                </c:pt>
                <c:pt idx="25741">
                  <c:v>0.151923</c:v>
                </c:pt>
                <c:pt idx="25742">
                  <c:v>0.151477</c:v>
                </c:pt>
                <c:pt idx="25743">
                  <c:v>0.15099399999999999</c:v>
                </c:pt>
                <c:pt idx="25744">
                  <c:v>0.14963099999999999</c:v>
                </c:pt>
                <c:pt idx="25745">
                  <c:v>0.149116</c:v>
                </c:pt>
                <c:pt idx="25746">
                  <c:v>0.146148</c:v>
                </c:pt>
                <c:pt idx="25747">
                  <c:v>0.144263</c:v>
                </c:pt>
                <c:pt idx="25748">
                  <c:v>0.14252400000000001</c:v>
                </c:pt>
                <c:pt idx="25749">
                  <c:v>0.143679</c:v>
                </c:pt>
                <c:pt idx="25750">
                  <c:v>0.14376</c:v>
                </c:pt>
                <c:pt idx="25751">
                  <c:v>0.14361099999999999</c:v>
                </c:pt>
                <c:pt idx="25752">
                  <c:v>0.14029700000000001</c:v>
                </c:pt>
                <c:pt idx="25753">
                  <c:v>0.14104900000000001</c:v>
                </c:pt>
                <c:pt idx="25754">
                  <c:v>0.14058599999999999</c:v>
                </c:pt>
                <c:pt idx="25755">
                  <c:v>0.14069699999999999</c:v>
                </c:pt>
                <c:pt idx="25756">
                  <c:v>0.13966899999999999</c:v>
                </c:pt>
                <c:pt idx="25757">
                  <c:v>0.137794</c:v>
                </c:pt>
                <c:pt idx="25758">
                  <c:v>0.13700399999999999</c:v>
                </c:pt>
                <c:pt idx="25759">
                  <c:v>0.13655100000000001</c:v>
                </c:pt>
                <c:pt idx="25760">
                  <c:v>0.13514300000000001</c:v>
                </c:pt>
                <c:pt idx="25761">
                  <c:v>0.134298</c:v>
                </c:pt>
                <c:pt idx="25762">
                  <c:v>0.133381</c:v>
                </c:pt>
                <c:pt idx="25763">
                  <c:v>0.131934</c:v>
                </c:pt>
                <c:pt idx="25764">
                  <c:v>0.13071199999999999</c:v>
                </c:pt>
                <c:pt idx="25765">
                  <c:v>0.12939300000000001</c:v>
                </c:pt>
                <c:pt idx="25766">
                  <c:v>0.123084</c:v>
                </c:pt>
                <c:pt idx="25767">
                  <c:v>0.122629</c:v>
                </c:pt>
                <c:pt idx="25768">
                  <c:v>0.12270300000000001</c:v>
                </c:pt>
                <c:pt idx="25769">
                  <c:v>0.122866</c:v>
                </c:pt>
                <c:pt idx="25770">
                  <c:v>0.122904</c:v>
                </c:pt>
                <c:pt idx="25771">
                  <c:v>0.12205299999999999</c:v>
                </c:pt>
                <c:pt idx="25772">
                  <c:v>0.12226099999999999</c:v>
                </c:pt>
                <c:pt idx="25773">
                  <c:v>0.122363</c:v>
                </c:pt>
                <c:pt idx="25774">
                  <c:v>0.122567</c:v>
                </c:pt>
                <c:pt idx="25775">
                  <c:v>0.123151</c:v>
                </c:pt>
                <c:pt idx="25776">
                  <c:v>0.122088</c:v>
                </c:pt>
                <c:pt idx="25777">
                  <c:v>0.12034400000000001</c:v>
                </c:pt>
                <c:pt idx="25778">
                  <c:v>0.117948</c:v>
                </c:pt>
                <c:pt idx="25779">
                  <c:v>0.110711</c:v>
                </c:pt>
                <c:pt idx="25780">
                  <c:v>0.10929</c:v>
                </c:pt>
                <c:pt idx="25781">
                  <c:v>0.107193</c:v>
                </c:pt>
                <c:pt idx="25782">
                  <c:v>0.10385</c:v>
                </c:pt>
                <c:pt idx="25783">
                  <c:v>0.10095999999999999</c:v>
                </c:pt>
                <c:pt idx="25784">
                  <c:v>9.7747600000000004E-2</c:v>
                </c:pt>
                <c:pt idx="25785">
                  <c:v>9.6529599999999993E-2</c:v>
                </c:pt>
                <c:pt idx="25786">
                  <c:v>9.5172199999999998E-2</c:v>
                </c:pt>
                <c:pt idx="25787">
                  <c:v>9.4482099999999999E-2</c:v>
                </c:pt>
                <c:pt idx="25788">
                  <c:v>9.4638799999999995E-2</c:v>
                </c:pt>
                <c:pt idx="25789">
                  <c:v>9.4320299999999996E-2</c:v>
                </c:pt>
                <c:pt idx="25790">
                  <c:v>9.5206399999999997E-2</c:v>
                </c:pt>
                <c:pt idx="25791">
                  <c:v>9.7456299999999996E-2</c:v>
                </c:pt>
                <c:pt idx="25792">
                  <c:v>9.7484899999999999E-2</c:v>
                </c:pt>
                <c:pt idx="25793">
                  <c:v>9.3815700000000002E-2</c:v>
                </c:pt>
                <c:pt idx="25794">
                  <c:v>9.4954899999999995E-2</c:v>
                </c:pt>
                <c:pt idx="25795">
                  <c:v>9.7316799999999995E-2</c:v>
                </c:pt>
                <c:pt idx="25796">
                  <c:v>0.101007</c:v>
                </c:pt>
                <c:pt idx="25797">
                  <c:v>0.10361099999999999</c:v>
                </c:pt>
                <c:pt idx="25798">
                  <c:v>0.105611</c:v>
                </c:pt>
                <c:pt idx="25799">
                  <c:v>0.10562299999999999</c:v>
                </c:pt>
                <c:pt idx="25800">
                  <c:v>0.10534200000000001</c:v>
                </c:pt>
                <c:pt idx="25801">
                  <c:v>0.104978</c:v>
                </c:pt>
                <c:pt idx="25802">
                  <c:v>0.104196</c:v>
                </c:pt>
                <c:pt idx="25803">
                  <c:v>0.104708</c:v>
                </c:pt>
                <c:pt idx="25804">
                  <c:v>0.10699599999999999</c:v>
                </c:pt>
                <c:pt idx="25805">
                  <c:v>0.10636900000000001</c:v>
                </c:pt>
                <c:pt idx="25806">
                  <c:v>0.101759</c:v>
                </c:pt>
                <c:pt idx="25807">
                  <c:v>0.101935</c:v>
                </c:pt>
                <c:pt idx="25808">
                  <c:v>0.102062</c:v>
                </c:pt>
                <c:pt idx="25809">
                  <c:v>0.101646</c:v>
                </c:pt>
                <c:pt idx="25810">
                  <c:v>0.100338</c:v>
                </c:pt>
                <c:pt idx="25811">
                  <c:v>9.9710499999999994E-2</c:v>
                </c:pt>
                <c:pt idx="25812">
                  <c:v>9.93391E-2</c:v>
                </c:pt>
                <c:pt idx="25813">
                  <c:v>9.8021300000000006E-2</c:v>
                </c:pt>
                <c:pt idx="25814">
                  <c:v>9.7431000000000004E-2</c:v>
                </c:pt>
                <c:pt idx="25815">
                  <c:v>9.7747600000000004E-2</c:v>
                </c:pt>
                <c:pt idx="25816">
                  <c:v>9.7894200000000001E-2</c:v>
                </c:pt>
                <c:pt idx="25817">
                  <c:v>9.7688800000000006E-2</c:v>
                </c:pt>
                <c:pt idx="25818">
                  <c:v>9.8658300000000004E-2</c:v>
                </c:pt>
                <c:pt idx="25819">
                  <c:v>9.9638199999999996E-2</c:v>
                </c:pt>
                <c:pt idx="25820">
                  <c:v>9.88956E-2</c:v>
                </c:pt>
                <c:pt idx="25821">
                  <c:v>9.9912500000000001E-2</c:v>
                </c:pt>
                <c:pt idx="25822">
                  <c:v>9.8649799999999996E-2</c:v>
                </c:pt>
                <c:pt idx="25823">
                  <c:v>9.2557E-2</c:v>
                </c:pt>
                <c:pt idx="25824">
                  <c:v>9.2843200000000001E-2</c:v>
                </c:pt>
                <c:pt idx="25825">
                  <c:v>9.5568100000000003E-2</c:v>
                </c:pt>
                <c:pt idx="25826">
                  <c:v>9.7380300000000003E-2</c:v>
                </c:pt>
                <c:pt idx="25827">
                  <c:v>0.100176</c:v>
                </c:pt>
                <c:pt idx="25828">
                  <c:v>0.101672</c:v>
                </c:pt>
                <c:pt idx="25829">
                  <c:v>0.101781</c:v>
                </c:pt>
                <c:pt idx="25830">
                  <c:v>0.10161199999999999</c:v>
                </c:pt>
                <c:pt idx="25831">
                  <c:v>0.10194</c:v>
                </c:pt>
                <c:pt idx="25832">
                  <c:v>0.102213</c:v>
                </c:pt>
                <c:pt idx="25833">
                  <c:v>0.102532</c:v>
                </c:pt>
                <c:pt idx="25834">
                  <c:v>0.10433099999999999</c:v>
                </c:pt>
                <c:pt idx="25835">
                  <c:v>0.107964</c:v>
                </c:pt>
                <c:pt idx="25836">
                  <c:v>0.109823</c:v>
                </c:pt>
                <c:pt idx="25837">
                  <c:v>0.11308600000000001</c:v>
                </c:pt>
                <c:pt idx="25838">
                  <c:v>0.11396100000000001</c:v>
                </c:pt>
                <c:pt idx="25839">
                  <c:v>0.114575</c:v>
                </c:pt>
                <c:pt idx="25840">
                  <c:v>0.114431</c:v>
                </c:pt>
                <c:pt idx="25841">
                  <c:v>0.10938299999999999</c:v>
                </c:pt>
                <c:pt idx="25842">
                  <c:v>0.10918899999999999</c:v>
                </c:pt>
                <c:pt idx="25843">
                  <c:v>0.106764</c:v>
                </c:pt>
                <c:pt idx="25844">
                  <c:v>0.10556400000000001</c:v>
                </c:pt>
                <c:pt idx="25845">
                  <c:v>0.109317</c:v>
                </c:pt>
                <c:pt idx="25846">
                  <c:v>0.104155</c:v>
                </c:pt>
                <c:pt idx="25847">
                  <c:v>0.106903</c:v>
                </c:pt>
                <c:pt idx="25848">
                  <c:v>0.108976</c:v>
                </c:pt>
                <c:pt idx="25849">
                  <c:v>0.110857</c:v>
                </c:pt>
                <c:pt idx="25850">
                  <c:v>0.113373</c:v>
                </c:pt>
                <c:pt idx="25851">
                  <c:v>0.115991</c:v>
                </c:pt>
                <c:pt idx="25852">
                  <c:v>0.11652899999999999</c:v>
                </c:pt>
                <c:pt idx="25853">
                  <c:v>0.117129</c:v>
                </c:pt>
                <c:pt idx="25854">
                  <c:v>0.11901299999999999</c:v>
                </c:pt>
                <c:pt idx="25855">
                  <c:v>0.120349</c:v>
                </c:pt>
                <c:pt idx="25856">
                  <c:v>0.121516</c:v>
                </c:pt>
                <c:pt idx="25857">
                  <c:v>0.122017</c:v>
                </c:pt>
                <c:pt idx="25858">
                  <c:v>0.120694</c:v>
                </c:pt>
                <c:pt idx="25859">
                  <c:v>0.11430999999999999</c:v>
                </c:pt>
                <c:pt idx="25860">
                  <c:v>0.113916</c:v>
                </c:pt>
                <c:pt idx="25861">
                  <c:v>0.112909</c:v>
                </c:pt>
                <c:pt idx="25862">
                  <c:v>0.114133</c:v>
                </c:pt>
                <c:pt idx="25863">
                  <c:v>0.118186</c:v>
                </c:pt>
                <c:pt idx="25864">
                  <c:v>0.112779</c:v>
                </c:pt>
                <c:pt idx="25865">
                  <c:v>0.112705</c:v>
                </c:pt>
                <c:pt idx="25866">
                  <c:v>0.11143599999999999</c:v>
                </c:pt>
                <c:pt idx="25867">
                  <c:v>0.110152</c:v>
                </c:pt>
                <c:pt idx="25868">
                  <c:v>0.10822900000000001</c:v>
                </c:pt>
                <c:pt idx="25869">
                  <c:v>0.108377</c:v>
                </c:pt>
                <c:pt idx="25870">
                  <c:v>0.109628</c:v>
                </c:pt>
                <c:pt idx="25871">
                  <c:v>0.111766</c:v>
                </c:pt>
                <c:pt idx="25872">
                  <c:v>0.11140799999999999</c:v>
                </c:pt>
                <c:pt idx="25873">
                  <c:v>0.112271</c:v>
                </c:pt>
                <c:pt idx="25874">
                  <c:v>0.112118</c:v>
                </c:pt>
                <c:pt idx="25875">
                  <c:v>0.110462</c:v>
                </c:pt>
                <c:pt idx="25876">
                  <c:v>0.114825</c:v>
                </c:pt>
                <c:pt idx="25877">
                  <c:v>0.109585</c:v>
                </c:pt>
                <c:pt idx="25878">
                  <c:v>0.11121499999999999</c:v>
                </c:pt>
                <c:pt idx="25879">
                  <c:v>0.111386</c:v>
                </c:pt>
                <c:pt idx="25880">
                  <c:v>0.11185100000000001</c:v>
                </c:pt>
                <c:pt idx="25881">
                  <c:v>0.112349</c:v>
                </c:pt>
                <c:pt idx="25882">
                  <c:v>0.11325399999999999</c:v>
                </c:pt>
                <c:pt idx="25883">
                  <c:v>0.113592</c:v>
                </c:pt>
                <c:pt idx="25884">
                  <c:v>0.11418300000000001</c:v>
                </c:pt>
                <c:pt idx="25885">
                  <c:v>0.11488900000000001</c:v>
                </c:pt>
                <c:pt idx="25886">
                  <c:v>0.11433500000000001</c:v>
                </c:pt>
                <c:pt idx="25887">
                  <c:v>0.114084</c:v>
                </c:pt>
                <c:pt idx="25888">
                  <c:v>0.11168699999999999</c:v>
                </c:pt>
                <c:pt idx="25889">
                  <c:v>0.10859099999999999</c:v>
                </c:pt>
                <c:pt idx="25890">
                  <c:v>0.105584</c:v>
                </c:pt>
                <c:pt idx="25891">
                  <c:v>0.103218</c:v>
                </c:pt>
                <c:pt idx="25892">
                  <c:v>0.10177700000000001</c:v>
                </c:pt>
                <c:pt idx="25893">
                  <c:v>0.10173500000000001</c:v>
                </c:pt>
                <c:pt idx="25894">
                  <c:v>0.10114099999999999</c:v>
                </c:pt>
                <c:pt idx="25895">
                  <c:v>9.58532E-2</c:v>
                </c:pt>
                <c:pt idx="25896">
                  <c:v>9.5837699999999998E-2</c:v>
                </c:pt>
                <c:pt idx="25897">
                  <c:v>9.5267900000000003E-2</c:v>
                </c:pt>
                <c:pt idx="25898">
                  <c:v>9.5990199999999998E-2</c:v>
                </c:pt>
                <c:pt idx="25899">
                  <c:v>9.6742999999999996E-2</c:v>
                </c:pt>
                <c:pt idx="25900">
                  <c:v>9.6067799999999995E-2</c:v>
                </c:pt>
                <c:pt idx="25901">
                  <c:v>9.5648999999999998E-2</c:v>
                </c:pt>
                <c:pt idx="25902">
                  <c:v>9.5659099999999997E-2</c:v>
                </c:pt>
                <c:pt idx="25903">
                  <c:v>9.5620499999999997E-2</c:v>
                </c:pt>
                <c:pt idx="25904">
                  <c:v>9.56341E-2</c:v>
                </c:pt>
                <c:pt idx="25905">
                  <c:v>9.5493900000000007E-2</c:v>
                </c:pt>
                <c:pt idx="25906">
                  <c:v>9.5122799999999993E-2</c:v>
                </c:pt>
                <c:pt idx="25907">
                  <c:v>9.6405299999999999E-2</c:v>
                </c:pt>
                <c:pt idx="25908">
                  <c:v>9.7579899999999997E-2</c:v>
                </c:pt>
                <c:pt idx="25909">
                  <c:v>9.78189E-2</c:v>
                </c:pt>
                <c:pt idx="25910">
                  <c:v>9.8076800000000006E-2</c:v>
                </c:pt>
                <c:pt idx="25911">
                  <c:v>9.4881800000000002E-2</c:v>
                </c:pt>
                <c:pt idx="25912">
                  <c:v>9.6225400000000003E-2</c:v>
                </c:pt>
                <c:pt idx="25913">
                  <c:v>9.6794500000000006E-2</c:v>
                </c:pt>
                <c:pt idx="25914">
                  <c:v>9.8925700000000005E-2</c:v>
                </c:pt>
                <c:pt idx="25915">
                  <c:v>0.100234</c:v>
                </c:pt>
                <c:pt idx="25916">
                  <c:v>0.10055600000000001</c:v>
                </c:pt>
                <c:pt idx="25917">
                  <c:v>9.9942699999999995E-2</c:v>
                </c:pt>
                <c:pt idx="25918">
                  <c:v>9.9712899999999993E-2</c:v>
                </c:pt>
                <c:pt idx="25919">
                  <c:v>0.100803</c:v>
                </c:pt>
                <c:pt idx="25920">
                  <c:v>0.10115200000000001</c:v>
                </c:pt>
                <c:pt idx="25921">
                  <c:v>0.101257</c:v>
                </c:pt>
                <c:pt idx="25922">
                  <c:v>0.101727</c:v>
                </c:pt>
                <c:pt idx="25923">
                  <c:v>0.101827</c:v>
                </c:pt>
                <c:pt idx="25924">
                  <c:v>0.103044</c:v>
                </c:pt>
                <c:pt idx="25925">
                  <c:v>0.10453</c:v>
                </c:pt>
                <c:pt idx="25926">
                  <c:v>0.10549</c:v>
                </c:pt>
                <c:pt idx="25927">
                  <c:v>0.105866</c:v>
                </c:pt>
                <c:pt idx="25928">
                  <c:v>0.10612000000000001</c:v>
                </c:pt>
                <c:pt idx="25929">
                  <c:v>0.105244</c:v>
                </c:pt>
                <c:pt idx="25930">
                  <c:v>0.100729</c:v>
                </c:pt>
                <c:pt idx="25931">
                  <c:v>0.102436</c:v>
                </c:pt>
                <c:pt idx="25932">
                  <c:v>0.10306999999999999</c:v>
                </c:pt>
                <c:pt idx="25933">
                  <c:v>0.102732</c:v>
                </c:pt>
                <c:pt idx="25934">
                  <c:v>0.10323499999999999</c:v>
                </c:pt>
                <c:pt idx="25935">
                  <c:v>0.102751</c:v>
                </c:pt>
                <c:pt idx="25936">
                  <c:v>0.10291599999999999</c:v>
                </c:pt>
                <c:pt idx="25937">
                  <c:v>0.102842</c:v>
                </c:pt>
                <c:pt idx="25938">
                  <c:v>0.101773</c:v>
                </c:pt>
                <c:pt idx="25939">
                  <c:v>0.101102</c:v>
                </c:pt>
                <c:pt idx="25940">
                  <c:v>0.101678</c:v>
                </c:pt>
                <c:pt idx="25941">
                  <c:v>0.101844</c:v>
                </c:pt>
                <c:pt idx="25942">
                  <c:v>0.102934</c:v>
                </c:pt>
                <c:pt idx="25943">
                  <c:v>0.103521</c:v>
                </c:pt>
                <c:pt idx="25944">
                  <c:v>0.104648</c:v>
                </c:pt>
                <c:pt idx="25945">
                  <c:v>0.10496800000000001</c:v>
                </c:pt>
                <c:pt idx="25946">
                  <c:v>0.104785</c:v>
                </c:pt>
                <c:pt idx="25947">
                  <c:v>0.104076</c:v>
                </c:pt>
                <c:pt idx="25948">
                  <c:v>9.9483500000000002E-2</c:v>
                </c:pt>
                <c:pt idx="25949">
                  <c:v>0.100701</c:v>
                </c:pt>
                <c:pt idx="25950">
                  <c:v>0.10161000000000001</c:v>
                </c:pt>
                <c:pt idx="25951">
                  <c:v>0.101483</c:v>
                </c:pt>
                <c:pt idx="25952">
                  <c:v>0.100693</c:v>
                </c:pt>
                <c:pt idx="25953">
                  <c:v>0.100747</c:v>
                </c:pt>
                <c:pt idx="25954">
                  <c:v>9.9815100000000004E-2</c:v>
                </c:pt>
                <c:pt idx="25955">
                  <c:v>9.9502599999999997E-2</c:v>
                </c:pt>
                <c:pt idx="25956">
                  <c:v>9.9059300000000003E-2</c:v>
                </c:pt>
                <c:pt idx="25957">
                  <c:v>9.8832199999999995E-2</c:v>
                </c:pt>
                <c:pt idx="25958">
                  <c:v>9.9439399999999997E-2</c:v>
                </c:pt>
                <c:pt idx="25959">
                  <c:v>0.10036399999999999</c:v>
                </c:pt>
                <c:pt idx="25960">
                  <c:v>0.103659</c:v>
                </c:pt>
                <c:pt idx="25961">
                  <c:v>0.106032</c:v>
                </c:pt>
                <c:pt idx="25962">
                  <c:v>0.107742</c:v>
                </c:pt>
                <c:pt idx="25963">
                  <c:v>0.110434</c:v>
                </c:pt>
                <c:pt idx="25964">
                  <c:v>0.112362</c:v>
                </c:pt>
                <c:pt idx="25965">
                  <c:v>0.11119800000000001</c:v>
                </c:pt>
                <c:pt idx="25966">
                  <c:v>0.107104</c:v>
                </c:pt>
                <c:pt idx="25967">
                  <c:v>0.107034</c:v>
                </c:pt>
                <c:pt idx="25968">
                  <c:v>0.106102</c:v>
                </c:pt>
                <c:pt idx="25969">
                  <c:v>0.105824</c:v>
                </c:pt>
                <c:pt idx="25970">
                  <c:v>0.10544100000000001</c:v>
                </c:pt>
                <c:pt idx="25971">
                  <c:v>0.105153</c:v>
                </c:pt>
                <c:pt idx="25972">
                  <c:v>0.10535799999999999</c:v>
                </c:pt>
                <c:pt idx="25973">
                  <c:v>0.10544000000000001</c:v>
                </c:pt>
                <c:pt idx="25974">
                  <c:v>0.105086</c:v>
                </c:pt>
                <c:pt idx="25975">
                  <c:v>0.10467799999999999</c:v>
                </c:pt>
                <c:pt idx="25976">
                  <c:v>0.10387200000000001</c:v>
                </c:pt>
                <c:pt idx="25977">
                  <c:v>0.10353999999999999</c:v>
                </c:pt>
                <c:pt idx="25978">
                  <c:v>0.103356</c:v>
                </c:pt>
                <c:pt idx="25979">
                  <c:v>0.103939</c:v>
                </c:pt>
                <c:pt idx="25980">
                  <c:v>0.1037</c:v>
                </c:pt>
                <c:pt idx="25981">
                  <c:v>0.10421999999999999</c:v>
                </c:pt>
                <c:pt idx="25982">
                  <c:v>0.103558</c:v>
                </c:pt>
                <c:pt idx="25983">
                  <c:v>0.103162</c:v>
                </c:pt>
                <c:pt idx="25984">
                  <c:v>9.9154300000000001E-2</c:v>
                </c:pt>
                <c:pt idx="25985">
                  <c:v>0.100688</c:v>
                </c:pt>
                <c:pt idx="25986">
                  <c:v>0.100731</c:v>
                </c:pt>
                <c:pt idx="25987">
                  <c:v>0.10076499999999999</c:v>
                </c:pt>
                <c:pt idx="25988">
                  <c:v>9.9486900000000003E-2</c:v>
                </c:pt>
                <c:pt idx="25989">
                  <c:v>9.91364E-2</c:v>
                </c:pt>
                <c:pt idx="25990">
                  <c:v>9.8612099999999994E-2</c:v>
                </c:pt>
                <c:pt idx="25991">
                  <c:v>0.100965</c:v>
                </c:pt>
                <c:pt idx="25992">
                  <c:v>0.102617</c:v>
                </c:pt>
                <c:pt idx="25993">
                  <c:v>0.10491</c:v>
                </c:pt>
                <c:pt idx="25994">
                  <c:v>0.106979</c:v>
                </c:pt>
                <c:pt idx="25995">
                  <c:v>0.108158</c:v>
                </c:pt>
                <c:pt idx="25996">
                  <c:v>0.109249</c:v>
                </c:pt>
                <c:pt idx="25997">
                  <c:v>0.108775</c:v>
                </c:pt>
                <c:pt idx="25998">
                  <c:v>0.108098</c:v>
                </c:pt>
                <c:pt idx="25999">
                  <c:v>0.107617</c:v>
                </c:pt>
                <c:pt idx="26000">
                  <c:v>0.106014</c:v>
                </c:pt>
                <c:pt idx="26001">
                  <c:v>0.104647</c:v>
                </c:pt>
                <c:pt idx="26002">
                  <c:v>9.8443699999999995E-2</c:v>
                </c:pt>
                <c:pt idx="26003">
                  <c:v>9.7067299999999995E-2</c:v>
                </c:pt>
                <c:pt idx="26004">
                  <c:v>9.5917500000000003E-2</c:v>
                </c:pt>
                <c:pt idx="26005">
                  <c:v>9.6809400000000004E-2</c:v>
                </c:pt>
                <c:pt idx="26006">
                  <c:v>9.7451200000000002E-2</c:v>
                </c:pt>
                <c:pt idx="26007">
                  <c:v>9.7649299999999994E-2</c:v>
                </c:pt>
                <c:pt idx="26008">
                  <c:v>9.7223500000000004E-2</c:v>
                </c:pt>
                <c:pt idx="26009">
                  <c:v>9.604E-2</c:v>
                </c:pt>
                <c:pt idx="26010">
                  <c:v>9.57089E-2</c:v>
                </c:pt>
                <c:pt idx="26011">
                  <c:v>9.3127500000000002E-2</c:v>
                </c:pt>
                <c:pt idx="26012">
                  <c:v>9.0138399999999994E-2</c:v>
                </c:pt>
                <c:pt idx="26013">
                  <c:v>9.0075799999999998E-2</c:v>
                </c:pt>
                <c:pt idx="26014">
                  <c:v>8.9790700000000001E-2</c:v>
                </c:pt>
                <c:pt idx="26015">
                  <c:v>9.01806E-2</c:v>
                </c:pt>
                <c:pt idx="26016">
                  <c:v>9.1480199999999998E-2</c:v>
                </c:pt>
                <c:pt idx="26017">
                  <c:v>9.2731099999999997E-2</c:v>
                </c:pt>
                <c:pt idx="26018">
                  <c:v>9.4648499999999997E-2</c:v>
                </c:pt>
                <c:pt idx="26019">
                  <c:v>9.5207700000000006E-2</c:v>
                </c:pt>
                <c:pt idx="26020">
                  <c:v>9.0463699999999994E-2</c:v>
                </c:pt>
                <c:pt idx="26021">
                  <c:v>9.0120500000000006E-2</c:v>
                </c:pt>
                <c:pt idx="26022">
                  <c:v>8.9809600000000003E-2</c:v>
                </c:pt>
                <c:pt idx="26023">
                  <c:v>8.9641399999999996E-2</c:v>
                </c:pt>
                <c:pt idx="26024">
                  <c:v>8.9925000000000005E-2</c:v>
                </c:pt>
                <c:pt idx="26025">
                  <c:v>9.0216099999999994E-2</c:v>
                </c:pt>
                <c:pt idx="26026">
                  <c:v>9.0381000000000003E-2</c:v>
                </c:pt>
                <c:pt idx="26027">
                  <c:v>9.03558E-2</c:v>
                </c:pt>
                <c:pt idx="26028">
                  <c:v>9.2065300000000003E-2</c:v>
                </c:pt>
                <c:pt idx="26029">
                  <c:v>9.2440400000000006E-2</c:v>
                </c:pt>
                <c:pt idx="26030">
                  <c:v>9.4712299999999999E-2</c:v>
                </c:pt>
                <c:pt idx="26031">
                  <c:v>9.5460000000000003E-2</c:v>
                </c:pt>
                <c:pt idx="26032">
                  <c:v>9.7303399999999998E-2</c:v>
                </c:pt>
                <c:pt idx="26033">
                  <c:v>9.9203E-2</c:v>
                </c:pt>
                <c:pt idx="26034">
                  <c:v>0.101869</c:v>
                </c:pt>
                <c:pt idx="26035">
                  <c:v>0.102559</c:v>
                </c:pt>
                <c:pt idx="26036">
                  <c:v>0.10394200000000001</c:v>
                </c:pt>
                <c:pt idx="26037">
                  <c:v>0.103729</c:v>
                </c:pt>
                <c:pt idx="26038">
                  <c:v>0.100079</c:v>
                </c:pt>
                <c:pt idx="26039">
                  <c:v>0.10029200000000001</c:v>
                </c:pt>
                <c:pt idx="26040">
                  <c:v>0.10086299999999999</c:v>
                </c:pt>
                <c:pt idx="26041">
                  <c:v>0.102483</c:v>
                </c:pt>
                <c:pt idx="26042">
                  <c:v>0.10789</c:v>
                </c:pt>
                <c:pt idx="26043">
                  <c:v>0.10197199999999999</c:v>
                </c:pt>
                <c:pt idx="26044">
                  <c:v>0.103349</c:v>
                </c:pt>
                <c:pt idx="26045">
                  <c:v>0.103461</c:v>
                </c:pt>
                <c:pt idx="26046">
                  <c:v>0.103825</c:v>
                </c:pt>
                <c:pt idx="26047">
                  <c:v>0.10410899999999999</c:v>
                </c:pt>
                <c:pt idx="26048">
                  <c:v>0.104486</c:v>
                </c:pt>
                <c:pt idx="26049">
                  <c:v>0.105284</c:v>
                </c:pt>
                <c:pt idx="26050">
                  <c:v>0.105568</c:v>
                </c:pt>
                <c:pt idx="26051">
                  <c:v>0.105869</c:v>
                </c:pt>
                <c:pt idx="26052">
                  <c:v>0.105587</c:v>
                </c:pt>
                <c:pt idx="26053">
                  <c:v>0.104981</c:v>
                </c:pt>
                <c:pt idx="26054">
                  <c:v>0.106068</c:v>
                </c:pt>
                <c:pt idx="26055">
                  <c:v>0.106236</c:v>
                </c:pt>
                <c:pt idx="26056">
                  <c:v>0.10167900000000001</c:v>
                </c:pt>
                <c:pt idx="26057">
                  <c:v>0.102465</c:v>
                </c:pt>
                <c:pt idx="26058">
                  <c:v>0.103176</c:v>
                </c:pt>
                <c:pt idx="26059">
                  <c:v>0.103479</c:v>
                </c:pt>
                <c:pt idx="26060">
                  <c:v>0.103876</c:v>
                </c:pt>
                <c:pt idx="26061">
                  <c:v>0.104688</c:v>
                </c:pt>
                <c:pt idx="26062">
                  <c:v>0.10499799999999999</c:v>
                </c:pt>
                <c:pt idx="26063">
                  <c:v>0.10530100000000001</c:v>
                </c:pt>
                <c:pt idx="26064">
                  <c:v>0.105089</c:v>
                </c:pt>
                <c:pt idx="26065">
                  <c:v>0.104988</c:v>
                </c:pt>
                <c:pt idx="26066">
                  <c:v>0.10535799999999999</c:v>
                </c:pt>
                <c:pt idx="26067">
                  <c:v>0.105694</c:v>
                </c:pt>
                <c:pt idx="26068">
                  <c:v>0.10604</c:v>
                </c:pt>
                <c:pt idx="26069">
                  <c:v>0.106382</c:v>
                </c:pt>
                <c:pt idx="26070">
                  <c:v>0.10674699999999999</c:v>
                </c:pt>
                <c:pt idx="26071">
                  <c:v>0.107028</c:v>
                </c:pt>
                <c:pt idx="26072">
                  <c:v>0.106896</c:v>
                </c:pt>
                <c:pt idx="26073">
                  <c:v>0.10803</c:v>
                </c:pt>
                <c:pt idx="26074">
                  <c:v>0.108069</c:v>
                </c:pt>
                <c:pt idx="26075">
                  <c:v>0.10302799999999999</c:v>
                </c:pt>
                <c:pt idx="26076">
                  <c:v>0.10347099999999999</c:v>
                </c:pt>
                <c:pt idx="26077">
                  <c:v>0.104208</c:v>
                </c:pt>
                <c:pt idx="26078">
                  <c:v>0.10457</c:v>
                </c:pt>
                <c:pt idx="26079">
                  <c:v>0.10559499999999999</c:v>
                </c:pt>
                <c:pt idx="26080">
                  <c:v>0.107497</c:v>
                </c:pt>
                <c:pt idx="26081">
                  <c:v>0.108654</c:v>
                </c:pt>
                <c:pt idx="26082">
                  <c:v>0.10908</c:v>
                </c:pt>
                <c:pt idx="26083">
                  <c:v>0.11053499999999999</c:v>
                </c:pt>
                <c:pt idx="26084">
                  <c:v>0.11188099999999999</c:v>
                </c:pt>
                <c:pt idx="26085">
                  <c:v>0.113248</c:v>
                </c:pt>
                <c:pt idx="26086">
                  <c:v>0.114648</c:v>
                </c:pt>
                <c:pt idx="26087">
                  <c:v>0.115901</c:v>
                </c:pt>
                <c:pt idx="26088">
                  <c:v>0.11613900000000001</c:v>
                </c:pt>
                <c:pt idx="26089">
                  <c:v>0.116748</c:v>
                </c:pt>
                <c:pt idx="26090">
                  <c:v>0.118701</c:v>
                </c:pt>
                <c:pt idx="26091">
                  <c:v>0.12067899999999999</c:v>
                </c:pt>
                <c:pt idx="26092">
                  <c:v>0.120425</c:v>
                </c:pt>
                <c:pt idx="26093">
                  <c:v>0.116408</c:v>
                </c:pt>
                <c:pt idx="26094">
                  <c:v>0.119411</c:v>
                </c:pt>
                <c:pt idx="26095">
                  <c:v>0.121047</c:v>
                </c:pt>
                <c:pt idx="26096">
                  <c:v>0.122227</c:v>
                </c:pt>
                <c:pt idx="26097">
                  <c:v>0.12278699999999999</c:v>
                </c:pt>
                <c:pt idx="26098">
                  <c:v>0.124706</c:v>
                </c:pt>
                <c:pt idx="26099">
                  <c:v>0.126166</c:v>
                </c:pt>
                <c:pt idx="26100">
                  <c:v>0.12869800000000001</c:v>
                </c:pt>
                <c:pt idx="26101">
                  <c:v>0.13094</c:v>
                </c:pt>
                <c:pt idx="26102">
                  <c:v>0.13205800000000001</c:v>
                </c:pt>
                <c:pt idx="26103">
                  <c:v>0.13156499999999999</c:v>
                </c:pt>
                <c:pt idx="26104">
                  <c:v>0.13076299999999999</c:v>
                </c:pt>
                <c:pt idx="26105">
                  <c:v>0.13181399999999999</c:v>
                </c:pt>
                <c:pt idx="26106">
                  <c:v>0.13189600000000001</c:v>
                </c:pt>
                <c:pt idx="26107">
                  <c:v>0.13131499999999999</c:v>
                </c:pt>
                <c:pt idx="26108">
                  <c:v>0.13128200000000001</c:v>
                </c:pt>
                <c:pt idx="26109">
                  <c:v>0.132045</c:v>
                </c:pt>
                <c:pt idx="26110">
                  <c:v>0.131081</c:v>
                </c:pt>
                <c:pt idx="26111">
                  <c:v>0.127358</c:v>
                </c:pt>
                <c:pt idx="26112">
                  <c:v>0.129909</c:v>
                </c:pt>
                <c:pt idx="26113">
                  <c:v>0.13106799999999999</c:v>
                </c:pt>
                <c:pt idx="26114">
                  <c:v>0.13349900000000001</c:v>
                </c:pt>
                <c:pt idx="26115">
                  <c:v>0.136716</c:v>
                </c:pt>
                <c:pt idx="26116">
                  <c:v>0.138348</c:v>
                </c:pt>
                <c:pt idx="26117">
                  <c:v>0.13969999999999999</c:v>
                </c:pt>
                <c:pt idx="26118">
                  <c:v>0.141342</c:v>
                </c:pt>
                <c:pt idx="26119">
                  <c:v>0.14389399999999999</c:v>
                </c:pt>
                <c:pt idx="26120">
                  <c:v>0.14613599999999999</c:v>
                </c:pt>
                <c:pt idx="26121">
                  <c:v>0.14705199999999999</c:v>
                </c:pt>
                <c:pt idx="26122">
                  <c:v>0.14694299999999999</c:v>
                </c:pt>
                <c:pt idx="26123">
                  <c:v>0.147534</c:v>
                </c:pt>
                <c:pt idx="26124">
                  <c:v>0.148645</c:v>
                </c:pt>
                <c:pt idx="26125">
                  <c:v>0.149975</c:v>
                </c:pt>
                <c:pt idx="26126">
                  <c:v>0.150838</c:v>
                </c:pt>
                <c:pt idx="26127">
                  <c:v>0.152834</c:v>
                </c:pt>
                <c:pt idx="26128">
                  <c:v>0.152146</c:v>
                </c:pt>
                <c:pt idx="26129">
                  <c:v>0.14841099999999999</c:v>
                </c:pt>
                <c:pt idx="26130">
                  <c:v>0.14949299999999999</c:v>
                </c:pt>
                <c:pt idx="26131">
                  <c:v>0.15107200000000001</c:v>
                </c:pt>
                <c:pt idx="26132">
                  <c:v>0.153532</c:v>
                </c:pt>
                <c:pt idx="26133">
                  <c:v>0.15460399999999999</c:v>
                </c:pt>
                <c:pt idx="26134">
                  <c:v>0.15626799999999999</c:v>
                </c:pt>
                <c:pt idx="26135">
                  <c:v>0.15632799999999999</c:v>
                </c:pt>
                <c:pt idx="26136">
                  <c:v>0.15623100000000001</c:v>
                </c:pt>
                <c:pt idx="26137">
                  <c:v>0.15629100000000001</c:v>
                </c:pt>
                <c:pt idx="26138">
                  <c:v>0.15695600000000001</c:v>
                </c:pt>
                <c:pt idx="26139">
                  <c:v>0.15792300000000001</c:v>
                </c:pt>
                <c:pt idx="26140">
                  <c:v>0.15889</c:v>
                </c:pt>
                <c:pt idx="26141">
                  <c:v>0.159662</c:v>
                </c:pt>
                <c:pt idx="26142">
                  <c:v>0.159999</c:v>
                </c:pt>
                <c:pt idx="26143">
                  <c:v>0.16065499999999999</c:v>
                </c:pt>
                <c:pt idx="26144">
                  <c:v>0.161661</c:v>
                </c:pt>
                <c:pt idx="26145">
                  <c:v>0.163854</c:v>
                </c:pt>
                <c:pt idx="26146">
                  <c:v>0.16215499999999999</c:v>
                </c:pt>
                <c:pt idx="26147">
                  <c:v>0.158693</c:v>
                </c:pt>
                <c:pt idx="26148">
                  <c:v>0.15970300000000001</c:v>
                </c:pt>
                <c:pt idx="26149">
                  <c:v>0.159389</c:v>
                </c:pt>
                <c:pt idx="26150">
                  <c:v>0.15940099999999999</c:v>
                </c:pt>
                <c:pt idx="26151">
                  <c:v>0.15935199999999999</c:v>
                </c:pt>
                <c:pt idx="26152">
                  <c:v>0.15923799999999999</c:v>
                </c:pt>
                <c:pt idx="26153">
                  <c:v>0.15951100000000001</c:v>
                </c:pt>
                <c:pt idx="26154">
                  <c:v>0.15956200000000001</c:v>
                </c:pt>
                <c:pt idx="26155">
                  <c:v>0.15887799999999999</c:v>
                </c:pt>
                <c:pt idx="26156">
                  <c:v>0.15843599999999999</c:v>
                </c:pt>
                <c:pt idx="26157">
                  <c:v>0.157551</c:v>
                </c:pt>
                <c:pt idx="26158">
                  <c:v>0.156918</c:v>
                </c:pt>
                <c:pt idx="26159">
                  <c:v>0.15711</c:v>
                </c:pt>
                <c:pt idx="26160">
                  <c:v>0.15648500000000001</c:v>
                </c:pt>
                <c:pt idx="26161">
                  <c:v>0.155613</c:v>
                </c:pt>
                <c:pt idx="26162">
                  <c:v>0.15521699999999999</c:v>
                </c:pt>
                <c:pt idx="26163">
                  <c:v>0.155886</c:v>
                </c:pt>
                <c:pt idx="26164">
                  <c:v>0.15071899999999999</c:v>
                </c:pt>
                <c:pt idx="26165">
                  <c:v>0.14668100000000001</c:v>
                </c:pt>
                <c:pt idx="26166">
                  <c:v>0.147124</c:v>
                </c:pt>
                <c:pt idx="26167">
                  <c:v>0.147091</c:v>
                </c:pt>
                <c:pt idx="26168">
                  <c:v>0.148641</c:v>
                </c:pt>
                <c:pt idx="26169">
                  <c:v>0.14978</c:v>
                </c:pt>
                <c:pt idx="26170">
                  <c:v>0.150917</c:v>
                </c:pt>
                <c:pt idx="26171">
                  <c:v>0.150924</c:v>
                </c:pt>
                <c:pt idx="26172">
                  <c:v>0.15087300000000001</c:v>
                </c:pt>
                <c:pt idx="26173">
                  <c:v>0.15149199999999999</c:v>
                </c:pt>
                <c:pt idx="26174">
                  <c:v>0.151951</c:v>
                </c:pt>
                <c:pt idx="26175">
                  <c:v>0.152476</c:v>
                </c:pt>
                <c:pt idx="26176">
                  <c:v>0.15290999999999999</c:v>
                </c:pt>
                <c:pt idx="26177">
                  <c:v>0.15377299999999999</c:v>
                </c:pt>
                <c:pt idx="26178">
                  <c:v>0.15454799999999999</c:v>
                </c:pt>
                <c:pt idx="26179">
                  <c:v>0.15470300000000001</c:v>
                </c:pt>
                <c:pt idx="26180">
                  <c:v>0.15473000000000001</c:v>
                </c:pt>
                <c:pt idx="26181">
                  <c:v>0.15647900000000001</c:v>
                </c:pt>
                <c:pt idx="26182">
                  <c:v>0.15256900000000001</c:v>
                </c:pt>
                <c:pt idx="26183">
                  <c:v>0.15024000000000001</c:v>
                </c:pt>
                <c:pt idx="26184">
                  <c:v>0.15115100000000001</c:v>
                </c:pt>
                <c:pt idx="26185">
                  <c:v>0.15153</c:v>
                </c:pt>
                <c:pt idx="26186">
                  <c:v>0.152228</c:v>
                </c:pt>
                <c:pt idx="26187">
                  <c:v>0.15190400000000001</c:v>
                </c:pt>
                <c:pt idx="26188">
                  <c:v>0.152195</c:v>
                </c:pt>
                <c:pt idx="26189">
                  <c:v>0.15204599999999999</c:v>
                </c:pt>
                <c:pt idx="26190">
                  <c:v>0.151837</c:v>
                </c:pt>
                <c:pt idx="26191">
                  <c:v>0.15198600000000001</c:v>
                </c:pt>
                <c:pt idx="26192">
                  <c:v>0.15162500000000001</c:v>
                </c:pt>
                <c:pt idx="26193">
                  <c:v>0.151203</c:v>
                </c:pt>
                <c:pt idx="26194">
                  <c:v>0.15032000000000001</c:v>
                </c:pt>
                <c:pt idx="26195">
                  <c:v>0.149733</c:v>
                </c:pt>
                <c:pt idx="26196">
                  <c:v>0.14904200000000001</c:v>
                </c:pt>
                <c:pt idx="26197">
                  <c:v>0.14705499999999999</c:v>
                </c:pt>
                <c:pt idx="26198">
                  <c:v>0.14372099999999999</c:v>
                </c:pt>
                <c:pt idx="26199">
                  <c:v>0.14333299999999999</c:v>
                </c:pt>
                <c:pt idx="26200">
                  <c:v>0.138603</c:v>
                </c:pt>
                <c:pt idx="26201">
                  <c:v>0.136799</c:v>
                </c:pt>
                <c:pt idx="26202">
                  <c:v>0.13675399999999999</c:v>
                </c:pt>
                <c:pt idx="26203">
                  <c:v>0.135796</c:v>
                </c:pt>
                <c:pt idx="26204">
                  <c:v>0.13523299999999999</c:v>
                </c:pt>
                <c:pt idx="26205">
                  <c:v>0.13520399999999999</c:v>
                </c:pt>
                <c:pt idx="26206">
                  <c:v>0.135432</c:v>
                </c:pt>
                <c:pt idx="26207">
                  <c:v>0.13453200000000001</c:v>
                </c:pt>
                <c:pt idx="26208">
                  <c:v>0.134885</c:v>
                </c:pt>
                <c:pt idx="26209">
                  <c:v>0.13505500000000001</c:v>
                </c:pt>
                <c:pt idx="26210">
                  <c:v>0.13566</c:v>
                </c:pt>
                <c:pt idx="26211">
                  <c:v>0.13500300000000001</c:v>
                </c:pt>
                <c:pt idx="26212">
                  <c:v>0.13436899999999999</c:v>
                </c:pt>
                <c:pt idx="26213">
                  <c:v>0.134879</c:v>
                </c:pt>
                <c:pt idx="26214">
                  <c:v>0.13517299999999999</c:v>
                </c:pt>
                <c:pt idx="26215">
                  <c:v>0.134656</c:v>
                </c:pt>
                <c:pt idx="26216">
                  <c:v>0.134879</c:v>
                </c:pt>
                <c:pt idx="26217">
                  <c:v>0.12840699999999999</c:v>
                </c:pt>
                <c:pt idx="26218">
                  <c:v>0.126108</c:v>
                </c:pt>
                <c:pt idx="26219">
                  <c:v>0.124915</c:v>
                </c:pt>
                <c:pt idx="26220">
                  <c:v>0.123935</c:v>
                </c:pt>
                <c:pt idx="26221">
                  <c:v>0.123025</c:v>
                </c:pt>
                <c:pt idx="26222">
                  <c:v>0.1227</c:v>
                </c:pt>
                <c:pt idx="26223">
                  <c:v>0.12099500000000001</c:v>
                </c:pt>
                <c:pt idx="26224">
                  <c:v>0.11913700000000001</c:v>
                </c:pt>
                <c:pt idx="26225">
                  <c:v>0.117079</c:v>
                </c:pt>
                <c:pt idx="26226">
                  <c:v>0.117947</c:v>
                </c:pt>
                <c:pt idx="26227">
                  <c:v>0.119092</c:v>
                </c:pt>
                <c:pt idx="26228">
                  <c:v>0.12121999999999999</c:v>
                </c:pt>
                <c:pt idx="26229">
                  <c:v>0.122429</c:v>
                </c:pt>
                <c:pt idx="26230">
                  <c:v>0.124526</c:v>
                </c:pt>
                <c:pt idx="26231">
                  <c:v>0.12585499999999999</c:v>
                </c:pt>
                <c:pt idx="26232">
                  <c:v>0.12649099999999999</c:v>
                </c:pt>
                <c:pt idx="26233">
                  <c:v>0.127691</c:v>
                </c:pt>
                <c:pt idx="26234">
                  <c:v>0.12828800000000001</c:v>
                </c:pt>
                <c:pt idx="26235">
                  <c:v>0.12944700000000001</c:v>
                </c:pt>
                <c:pt idx="26236">
                  <c:v>0.12325700000000001</c:v>
                </c:pt>
                <c:pt idx="26237">
                  <c:v>0.123362</c:v>
                </c:pt>
                <c:pt idx="26238">
                  <c:v>0.12324599999999999</c:v>
                </c:pt>
                <c:pt idx="26239">
                  <c:v>0.123429</c:v>
                </c:pt>
                <c:pt idx="26240">
                  <c:v>0.1226</c:v>
                </c:pt>
                <c:pt idx="26241">
                  <c:v>0.123733</c:v>
                </c:pt>
                <c:pt idx="26242">
                  <c:v>0.123164</c:v>
                </c:pt>
                <c:pt idx="26243">
                  <c:v>0.12137100000000001</c:v>
                </c:pt>
                <c:pt idx="26244">
                  <c:v>0.12003900000000001</c:v>
                </c:pt>
                <c:pt idx="26245">
                  <c:v>0.11880300000000001</c:v>
                </c:pt>
                <c:pt idx="26246">
                  <c:v>0.117003</c:v>
                </c:pt>
                <c:pt idx="26247">
                  <c:v>0.11656900000000001</c:v>
                </c:pt>
                <c:pt idx="26248">
                  <c:v>0.117343</c:v>
                </c:pt>
                <c:pt idx="26249">
                  <c:v>0.116647</c:v>
                </c:pt>
                <c:pt idx="26250">
                  <c:v>0.116343</c:v>
                </c:pt>
                <c:pt idx="26251">
                  <c:v>0.116454</c:v>
                </c:pt>
                <c:pt idx="26252">
                  <c:v>0.11754100000000001</c:v>
                </c:pt>
                <c:pt idx="26253">
                  <c:v>0.11182300000000001</c:v>
                </c:pt>
                <c:pt idx="26254">
                  <c:v>0.113124</c:v>
                </c:pt>
                <c:pt idx="26255">
                  <c:v>0.11405</c:v>
                </c:pt>
                <c:pt idx="26256">
                  <c:v>0.114839</c:v>
                </c:pt>
                <c:pt idx="26257">
                  <c:v>0.114554</c:v>
                </c:pt>
                <c:pt idx="26258">
                  <c:v>0.116731</c:v>
                </c:pt>
                <c:pt idx="26259">
                  <c:v>0.118049</c:v>
                </c:pt>
                <c:pt idx="26260">
                  <c:v>0.120297</c:v>
                </c:pt>
                <c:pt idx="26261">
                  <c:v>0.121642</c:v>
                </c:pt>
                <c:pt idx="26262">
                  <c:v>0.122979</c:v>
                </c:pt>
                <c:pt idx="26263">
                  <c:v>0.122846</c:v>
                </c:pt>
                <c:pt idx="26264">
                  <c:v>0.123083</c:v>
                </c:pt>
                <c:pt idx="26265">
                  <c:v>0.12343800000000001</c:v>
                </c:pt>
                <c:pt idx="26266">
                  <c:v>0.122824</c:v>
                </c:pt>
                <c:pt idx="26267">
                  <c:v>0.121658</c:v>
                </c:pt>
                <c:pt idx="26268">
                  <c:v>0.12045</c:v>
                </c:pt>
                <c:pt idx="26269">
                  <c:v>0.11974</c:v>
                </c:pt>
                <c:pt idx="26270">
                  <c:v>0.117947</c:v>
                </c:pt>
                <c:pt idx="26271">
                  <c:v>0.111678</c:v>
                </c:pt>
                <c:pt idx="26272">
                  <c:v>0.111613</c:v>
                </c:pt>
                <c:pt idx="26273">
                  <c:v>0.110636</c:v>
                </c:pt>
                <c:pt idx="26274">
                  <c:v>0.110345</c:v>
                </c:pt>
                <c:pt idx="26275">
                  <c:v>0.110232</c:v>
                </c:pt>
                <c:pt idx="26276">
                  <c:v>0.110052</c:v>
                </c:pt>
                <c:pt idx="26277">
                  <c:v>0.110342</c:v>
                </c:pt>
                <c:pt idx="26278">
                  <c:v>0.111175</c:v>
                </c:pt>
                <c:pt idx="26279">
                  <c:v>0.111669</c:v>
                </c:pt>
                <c:pt idx="26280">
                  <c:v>0.11101</c:v>
                </c:pt>
                <c:pt idx="26281">
                  <c:v>0.111771</c:v>
                </c:pt>
                <c:pt idx="26282">
                  <c:v>0.112203</c:v>
                </c:pt>
                <c:pt idx="26283">
                  <c:v>0.11300200000000001</c:v>
                </c:pt>
                <c:pt idx="26284">
                  <c:v>0.113955</c:v>
                </c:pt>
                <c:pt idx="26285">
                  <c:v>0.114315</c:v>
                </c:pt>
                <c:pt idx="26286">
                  <c:v>0.1153</c:v>
                </c:pt>
                <c:pt idx="26287">
                  <c:v>0.11466700000000001</c:v>
                </c:pt>
                <c:pt idx="26288">
                  <c:v>0.115452</c:v>
                </c:pt>
                <c:pt idx="26289">
                  <c:v>0.110122</c:v>
                </c:pt>
                <c:pt idx="26290">
                  <c:v>0.11014500000000001</c:v>
                </c:pt>
                <c:pt idx="26291">
                  <c:v>0.110823</c:v>
                </c:pt>
                <c:pt idx="26292">
                  <c:v>0.111654</c:v>
                </c:pt>
                <c:pt idx="26293">
                  <c:v>0.111805</c:v>
                </c:pt>
                <c:pt idx="26294">
                  <c:v>0.11119</c:v>
                </c:pt>
                <c:pt idx="26295">
                  <c:v>0.111454</c:v>
                </c:pt>
                <c:pt idx="26296">
                  <c:v>0.112316</c:v>
                </c:pt>
                <c:pt idx="26297">
                  <c:v>0.11368499999999999</c:v>
                </c:pt>
                <c:pt idx="26298">
                  <c:v>0.115172</c:v>
                </c:pt>
                <c:pt idx="26299">
                  <c:v>0.116253</c:v>
                </c:pt>
                <c:pt idx="26300">
                  <c:v>0.11672200000000001</c:v>
                </c:pt>
                <c:pt idx="26301">
                  <c:v>0.117607</c:v>
                </c:pt>
                <c:pt idx="26302">
                  <c:v>0.11849800000000001</c:v>
                </c:pt>
                <c:pt idx="26303">
                  <c:v>0.120547</c:v>
                </c:pt>
                <c:pt idx="26304">
                  <c:v>0.12403500000000001</c:v>
                </c:pt>
                <c:pt idx="26305">
                  <c:v>0.126304</c:v>
                </c:pt>
                <c:pt idx="26306">
                  <c:v>0.12765199999999999</c:v>
                </c:pt>
                <c:pt idx="26307">
                  <c:v>0.12356300000000001</c:v>
                </c:pt>
                <c:pt idx="26308">
                  <c:v>0.123594</c:v>
                </c:pt>
                <c:pt idx="26309">
                  <c:v>0.12471500000000001</c:v>
                </c:pt>
                <c:pt idx="26310">
                  <c:v>0.125088</c:v>
                </c:pt>
                <c:pt idx="26311">
                  <c:v>0.12531999999999999</c:v>
                </c:pt>
                <c:pt idx="26312">
                  <c:v>0.12509799999999999</c:v>
                </c:pt>
                <c:pt idx="26313">
                  <c:v>0.12640599999999999</c:v>
                </c:pt>
                <c:pt idx="26314">
                  <c:v>0.12686600000000001</c:v>
                </c:pt>
                <c:pt idx="26315">
                  <c:v>0.127002</c:v>
                </c:pt>
                <c:pt idx="26316">
                  <c:v>0.12559100000000001</c:v>
                </c:pt>
                <c:pt idx="26317">
                  <c:v>0.124055</c:v>
                </c:pt>
                <c:pt idx="26318">
                  <c:v>0.124053</c:v>
                </c:pt>
                <c:pt idx="26319">
                  <c:v>0.123332</c:v>
                </c:pt>
                <c:pt idx="26320">
                  <c:v>0.123087</c:v>
                </c:pt>
                <c:pt idx="26321">
                  <c:v>0.12270499999999999</c:v>
                </c:pt>
                <c:pt idx="26322">
                  <c:v>0.12336999999999999</c:v>
                </c:pt>
                <c:pt idx="26323">
                  <c:v>0.123613</c:v>
                </c:pt>
                <c:pt idx="26324">
                  <c:v>0.124985</c:v>
                </c:pt>
                <c:pt idx="26325">
                  <c:v>0.121938</c:v>
                </c:pt>
                <c:pt idx="26326">
                  <c:v>0.119562</c:v>
                </c:pt>
                <c:pt idx="26327">
                  <c:v>0.120033</c:v>
                </c:pt>
                <c:pt idx="26328">
                  <c:v>0.118996</c:v>
                </c:pt>
                <c:pt idx="26329">
                  <c:v>0.118793</c:v>
                </c:pt>
                <c:pt idx="26330">
                  <c:v>0.11838899999999999</c:v>
                </c:pt>
                <c:pt idx="26331">
                  <c:v>0.117606</c:v>
                </c:pt>
                <c:pt idx="26332">
                  <c:v>0.11755500000000001</c:v>
                </c:pt>
                <c:pt idx="26333">
                  <c:v>0.117656</c:v>
                </c:pt>
                <c:pt idx="26334">
                  <c:v>0.11608599999999999</c:v>
                </c:pt>
                <c:pt idx="26335">
                  <c:v>0.112423</c:v>
                </c:pt>
                <c:pt idx="26336">
                  <c:v>0.108988</c:v>
                </c:pt>
                <c:pt idx="26337">
                  <c:v>0.106478</c:v>
                </c:pt>
                <c:pt idx="26338">
                  <c:v>0.104268</c:v>
                </c:pt>
                <c:pt idx="26339">
                  <c:v>0.10302600000000001</c:v>
                </c:pt>
                <c:pt idx="26340">
                  <c:v>0.10327699999999999</c:v>
                </c:pt>
                <c:pt idx="26341">
                  <c:v>0.103839</c:v>
                </c:pt>
                <c:pt idx="26342">
                  <c:v>0.104944</c:v>
                </c:pt>
                <c:pt idx="26343">
                  <c:v>0.102191</c:v>
                </c:pt>
                <c:pt idx="26344">
                  <c:v>9.8212099999999997E-2</c:v>
                </c:pt>
                <c:pt idx="26345">
                  <c:v>9.9598800000000001E-2</c:v>
                </c:pt>
                <c:pt idx="26346">
                  <c:v>0.10058400000000001</c:v>
                </c:pt>
                <c:pt idx="26347">
                  <c:v>0.102727</c:v>
                </c:pt>
                <c:pt idx="26348">
                  <c:v>0.104503</c:v>
                </c:pt>
                <c:pt idx="26349">
                  <c:v>0.106407</c:v>
                </c:pt>
                <c:pt idx="26350">
                  <c:v>0.10756400000000001</c:v>
                </c:pt>
                <c:pt idx="26351">
                  <c:v>0.10829800000000001</c:v>
                </c:pt>
                <c:pt idx="26352">
                  <c:v>0.108095</c:v>
                </c:pt>
                <c:pt idx="26353">
                  <c:v>0.108861</c:v>
                </c:pt>
                <c:pt idx="26354">
                  <c:v>0.108746</c:v>
                </c:pt>
                <c:pt idx="26355">
                  <c:v>0.107867</c:v>
                </c:pt>
                <c:pt idx="26356">
                  <c:v>0.10716199999999999</c:v>
                </c:pt>
                <c:pt idx="26357">
                  <c:v>0.107047</c:v>
                </c:pt>
                <c:pt idx="26358">
                  <c:v>0.10714</c:v>
                </c:pt>
                <c:pt idx="26359">
                  <c:v>0.106187</c:v>
                </c:pt>
                <c:pt idx="26360">
                  <c:v>0.10573100000000001</c:v>
                </c:pt>
                <c:pt idx="26361">
                  <c:v>0.10394100000000001</c:v>
                </c:pt>
                <c:pt idx="26362">
                  <c:v>9.7625299999999998E-2</c:v>
                </c:pt>
                <c:pt idx="26363">
                  <c:v>9.8469500000000001E-2</c:v>
                </c:pt>
                <c:pt idx="26364">
                  <c:v>9.8471000000000003E-2</c:v>
                </c:pt>
                <c:pt idx="26365">
                  <c:v>9.7637299999999996E-2</c:v>
                </c:pt>
                <c:pt idx="26366">
                  <c:v>9.6407099999999996E-2</c:v>
                </c:pt>
                <c:pt idx="26367">
                  <c:v>9.5666299999999996E-2</c:v>
                </c:pt>
                <c:pt idx="26368">
                  <c:v>9.4963000000000006E-2</c:v>
                </c:pt>
                <c:pt idx="26369">
                  <c:v>9.5217499999999997E-2</c:v>
                </c:pt>
                <c:pt idx="26370">
                  <c:v>9.4949699999999998E-2</c:v>
                </c:pt>
                <c:pt idx="26371">
                  <c:v>9.4699400000000003E-2</c:v>
                </c:pt>
                <c:pt idx="26372">
                  <c:v>9.3953400000000006E-2</c:v>
                </c:pt>
                <c:pt idx="26373">
                  <c:v>9.2716400000000004E-2</c:v>
                </c:pt>
                <c:pt idx="26374">
                  <c:v>9.2479099999999995E-2</c:v>
                </c:pt>
                <c:pt idx="26375">
                  <c:v>9.1720399999999994E-2</c:v>
                </c:pt>
                <c:pt idx="26376">
                  <c:v>9.1209899999999997E-2</c:v>
                </c:pt>
                <c:pt idx="26377">
                  <c:v>8.4608900000000001E-2</c:v>
                </c:pt>
                <c:pt idx="26378">
                  <c:v>8.3024399999999998E-2</c:v>
                </c:pt>
                <c:pt idx="26379">
                  <c:v>8.1900700000000007E-2</c:v>
                </c:pt>
                <c:pt idx="26380">
                  <c:v>8.1111900000000001E-2</c:v>
                </c:pt>
                <c:pt idx="26381">
                  <c:v>8.0370999999999998E-2</c:v>
                </c:pt>
                <c:pt idx="26382">
                  <c:v>8.0131099999999997E-2</c:v>
                </c:pt>
                <c:pt idx="26383">
                  <c:v>7.9449900000000004E-2</c:v>
                </c:pt>
                <c:pt idx="26384">
                  <c:v>7.9147499999999996E-2</c:v>
                </c:pt>
                <c:pt idx="26385">
                  <c:v>7.8923599999999997E-2</c:v>
                </c:pt>
                <c:pt idx="26386">
                  <c:v>7.8797199999999998E-2</c:v>
                </c:pt>
                <c:pt idx="26387">
                  <c:v>7.7716499999999994E-2</c:v>
                </c:pt>
                <c:pt idx="26388">
                  <c:v>7.6882900000000004E-2</c:v>
                </c:pt>
                <c:pt idx="26389">
                  <c:v>7.61458E-2</c:v>
                </c:pt>
                <c:pt idx="26390">
                  <c:v>7.6087100000000005E-2</c:v>
                </c:pt>
                <c:pt idx="26391">
                  <c:v>7.7217999999999995E-2</c:v>
                </c:pt>
                <c:pt idx="26392">
                  <c:v>7.7670299999999998E-2</c:v>
                </c:pt>
                <c:pt idx="26393">
                  <c:v>7.2991600000000004E-2</c:v>
                </c:pt>
                <c:pt idx="26394">
                  <c:v>7.1683300000000005E-2</c:v>
                </c:pt>
                <c:pt idx="26395">
                  <c:v>7.3771500000000004E-2</c:v>
                </c:pt>
                <c:pt idx="26396">
                  <c:v>7.4725299999999995E-2</c:v>
                </c:pt>
                <c:pt idx="26397">
                  <c:v>7.5829099999999997E-2</c:v>
                </c:pt>
                <c:pt idx="26398">
                  <c:v>7.6825599999999994E-2</c:v>
                </c:pt>
                <c:pt idx="26399">
                  <c:v>7.7585899999999999E-2</c:v>
                </c:pt>
                <c:pt idx="26400">
                  <c:v>7.8246399999999994E-2</c:v>
                </c:pt>
                <c:pt idx="26401">
                  <c:v>7.9722799999999996E-2</c:v>
                </c:pt>
                <c:pt idx="26402">
                  <c:v>8.0994499999999997E-2</c:v>
                </c:pt>
                <c:pt idx="26403">
                  <c:v>8.1704799999999994E-2</c:v>
                </c:pt>
                <c:pt idx="26404">
                  <c:v>8.2357299999999994E-2</c:v>
                </c:pt>
                <c:pt idx="26405">
                  <c:v>8.3872299999999997E-2</c:v>
                </c:pt>
                <c:pt idx="26406">
                  <c:v>8.4754399999999994E-2</c:v>
                </c:pt>
                <c:pt idx="26407">
                  <c:v>8.5694199999999998E-2</c:v>
                </c:pt>
                <c:pt idx="26408">
                  <c:v>8.2285999999999998E-2</c:v>
                </c:pt>
                <c:pt idx="26409">
                  <c:v>7.8438099999999997E-2</c:v>
                </c:pt>
                <c:pt idx="26410">
                  <c:v>7.8187599999999996E-2</c:v>
                </c:pt>
                <c:pt idx="26411">
                  <c:v>7.5362200000000004E-2</c:v>
                </c:pt>
                <c:pt idx="26412">
                  <c:v>7.1275900000000003E-2</c:v>
                </c:pt>
                <c:pt idx="26413">
                  <c:v>6.6361600000000007E-2</c:v>
                </c:pt>
                <c:pt idx="26414">
                  <c:v>6.2217599999999998E-2</c:v>
                </c:pt>
                <c:pt idx="26415">
                  <c:v>5.8691599999999997E-2</c:v>
                </c:pt>
                <c:pt idx="26416">
                  <c:v>5.6998500000000001E-2</c:v>
                </c:pt>
                <c:pt idx="26417">
                  <c:v>5.4965100000000003E-2</c:v>
                </c:pt>
                <c:pt idx="26418">
                  <c:v>5.33847E-2</c:v>
                </c:pt>
                <c:pt idx="26419">
                  <c:v>5.2164000000000002E-2</c:v>
                </c:pt>
                <c:pt idx="26420">
                  <c:v>4.94794E-2</c:v>
                </c:pt>
                <c:pt idx="26421">
                  <c:v>4.8137699999999999E-2</c:v>
                </c:pt>
                <c:pt idx="26422">
                  <c:v>4.7922399999999997E-2</c:v>
                </c:pt>
                <c:pt idx="26423">
                  <c:v>4.97714E-2</c:v>
                </c:pt>
                <c:pt idx="26424">
                  <c:v>4.9476699999999998E-2</c:v>
                </c:pt>
                <c:pt idx="26425">
                  <c:v>4.6367699999999998E-2</c:v>
                </c:pt>
                <c:pt idx="26426">
                  <c:v>4.7703099999999998E-2</c:v>
                </c:pt>
                <c:pt idx="26427">
                  <c:v>4.8355000000000002E-2</c:v>
                </c:pt>
                <c:pt idx="26428">
                  <c:v>4.9023499999999998E-2</c:v>
                </c:pt>
                <c:pt idx="26429">
                  <c:v>4.8464800000000002E-2</c:v>
                </c:pt>
                <c:pt idx="26430">
                  <c:v>4.7350200000000002E-2</c:v>
                </c:pt>
                <c:pt idx="26431">
                  <c:v>4.6421700000000003E-2</c:v>
                </c:pt>
                <c:pt idx="26432">
                  <c:v>4.4982099999999997E-2</c:v>
                </c:pt>
                <c:pt idx="26433">
                  <c:v>4.5221200000000003E-2</c:v>
                </c:pt>
                <c:pt idx="26434">
                  <c:v>4.3822100000000003E-2</c:v>
                </c:pt>
                <c:pt idx="26435">
                  <c:v>4.2673799999999998E-2</c:v>
                </c:pt>
                <c:pt idx="26436">
                  <c:v>4.1324399999999997E-2</c:v>
                </c:pt>
                <c:pt idx="26437">
                  <c:v>3.9024200000000002E-2</c:v>
                </c:pt>
                <c:pt idx="26438">
                  <c:v>3.6153600000000001E-2</c:v>
                </c:pt>
                <c:pt idx="26439">
                  <c:v>3.2509400000000001E-2</c:v>
                </c:pt>
                <c:pt idx="26440">
                  <c:v>2.7685299999999999E-2</c:v>
                </c:pt>
                <c:pt idx="26441">
                  <c:v>1.74758E-2</c:v>
                </c:pt>
                <c:pt idx="26442">
                  <c:v>1.03444E-2</c:v>
                </c:pt>
                <c:pt idx="26443">
                  <c:v>1.8103699999999999E-3</c:v>
                </c:pt>
                <c:pt idx="26444">
                  <c:v>-2.1576500000000001E-3</c:v>
                </c:pt>
                <c:pt idx="26445">
                  <c:v>-5.8654800000000002E-3</c:v>
                </c:pt>
                <c:pt idx="26446">
                  <c:v>-7.9987900000000004E-3</c:v>
                </c:pt>
                <c:pt idx="26447">
                  <c:v>-9.2432E-3</c:v>
                </c:pt>
                <c:pt idx="26448">
                  <c:v>-1.04875E-2</c:v>
                </c:pt>
                <c:pt idx="26449">
                  <c:v>-1.1243400000000001E-2</c:v>
                </c:pt>
                <c:pt idx="26450">
                  <c:v>-1.25562E-2</c:v>
                </c:pt>
                <c:pt idx="26451">
                  <c:v>-1.4807499999999999E-2</c:v>
                </c:pt>
                <c:pt idx="26452">
                  <c:v>-1.55432E-2</c:v>
                </c:pt>
                <c:pt idx="26453">
                  <c:v>-1.5831399999999999E-2</c:v>
                </c:pt>
                <c:pt idx="26454">
                  <c:v>-1.6603099999999999E-2</c:v>
                </c:pt>
                <c:pt idx="26455">
                  <c:v>-1.7904E-2</c:v>
                </c:pt>
                <c:pt idx="26456">
                  <c:v>-2.6159700000000001E-2</c:v>
                </c:pt>
                <c:pt idx="26457">
                  <c:v>-2.8475899999999998E-2</c:v>
                </c:pt>
                <c:pt idx="26458">
                  <c:v>-2.9230900000000001E-2</c:v>
                </c:pt>
                <c:pt idx="26459">
                  <c:v>-3.11408E-2</c:v>
                </c:pt>
                <c:pt idx="26460">
                  <c:v>-2.5825899999999999E-2</c:v>
                </c:pt>
                <c:pt idx="26461">
                  <c:v>-3.5900300000000003E-2</c:v>
                </c:pt>
                <c:pt idx="26462">
                  <c:v>-3.9947700000000003E-2</c:v>
                </c:pt>
                <c:pt idx="26463">
                  <c:v>-4.1719600000000003E-2</c:v>
                </c:pt>
                <c:pt idx="26464">
                  <c:v>-4.4028499999999998E-2</c:v>
                </c:pt>
                <c:pt idx="26465">
                  <c:v>-4.5868199999999998E-2</c:v>
                </c:pt>
                <c:pt idx="26466">
                  <c:v>-4.7201399999999998E-2</c:v>
                </c:pt>
                <c:pt idx="26467">
                  <c:v>-4.8504100000000001E-2</c:v>
                </c:pt>
                <c:pt idx="26468">
                  <c:v>-5.0322699999999998E-2</c:v>
                </c:pt>
                <c:pt idx="26469">
                  <c:v>-5.2114599999999997E-2</c:v>
                </c:pt>
                <c:pt idx="26470">
                  <c:v>-5.4530200000000001E-2</c:v>
                </c:pt>
                <c:pt idx="26471">
                  <c:v>-5.5635499999999997E-2</c:v>
                </c:pt>
                <c:pt idx="26472">
                  <c:v>-6.3414300000000007E-2</c:v>
                </c:pt>
                <c:pt idx="26473">
                  <c:v>-6.5099000000000004E-2</c:v>
                </c:pt>
                <c:pt idx="26474">
                  <c:v>-6.6819000000000003E-2</c:v>
                </c:pt>
                <c:pt idx="26475">
                  <c:v>-6.9167599999999996E-2</c:v>
                </c:pt>
                <c:pt idx="26476">
                  <c:v>-7.1996000000000004E-2</c:v>
                </c:pt>
                <c:pt idx="26477">
                  <c:v>-7.4892200000000006E-2</c:v>
                </c:pt>
                <c:pt idx="26478">
                  <c:v>-7.6845300000000005E-2</c:v>
                </c:pt>
                <c:pt idx="26479">
                  <c:v>-7.8145099999999995E-2</c:v>
                </c:pt>
                <c:pt idx="26480">
                  <c:v>-8.1480200000000003E-2</c:v>
                </c:pt>
                <c:pt idx="26481">
                  <c:v>-8.3480200000000004E-2</c:v>
                </c:pt>
                <c:pt idx="26482">
                  <c:v>-8.44168E-2</c:v>
                </c:pt>
                <c:pt idx="26483">
                  <c:v>-8.4779099999999996E-2</c:v>
                </c:pt>
                <c:pt idx="26484">
                  <c:v>-8.6167599999999997E-2</c:v>
                </c:pt>
                <c:pt idx="26485">
                  <c:v>-8.6606100000000005E-2</c:v>
                </c:pt>
                <c:pt idx="26486">
                  <c:v>-8.70369E-2</c:v>
                </c:pt>
                <c:pt idx="26487">
                  <c:v>-8.8168499999999997E-2</c:v>
                </c:pt>
                <c:pt idx="26488">
                  <c:v>-9.6094799999999994E-2</c:v>
                </c:pt>
                <c:pt idx="26489">
                  <c:v>-9.7265299999999999E-2</c:v>
                </c:pt>
                <c:pt idx="26490">
                  <c:v>-9.9079500000000001E-2</c:v>
                </c:pt>
                <c:pt idx="26491">
                  <c:v>-0.102009</c:v>
                </c:pt>
                <c:pt idx="26492">
                  <c:v>-0.104975</c:v>
                </c:pt>
                <c:pt idx="26493">
                  <c:v>-0.106928</c:v>
                </c:pt>
                <c:pt idx="26494">
                  <c:v>-0.10938100000000001</c:v>
                </c:pt>
                <c:pt idx="26495">
                  <c:v>-0.11085</c:v>
                </c:pt>
                <c:pt idx="26496">
                  <c:v>-0.112306</c:v>
                </c:pt>
                <c:pt idx="26497">
                  <c:v>-0.113775</c:v>
                </c:pt>
                <c:pt idx="26498">
                  <c:v>-0.11473999999999999</c:v>
                </c:pt>
                <c:pt idx="26499">
                  <c:v>-0.115717</c:v>
                </c:pt>
                <c:pt idx="26500">
                  <c:v>-0.117191</c:v>
                </c:pt>
                <c:pt idx="26501">
                  <c:v>-0.118175</c:v>
                </c:pt>
                <c:pt idx="26502">
                  <c:v>-0.119121</c:v>
                </c:pt>
                <c:pt idx="26503">
                  <c:v>-0.120888</c:v>
                </c:pt>
                <c:pt idx="26504">
                  <c:v>-0.129881</c:v>
                </c:pt>
                <c:pt idx="26505">
                  <c:v>-0.13056899999999999</c:v>
                </c:pt>
                <c:pt idx="26506">
                  <c:v>-0.13112599999999999</c:v>
                </c:pt>
                <c:pt idx="26507">
                  <c:v>-0.131715</c:v>
                </c:pt>
                <c:pt idx="26508">
                  <c:v>-0.13372500000000001</c:v>
                </c:pt>
                <c:pt idx="26509">
                  <c:v>-0.13481599999999999</c:v>
                </c:pt>
                <c:pt idx="26510">
                  <c:v>-0.13733899999999999</c:v>
                </c:pt>
                <c:pt idx="26511">
                  <c:v>-0.13827400000000001</c:v>
                </c:pt>
                <c:pt idx="26512">
                  <c:v>-0.13928699999999999</c:v>
                </c:pt>
                <c:pt idx="26513">
                  <c:v>-0.13983499999999999</c:v>
                </c:pt>
                <c:pt idx="26514">
                  <c:v>-0.14094499999999999</c:v>
                </c:pt>
                <c:pt idx="26515">
                  <c:v>-0.14193800000000001</c:v>
                </c:pt>
                <c:pt idx="26516">
                  <c:v>-0.143205</c:v>
                </c:pt>
                <c:pt idx="26517">
                  <c:v>-0.14510899999999999</c:v>
                </c:pt>
                <c:pt idx="26518">
                  <c:v>-0.145616</c:v>
                </c:pt>
                <c:pt idx="26519">
                  <c:v>-0.14674899999999999</c:v>
                </c:pt>
                <c:pt idx="26520">
                  <c:v>-0.15074299999999999</c:v>
                </c:pt>
                <c:pt idx="26521">
                  <c:v>-0.157605</c:v>
                </c:pt>
                <c:pt idx="26522">
                  <c:v>-0.158443</c:v>
                </c:pt>
                <c:pt idx="26523">
                  <c:v>-0.16048899999999999</c:v>
                </c:pt>
                <c:pt idx="26524">
                  <c:v>-0.164217</c:v>
                </c:pt>
                <c:pt idx="26525">
                  <c:v>-0.16853099999999999</c:v>
                </c:pt>
                <c:pt idx="26526">
                  <c:v>-0.17171800000000001</c:v>
                </c:pt>
                <c:pt idx="26527">
                  <c:v>-0.17386399999999999</c:v>
                </c:pt>
                <c:pt idx="26528">
                  <c:v>-0.174175</c:v>
                </c:pt>
                <c:pt idx="26529">
                  <c:v>-0.17712700000000001</c:v>
                </c:pt>
                <c:pt idx="26530">
                  <c:v>-0.17961199999999999</c:v>
                </c:pt>
                <c:pt idx="26531">
                  <c:v>-0.181754</c:v>
                </c:pt>
                <c:pt idx="26532">
                  <c:v>-0.184723</c:v>
                </c:pt>
                <c:pt idx="26533">
                  <c:v>-0.18665899999999999</c:v>
                </c:pt>
                <c:pt idx="26534">
                  <c:v>-0.1875</c:v>
                </c:pt>
                <c:pt idx="26535">
                  <c:v>-0.18656900000000001</c:v>
                </c:pt>
                <c:pt idx="26536">
                  <c:v>-0.18957599999999999</c:v>
                </c:pt>
                <c:pt idx="26537">
                  <c:v>-0.19190299999999999</c:v>
                </c:pt>
                <c:pt idx="26538">
                  <c:v>-0.19012899999999999</c:v>
                </c:pt>
                <c:pt idx="26539">
                  <c:v>-0.18884000000000001</c:v>
                </c:pt>
                <c:pt idx="26540">
                  <c:v>-0.189579</c:v>
                </c:pt>
                <c:pt idx="26541">
                  <c:v>-0.190636</c:v>
                </c:pt>
                <c:pt idx="26542">
                  <c:v>-0.190164</c:v>
                </c:pt>
                <c:pt idx="26543">
                  <c:v>-0.19048100000000001</c:v>
                </c:pt>
                <c:pt idx="26544">
                  <c:v>-0.191138</c:v>
                </c:pt>
                <c:pt idx="26545">
                  <c:v>-0.19220300000000001</c:v>
                </c:pt>
                <c:pt idx="26546">
                  <c:v>-0.192966</c:v>
                </c:pt>
                <c:pt idx="26547">
                  <c:v>-0.19425100000000001</c:v>
                </c:pt>
                <c:pt idx="26548">
                  <c:v>-0.196494</c:v>
                </c:pt>
                <c:pt idx="26549">
                  <c:v>-0.198102</c:v>
                </c:pt>
                <c:pt idx="26550">
                  <c:v>-0.200935</c:v>
                </c:pt>
                <c:pt idx="26551">
                  <c:v>-0.20163700000000001</c:v>
                </c:pt>
                <c:pt idx="26552">
                  <c:v>-0.20966199999999999</c:v>
                </c:pt>
                <c:pt idx="26553">
                  <c:v>-0.21352499999999999</c:v>
                </c:pt>
                <c:pt idx="26554">
                  <c:v>-0.21596000000000001</c:v>
                </c:pt>
                <c:pt idx="26555">
                  <c:v>-0.21876000000000001</c:v>
                </c:pt>
                <c:pt idx="26556">
                  <c:v>-0.22098300000000001</c:v>
                </c:pt>
                <c:pt idx="26557">
                  <c:v>-0.22318099999999999</c:v>
                </c:pt>
                <c:pt idx="26558">
                  <c:v>-0.22534599999999999</c:v>
                </c:pt>
                <c:pt idx="26559">
                  <c:v>-0.22806899999999999</c:v>
                </c:pt>
                <c:pt idx="26560">
                  <c:v>-0.22975000000000001</c:v>
                </c:pt>
                <c:pt idx="26561">
                  <c:v>-0.23294599999999999</c:v>
                </c:pt>
                <c:pt idx="26562">
                  <c:v>-0.233598</c:v>
                </c:pt>
                <c:pt idx="26563">
                  <c:v>-0.23527400000000001</c:v>
                </c:pt>
                <c:pt idx="26564">
                  <c:v>-0.23591699999999999</c:v>
                </c:pt>
                <c:pt idx="26565">
                  <c:v>-0.237041</c:v>
                </c:pt>
                <c:pt idx="26566">
                  <c:v>-0.23785800000000001</c:v>
                </c:pt>
                <c:pt idx="26567">
                  <c:v>-0.241203</c:v>
                </c:pt>
                <c:pt idx="26568">
                  <c:v>-0.243645</c:v>
                </c:pt>
                <c:pt idx="26569">
                  <c:v>-0.24868199999999999</c:v>
                </c:pt>
                <c:pt idx="26570">
                  <c:v>-0.25886100000000001</c:v>
                </c:pt>
                <c:pt idx="26571">
                  <c:v>-0.26219700000000001</c:v>
                </c:pt>
                <c:pt idx="26572">
                  <c:v>-0.263428</c:v>
                </c:pt>
                <c:pt idx="26573">
                  <c:v>-0.26292100000000002</c:v>
                </c:pt>
                <c:pt idx="26574">
                  <c:v>-0.273953</c:v>
                </c:pt>
                <c:pt idx="26575">
                  <c:v>-0.27583200000000002</c:v>
                </c:pt>
                <c:pt idx="26576">
                  <c:v>-0.27943800000000002</c:v>
                </c:pt>
                <c:pt idx="26577">
                  <c:v>-0.282051</c:v>
                </c:pt>
                <c:pt idx="26578">
                  <c:v>-0.28350799999999998</c:v>
                </c:pt>
                <c:pt idx="26579">
                  <c:v>-0.28529900000000002</c:v>
                </c:pt>
                <c:pt idx="26580">
                  <c:v>-0.287607</c:v>
                </c:pt>
                <c:pt idx="26581">
                  <c:v>-0.289047</c:v>
                </c:pt>
                <c:pt idx="26582">
                  <c:v>-0.28983199999999998</c:v>
                </c:pt>
                <c:pt idx="26583">
                  <c:v>-0.29180299999999998</c:v>
                </c:pt>
                <c:pt idx="26584">
                  <c:v>-0.29380000000000001</c:v>
                </c:pt>
                <c:pt idx="26585">
                  <c:v>-0.29476599999999997</c:v>
                </c:pt>
                <c:pt idx="26586">
                  <c:v>-0.295597</c:v>
                </c:pt>
                <c:pt idx="26587">
                  <c:v>-0.29633700000000002</c:v>
                </c:pt>
                <c:pt idx="26588">
                  <c:v>-0.30102800000000002</c:v>
                </c:pt>
                <c:pt idx="26589">
                  <c:v>-0.30383399999999999</c:v>
                </c:pt>
                <c:pt idx="26590">
                  <c:v>-0.30346000000000001</c:v>
                </c:pt>
                <c:pt idx="26591">
                  <c:v>-0.30486400000000002</c:v>
                </c:pt>
                <c:pt idx="26592">
                  <c:v>-0.30559199999999997</c:v>
                </c:pt>
                <c:pt idx="26593">
                  <c:v>-0.30770399999999998</c:v>
                </c:pt>
                <c:pt idx="26594">
                  <c:v>-0.309423</c:v>
                </c:pt>
                <c:pt idx="26595">
                  <c:v>-0.31011499999999997</c:v>
                </c:pt>
                <c:pt idx="26596">
                  <c:v>-0.31192999999999999</c:v>
                </c:pt>
                <c:pt idx="26597">
                  <c:v>-0.313087</c:v>
                </c:pt>
                <c:pt idx="26598">
                  <c:v>-0.31262899999999999</c:v>
                </c:pt>
                <c:pt idx="26599">
                  <c:v>-0.31266500000000003</c:v>
                </c:pt>
                <c:pt idx="26600">
                  <c:v>-0.313614</c:v>
                </c:pt>
                <c:pt idx="26601">
                  <c:v>-0.31411600000000001</c:v>
                </c:pt>
                <c:pt idx="26602">
                  <c:v>-0.31495099999999998</c:v>
                </c:pt>
                <c:pt idx="26603">
                  <c:v>-0.31541799999999998</c:v>
                </c:pt>
                <c:pt idx="26604">
                  <c:v>-0.31656499999999999</c:v>
                </c:pt>
                <c:pt idx="26605">
                  <c:v>-0.31775199999999998</c:v>
                </c:pt>
                <c:pt idx="26606">
                  <c:v>-0.31753900000000002</c:v>
                </c:pt>
                <c:pt idx="26607">
                  <c:v>-0.315913</c:v>
                </c:pt>
                <c:pt idx="26608">
                  <c:v>-0.31511699999999998</c:v>
                </c:pt>
                <c:pt idx="26609">
                  <c:v>-0.31370700000000001</c:v>
                </c:pt>
                <c:pt idx="26610">
                  <c:v>-0.31195200000000001</c:v>
                </c:pt>
                <c:pt idx="26611">
                  <c:v>-0.31106299999999998</c:v>
                </c:pt>
                <c:pt idx="26612">
                  <c:v>-0.31433699999999998</c:v>
                </c:pt>
                <c:pt idx="26613">
                  <c:v>-0.31291400000000003</c:v>
                </c:pt>
                <c:pt idx="26614">
                  <c:v>-0.30891000000000002</c:v>
                </c:pt>
                <c:pt idx="26615">
                  <c:v>-0.30707499999999999</c:v>
                </c:pt>
                <c:pt idx="26616">
                  <c:v>-0.30814999999999998</c:v>
                </c:pt>
                <c:pt idx="26617">
                  <c:v>-0.308562</c:v>
                </c:pt>
                <c:pt idx="26618">
                  <c:v>-0.30957200000000001</c:v>
                </c:pt>
                <c:pt idx="26619">
                  <c:v>-0.31125000000000003</c:v>
                </c:pt>
                <c:pt idx="26620">
                  <c:v>-0.31340000000000001</c:v>
                </c:pt>
                <c:pt idx="26621">
                  <c:v>-0.31595299999999998</c:v>
                </c:pt>
                <c:pt idx="26622">
                  <c:v>-0.31963200000000003</c:v>
                </c:pt>
                <c:pt idx="26623">
                  <c:v>-0.32242199999999999</c:v>
                </c:pt>
                <c:pt idx="26624">
                  <c:v>-0.32591999999999999</c:v>
                </c:pt>
                <c:pt idx="26625">
                  <c:v>-0.32962399999999997</c:v>
                </c:pt>
                <c:pt idx="26626">
                  <c:v>-0.33331899999999998</c:v>
                </c:pt>
                <c:pt idx="26627">
                  <c:v>-0.33651399999999998</c:v>
                </c:pt>
                <c:pt idx="26628">
                  <c:v>-0.33973300000000001</c:v>
                </c:pt>
                <c:pt idx="26629">
                  <c:v>-0.34193699999999999</c:v>
                </c:pt>
                <c:pt idx="26630">
                  <c:v>-0.34483900000000001</c:v>
                </c:pt>
                <c:pt idx="26631">
                  <c:v>-0.34803600000000001</c:v>
                </c:pt>
                <c:pt idx="26632">
                  <c:v>-0.35068700000000003</c:v>
                </c:pt>
                <c:pt idx="26633">
                  <c:v>-0.35327199999999997</c:v>
                </c:pt>
                <c:pt idx="26634">
                  <c:v>-0.355267</c:v>
                </c:pt>
                <c:pt idx="26635">
                  <c:v>-0.35563</c:v>
                </c:pt>
                <c:pt idx="26636">
                  <c:v>-0.362516</c:v>
                </c:pt>
                <c:pt idx="26637">
                  <c:v>-0.365178</c:v>
                </c:pt>
                <c:pt idx="26638">
                  <c:v>-0.36514099999999999</c:v>
                </c:pt>
                <c:pt idx="26639">
                  <c:v>-0.364311</c:v>
                </c:pt>
                <c:pt idx="26640">
                  <c:v>-0.36441800000000002</c:v>
                </c:pt>
                <c:pt idx="26641">
                  <c:v>-0.365089</c:v>
                </c:pt>
                <c:pt idx="26642">
                  <c:v>-0.36514400000000002</c:v>
                </c:pt>
                <c:pt idx="26643">
                  <c:v>-0.365259</c:v>
                </c:pt>
                <c:pt idx="26644">
                  <c:v>-0.36435200000000001</c:v>
                </c:pt>
                <c:pt idx="26645">
                  <c:v>-0.36438199999999998</c:v>
                </c:pt>
                <c:pt idx="26646">
                  <c:v>-0.36485800000000002</c:v>
                </c:pt>
                <c:pt idx="26647">
                  <c:v>-0.36596299999999998</c:v>
                </c:pt>
                <c:pt idx="26648">
                  <c:v>-0.36751800000000001</c:v>
                </c:pt>
                <c:pt idx="26649">
                  <c:v>-0.368618</c:v>
                </c:pt>
                <c:pt idx="26650">
                  <c:v>-0.369363</c:v>
                </c:pt>
                <c:pt idx="26651">
                  <c:v>-0.37104599999999999</c:v>
                </c:pt>
                <c:pt idx="26652">
                  <c:v>-0.372332</c:v>
                </c:pt>
                <c:pt idx="26653">
                  <c:v>-0.37331700000000001</c:v>
                </c:pt>
                <c:pt idx="26654">
                  <c:v>-0.37359500000000001</c:v>
                </c:pt>
                <c:pt idx="26655">
                  <c:v>-0.37972899999999998</c:v>
                </c:pt>
                <c:pt idx="26656">
                  <c:v>-0.384938</c:v>
                </c:pt>
                <c:pt idx="26657">
                  <c:v>-0.38425300000000001</c:v>
                </c:pt>
                <c:pt idx="26658">
                  <c:v>-0.38433499999999998</c:v>
                </c:pt>
                <c:pt idx="26659">
                  <c:v>-0.38589400000000001</c:v>
                </c:pt>
                <c:pt idx="26660">
                  <c:v>-0.38742799999999999</c:v>
                </c:pt>
                <c:pt idx="26661">
                  <c:v>-0.38750299999999999</c:v>
                </c:pt>
                <c:pt idx="26662">
                  <c:v>-0.386519</c:v>
                </c:pt>
                <c:pt idx="26663">
                  <c:v>-0.38685399999999998</c:v>
                </c:pt>
                <c:pt idx="26664">
                  <c:v>-0.38795000000000002</c:v>
                </c:pt>
                <c:pt idx="26665">
                  <c:v>-0.38813199999999998</c:v>
                </c:pt>
                <c:pt idx="26666">
                  <c:v>-0.38840799999999998</c:v>
                </c:pt>
                <c:pt idx="26667">
                  <c:v>-0.38905499999999998</c:v>
                </c:pt>
                <c:pt idx="26668">
                  <c:v>-0.390461</c:v>
                </c:pt>
                <c:pt idx="26669">
                  <c:v>-0.39169199999999998</c:v>
                </c:pt>
                <c:pt idx="26670">
                  <c:v>-0.39307399999999998</c:v>
                </c:pt>
                <c:pt idx="26671">
                  <c:v>-0.39507100000000001</c:v>
                </c:pt>
                <c:pt idx="26672">
                  <c:v>-0.39717200000000003</c:v>
                </c:pt>
                <c:pt idx="26673">
                  <c:v>-0.39713700000000002</c:v>
                </c:pt>
                <c:pt idx="26674">
                  <c:v>-0.39841599999999999</c:v>
                </c:pt>
                <c:pt idx="26675">
                  <c:v>-0.40363199999999999</c:v>
                </c:pt>
                <c:pt idx="26676">
                  <c:v>-0.40325699999999998</c:v>
                </c:pt>
                <c:pt idx="26677">
                  <c:v>-0.403721</c:v>
                </c:pt>
                <c:pt idx="26678">
                  <c:v>-0.40387600000000001</c:v>
                </c:pt>
                <c:pt idx="26679">
                  <c:v>-0.40366099999999999</c:v>
                </c:pt>
                <c:pt idx="26680">
                  <c:v>-0.40406500000000001</c:v>
                </c:pt>
                <c:pt idx="26681">
                  <c:v>-0.405391</c:v>
                </c:pt>
                <c:pt idx="26682">
                  <c:v>-0.40655400000000003</c:v>
                </c:pt>
                <c:pt idx="26683">
                  <c:v>-0.40679100000000001</c:v>
                </c:pt>
                <c:pt idx="26684">
                  <c:v>-0.40760999999999997</c:v>
                </c:pt>
                <c:pt idx="26685">
                  <c:v>-0.40937400000000002</c:v>
                </c:pt>
                <c:pt idx="26686">
                  <c:v>-0.41110000000000002</c:v>
                </c:pt>
                <c:pt idx="26687">
                  <c:v>-0.41185500000000003</c:v>
                </c:pt>
                <c:pt idx="26688">
                  <c:v>-0.41115200000000002</c:v>
                </c:pt>
                <c:pt idx="26689">
                  <c:v>-0.409964</c:v>
                </c:pt>
                <c:pt idx="26690">
                  <c:v>-0.40827200000000002</c:v>
                </c:pt>
                <c:pt idx="26691">
                  <c:v>-0.40701500000000002</c:v>
                </c:pt>
                <c:pt idx="26692">
                  <c:v>-0.40665099999999998</c:v>
                </c:pt>
                <c:pt idx="26693">
                  <c:v>-0.40786499999999998</c:v>
                </c:pt>
                <c:pt idx="26694">
                  <c:v>-0.40825699999999998</c:v>
                </c:pt>
                <c:pt idx="26695">
                  <c:v>-0.40850599999999998</c:v>
                </c:pt>
                <c:pt idx="26696">
                  <c:v>-0.408744</c:v>
                </c:pt>
                <c:pt idx="26697">
                  <c:v>-0.40948200000000001</c:v>
                </c:pt>
                <c:pt idx="26698">
                  <c:v>-0.40986099999999998</c:v>
                </c:pt>
                <c:pt idx="26699">
                  <c:v>-0.41011500000000001</c:v>
                </c:pt>
                <c:pt idx="26700">
                  <c:v>-0.410416</c:v>
                </c:pt>
                <c:pt idx="26701">
                  <c:v>-0.41047099999999997</c:v>
                </c:pt>
                <c:pt idx="26702">
                  <c:v>-0.40983599999999998</c:v>
                </c:pt>
                <c:pt idx="26703">
                  <c:v>-0.41550999999999999</c:v>
                </c:pt>
                <c:pt idx="26704">
                  <c:v>-0.41876600000000003</c:v>
                </c:pt>
                <c:pt idx="26705">
                  <c:v>-0.41858499999999998</c:v>
                </c:pt>
                <c:pt idx="26706">
                  <c:v>-0.41802099999999998</c:v>
                </c:pt>
                <c:pt idx="26707">
                  <c:v>-0.41768499999999997</c:v>
                </c:pt>
                <c:pt idx="26708">
                  <c:v>-0.41726099999999999</c:v>
                </c:pt>
                <c:pt idx="26709">
                  <c:v>-0.41642899999999999</c:v>
                </c:pt>
                <c:pt idx="26710">
                  <c:v>-0.41642699999999999</c:v>
                </c:pt>
                <c:pt idx="26711">
                  <c:v>-0.41676099999999999</c:v>
                </c:pt>
                <c:pt idx="26712">
                  <c:v>-0.41754400000000003</c:v>
                </c:pt>
                <c:pt idx="26713">
                  <c:v>-0.41959400000000002</c:v>
                </c:pt>
                <c:pt idx="26714">
                  <c:v>-0.42169200000000001</c:v>
                </c:pt>
                <c:pt idx="26715">
                  <c:v>-0.42348000000000002</c:v>
                </c:pt>
                <c:pt idx="26716">
                  <c:v>-0.42517500000000003</c:v>
                </c:pt>
                <c:pt idx="26717">
                  <c:v>-0.42593700000000001</c:v>
                </c:pt>
                <c:pt idx="26718">
                  <c:v>-0.42627199999999998</c:v>
                </c:pt>
                <c:pt idx="26719">
                  <c:v>-0.42640899999999998</c:v>
                </c:pt>
                <c:pt idx="26720">
                  <c:v>-0.42626599999999998</c:v>
                </c:pt>
                <c:pt idx="26721">
                  <c:v>-0.42599199999999998</c:v>
                </c:pt>
                <c:pt idx="26722">
                  <c:v>-0.42507299999999998</c:v>
                </c:pt>
                <c:pt idx="26723">
                  <c:v>-0.42410599999999998</c:v>
                </c:pt>
                <c:pt idx="26724">
                  <c:v>-0.42377399999999998</c:v>
                </c:pt>
                <c:pt idx="26725">
                  <c:v>-0.42226999999999998</c:v>
                </c:pt>
                <c:pt idx="26726">
                  <c:v>-0.41978900000000002</c:v>
                </c:pt>
                <c:pt idx="26727">
                  <c:v>-0.41885800000000001</c:v>
                </c:pt>
                <c:pt idx="26728">
                  <c:v>-0.41800700000000002</c:v>
                </c:pt>
                <c:pt idx="26729">
                  <c:v>-0.41748600000000002</c:v>
                </c:pt>
                <c:pt idx="26730">
                  <c:v>-0.41787200000000002</c:v>
                </c:pt>
                <c:pt idx="26731">
                  <c:v>-0.41785699999999998</c:v>
                </c:pt>
                <c:pt idx="26732">
                  <c:v>-0.41848400000000002</c:v>
                </c:pt>
                <c:pt idx="26733">
                  <c:v>-0.41971399999999998</c:v>
                </c:pt>
                <c:pt idx="26734">
                  <c:v>-0.42079699999999998</c:v>
                </c:pt>
                <c:pt idx="26735">
                  <c:v>-0.420236</c:v>
                </c:pt>
                <c:pt idx="26736">
                  <c:v>-0.42409400000000003</c:v>
                </c:pt>
                <c:pt idx="26737">
                  <c:v>-0.43064999999999998</c:v>
                </c:pt>
                <c:pt idx="26738">
                  <c:v>-0.43126799999999998</c:v>
                </c:pt>
                <c:pt idx="26739">
                  <c:v>-0.43278800000000001</c:v>
                </c:pt>
                <c:pt idx="26740">
                  <c:v>-0.43374800000000002</c:v>
                </c:pt>
                <c:pt idx="26741">
                  <c:v>-0.434338</c:v>
                </c:pt>
                <c:pt idx="26742">
                  <c:v>-0.43470700000000001</c:v>
                </c:pt>
                <c:pt idx="26743">
                  <c:v>-0.43611299999999997</c:v>
                </c:pt>
                <c:pt idx="26744">
                  <c:v>-0.43635600000000002</c:v>
                </c:pt>
                <c:pt idx="26745">
                  <c:v>-0.43613600000000002</c:v>
                </c:pt>
                <c:pt idx="26746">
                  <c:v>-0.43583699999999997</c:v>
                </c:pt>
                <c:pt idx="26747">
                  <c:v>-0.43544899999999997</c:v>
                </c:pt>
                <c:pt idx="26748">
                  <c:v>-0.43397999999999998</c:v>
                </c:pt>
                <c:pt idx="26749">
                  <c:v>-0.432834</c:v>
                </c:pt>
                <c:pt idx="26750">
                  <c:v>-0.43065300000000001</c:v>
                </c:pt>
                <c:pt idx="26751">
                  <c:v>-0.42787599999999998</c:v>
                </c:pt>
                <c:pt idx="26752">
                  <c:v>-0.42435699999999998</c:v>
                </c:pt>
                <c:pt idx="26753">
                  <c:v>-0.42171599999999998</c:v>
                </c:pt>
                <c:pt idx="26754">
                  <c:v>-0.41766900000000001</c:v>
                </c:pt>
                <c:pt idx="26755">
                  <c:v>-0.41145399999999999</c:v>
                </c:pt>
                <c:pt idx="26756">
                  <c:v>-0.409001</c:v>
                </c:pt>
                <c:pt idx="26757">
                  <c:v>-0.40713300000000002</c:v>
                </c:pt>
                <c:pt idx="26758">
                  <c:v>-0.40125499999999997</c:v>
                </c:pt>
                <c:pt idx="26759">
                  <c:v>-0.39692699999999997</c:v>
                </c:pt>
                <c:pt idx="26760">
                  <c:v>-0.397229</c:v>
                </c:pt>
                <c:pt idx="26761">
                  <c:v>-0.39144299999999999</c:v>
                </c:pt>
                <c:pt idx="26762">
                  <c:v>-0.38664100000000001</c:v>
                </c:pt>
                <c:pt idx="26763">
                  <c:v>-0.38285599999999997</c:v>
                </c:pt>
                <c:pt idx="26764">
                  <c:v>-0.38190400000000002</c:v>
                </c:pt>
                <c:pt idx="26765">
                  <c:v>-0.381579</c:v>
                </c:pt>
                <c:pt idx="26766">
                  <c:v>-0.38159900000000002</c:v>
                </c:pt>
                <c:pt idx="26767">
                  <c:v>-0.380743</c:v>
                </c:pt>
                <c:pt idx="26768">
                  <c:v>-0.37944600000000001</c:v>
                </c:pt>
                <c:pt idx="26769">
                  <c:v>-0.38010500000000003</c:v>
                </c:pt>
                <c:pt idx="26770">
                  <c:v>-0.382461</c:v>
                </c:pt>
                <c:pt idx="26771">
                  <c:v>-0.38584499999999999</c:v>
                </c:pt>
                <c:pt idx="26772">
                  <c:v>-0.38975199999999999</c:v>
                </c:pt>
                <c:pt idx="26773">
                  <c:v>-0.39349299999999998</c:v>
                </c:pt>
                <c:pt idx="26774">
                  <c:v>-0.39694499999999999</c:v>
                </c:pt>
                <c:pt idx="26775">
                  <c:v>-0.402472</c:v>
                </c:pt>
                <c:pt idx="26776">
                  <c:v>-0.41144199999999997</c:v>
                </c:pt>
                <c:pt idx="26777">
                  <c:v>-0.414435</c:v>
                </c:pt>
                <c:pt idx="26778">
                  <c:v>-0.41901500000000003</c:v>
                </c:pt>
                <c:pt idx="26779">
                  <c:v>-0.42239199999999999</c:v>
                </c:pt>
                <c:pt idx="26780">
                  <c:v>-0.42575000000000002</c:v>
                </c:pt>
                <c:pt idx="26781">
                  <c:v>-0.427956</c:v>
                </c:pt>
                <c:pt idx="26782">
                  <c:v>-0.429151</c:v>
                </c:pt>
                <c:pt idx="26783">
                  <c:v>-0.43060300000000001</c:v>
                </c:pt>
                <c:pt idx="26784">
                  <c:v>-0.43290400000000001</c:v>
                </c:pt>
                <c:pt idx="26785">
                  <c:v>-0.43364900000000001</c:v>
                </c:pt>
                <c:pt idx="26786">
                  <c:v>-0.43389899999999998</c:v>
                </c:pt>
                <c:pt idx="26787">
                  <c:v>-0.43437199999999998</c:v>
                </c:pt>
                <c:pt idx="26788">
                  <c:v>-0.43652099999999999</c:v>
                </c:pt>
                <c:pt idx="26789">
                  <c:v>-0.43664599999999998</c:v>
                </c:pt>
                <c:pt idx="26790">
                  <c:v>-0.43948199999999998</c:v>
                </c:pt>
                <c:pt idx="26791">
                  <c:v>-0.44749899999999998</c:v>
                </c:pt>
                <c:pt idx="26792">
                  <c:v>-0.449266</c:v>
                </c:pt>
                <c:pt idx="26793">
                  <c:v>-0.45103900000000002</c:v>
                </c:pt>
                <c:pt idx="26794">
                  <c:v>-0.453685</c:v>
                </c:pt>
                <c:pt idx="26795">
                  <c:v>-0.45582800000000001</c:v>
                </c:pt>
                <c:pt idx="26796">
                  <c:v>-0.45745200000000003</c:v>
                </c:pt>
                <c:pt idx="26797">
                  <c:v>-0.46005600000000002</c:v>
                </c:pt>
                <c:pt idx="26798">
                  <c:v>-0.46143000000000001</c:v>
                </c:pt>
                <c:pt idx="26799">
                  <c:v>-0.46233200000000002</c:v>
                </c:pt>
                <c:pt idx="26800">
                  <c:v>-0.46473399999999998</c:v>
                </c:pt>
                <c:pt idx="26801">
                  <c:v>-0.466229</c:v>
                </c:pt>
                <c:pt idx="26802">
                  <c:v>-0.46798800000000002</c:v>
                </c:pt>
                <c:pt idx="26803">
                  <c:v>-0.47207399999999999</c:v>
                </c:pt>
                <c:pt idx="26804">
                  <c:v>-0.478271</c:v>
                </c:pt>
                <c:pt idx="26805">
                  <c:v>-0.47725099999999998</c:v>
                </c:pt>
                <c:pt idx="26806">
                  <c:v>-0.47677799999999998</c:v>
                </c:pt>
                <c:pt idx="26807">
                  <c:v>-0.47659899999999999</c:v>
                </c:pt>
                <c:pt idx="26808">
                  <c:v>-0.47833500000000001</c:v>
                </c:pt>
                <c:pt idx="26809">
                  <c:v>-0.47934900000000003</c:v>
                </c:pt>
                <c:pt idx="26810">
                  <c:v>-0.47926099999999999</c:v>
                </c:pt>
                <c:pt idx="26811">
                  <c:v>-0.47878300000000001</c:v>
                </c:pt>
                <c:pt idx="26812">
                  <c:v>-0.47753099999999998</c:v>
                </c:pt>
                <c:pt idx="26813">
                  <c:v>-0.47798099999999999</c:v>
                </c:pt>
                <c:pt idx="26814">
                  <c:v>-0.47816799999999998</c:v>
                </c:pt>
                <c:pt idx="26815">
                  <c:v>-0.479433</c:v>
                </c:pt>
                <c:pt idx="26816">
                  <c:v>-0.47831200000000001</c:v>
                </c:pt>
                <c:pt idx="26817">
                  <c:v>-0.47985</c:v>
                </c:pt>
                <c:pt idx="26818">
                  <c:v>-0.48478300000000002</c:v>
                </c:pt>
                <c:pt idx="26819">
                  <c:v>-0.48174400000000001</c:v>
                </c:pt>
                <c:pt idx="26820">
                  <c:v>-0.48017599999999999</c:v>
                </c:pt>
                <c:pt idx="26821">
                  <c:v>-0.47953299999999999</c:v>
                </c:pt>
                <c:pt idx="26822">
                  <c:v>-0.47845500000000002</c:v>
                </c:pt>
                <c:pt idx="26823">
                  <c:v>-0.47788000000000003</c:v>
                </c:pt>
                <c:pt idx="26824">
                  <c:v>-0.47733900000000001</c:v>
                </c:pt>
                <c:pt idx="26825">
                  <c:v>-0.47723300000000002</c:v>
                </c:pt>
                <c:pt idx="26826">
                  <c:v>-0.47639199999999998</c:v>
                </c:pt>
                <c:pt idx="26827">
                  <c:v>-0.47477000000000003</c:v>
                </c:pt>
                <c:pt idx="26828">
                  <c:v>-0.47373900000000002</c:v>
                </c:pt>
                <c:pt idx="26829">
                  <c:v>-0.47248499999999999</c:v>
                </c:pt>
                <c:pt idx="26830">
                  <c:v>-0.47335300000000002</c:v>
                </c:pt>
                <c:pt idx="26831">
                  <c:v>-0.47833900000000001</c:v>
                </c:pt>
                <c:pt idx="26832">
                  <c:v>-0.47712300000000002</c:v>
                </c:pt>
                <c:pt idx="26833">
                  <c:v>-0.47674699999999998</c:v>
                </c:pt>
                <c:pt idx="26834">
                  <c:v>-0.47713</c:v>
                </c:pt>
                <c:pt idx="26835">
                  <c:v>-0.47675800000000002</c:v>
                </c:pt>
                <c:pt idx="26836">
                  <c:v>-0.47512399999999999</c:v>
                </c:pt>
                <c:pt idx="26837">
                  <c:v>-0.47460400000000003</c:v>
                </c:pt>
                <c:pt idx="26838">
                  <c:v>-0.47520800000000002</c:v>
                </c:pt>
                <c:pt idx="26839">
                  <c:v>-0.47752499999999998</c:v>
                </c:pt>
                <c:pt idx="26840">
                  <c:v>-0.47824899999999998</c:v>
                </c:pt>
                <c:pt idx="26841">
                  <c:v>-0.47914000000000001</c:v>
                </c:pt>
                <c:pt idx="26842">
                  <c:v>-0.479906</c:v>
                </c:pt>
                <c:pt idx="26843">
                  <c:v>-0.47904799999999997</c:v>
                </c:pt>
                <c:pt idx="26844">
                  <c:v>-0.47951700000000003</c:v>
                </c:pt>
                <c:pt idx="26845">
                  <c:v>-0.48674899999999999</c:v>
                </c:pt>
                <c:pt idx="26846">
                  <c:v>-0.48669699999999999</c:v>
                </c:pt>
                <c:pt idx="26847">
                  <c:v>-0.48716799999999999</c:v>
                </c:pt>
                <c:pt idx="26848">
                  <c:v>-0.48797099999999999</c:v>
                </c:pt>
                <c:pt idx="26849">
                  <c:v>-0.48832799999999998</c:v>
                </c:pt>
                <c:pt idx="26850">
                  <c:v>-0.489147</c:v>
                </c:pt>
                <c:pt idx="26851">
                  <c:v>-0.48896800000000001</c:v>
                </c:pt>
                <c:pt idx="26852">
                  <c:v>-0.48934899999999998</c:v>
                </c:pt>
                <c:pt idx="26853">
                  <c:v>-0.49018200000000001</c:v>
                </c:pt>
                <c:pt idx="26854">
                  <c:v>-0.49052099999999998</c:v>
                </c:pt>
                <c:pt idx="26855">
                  <c:v>-0.490842</c:v>
                </c:pt>
                <c:pt idx="26856">
                  <c:v>-0.49179400000000001</c:v>
                </c:pt>
                <c:pt idx="26857">
                  <c:v>-0.49861699999999998</c:v>
                </c:pt>
                <c:pt idx="26858">
                  <c:v>-0.499392</c:v>
                </c:pt>
                <c:pt idx="26859">
                  <c:v>-0.49975199999999997</c:v>
                </c:pt>
                <c:pt idx="26860">
                  <c:v>-0.50060099999999996</c:v>
                </c:pt>
                <c:pt idx="26861">
                  <c:v>-0.50095299999999998</c:v>
                </c:pt>
                <c:pt idx="26862">
                  <c:v>-0.50081500000000001</c:v>
                </c:pt>
                <c:pt idx="26863">
                  <c:v>-0.50017199999999995</c:v>
                </c:pt>
                <c:pt idx="26864">
                  <c:v>-0.50002599999999997</c:v>
                </c:pt>
                <c:pt idx="26865">
                  <c:v>-0.499886</c:v>
                </c:pt>
                <c:pt idx="26866">
                  <c:v>-0.49976199999999998</c:v>
                </c:pt>
                <c:pt idx="26867">
                  <c:v>-0.49910399999999999</c:v>
                </c:pt>
                <c:pt idx="26868">
                  <c:v>-0.49997799999999998</c:v>
                </c:pt>
                <c:pt idx="26869">
                  <c:v>-0.49888399999999999</c:v>
                </c:pt>
                <c:pt idx="26870">
                  <c:v>-0.49826700000000002</c:v>
                </c:pt>
                <c:pt idx="26871">
                  <c:v>-0.49795</c:v>
                </c:pt>
                <c:pt idx="26872">
                  <c:v>-0.50383900000000004</c:v>
                </c:pt>
                <c:pt idx="26873">
                  <c:v>-0.50333899999999998</c:v>
                </c:pt>
                <c:pt idx="26874">
                  <c:v>-0.50441199999999997</c:v>
                </c:pt>
                <c:pt idx="26875">
                  <c:v>-0.49769000000000002</c:v>
                </c:pt>
                <c:pt idx="26876">
                  <c:v>-0.50323600000000002</c:v>
                </c:pt>
                <c:pt idx="26877">
                  <c:v>-0.50394300000000003</c:v>
                </c:pt>
                <c:pt idx="26878">
                  <c:v>-0.50472600000000001</c:v>
                </c:pt>
                <c:pt idx="26879">
                  <c:v>-0.50566299999999997</c:v>
                </c:pt>
                <c:pt idx="26880">
                  <c:v>-0.50610500000000003</c:v>
                </c:pt>
                <c:pt idx="26881">
                  <c:v>-0.50598299999999996</c:v>
                </c:pt>
                <c:pt idx="26882">
                  <c:v>-0.50732200000000005</c:v>
                </c:pt>
                <c:pt idx="26883">
                  <c:v>-0.50879200000000002</c:v>
                </c:pt>
                <c:pt idx="26884">
                  <c:v>-0.50921799999999995</c:v>
                </c:pt>
                <c:pt idx="26885">
                  <c:v>-0.51015500000000003</c:v>
                </c:pt>
                <c:pt idx="26886">
                  <c:v>-0.51009400000000005</c:v>
                </c:pt>
                <c:pt idx="26887">
                  <c:v>-0.51098399999999999</c:v>
                </c:pt>
                <c:pt idx="26888">
                  <c:v>-0.51190599999999997</c:v>
                </c:pt>
                <c:pt idx="26889">
                  <c:v>-0.51379699999999995</c:v>
                </c:pt>
                <c:pt idx="26890">
                  <c:v>-0.51579900000000001</c:v>
                </c:pt>
                <c:pt idx="26891">
                  <c:v>-0.516293</c:v>
                </c:pt>
                <c:pt idx="26892">
                  <c:v>-0.51675000000000004</c:v>
                </c:pt>
                <c:pt idx="26893">
                  <c:v>-0.51672499999999999</c:v>
                </c:pt>
                <c:pt idx="26894">
                  <c:v>-0.51668099999999995</c:v>
                </c:pt>
                <c:pt idx="26895">
                  <c:v>-0.51665099999999997</c:v>
                </c:pt>
                <c:pt idx="26896">
                  <c:v>-0.51661900000000005</c:v>
                </c:pt>
                <c:pt idx="26897">
                  <c:v>-0.51660499999999998</c:v>
                </c:pt>
                <c:pt idx="26898">
                  <c:v>-0.515621</c:v>
                </c:pt>
                <c:pt idx="26899">
                  <c:v>-0.51500299999999999</c:v>
                </c:pt>
                <c:pt idx="26900">
                  <c:v>-0.52051099999999995</c:v>
                </c:pt>
                <c:pt idx="26901">
                  <c:v>-0.52005599999999996</c:v>
                </c:pt>
                <c:pt idx="26902">
                  <c:v>-0.52054900000000004</c:v>
                </c:pt>
                <c:pt idx="26903">
                  <c:v>-0.52005400000000002</c:v>
                </c:pt>
                <c:pt idx="26904">
                  <c:v>-0.51906200000000002</c:v>
                </c:pt>
                <c:pt idx="26905">
                  <c:v>-0.51907199999999998</c:v>
                </c:pt>
                <c:pt idx="26906">
                  <c:v>-0.51808399999999999</c:v>
                </c:pt>
                <c:pt idx="26907">
                  <c:v>-0.51813200000000004</c:v>
                </c:pt>
                <c:pt idx="26908">
                  <c:v>-0.51869799999999999</c:v>
                </c:pt>
                <c:pt idx="26909">
                  <c:v>-0.52022800000000002</c:v>
                </c:pt>
                <c:pt idx="26910">
                  <c:v>-0.52077700000000005</c:v>
                </c:pt>
                <c:pt idx="26911">
                  <c:v>-0.52235200000000004</c:v>
                </c:pt>
                <c:pt idx="26912">
                  <c:v>-0.52400199999999997</c:v>
                </c:pt>
                <c:pt idx="26913">
                  <c:v>-0.523891</c:v>
                </c:pt>
                <c:pt idx="26914">
                  <c:v>-0.51687399999999994</c:v>
                </c:pt>
                <c:pt idx="26915">
                  <c:v>-0.52176999999999996</c:v>
                </c:pt>
                <c:pt idx="26916">
                  <c:v>-0.52036700000000002</c:v>
                </c:pt>
                <c:pt idx="26917">
                  <c:v>-0.52015800000000001</c:v>
                </c:pt>
                <c:pt idx="26918">
                  <c:v>-0.52017100000000005</c:v>
                </c:pt>
                <c:pt idx="26919">
                  <c:v>-0.51971000000000001</c:v>
                </c:pt>
                <c:pt idx="26920">
                  <c:v>-0.51935200000000004</c:v>
                </c:pt>
                <c:pt idx="26921">
                  <c:v>-0.51949100000000004</c:v>
                </c:pt>
                <c:pt idx="26922">
                  <c:v>-0.519513</c:v>
                </c:pt>
                <c:pt idx="26923">
                  <c:v>-0.51905100000000004</c:v>
                </c:pt>
                <c:pt idx="26924">
                  <c:v>-0.518737</c:v>
                </c:pt>
                <c:pt idx="26925">
                  <c:v>-0.51889600000000002</c:v>
                </c:pt>
                <c:pt idx="26926">
                  <c:v>-0.51895100000000005</c:v>
                </c:pt>
                <c:pt idx="26927">
                  <c:v>-0.51833099999999999</c:v>
                </c:pt>
                <c:pt idx="26928">
                  <c:v>-0.51777399999999996</c:v>
                </c:pt>
                <c:pt idx="26929">
                  <c:v>-0.51833700000000005</c:v>
                </c:pt>
                <c:pt idx="26930">
                  <c:v>-0.51780899999999996</c:v>
                </c:pt>
                <c:pt idx="26931">
                  <c:v>-0.51750399999999996</c:v>
                </c:pt>
                <c:pt idx="26932">
                  <c:v>-0.516988</c:v>
                </c:pt>
                <c:pt idx="26933">
                  <c:v>-0.51606099999999999</c:v>
                </c:pt>
                <c:pt idx="26934">
                  <c:v>-0.51521899999999998</c:v>
                </c:pt>
                <c:pt idx="26935">
                  <c:v>-0.51428099999999999</c:v>
                </c:pt>
                <c:pt idx="26936">
                  <c:v>-0.51372600000000002</c:v>
                </c:pt>
                <c:pt idx="26937">
                  <c:v>-0.51410299999999998</c:v>
                </c:pt>
                <c:pt idx="26938">
                  <c:v>-0.51372200000000001</c:v>
                </c:pt>
                <c:pt idx="26939">
                  <c:v>-0.51334199999999996</c:v>
                </c:pt>
                <c:pt idx="26940">
                  <c:v>-0.51283199999999995</c:v>
                </c:pt>
                <c:pt idx="26941">
                  <c:v>-0.51215599999999994</c:v>
                </c:pt>
                <c:pt idx="26942">
                  <c:v>-0.51306600000000002</c:v>
                </c:pt>
                <c:pt idx="26943">
                  <c:v>-0.51378800000000002</c:v>
                </c:pt>
                <c:pt idx="26944">
                  <c:v>-0.51387499999999997</c:v>
                </c:pt>
                <c:pt idx="26945">
                  <c:v>-0.51245600000000002</c:v>
                </c:pt>
                <c:pt idx="26946">
                  <c:v>-0.51562600000000003</c:v>
                </c:pt>
                <c:pt idx="26947">
                  <c:v>-0.51883100000000004</c:v>
                </c:pt>
                <c:pt idx="26948">
                  <c:v>-0.51731700000000003</c:v>
                </c:pt>
                <c:pt idx="26949">
                  <c:v>-0.51727100000000004</c:v>
                </c:pt>
                <c:pt idx="26950">
                  <c:v>-0.517737</c:v>
                </c:pt>
                <c:pt idx="26951">
                  <c:v>-0.51817599999999997</c:v>
                </c:pt>
                <c:pt idx="26952">
                  <c:v>-0.51634400000000003</c:v>
                </c:pt>
                <c:pt idx="26953">
                  <c:v>-0.51358700000000002</c:v>
                </c:pt>
                <c:pt idx="26954">
                  <c:v>-0.51147900000000002</c:v>
                </c:pt>
                <c:pt idx="26955">
                  <c:v>-0.51089600000000002</c:v>
                </c:pt>
                <c:pt idx="26956">
                  <c:v>-0.509355</c:v>
                </c:pt>
                <c:pt idx="26957">
                  <c:v>-0.50561800000000001</c:v>
                </c:pt>
                <c:pt idx="26958">
                  <c:v>-0.50241599999999997</c:v>
                </c:pt>
                <c:pt idx="26959">
                  <c:v>-0.50029199999999996</c:v>
                </c:pt>
                <c:pt idx="26960">
                  <c:v>-0.499442</c:v>
                </c:pt>
                <c:pt idx="26961">
                  <c:v>-0.49843900000000002</c:v>
                </c:pt>
                <c:pt idx="26962">
                  <c:v>-0.50377400000000006</c:v>
                </c:pt>
                <c:pt idx="26963">
                  <c:v>-0.50491600000000003</c:v>
                </c:pt>
                <c:pt idx="26964">
                  <c:v>-0.50485800000000003</c:v>
                </c:pt>
                <c:pt idx="26965">
                  <c:v>-0.50521799999999994</c:v>
                </c:pt>
                <c:pt idx="26966">
                  <c:v>-0.50390000000000001</c:v>
                </c:pt>
                <c:pt idx="26967">
                  <c:v>-0.50400900000000004</c:v>
                </c:pt>
                <c:pt idx="26968">
                  <c:v>-0.50367300000000004</c:v>
                </c:pt>
                <c:pt idx="26969">
                  <c:v>-0.504853</c:v>
                </c:pt>
                <c:pt idx="26970">
                  <c:v>-0.50457399999999997</c:v>
                </c:pt>
                <c:pt idx="26971">
                  <c:v>-0.50373900000000005</c:v>
                </c:pt>
                <c:pt idx="26972">
                  <c:v>-0.50137500000000002</c:v>
                </c:pt>
                <c:pt idx="26973">
                  <c:v>-0.49953199999999998</c:v>
                </c:pt>
                <c:pt idx="26974">
                  <c:v>-0.49942599999999998</c:v>
                </c:pt>
                <c:pt idx="26975">
                  <c:v>-0.50307599999999997</c:v>
                </c:pt>
                <c:pt idx="26976">
                  <c:v>-0.50257600000000002</c:v>
                </c:pt>
                <c:pt idx="26977">
                  <c:v>-0.50271900000000003</c:v>
                </c:pt>
                <c:pt idx="26978">
                  <c:v>-0.50122699999999998</c:v>
                </c:pt>
                <c:pt idx="26979">
                  <c:v>-0.499944</c:v>
                </c:pt>
                <c:pt idx="26980">
                  <c:v>-0.499172</c:v>
                </c:pt>
                <c:pt idx="26981">
                  <c:v>-0.49888199999999999</c:v>
                </c:pt>
                <c:pt idx="26982">
                  <c:v>-0.49838700000000002</c:v>
                </c:pt>
                <c:pt idx="26983">
                  <c:v>-0.49765700000000002</c:v>
                </c:pt>
                <c:pt idx="26984">
                  <c:v>-0.49697599999999997</c:v>
                </c:pt>
                <c:pt idx="26985">
                  <c:v>-0.49521300000000001</c:v>
                </c:pt>
                <c:pt idx="26986">
                  <c:v>-0.49418000000000001</c:v>
                </c:pt>
                <c:pt idx="26987">
                  <c:v>-0.49237300000000001</c:v>
                </c:pt>
                <c:pt idx="26988">
                  <c:v>-0.49172500000000002</c:v>
                </c:pt>
                <c:pt idx="26989">
                  <c:v>-0.491504</c:v>
                </c:pt>
                <c:pt idx="26990">
                  <c:v>-0.49051699999999998</c:v>
                </c:pt>
                <c:pt idx="26991">
                  <c:v>-0.492732</c:v>
                </c:pt>
                <c:pt idx="26992">
                  <c:v>-0.49760700000000002</c:v>
                </c:pt>
                <c:pt idx="26993">
                  <c:v>-0.49646800000000002</c:v>
                </c:pt>
                <c:pt idx="26994">
                  <c:v>-0.495834</c:v>
                </c:pt>
                <c:pt idx="26995">
                  <c:v>-0.49558099999999999</c:v>
                </c:pt>
                <c:pt idx="26996">
                  <c:v>-0.496031</c:v>
                </c:pt>
                <c:pt idx="26997">
                  <c:v>-0.49771399999999999</c:v>
                </c:pt>
                <c:pt idx="26998">
                  <c:v>-0.499583</c:v>
                </c:pt>
                <c:pt idx="26999">
                  <c:v>-0.49981700000000001</c:v>
                </c:pt>
                <c:pt idx="27000">
                  <c:v>-0.49928499999999998</c:v>
                </c:pt>
                <c:pt idx="27001">
                  <c:v>-0.49873400000000001</c:v>
                </c:pt>
                <c:pt idx="27002">
                  <c:v>-0.49897599999999998</c:v>
                </c:pt>
                <c:pt idx="27003">
                  <c:v>-0.50047799999999998</c:v>
                </c:pt>
                <c:pt idx="27004">
                  <c:v>-0.49977899999999997</c:v>
                </c:pt>
                <c:pt idx="27005">
                  <c:v>-0.49580099999999999</c:v>
                </c:pt>
                <c:pt idx="27006">
                  <c:v>-0.49340400000000001</c:v>
                </c:pt>
                <c:pt idx="27007">
                  <c:v>-0.49295099999999997</c:v>
                </c:pt>
                <c:pt idx="27008">
                  <c:v>-0.49077399999999999</c:v>
                </c:pt>
                <c:pt idx="27009">
                  <c:v>-0.49352800000000002</c:v>
                </c:pt>
                <c:pt idx="27010">
                  <c:v>-0.49535899999999999</c:v>
                </c:pt>
                <c:pt idx="27011">
                  <c:v>-0.49453000000000003</c:v>
                </c:pt>
                <c:pt idx="27012">
                  <c:v>-0.495147</c:v>
                </c:pt>
                <c:pt idx="27013">
                  <c:v>-0.494861</c:v>
                </c:pt>
                <c:pt idx="27014">
                  <c:v>-0.49467499999999998</c:v>
                </c:pt>
                <c:pt idx="27015">
                  <c:v>-0.494058</c:v>
                </c:pt>
                <c:pt idx="27016">
                  <c:v>-0.49250699999999997</c:v>
                </c:pt>
                <c:pt idx="27017">
                  <c:v>-0.491259</c:v>
                </c:pt>
                <c:pt idx="27018">
                  <c:v>-0.49027700000000002</c:v>
                </c:pt>
                <c:pt idx="27019">
                  <c:v>-0.48879299999999998</c:v>
                </c:pt>
                <c:pt idx="27020">
                  <c:v>-0.487425</c:v>
                </c:pt>
                <c:pt idx="27021">
                  <c:v>-0.48710999999999999</c:v>
                </c:pt>
                <c:pt idx="27022">
                  <c:v>-0.48685099999999998</c:v>
                </c:pt>
                <c:pt idx="27023">
                  <c:v>-0.48519299999999999</c:v>
                </c:pt>
                <c:pt idx="27024">
                  <c:v>-0.48498799999999997</c:v>
                </c:pt>
                <c:pt idx="27025">
                  <c:v>-0.48333900000000002</c:v>
                </c:pt>
                <c:pt idx="27026">
                  <c:v>-0.48806500000000003</c:v>
                </c:pt>
                <c:pt idx="27027">
                  <c:v>-0.489838</c:v>
                </c:pt>
                <c:pt idx="27028">
                  <c:v>-0.488591</c:v>
                </c:pt>
                <c:pt idx="27029">
                  <c:v>-0.48980600000000002</c:v>
                </c:pt>
                <c:pt idx="27030">
                  <c:v>-0.48953999999999998</c:v>
                </c:pt>
                <c:pt idx="27031">
                  <c:v>-0.489591</c:v>
                </c:pt>
                <c:pt idx="27032">
                  <c:v>-0.48949700000000002</c:v>
                </c:pt>
                <c:pt idx="27033">
                  <c:v>-0.48984</c:v>
                </c:pt>
                <c:pt idx="27034">
                  <c:v>-0.48880800000000002</c:v>
                </c:pt>
                <c:pt idx="27035">
                  <c:v>-0.48883199999999999</c:v>
                </c:pt>
                <c:pt idx="27036">
                  <c:v>-0.48804900000000001</c:v>
                </c:pt>
                <c:pt idx="27037">
                  <c:v>-0.4864</c:v>
                </c:pt>
                <c:pt idx="27038">
                  <c:v>-0.48413899999999999</c:v>
                </c:pt>
                <c:pt idx="27039">
                  <c:v>-0.48278100000000002</c:v>
                </c:pt>
                <c:pt idx="27040">
                  <c:v>-0.48069099999999998</c:v>
                </c:pt>
                <c:pt idx="27041">
                  <c:v>-0.479188</c:v>
                </c:pt>
                <c:pt idx="27042">
                  <c:v>-0.47762300000000002</c:v>
                </c:pt>
                <c:pt idx="27043">
                  <c:v>-0.475688</c:v>
                </c:pt>
                <c:pt idx="27044">
                  <c:v>-0.47474300000000003</c:v>
                </c:pt>
                <c:pt idx="27045">
                  <c:v>-0.47360600000000003</c:v>
                </c:pt>
                <c:pt idx="27046">
                  <c:v>-0.47226299999999999</c:v>
                </c:pt>
                <c:pt idx="27047">
                  <c:v>-0.470943</c:v>
                </c:pt>
                <c:pt idx="27048">
                  <c:v>-0.46969100000000003</c:v>
                </c:pt>
                <c:pt idx="27049">
                  <c:v>-0.46790399999999999</c:v>
                </c:pt>
                <c:pt idx="27050">
                  <c:v>-0.46634100000000001</c:v>
                </c:pt>
                <c:pt idx="27051">
                  <c:v>-0.463364</c:v>
                </c:pt>
                <c:pt idx="27052">
                  <c:v>-0.46846700000000002</c:v>
                </c:pt>
                <c:pt idx="27053">
                  <c:v>-0.46491399999999999</c:v>
                </c:pt>
                <c:pt idx="27054">
                  <c:v>-0.46127400000000002</c:v>
                </c:pt>
                <c:pt idx="27055">
                  <c:v>-0.46789500000000001</c:v>
                </c:pt>
                <c:pt idx="27056">
                  <c:v>-0.47012900000000002</c:v>
                </c:pt>
                <c:pt idx="27057">
                  <c:v>-0.47049999999999997</c:v>
                </c:pt>
                <c:pt idx="27058">
                  <c:v>-0.47084399999999998</c:v>
                </c:pt>
                <c:pt idx="27059">
                  <c:v>-0.46984599999999999</c:v>
                </c:pt>
                <c:pt idx="27060">
                  <c:v>-0.46947899999999998</c:v>
                </c:pt>
                <c:pt idx="27061">
                  <c:v>-0.47034399999999998</c:v>
                </c:pt>
                <c:pt idx="27062">
                  <c:v>-0.470947</c:v>
                </c:pt>
                <c:pt idx="27063">
                  <c:v>-0.47012900000000002</c:v>
                </c:pt>
                <c:pt idx="27064">
                  <c:v>-0.469858</c:v>
                </c:pt>
                <c:pt idx="27065">
                  <c:v>-0.46945999999999999</c:v>
                </c:pt>
                <c:pt idx="27066">
                  <c:v>-0.47015899999999999</c:v>
                </c:pt>
                <c:pt idx="27067">
                  <c:v>-0.47149400000000002</c:v>
                </c:pt>
                <c:pt idx="27068">
                  <c:v>-0.470694</c:v>
                </c:pt>
                <c:pt idx="27069">
                  <c:v>-0.46922700000000001</c:v>
                </c:pt>
                <c:pt idx="27070">
                  <c:v>-0.46891100000000002</c:v>
                </c:pt>
                <c:pt idx="27071">
                  <c:v>-0.468642</c:v>
                </c:pt>
                <c:pt idx="27072">
                  <c:v>-0.46660200000000002</c:v>
                </c:pt>
                <c:pt idx="27073">
                  <c:v>-0.46473199999999998</c:v>
                </c:pt>
                <c:pt idx="27074">
                  <c:v>-0.46387099999999998</c:v>
                </c:pt>
                <c:pt idx="27075">
                  <c:v>-0.46287400000000001</c:v>
                </c:pt>
                <c:pt idx="27076">
                  <c:v>-0.46145599999999998</c:v>
                </c:pt>
                <c:pt idx="27077">
                  <c:v>-0.45912500000000001</c:v>
                </c:pt>
                <c:pt idx="27078">
                  <c:v>-0.45650800000000002</c:v>
                </c:pt>
                <c:pt idx="27079">
                  <c:v>-0.45425500000000002</c:v>
                </c:pt>
                <c:pt idx="27080">
                  <c:v>-0.45192100000000002</c:v>
                </c:pt>
                <c:pt idx="27081">
                  <c:v>-0.44990799999999997</c:v>
                </c:pt>
                <c:pt idx="27082">
                  <c:v>-0.44747300000000001</c:v>
                </c:pt>
                <c:pt idx="27083">
                  <c:v>-0.44620599999999999</c:v>
                </c:pt>
                <c:pt idx="27084">
                  <c:v>-0.44802199999999998</c:v>
                </c:pt>
                <c:pt idx="27085">
                  <c:v>-0.44591900000000001</c:v>
                </c:pt>
                <c:pt idx="27086">
                  <c:v>-0.44523800000000002</c:v>
                </c:pt>
                <c:pt idx="27087">
                  <c:v>-0.44425300000000001</c:v>
                </c:pt>
                <c:pt idx="27088">
                  <c:v>-0.44207299999999999</c:v>
                </c:pt>
                <c:pt idx="27089">
                  <c:v>-0.44067499999999998</c:v>
                </c:pt>
                <c:pt idx="27090">
                  <c:v>-0.44030000000000002</c:v>
                </c:pt>
                <c:pt idx="27091">
                  <c:v>-0.44059199999999998</c:v>
                </c:pt>
                <c:pt idx="27092">
                  <c:v>-0.43969999999999998</c:v>
                </c:pt>
                <c:pt idx="27093">
                  <c:v>-0.43805300000000003</c:v>
                </c:pt>
                <c:pt idx="27094">
                  <c:v>-0.43698999999999999</c:v>
                </c:pt>
                <c:pt idx="27095">
                  <c:v>-0.43634000000000001</c:v>
                </c:pt>
                <c:pt idx="27096">
                  <c:v>-0.435645</c:v>
                </c:pt>
                <c:pt idx="27097">
                  <c:v>-0.43440699999999999</c:v>
                </c:pt>
                <c:pt idx="27098">
                  <c:v>-0.43223800000000001</c:v>
                </c:pt>
                <c:pt idx="27099">
                  <c:v>-0.43057699999999999</c:v>
                </c:pt>
                <c:pt idx="27100">
                  <c:v>-0.42889699999999997</c:v>
                </c:pt>
                <c:pt idx="27101">
                  <c:v>-0.42769000000000001</c:v>
                </c:pt>
                <c:pt idx="27102">
                  <c:v>-0.42696600000000001</c:v>
                </c:pt>
                <c:pt idx="27103">
                  <c:v>-0.42627500000000002</c:v>
                </c:pt>
                <c:pt idx="27104">
                  <c:v>-0.42509599999999997</c:v>
                </c:pt>
                <c:pt idx="27105">
                  <c:v>-0.42386699999999999</c:v>
                </c:pt>
                <c:pt idx="27106">
                  <c:v>-0.42267199999999999</c:v>
                </c:pt>
                <c:pt idx="27107">
                  <c:v>-0.42136299999999999</c:v>
                </c:pt>
                <c:pt idx="27108">
                  <c:v>-0.421265</c:v>
                </c:pt>
                <c:pt idx="27109">
                  <c:v>-0.42228100000000002</c:v>
                </c:pt>
                <c:pt idx="27110">
                  <c:v>-0.42111399999999999</c:v>
                </c:pt>
                <c:pt idx="27111">
                  <c:v>-0.42538100000000001</c:v>
                </c:pt>
                <c:pt idx="27112">
                  <c:v>-0.426871</c:v>
                </c:pt>
                <c:pt idx="27113">
                  <c:v>-0.42575000000000002</c:v>
                </c:pt>
                <c:pt idx="27114">
                  <c:v>-0.42520200000000002</c:v>
                </c:pt>
                <c:pt idx="27115">
                  <c:v>-0.423734</c:v>
                </c:pt>
                <c:pt idx="27116">
                  <c:v>-0.42210399999999998</c:v>
                </c:pt>
                <c:pt idx="27117">
                  <c:v>-0.42158099999999998</c:v>
                </c:pt>
                <c:pt idx="27118">
                  <c:v>-0.42091699999999999</c:v>
                </c:pt>
                <c:pt idx="27119">
                  <c:v>-0.41894999999999999</c:v>
                </c:pt>
                <c:pt idx="27120">
                  <c:v>-0.41695599999999999</c:v>
                </c:pt>
                <c:pt idx="27121">
                  <c:v>-0.41667300000000002</c:v>
                </c:pt>
                <c:pt idx="27122">
                  <c:v>-0.416296</c:v>
                </c:pt>
                <c:pt idx="27123">
                  <c:v>-0.414885</c:v>
                </c:pt>
                <c:pt idx="27124">
                  <c:v>-0.41343200000000002</c:v>
                </c:pt>
                <c:pt idx="27125">
                  <c:v>-0.41174100000000002</c:v>
                </c:pt>
                <c:pt idx="27126">
                  <c:v>-0.41067799999999999</c:v>
                </c:pt>
                <c:pt idx="27127">
                  <c:v>-0.40997899999999998</c:v>
                </c:pt>
                <c:pt idx="27128">
                  <c:v>-0.40893099999999999</c:v>
                </c:pt>
                <c:pt idx="27129">
                  <c:v>-0.40696300000000002</c:v>
                </c:pt>
                <c:pt idx="27130">
                  <c:v>-0.405555</c:v>
                </c:pt>
                <c:pt idx="27131">
                  <c:v>-0.40531299999999998</c:v>
                </c:pt>
                <c:pt idx="27132">
                  <c:v>-0.40433200000000002</c:v>
                </c:pt>
                <c:pt idx="27133">
                  <c:v>-0.40309</c:v>
                </c:pt>
                <c:pt idx="27134">
                  <c:v>-0.40233099999999999</c:v>
                </c:pt>
                <c:pt idx="27135">
                  <c:v>-0.40151700000000001</c:v>
                </c:pt>
                <c:pt idx="27136">
                  <c:v>-0.40072000000000002</c:v>
                </c:pt>
                <c:pt idx="27137">
                  <c:v>-0.39931499999999998</c:v>
                </c:pt>
                <c:pt idx="27138">
                  <c:v>-0.39879399999999998</c:v>
                </c:pt>
                <c:pt idx="27139">
                  <c:v>-0.40588299999999999</c:v>
                </c:pt>
                <c:pt idx="27140">
                  <c:v>-0.40751300000000001</c:v>
                </c:pt>
                <c:pt idx="27141">
                  <c:v>-0.40718100000000002</c:v>
                </c:pt>
                <c:pt idx="27142">
                  <c:v>-0.40781800000000001</c:v>
                </c:pt>
                <c:pt idx="27143">
                  <c:v>-0.40811199999999997</c:v>
                </c:pt>
                <c:pt idx="27144">
                  <c:v>-0.40725899999999998</c:v>
                </c:pt>
                <c:pt idx="27145">
                  <c:v>-0.40665800000000002</c:v>
                </c:pt>
                <c:pt idx="27146">
                  <c:v>-0.39918599999999999</c:v>
                </c:pt>
                <c:pt idx="27147">
                  <c:v>-0.40237800000000001</c:v>
                </c:pt>
                <c:pt idx="27148">
                  <c:v>-0.40297100000000002</c:v>
                </c:pt>
                <c:pt idx="27149">
                  <c:v>-0.40248600000000001</c:v>
                </c:pt>
                <c:pt idx="27150">
                  <c:v>-0.40312700000000001</c:v>
                </c:pt>
                <c:pt idx="27151">
                  <c:v>-0.40155999999999997</c:v>
                </c:pt>
                <c:pt idx="27152">
                  <c:v>-0.40142299999999997</c:v>
                </c:pt>
                <c:pt idx="27153">
                  <c:v>-0.40259099999999998</c:v>
                </c:pt>
                <c:pt idx="27154">
                  <c:v>-0.40158500000000003</c:v>
                </c:pt>
                <c:pt idx="27155">
                  <c:v>-0.39976</c:v>
                </c:pt>
                <c:pt idx="27156">
                  <c:v>-0.39989400000000003</c:v>
                </c:pt>
                <c:pt idx="27157">
                  <c:v>-0.40046399999999999</c:v>
                </c:pt>
                <c:pt idx="27158">
                  <c:v>-0.40054600000000001</c:v>
                </c:pt>
                <c:pt idx="27159">
                  <c:v>-0.39926699999999998</c:v>
                </c:pt>
                <c:pt idx="27160">
                  <c:v>-0.398364</c:v>
                </c:pt>
                <c:pt idx="27161">
                  <c:v>-0.39766200000000002</c:v>
                </c:pt>
                <c:pt idx="27162">
                  <c:v>-0.40027499999999999</c:v>
                </c:pt>
                <c:pt idx="27163">
                  <c:v>-0.402864</c:v>
                </c:pt>
                <c:pt idx="27164">
                  <c:v>-0.40082800000000002</c:v>
                </c:pt>
                <c:pt idx="27165">
                  <c:v>-0.40010000000000001</c:v>
                </c:pt>
                <c:pt idx="27166">
                  <c:v>-0.39918199999999998</c:v>
                </c:pt>
                <c:pt idx="27167">
                  <c:v>-0.39810899999999999</c:v>
                </c:pt>
                <c:pt idx="27168">
                  <c:v>-0.39757500000000001</c:v>
                </c:pt>
                <c:pt idx="27169">
                  <c:v>-0.39657999999999999</c:v>
                </c:pt>
                <c:pt idx="27170">
                  <c:v>-0.394816</c:v>
                </c:pt>
                <c:pt idx="27171">
                  <c:v>-0.39327600000000001</c:v>
                </c:pt>
                <c:pt idx="27172">
                  <c:v>-0.392426</c:v>
                </c:pt>
                <c:pt idx="27173">
                  <c:v>-0.39138600000000001</c:v>
                </c:pt>
                <c:pt idx="27174">
                  <c:v>-0.38941999999999999</c:v>
                </c:pt>
                <c:pt idx="27175">
                  <c:v>-0.38814700000000002</c:v>
                </c:pt>
                <c:pt idx="27176">
                  <c:v>-0.38626199999999999</c:v>
                </c:pt>
                <c:pt idx="27177">
                  <c:v>-0.38564999999999999</c:v>
                </c:pt>
                <c:pt idx="27178">
                  <c:v>-0.38393300000000002</c:v>
                </c:pt>
                <c:pt idx="27179">
                  <c:v>-0.38240299999999999</c:v>
                </c:pt>
                <c:pt idx="27180">
                  <c:v>-0.38000099999999998</c:v>
                </c:pt>
                <c:pt idx="27181">
                  <c:v>-0.37900899999999998</c:v>
                </c:pt>
                <c:pt idx="27182">
                  <c:v>-0.38318099999999999</c:v>
                </c:pt>
                <c:pt idx="27183">
                  <c:v>-0.38177699999999998</c:v>
                </c:pt>
                <c:pt idx="27184">
                  <c:v>-0.38178299999999998</c:v>
                </c:pt>
                <c:pt idx="27185">
                  <c:v>-0.38013000000000002</c:v>
                </c:pt>
                <c:pt idx="27186">
                  <c:v>-0.37862800000000002</c:v>
                </c:pt>
                <c:pt idx="27187">
                  <c:v>-0.37657400000000002</c:v>
                </c:pt>
                <c:pt idx="27188">
                  <c:v>-0.37468499999999999</c:v>
                </c:pt>
                <c:pt idx="27189">
                  <c:v>-0.37372300000000003</c:v>
                </c:pt>
                <c:pt idx="27190">
                  <c:v>-0.37222499999999997</c:v>
                </c:pt>
                <c:pt idx="27191">
                  <c:v>-0.37077300000000002</c:v>
                </c:pt>
                <c:pt idx="27192">
                  <c:v>-0.36936400000000003</c:v>
                </c:pt>
                <c:pt idx="27193">
                  <c:v>-0.36780299999999999</c:v>
                </c:pt>
                <c:pt idx="27194">
                  <c:v>-0.36623299999999998</c:v>
                </c:pt>
                <c:pt idx="27195">
                  <c:v>-0.37029699999999999</c:v>
                </c:pt>
                <c:pt idx="27196">
                  <c:v>-0.369201</c:v>
                </c:pt>
                <c:pt idx="27197">
                  <c:v>-0.36879000000000001</c:v>
                </c:pt>
                <c:pt idx="27198">
                  <c:v>-0.36639100000000002</c:v>
                </c:pt>
                <c:pt idx="27199">
                  <c:v>-0.36560900000000002</c:v>
                </c:pt>
                <c:pt idx="27200">
                  <c:v>-0.36534100000000003</c:v>
                </c:pt>
                <c:pt idx="27201">
                  <c:v>-0.36710900000000002</c:v>
                </c:pt>
                <c:pt idx="27202">
                  <c:v>-0.36927900000000002</c:v>
                </c:pt>
                <c:pt idx="27203">
                  <c:v>-0.37090899999999999</c:v>
                </c:pt>
                <c:pt idx="27204">
                  <c:v>-0.37156400000000001</c:v>
                </c:pt>
                <c:pt idx="27205">
                  <c:v>-0.37172100000000002</c:v>
                </c:pt>
                <c:pt idx="27206">
                  <c:v>-0.37087199999999998</c:v>
                </c:pt>
                <c:pt idx="27207">
                  <c:v>-0.36960399999999999</c:v>
                </c:pt>
                <c:pt idx="27208">
                  <c:v>-0.370313</c:v>
                </c:pt>
                <c:pt idx="27209">
                  <c:v>-0.37379200000000001</c:v>
                </c:pt>
                <c:pt idx="27210">
                  <c:v>-0.37121500000000002</c:v>
                </c:pt>
                <c:pt idx="27211">
                  <c:v>-0.36961100000000002</c:v>
                </c:pt>
                <c:pt idx="27212">
                  <c:v>-0.36723800000000001</c:v>
                </c:pt>
                <c:pt idx="27213">
                  <c:v>-0.36466700000000002</c:v>
                </c:pt>
                <c:pt idx="27214">
                  <c:v>-0.36288999999999999</c:v>
                </c:pt>
                <c:pt idx="27215">
                  <c:v>-0.36028700000000002</c:v>
                </c:pt>
                <c:pt idx="27216">
                  <c:v>-0.35852899999999999</c:v>
                </c:pt>
                <c:pt idx="27217">
                  <c:v>-0.35597000000000001</c:v>
                </c:pt>
                <c:pt idx="27218">
                  <c:v>-0.354188</c:v>
                </c:pt>
                <c:pt idx="27219">
                  <c:v>-0.35178700000000002</c:v>
                </c:pt>
                <c:pt idx="27220">
                  <c:v>-0.35048800000000002</c:v>
                </c:pt>
                <c:pt idx="27221">
                  <c:v>-0.35087099999999999</c:v>
                </c:pt>
                <c:pt idx="27222">
                  <c:v>-0.35449199999999997</c:v>
                </c:pt>
                <c:pt idx="27223">
                  <c:v>-0.352246</c:v>
                </c:pt>
                <c:pt idx="27224">
                  <c:v>-0.35156599999999999</c:v>
                </c:pt>
                <c:pt idx="27225">
                  <c:v>-0.35105199999999998</c:v>
                </c:pt>
                <c:pt idx="27226">
                  <c:v>-0.35030299999999998</c:v>
                </c:pt>
                <c:pt idx="27227">
                  <c:v>-0.34948200000000001</c:v>
                </c:pt>
                <c:pt idx="27228">
                  <c:v>-0.34857300000000002</c:v>
                </c:pt>
                <c:pt idx="27229">
                  <c:v>-0.346003</c:v>
                </c:pt>
                <c:pt idx="27230">
                  <c:v>-0.34421000000000002</c:v>
                </c:pt>
                <c:pt idx="27231">
                  <c:v>-0.34281400000000001</c:v>
                </c:pt>
                <c:pt idx="27232">
                  <c:v>-0.34124399999999999</c:v>
                </c:pt>
                <c:pt idx="27233">
                  <c:v>-0.33986300000000003</c:v>
                </c:pt>
                <c:pt idx="27234">
                  <c:v>-0.33799899999999999</c:v>
                </c:pt>
                <c:pt idx="27235">
                  <c:v>-0.336642</c:v>
                </c:pt>
                <c:pt idx="27236">
                  <c:v>-0.33497100000000002</c:v>
                </c:pt>
                <c:pt idx="27237">
                  <c:v>-0.332704</c:v>
                </c:pt>
                <c:pt idx="27238">
                  <c:v>-0.33448499999999998</c:v>
                </c:pt>
                <c:pt idx="27239">
                  <c:v>-0.33398299999999997</c:v>
                </c:pt>
                <c:pt idx="27240">
                  <c:v>-0.33144099999999999</c:v>
                </c:pt>
                <c:pt idx="27241">
                  <c:v>-0.32970899999999997</c:v>
                </c:pt>
                <c:pt idx="27242">
                  <c:v>-0.32735199999999998</c:v>
                </c:pt>
                <c:pt idx="27243">
                  <c:v>-0.32517800000000002</c:v>
                </c:pt>
                <c:pt idx="27244">
                  <c:v>-0.32454300000000003</c:v>
                </c:pt>
                <c:pt idx="27245">
                  <c:v>-0.32432699999999998</c:v>
                </c:pt>
                <c:pt idx="27246">
                  <c:v>-0.323048</c:v>
                </c:pt>
                <c:pt idx="27247">
                  <c:v>-0.32206499999999999</c:v>
                </c:pt>
                <c:pt idx="27248">
                  <c:v>-0.32219300000000001</c:v>
                </c:pt>
                <c:pt idx="27249">
                  <c:v>-0.32239600000000002</c:v>
                </c:pt>
                <c:pt idx="27250">
                  <c:v>-0.3221</c:v>
                </c:pt>
                <c:pt idx="27251">
                  <c:v>-0.32077699999999998</c:v>
                </c:pt>
                <c:pt idx="27252">
                  <c:v>-0.32099299999999997</c:v>
                </c:pt>
                <c:pt idx="27253">
                  <c:v>-0.32006800000000002</c:v>
                </c:pt>
                <c:pt idx="27254">
                  <c:v>-0.31884600000000002</c:v>
                </c:pt>
                <c:pt idx="27255">
                  <c:v>-0.31854100000000002</c:v>
                </c:pt>
                <c:pt idx="27256">
                  <c:v>-0.32036199999999998</c:v>
                </c:pt>
                <c:pt idx="27257">
                  <c:v>-0.32562400000000002</c:v>
                </c:pt>
                <c:pt idx="27258">
                  <c:v>-0.32435999999999998</c:v>
                </c:pt>
                <c:pt idx="27259">
                  <c:v>-0.32345099999999999</c:v>
                </c:pt>
                <c:pt idx="27260">
                  <c:v>-0.32310299999999997</c:v>
                </c:pt>
                <c:pt idx="27261">
                  <c:v>-0.32226399999999999</c:v>
                </c:pt>
                <c:pt idx="27262">
                  <c:v>-0.32144099999999998</c:v>
                </c:pt>
                <c:pt idx="27263">
                  <c:v>-0.32096200000000003</c:v>
                </c:pt>
                <c:pt idx="27264">
                  <c:v>-0.32030700000000001</c:v>
                </c:pt>
                <c:pt idx="27265">
                  <c:v>-0.31872800000000001</c:v>
                </c:pt>
                <c:pt idx="27266">
                  <c:v>-0.31639299999999998</c:v>
                </c:pt>
                <c:pt idx="27267">
                  <c:v>-0.31312699999999999</c:v>
                </c:pt>
                <c:pt idx="27268">
                  <c:v>-0.30998700000000001</c:v>
                </c:pt>
                <c:pt idx="27269">
                  <c:v>-0.30765799999999999</c:v>
                </c:pt>
                <c:pt idx="27270">
                  <c:v>-0.30457200000000001</c:v>
                </c:pt>
                <c:pt idx="27271">
                  <c:v>-0.30150199999999999</c:v>
                </c:pt>
                <c:pt idx="27272">
                  <c:v>-0.29906199999999999</c:v>
                </c:pt>
                <c:pt idx="27273">
                  <c:v>-0.29691600000000001</c:v>
                </c:pt>
                <c:pt idx="27274">
                  <c:v>-0.294049</c:v>
                </c:pt>
                <c:pt idx="27275">
                  <c:v>-0.297653</c:v>
                </c:pt>
                <c:pt idx="27276">
                  <c:v>-0.29631999999999997</c:v>
                </c:pt>
                <c:pt idx="27277">
                  <c:v>-0.29539300000000002</c:v>
                </c:pt>
                <c:pt idx="27278">
                  <c:v>-0.29616300000000001</c:v>
                </c:pt>
                <c:pt idx="27279">
                  <c:v>-0.29639100000000002</c:v>
                </c:pt>
                <c:pt idx="27280">
                  <c:v>-0.29557800000000001</c:v>
                </c:pt>
                <c:pt idx="27281">
                  <c:v>-0.295545</c:v>
                </c:pt>
                <c:pt idx="27282">
                  <c:v>-0.29730299999999998</c:v>
                </c:pt>
                <c:pt idx="27283">
                  <c:v>-0.29733599999999999</c:v>
                </c:pt>
                <c:pt idx="27284">
                  <c:v>-0.29699999999999999</c:v>
                </c:pt>
                <c:pt idx="27285">
                  <c:v>-0.297037</c:v>
                </c:pt>
                <c:pt idx="27286">
                  <c:v>-0.29855599999999999</c:v>
                </c:pt>
                <c:pt idx="27287">
                  <c:v>-0.30051</c:v>
                </c:pt>
                <c:pt idx="27288">
                  <c:v>-0.30279899999999998</c:v>
                </c:pt>
                <c:pt idx="27289">
                  <c:v>-0.30393599999999998</c:v>
                </c:pt>
                <c:pt idx="27290">
                  <c:v>-0.30392200000000003</c:v>
                </c:pt>
                <c:pt idx="27291">
                  <c:v>-0.30315700000000001</c:v>
                </c:pt>
                <c:pt idx="27292">
                  <c:v>-0.30671700000000002</c:v>
                </c:pt>
                <c:pt idx="27293">
                  <c:v>-0.30843999999999999</c:v>
                </c:pt>
                <c:pt idx="27294">
                  <c:v>-0.30518099999999998</c:v>
                </c:pt>
                <c:pt idx="27295">
                  <c:v>-0.30326500000000001</c:v>
                </c:pt>
                <c:pt idx="27296">
                  <c:v>-0.30163400000000001</c:v>
                </c:pt>
                <c:pt idx="27297">
                  <c:v>-0.30068899999999998</c:v>
                </c:pt>
                <c:pt idx="27298">
                  <c:v>-0.299678</c:v>
                </c:pt>
                <c:pt idx="27299">
                  <c:v>-0.29977799999999999</c:v>
                </c:pt>
                <c:pt idx="27300">
                  <c:v>-0.29854399999999998</c:v>
                </c:pt>
                <c:pt idx="27301">
                  <c:v>-0.298821</c:v>
                </c:pt>
                <c:pt idx="27302">
                  <c:v>-0.29898599999999997</c:v>
                </c:pt>
                <c:pt idx="27303">
                  <c:v>-0.30047400000000002</c:v>
                </c:pt>
                <c:pt idx="27304">
                  <c:v>-0.30128700000000003</c:v>
                </c:pt>
                <c:pt idx="27305">
                  <c:v>-0.30134699999999998</c:v>
                </c:pt>
                <c:pt idx="27306">
                  <c:v>-0.30240699999999998</c:v>
                </c:pt>
                <c:pt idx="27307">
                  <c:v>-0.30306</c:v>
                </c:pt>
                <c:pt idx="27308">
                  <c:v>-0.30313800000000002</c:v>
                </c:pt>
                <c:pt idx="27309">
                  <c:v>-0.308784</c:v>
                </c:pt>
                <c:pt idx="27310">
                  <c:v>-0.30866900000000003</c:v>
                </c:pt>
                <c:pt idx="27311">
                  <c:v>-0.30877700000000002</c:v>
                </c:pt>
                <c:pt idx="27312">
                  <c:v>-0.30877199999999999</c:v>
                </c:pt>
                <c:pt idx="27313">
                  <c:v>-0.308832</c:v>
                </c:pt>
                <c:pt idx="27314">
                  <c:v>-0.309452</c:v>
                </c:pt>
                <c:pt idx="27315">
                  <c:v>-0.31044699999999997</c:v>
                </c:pt>
                <c:pt idx="27316">
                  <c:v>-0.310805</c:v>
                </c:pt>
                <c:pt idx="27317">
                  <c:v>-0.31075199999999997</c:v>
                </c:pt>
                <c:pt idx="27318">
                  <c:v>-0.31069400000000003</c:v>
                </c:pt>
                <c:pt idx="27319">
                  <c:v>-0.31076900000000002</c:v>
                </c:pt>
                <c:pt idx="27320">
                  <c:v>-0.31121199999999999</c:v>
                </c:pt>
                <c:pt idx="27321">
                  <c:v>-0.31187700000000002</c:v>
                </c:pt>
                <c:pt idx="27322">
                  <c:v>-0.312413</c:v>
                </c:pt>
                <c:pt idx="27323">
                  <c:v>-0.31282599999999999</c:v>
                </c:pt>
                <c:pt idx="27324">
                  <c:v>-0.31255300000000003</c:v>
                </c:pt>
                <c:pt idx="27325">
                  <c:v>-0.31398599999999999</c:v>
                </c:pt>
                <c:pt idx="27326">
                  <c:v>-0.31809599999999999</c:v>
                </c:pt>
                <c:pt idx="27327">
                  <c:v>-0.31710700000000003</c:v>
                </c:pt>
                <c:pt idx="27328">
                  <c:v>-0.31586999999999998</c:v>
                </c:pt>
                <c:pt idx="27329">
                  <c:v>-0.31391400000000003</c:v>
                </c:pt>
                <c:pt idx="27330">
                  <c:v>-0.31278499999999998</c:v>
                </c:pt>
                <c:pt idx="27331">
                  <c:v>-0.31027100000000002</c:v>
                </c:pt>
                <c:pt idx="27332">
                  <c:v>-0.30691499999999999</c:v>
                </c:pt>
                <c:pt idx="27333">
                  <c:v>-0.30532999999999999</c:v>
                </c:pt>
                <c:pt idx="27334">
                  <c:v>-0.30433199999999999</c:v>
                </c:pt>
                <c:pt idx="27335">
                  <c:v>-0.302012</c:v>
                </c:pt>
                <c:pt idx="27336">
                  <c:v>-0.300485</c:v>
                </c:pt>
                <c:pt idx="27337">
                  <c:v>-0.30010599999999998</c:v>
                </c:pt>
                <c:pt idx="27338">
                  <c:v>-0.299896</c:v>
                </c:pt>
                <c:pt idx="27339">
                  <c:v>-0.29922900000000002</c:v>
                </c:pt>
                <c:pt idx="27340">
                  <c:v>-0.29873</c:v>
                </c:pt>
                <c:pt idx="27341">
                  <c:v>-0.29809099999999999</c:v>
                </c:pt>
                <c:pt idx="27342">
                  <c:v>-0.29744799999999999</c:v>
                </c:pt>
                <c:pt idx="27343">
                  <c:v>-0.29553400000000002</c:v>
                </c:pt>
                <c:pt idx="27344">
                  <c:v>-0.29825200000000002</c:v>
                </c:pt>
                <c:pt idx="27345">
                  <c:v>-0.30029299999999998</c:v>
                </c:pt>
                <c:pt idx="27346">
                  <c:v>-0.29330600000000001</c:v>
                </c:pt>
                <c:pt idx="27347">
                  <c:v>-0.29330000000000001</c:v>
                </c:pt>
                <c:pt idx="27348">
                  <c:v>-0.29438599999999998</c:v>
                </c:pt>
                <c:pt idx="27349">
                  <c:v>-0.29173900000000003</c:v>
                </c:pt>
                <c:pt idx="27350">
                  <c:v>-0.289995</c:v>
                </c:pt>
                <c:pt idx="27351">
                  <c:v>-0.28795399999999999</c:v>
                </c:pt>
                <c:pt idx="27352">
                  <c:v>-0.286138</c:v>
                </c:pt>
                <c:pt idx="27353">
                  <c:v>-0.28341</c:v>
                </c:pt>
                <c:pt idx="27354">
                  <c:v>-0.28099800000000003</c:v>
                </c:pt>
                <c:pt idx="27355">
                  <c:v>-0.279003</c:v>
                </c:pt>
                <c:pt idx="27356">
                  <c:v>-0.277443</c:v>
                </c:pt>
                <c:pt idx="27357">
                  <c:v>-0.27501900000000001</c:v>
                </c:pt>
                <c:pt idx="27358">
                  <c:v>-0.27201999999999998</c:v>
                </c:pt>
                <c:pt idx="27359">
                  <c:v>-0.27028200000000002</c:v>
                </c:pt>
                <c:pt idx="27360">
                  <c:v>-0.26827499999999999</c:v>
                </c:pt>
                <c:pt idx="27361">
                  <c:v>-0.267235</c:v>
                </c:pt>
                <c:pt idx="27362">
                  <c:v>-0.26591199999999998</c:v>
                </c:pt>
                <c:pt idx="27363">
                  <c:v>-0.26575100000000001</c:v>
                </c:pt>
                <c:pt idx="27364">
                  <c:v>-0.26636399999999999</c:v>
                </c:pt>
                <c:pt idx="27365">
                  <c:v>-0.265733</c:v>
                </c:pt>
                <c:pt idx="27366">
                  <c:v>-0.26382800000000001</c:v>
                </c:pt>
                <c:pt idx="27367">
                  <c:v>-0.26819100000000001</c:v>
                </c:pt>
                <c:pt idx="27368">
                  <c:v>-0.27148899999999998</c:v>
                </c:pt>
                <c:pt idx="27369">
                  <c:v>-0.270625</c:v>
                </c:pt>
                <c:pt idx="27370">
                  <c:v>-0.27049099999999998</c:v>
                </c:pt>
                <c:pt idx="27371">
                  <c:v>-0.27094600000000002</c:v>
                </c:pt>
                <c:pt idx="27372">
                  <c:v>-0.270955</c:v>
                </c:pt>
                <c:pt idx="27373">
                  <c:v>-0.26921299999999998</c:v>
                </c:pt>
                <c:pt idx="27374">
                  <c:v>-0.26783000000000001</c:v>
                </c:pt>
                <c:pt idx="27375">
                  <c:v>-0.26652300000000001</c:v>
                </c:pt>
                <c:pt idx="27376">
                  <c:v>-0.26577499999999998</c:v>
                </c:pt>
                <c:pt idx="27377">
                  <c:v>-0.26565899999999998</c:v>
                </c:pt>
                <c:pt idx="27378">
                  <c:v>-0.26502700000000001</c:v>
                </c:pt>
                <c:pt idx="27379">
                  <c:v>-0.26385900000000001</c:v>
                </c:pt>
                <c:pt idx="27380">
                  <c:v>-0.262847</c:v>
                </c:pt>
                <c:pt idx="27381">
                  <c:v>-0.26133800000000001</c:v>
                </c:pt>
                <c:pt idx="27382">
                  <c:v>-0.26132</c:v>
                </c:pt>
                <c:pt idx="27383">
                  <c:v>-0.26009199999999999</c:v>
                </c:pt>
                <c:pt idx="27384">
                  <c:v>-0.258876</c:v>
                </c:pt>
                <c:pt idx="27385">
                  <c:v>-0.256853</c:v>
                </c:pt>
                <c:pt idx="27386">
                  <c:v>-0.25723200000000002</c:v>
                </c:pt>
                <c:pt idx="27387">
                  <c:v>-0.25828899999999999</c:v>
                </c:pt>
                <c:pt idx="27388">
                  <c:v>-0.258127</c:v>
                </c:pt>
                <c:pt idx="27389">
                  <c:v>-0.25720100000000001</c:v>
                </c:pt>
                <c:pt idx="27390">
                  <c:v>-0.25740099999999999</c:v>
                </c:pt>
                <c:pt idx="27391">
                  <c:v>-0.25539099999999998</c:v>
                </c:pt>
                <c:pt idx="27392">
                  <c:v>-0.25014700000000001</c:v>
                </c:pt>
                <c:pt idx="27393">
                  <c:v>-0.25607000000000002</c:v>
                </c:pt>
                <c:pt idx="27394">
                  <c:v>-0.25560300000000002</c:v>
                </c:pt>
                <c:pt idx="27395">
                  <c:v>-0.25632500000000003</c:v>
                </c:pt>
                <c:pt idx="27396">
                  <c:v>-0.25583099999999998</c:v>
                </c:pt>
                <c:pt idx="27397">
                  <c:v>-0.25490099999999999</c:v>
                </c:pt>
                <c:pt idx="27398">
                  <c:v>-0.25419000000000003</c:v>
                </c:pt>
                <c:pt idx="27399">
                  <c:v>-0.25625399999999998</c:v>
                </c:pt>
                <c:pt idx="27400">
                  <c:v>-0.25531399999999999</c:v>
                </c:pt>
                <c:pt idx="27401">
                  <c:v>-0.25541799999999998</c:v>
                </c:pt>
                <c:pt idx="27402">
                  <c:v>-0.255519</c:v>
                </c:pt>
                <c:pt idx="27403">
                  <c:v>-0.255106</c:v>
                </c:pt>
                <c:pt idx="27404">
                  <c:v>-0.25518999999999997</c:v>
                </c:pt>
                <c:pt idx="27405">
                  <c:v>-0.254778</c:v>
                </c:pt>
                <c:pt idx="27406">
                  <c:v>-0.25519599999999998</c:v>
                </c:pt>
                <c:pt idx="27407">
                  <c:v>-0.25635799999999997</c:v>
                </c:pt>
                <c:pt idx="27408">
                  <c:v>-0.25597799999999998</c:v>
                </c:pt>
                <c:pt idx="27409">
                  <c:v>-0.256855</c:v>
                </c:pt>
                <c:pt idx="27410">
                  <c:v>-0.25712800000000002</c:v>
                </c:pt>
                <c:pt idx="27411">
                  <c:v>-0.257189</c:v>
                </c:pt>
                <c:pt idx="27412">
                  <c:v>-0.25679099999999999</c:v>
                </c:pt>
                <c:pt idx="27413">
                  <c:v>-0.25704500000000002</c:v>
                </c:pt>
                <c:pt idx="27414">
                  <c:v>-0.25779800000000003</c:v>
                </c:pt>
                <c:pt idx="27415">
                  <c:v>-0.25746999999999998</c:v>
                </c:pt>
                <c:pt idx="27416">
                  <c:v>-0.25778899999999999</c:v>
                </c:pt>
                <c:pt idx="27417">
                  <c:v>-0.25764599999999999</c:v>
                </c:pt>
                <c:pt idx="27418">
                  <c:v>-0.25789800000000002</c:v>
                </c:pt>
                <c:pt idx="27419">
                  <c:v>-0.259826</c:v>
                </c:pt>
                <c:pt idx="27420">
                  <c:v>-0.26107200000000003</c:v>
                </c:pt>
                <c:pt idx="27421">
                  <c:v>-0.26114999999999999</c:v>
                </c:pt>
                <c:pt idx="27422">
                  <c:v>-0.26138</c:v>
                </c:pt>
                <c:pt idx="27423">
                  <c:v>-0.26229400000000003</c:v>
                </c:pt>
                <c:pt idx="27424">
                  <c:v>-0.26297199999999998</c:v>
                </c:pt>
                <c:pt idx="27425">
                  <c:v>-0.26251400000000003</c:v>
                </c:pt>
                <c:pt idx="27426">
                  <c:v>-0.26130399999999998</c:v>
                </c:pt>
                <c:pt idx="27427">
                  <c:v>-0.259857</c:v>
                </c:pt>
                <c:pt idx="27428">
                  <c:v>-0.25843500000000003</c:v>
                </c:pt>
                <c:pt idx="27429">
                  <c:v>-0.25707799999999997</c:v>
                </c:pt>
                <c:pt idx="27430">
                  <c:v>-0.25543900000000003</c:v>
                </c:pt>
                <c:pt idx="27431">
                  <c:v>-0.25375999999999999</c:v>
                </c:pt>
                <c:pt idx="27432">
                  <c:v>-0.25298700000000002</c:v>
                </c:pt>
                <c:pt idx="27433">
                  <c:v>-0.25191599999999997</c:v>
                </c:pt>
                <c:pt idx="27434">
                  <c:v>-0.25046800000000002</c:v>
                </c:pt>
                <c:pt idx="27435">
                  <c:v>-0.24906400000000001</c:v>
                </c:pt>
                <c:pt idx="27436">
                  <c:v>-0.24768899999999999</c:v>
                </c:pt>
                <c:pt idx="27437">
                  <c:v>-0.24618000000000001</c:v>
                </c:pt>
                <c:pt idx="27438">
                  <c:v>-0.24743699999999999</c:v>
                </c:pt>
                <c:pt idx="27439">
                  <c:v>-0.25347700000000001</c:v>
                </c:pt>
                <c:pt idx="27440">
                  <c:v>-0.25208199999999997</c:v>
                </c:pt>
                <c:pt idx="27441">
                  <c:v>-0.25231500000000001</c:v>
                </c:pt>
                <c:pt idx="27442">
                  <c:v>-0.25183499999999998</c:v>
                </c:pt>
                <c:pt idx="27443">
                  <c:v>-0.251444</c:v>
                </c:pt>
                <c:pt idx="27444">
                  <c:v>-0.251029</c:v>
                </c:pt>
                <c:pt idx="27445">
                  <c:v>-0.250635</c:v>
                </c:pt>
                <c:pt idx="27446">
                  <c:v>-0.251222</c:v>
                </c:pt>
                <c:pt idx="27447">
                  <c:v>-0.25083299999999997</c:v>
                </c:pt>
                <c:pt idx="27448">
                  <c:v>-0.25091200000000002</c:v>
                </c:pt>
                <c:pt idx="27449">
                  <c:v>-0.25060500000000002</c:v>
                </c:pt>
                <c:pt idx="27450">
                  <c:v>-0.249221</c:v>
                </c:pt>
                <c:pt idx="27451">
                  <c:v>-0.24882799999999999</c:v>
                </c:pt>
                <c:pt idx="27452">
                  <c:v>-0.247507</c:v>
                </c:pt>
                <c:pt idx="27453">
                  <c:v>-0.24673600000000001</c:v>
                </c:pt>
                <c:pt idx="27454">
                  <c:v>-0.24402699999999999</c:v>
                </c:pt>
                <c:pt idx="27455">
                  <c:v>-0.242814</c:v>
                </c:pt>
                <c:pt idx="27456">
                  <c:v>-0.24230699999999999</c:v>
                </c:pt>
                <c:pt idx="27457">
                  <c:v>-0.24353900000000001</c:v>
                </c:pt>
                <c:pt idx="27458">
                  <c:v>-0.24509400000000001</c:v>
                </c:pt>
                <c:pt idx="27459">
                  <c:v>-0.244225</c:v>
                </c:pt>
                <c:pt idx="27460">
                  <c:v>-0.242812</c:v>
                </c:pt>
                <c:pt idx="27461">
                  <c:v>-0.24119399999999999</c:v>
                </c:pt>
                <c:pt idx="27462">
                  <c:v>-0.23919699999999999</c:v>
                </c:pt>
                <c:pt idx="27463">
                  <c:v>-0.23824600000000001</c:v>
                </c:pt>
                <c:pt idx="27464">
                  <c:v>-0.23666999999999999</c:v>
                </c:pt>
                <c:pt idx="27465">
                  <c:v>-0.23569799999999999</c:v>
                </c:pt>
                <c:pt idx="27466">
                  <c:v>-0.23592399999999999</c:v>
                </c:pt>
                <c:pt idx="27467">
                  <c:v>-0.235593</c:v>
                </c:pt>
                <c:pt idx="27468">
                  <c:v>-0.23447000000000001</c:v>
                </c:pt>
                <c:pt idx="27469">
                  <c:v>-0.23908499999999999</c:v>
                </c:pt>
                <c:pt idx="27470">
                  <c:v>-0.24165300000000001</c:v>
                </c:pt>
                <c:pt idx="27471">
                  <c:v>-0.24010200000000001</c:v>
                </c:pt>
                <c:pt idx="27472">
                  <c:v>-0.23947499999999999</c:v>
                </c:pt>
                <c:pt idx="27473">
                  <c:v>-0.23891999999999999</c:v>
                </c:pt>
                <c:pt idx="27474">
                  <c:v>-0.23857400000000001</c:v>
                </c:pt>
                <c:pt idx="27475">
                  <c:v>-0.23722499999999999</c:v>
                </c:pt>
                <c:pt idx="27476">
                  <c:v>-0.237201</c:v>
                </c:pt>
                <c:pt idx="27477">
                  <c:v>-0.23835600000000001</c:v>
                </c:pt>
                <c:pt idx="27478">
                  <c:v>-0.23780299999999999</c:v>
                </c:pt>
                <c:pt idx="27479">
                  <c:v>-0.237709</c:v>
                </c:pt>
                <c:pt idx="27480">
                  <c:v>-0.23838200000000001</c:v>
                </c:pt>
                <c:pt idx="27481">
                  <c:v>-0.23863100000000001</c:v>
                </c:pt>
                <c:pt idx="27482">
                  <c:v>-0.238623</c:v>
                </c:pt>
                <c:pt idx="27483">
                  <c:v>-0.242869</c:v>
                </c:pt>
                <c:pt idx="27484">
                  <c:v>-0.24812000000000001</c:v>
                </c:pt>
                <c:pt idx="27485">
                  <c:v>-0.24726899999999999</c:v>
                </c:pt>
                <c:pt idx="27486">
                  <c:v>-0.24735199999999999</c:v>
                </c:pt>
                <c:pt idx="27487">
                  <c:v>-0.24793200000000001</c:v>
                </c:pt>
                <c:pt idx="27488">
                  <c:v>-0.24948100000000001</c:v>
                </c:pt>
                <c:pt idx="27489">
                  <c:v>-0.25128200000000001</c:v>
                </c:pt>
                <c:pt idx="27490">
                  <c:v>-0.253056</c:v>
                </c:pt>
                <c:pt idx="27491">
                  <c:v>-0.25369900000000001</c:v>
                </c:pt>
                <c:pt idx="27492">
                  <c:v>-0.25286999999999998</c:v>
                </c:pt>
                <c:pt idx="27493">
                  <c:v>-0.25314999999999999</c:v>
                </c:pt>
                <c:pt idx="27494">
                  <c:v>-0.25377899999999998</c:v>
                </c:pt>
                <c:pt idx="27495">
                  <c:v>-0.25776399999999999</c:v>
                </c:pt>
                <c:pt idx="27496">
                  <c:v>-0.26402900000000001</c:v>
                </c:pt>
                <c:pt idx="27497">
                  <c:v>-0.26216800000000001</c:v>
                </c:pt>
                <c:pt idx="27498">
                  <c:v>-0.26045200000000002</c:v>
                </c:pt>
                <c:pt idx="27499">
                  <c:v>-0.25869999999999999</c:v>
                </c:pt>
                <c:pt idx="27500">
                  <c:v>-0.25870300000000002</c:v>
                </c:pt>
                <c:pt idx="27501">
                  <c:v>-0.25878099999999998</c:v>
                </c:pt>
                <c:pt idx="27502">
                  <c:v>-0.25951000000000002</c:v>
                </c:pt>
                <c:pt idx="27503">
                  <c:v>-0.25937100000000002</c:v>
                </c:pt>
                <c:pt idx="27504">
                  <c:v>-0.25975999999999999</c:v>
                </c:pt>
                <c:pt idx="27505">
                  <c:v>-0.25941599999999998</c:v>
                </c:pt>
                <c:pt idx="27506">
                  <c:v>-0.25809199999999999</c:v>
                </c:pt>
                <c:pt idx="27507">
                  <c:v>-0.26024799999999998</c:v>
                </c:pt>
                <c:pt idx="27508">
                  <c:v>-0.267013</c:v>
                </c:pt>
                <c:pt idx="27509">
                  <c:v>-0.26719399999999999</c:v>
                </c:pt>
                <c:pt idx="27510">
                  <c:v>-0.26816499999999999</c:v>
                </c:pt>
                <c:pt idx="27511">
                  <c:v>-0.26862799999999998</c:v>
                </c:pt>
                <c:pt idx="27512">
                  <c:v>-0.27021699999999998</c:v>
                </c:pt>
                <c:pt idx="27513">
                  <c:v>-0.272198</c:v>
                </c:pt>
                <c:pt idx="27514">
                  <c:v>-0.273893</c:v>
                </c:pt>
                <c:pt idx="27515">
                  <c:v>-0.27409099999999997</c:v>
                </c:pt>
                <c:pt idx="27516">
                  <c:v>-0.27410000000000001</c:v>
                </c:pt>
                <c:pt idx="27517">
                  <c:v>-0.27454699999999999</c:v>
                </c:pt>
                <c:pt idx="27518">
                  <c:v>-0.273428</c:v>
                </c:pt>
                <c:pt idx="27519">
                  <c:v>-0.27300600000000003</c:v>
                </c:pt>
                <c:pt idx="27520">
                  <c:v>-0.27777299999999999</c:v>
                </c:pt>
                <c:pt idx="27521">
                  <c:v>-0.27706199999999997</c:v>
                </c:pt>
                <c:pt idx="27522">
                  <c:v>-0.276731</c:v>
                </c:pt>
                <c:pt idx="27523">
                  <c:v>-0.27744099999999999</c:v>
                </c:pt>
                <c:pt idx="27524">
                  <c:v>-0.27882400000000002</c:v>
                </c:pt>
                <c:pt idx="27525">
                  <c:v>-0.27920099999999998</c:v>
                </c:pt>
                <c:pt idx="27526">
                  <c:v>-0.27884599999999998</c:v>
                </c:pt>
                <c:pt idx="27527">
                  <c:v>-0.27755999999999997</c:v>
                </c:pt>
                <c:pt idx="27528">
                  <c:v>-0.27805200000000002</c:v>
                </c:pt>
                <c:pt idx="27529">
                  <c:v>-0.27756399999999998</c:v>
                </c:pt>
                <c:pt idx="27530">
                  <c:v>-0.27732800000000002</c:v>
                </c:pt>
                <c:pt idx="27531">
                  <c:v>-0.27851999999999999</c:v>
                </c:pt>
                <c:pt idx="27532">
                  <c:v>-0.28398299999999999</c:v>
                </c:pt>
                <c:pt idx="27533">
                  <c:v>-0.28292400000000001</c:v>
                </c:pt>
                <c:pt idx="27534">
                  <c:v>-0.28299099999999999</c:v>
                </c:pt>
                <c:pt idx="27535">
                  <c:v>-0.28190300000000001</c:v>
                </c:pt>
                <c:pt idx="27536">
                  <c:v>-0.280779</c:v>
                </c:pt>
                <c:pt idx="27537">
                  <c:v>-0.27963199999999999</c:v>
                </c:pt>
                <c:pt idx="27538">
                  <c:v>-0.280192</c:v>
                </c:pt>
                <c:pt idx="27539">
                  <c:v>-0.279532</c:v>
                </c:pt>
                <c:pt idx="27540">
                  <c:v>-0.27839799999999998</c:v>
                </c:pt>
                <c:pt idx="27541">
                  <c:v>-0.277171</c:v>
                </c:pt>
                <c:pt idx="27542">
                  <c:v>-0.277366</c:v>
                </c:pt>
                <c:pt idx="27543">
                  <c:v>-0.27736899999999998</c:v>
                </c:pt>
                <c:pt idx="27544">
                  <c:v>-0.277451</c:v>
                </c:pt>
                <c:pt idx="27545">
                  <c:v>-0.27650200000000003</c:v>
                </c:pt>
                <c:pt idx="27546">
                  <c:v>-0.27791700000000003</c:v>
                </c:pt>
                <c:pt idx="27547">
                  <c:v>-0.28468399999999999</c:v>
                </c:pt>
                <c:pt idx="27548">
                  <c:v>-0.28597600000000001</c:v>
                </c:pt>
                <c:pt idx="27549">
                  <c:v>-0.28767700000000002</c:v>
                </c:pt>
                <c:pt idx="27550">
                  <c:v>-0.28929500000000002</c:v>
                </c:pt>
                <c:pt idx="27551">
                  <c:v>-0.29062300000000002</c:v>
                </c:pt>
                <c:pt idx="27552">
                  <c:v>-0.291242</c:v>
                </c:pt>
                <c:pt idx="27553">
                  <c:v>-0.29239199999999999</c:v>
                </c:pt>
                <c:pt idx="27554">
                  <c:v>-0.29358699999999999</c:v>
                </c:pt>
                <c:pt idx="27555">
                  <c:v>-0.29531600000000002</c:v>
                </c:pt>
                <c:pt idx="27556">
                  <c:v>-0.29664600000000002</c:v>
                </c:pt>
                <c:pt idx="27557">
                  <c:v>-0.297095</c:v>
                </c:pt>
                <c:pt idx="27558">
                  <c:v>-0.29691400000000001</c:v>
                </c:pt>
                <c:pt idx="27559">
                  <c:v>-0.30171799999999999</c:v>
                </c:pt>
                <c:pt idx="27560">
                  <c:v>-0.309726</c:v>
                </c:pt>
                <c:pt idx="27561">
                  <c:v>-0.31013400000000002</c:v>
                </c:pt>
                <c:pt idx="27562">
                  <c:v>-0.30895299999999998</c:v>
                </c:pt>
                <c:pt idx="27563">
                  <c:v>-0.30633300000000002</c:v>
                </c:pt>
                <c:pt idx="27564">
                  <c:v>-0.30698199999999998</c:v>
                </c:pt>
                <c:pt idx="27565">
                  <c:v>-0.306867</c:v>
                </c:pt>
                <c:pt idx="27566">
                  <c:v>-0.30754599999999999</c:v>
                </c:pt>
                <c:pt idx="27567">
                  <c:v>-0.30822300000000002</c:v>
                </c:pt>
                <c:pt idx="27568">
                  <c:v>-0.30904199999999998</c:v>
                </c:pt>
                <c:pt idx="27569">
                  <c:v>-0.309923</c:v>
                </c:pt>
                <c:pt idx="27570">
                  <c:v>-0.30998199999999998</c:v>
                </c:pt>
                <c:pt idx="27571">
                  <c:v>-0.309554</c:v>
                </c:pt>
                <c:pt idx="27572">
                  <c:v>-0.30688599999999999</c:v>
                </c:pt>
                <c:pt idx="27573">
                  <c:v>-0.31063299999999999</c:v>
                </c:pt>
                <c:pt idx="27574">
                  <c:v>-0.31501000000000001</c:v>
                </c:pt>
                <c:pt idx="27575">
                  <c:v>-0.31412200000000001</c:v>
                </c:pt>
                <c:pt idx="27576">
                  <c:v>-0.31382599999999999</c:v>
                </c:pt>
                <c:pt idx="27577">
                  <c:v>-0.31403399999999998</c:v>
                </c:pt>
                <c:pt idx="27578">
                  <c:v>-0.31434200000000001</c:v>
                </c:pt>
                <c:pt idx="27579">
                  <c:v>-0.31371900000000003</c:v>
                </c:pt>
                <c:pt idx="27580">
                  <c:v>-0.31424099999999999</c:v>
                </c:pt>
                <c:pt idx="27581">
                  <c:v>-0.31552000000000002</c:v>
                </c:pt>
                <c:pt idx="27582">
                  <c:v>-0.31680900000000001</c:v>
                </c:pt>
                <c:pt idx="27583">
                  <c:v>-0.31729200000000002</c:v>
                </c:pt>
                <c:pt idx="27584">
                  <c:v>-0.31806299999999998</c:v>
                </c:pt>
                <c:pt idx="27585">
                  <c:v>-0.318915</c:v>
                </c:pt>
                <c:pt idx="27586">
                  <c:v>-0.32018099999999999</c:v>
                </c:pt>
                <c:pt idx="27587">
                  <c:v>-0.31992300000000001</c:v>
                </c:pt>
                <c:pt idx="27588">
                  <c:v>-0.324882</c:v>
                </c:pt>
                <c:pt idx="27589">
                  <c:v>-0.32819700000000002</c:v>
                </c:pt>
                <c:pt idx="27590">
                  <c:v>-0.32829599999999998</c:v>
                </c:pt>
                <c:pt idx="27591">
                  <c:v>-0.32909899999999997</c:v>
                </c:pt>
                <c:pt idx="27592">
                  <c:v>-0.33021899999999998</c:v>
                </c:pt>
                <c:pt idx="27593">
                  <c:v>-0.33271600000000001</c:v>
                </c:pt>
                <c:pt idx="27594">
                  <c:v>-0.32767800000000002</c:v>
                </c:pt>
                <c:pt idx="27595">
                  <c:v>-0.33148699999999998</c:v>
                </c:pt>
                <c:pt idx="27596">
                  <c:v>-0.33440700000000001</c:v>
                </c:pt>
                <c:pt idx="27597">
                  <c:v>-0.33565400000000001</c:v>
                </c:pt>
                <c:pt idx="27598">
                  <c:v>-0.33821800000000002</c:v>
                </c:pt>
                <c:pt idx="27599">
                  <c:v>-0.33950000000000002</c:v>
                </c:pt>
                <c:pt idx="27600">
                  <c:v>-0.34117500000000001</c:v>
                </c:pt>
                <c:pt idx="27601">
                  <c:v>-0.341808</c:v>
                </c:pt>
                <c:pt idx="27602">
                  <c:v>-0.34173700000000001</c:v>
                </c:pt>
                <c:pt idx="27603">
                  <c:v>-0.34727599999999997</c:v>
                </c:pt>
                <c:pt idx="27604">
                  <c:v>-0.34728599999999998</c:v>
                </c:pt>
                <c:pt idx="27605">
                  <c:v>-0.344835</c:v>
                </c:pt>
                <c:pt idx="27606">
                  <c:v>-0.34175100000000003</c:v>
                </c:pt>
                <c:pt idx="27607">
                  <c:v>-0.33770299999999998</c:v>
                </c:pt>
                <c:pt idx="27608">
                  <c:v>-0.33650999999999998</c:v>
                </c:pt>
                <c:pt idx="27609">
                  <c:v>-0.33621800000000002</c:v>
                </c:pt>
                <c:pt idx="27610">
                  <c:v>-0.33588600000000002</c:v>
                </c:pt>
                <c:pt idx="27611">
                  <c:v>-0.33556999999999998</c:v>
                </c:pt>
                <c:pt idx="27612">
                  <c:v>-0.334839</c:v>
                </c:pt>
                <c:pt idx="27613">
                  <c:v>-0.33298299999999997</c:v>
                </c:pt>
                <c:pt idx="27614">
                  <c:v>-0.33215099999999997</c:v>
                </c:pt>
                <c:pt idx="27615">
                  <c:v>-0.32984200000000002</c:v>
                </c:pt>
                <c:pt idx="27616">
                  <c:v>-0.32890399999999997</c:v>
                </c:pt>
                <c:pt idx="27617">
                  <c:v>-0.32863700000000001</c:v>
                </c:pt>
                <c:pt idx="27618">
                  <c:v>-0.32672000000000001</c:v>
                </c:pt>
                <c:pt idx="27619">
                  <c:v>-0.33190199999999997</c:v>
                </c:pt>
                <c:pt idx="27620">
                  <c:v>-0.33207100000000001</c:v>
                </c:pt>
                <c:pt idx="27621">
                  <c:v>-0.33124999999999999</c:v>
                </c:pt>
                <c:pt idx="27622">
                  <c:v>-0.33192199999999999</c:v>
                </c:pt>
                <c:pt idx="27623">
                  <c:v>-0.33208900000000002</c:v>
                </c:pt>
                <c:pt idx="27624">
                  <c:v>-0.332733</c:v>
                </c:pt>
                <c:pt idx="27625">
                  <c:v>-0.33238299999999998</c:v>
                </c:pt>
                <c:pt idx="27626">
                  <c:v>-0.33312999999999998</c:v>
                </c:pt>
                <c:pt idx="27627">
                  <c:v>-0.33424100000000001</c:v>
                </c:pt>
                <c:pt idx="27628">
                  <c:v>-0.33434900000000001</c:v>
                </c:pt>
                <c:pt idx="27629">
                  <c:v>-0.33449600000000002</c:v>
                </c:pt>
                <c:pt idx="27630">
                  <c:v>-0.33401900000000001</c:v>
                </c:pt>
                <c:pt idx="27631">
                  <c:v>-0.33260200000000001</c:v>
                </c:pt>
                <c:pt idx="27632">
                  <c:v>-0.33121699999999998</c:v>
                </c:pt>
                <c:pt idx="27633">
                  <c:v>-0.32918799999999998</c:v>
                </c:pt>
                <c:pt idx="27634">
                  <c:v>-0.32700499999999999</c:v>
                </c:pt>
                <c:pt idx="27635">
                  <c:v>-0.32603900000000002</c:v>
                </c:pt>
                <c:pt idx="27636">
                  <c:v>-0.32435599999999998</c:v>
                </c:pt>
                <c:pt idx="27637">
                  <c:v>-0.32533099999999998</c:v>
                </c:pt>
                <c:pt idx="27638">
                  <c:v>-0.32628000000000001</c:v>
                </c:pt>
                <c:pt idx="27639">
                  <c:v>-0.32634099999999999</c:v>
                </c:pt>
                <c:pt idx="27640">
                  <c:v>-0.32639499999999999</c:v>
                </c:pt>
                <c:pt idx="27641">
                  <c:v>-0.32684600000000003</c:v>
                </c:pt>
                <c:pt idx="27642">
                  <c:v>-0.32741700000000001</c:v>
                </c:pt>
                <c:pt idx="27643">
                  <c:v>-0.32830999999999999</c:v>
                </c:pt>
                <c:pt idx="27644">
                  <c:v>-0.33254400000000001</c:v>
                </c:pt>
                <c:pt idx="27645">
                  <c:v>-0.32987899999999998</c:v>
                </c:pt>
                <c:pt idx="27646">
                  <c:v>-0.32886900000000002</c:v>
                </c:pt>
                <c:pt idx="27647">
                  <c:v>-0.32785399999999998</c:v>
                </c:pt>
                <c:pt idx="27648">
                  <c:v>-0.32623000000000002</c:v>
                </c:pt>
                <c:pt idx="27649">
                  <c:v>-0.32441399999999998</c:v>
                </c:pt>
                <c:pt idx="27650">
                  <c:v>-0.322938</c:v>
                </c:pt>
                <c:pt idx="27651">
                  <c:v>-0.32085999999999998</c:v>
                </c:pt>
                <c:pt idx="27652">
                  <c:v>-0.31924799999999998</c:v>
                </c:pt>
                <c:pt idx="27653">
                  <c:v>-0.31825399999999998</c:v>
                </c:pt>
                <c:pt idx="27654">
                  <c:v>-0.31679200000000002</c:v>
                </c:pt>
                <c:pt idx="27655">
                  <c:v>-0.31511299999999998</c:v>
                </c:pt>
                <c:pt idx="27656">
                  <c:v>-0.31355699999999997</c:v>
                </c:pt>
                <c:pt idx="27657">
                  <c:v>-0.31324600000000002</c:v>
                </c:pt>
                <c:pt idx="27658">
                  <c:v>-0.31168400000000002</c:v>
                </c:pt>
                <c:pt idx="27659">
                  <c:v>-0.30923400000000001</c:v>
                </c:pt>
                <c:pt idx="27660">
                  <c:v>-0.30738100000000002</c:v>
                </c:pt>
                <c:pt idx="27661">
                  <c:v>-0.30524600000000002</c:v>
                </c:pt>
                <c:pt idx="27662">
                  <c:v>-0.30260199999999998</c:v>
                </c:pt>
                <c:pt idx="27663">
                  <c:v>-0.30063299999999998</c:v>
                </c:pt>
                <c:pt idx="27664">
                  <c:v>-0.29985299999999998</c:v>
                </c:pt>
                <c:pt idx="27665">
                  <c:v>-0.298705</c:v>
                </c:pt>
                <c:pt idx="27666">
                  <c:v>-0.30082500000000001</c:v>
                </c:pt>
                <c:pt idx="27667">
                  <c:v>-0.30275200000000002</c:v>
                </c:pt>
                <c:pt idx="27668">
                  <c:v>-0.298711</c:v>
                </c:pt>
                <c:pt idx="27669">
                  <c:v>-0.29536299999999999</c:v>
                </c:pt>
                <c:pt idx="27670">
                  <c:v>-0.29321900000000001</c:v>
                </c:pt>
                <c:pt idx="27671">
                  <c:v>-0.291875</c:v>
                </c:pt>
                <c:pt idx="27672">
                  <c:v>-0.289053</c:v>
                </c:pt>
                <c:pt idx="27673">
                  <c:v>-0.28694199999999997</c:v>
                </c:pt>
                <c:pt idx="27674">
                  <c:v>-0.28559499999999999</c:v>
                </c:pt>
                <c:pt idx="27675">
                  <c:v>-0.28359499999999999</c:v>
                </c:pt>
                <c:pt idx="27676">
                  <c:v>-0.27977099999999999</c:v>
                </c:pt>
                <c:pt idx="27677">
                  <c:v>-0.27529100000000001</c:v>
                </c:pt>
                <c:pt idx="27678">
                  <c:v>-0.27138699999999999</c:v>
                </c:pt>
                <c:pt idx="27679">
                  <c:v>-0.268459</c:v>
                </c:pt>
                <c:pt idx="27680">
                  <c:v>-0.26651799999999998</c:v>
                </c:pt>
                <c:pt idx="27681">
                  <c:v>-0.26452999999999999</c:v>
                </c:pt>
                <c:pt idx="27682">
                  <c:v>-0.26195099999999999</c:v>
                </c:pt>
                <c:pt idx="27683">
                  <c:v>-0.259268</c:v>
                </c:pt>
                <c:pt idx="27684">
                  <c:v>-0.25552399999999997</c:v>
                </c:pt>
                <c:pt idx="27685">
                  <c:v>-0.254112</c:v>
                </c:pt>
                <c:pt idx="27686">
                  <c:v>-0.25453300000000001</c:v>
                </c:pt>
                <c:pt idx="27687">
                  <c:v>-0.25165300000000002</c:v>
                </c:pt>
                <c:pt idx="27688">
                  <c:v>-0.25028299999999998</c:v>
                </c:pt>
                <c:pt idx="27689">
                  <c:v>-0.24781700000000001</c:v>
                </c:pt>
                <c:pt idx="27690">
                  <c:v>-0.246285</c:v>
                </c:pt>
                <c:pt idx="27691">
                  <c:v>-0.24365700000000001</c:v>
                </c:pt>
                <c:pt idx="27692">
                  <c:v>-0.24060000000000001</c:v>
                </c:pt>
                <c:pt idx="27693">
                  <c:v>-0.23826600000000001</c:v>
                </c:pt>
                <c:pt idx="27694">
                  <c:v>-0.236045</c:v>
                </c:pt>
                <c:pt idx="27695">
                  <c:v>-0.23309199999999999</c:v>
                </c:pt>
                <c:pt idx="27696">
                  <c:v>-0.230213</c:v>
                </c:pt>
                <c:pt idx="27697">
                  <c:v>-0.227191</c:v>
                </c:pt>
                <c:pt idx="27698">
                  <c:v>-0.22511</c:v>
                </c:pt>
                <c:pt idx="27699">
                  <c:v>-0.225022</c:v>
                </c:pt>
                <c:pt idx="27700">
                  <c:v>-0.22328200000000001</c:v>
                </c:pt>
                <c:pt idx="27701">
                  <c:v>-0.22117300000000001</c:v>
                </c:pt>
                <c:pt idx="27702">
                  <c:v>-0.21854499999999999</c:v>
                </c:pt>
                <c:pt idx="27703">
                  <c:v>-0.21465999999999999</c:v>
                </c:pt>
                <c:pt idx="27704">
                  <c:v>-0.21496699999999999</c:v>
                </c:pt>
                <c:pt idx="27705">
                  <c:v>-0.21676500000000001</c:v>
                </c:pt>
                <c:pt idx="27706">
                  <c:v>-0.213725</c:v>
                </c:pt>
                <c:pt idx="27707">
                  <c:v>-0.21306900000000001</c:v>
                </c:pt>
                <c:pt idx="27708">
                  <c:v>-0.212255</c:v>
                </c:pt>
                <c:pt idx="27709">
                  <c:v>-0.21182799999999999</c:v>
                </c:pt>
                <c:pt idx="27710">
                  <c:v>-0.21229000000000001</c:v>
                </c:pt>
                <c:pt idx="27711">
                  <c:v>-0.21221400000000001</c:v>
                </c:pt>
                <c:pt idx="27712">
                  <c:v>-0.211564</c:v>
                </c:pt>
                <c:pt idx="27713">
                  <c:v>-0.21127899999999999</c:v>
                </c:pt>
                <c:pt idx="27714">
                  <c:v>-0.21046999999999999</c:v>
                </c:pt>
                <c:pt idx="27715">
                  <c:v>-0.20871700000000001</c:v>
                </c:pt>
                <c:pt idx="27716">
                  <c:v>-0.20526700000000001</c:v>
                </c:pt>
                <c:pt idx="27717">
                  <c:v>-0.20022100000000001</c:v>
                </c:pt>
                <c:pt idx="27718">
                  <c:v>-0.19312499999999999</c:v>
                </c:pt>
                <c:pt idx="27719">
                  <c:v>-0.189362</c:v>
                </c:pt>
                <c:pt idx="27720">
                  <c:v>-0.18776000000000001</c:v>
                </c:pt>
                <c:pt idx="27721">
                  <c:v>-0.185226</c:v>
                </c:pt>
                <c:pt idx="27722">
                  <c:v>-0.18190400000000001</c:v>
                </c:pt>
                <c:pt idx="27723">
                  <c:v>-0.18221499999999999</c:v>
                </c:pt>
                <c:pt idx="27724">
                  <c:v>-0.18693299999999999</c:v>
                </c:pt>
                <c:pt idx="27725">
                  <c:v>-0.185448</c:v>
                </c:pt>
                <c:pt idx="27726">
                  <c:v>-0.184225</c:v>
                </c:pt>
                <c:pt idx="27727">
                  <c:v>-0.18237400000000001</c:v>
                </c:pt>
                <c:pt idx="27728">
                  <c:v>-0.18061099999999999</c:v>
                </c:pt>
                <c:pt idx="27729">
                  <c:v>-0.17957100000000001</c:v>
                </c:pt>
                <c:pt idx="27730">
                  <c:v>-0.17969599999999999</c:v>
                </c:pt>
                <c:pt idx="27731">
                  <c:v>-0.178288</c:v>
                </c:pt>
                <c:pt idx="27732">
                  <c:v>-0.176289</c:v>
                </c:pt>
                <c:pt idx="27733">
                  <c:v>-0.17250299999999999</c:v>
                </c:pt>
                <c:pt idx="27734">
                  <c:v>-0.17035700000000001</c:v>
                </c:pt>
                <c:pt idx="27735">
                  <c:v>-0.168516</c:v>
                </c:pt>
                <c:pt idx="27736">
                  <c:v>-0.166214</c:v>
                </c:pt>
                <c:pt idx="27737">
                  <c:v>-0.16444500000000001</c:v>
                </c:pt>
                <c:pt idx="27738">
                  <c:v>-0.16314000000000001</c:v>
                </c:pt>
                <c:pt idx="27739">
                  <c:v>-0.16181000000000001</c:v>
                </c:pt>
                <c:pt idx="27740">
                  <c:v>-0.15997</c:v>
                </c:pt>
                <c:pt idx="27741">
                  <c:v>-0.15715399999999999</c:v>
                </c:pt>
                <c:pt idx="27742">
                  <c:v>-0.154836</c:v>
                </c:pt>
                <c:pt idx="27743">
                  <c:v>-0.15399499999999999</c:v>
                </c:pt>
                <c:pt idx="27744">
                  <c:v>-0.15268300000000001</c:v>
                </c:pt>
                <c:pt idx="27745">
                  <c:v>-0.15085299999999999</c:v>
                </c:pt>
                <c:pt idx="27746">
                  <c:v>-0.14948400000000001</c:v>
                </c:pt>
                <c:pt idx="27747">
                  <c:v>-0.14820900000000001</c:v>
                </c:pt>
                <c:pt idx="27748">
                  <c:v>-0.14584900000000001</c:v>
                </c:pt>
                <c:pt idx="27749">
                  <c:v>-0.145342</c:v>
                </c:pt>
                <c:pt idx="27750">
                  <c:v>-0.144737</c:v>
                </c:pt>
                <c:pt idx="27751">
                  <c:v>-0.14250499999999999</c:v>
                </c:pt>
                <c:pt idx="27752">
                  <c:v>-0.14638200000000001</c:v>
                </c:pt>
                <c:pt idx="27753">
                  <c:v>-0.14574400000000001</c:v>
                </c:pt>
                <c:pt idx="27754">
                  <c:v>-0.14463300000000001</c:v>
                </c:pt>
                <c:pt idx="27755">
                  <c:v>-0.14352100000000001</c:v>
                </c:pt>
                <c:pt idx="27756">
                  <c:v>-0.14124800000000001</c:v>
                </c:pt>
                <c:pt idx="27757">
                  <c:v>-0.13955300000000001</c:v>
                </c:pt>
                <c:pt idx="27758">
                  <c:v>-0.13964399999999999</c:v>
                </c:pt>
                <c:pt idx="27759">
                  <c:v>-0.138768</c:v>
                </c:pt>
                <c:pt idx="27760">
                  <c:v>-0.13883000000000001</c:v>
                </c:pt>
                <c:pt idx="27761">
                  <c:v>-0.131517</c:v>
                </c:pt>
                <c:pt idx="27762">
                  <c:v>-0.134216</c:v>
                </c:pt>
                <c:pt idx="27763">
                  <c:v>-0.134717</c:v>
                </c:pt>
                <c:pt idx="27764">
                  <c:v>-0.13297200000000001</c:v>
                </c:pt>
                <c:pt idx="27765">
                  <c:v>-0.13236100000000001</c:v>
                </c:pt>
                <c:pt idx="27766">
                  <c:v>-0.131468</c:v>
                </c:pt>
                <c:pt idx="27767">
                  <c:v>-0.13040499999999999</c:v>
                </c:pt>
                <c:pt idx="27768">
                  <c:v>-0.128446</c:v>
                </c:pt>
                <c:pt idx="27769">
                  <c:v>-0.12801199999999999</c:v>
                </c:pt>
                <c:pt idx="27770">
                  <c:v>-0.127771</c:v>
                </c:pt>
                <c:pt idx="27771">
                  <c:v>-0.12614</c:v>
                </c:pt>
                <c:pt idx="27772">
                  <c:v>-0.12446599999999999</c:v>
                </c:pt>
                <c:pt idx="27773">
                  <c:v>-0.123835</c:v>
                </c:pt>
                <c:pt idx="27774">
                  <c:v>-0.123367</c:v>
                </c:pt>
                <c:pt idx="27775">
                  <c:v>-0.12217699999999999</c:v>
                </c:pt>
                <c:pt idx="27776">
                  <c:v>-0.124822</c:v>
                </c:pt>
                <c:pt idx="27777">
                  <c:v>-0.12561700000000001</c:v>
                </c:pt>
                <c:pt idx="27778">
                  <c:v>-0.12353</c:v>
                </c:pt>
                <c:pt idx="27779">
                  <c:v>-0.122142</c:v>
                </c:pt>
                <c:pt idx="27780">
                  <c:v>-0.120361</c:v>
                </c:pt>
                <c:pt idx="27781">
                  <c:v>-0.119753</c:v>
                </c:pt>
                <c:pt idx="27782">
                  <c:v>-0.11898499999999999</c:v>
                </c:pt>
                <c:pt idx="27783">
                  <c:v>-0.11766699999999999</c:v>
                </c:pt>
                <c:pt idx="27784">
                  <c:v>-0.115894</c:v>
                </c:pt>
                <c:pt idx="27785">
                  <c:v>-0.113653</c:v>
                </c:pt>
                <c:pt idx="27786">
                  <c:v>-0.11233700000000001</c:v>
                </c:pt>
                <c:pt idx="27787">
                  <c:v>-0.111917</c:v>
                </c:pt>
                <c:pt idx="27788">
                  <c:v>-0.11131000000000001</c:v>
                </c:pt>
                <c:pt idx="27789">
                  <c:v>-0.109503</c:v>
                </c:pt>
                <c:pt idx="27790">
                  <c:v>-0.107118</c:v>
                </c:pt>
                <c:pt idx="27791">
                  <c:v>-0.10505100000000001</c:v>
                </c:pt>
                <c:pt idx="27792">
                  <c:v>-0.103433</c:v>
                </c:pt>
                <c:pt idx="27793">
                  <c:v>-0.101366</c:v>
                </c:pt>
                <c:pt idx="27794">
                  <c:v>-0.103605</c:v>
                </c:pt>
                <c:pt idx="27795">
                  <c:v>-0.108069</c:v>
                </c:pt>
                <c:pt idx="27796">
                  <c:v>-0.108323</c:v>
                </c:pt>
                <c:pt idx="27797">
                  <c:v>-0.109527</c:v>
                </c:pt>
                <c:pt idx="27798">
                  <c:v>-0.108016</c:v>
                </c:pt>
                <c:pt idx="27799">
                  <c:v>-0.105809</c:v>
                </c:pt>
                <c:pt idx="27800">
                  <c:v>-0.105125</c:v>
                </c:pt>
                <c:pt idx="27801">
                  <c:v>-0.10278</c:v>
                </c:pt>
                <c:pt idx="27802">
                  <c:v>-0.100498</c:v>
                </c:pt>
                <c:pt idx="27803">
                  <c:v>-9.9427799999999997E-2</c:v>
                </c:pt>
                <c:pt idx="27804">
                  <c:v>-9.8307099999999994E-2</c:v>
                </c:pt>
                <c:pt idx="27805">
                  <c:v>-9.7746200000000005E-2</c:v>
                </c:pt>
                <c:pt idx="27806">
                  <c:v>-9.7893300000000003E-2</c:v>
                </c:pt>
                <c:pt idx="27807">
                  <c:v>-9.9890800000000002E-2</c:v>
                </c:pt>
                <c:pt idx="27808">
                  <c:v>-0.102324</c:v>
                </c:pt>
                <c:pt idx="27809">
                  <c:v>-0.101359</c:v>
                </c:pt>
                <c:pt idx="27810">
                  <c:v>-0.10005799999999999</c:v>
                </c:pt>
                <c:pt idx="27811">
                  <c:v>-0.100462</c:v>
                </c:pt>
                <c:pt idx="27812">
                  <c:v>-0.102119</c:v>
                </c:pt>
                <c:pt idx="27813">
                  <c:v>-0.106082</c:v>
                </c:pt>
                <c:pt idx="27814">
                  <c:v>-0.10483199999999999</c:v>
                </c:pt>
                <c:pt idx="27815">
                  <c:v>-0.10530100000000001</c:v>
                </c:pt>
                <c:pt idx="27816">
                  <c:v>-0.10381899999999999</c:v>
                </c:pt>
                <c:pt idx="27817">
                  <c:v>-0.104516</c:v>
                </c:pt>
                <c:pt idx="27818">
                  <c:v>-0.10358100000000001</c:v>
                </c:pt>
                <c:pt idx="27819">
                  <c:v>-0.101799</c:v>
                </c:pt>
                <c:pt idx="27820">
                  <c:v>-0.102038</c:v>
                </c:pt>
                <c:pt idx="27821">
                  <c:v>-0.1014</c:v>
                </c:pt>
                <c:pt idx="27822">
                  <c:v>-9.8719799999999996E-2</c:v>
                </c:pt>
                <c:pt idx="27823">
                  <c:v>-9.5991000000000007E-2</c:v>
                </c:pt>
                <c:pt idx="27824">
                  <c:v>-9.4481099999999998E-2</c:v>
                </c:pt>
                <c:pt idx="27825">
                  <c:v>-9.2041200000000004E-2</c:v>
                </c:pt>
                <c:pt idx="27826">
                  <c:v>-8.9854100000000006E-2</c:v>
                </c:pt>
                <c:pt idx="27827">
                  <c:v>-8.8885900000000004E-2</c:v>
                </c:pt>
                <c:pt idx="27828">
                  <c:v>-8.6810499999999999E-2</c:v>
                </c:pt>
                <c:pt idx="27829">
                  <c:v>-8.4585400000000005E-2</c:v>
                </c:pt>
                <c:pt idx="27830">
                  <c:v>-8.2584400000000002E-2</c:v>
                </c:pt>
                <c:pt idx="27831">
                  <c:v>-8.2117899999999994E-2</c:v>
                </c:pt>
                <c:pt idx="27832">
                  <c:v>-8.3609799999999998E-2</c:v>
                </c:pt>
                <c:pt idx="27833">
                  <c:v>-8.1325999999999996E-2</c:v>
                </c:pt>
                <c:pt idx="27834">
                  <c:v>-8.0189700000000003E-2</c:v>
                </c:pt>
                <c:pt idx="27835">
                  <c:v>-7.8134899999999993E-2</c:v>
                </c:pt>
                <c:pt idx="27836">
                  <c:v>-7.6619999999999994E-2</c:v>
                </c:pt>
                <c:pt idx="27837">
                  <c:v>-7.53664E-2</c:v>
                </c:pt>
                <c:pt idx="27838">
                  <c:v>-7.5004699999999994E-2</c:v>
                </c:pt>
                <c:pt idx="27839">
                  <c:v>-7.4180700000000002E-2</c:v>
                </c:pt>
                <c:pt idx="27840">
                  <c:v>-7.2236099999999998E-2</c:v>
                </c:pt>
                <c:pt idx="27841">
                  <c:v>-7.0785500000000001E-2</c:v>
                </c:pt>
                <c:pt idx="27842">
                  <c:v>-7.0150500000000005E-2</c:v>
                </c:pt>
                <c:pt idx="27843">
                  <c:v>-6.9502300000000003E-2</c:v>
                </c:pt>
                <c:pt idx="27844">
                  <c:v>-6.9254800000000005E-2</c:v>
                </c:pt>
                <c:pt idx="27845">
                  <c:v>-6.9466299999999995E-2</c:v>
                </c:pt>
                <c:pt idx="27846">
                  <c:v>-6.9660899999999998E-2</c:v>
                </c:pt>
                <c:pt idx="27847">
                  <c:v>-6.7821300000000001E-2</c:v>
                </c:pt>
                <c:pt idx="27848">
                  <c:v>-6.5187300000000004E-2</c:v>
                </c:pt>
                <c:pt idx="27849">
                  <c:v>-6.7698800000000003E-2</c:v>
                </c:pt>
                <c:pt idx="27850">
                  <c:v>-7.2491200000000006E-2</c:v>
                </c:pt>
                <c:pt idx="27851">
                  <c:v>-7.2149199999999997E-2</c:v>
                </c:pt>
                <c:pt idx="27852">
                  <c:v>-7.2908100000000003E-2</c:v>
                </c:pt>
                <c:pt idx="27853">
                  <c:v>-7.1807499999999996E-2</c:v>
                </c:pt>
                <c:pt idx="27854">
                  <c:v>-7.1789500000000006E-2</c:v>
                </c:pt>
                <c:pt idx="27855">
                  <c:v>-7.4550000000000005E-2</c:v>
                </c:pt>
                <c:pt idx="27856">
                  <c:v>-7.4867500000000003E-2</c:v>
                </c:pt>
                <c:pt idx="27857">
                  <c:v>-7.2453600000000007E-2</c:v>
                </c:pt>
                <c:pt idx="27858">
                  <c:v>-6.86253E-2</c:v>
                </c:pt>
                <c:pt idx="27859">
                  <c:v>-6.3984100000000002E-2</c:v>
                </c:pt>
                <c:pt idx="27860">
                  <c:v>-5.9642300000000002E-2</c:v>
                </c:pt>
                <c:pt idx="27861">
                  <c:v>-5.6413199999999997E-2</c:v>
                </c:pt>
                <c:pt idx="27862">
                  <c:v>-5.2704300000000003E-2</c:v>
                </c:pt>
                <c:pt idx="27863">
                  <c:v>-4.9866099999999997E-2</c:v>
                </c:pt>
                <c:pt idx="27864">
                  <c:v>-4.77087E-2</c:v>
                </c:pt>
                <c:pt idx="27865">
                  <c:v>-4.75801E-2</c:v>
                </c:pt>
                <c:pt idx="27866">
                  <c:v>-4.44921E-2</c:v>
                </c:pt>
                <c:pt idx="27867">
                  <c:v>-4.7075100000000002E-2</c:v>
                </c:pt>
                <c:pt idx="27868">
                  <c:v>-4.9038699999999998E-2</c:v>
                </c:pt>
                <c:pt idx="27869">
                  <c:v>-4.67833E-2</c:v>
                </c:pt>
                <c:pt idx="27870">
                  <c:v>-4.56885E-2</c:v>
                </c:pt>
                <c:pt idx="27871">
                  <c:v>-4.5632600000000002E-2</c:v>
                </c:pt>
                <c:pt idx="27872">
                  <c:v>-4.4305499999999998E-2</c:v>
                </c:pt>
                <c:pt idx="27873">
                  <c:v>-4.2781E-2</c:v>
                </c:pt>
                <c:pt idx="27874">
                  <c:v>-4.2448899999999998E-2</c:v>
                </c:pt>
                <c:pt idx="27875">
                  <c:v>-4.1266200000000003E-2</c:v>
                </c:pt>
                <c:pt idx="27876">
                  <c:v>-4.28867E-2</c:v>
                </c:pt>
                <c:pt idx="27877">
                  <c:v>-4.5216199999999998E-2</c:v>
                </c:pt>
                <c:pt idx="27878">
                  <c:v>-4.4736499999999998E-2</c:v>
                </c:pt>
                <c:pt idx="27879">
                  <c:v>-4.3772400000000003E-2</c:v>
                </c:pt>
                <c:pt idx="27880">
                  <c:v>-4.2028200000000002E-2</c:v>
                </c:pt>
                <c:pt idx="27881">
                  <c:v>-4.03337E-2</c:v>
                </c:pt>
                <c:pt idx="27882">
                  <c:v>-3.91238E-2</c:v>
                </c:pt>
                <c:pt idx="27883">
                  <c:v>-3.6632100000000001E-2</c:v>
                </c:pt>
                <c:pt idx="27884">
                  <c:v>-3.9542599999999997E-2</c:v>
                </c:pt>
                <c:pt idx="27885">
                  <c:v>-4.0005199999999998E-2</c:v>
                </c:pt>
                <c:pt idx="27886">
                  <c:v>-3.9404700000000001E-2</c:v>
                </c:pt>
                <c:pt idx="27887">
                  <c:v>-3.8122400000000001E-2</c:v>
                </c:pt>
                <c:pt idx="27888">
                  <c:v>-3.6679000000000003E-2</c:v>
                </c:pt>
                <c:pt idx="27889">
                  <c:v>-3.4321999999999998E-2</c:v>
                </c:pt>
                <c:pt idx="27890">
                  <c:v>-3.2165300000000001E-2</c:v>
                </c:pt>
                <c:pt idx="27891">
                  <c:v>-3.1411599999999998E-2</c:v>
                </c:pt>
                <c:pt idx="27892">
                  <c:v>-3.2737299999999997E-2</c:v>
                </c:pt>
                <c:pt idx="27893">
                  <c:v>-3.4452499999999997E-2</c:v>
                </c:pt>
                <c:pt idx="27894">
                  <c:v>-3.37866E-2</c:v>
                </c:pt>
                <c:pt idx="27895">
                  <c:v>-3.1681599999999997E-2</c:v>
                </c:pt>
                <c:pt idx="27896">
                  <c:v>-3.2008700000000001E-2</c:v>
                </c:pt>
                <c:pt idx="27897">
                  <c:v>-3.2191999999999998E-2</c:v>
                </c:pt>
                <c:pt idx="27898">
                  <c:v>-3.11138E-2</c:v>
                </c:pt>
                <c:pt idx="27899">
                  <c:v>-3.2536500000000003E-2</c:v>
                </c:pt>
                <c:pt idx="27900">
                  <c:v>-3.4757000000000003E-2</c:v>
                </c:pt>
                <c:pt idx="27901">
                  <c:v>-4.3333799999999999E-2</c:v>
                </c:pt>
                <c:pt idx="27902">
                  <c:v>-4.3766600000000003E-2</c:v>
                </c:pt>
                <c:pt idx="27903">
                  <c:v>-4.1692100000000003E-2</c:v>
                </c:pt>
                <c:pt idx="27904">
                  <c:v>-4.1151399999999998E-2</c:v>
                </c:pt>
                <c:pt idx="27905">
                  <c:v>-4.0647099999999999E-2</c:v>
                </c:pt>
                <c:pt idx="27906">
                  <c:v>-4.0130600000000002E-2</c:v>
                </c:pt>
                <c:pt idx="27907">
                  <c:v>-3.96076E-2</c:v>
                </c:pt>
                <c:pt idx="27908">
                  <c:v>-3.90876E-2</c:v>
                </c:pt>
                <c:pt idx="27909">
                  <c:v>-3.7051399999999998E-2</c:v>
                </c:pt>
                <c:pt idx="27910">
                  <c:v>-3.5518800000000003E-2</c:v>
                </c:pt>
                <c:pt idx="27911">
                  <c:v>-3.4477399999999998E-2</c:v>
                </c:pt>
                <c:pt idx="27912">
                  <c:v>-3.34524E-2</c:v>
                </c:pt>
                <c:pt idx="27913">
                  <c:v>-3.3406100000000001E-2</c:v>
                </c:pt>
                <c:pt idx="27914">
                  <c:v>-3.2328999999999997E-2</c:v>
                </c:pt>
                <c:pt idx="27915">
                  <c:v>-3.1856799999999998E-2</c:v>
                </c:pt>
                <c:pt idx="27916">
                  <c:v>-3.27362E-2</c:v>
                </c:pt>
                <c:pt idx="27917">
                  <c:v>-3.2944599999999997E-2</c:v>
                </c:pt>
                <c:pt idx="27918">
                  <c:v>-3.9840100000000003E-2</c:v>
                </c:pt>
                <c:pt idx="27919">
                  <c:v>-3.8429100000000001E-2</c:v>
                </c:pt>
                <c:pt idx="27920">
                  <c:v>-3.6940099999999997E-2</c:v>
                </c:pt>
                <c:pt idx="27921">
                  <c:v>-3.5882299999999999E-2</c:v>
                </c:pt>
                <c:pt idx="27922">
                  <c:v>-3.5312000000000003E-2</c:v>
                </c:pt>
                <c:pt idx="27923">
                  <c:v>-3.4745699999999997E-2</c:v>
                </c:pt>
                <c:pt idx="27924">
                  <c:v>-3.46717E-2</c:v>
                </c:pt>
                <c:pt idx="27925">
                  <c:v>-3.4597099999999999E-2</c:v>
                </c:pt>
                <c:pt idx="27926">
                  <c:v>-3.5024300000000001E-2</c:v>
                </c:pt>
                <c:pt idx="27927">
                  <c:v>-3.5413699999999999E-2</c:v>
                </c:pt>
                <c:pt idx="27928">
                  <c:v>-3.5172000000000002E-2</c:v>
                </c:pt>
                <c:pt idx="27929">
                  <c:v>-3.3557099999999999E-2</c:v>
                </c:pt>
                <c:pt idx="27930">
                  <c:v>-3.2988499999999997E-2</c:v>
                </c:pt>
                <c:pt idx="27931">
                  <c:v>-3.2400199999999997E-2</c:v>
                </c:pt>
                <c:pt idx="27932">
                  <c:v>-3.1577399999999999E-2</c:v>
                </c:pt>
                <c:pt idx="27933">
                  <c:v>-3.03865E-2</c:v>
                </c:pt>
                <c:pt idx="27934">
                  <c:v>-3.47716E-2</c:v>
                </c:pt>
                <c:pt idx="27935">
                  <c:v>-3.4252199999999997E-2</c:v>
                </c:pt>
                <c:pt idx="27936">
                  <c:v>-3.3104300000000003E-2</c:v>
                </c:pt>
                <c:pt idx="27937">
                  <c:v>-3.14054E-2</c:v>
                </c:pt>
                <c:pt idx="27938">
                  <c:v>-2.9812399999999999E-2</c:v>
                </c:pt>
                <c:pt idx="27939">
                  <c:v>-2.9264800000000001E-2</c:v>
                </c:pt>
                <c:pt idx="27940">
                  <c:v>-2.8993999999999999E-2</c:v>
                </c:pt>
                <c:pt idx="27941">
                  <c:v>-2.7291900000000001E-2</c:v>
                </c:pt>
                <c:pt idx="27942">
                  <c:v>-2.6114399999999999E-2</c:v>
                </c:pt>
                <c:pt idx="27943">
                  <c:v>-2.44505E-2</c:v>
                </c:pt>
                <c:pt idx="27944">
                  <c:v>-2.3240799999999999E-2</c:v>
                </c:pt>
                <c:pt idx="27945">
                  <c:v>-2.16154E-2</c:v>
                </c:pt>
                <c:pt idx="27946">
                  <c:v>-2.1501800000000001E-2</c:v>
                </c:pt>
                <c:pt idx="27947">
                  <c:v>-2.06416E-2</c:v>
                </c:pt>
                <c:pt idx="27948">
                  <c:v>-2.0380599999999999E-2</c:v>
                </c:pt>
                <c:pt idx="27949">
                  <c:v>-2.5026900000000001E-2</c:v>
                </c:pt>
                <c:pt idx="27950">
                  <c:v>-2.29795E-2</c:v>
                </c:pt>
                <c:pt idx="27951">
                  <c:v>-2.1954499999999998E-2</c:v>
                </c:pt>
                <c:pt idx="27952">
                  <c:v>-2.1645000000000001E-2</c:v>
                </c:pt>
                <c:pt idx="27953">
                  <c:v>-1.9348199999999999E-2</c:v>
                </c:pt>
                <c:pt idx="27954">
                  <c:v>-1.7132399999999999E-2</c:v>
                </c:pt>
                <c:pt idx="27955">
                  <c:v>-1.49528E-2</c:v>
                </c:pt>
                <c:pt idx="27956">
                  <c:v>-1.42994E-2</c:v>
                </c:pt>
                <c:pt idx="27957">
                  <c:v>-1.4005699999999999E-2</c:v>
                </c:pt>
                <c:pt idx="27958">
                  <c:v>-1.2223400000000001E-2</c:v>
                </c:pt>
                <c:pt idx="27959">
                  <c:v>-1.0478400000000001E-2</c:v>
                </c:pt>
                <c:pt idx="27960">
                  <c:v>-8.7591600000000002E-3</c:v>
                </c:pt>
                <c:pt idx="27961">
                  <c:v>-7.99097E-3</c:v>
                </c:pt>
                <c:pt idx="27962">
                  <c:v>-6.2453500000000002E-3</c:v>
                </c:pt>
                <c:pt idx="27963">
                  <c:v>-5.9791100000000002E-3</c:v>
                </c:pt>
                <c:pt idx="27964">
                  <c:v>-5.7560199999999997E-3</c:v>
                </c:pt>
                <c:pt idx="27965">
                  <c:v>-1.04566E-2</c:v>
                </c:pt>
                <c:pt idx="27966">
                  <c:v>-9.1605000000000002E-3</c:v>
                </c:pt>
                <c:pt idx="27967">
                  <c:v>-7.87793E-3</c:v>
                </c:pt>
                <c:pt idx="27968">
                  <c:v>-7.0990899999999997E-3</c:v>
                </c:pt>
                <c:pt idx="27969">
                  <c:v>-5.8206600000000001E-3</c:v>
                </c:pt>
                <c:pt idx="27970">
                  <c:v>-4.0635599999999999E-3</c:v>
                </c:pt>
                <c:pt idx="27971">
                  <c:v>-8.1867300000000001E-4</c:v>
                </c:pt>
                <c:pt idx="27972">
                  <c:v>2.4921000000000001E-3</c:v>
                </c:pt>
                <c:pt idx="27973">
                  <c:v>4.8253200000000001E-3</c:v>
                </c:pt>
                <c:pt idx="27974">
                  <c:v>6.6272700000000002E-3</c:v>
                </c:pt>
                <c:pt idx="27975">
                  <c:v>8.8649999999999996E-3</c:v>
                </c:pt>
                <c:pt idx="27976">
                  <c:v>1.2115600000000001E-2</c:v>
                </c:pt>
                <c:pt idx="27977">
                  <c:v>1.5057299999999999E-2</c:v>
                </c:pt>
                <c:pt idx="27978">
                  <c:v>1.59264E-2</c:v>
                </c:pt>
                <c:pt idx="27979">
                  <c:v>1.7683299999999999E-2</c:v>
                </c:pt>
                <c:pt idx="27980">
                  <c:v>1.9013800000000001E-2</c:v>
                </c:pt>
                <c:pt idx="27981">
                  <c:v>2.1226399999999999E-2</c:v>
                </c:pt>
                <c:pt idx="27982">
                  <c:v>2.3595399999999999E-2</c:v>
                </c:pt>
                <c:pt idx="27983">
                  <c:v>2.5491300000000001E-2</c:v>
                </c:pt>
                <c:pt idx="27984">
                  <c:v>2.71887E-2</c:v>
                </c:pt>
                <c:pt idx="27985">
                  <c:v>3.0402499999999999E-2</c:v>
                </c:pt>
                <c:pt idx="27986">
                  <c:v>3.2930599999999997E-2</c:v>
                </c:pt>
                <c:pt idx="27987">
                  <c:v>3.4800600000000001E-2</c:v>
                </c:pt>
                <c:pt idx="27988">
                  <c:v>3.6562799999999999E-2</c:v>
                </c:pt>
                <c:pt idx="27989">
                  <c:v>3.9209899999999999E-2</c:v>
                </c:pt>
                <c:pt idx="27990">
                  <c:v>4.2480900000000002E-2</c:v>
                </c:pt>
                <c:pt idx="27991">
                  <c:v>4.5888199999999997E-2</c:v>
                </c:pt>
                <c:pt idx="27992">
                  <c:v>4.8953299999999998E-2</c:v>
                </c:pt>
                <c:pt idx="27993">
                  <c:v>5.35215E-2</c:v>
                </c:pt>
                <c:pt idx="27994">
                  <c:v>5.0911900000000003E-2</c:v>
                </c:pt>
                <c:pt idx="27995">
                  <c:v>5.1190600000000003E-2</c:v>
                </c:pt>
                <c:pt idx="27996">
                  <c:v>5.3799199999999998E-2</c:v>
                </c:pt>
                <c:pt idx="27997">
                  <c:v>5.6208500000000002E-2</c:v>
                </c:pt>
                <c:pt idx="27998">
                  <c:v>5.7268100000000002E-2</c:v>
                </c:pt>
                <c:pt idx="27999">
                  <c:v>5.6268400000000003E-2</c:v>
                </c:pt>
                <c:pt idx="28000">
                  <c:v>5.6103800000000002E-2</c:v>
                </c:pt>
                <c:pt idx="28001">
                  <c:v>5.7232199999999997E-2</c:v>
                </c:pt>
                <c:pt idx="28002">
                  <c:v>5.9225600000000003E-2</c:v>
                </c:pt>
                <c:pt idx="28003">
                  <c:v>6.23557E-2</c:v>
                </c:pt>
                <c:pt idx="28004">
                  <c:v>6.5660499999999997E-2</c:v>
                </c:pt>
                <c:pt idx="28005">
                  <c:v>6.9609099999999993E-2</c:v>
                </c:pt>
                <c:pt idx="28006">
                  <c:v>7.4342800000000001E-2</c:v>
                </c:pt>
                <c:pt idx="28007">
                  <c:v>7.9102400000000003E-2</c:v>
                </c:pt>
                <c:pt idx="28008">
                  <c:v>8.2042500000000004E-2</c:v>
                </c:pt>
                <c:pt idx="28009">
                  <c:v>8.4636299999999998E-2</c:v>
                </c:pt>
                <c:pt idx="28010">
                  <c:v>8.71749E-2</c:v>
                </c:pt>
                <c:pt idx="28011">
                  <c:v>8.9896500000000004E-2</c:v>
                </c:pt>
                <c:pt idx="28012">
                  <c:v>9.2123099999999999E-2</c:v>
                </c:pt>
                <c:pt idx="28013">
                  <c:v>9.4325900000000004E-2</c:v>
                </c:pt>
                <c:pt idx="28014">
                  <c:v>9.5982999999999999E-2</c:v>
                </c:pt>
                <c:pt idx="28015">
                  <c:v>9.8241899999999993E-2</c:v>
                </c:pt>
                <c:pt idx="28016">
                  <c:v>0.100368</c:v>
                </c:pt>
                <c:pt idx="28017">
                  <c:v>0.101909</c:v>
                </c:pt>
                <c:pt idx="28018">
                  <c:v>0.103335</c:v>
                </c:pt>
                <c:pt idx="28019">
                  <c:v>0.104173</c:v>
                </c:pt>
                <c:pt idx="28020">
                  <c:v>0.106184</c:v>
                </c:pt>
                <c:pt idx="28021">
                  <c:v>0.10489</c:v>
                </c:pt>
                <c:pt idx="28022">
                  <c:v>0.10344299999999999</c:v>
                </c:pt>
                <c:pt idx="28023">
                  <c:v>0.10546899999999999</c:v>
                </c:pt>
                <c:pt idx="28024">
                  <c:v>0.10628700000000001</c:v>
                </c:pt>
                <c:pt idx="28025">
                  <c:v>0.107802</c:v>
                </c:pt>
                <c:pt idx="28026">
                  <c:v>0.11025699999999999</c:v>
                </c:pt>
                <c:pt idx="28027">
                  <c:v>0.112705</c:v>
                </c:pt>
                <c:pt idx="28028">
                  <c:v>0.11439299999999999</c:v>
                </c:pt>
                <c:pt idx="28029">
                  <c:v>0.11669</c:v>
                </c:pt>
                <c:pt idx="28030">
                  <c:v>0.12049799999999999</c:v>
                </c:pt>
                <c:pt idx="28031">
                  <c:v>0.12281</c:v>
                </c:pt>
                <c:pt idx="28032">
                  <c:v>0.12710199999999999</c:v>
                </c:pt>
                <c:pt idx="28033">
                  <c:v>0.13461799999999999</c:v>
                </c:pt>
                <c:pt idx="28034">
                  <c:v>0.14122999999999999</c:v>
                </c:pt>
                <c:pt idx="28035">
                  <c:v>0.14458799999999999</c:v>
                </c:pt>
                <c:pt idx="28036">
                  <c:v>0.14674200000000001</c:v>
                </c:pt>
                <c:pt idx="28037">
                  <c:v>0.14993799999999999</c:v>
                </c:pt>
                <c:pt idx="28038">
                  <c:v>0.152119</c:v>
                </c:pt>
                <c:pt idx="28039">
                  <c:v>0.15554599999999999</c:v>
                </c:pt>
                <c:pt idx="28040">
                  <c:v>0.160971</c:v>
                </c:pt>
                <c:pt idx="28041">
                  <c:v>0.16622799999999999</c:v>
                </c:pt>
                <c:pt idx="28042">
                  <c:v>0.16964000000000001</c:v>
                </c:pt>
                <c:pt idx="28043">
                  <c:v>0.17178499999999999</c:v>
                </c:pt>
                <c:pt idx="28044">
                  <c:v>0.172459</c:v>
                </c:pt>
                <c:pt idx="28045">
                  <c:v>0.17302999999999999</c:v>
                </c:pt>
                <c:pt idx="28046">
                  <c:v>0.17488699999999999</c:v>
                </c:pt>
                <c:pt idx="28047">
                  <c:v>0.175756</c:v>
                </c:pt>
                <c:pt idx="28048">
                  <c:v>0.17285200000000001</c:v>
                </c:pt>
                <c:pt idx="28049">
                  <c:v>0.176172</c:v>
                </c:pt>
                <c:pt idx="28050">
                  <c:v>0.178369</c:v>
                </c:pt>
                <c:pt idx="28051">
                  <c:v>0.179618</c:v>
                </c:pt>
                <c:pt idx="28052">
                  <c:v>0.181612</c:v>
                </c:pt>
                <c:pt idx="28053">
                  <c:v>0.18379100000000001</c:v>
                </c:pt>
                <c:pt idx="28054">
                  <c:v>0.18543599999999999</c:v>
                </c:pt>
                <c:pt idx="28055">
                  <c:v>0.18742400000000001</c:v>
                </c:pt>
                <c:pt idx="28056">
                  <c:v>0.190329</c:v>
                </c:pt>
                <c:pt idx="28057">
                  <c:v>0.19278899999999999</c:v>
                </c:pt>
                <c:pt idx="28058">
                  <c:v>0.19454099999999999</c:v>
                </c:pt>
                <c:pt idx="28059">
                  <c:v>0.196904</c:v>
                </c:pt>
                <c:pt idx="28060">
                  <c:v>0.19989999999999999</c:v>
                </c:pt>
                <c:pt idx="28061">
                  <c:v>0.202681</c:v>
                </c:pt>
                <c:pt idx="28062">
                  <c:v>0.20386199999999999</c:v>
                </c:pt>
                <c:pt idx="28063">
                  <c:v>0.20549600000000001</c:v>
                </c:pt>
                <c:pt idx="28064">
                  <c:v>0.20696100000000001</c:v>
                </c:pt>
                <c:pt idx="28065">
                  <c:v>0.20888499999999999</c:v>
                </c:pt>
                <c:pt idx="28066">
                  <c:v>0.209727</c:v>
                </c:pt>
                <c:pt idx="28067">
                  <c:v>0.21218100000000001</c:v>
                </c:pt>
                <c:pt idx="28068">
                  <c:v>0.21116399999999999</c:v>
                </c:pt>
                <c:pt idx="28069">
                  <c:v>0.207117</c:v>
                </c:pt>
                <c:pt idx="28070">
                  <c:v>0.20935200000000001</c:v>
                </c:pt>
                <c:pt idx="28071">
                  <c:v>0.210092</c:v>
                </c:pt>
                <c:pt idx="28072">
                  <c:v>0.21301800000000001</c:v>
                </c:pt>
                <c:pt idx="28073">
                  <c:v>0.217469</c:v>
                </c:pt>
                <c:pt idx="28074">
                  <c:v>0.21104000000000001</c:v>
                </c:pt>
                <c:pt idx="28075">
                  <c:v>0.21252099999999999</c:v>
                </c:pt>
                <c:pt idx="28076">
                  <c:v>0.21338799999999999</c:v>
                </c:pt>
                <c:pt idx="28077">
                  <c:v>0.21407899999999999</c:v>
                </c:pt>
                <c:pt idx="28078">
                  <c:v>0.21462600000000001</c:v>
                </c:pt>
                <c:pt idx="28079">
                  <c:v>0.214721</c:v>
                </c:pt>
                <c:pt idx="28080">
                  <c:v>0.214947</c:v>
                </c:pt>
                <c:pt idx="28081">
                  <c:v>0.21590000000000001</c:v>
                </c:pt>
                <c:pt idx="28082">
                  <c:v>0.21760599999999999</c:v>
                </c:pt>
                <c:pt idx="28083">
                  <c:v>0.21938099999999999</c:v>
                </c:pt>
                <c:pt idx="28084">
                  <c:v>0.22251299999999999</c:v>
                </c:pt>
                <c:pt idx="28085">
                  <c:v>0.22250700000000001</c:v>
                </c:pt>
                <c:pt idx="28086">
                  <c:v>0.21901899999999999</c:v>
                </c:pt>
                <c:pt idx="28087">
                  <c:v>0.22165699999999999</c:v>
                </c:pt>
                <c:pt idx="28088">
                  <c:v>0.22333500000000001</c:v>
                </c:pt>
                <c:pt idx="28089">
                  <c:v>0.22447600000000001</c:v>
                </c:pt>
                <c:pt idx="28090">
                  <c:v>0.22530900000000001</c:v>
                </c:pt>
                <c:pt idx="28091">
                  <c:v>0.22542200000000001</c:v>
                </c:pt>
                <c:pt idx="28092">
                  <c:v>0.226299</c:v>
                </c:pt>
                <c:pt idx="28093">
                  <c:v>0.227323</c:v>
                </c:pt>
                <c:pt idx="28094">
                  <c:v>0.227771</c:v>
                </c:pt>
                <c:pt idx="28095">
                  <c:v>0.22883400000000001</c:v>
                </c:pt>
                <c:pt idx="28096">
                  <c:v>0.23003299999999999</c:v>
                </c:pt>
                <c:pt idx="28097">
                  <c:v>0.23010900000000001</c:v>
                </c:pt>
                <c:pt idx="28098">
                  <c:v>0.23083300000000001</c:v>
                </c:pt>
                <c:pt idx="28099">
                  <c:v>0.23135</c:v>
                </c:pt>
                <c:pt idx="28100">
                  <c:v>0.232129</c:v>
                </c:pt>
                <c:pt idx="28101">
                  <c:v>0.229356</c:v>
                </c:pt>
                <c:pt idx="28102">
                  <c:v>0.22425700000000001</c:v>
                </c:pt>
                <c:pt idx="28103">
                  <c:v>0.22445899999999999</c:v>
                </c:pt>
                <c:pt idx="28104">
                  <c:v>0.22536600000000001</c:v>
                </c:pt>
                <c:pt idx="28105">
                  <c:v>0.22492699999999999</c:v>
                </c:pt>
                <c:pt idx="28106">
                  <c:v>0.22397600000000001</c:v>
                </c:pt>
                <c:pt idx="28107">
                  <c:v>0.22289100000000001</c:v>
                </c:pt>
                <c:pt idx="28108">
                  <c:v>0.22131200000000001</c:v>
                </c:pt>
                <c:pt idx="28109">
                  <c:v>0.21890299999999999</c:v>
                </c:pt>
                <c:pt idx="28110">
                  <c:v>0.21752099999999999</c:v>
                </c:pt>
                <c:pt idx="28111">
                  <c:v>0.21768699999999999</c:v>
                </c:pt>
                <c:pt idx="28112">
                  <c:v>0.217059</c:v>
                </c:pt>
                <c:pt idx="28113">
                  <c:v>0.21707000000000001</c:v>
                </c:pt>
                <c:pt idx="28114">
                  <c:v>0.21798000000000001</c:v>
                </c:pt>
                <c:pt idx="28115">
                  <c:v>0.219139</c:v>
                </c:pt>
                <c:pt idx="28116">
                  <c:v>0.22148100000000001</c:v>
                </c:pt>
                <c:pt idx="28117">
                  <c:v>0.21973799999999999</c:v>
                </c:pt>
                <c:pt idx="28118">
                  <c:v>0.21698600000000001</c:v>
                </c:pt>
                <c:pt idx="28119">
                  <c:v>0.21882299999999999</c:v>
                </c:pt>
                <c:pt idx="28120">
                  <c:v>0.219891</c:v>
                </c:pt>
                <c:pt idx="28121">
                  <c:v>0.220137</c:v>
                </c:pt>
                <c:pt idx="28122">
                  <c:v>0.22022800000000001</c:v>
                </c:pt>
                <c:pt idx="28123">
                  <c:v>0.22012200000000001</c:v>
                </c:pt>
                <c:pt idx="28124">
                  <c:v>0.21934899999999999</c:v>
                </c:pt>
                <c:pt idx="28125">
                  <c:v>0.218552</c:v>
                </c:pt>
                <c:pt idx="28126">
                  <c:v>0.21682599999999999</c:v>
                </c:pt>
                <c:pt idx="28127">
                  <c:v>0.214333</c:v>
                </c:pt>
                <c:pt idx="28128">
                  <c:v>0.213586</c:v>
                </c:pt>
                <c:pt idx="28129">
                  <c:v>0.21406900000000001</c:v>
                </c:pt>
                <c:pt idx="28130">
                  <c:v>0.214893</c:v>
                </c:pt>
                <c:pt idx="28131">
                  <c:v>0.21438199999999999</c:v>
                </c:pt>
                <c:pt idx="28132">
                  <c:v>0.214618</c:v>
                </c:pt>
                <c:pt idx="28133">
                  <c:v>0.21537500000000001</c:v>
                </c:pt>
                <c:pt idx="28134">
                  <c:v>0.215222</c:v>
                </c:pt>
                <c:pt idx="28135">
                  <c:v>0.21568499999999999</c:v>
                </c:pt>
                <c:pt idx="28136">
                  <c:v>0.211954</c:v>
                </c:pt>
                <c:pt idx="28137">
                  <c:v>0.209704</c:v>
                </c:pt>
                <c:pt idx="28138">
                  <c:v>0.210593</c:v>
                </c:pt>
                <c:pt idx="28139">
                  <c:v>0.20916399999999999</c:v>
                </c:pt>
                <c:pt idx="28140">
                  <c:v>0.208036</c:v>
                </c:pt>
                <c:pt idx="28141">
                  <c:v>0.208176</c:v>
                </c:pt>
                <c:pt idx="28142">
                  <c:v>0.20802300000000001</c:v>
                </c:pt>
                <c:pt idx="28143">
                  <c:v>0.20743400000000001</c:v>
                </c:pt>
                <c:pt idx="28144">
                  <c:v>0.20811199999999999</c:v>
                </c:pt>
                <c:pt idx="28145">
                  <c:v>0.209036</c:v>
                </c:pt>
                <c:pt idx="28146">
                  <c:v>0.20960400000000001</c:v>
                </c:pt>
                <c:pt idx="28147">
                  <c:v>0.21027799999999999</c:v>
                </c:pt>
                <c:pt idx="28148">
                  <c:v>0.21060400000000001</c:v>
                </c:pt>
                <c:pt idx="28149">
                  <c:v>0.20802000000000001</c:v>
                </c:pt>
                <c:pt idx="28150">
                  <c:v>0.20535100000000001</c:v>
                </c:pt>
                <c:pt idx="28151">
                  <c:v>0.20455200000000001</c:v>
                </c:pt>
                <c:pt idx="28152">
                  <c:v>0.20493500000000001</c:v>
                </c:pt>
                <c:pt idx="28153">
                  <c:v>0.20321500000000001</c:v>
                </c:pt>
                <c:pt idx="28154">
                  <c:v>0.20194699999999999</c:v>
                </c:pt>
                <c:pt idx="28155">
                  <c:v>0.20255999999999999</c:v>
                </c:pt>
                <c:pt idx="28156">
                  <c:v>0.20288800000000001</c:v>
                </c:pt>
                <c:pt idx="28157">
                  <c:v>0.20249300000000001</c:v>
                </c:pt>
                <c:pt idx="28158">
                  <c:v>0.19551299999999999</c:v>
                </c:pt>
                <c:pt idx="28159">
                  <c:v>0.192686</c:v>
                </c:pt>
                <c:pt idx="28160">
                  <c:v>0.19200200000000001</c:v>
                </c:pt>
                <c:pt idx="28161">
                  <c:v>0.189749</c:v>
                </c:pt>
                <c:pt idx="28162">
                  <c:v>0.18908800000000001</c:v>
                </c:pt>
                <c:pt idx="28163">
                  <c:v>0.18879000000000001</c:v>
                </c:pt>
                <c:pt idx="28164">
                  <c:v>0.18892300000000001</c:v>
                </c:pt>
                <c:pt idx="28165">
                  <c:v>0.18831899999999999</c:v>
                </c:pt>
                <c:pt idx="28166">
                  <c:v>0.185694</c:v>
                </c:pt>
                <c:pt idx="28167">
                  <c:v>0.183896</c:v>
                </c:pt>
                <c:pt idx="28168">
                  <c:v>0.18269099999999999</c:v>
                </c:pt>
                <c:pt idx="28169">
                  <c:v>0.181696</c:v>
                </c:pt>
                <c:pt idx="28170">
                  <c:v>0.18107300000000001</c:v>
                </c:pt>
                <c:pt idx="28171">
                  <c:v>0.17957000000000001</c:v>
                </c:pt>
                <c:pt idx="28172">
                  <c:v>0.177955</c:v>
                </c:pt>
                <c:pt idx="28173">
                  <c:v>0.177066</c:v>
                </c:pt>
                <c:pt idx="28174">
                  <c:v>0.17142099999999999</c:v>
                </c:pt>
                <c:pt idx="28175">
                  <c:v>0.16972599999999999</c:v>
                </c:pt>
                <c:pt idx="28176">
                  <c:v>0.17344799999999999</c:v>
                </c:pt>
                <c:pt idx="28177">
                  <c:v>0.17626500000000001</c:v>
                </c:pt>
                <c:pt idx="28178">
                  <c:v>0.177759</c:v>
                </c:pt>
                <c:pt idx="28179">
                  <c:v>0.178647</c:v>
                </c:pt>
                <c:pt idx="28180">
                  <c:v>0.179286</c:v>
                </c:pt>
                <c:pt idx="28181">
                  <c:v>0.18051500000000001</c:v>
                </c:pt>
                <c:pt idx="28182">
                  <c:v>0.18105499999999999</c:v>
                </c:pt>
                <c:pt idx="28183">
                  <c:v>0.181675</c:v>
                </c:pt>
                <c:pt idx="28184">
                  <c:v>0.18182999999999999</c:v>
                </c:pt>
                <c:pt idx="28185">
                  <c:v>0.18154300000000001</c:v>
                </c:pt>
                <c:pt idx="28186">
                  <c:v>0.18107599999999999</c:v>
                </c:pt>
                <c:pt idx="28187">
                  <c:v>0.17996400000000001</c:v>
                </c:pt>
                <c:pt idx="28188">
                  <c:v>0.178785</c:v>
                </c:pt>
                <c:pt idx="28189">
                  <c:v>0.17732500000000001</c:v>
                </c:pt>
                <c:pt idx="28190">
                  <c:v>0.177284</c:v>
                </c:pt>
                <c:pt idx="28191">
                  <c:v>0.17422299999999999</c:v>
                </c:pt>
                <c:pt idx="28192">
                  <c:v>0.172095</c:v>
                </c:pt>
                <c:pt idx="28193">
                  <c:v>0.172791</c:v>
                </c:pt>
                <c:pt idx="28194">
                  <c:v>0.17429700000000001</c:v>
                </c:pt>
                <c:pt idx="28195">
                  <c:v>0.17534</c:v>
                </c:pt>
                <c:pt idx="28196">
                  <c:v>0.174982</c:v>
                </c:pt>
                <c:pt idx="28197">
                  <c:v>0.17372599999999999</c:v>
                </c:pt>
                <c:pt idx="28198">
                  <c:v>0.17355799999999999</c:v>
                </c:pt>
                <c:pt idx="28199">
                  <c:v>0.17305899999999999</c:v>
                </c:pt>
                <c:pt idx="28200">
                  <c:v>0.17199500000000001</c:v>
                </c:pt>
                <c:pt idx="28201">
                  <c:v>0.171234</c:v>
                </c:pt>
                <c:pt idx="28202">
                  <c:v>0.16939499999999999</c:v>
                </c:pt>
                <c:pt idx="28203">
                  <c:v>0.16916900000000001</c:v>
                </c:pt>
                <c:pt idx="28204">
                  <c:v>0.16970199999999999</c:v>
                </c:pt>
                <c:pt idx="28205">
                  <c:v>0.169235</c:v>
                </c:pt>
                <c:pt idx="28206">
                  <c:v>0.171124</c:v>
                </c:pt>
                <c:pt idx="28207">
                  <c:v>0.165967</c:v>
                </c:pt>
                <c:pt idx="28208">
                  <c:v>0.16090699999999999</c:v>
                </c:pt>
                <c:pt idx="28209">
                  <c:v>0.161715</c:v>
                </c:pt>
                <c:pt idx="28210">
                  <c:v>0.16148899999999999</c:v>
                </c:pt>
                <c:pt idx="28211">
                  <c:v>0.160383</c:v>
                </c:pt>
                <c:pt idx="28212">
                  <c:v>0.164579</c:v>
                </c:pt>
                <c:pt idx="28213">
                  <c:v>0.16430900000000001</c:v>
                </c:pt>
                <c:pt idx="28214">
                  <c:v>0.160029</c:v>
                </c:pt>
                <c:pt idx="28215">
                  <c:v>0.161053</c:v>
                </c:pt>
                <c:pt idx="28216">
                  <c:v>0.16079299999999999</c:v>
                </c:pt>
                <c:pt idx="28217">
                  <c:v>0.161111</c:v>
                </c:pt>
                <c:pt idx="28218">
                  <c:v>0.16189600000000001</c:v>
                </c:pt>
                <c:pt idx="28219">
                  <c:v>0.16295799999999999</c:v>
                </c:pt>
                <c:pt idx="28220">
                  <c:v>0.16251599999999999</c:v>
                </c:pt>
                <c:pt idx="28221">
                  <c:v>0.160829</c:v>
                </c:pt>
                <c:pt idx="28222">
                  <c:v>0.15976399999999999</c:v>
                </c:pt>
                <c:pt idx="28223">
                  <c:v>0.15973999999999999</c:v>
                </c:pt>
                <c:pt idx="28224">
                  <c:v>0.15934899999999999</c:v>
                </c:pt>
                <c:pt idx="28225">
                  <c:v>0.158249</c:v>
                </c:pt>
                <c:pt idx="28226">
                  <c:v>0.15760099999999999</c:v>
                </c:pt>
                <c:pt idx="28227">
                  <c:v>0.15814700000000001</c:v>
                </c:pt>
                <c:pt idx="28228">
                  <c:v>0.15798300000000001</c:v>
                </c:pt>
                <c:pt idx="28229">
                  <c:v>0.158523</c:v>
                </c:pt>
                <c:pt idx="28230">
                  <c:v>0.15909899999999999</c:v>
                </c:pt>
                <c:pt idx="28231">
                  <c:v>0.15839800000000001</c:v>
                </c:pt>
                <c:pt idx="28232">
                  <c:v>0.15932399999999999</c:v>
                </c:pt>
                <c:pt idx="28233">
                  <c:v>0.16028600000000001</c:v>
                </c:pt>
                <c:pt idx="28234">
                  <c:v>0.16155700000000001</c:v>
                </c:pt>
                <c:pt idx="28235">
                  <c:v>0.15848200000000001</c:v>
                </c:pt>
                <c:pt idx="28236">
                  <c:v>0.153835</c:v>
                </c:pt>
                <c:pt idx="28237">
                  <c:v>0.15562500000000001</c:v>
                </c:pt>
                <c:pt idx="28238">
                  <c:v>0.15595800000000001</c:v>
                </c:pt>
                <c:pt idx="28239">
                  <c:v>0.156052</c:v>
                </c:pt>
                <c:pt idx="28240">
                  <c:v>0.15570500000000001</c:v>
                </c:pt>
                <c:pt idx="28241">
                  <c:v>0.15559000000000001</c:v>
                </c:pt>
                <c:pt idx="28242">
                  <c:v>0.154806</c:v>
                </c:pt>
                <c:pt idx="28243">
                  <c:v>0.15412000000000001</c:v>
                </c:pt>
                <c:pt idx="28244">
                  <c:v>0.15391099999999999</c:v>
                </c:pt>
                <c:pt idx="28245">
                  <c:v>0.152893</c:v>
                </c:pt>
                <c:pt idx="28246">
                  <c:v>0.15359300000000001</c:v>
                </c:pt>
                <c:pt idx="28247">
                  <c:v>0.15395800000000001</c:v>
                </c:pt>
                <c:pt idx="28248">
                  <c:v>0.15359900000000001</c:v>
                </c:pt>
                <c:pt idx="28249">
                  <c:v>0.15324299999999999</c:v>
                </c:pt>
                <c:pt idx="28250">
                  <c:v>0.15337500000000001</c:v>
                </c:pt>
                <c:pt idx="28251">
                  <c:v>0.153835</c:v>
                </c:pt>
                <c:pt idx="28252">
                  <c:v>0.153472</c:v>
                </c:pt>
                <c:pt idx="28253">
                  <c:v>0.15294199999999999</c:v>
                </c:pt>
                <c:pt idx="28254">
                  <c:v>0.152527</c:v>
                </c:pt>
                <c:pt idx="28255">
                  <c:v>0.15364900000000001</c:v>
                </c:pt>
                <c:pt idx="28256">
                  <c:v>0.154506</c:v>
                </c:pt>
                <c:pt idx="28257">
                  <c:v>0.15460499999999999</c:v>
                </c:pt>
                <c:pt idx="28258">
                  <c:v>0.154755</c:v>
                </c:pt>
                <c:pt idx="28259">
                  <c:v>0.155199</c:v>
                </c:pt>
                <c:pt idx="28260">
                  <c:v>0.15552199999999999</c:v>
                </c:pt>
                <c:pt idx="28261">
                  <c:v>0.15540300000000001</c:v>
                </c:pt>
                <c:pt idx="28262">
                  <c:v>0.156198</c:v>
                </c:pt>
                <c:pt idx="28263">
                  <c:v>0.15310199999999999</c:v>
                </c:pt>
                <c:pt idx="28264">
                  <c:v>0.14962</c:v>
                </c:pt>
                <c:pt idx="28265">
                  <c:v>0.15135899999999999</c:v>
                </c:pt>
                <c:pt idx="28266">
                  <c:v>0.150753</c:v>
                </c:pt>
                <c:pt idx="28267">
                  <c:v>0.150285</c:v>
                </c:pt>
                <c:pt idx="28268">
                  <c:v>0.15035100000000001</c:v>
                </c:pt>
                <c:pt idx="28269">
                  <c:v>0.15004200000000001</c:v>
                </c:pt>
                <c:pt idx="28270">
                  <c:v>0.15049100000000001</c:v>
                </c:pt>
                <c:pt idx="28271">
                  <c:v>0.150973</c:v>
                </c:pt>
                <c:pt idx="28272">
                  <c:v>0.15112500000000001</c:v>
                </c:pt>
                <c:pt idx="28273">
                  <c:v>0.15095900000000001</c:v>
                </c:pt>
                <c:pt idx="28274">
                  <c:v>0.14979400000000001</c:v>
                </c:pt>
                <c:pt idx="28275">
                  <c:v>0.14841199999999999</c:v>
                </c:pt>
                <c:pt idx="28276">
                  <c:v>0.147032</c:v>
                </c:pt>
                <c:pt idx="28277">
                  <c:v>0.14709800000000001</c:v>
                </c:pt>
                <c:pt idx="28278">
                  <c:v>0.147843</c:v>
                </c:pt>
                <c:pt idx="28279">
                  <c:v>0.14733099999999999</c:v>
                </c:pt>
                <c:pt idx="28280">
                  <c:v>0.14805699999999999</c:v>
                </c:pt>
                <c:pt idx="28281">
                  <c:v>0.14884500000000001</c:v>
                </c:pt>
                <c:pt idx="28282">
                  <c:v>0.15034600000000001</c:v>
                </c:pt>
                <c:pt idx="28283">
                  <c:v>0.152475</c:v>
                </c:pt>
                <c:pt idx="28284">
                  <c:v>0.152418</c:v>
                </c:pt>
                <c:pt idx="28285">
                  <c:v>0.150474</c:v>
                </c:pt>
                <c:pt idx="28286">
                  <c:v>0.14810699999999999</c:v>
                </c:pt>
                <c:pt idx="28287">
                  <c:v>0.14940500000000001</c:v>
                </c:pt>
                <c:pt idx="28288">
                  <c:v>0.14882500000000001</c:v>
                </c:pt>
                <c:pt idx="28289">
                  <c:v>0.14877499999999999</c:v>
                </c:pt>
                <c:pt idx="28290">
                  <c:v>0.15212800000000001</c:v>
                </c:pt>
                <c:pt idx="28291">
                  <c:v>0.15239900000000001</c:v>
                </c:pt>
                <c:pt idx="28292">
                  <c:v>0.15220700000000001</c:v>
                </c:pt>
                <c:pt idx="28293">
                  <c:v>0.15218200000000001</c:v>
                </c:pt>
                <c:pt idx="28294">
                  <c:v>0.15304000000000001</c:v>
                </c:pt>
                <c:pt idx="28295">
                  <c:v>0.15462300000000001</c:v>
                </c:pt>
                <c:pt idx="28296">
                  <c:v>0.15686600000000001</c:v>
                </c:pt>
                <c:pt idx="28297">
                  <c:v>0.15875500000000001</c:v>
                </c:pt>
                <c:pt idx="28298">
                  <c:v>0.16009000000000001</c:v>
                </c:pt>
                <c:pt idx="28299">
                  <c:v>0.16109899999999999</c:v>
                </c:pt>
                <c:pt idx="28300">
                  <c:v>0.16242699999999999</c:v>
                </c:pt>
                <c:pt idx="28301">
                  <c:v>0.16253500000000001</c:v>
                </c:pt>
                <c:pt idx="28302">
                  <c:v>0.16314400000000001</c:v>
                </c:pt>
                <c:pt idx="28303">
                  <c:v>0.164294</c:v>
                </c:pt>
                <c:pt idx="28304">
                  <c:v>0.16562299999999999</c:v>
                </c:pt>
                <c:pt idx="28305">
                  <c:v>0.16728499999999999</c:v>
                </c:pt>
                <c:pt idx="28306">
                  <c:v>0.166992</c:v>
                </c:pt>
                <c:pt idx="28307">
                  <c:v>0.16739799999999999</c:v>
                </c:pt>
                <c:pt idx="28308">
                  <c:v>0.16839999999999999</c:v>
                </c:pt>
                <c:pt idx="28309">
                  <c:v>0.168874</c:v>
                </c:pt>
                <c:pt idx="28310">
                  <c:v>0.16965</c:v>
                </c:pt>
                <c:pt idx="28311">
                  <c:v>0.16953399999999999</c:v>
                </c:pt>
                <c:pt idx="28312">
                  <c:v>0.169542</c:v>
                </c:pt>
                <c:pt idx="28313">
                  <c:v>0.164659</c:v>
                </c:pt>
                <c:pt idx="28314">
                  <c:v>0.160218</c:v>
                </c:pt>
                <c:pt idx="28315">
                  <c:v>0.160111</c:v>
                </c:pt>
                <c:pt idx="28316">
                  <c:v>0.15929399999999999</c:v>
                </c:pt>
                <c:pt idx="28317">
                  <c:v>0.15864800000000001</c:v>
                </c:pt>
                <c:pt idx="28318">
                  <c:v>0.15847800000000001</c:v>
                </c:pt>
                <c:pt idx="28319">
                  <c:v>0.15928800000000001</c:v>
                </c:pt>
                <c:pt idx="28320">
                  <c:v>0.16022800000000001</c:v>
                </c:pt>
                <c:pt idx="28321">
                  <c:v>0.16270699999999999</c:v>
                </c:pt>
                <c:pt idx="28322">
                  <c:v>0.16508500000000001</c:v>
                </c:pt>
                <c:pt idx="28323">
                  <c:v>0.166571</c:v>
                </c:pt>
                <c:pt idx="28324">
                  <c:v>0.16799700000000001</c:v>
                </c:pt>
                <c:pt idx="28325">
                  <c:v>0.16861799999999999</c:v>
                </c:pt>
                <c:pt idx="28326">
                  <c:v>0.16780700000000001</c:v>
                </c:pt>
                <c:pt idx="28327">
                  <c:v>0.16822200000000001</c:v>
                </c:pt>
                <c:pt idx="28328">
                  <c:v>0.169099</c:v>
                </c:pt>
                <c:pt idx="28329">
                  <c:v>0.16975100000000001</c:v>
                </c:pt>
                <c:pt idx="28330">
                  <c:v>0.163491</c:v>
                </c:pt>
                <c:pt idx="28331">
                  <c:v>0.16642999999999999</c:v>
                </c:pt>
                <c:pt idx="28332">
                  <c:v>0.166544</c:v>
                </c:pt>
                <c:pt idx="28333">
                  <c:v>0.16447999999999999</c:v>
                </c:pt>
                <c:pt idx="28334">
                  <c:v>0.166987</c:v>
                </c:pt>
                <c:pt idx="28335">
                  <c:v>0.16922000000000001</c:v>
                </c:pt>
                <c:pt idx="28336">
                  <c:v>0.17016400000000001</c:v>
                </c:pt>
                <c:pt idx="28337">
                  <c:v>0.16977500000000001</c:v>
                </c:pt>
                <c:pt idx="28338">
                  <c:v>0.16977300000000001</c:v>
                </c:pt>
                <c:pt idx="28339">
                  <c:v>0.169851</c:v>
                </c:pt>
                <c:pt idx="28340">
                  <c:v>0.16831299999999999</c:v>
                </c:pt>
                <c:pt idx="28341">
                  <c:v>0.16738400000000001</c:v>
                </c:pt>
                <c:pt idx="28342">
                  <c:v>0.16718</c:v>
                </c:pt>
                <c:pt idx="28343">
                  <c:v>0.16705300000000001</c:v>
                </c:pt>
                <c:pt idx="28344">
                  <c:v>0.167272</c:v>
                </c:pt>
                <c:pt idx="28345">
                  <c:v>0.16029199999999999</c:v>
                </c:pt>
                <c:pt idx="28346">
                  <c:v>0.156862</c:v>
                </c:pt>
                <c:pt idx="28347">
                  <c:v>0.15698100000000001</c:v>
                </c:pt>
                <c:pt idx="28348">
                  <c:v>0.15592400000000001</c:v>
                </c:pt>
                <c:pt idx="28349">
                  <c:v>0.155247</c:v>
                </c:pt>
                <c:pt idx="28350">
                  <c:v>0.15409900000000001</c:v>
                </c:pt>
                <c:pt idx="28351">
                  <c:v>0.15279599999999999</c:v>
                </c:pt>
                <c:pt idx="28352">
                  <c:v>0.151447</c:v>
                </c:pt>
                <c:pt idx="28353">
                  <c:v>0.1507</c:v>
                </c:pt>
                <c:pt idx="28354">
                  <c:v>0.15121399999999999</c:v>
                </c:pt>
                <c:pt idx="28355">
                  <c:v>0.15178800000000001</c:v>
                </c:pt>
                <c:pt idx="28356">
                  <c:v>0.15365400000000001</c:v>
                </c:pt>
                <c:pt idx="28357">
                  <c:v>0.15497900000000001</c:v>
                </c:pt>
                <c:pt idx="28358">
                  <c:v>0.15589900000000001</c:v>
                </c:pt>
                <c:pt idx="28359">
                  <c:v>0.15704499999999999</c:v>
                </c:pt>
                <c:pt idx="28360">
                  <c:v>0.157078</c:v>
                </c:pt>
                <c:pt idx="28361">
                  <c:v>0.158777</c:v>
                </c:pt>
                <c:pt idx="28362">
                  <c:v>0.15551899999999999</c:v>
                </c:pt>
                <c:pt idx="28363">
                  <c:v>0.152754</c:v>
                </c:pt>
                <c:pt idx="28364">
                  <c:v>0.15368899999999999</c:v>
                </c:pt>
                <c:pt idx="28365">
                  <c:v>0.15448500000000001</c:v>
                </c:pt>
                <c:pt idx="28366">
                  <c:v>0.15479599999999999</c:v>
                </c:pt>
                <c:pt idx="28367">
                  <c:v>0.155973</c:v>
                </c:pt>
                <c:pt idx="28368">
                  <c:v>0.15762699999999999</c:v>
                </c:pt>
                <c:pt idx="28369">
                  <c:v>0.15860099999999999</c:v>
                </c:pt>
                <c:pt idx="28370">
                  <c:v>0.158994</c:v>
                </c:pt>
                <c:pt idx="28371">
                  <c:v>0.15972500000000001</c:v>
                </c:pt>
                <c:pt idx="28372">
                  <c:v>0.16158500000000001</c:v>
                </c:pt>
                <c:pt idx="28373">
                  <c:v>0.162466</c:v>
                </c:pt>
                <c:pt idx="28374">
                  <c:v>0.16301599999999999</c:v>
                </c:pt>
                <c:pt idx="28375">
                  <c:v>0.16333700000000001</c:v>
                </c:pt>
                <c:pt idx="28376">
                  <c:v>0.16311200000000001</c:v>
                </c:pt>
                <c:pt idx="28377">
                  <c:v>0.162601</c:v>
                </c:pt>
                <c:pt idx="28378">
                  <c:v>0.162439</c:v>
                </c:pt>
                <c:pt idx="28379">
                  <c:v>0.16423199999999999</c:v>
                </c:pt>
                <c:pt idx="28380">
                  <c:v>0.161159</c:v>
                </c:pt>
                <c:pt idx="28381">
                  <c:v>0.15760099999999999</c:v>
                </c:pt>
                <c:pt idx="28382">
                  <c:v>0.15836700000000001</c:v>
                </c:pt>
                <c:pt idx="28383">
                  <c:v>0.15876299999999999</c:v>
                </c:pt>
                <c:pt idx="28384">
                  <c:v>0.159807</c:v>
                </c:pt>
                <c:pt idx="28385">
                  <c:v>0.16007099999999999</c:v>
                </c:pt>
                <c:pt idx="28386">
                  <c:v>0.16018199999999999</c:v>
                </c:pt>
                <c:pt idx="28387">
                  <c:v>0.159967</c:v>
                </c:pt>
                <c:pt idx="28388">
                  <c:v>0.158555</c:v>
                </c:pt>
                <c:pt idx="28389">
                  <c:v>0.157884</c:v>
                </c:pt>
                <c:pt idx="28390">
                  <c:v>0.15784500000000001</c:v>
                </c:pt>
                <c:pt idx="28391">
                  <c:v>0.15763199999999999</c:v>
                </c:pt>
                <c:pt idx="28392">
                  <c:v>0.157696</c:v>
                </c:pt>
                <c:pt idx="28393">
                  <c:v>0.15809200000000001</c:v>
                </c:pt>
                <c:pt idx="28394">
                  <c:v>0.15848100000000001</c:v>
                </c:pt>
                <c:pt idx="28395">
                  <c:v>0.15865399999999999</c:v>
                </c:pt>
                <c:pt idx="28396">
                  <c:v>0.158528</c:v>
                </c:pt>
                <c:pt idx="28397">
                  <c:v>0.15933700000000001</c:v>
                </c:pt>
                <c:pt idx="28398">
                  <c:v>0.156921</c:v>
                </c:pt>
                <c:pt idx="28399">
                  <c:v>0.153696</c:v>
                </c:pt>
                <c:pt idx="28400">
                  <c:v>0.15576599999999999</c:v>
                </c:pt>
                <c:pt idx="28401">
                  <c:v>0.155394</c:v>
                </c:pt>
                <c:pt idx="28402">
                  <c:v>0.155698</c:v>
                </c:pt>
                <c:pt idx="28403">
                  <c:v>0.155838</c:v>
                </c:pt>
                <c:pt idx="28404">
                  <c:v>0.157523</c:v>
                </c:pt>
                <c:pt idx="28405">
                  <c:v>0.158252</c:v>
                </c:pt>
                <c:pt idx="28406">
                  <c:v>0.157716</c:v>
                </c:pt>
                <c:pt idx="28407">
                  <c:v>0.15809699999999999</c:v>
                </c:pt>
                <c:pt idx="28408">
                  <c:v>0.15892300000000001</c:v>
                </c:pt>
                <c:pt idx="28409">
                  <c:v>0.160279</c:v>
                </c:pt>
                <c:pt idx="28410">
                  <c:v>0.15887799999999999</c:v>
                </c:pt>
                <c:pt idx="28411">
                  <c:v>0.15857299999999999</c:v>
                </c:pt>
                <c:pt idx="28412">
                  <c:v>0.158993</c:v>
                </c:pt>
                <c:pt idx="28413">
                  <c:v>0.15932199999999999</c:v>
                </c:pt>
                <c:pt idx="28414">
                  <c:v>0.15974099999999999</c:v>
                </c:pt>
                <c:pt idx="28415">
                  <c:v>0.160721</c:v>
                </c:pt>
                <c:pt idx="28416">
                  <c:v>0.16206100000000001</c:v>
                </c:pt>
                <c:pt idx="28417">
                  <c:v>0.162715</c:v>
                </c:pt>
                <c:pt idx="28418">
                  <c:v>0.16253000000000001</c:v>
                </c:pt>
                <c:pt idx="28419">
                  <c:v>0.162304</c:v>
                </c:pt>
                <c:pt idx="28420">
                  <c:v>0.16173999999999999</c:v>
                </c:pt>
                <c:pt idx="28421">
                  <c:v>0.162132</c:v>
                </c:pt>
                <c:pt idx="28422">
                  <c:v>0.163272</c:v>
                </c:pt>
                <c:pt idx="28423">
                  <c:v>0.16377800000000001</c:v>
                </c:pt>
                <c:pt idx="28424">
                  <c:v>0.157778</c:v>
                </c:pt>
                <c:pt idx="28425">
                  <c:v>0.15851299999999999</c:v>
                </c:pt>
                <c:pt idx="28426">
                  <c:v>0.15768199999999999</c:v>
                </c:pt>
                <c:pt idx="28427">
                  <c:v>0.15702199999999999</c:v>
                </c:pt>
                <c:pt idx="28428">
                  <c:v>0.155193</c:v>
                </c:pt>
                <c:pt idx="28429">
                  <c:v>0.15141399999999999</c:v>
                </c:pt>
                <c:pt idx="28430">
                  <c:v>0.14733499999999999</c:v>
                </c:pt>
                <c:pt idx="28431">
                  <c:v>0.145283</c:v>
                </c:pt>
                <c:pt idx="28432">
                  <c:v>0.14525199999999999</c:v>
                </c:pt>
                <c:pt idx="28433">
                  <c:v>0.14810599999999999</c:v>
                </c:pt>
                <c:pt idx="28434">
                  <c:v>0.15032200000000001</c:v>
                </c:pt>
                <c:pt idx="28435">
                  <c:v>0.15160699999999999</c:v>
                </c:pt>
                <c:pt idx="28436">
                  <c:v>0.153389</c:v>
                </c:pt>
                <c:pt idx="28437">
                  <c:v>0.15465200000000001</c:v>
                </c:pt>
                <c:pt idx="28438">
                  <c:v>0.15541099999999999</c:v>
                </c:pt>
                <c:pt idx="28439">
                  <c:v>0.15517700000000001</c:v>
                </c:pt>
                <c:pt idx="28440">
                  <c:v>0.15495300000000001</c:v>
                </c:pt>
                <c:pt idx="28441">
                  <c:v>0.155221</c:v>
                </c:pt>
                <c:pt idx="28442">
                  <c:v>0.15597900000000001</c:v>
                </c:pt>
                <c:pt idx="28443">
                  <c:v>0.15623500000000001</c:v>
                </c:pt>
                <c:pt idx="28444">
                  <c:v>0.15698000000000001</c:v>
                </c:pt>
                <c:pt idx="28445">
                  <c:v>0.15773400000000001</c:v>
                </c:pt>
                <c:pt idx="28446">
                  <c:v>0.157476</c:v>
                </c:pt>
                <c:pt idx="28447">
                  <c:v>0.157721</c:v>
                </c:pt>
                <c:pt idx="28448">
                  <c:v>0.156946</c:v>
                </c:pt>
                <c:pt idx="28449">
                  <c:v>0.15812899999999999</c:v>
                </c:pt>
                <c:pt idx="28450">
                  <c:v>0.15984899999999999</c:v>
                </c:pt>
                <c:pt idx="28451">
                  <c:v>0.16156599999999999</c:v>
                </c:pt>
                <c:pt idx="28452">
                  <c:v>0.163717</c:v>
                </c:pt>
                <c:pt idx="28453">
                  <c:v>0.16656399999999999</c:v>
                </c:pt>
                <c:pt idx="28454">
                  <c:v>0.16280800000000001</c:v>
                </c:pt>
                <c:pt idx="28455">
                  <c:v>0.16433200000000001</c:v>
                </c:pt>
                <c:pt idx="28456">
                  <c:v>0.166544</c:v>
                </c:pt>
                <c:pt idx="28457">
                  <c:v>0.16921600000000001</c:v>
                </c:pt>
                <c:pt idx="28458">
                  <c:v>0.17188100000000001</c:v>
                </c:pt>
                <c:pt idx="28459">
                  <c:v>0.17554500000000001</c:v>
                </c:pt>
                <c:pt idx="28460">
                  <c:v>0.17874200000000001</c:v>
                </c:pt>
                <c:pt idx="28461">
                  <c:v>0.18189900000000001</c:v>
                </c:pt>
                <c:pt idx="28462">
                  <c:v>0.18510499999999999</c:v>
                </c:pt>
                <c:pt idx="28463">
                  <c:v>0.186333</c:v>
                </c:pt>
                <c:pt idx="28464">
                  <c:v>0.18695400000000001</c:v>
                </c:pt>
                <c:pt idx="28465">
                  <c:v>0.189557</c:v>
                </c:pt>
                <c:pt idx="28466">
                  <c:v>0.192718</c:v>
                </c:pt>
                <c:pt idx="28467">
                  <c:v>0.19630600000000001</c:v>
                </c:pt>
                <c:pt idx="28468">
                  <c:v>0.20246500000000001</c:v>
                </c:pt>
                <c:pt idx="28469">
                  <c:v>0.20519399999999999</c:v>
                </c:pt>
                <c:pt idx="28470">
                  <c:v>0.20633499999999999</c:v>
                </c:pt>
                <c:pt idx="28471">
                  <c:v>0.20794299999999999</c:v>
                </c:pt>
                <c:pt idx="28472">
                  <c:v>0.211065</c:v>
                </c:pt>
                <c:pt idx="28473">
                  <c:v>0.21419299999999999</c:v>
                </c:pt>
                <c:pt idx="28474">
                  <c:v>0.21831600000000001</c:v>
                </c:pt>
                <c:pt idx="28475">
                  <c:v>0.223442</c:v>
                </c:pt>
                <c:pt idx="28476">
                  <c:v>0.22806699999999999</c:v>
                </c:pt>
                <c:pt idx="28477">
                  <c:v>0.22566700000000001</c:v>
                </c:pt>
                <c:pt idx="28478">
                  <c:v>0.227797</c:v>
                </c:pt>
                <c:pt idx="28479">
                  <c:v>0.22889200000000001</c:v>
                </c:pt>
                <c:pt idx="28480">
                  <c:v>0.232067</c:v>
                </c:pt>
                <c:pt idx="28481">
                  <c:v>0.23822199999999999</c:v>
                </c:pt>
                <c:pt idx="28482">
                  <c:v>0.24376800000000001</c:v>
                </c:pt>
                <c:pt idx="28483">
                  <c:v>0.24629699999999999</c:v>
                </c:pt>
                <c:pt idx="28484">
                  <c:v>0.24785799999999999</c:v>
                </c:pt>
                <c:pt idx="28485">
                  <c:v>0.24840499999999999</c:v>
                </c:pt>
                <c:pt idx="28486">
                  <c:v>0.24904599999999999</c:v>
                </c:pt>
                <c:pt idx="28487">
                  <c:v>0.25058000000000002</c:v>
                </c:pt>
                <c:pt idx="28488">
                  <c:v>0.25065500000000002</c:v>
                </c:pt>
                <c:pt idx="28489">
                  <c:v>0.25170199999999998</c:v>
                </c:pt>
                <c:pt idx="28490">
                  <c:v>0.25120799999999999</c:v>
                </c:pt>
                <c:pt idx="28491">
                  <c:v>0.25132900000000002</c:v>
                </c:pt>
                <c:pt idx="28492">
                  <c:v>0.25130799999999998</c:v>
                </c:pt>
                <c:pt idx="28493">
                  <c:v>0.250969</c:v>
                </c:pt>
                <c:pt idx="28494">
                  <c:v>0.25202599999999997</c:v>
                </c:pt>
                <c:pt idx="28495">
                  <c:v>0.25203500000000001</c:v>
                </c:pt>
                <c:pt idx="28496">
                  <c:v>0.25193900000000002</c:v>
                </c:pt>
                <c:pt idx="28497">
                  <c:v>0.25120100000000001</c:v>
                </c:pt>
                <c:pt idx="28498">
                  <c:v>0.250531</c:v>
                </c:pt>
                <c:pt idx="28499">
                  <c:v>0.24475</c:v>
                </c:pt>
                <c:pt idx="28500">
                  <c:v>0.245393</c:v>
                </c:pt>
                <c:pt idx="28501">
                  <c:v>0.24582100000000001</c:v>
                </c:pt>
                <c:pt idx="28502">
                  <c:v>0.246367</c:v>
                </c:pt>
                <c:pt idx="28503">
                  <c:v>0.24698100000000001</c:v>
                </c:pt>
                <c:pt idx="28504">
                  <c:v>0.24799399999999999</c:v>
                </c:pt>
                <c:pt idx="28505">
                  <c:v>0.24843799999999999</c:v>
                </c:pt>
                <c:pt idx="28506">
                  <c:v>0.249116</c:v>
                </c:pt>
                <c:pt idx="28507">
                  <c:v>0.25088500000000002</c:v>
                </c:pt>
                <c:pt idx="28508">
                  <c:v>0.25361400000000001</c:v>
                </c:pt>
                <c:pt idx="28509">
                  <c:v>0.25659100000000001</c:v>
                </c:pt>
                <c:pt idx="28510">
                  <c:v>0.25909700000000002</c:v>
                </c:pt>
                <c:pt idx="28511">
                  <c:v>0.26255099999999998</c:v>
                </c:pt>
                <c:pt idx="28512">
                  <c:v>0.26614300000000002</c:v>
                </c:pt>
                <c:pt idx="28513">
                  <c:v>0.26735500000000001</c:v>
                </c:pt>
                <c:pt idx="28514">
                  <c:v>0.26814300000000002</c:v>
                </c:pt>
                <c:pt idx="28515">
                  <c:v>0.26815600000000001</c:v>
                </c:pt>
                <c:pt idx="28516">
                  <c:v>0.268868</c:v>
                </c:pt>
                <c:pt idx="28517">
                  <c:v>0.27000999999999997</c:v>
                </c:pt>
                <c:pt idx="28518">
                  <c:v>0.27068900000000001</c:v>
                </c:pt>
                <c:pt idx="28519">
                  <c:v>0.27194400000000002</c:v>
                </c:pt>
                <c:pt idx="28520">
                  <c:v>0.27032099999999998</c:v>
                </c:pt>
                <c:pt idx="28521">
                  <c:v>0.26497199999999999</c:v>
                </c:pt>
                <c:pt idx="28522">
                  <c:v>0.26595800000000003</c:v>
                </c:pt>
                <c:pt idx="28523">
                  <c:v>0.26549299999999998</c:v>
                </c:pt>
                <c:pt idx="28524">
                  <c:v>0.26530900000000002</c:v>
                </c:pt>
                <c:pt idx="28525">
                  <c:v>0.26486999999999999</c:v>
                </c:pt>
                <c:pt idx="28526">
                  <c:v>0.26442599999999999</c:v>
                </c:pt>
                <c:pt idx="28527">
                  <c:v>0.26457900000000001</c:v>
                </c:pt>
                <c:pt idx="28528">
                  <c:v>0.26338</c:v>
                </c:pt>
                <c:pt idx="28529">
                  <c:v>0.26242799999999999</c:v>
                </c:pt>
                <c:pt idx="28530">
                  <c:v>0.26149499999999998</c:v>
                </c:pt>
                <c:pt idx="28531">
                  <c:v>0.26019399999999998</c:v>
                </c:pt>
                <c:pt idx="28532">
                  <c:v>0.25914300000000001</c:v>
                </c:pt>
                <c:pt idx="28533">
                  <c:v>0.25847199999999998</c:v>
                </c:pt>
                <c:pt idx="28534">
                  <c:v>0.25779200000000002</c:v>
                </c:pt>
                <c:pt idx="28535">
                  <c:v>0.25659700000000002</c:v>
                </c:pt>
                <c:pt idx="28536">
                  <c:v>0.25492399999999998</c:v>
                </c:pt>
                <c:pt idx="28537">
                  <c:v>0.25404399999999999</c:v>
                </c:pt>
                <c:pt idx="28538">
                  <c:v>0.25471100000000002</c:v>
                </c:pt>
                <c:pt idx="28539">
                  <c:v>0.25056899999999999</c:v>
                </c:pt>
                <c:pt idx="28540">
                  <c:v>0.246532</c:v>
                </c:pt>
                <c:pt idx="28541">
                  <c:v>0.24668599999999999</c:v>
                </c:pt>
                <c:pt idx="28542">
                  <c:v>0.24659500000000001</c:v>
                </c:pt>
                <c:pt idx="28543">
                  <c:v>0.24706400000000001</c:v>
                </c:pt>
                <c:pt idx="28544">
                  <c:v>0.24665899999999999</c:v>
                </c:pt>
                <c:pt idx="28545">
                  <c:v>0.24676400000000001</c:v>
                </c:pt>
                <c:pt idx="28546">
                  <c:v>0.246917</c:v>
                </c:pt>
                <c:pt idx="28547">
                  <c:v>0.24626400000000001</c:v>
                </c:pt>
                <c:pt idx="28548">
                  <c:v>0.24588699999999999</c:v>
                </c:pt>
                <c:pt idx="28549">
                  <c:v>0.24557200000000001</c:v>
                </c:pt>
                <c:pt idx="28550">
                  <c:v>0.246028</c:v>
                </c:pt>
                <c:pt idx="28551">
                  <c:v>0.24668899999999999</c:v>
                </c:pt>
                <c:pt idx="28552">
                  <c:v>0.246308</c:v>
                </c:pt>
                <c:pt idx="28553">
                  <c:v>0.245864</c:v>
                </c:pt>
                <c:pt idx="28554">
                  <c:v>0.24537600000000001</c:v>
                </c:pt>
                <c:pt idx="28555">
                  <c:v>0.245338</c:v>
                </c:pt>
                <c:pt idx="28556">
                  <c:v>0.24684800000000001</c:v>
                </c:pt>
                <c:pt idx="28557">
                  <c:v>0.242593</c:v>
                </c:pt>
                <c:pt idx="28558">
                  <c:v>0.239846</c:v>
                </c:pt>
                <c:pt idx="28559">
                  <c:v>0.24162900000000001</c:v>
                </c:pt>
                <c:pt idx="28560">
                  <c:v>0.24249100000000001</c:v>
                </c:pt>
                <c:pt idx="28561">
                  <c:v>0.24304600000000001</c:v>
                </c:pt>
                <c:pt idx="28562">
                  <c:v>0.243367</c:v>
                </c:pt>
                <c:pt idx="28563">
                  <c:v>0.24304700000000001</c:v>
                </c:pt>
                <c:pt idx="28564">
                  <c:v>0.24283099999999999</c:v>
                </c:pt>
                <c:pt idx="28565">
                  <c:v>0.24371100000000001</c:v>
                </c:pt>
                <c:pt idx="28566">
                  <c:v>0.244528</c:v>
                </c:pt>
                <c:pt idx="28567">
                  <c:v>0.24504999999999999</c:v>
                </c:pt>
                <c:pt idx="28568">
                  <c:v>0.245923</c:v>
                </c:pt>
                <c:pt idx="28569">
                  <c:v>0.24759</c:v>
                </c:pt>
                <c:pt idx="28570">
                  <c:v>0.24843100000000001</c:v>
                </c:pt>
                <c:pt idx="28571">
                  <c:v>0.251641</c:v>
                </c:pt>
                <c:pt idx="28572">
                  <c:v>0.247776</c:v>
                </c:pt>
                <c:pt idx="28573">
                  <c:v>0.24717</c:v>
                </c:pt>
                <c:pt idx="28574">
                  <c:v>0.247611</c:v>
                </c:pt>
                <c:pt idx="28575">
                  <c:v>0.24626000000000001</c:v>
                </c:pt>
                <c:pt idx="28576">
                  <c:v>0.24638599999999999</c:v>
                </c:pt>
                <c:pt idx="28577">
                  <c:v>0.246254</c:v>
                </c:pt>
                <c:pt idx="28578">
                  <c:v>0.25330799999999998</c:v>
                </c:pt>
                <c:pt idx="28579">
                  <c:v>0.247868</c:v>
                </c:pt>
                <c:pt idx="28580">
                  <c:v>0.24127499999999999</c:v>
                </c:pt>
                <c:pt idx="28581">
                  <c:v>0.23987700000000001</c:v>
                </c:pt>
                <c:pt idx="28582">
                  <c:v>0.238817</c:v>
                </c:pt>
                <c:pt idx="28583">
                  <c:v>0.238431</c:v>
                </c:pt>
                <c:pt idx="28584">
                  <c:v>0.237708</c:v>
                </c:pt>
                <c:pt idx="28585">
                  <c:v>0.237092</c:v>
                </c:pt>
                <c:pt idx="28586">
                  <c:v>0.23777100000000001</c:v>
                </c:pt>
                <c:pt idx="28587">
                  <c:v>0.23938899999999999</c:v>
                </c:pt>
                <c:pt idx="28588">
                  <c:v>0.23491699999999999</c:v>
                </c:pt>
                <c:pt idx="28589">
                  <c:v>0.23336699999999999</c:v>
                </c:pt>
                <c:pt idx="28590">
                  <c:v>0.23427300000000001</c:v>
                </c:pt>
                <c:pt idx="28591">
                  <c:v>0.235289</c:v>
                </c:pt>
                <c:pt idx="28592">
                  <c:v>0.23596200000000001</c:v>
                </c:pt>
                <c:pt idx="28593">
                  <c:v>0.23455599999999999</c:v>
                </c:pt>
                <c:pt idx="28594">
                  <c:v>0.23263500000000001</c:v>
                </c:pt>
                <c:pt idx="28595">
                  <c:v>0.23086599999999999</c:v>
                </c:pt>
                <c:pt idx="28596">
                  <c:v>0.22897999999999999</c:v>
                </c:pt>
                <c:pt idx="28597">
                  <c:v>0.227606</c:v>
                </c:pt>
                <c:pt idx="28598">
                  <c:v>0.22593199999999999</c:v>
                </c:pt>
                <c:pt idx="28599">
                  <c:v>0.224358</c:v>
                </c:pt>
                <c:pt idx="28600">
                  <c:v>0.22386500000000001</c:v>
                </c:pt>
                <c:pt idx="28601">
                  <c:v>0.22354099999999999</c:v>
                </c:pt>
                <c:pt idx="28602">
                  <c:v>0.223686</c:v>
                </c:pt>
                <c:pt idx="28603">
                  <c:v>0.22342699999999999</c:v>
                </c:pt>
                <c:pt idx="28604">
                  <c:v>0.22373799999999999</c:v>
                </c:pt>
                <c:pt idx="28605">
                  <c:v>0.22225</c:v>
                </c:pt>
                <c:pt idx="28606">
                  <c:v>0.221993</c:v>
                </c:pt>
                <c:pt idx="28607">
                  <c:v>0.221472</c:v>
                </c:pt>
                <c:pt idx="28608">
                  <c:v>0.223609</c:v>
                </c:pt>
                <c:pt idx="28609">
                  <c:v>0.215944</c:v>
                </c:pt>
                <c:pt idx="28610">
                  <c:v>0.21229500000000001</c:v>
                </c:pt>
                <c:pt idx="28611">
                  <c:v>0.213144</c:v>
                </c:pt>
                <c:pt idx="28612">
                  <c:v>0.213561</c:v>
                </c:pt>
                <c:pt idx="28613">
                  <c:v>0.214253</c:v>
                </c:pt>
                <c:pt idx="28614">
                  <c:v>0.21568699999999999</c:v>
                </c:pt>
                <c:pt idx="28615">
                  <c:v>0.217393</c:v>
                </c:pt>
                <c:pt idx="28616">
                  <c:v>0.21973599999999999</c:v>
                </c:pt>
                <c:pt idx="28617">
                  <c:v>0.22292400000000001</c:v>
                </c:pt>
                <c:pt idx="28618">
                  <c:v>0.22600100000000001</c:v>
                </c:pt>
                <c:pt idx="28619">
                  <c:v>0.230404</c:v>
                </c:pt>
                <c:pt idx="28620">
                  <c:v>0.23697199999999999</c:v>
                </c:pt>
                <c:pt idx="28621">
                  <c:v>0.24254300000000001</c:v>
                </c:pt>
                <c:pt idx="28622">
                  <c:v>0.246063</c:v>
                </c:pt>
                <c:pt idx="28623">
                  <c:v>0.24926200000000001</c:v>
                </c:pt>
                <c:pt idx="28624">
                  <c:v>0.25223200000000001</c:v>
                </c:pt>
                <c:pt idx="28625">
                  <c:v>0.25456400000000001</c:v>
                </c:pt>
                <c:pt idx="28626">
                  <c:v>0.25685599999999997</c:v>
                </c:pt>
                <c:pt idx="28627">
                  <c:v>0.25852700000000001</c:v>
                </c:pt>
                <c:pt idx="28628">
                  <c:v>0.25922899999999999</c:v>
                </c:pt>
                <c:pt idx="28629">
                  <c:v>0.26069100000000001</c:v>
                </c:pt>
                <c:pt idx="28630">
                  <c:v>0.261961</c:v>
                </c:pt>
                <c:pt idx="28631">
                  <c:v>0.26188600000000001</c:v>
                </c:pt>
                <c:pt idx="28632">
                  <c:v>0.25963799999999998</c:v>
                </c:pt>
                <c:pt idx="28633">
                  <c:v>0.257579</c:v>
                </c:pt>
                <c:pt idx="28634">
                  <c:v>0.257214</c:v>
                </c:pt>
                <c:pt idx="28635">
                  <c:v>0.25644299999999998</c:v>
                </c:pt>
                <c:pt idx="28636">
                  <c:v>0.25474400000000003</c:v>
                </c:pt>
                <c:pt idx="28637">
                  <c:v>0.25326599999999999</c:v>
                </c:pt>
                <c:pt idx="28638">
                  <c:v>0.25226199999999999</c:v>
                </c:pt>
                <c:pt idx="28639">
                  <c:v>0.25215900000000002</c:v>
                </c:pt>
                <c:pt idx="28640">
                  <c:v>0.25235299999999999</c:v>
                </c:pt>
                <c:pt idx="28641">
                  <c:v>0.25110700000000002</c:v>
                </c:pt>
                <c:pt idx="28642">
                  <c:v>0.24956100000000001</c:v>
                </c:pt>
                <c:pt idx="28643">
                  <c:v>0.25034600000000001</c:v>
                </c:pt>
                <c:pt idx="28644">
                  <c:v>0.25047199999999997</c:v>
                </c:pt>
                <c:pt idx="28645">
                  <c:v>0.25004100000000001</c:v>
                </c:pt>
                <c:pt idx="28646">
                  <c:v>0.25066500000000003</c:v>
                </c:pt>
                <c:pt idx="28647">
                  <c:v>0.25171900000000003</c:v>
                </c:pt>
                <c:pt idx="28648">
                  <c:v>0.25292399999999998</c:v>
                </c:pt>
                <c:pt idx="28649">
                  <c:v>0.25453399999999998</c:v>
                </c:pt>
                <c:pt idx="28650">
                  <c:v>0.25578099999999998</c:v>
                </c:pt>
                <c:pt idx="28651">
                  <c:v>0.25644400000000001</c:v>
                </c:pt>
                <c:pt idx="28652">
                  <c:v>0.25868099999999999</c:v>
                </c:pt>
                <c:pt idx="28653">
                  <c:v>0.255411</c:v>
                </c:pt>
                <c:pt idx="28654">
                  <c:v>0.25268600000000002</c:v>
                </c:pt>
                <c:pt idx="28655">
                  <c:v>0.25510899999999997</c:v>
                </c:pt>
                <c:pt idx="28656">
                  <c:v>0.25628899999999999</c:v>
                </c:pt>
                <c:pt idx="28657">
                  <c:v>0.25613599999999997</c:v>
                </c:pt>
                <c:pt idx="28658">
                  <c:v>0.25375900000000001</c:v>
                </c:pt>
                <c:pt idx="28659">
                  <c:v>0.25178299999999998</c:v>
                </c:pt>
                <c:pt idx="28660">
                  <c:v>0.25200299999999998</c:v>
                </c:pt>
                <c:pt idx="28661">
                  <c:v>0.252859</c:v>
                </c:pt>
                <c:pt idx="28662">
                  <c:v>0.25339299999999998</c:v>
                </c:pt>
                <c:pt idx="28663">
                  <c:v>0.25325799999999998</c:v>
                </c:pt>
                <c:pt idx="28664">
                  <c:v>0.25331500000000001</c:v>
                </c:pt>
                <c:pt idx="28665">
                  <c:v>0.25307000000000002</c:v>
                </c:pt>
                <c:pt idx="28666">
                  <c:v>0.25245600000000001</c:v>
                </c:pt>
                <c:pt idx="28667">
                  <c:v>0.25217400000000001</c:v>
                </c:pt>
                <c:pt idx="28668">
                  <c:v>0.252361</c:v>
                </c:pt>
                <c:pt idx="28669">
                  <c:v>0.25318600000000002</c:v>
                </c:pt>
                <c:pt idx="28670">
                  <c:v>0.25393700000000002</c:v>
                </c:pt>
                <c:pt idx="28671">
                  <c:v>0.25442599999999999</c:v>
                </c:pt>
                <c:pt idx="28672">
                  <c:v>0.25466100000000003</c:v>
                </c:pt>
                <c:pt idx="28673">
                  <c:v>0.25468400000000002</c:v>
                </c:pt>
                <c:pt idx="28674">
                  <c:v>0.25567099999999998</c:v>
                </c:pt>
                <c:pt idx="28675">
                  <c:v>0.25112899999999999</c:v>
                </c:pt>
                <c:pt idx="28676">
                  <c:v>0.25121500000000002</c:v>
                </c:pt>
                <c:pt idx="28677">
                  <c:v>0.25381199999999998</c:v>
                </c:pt>
                <c:pt idx="28678">
                  <c:v>0.250332</c:v>
                </c:pt>
                <c:pt idx="28679">
                  <c:v>0.25270999999999999</c:v>
                </c:pt>
                <c:pt idx="28680">
                  <c:v>0.25314700000000001</c:v>
                </c:pt>
                <c:pt idx="28681">
                  <c:v>0.25342199999999998</c:v>
                </c:pt>
                <c:pt idx="28682">
                  <c:v>0.25357000000000002</c:v>
                </c:pt>
                <c:pt idx="28683">
                  <c:v>0.25376599999999999</c:v>
                </c:pt>
                <c:pt idx="28684">
                  <c:v>0.25294299999999997</c:v>
                </c:pt>
                <c:pt idx="28685">
                  <c:v>0.25152099999999999</c:v>
                </c:pt>
                <c:pt idx="28686">
                  <c:v>0.249444</c:v>
                </c:pt>
                <c:pt idx="28687">
                  <c:v>0.24848000000000001</c:v>
                </c:pt>
                <c:pt idx="28688">
                  <c:v>0.24926000000000001</c:v>
                </c:pt>
                <c:pt idx="28689">
                  <c:v>0.25025199999999997</c:v>
                </c:pt>
                <c:pt idx="28690">
                  <c:v>0.25020599999999998</c:v>
                </c:pt>
                <c:pt idx="28691">
                  <c:v>0.25057200000000002</c:v>
                </c:pt>
                <c:pt idx="28692">
                  <c:v>0.25067200000000001</c:v>
                </c:pt>
                <c:pt idx="28693">
                  <c:v>0.25081500000000001</c:v>
                </c:pt>
                <c:pt idx="28694">
                  <c:v>0.25029000000000001</c:v>
                </c:pt>
                <c:pt idx="28695">
                  <c:v>0.246167</c:v>
                </c:pt>
                <c:pt idx="28696">
                  <c:v>0.24071999999999999</c:v>
                </c:pt>
                <c:pt idx="28697">
                  <c:v>0.24057300000000001</c:v>
                </c:pt>
                <c:pt idx="28698">
                  <c:v>0.23910100000000001</c:v>
                </c:pt>
                <c:pt idx="28699">
                  <c:v>0.237345</c:v>
                </c:pt>
                <c:pt idx="28700">
                  <c:v>0.23424300000000001</c:v>
                </c:pt>
                <c:pt idx="28701">
                  <c:v>0.230627</c:v>
                </c:pt>
                <c:pt idx="28702">
                  <c:v>0.22600100000000001</c:v>
                </c:pt>
                <c:pt idx="28703">
                  <c:v>0.22264500000000001</c:v>
                </c:pt>
                <c:pt idx="28704">
                  <c:v>0.22099199999999999</c:v>
                </c:pt>
                <c:pt idx="28705">
                  <c:v>0.21954899999999999</c:v>
                </c:pt>
                <c:pt idx="28706">
                  <c:v>0.21978600000000001</c:v>
                </c:pt>
                <c:pt idx="28707">
                  <c:v>0.22042800000000001</c:v>
                </c:pt>
                <c:pt idx="28708">
                  <c:v>0.22147900000000001</c:v>
                </c:pt>
                <c:pt idx="28709">
                  <c:v>0.223075</c:v>
                </c:pt>
                <c:pt idx="28710">
                  <c:v>0.22420499999999999</c:v>
                </c:pt>
                <c:pt idx="28711">
                  <c:v>0.22523499999999999</c:v>
                </c:pt>
                <c:pt idx="28712">
                  <c:v>0.22709499999999999</c:v>
                </c:pt>
                <c:pt idx="28713">
                  <c:v>0.23041800000000001</c:v>
                </c:pt>
                <c:pt idx="28714">
                  <c:v>0.23247000000000001</c:v>
                </c:pt>
                <c:pt idx="28715">
                  <c:v>0.23344699999999999</c:v>
                </c:pt>
                <c:pt idx="28716">
                  <c:v>0.23477899999999999</c:v>
                </c:pt>
                <c:pt idx="28717">
                  <c:v>0.231542</c:v>
                </c:pt>
                <c:pt idx="28718">
                  <c:v>0.22629099999999999</c:v>
                </c:pt>
                <c:pt idx="28719">
                  <c:v>0.22794600000000001</c:v>
                </c:pt>
                <c:pt idx="28720">
                  <c:v>0.22795199999999999</c:v>
                </c:pt>
                <c:pt idx="28721">
                  <c:v>0.22577900000000001</c:v>
                </c:pt>
                <c:pt idx="28722">
                  <c:v>0.22417500000000001</c:v>
                </c:pt>
                <c:pt idx="28723">
                  <c:v>0.222855</c:v>
                </c:pt>
                <c:pt idx="28724">
                  <c:v>0.221493</c:v>
                </c:pt>
                <c:pt idx="28725">
                  <c:v>0.220136</c:v>
                </c:pt>
                <c:pt idx="28726">
                  <c:v>0.21878300000000001</c:v>
                </c:pt>
                <c:pt idx="28727">
                  <c:v>0.21740200000000001</c:v>
                </c:pt>
                <c:pt idx="28728">
                  <c:v>0.21613499999999999</c:v>
                </c:pt>
                <c:pt idx="28729">
                  <c:v>0.215644</c:v>
                </c:pt>
                <c:pt idx="28730">
                  <c:v>0.215945</c:v>
                </c:pt>
                <c:pt idx="28731">
                  <c:v>0.215727</c:v>
                </c:pt>
                <c:pt idx="28732">
                  <c:v>0.21468799999999999</c:v>
                </c:pt>
                <c:pt idx="28733">
                  <c:v>0.214116</c:v>
                </c:pt>
                <c:pt idx="28734">
                  <c:v>0.21337900000000001</c:v>
                </c:pt>
                <c:pt idx="28735">
                  <c:v>0.213448</c:v>
                </c:pt>
                <c:pt idx="28736">
                  <c:v>0.214702</c:v>
                </c:pt>
                <c:pt idx="28737">
                  <c:v>0.21387500000000001</c:v>
                </c:pt>
                <c:pt idx="28738">
                  <c:v>0.21295</c:v>
                </c:pt>
                <c:pt idx="28739">
                  <c:v>0.21224000000000001</c:v>
                </c:pt>
                <c:pt idx="28740">
                  <c:v>0.20668800000000001</c:v>
                </c:pt>
                <c:pt idx="28741">
                  <c:v>0.198987</c:v>
                </c:pt>
                <c:pt idx="28742">
                  <c:v>0.19781899999999999</c:v>
                </c:pt>
                <c:pt idx="28743">
                  <c:v>0.19661400000000001</c:v>
                </c:pt>
                <c:pt idx="28744">
                  <c:v>0.19647899999999999</c:v>
                </c:pt>
                <c:pt idx="28745">
                  <c:v>0.19688</c:v>
                </c:pt>
                <c:pt idx="28746">
                  <c:v>0.197105</c:v>
                </c:pt>
                <c:pt idx="28747">
                  <c:v>0.196877</c:v>
                </c:pt>
                <c:pt idx="28748">
                  <c:v>0.196633</c:v>
                </c:pt>
                <c:pt idx="28749">
                  <c:v>0.197245</c:v>
                </c:pt>
                <c:pt idx="28750">
                  <c:v>0.19888800000000001</c:v>
                </c:pt>
                <c:pt idx="28751">
                  <c:v>0.198745</c:v>
                </c:pt>
                <c:pt idx="28752">
                  <c:v>0.198713</c:v>
                </c:pt>
                <c:pt idx="28753">
                  <c:v>0.198355</c:v>
                </c:pt>
                <c:pt idx="28754">
                  <c:v>0.198852</c:v>
                </c:pt>
                <c:pt idx="28755">
                  <c:v>0.200271</c:v>
                </c:pt>
                <c:pt idx="28756">
                  <c:v>0.20171700000000001</c:v>
                </c:pt>
                <c:pt idx="28757">
                  <c:v>0.202767</c:v>
                </c:pt>
                <c:pt idx="28758">
                  <c:v>0.20511099999999999</c:v>
                </c:pt>
                <c:pt idx="28759">
                  <c:v>0.20377799999999999</c:v>
                </c:pt>
                <c:pt idx="28760">
                  <c:v>0.201347</c:v>
                </c:pt>
                <c:pt idx="28761">
                  <c:v>0.203955</c:v>
                </c:pt>
                <c:pt idx="28762">
                  <c:v>0.20455999999999999</c:v>
                </c:pt>
                <c:pt idx="28763">
                  <c:v>0.20500099999999999</c:v>
                </c:pt>
                <c:pt idx="28764">
                  <c:v>0.20502200000000001</c:v>
                </c:pt>
                <c:pt idx="28765">
                  <c:v>0.20518400000000001</c:v>
                </c:pt>
                <c:pt idx="28766">
                  <c:v>0.205065</c:v>
                </c:pt>
                <c:pt idx="28767">
                  <c:v>0.20464599999999999</c:v>
                </c:pt>
                <c:pt idx="28768">
                  <c:v>0.20408200000000001</c:v>
                </c:pt>
                <c:pt idx="28769">
                  <c:v>0.203015</c:v>
                </c:pt>
                <c:pt idx="28770">
                  <c:v>0.20260500000000001</c:v>
                </c:pt>
                <c:pt idx="28771">
                  <c:v>0.20252600000000001</c:v>
                </c:pt>
                <c:pt idx="28772">
                  <c:v>0.20236000000000001</c:v>
                </c:pt>
                <c:pt idx="28773">
                  <c:v>0.20209299999999999</c:v>
                </c:pt>
                <c:pt idx="28774">
                  <c:v>0.202491</c:v>
                </c:pt>
                <c:pt idx="28775">
                  <c:v>0.19824</c:v>
                </c:pt>
                <c:pt idx="28776">
                  <c:v>0.19278899999999999</c:v>
                </c:pt>
                <c:pt idx="28777">
                  <c:v>0.193055</c:v>
                </c:pt>
                <c:pt idx="28778">
                  <c:v>0.192413</c:v>
                </c:pt>
                <c:pt idx="28779">
                  <c:v>0.192053</c:v>
                </c:pt>
                <c:pt idx="28780">
                  <c:v>0.19197700000000001</c:v>
                </c:pt>
                <c:pt idx="28781">
                  <c:v>0.191278</c:v>
                </c:pt>
                <c:pt idx="28782">
                  <c:v>0.18951899999999999</c:v>
                </c:pt>
                <c:pt idx="28783">
                  <c:v>0.19031000000000001</c:v>
                </c:pt>
                <c:pt idx="28784">
                  <c:v>0.19040299999999999</c:v>
                </c:pt>
                <c:pt idx="28785">
                  <c:v>0.190055</c:v>
                </c:pt>
                <c:pt idx="28786">
                  <c:v>0.18909200000000001</c:v>
                </c:pt>
                <c:pt idx="28787">
                  <c:v>0.188328</c:v>
                </c:pt>
                <c:pt idx="28788">
                  <c:v>0.188193</c:v>
                </c:pt>
                <c:pt idx="28789">
                  <c:v>0.18564</c:v>
                </c:pt>
                <c:pt idx="28790">
                  <c:v>0.18390799999999999</c:v>
                </c:pt>
                <c:pt idx="28791">
                  <c:v>0.18002699999999999</c:v>
                </c:pt>
                <c:pt idx="28792">
                  <c:v>0.175369</c:v>
                </c:pt>
                <c:pt idx="28793">
                  <c:v>0.1757</c:v>
                </c:pt>
                <c:pt idx="28794">
                  <c:v>0.17420099999999999</c:v>
                </c:pt>
                <c:pt idx="28795">
                  <c:v>0.178088</c:v>
                </c:pt>
                <c:pt idx="28796">
                  <c:v>0.17860699999999999</c:v>
                </c:pt>
                <c:pt idx="28797">
                  <c:v>0.172792</c:v>
                </c:pt>
                <c:pt idx="28798">
                  <c:v>0.173124</c:v>
                </c:pt>
                <c:pt idx="28799">
                  <c:v>0.172788</c:v>
                </c:pt>
                <c:pt idx="28800">
                  <c:v>0.17280999999999999</c:v>
                </c:pt>
                <c:pt idx="28801">
                  <c:v>0.17235700000000001</c:v>
                </c:pt>
                <c:pt idx="28802">
                  <c:v>0.17200499999999999</c:v>
                </c:pt>
                <c:pt idx="28803">
                  <c:v>0.17164599999999999</c:v>
                </c:pt>
                <c:pt idx="28804">
                  <c:v>0.17122299999999999</c:v>
                </c:pt>
                <c:pt idx="28805">
                  <c:v>0.17111599999999999</c:v>
                </c:pt>
                <c:pt idx="28806">
                  <c:v>0.171154</c:v>
                </c:pt>
                <c:pt idx="28807">
                  <c:v>0.17196600000000001</c:v>
                </c:pt>
                <c:pt idx="28808">
                  <c:v>0.173569</c:v>
                </c:pt>
                <c:pt idx="28809">
                  <c:v>0.174542</c:v>
                </c:pt>
                <c:pt idx="28810">
                  <c:v>0.176009</c:v>
                </c:pt>
                <c:pt idx="28811">
                  <c:v>0.17733399999999999</c:v>
                </c:pt>
                <c:pt idx="28812">
                  <c:v>0.17893000000000001</c:v>
                </c:pt>
                <c:pt idx="28813">
                  <c:v>0.176288</c:v>
                </c:pt>
                <c:pt idx="28814">
                  <c:v>0.172095</c:v>
                </c:pt>
                <c:pt idx="28815">
                  <c:v>0.17244999999999999</c:v>
                </c:pt>
                <c:pt idx="28816">
                  <c:v>0.17216100000000001</c:v>
                </c:pt>
                <c:pt idx="28817">
                  <c:v>0.17215900000000001</c:v>
                </c:pt>
                <c:pt idx="28818">
                  <c:v>0.17196900000000001</c:v>
                </c:pt>
                <c:pt idx="28819">
                  <c:v>0.172038</c:v>
                </c:pt>
                <c:pt idx="28820">
                  <c:v>0.17141400000000001</c:v>
                </c:pt>
                <c:pt idx="28821">
                  <c:v>0.170545</c:v>
                </c:pt>
                <c:pt idx="28822">
                  <c:v>0.169683</c:v>
                </c:pt>
                <c:pt idx="28823">
                  <c:v>0.168985</c:v>
                </c:pt>
                <c:pt idx="28824">
                  <c:v>0.168931</c:v>
                </c:pt>
                <c:pt idx="28825">
                  <c:v>0.16896800000000001</c:v>
                </c:pt>
                <c:pt idx="28826">
                  <c:v>0.168432</c:v>
                </c:pt>
                <c:pt idx="28827">
                  <c:v>0.16870099999999999</c:v>
                </c:pt>
                <c:pt idx="28828">
                  <c:v>0.169987</c:v>
                </c:pt>
                <c:pt idx="28829">
                  <c:v>0.17121500000000001</c:v>
                </c:pt>
                <c:pt idx="28830">
                  <c:v>0.17191500000000001</c:v>
                </c:pt>
                <c:pt idx="28831">
                  <c:v>0.17238400000000001</c:v>
                </c:pt>
                <c:pt idx="28832">
                  <c:v>0.17350299999999999</c:v>
                </c:pt>
                <c:pt idx="28833">
                  <c:v>0.17405899999999999</c:v>
                </c:pt>
                <c:pt idx="28834">
                  <c:v>0.174815</c:v>
                </c:pt>
                <c:pt idx="28835">
                  <c:v>0.175202</c:v>
                </c:pt>
                <c:pt idx="28836">
                  <c:v>0.17568500000000001</c:v>
                </c:pt>
                <c:pt idx="28837">
                  <c:v>0.175618</c:v>
                </c:pt>
                <c:pt idx="28838">
                  <c:v>0.17446</c:v>
                </c:pt>
                <c:pt idx="28839">
                  <c:v>0.17410999999999999</c:v>
                </c:pt>
                <c:pt idx="28840">
                  <c:v>0.17444599999999999</c:v>
                </c:pt>
                <c:pt idx="28841">
                  <c:v>0.17114299999999999</c:v>
                </c:pt>
                <c:pt idx="28842">
                  <c:v>0.16440299999999999</c:v>
                </c:pt>
                <c:pt idx="28843">
                  <c:v>0.162795</c:v>
                </c:pt>
                <c:pt idx="28844">
                  <c:v>0.16064000000000001</c:v>
                </c:pt>
                <c:pt idx="28845">
                  <c:v>0.159252</c:v>
                </c:pt>
                <c:pt idx="28846">
                  <c:v>0.157584</c:v>
                </c:pt>
                <c:pt idx="28847">
                  <c:v>0.155946</c:v>
                </c:pt>
                <c:pt idx="28848">
                  <c:v>0.15380099999999999</c:v>
                </c:pt>
                <c:pt idx="28849">
                  <c:v>0.152641</c:v>
                </c:pt>
                <c:pt idx="28850">
                  <c:v>0.151175</c:v>
                </c:pt>
                <c:pt idx="28851">
                  <c:v>0.15028</c:v>
                </c:pt>
                <c:pt idx="28852">
                  <c:v>0.150728</c:v>
                </c:pt>
                <c:pt idx="28853">
                  <c:v>0.15149199999999999</c:v>
                </c:pt>
                <c:pt idx="28854">
                  <c:v>0.15179400000000001</c:v>
                </c:pt>
                <c:pt idx="28855">
                  <c:v>0.151673</c:v>
                </c:pt>
                <c:pt idx="28856">
                  <c:v>0.15464</c:v>
                </c:pt>
                <c:pt idx="28857">
                  <c:v>0.16089899999999999</c:v>
                </c:pt>
                <c:pt idx="28858">
                  <c:v>0.16650300000000001</c:v>
                </c:pt>
                <c:pt idx="28859">
                  <c:v>0.16914000000000001</c:v>
                </c:pt>
                <c:pt idx="28860">
                  <c:v>0.170406</c:v>
                </c:pt>
                <c:pt idx="28861">
                  <c:v>0.16825699999999999</c:v>
                </c:pt>
                <c:pt idx="28862">
                  <c:v>0.16239500000000001</c:v>
                </c:pt>
                <c:pt idx="28863">
                  <c:v>0.16197900000000001</c:v>
                </c:pt>
                <c:pt idx="28864">
                  <c:v>0.15823200000000001</c:v>
                </c:pt>
                <c:pt idx="28865">
                  <c:v>0.154339</c:v>
                </c:pt>
                <c:pt idx="28866">
                  <c:v>0.15232499999999999</c:v>
                </c:pt>
                <c:pt idx="28867">
                  <c:v>0.14951600000000001</c:v>
                </c:pt>
                <c:pt idx="28868">
                  <c:v>0.145756</c:v>
                </c:pt>
                <c:pt idx="28869">
                  <c:v>0.14319699999999999</c:v>
                </c:pt>
                <c:pt idx="28870">
                  <c:v>0.14180400000000001</c:v>
                </c:pt>
                <c:pt idx="28871">
                  <c:v>0.141455</c:v>
                </c:pt>
                <c:pt idx="28872">
                  <c:v>0.140601</c:v>
                </c:pt>
                <c:pt idx="28873">
                  <c:v>0.14046500000000001</c:v>
                </c:pt>
                <c:pt idx="28874">
                  <c:v>0.14052600000000001</c:v>
                </c:pt>
                <c:pt idx="28875">
                  <c:v>0.14013200000000001</c:v>
                </c:pt>
                <c:pt idx="28876">
                  <c:v>0.139733</c:v>
                </c:pt>
                <c:pt idx="28877">
                  <c:v>0.13961200000000001</c:v>
                </c:pt>
                <c:pt idx="28878">
                  <c:v>0.14026</c:v>
                </c:pt>
                <c:pt idx="28879">
                  <c:v>0.14119200000000001</c:v>
                </c:pt>
                <c:pt idx="28880">
                  <c:v>0.13963800000000001</c:v>
                </c:pt>
                <c:pt idx="28881">
                  <c:v>0.13392999999999999</c:v>
                </c:pt>
                <c:pt idx="28882">
                  <c:v>0.13417599999999999</c:v>
                </c:pt>
                <c:pt idx="28883">
                  <c:v>0.13314200000000001</c:v>
                </c:pt>
                <c:pt idx="28884">
                  <c:v>0.13298399999999999</c:v>
                </c:pt>
                <c:pt idx="28885">
                  <c:v>0.13312199999999999</c:v>
                </c:pt>
                <c:pt idx="28886">
                  <c:v>0.132353</c:v>
                </c:pt>
                <c:pt idx="28887">
                  <c:v>0.130575</c:v>
                </c:pt>
                <c:pt idx="28888">
                  <c:v>0.12970599999999999</c:v>
                </c:pt>
                <c:pt idx="28889">
                  <c:v>0.12834200000000001</c:v>
                </c:pt>
                <c:pt idx="28890">
                  <c:v>0.12753400000000001</c:v>
                </c:pt>
                <c:pt idx="28891">
                  <c:v>0.12751999999999999</c:v>
                </c:pt>
                <c:pt idx="28892">
                  <c:v>0.12939400000000001</c:v>
                </c:pt>
                <c:pt idx="28893">
                  <c:v>0.130609</c:v>
                </c:pt>
                <c:pt idx="28894">
                  <c:v>0.13089700000000001</c:v>
                </c:pt>
                <c:pt idx="28895">
                  <c:v>0.13254199999999999</c:v>
                </c:pt>
                <c:pt idx="28896">
                  <c:v>0.13370599999999999</c:v>
                </c:pt>
                <c:pt idx="28897">
                  <c:v>0.13514499999999999</c:v>
                </c:pt>
                <c:pt idx="28898">
                  <c:v>0.13672100000000001</c:v>
                </c:pt>
                <c:pt idx="28899">
                  <c:v>0.137521</c:v>
                </c:pt>
                <c:pt idx="28900">
                  <c:v>0.13444400000000001</c:v>
                </c:pt>
                <c:pt idx="28901">
                  <c:v>0.13941999999999999</c:v>
                </c:pt>
                <c:pt idx="28902">
                  <c:v>0.14230000000000001</c:v>
                </c:pt>
                <c:pt idx="28903">
                  <c:v>0.14324899999999999</c:v>
                </c:pt>
                <c:pt idx="28904">
                  <c:v>0.144346</c:v>
                </c:pt>
                <c:pt idx="28905">
                  <c:v>0.14554500000000001</c:v>
                </c:pt>
                <c:pt idx="28906">
                  <c:v>0.14879000000000001</c:v>
                </c:pt>
                <c:pt idx="28907">
                  <c:v>0.153695</c:v>
                </c:pt>
                <c:pt idx="28908">
                  <c:v>0.15660299999999999</c:v>
                </c:pt>
                <c:pt idx="28909">
                  <c:v>0.159522</c:v>
                </c:pt>
                <c:pt idx="28910">
                  <c:v>0.160777</c:v>
                </c:pt>
                <c:pt idx="28911">
                  <c:v>0.161273</c:v>
                </c:pt>
                <c:pt idx="28912">
                  <c:v>0.16106100000000001</c:v>
                </c:pt>
                <c:pt idx="28913">
                  <c:v>0.15942899999999999</c:v>
                </c:pt>
                <c:pt idx="28914">
                  <c:v>0.15740399999999999</c:v>
                </c:pt>
                <c:pt idx="28915">
                  <c:v>0.155751</c:v>
                </c:pt>
                <c:pt idx="28916">
                  <c:v>0.154474</c:v>
                </c:pt>
                <c:pt idx="28917">
                  <c:v>0.15062200000000001</c:v>
                </c:pt>
                <c:pt idx="28918">
                  <c:v>0.146901</c:v>
                </c:pt>
                <c:pt idx="28919">
                  <c:v>0.14391499999999999</c:v>
                </c:pt>
                <c:pt idx="28920">
                  <c:v>0.14043900000000001</c:v>
                </c:pt>
                <c:pt idx="28921">
                  <c:v>0.13675599999999999</c:v>
                </c:pt>
                <c:pt idx="28922">
                  <c:v>0.13325600000000001</c:v>
                </c:pt>
                <c:pt idx="28923">
                  <c:v>0.13001399999999999</c:v>
                </c:pt>
                <c:pt idx="28924">
                  <c:v>0.12552099999999999</c:v>
                </c:pt>
                <c:pt idx="28925">
                  <c:v>0.12718299999999999</c:v>
                </c:pt>
                <c:pt idx="28926">
                  <c:v>0.127332</c:v>
                </c:pt>
                <c:pt idx="28927">
                  <c:v>0.127498</c:v>
                </c:pt>
                <c:pt idx="28928">
                  <c:v>0.12795599999999999</c:v>
                </c:pt>
                <c:pt idx="28929">
                  <c:v>0.12886700000000001</c:v>
                </c:pt>
                <c:pt idx="28930">
                  <c:v>0.130691</c:v>
                </c:pt>
                <c:pt idx="28931">
                  <c:v>0.13105600000000001</c:v>
                </c:pt>
                <c:pt idx="28932">
                  <c:v>0.131439</c:v>
                </c:pt>
                <c:pt idx="28933">
                  <c:v>0.13162499999999999</c:v>
                </c:pt>
                <c:pt idx="28934">
                  <c:v>0.13267599999999999</c:v>
                </c:pt>
                <c:pt idx="28935">
                  <c:v>0.13289799999999999</c:v>
                </c:pt>
                <c:pt idx="28936">
                  <c:v>0.13316900000000001</c:v>
                </c:pt>
                <c:pt idx="28937">
                  <c:v>0.134017</c:v>
                </c:pt>
                <c:pt idx="28938">
                  <c:v>0.13390299999999999</c:v>
                </c:pt>
                <c:pt idx="28939">
                  <c:v>0.13381499999999999</c:v>
                </c:pt>
                <c:pt idx="28940">
                  <c:v>0.134245</c:v>
                </c:pt>
                <c:pt idx="28941">
                  <c:v>0.13564300000000001</c:v>
                </c:pt>
                <c:pt idx="28942">
                  <c:v>0.13589499999999999</c:v>
                </c:pt>
                <c:pt idx="28943">
                  <c:v>0.13675899999999999</c:v>
                </c:pt>
                <c:pt idx="28944">
                  <c:v>0.13808200000000001</c:v>
                </c:pt>
                <c:pt idx="28945">
                  <c:v>0.13945199999999999</c:v>
                </c:pt>
                <c:pt idx="28946">
                  <c:v>0.141984</c:v>
                </c:pt>
                <c:pt idx="28947">
                  <c:v>0.14377899999999999</c:v>
                </c:pt>
                <c:pt idx="28948">
                  <c:v>0.14493400000000001</c:v>
                </c:pt>
                <c:pt idx="28949">
                  <c:v>0.14523900000000001</c:v>
                </c:pt>
                <c:pt idx="28950">
                  <c:v>0.14601900000000001</c:v>
                </c:pt>
                <c:pt idx="28951">
                  <c:v>0.147732</c:v>
                </c:pt>
                <c:pt idx="28952">
                  <c:v>0.14857000000000001</c:v>
                </c:pt>
                <c:pt idx="28953">
                  <c:v>0.14872299999999999</c:v>
                </c:pt>
                <c:pt idx="28954">
                  <c:v>0.14590700000000001</c:v>
                </c:pt>
                <c:pt idx="28955">
                  <c:v>0.140712</c:v>
                </c:pt>
                <c:pt idx="28956">
                  <c:v>0.14040800000000001</c:v>
                </c:pt>
                <c:pt idx="28957">
                  <c:v>0.140095</c:v>
                </c:pt>
                <c:pt idx="28958">
                  <c:v>0.13977500000000001</c:v>
                </c:pt>
                <c:pt idx="28959">
                  <c:v>0.13937099999999999</c:v>
                </c:pt>
                <c:pt idx="28960">
                  <c:v>0.13835</c:v>
                </c:pt>
                <c:pt idx="28961">
                  <c:v>0.13805000000000001</c:v>
                </c:pt>
                <c:pt idx="28962">
                  <c:v>0.13814799999999999</c:v>
                </c:pt>
                <c:pt idx="28963">
                  <c:v>0.137542</c:v>
                </c:pt>
                <c:pt idx="28964">
                  <c:v>0.13697500000000001</c:v>
                </c:pt>
                <c:pt idx="28965">
                  <c:v>0.13775100000000001</c:v>
                </c:pt>
                <c:pt idx="28966">
                  <c:v>0.13747500000000001</c:v>
                </c:pt>
                <c:pt idx="28967">
                  <c:v>0.13635800000000001</c:v>
                </c:pt>
                <c:pt idx="28968">
                  <c:v>0.136486</c:v>
                </c:pt>
                <c:pt idx="28969">
                  <c:v>0.13642699999999999</c:v>
                </c:pt>
                <c:pt idx="28970">
                  <c:v>0.13772699999999999</c:v>
                </c:pt>
                <c:pt idx="28971">
                  <c:v>0.13428000000000001</c:v>
                </c:pt>
                <c:pt idx="28972">
                  <c:v>0.12970200000000001</c:v>
                </c:pt>
                <c:pt idx="28973">
                  <c:v>0.130773</c:v>
                </c:pt>
                <c:pt idx="28974">
                  <c:v>0.13128400000000001</c:v>
                </c:pt>
                <c:pt idx="28975">
                  <c:v>0.132213</c:v>
                </c:pt>
                <c:pt idx="28976">
                  <c:v>0.131939</c:v>
                </c:pt>
                <c:pt idx="28977">
                  <c:v>0.13191</c:v>
                </c:pt>
                <c:pt idx="28978">
                  <c:v>0.132081</c:v>
                </c:pt>
                <c:pt idx="28979">
                  <c:v>0.13256899999999999</c:v>
                </c:pt>
                <c:pt idx="28980">
                  <c:v>0.133239</c:v>
                </c:pt>
                <c:pt idx="28981">
                  <c:v>0.13423399999999999</c:v>
                </c:pt>
                <c:pt idx="28982">
                  <c:v>0.135458</c:v>
                </c:pt>
                <c:pt idx="28983">
                  <c:v>0.13666800000000001</c:v>
                </c:pt>
                <c:pt idx="28984">
                  <c:v>0.13791600000000001</c:v>
                </c:pt>
                <c:pt idx="28985">
                  <c:v>0.13867099999999999</c:v>
                </c:pt>
                <c:pt idx="28986">
                  <c:v>0.13833100000000001</c:v>
                </c:pt>
                <c:pt idx="28987">
                  <c:v>0.13825799999999999</c:v>
                </c:pt>
                <c:pt idx="28988">
                  <c:v>0.13275899999999999</c:v>
                </c:pt>
                <c:pt idx="28989">
                  <c:v>0.129834</c:v>
                </c:pt>
                <c:pt idx="28990">
                  <c:v>0.13270999999999999</c:v>
                </c:pt>
                <c:pt idx="28991">
                  <c:v>0.134044</c:v>
                </c:pt>
                <c:pt idx="28992">
                  <c:v>0.13328200000000001</c:v>
                </c:pt>
                <c:pt idx="28993">
                  <c:v>0.13289799999999999</c:v>
                </c:pt>
                <c:pt idx="28994">
                  <c:v>0.132435</c:v>
                </c:pt>
                <c:pt idx="28995">
                  <c:v>0.13310900000000001</c:v>
                </c:pt>
                <c:pt idx="28996">
                  <c:v>0.13480800000000001</c:v>
                </c:pt>
                <c:pt idx="28997">
                  <c:v>0.13594999999999999</c:v>
                </c:pt>
                <c:pt idx="28998">
                  <c:v>0.13663</c:v>
                </c:pt>
                <c:pt idx="28999">
                  <c:v>0.13671900000000001</c:v>
                </c:pt>
                <c:pt idx="29000">
                  <c:v>0.13675599999999999</c:v>
                </c:pt>
                <c:pt idx="29001">
                  <c:v>0.13628199999999999</c:v>
                </c:pt>
                <c:pt idx="29002">
                  <c:v>0.13633700000000001</c:v>
                </c:pt>
                <c:pt idx="29003">
                  <c:v>0.13492399999999999</c:v>
                </c:pt>
                <c:pt idx="29004">
                  <c:v>0.13572799999999999</c:v>
                </c:pt>
                <c:pt idx="29005">
                  <c:v>0.135329</c:v>
                </c:pt>
                <c:pt idx="29006">
                  <c:v>0.13578599999999999</c:v>
                </c:pt>
                <c:pt idx="29007">
                  <c:v>0.127889</c:v>
                </c:pt>
                <c:pt idx="29008">
                  <c:v>0.13015399999999999</c:v>
                </c:pt>
                <c:pt idx="29009">
                  <c:v>0.12696499999999999</c:v>
                </c:pt>
                <c:pt idx="29010">
                  <c:v>0.123029</c:v>
                </c:pt>
                <c:pt idx="29011">
                  <c:v>0.12424200000000001</c:v>
                </c:pt>
                <c:pt idx="29012">
                  <c:v>0.123598</c:v>
                </c:pt>
                <c:pt idx="29013">
                  <c:v>0.12515899999999999</c:v>
                </c:pt>
                <c:pt idx="29014">
                  <c:v>0.128302</c:v>
                </c:pt>
                <c:pt idx="29015">
                  <c:v>0.13095899999999999</c:v>
                </c:pt>
                <c:pt idx="29016">
                  <c:v>0.13358700000000001</c:v>
                </c:pt>
                <c:pt idx="29017">
                  <c:v>0.13802600000000001</c:v>
                </c:pt>
                <c:pt idx="29018">
                  <c:v>0.14061000000000001</c:v>
                </c:pt>
                <c:pt idx="29019">
                  <c:v>0.14116999999999999</c:v>
                </c:pt>
                <c:pt idx="29020">
                  <c:v>0.14183699999999999</c:v>
                </c:pt>
                <c:pt idx="29021">
                  <c:v>0.141572</c:v>
                </c:pt>
                <c:pt idx="29022">
                  <c:v>0.141568</c:v>
                </c:pt>
                <c:pt idx="29023">
                  <c:v>0.14061499999999999</c:v>
                </c:pt>
                <c:pt idx="29024">
                  <c:v>0.138652</c:v>
                </c:pt>
                <c:pt idx="29025">
                  <c:v>0.13386000000000001</c:v>
                </c:pt>
                <c:pt idx="29026">
                  <c:v>0.12662799999999999</c:v>
                </c:pt>
                <c:pt idx="29027">
                  <c:v>0.122338</c:v>
                </c:pt>
                <c:pt idx="29028">
                  <c:v>0.121347</c:v>
                </c:pt>
                <c:pt idx="29029">
                  <c:v>0.12117799999999999</c:v>
                </c:pt>
                <c:pt idx="29030">
                  <c:v>0.114481</c:v>
                </c:pt>
                <c:pt idx="29031">
                  <c:v>0.112776</c:v>
                </c:pt>
                <c:pt idx="29032">
                  <c:v>0.11421199999999999</c:v>
                </c:pt>
                <c:pt idx="29033">
                  <c:v>0.11451600000000001</c:v>
                </c:pt>
                <c:pt idx="29034">
                  <c:v>0.115549</c:v>
                </c:pt>
                <c:pt idx="29035">
                  <c:v>0.116553</c:v>
                </c:pt>
                <c:pt idx="29036">
                  <c:v>0.118351</c:v>
                </c:pt>
                <c:pt idx="29037">
                  <c:v>0.120487</c:v>
                </c:pt>
                <c:pt idx="29038">
                  <c:v>0.122847</c:v>
                </c:pt>
                <c:pt idx="29039">
                  <c:v>0.12574399999999999</c:v>
                </c:pt>
                <c:pt idx="29040">
                  <c:v>0.12670999999999999</c:v>
                </c:pt>
                <c:pt idx="29041">
                  <c:v>0.126137</c:v>
                </c:pt>
                <c:pt idx="29042">
                  <c:v>0.124232</c:v>
                </c:pt>
                <c:pt idx="29043">
                  <c:v>0.12192600000000001</c:v>
                </c:pt>
                <c:pt idx="29044">
                  <c:v>0.121159</c:v>
                </c:pt>
                <c:pt idx="29045">
                  <c:v>0.120639</c:v>
                </c:pt>
                <c:pt idx="29046">
                  <c:v>0.119353</c:v>
                </c:pt>
                <c:pt idx="29047">
                  <c:v>0.11826</c:v>
                </c:pt>
                <c:pt idx="29048">
                  <c:v>0.117733</c:v>
                </c:pt>
                <c:pt idx="29049">
                  <c:v>0.11758200000000001</c:v>
                </c:pt>
                <c:pt idx="29050">
                  <c:v>0.116505</c:v>
                </c:pt>
                <c:pt idx="29051">
                  <c:v>0.11750099999999999</c:v>
                </c:pt>
                <c:pt idx="29052">
                  <c:v>0.113222</c:v>
                </c:pt>
                <c:pt idx="29053">
                  <c:v>0.10888299999999999</c:v>
                </c:pt>
                <c:pt idx="29054">
                  <c:v>0.108908</c:v>
                </c:pt>
                <c:pt idx="29055">
                  <c:v>0.10800899999999999</c:v>
                </c:pt>
                <c:pt idx="29056">
                  <c:v>0.106086</c:v>
                </c:pt>
                <c:pt idx="29057">
                  <c:v>0.103607</c:v>
                </c:pt>
                <c:pt idx="29058">
                  <c:v>0.10186099999999999</c:v>
                </c:pt>
                <c:pt idx="29059">
                  <c:v>0.10079</c:v>
                </c:pt>
                <c:pt idx="29060">
                  <c:v>0.100622</c:v>
                </c:pt>
                <c:pt idx="29061">
                  <c:v>0.10047</c:v>
                </c:pt>
                <c:pt idx="29062">
                  <c:v>9.9077600000000002E-2</c:v>
                </c:pt>
                <c:pt idx="29063">
                  <c:v>9.7002099999999994E-2</c:v>
                </c:pt>
                <c:pt idx="29064">
                  <c:v>9.4580999999999998E-2</c:v>
                </c:pt>
                <c:pt idx="29065">
                  <c:v>9.2826699999999998E-2</c:v>
                </c:pt>
                <c:pt idx="29066">
                  <c:v>9.1524599999999998E-2</c:v>
                </c:pt>
                <c:pt idx="29067">
                  <c:v>9.0805899999999995E-2</c:v>
                </c:pt>
                <c:pt idx="29068">
                  <c:v>9.1640799999999994E-2</c:v>
                </c:pt>
                <c:pt idx="29069">
                  <c:v>9.2799800000000002E-2</c:v>
                </c:pt>
                <c:pt idx="29070">
                  <c:v>9.2936900000000003E-2</c:v>
                </c:pt>
                <c:pt idx="29071">
                  <c:v>9.2889299999999994E-2</c:v>
                </c:pt>
                <c:pt idx="29072">
                  <c:v>9.2737600000000003E-2</c:v>
                </c:pt>
                <c:pt idx="29073">
                  <c:v>9.3321600000000005E-2</c:v>
                </c:pt>
                <c:pt idx="29074">
                  <c:v>9.0495300000000001E-2</c:v>
                </c:pt>
                <c:pt idx="29075">
                  <c:v>8.5114400000000007E-2</c:v>
                </c:pt>
                <c:pt idx="29076">
                  <c:v>8.5611300000000001E-2</c:v>
                </c:pt>
                <c:pt idx="29077">
                  <c:v>8.5498699999999997E-2</c:v>
                </c:pt>
                <c:pt idx="29078">
                  <c:v>8.5410700000000006E-2</c:v>
                </c:pt>
                <c:pt idx="29079">
                  <c:v>8.5557300000000003E-2</c:v>
                </c:pt>
                <c:pt idx="29080">
                  <c:v>8.5179099999999994E-2</c:v>
                </c:pt>
                <c:pt idx="29081">
                  <c:v>8.5128400000000007E-2</c:v>
                </c:pt>
                <c:pt idx="29082">
                  <c:v>8.5232500000000003E-2</c:v>
                </c:pt>
                <c:pt idx="29083">
                  <c:v>8.5071800000000003E-2</c:v>
                </c:pt>
                <c:pt idx="29084">
                  <c:v>8.52715E-2</c:v>
                </c:pt>
                <c:pt idx="29085">
                  <c:v>8.4881600000000001E-2</c:v>
                </c:pt>
                <c:pt idx="29086">
                  <c:v>8.4914000000000003E-2</c:v>
                </c:pt>
                <c:pt idx="29087">
                  <c:v>8.6568199999999998E-2</c:v>
                </c:pt>
                <c:pt idx="29088">
                  <c:v>8.8596800000000003E-2</c:v>
                </c:pt>
                <c:pt idx="29089">
                  <c:v>8.8978799999999997E-2</c:v>
                </c:pt>
                <c:pt idx="29090">
                  <c:v>8.87159E-2</c:v>
                </c:pt>
                <c:pt idx="29091">
                  <c:v>8.8354600000000005E-2</c:v>
                </c:pt>
                <c:pt idx="29092">
                  <c:v>8.7723700000000002E-2</c:v>
                </c:pt>
                <c:pt idx="29093">
                  <c:v>8.7250900000000006E-2</c:v>
                </c:pt>
                <c:pt idx="29094">
                  <c:v>8.6394499999999999E-2</c:v>
                </c:pt>
                <c:pt idx="29095">
                  <c:v>8.5062399999999996E-2</c:v>
                </c:pt>
                <c:pt idx="29096">
                  <c:v>7.7082700000000004E-2</c:v>
                </c:pt>
                <c:pt idx="29097">
                  <c:v>7.6467999999999994E-2</c:v>
                </c:pt>
                <c:pt idx="29098">
                  <c:v>7.5075799999999998E-2</c:v>
                </c:pt>
                <c:pt idx="29099">
                  <c:v>7.3883599999999994E-2</c:v>
                </c:pt>
                <c:pt idx="29100">
                  <c:v>7.3267200000000005E-2</c:v>
                </c:pt>
                <c:pt idx="29101">
                  <c:v>7.3418300000000006E-2</c:v>
                </c:pt>
                <c:pt idx="29102">
                  <c:v>7.1657999999999999E-2</c:v>
                </c:pt>
                <c:pt idx="29103">
                  <c:v>7.0918400000000006E-2</c:v>
                </c:pt>
                <c:pt idx="29104">
                  <c:v>6.8618200000000004E-2</c:v>
                </c:pt>
                <c:pt idx="29105">
                  <c:v>6.5899799999999994E-2</c:v>
                </c:pt>
                <c:pt idx="29106">
                  <c:v>6.3691300000000006E-2</c:v>
                </c:pt>
                <c:pt idx="29107">
                  <c:v>6.2956399999999996E-2</c:v>
                </c:pt>
                <c:pt idx="29108">
                  <c:v>6.3194700000000006E-2</c:v>
                </c:pt>
                <c:pt idx="29109">
                  <c:v>6.2940599999999999E-2</c:v>
                </c:pt>
                <c:pt idx="29110">
                  <c:v>6.2675900000000007E-2</c:v>
                </c:pt>
                <c:pt idx="29111">
                  <c:v>6.24206E-2</c:v>
                </c:pt>
                <c:pt idx="29112">
                  <c:v>6.2127399999999999E-2</c:v>
                </c:pt>
                <c:pt idx="29113">
                  <c:v>6.2392900000000001E-2</c:v>
                </c:pt>
                <c:pt idx="29114">
                  <c:v>6.1206700000000003E-2</c:v>
                </c:pt>
                <c:pt idx="29115">
                  <c:v>6.0345900000000001E-2</c:v>
                </c:pt>
                <c:pt idx="29116">
                  <c:v>6.04868E-2</c:v>
                </c:pt>
                <c:pt idx="29117">
                  <c:v>6.1189800000000003E-2</c:v>
                </c:pt>
                <c:pt idx="29118">
                  <c:v>6.11832E-2</c:v>
                </c:pt>
                <c:pt idx="29119">
                  <c:v>5.8884400000000003E-2</c:v>
                </c:pt>
                <c:pt idx="29120">
                  <c:v>5.8326900000000001E-2</c:v>
                </c:pt>
                <c:pt idx="29121">
                  <c:v>5.32411E-2</c:v>
                </c:pt>
                <c:pt idx="29122">
                  <c:v>5.2998799999999999E-2</c:v>
                </c:pt>
                <c:pt idx="29123">
                  <c:v>5.4011999999999998E-2</c:v>
                </c:pt>
                <c:pt idx="29124">
                  <c:v>5.4146699999999999E-2</c:v>
                </c:pt>
                <c:pt idx="29125">
                  <c:v>5.4843099999999999E-2</c:v>
                </c:pt>
                <c:pt idx="29126">
                  <c:v>5.4738599999999998E-2</c:v>
                </c:pt>
                <c:pt idx="29127">
                  <c:v>5.4347399999999997E-2</c:v>
                </c:pt>
                <c:pt idx="29128">
                  <c:v>5.44076E-2</c:v>
                </c:pt>
                <c:pt idx="29129">
                  <c:v>5.5007E-2</c:v>
                </c:pt>
                <c:pt idx="29130">
                  <c:v>5.5703099999999998E-2</c:v>
                </c:pt>
                <c:pt idx="29131">
                  <c:v>5.6156400000000002E-2</c:v>
                </c:pt>
                <c:pt idx="29132">
                  <c:v>5.5048300000000001E-2</c:v>
                </c:pt>
                <c:pt idx="29133">
                  <c:v>5.4429600000000002E-2</c:v>
                </c:pt>
                <c:pt idx="29134">
                  <c:v>5.3895199999999997E-2</c:v>
                </c:pt>
                <c:pt idx="29135">
                  <c:v>5.2324200000000001E-2</c:v>
                </c:pt>
                <c:pt idx="29136">
                  <c:v>5.0252199999999997E-2</c:v>
                </c:pt>
                <c:pt idx="29137">
                  <c:v>4.9641900000000003E-2</c:v>
                </c:pt>
                <c:pt idx="29138">
                  <c:v>4.8565999999999998E-2</c:v>
                </c:pt>
                <c:pt idx="29139">
                  <c:v>4.7698699999999997E-2</c:v>
                </c:pt>
                <c:pt idx="29140">
                  <c:v>4.5610299999999999E-2</c:v>
                </c:pt>
                <c:pt idx="29141">
                  <c:v>4.4654100000000002E-2</c:v>
                </c:pt>
                <c:pt idx="29142">
                  <c:v>4.3605600000000001E-2</c:v>
                </c:pt>
                <c:pt idx="29143">
                  <c:v>4.3195900000000002E-2</c:v>
                </c:pt>
                <c:pt idx="29144">
                  <c:v>4.28809E-2</c:v>
                </c:pt>
                <c:pt idx="29145">
                  <c:v>4.14483E-2</c:v>
                </c:pt>
                <c:pt idx="29146">
                  <c:v>4.0677400000000002E-2</c:v>
                </c:pt>
                <c:pt idx="29147">
                  <c:v>4.0445500000000002E-2</c:v>
                </c:pt>
                <c:pt idx="29148">
                  <c:v>3.95883E-2</c:v>
                </c:pt>
                <c:pt idx="29149">
                  <c:v>3.8847600000000003E-2</c:v>
                </c:pt>
                <c:pt idx="29150">
                  <c:v>3.2451300000000002E-2</c:v>
                </c:pt>
                <c:pt idx="29151">
                  <c:v>2.8019499999999999E-2</c:v>
                </c:pt>
                <c:pt idx="29152">
                  <c:v>2.7606200000000001E-2</c:v>
                </c:pt>
                <c:pt idx="29153">
                  <c:v>2.64678E-2</c:v>
                </c:pt>
                <c:pt idx="29154">
                  <c:v>2.58981E-2</c:v>
                </c:pt>
                <c:pt idx="29155">
                  <c:v>2.5270399999999998E-2</c:v>
                </c:pt>
                <c:pt idx="29156">
                  <c:v>2.3850900000000001E-2</c:v>
                </c:pt>
                <c:pt idx="29157">
                  <c:v>2.29952E-2</c:v>
                </c:pt>
                <c:pt idx="29158">
                  <c:v>2.2371599999999998E-2</c:v>
                </c:pt>
                <c:pt idx="29159">
                  <c:v>2.1188200000000001E-2</c:v>
                </c:pt>
                <c:pt idx="29160">
                  <c:v>2.08454E-2</c:v>
                </c:pt>
                <c:pt idx="29161">
                  <c:v>1.8642499999999999E-2</c:v>
                </c:pt>
                <c:pt idx="29162">
                  <c:v>1.5136800000000001E-2</c:v>
                </c:pt>
                <c:pt idx="29163">
                  <c:v>1.4324E-2</c:v>
                </c:pt>
                <c:pt idx="29164">
                  <c:v>1.20593E-2</c:v>
                </c:pt>
                <c:pt idx="29165">
                  <c:v>9.2429999999999995E-3</c:v>
                </c:pt>
                <c:pt idx="29166">
                  <c:v>8.7848600000000002E-3</c:v>
                </c:pt>
                <c:pt idx="29167">
                  <c:v>9.0699700000000001E-3</c:v>
                </c:pt>
                <c:pt idx="29168">
                  <c:v>7.75642E-3</c:v>
                </c:pt>
                <c:pt idx="29169">
                  <c:v>6.2436899999999997E-3</c:v>
                </c:pt>
                <c:pt idx="29170">
                  <c:v>6.3720799999999996E-3</c:v>
                </c:pt>
                <c:pt idx="29171">
                  <c:v>1.2455000000000001E-3</c:v>
                </c:pt>
                <c:pt idx="29172">
                  <c:v>-3.49694E-3</c:v>
                </c:pt>
                <c:pt idx="29173">
                  <c:v>-4.7277700000000001E-3</c:v>
                </c:pt>
                <c:pt idx="29174">
                  <c:v>-6.1529899999999997E-3</c:v>
                </c:pt>
                <c:pt idx="29175">
                  <c:v>-6.96526E-3</c:v>
                </c:pt>
                <c:pt idx="29176">
                  <c:v>-7.0600799999999998E-3</c:v>
                </c:pt>
                <c:pt idx="29177">
                  <c:v>-8.0506799999999993E-3</c:v>
                </c:pt>
                <c:pt idx="29178">
                  <c:v>-9.52274E-3</c:v>
                </c:pt>
                <c:pt idx="29179">
                  <c:v>-1.03652E-2</c:v>
                </c:pt>
                <c:pt idx="29180">
                  <c:v>-1.04157E-2</c:v>
                </c:pt>
                <c:pt idx="29181">
                  <c:v>-1.18104E-2</c:v>
                </c:pt>
                <c:pt idx="29182">
                  <c:v>-1.35654E-2</c:v>
                </c:pt>
                <c:pt idx="29183">
                  <c:v>-1.4255800000000001E-2</c:v>
                </c:pt>
                <c:pt idx="29184">
                  <c:v>-1.48922E-2</c:v>
                </c:pt>
                <c:pt idx="29185">
                  <c:v>-1.55316E-2</c:v>
                </c:pt>
                <c:pt idx="29186">
                  <c:v>-1.62162E-2</c:v>
                </c:pt>
                <c:pt idx="29187">
                  <c:v>-1.6759300000000001E-2</c:v>
                </c:pt>
                <c:pt idx="29188">
                  <c:v>-1.7988000000000001E-2</c:v>
                </c:pt>
                <c:pt idx="29189">
                  <c:v>-1.7808299999999999E-2</c:v>
                </c:pt>
                <c:pt idx="29190">
                  <c:v>-1.7737900000000001E-2</c:v>
                </c:pt>
                <c:pt idx="29191">
                  <c:v>-2.3872999999999998E-2</c:v>
                </c:pt>
                <c:pt idx="29192">
                  <c:v>-2.5885200000000001E-2</c:v>
                </c:pt>
                <c:pt idx="29193">
                  <c:v>-2.6379900000000001E-2</c:v>
                </c:pt>
                <c:pt idx="29194">
                  <c:v>-2.8393700000000001E-2</c:v>
                </c:pt>
                <c:pt idx="29195">
                  <c:v>-2.9859400000000001E-2</c:v>
                </c:pt>
                <c:pt idx="29196">
                  <c:v>-2.9890099999999999E-2</c:v>
                </c:pt>
                <c:pt idx="29197">
                  <c:v>-3.01804E-2</c:v>
                </c:pt>
                <c:pt idx="29198">
                  <c:v>-3.1423800000000002E-2</c:v>
                </c:pt>
                <c:pt idx="29199">
                  <c:v>-3.2287299999999998E-2</c:v>
                </c:pt>
                <c:pt idx="29200">
                  <c:v>-3.3015700000000002E-2</c:v>
                </c:pt>
                <c:pt idx="29201">
                  <c:v>-3.3696700000000003E-2</c:v>
                </c:pt>
                <c:pt idx="29202">
                  <c:v>-3.49316E-2</c:v>
                </c:pt>
                <c:pt idx="29203">
                  <c:v>-3.56666E-2</c:v>
                </c:pt>
                <c:pt idx="29204">
                  <c:v>-3.7659400000000003E-2</c:v>
                </c:pt>
                <c:pt idx="29205">
                  <c:v>-3.9382100000000003E-2</c:v>
                </c:pt>
                <c:pt idx="29206">
                  <c:v>-3.8911099999999997E-2</c:v>
                </c:pt>
                <c:pt idx="29207">
                  <c:v>-3.8417800000000002E-2</c:v>
                </c:pt>
                <c:pt idx="29208">
                  <c:v>-3.9179800000000001E-2</c:v>
                </c:pt>
                <c:pt idx="29209">
                  <c:v>-4.0238700000000002E-2</c:v>
                </c:pt>
                <c:pt idx="29210">
                  <c:v>-4.7939099999999998E-2</c:v>
                </c:pt>
                <c:pt idx="29211">
                  <c:v>-4.9236299999999997E-2</c:v>
                </c:pt>
                <c:pt idx="29212">
                  <c:v>-5.0147499999999998E-2</c:v>
                </c:pt>
                <c:pt idx="29213">
                  <c:v>-5.2034700000000003E-2</c:v>
                </c:pt>
                <c:pt idx="29214">
                  <c:v>-5.3390600000000003E-2</c:v>
                </c:pt>
                <c:pt idx="29215">
                  <c:v>-5.4691499999999997E-2</c:v>
                </c:pt>
                <c:pt idx="29216">
                  <c:v>-5.6470100000000002E-2</c:v>
                </c:pt>
                <c:pt idx="29217">
                  <c:v>-5.8813200000000003E-2</c:v>
                </c:pt>
                <c:pt idx="29218">
                  <c:v>-6.06866E-2</c:v>
                </c:pt>
                <c:pt idx="29219">
                  <c:v>-6.2062399999999997E-2</c:v>
                </c:pt>
                <c:pt idx="29220">
                  <c:v>-6.2403300000000002E-2</c:v>
                </c:pt>
                <c:pt idx="29221">
                  <c:v>-6.3237500000000002E-2</c:v>
                </c:pt>
                <c:pt idx="29222">
                  <c:v>-6.3576499999999994E-2</c:v>
                </c:pt>
                <c:pt idx="29223">
                  <c:v>-6.4443200000000006E-2</c:v>
                </c:pt>
                <c:pt idx="29224">
                  <c:v>-6.6313499999999997E-2</c:v>
                </c:pt>
                <c:pt idx="29225">
                  <c:v>-6.8217600000000003E-2</c:v>
                </c:pt>
                <c:pt idx="29226">
                  <c:v>-6.9886000000000004E-2</c:v>
                </c:pt>
                <c:pt idx="29227">
                  <c:v>-7.0809899999999995E-2</c:v>
                </c:pt>
                <c:pt idx="29228">
                  <c:v>-8.0223600000000006E-2</c:v>
                </c:pt>
                <c:pt idx="29229">
                  <c:v>-8.2229099999999999E-2</c:v>
                </c:pt>
                <c:pt idx="29230">
                  <c:v>-8.5648000000000002E-2</c:v>
                </c:pt>
                <c:pt idx="29231">
                  <c:v>-8.6864800000000006E-2</c:v>
                </c:pt>
                <c:pt idx="29232">
                  <c:v>-8.8160000000000002E-2</c:v>
                </c:pt>
                <c:pt idx="29233">
                  <c:v>-8.8506600000000005E-2</c:v>
                </c:pt>
                <c:pt idx="29234">
                  <c:v>-8.9424199999999995E-2</c:v>
                </c:pt>
                <c:pt idx="29235">
                  <c:v>-8.9503299999999994E-2</c:v>
                </c:pt>
                <c:pt idx="29236">
                  <c:v>-8.8128200000000004E-2</c:v>
                </c:pt>
                <c:pt idx="29237">
                  <c:v>-8.6509299999999997E-2</c:v>
                </c:pt>
                <c:pt idx="29238">
                  <c:v>-8.5598300000000002E-2</c:v>
                </c:pt>
                <c:pt idx="29239">
                  <c:v>-8.5657700000000003E-2</c:v>
                </c:pt>
                <c:pt idx="29240">
                  <c:v>-8.6074600000000001E-2</c:v>
                </c:pt>
                <c:pt idx="29241">
                  <c:v>-8.63487E-2</c:v>
                </c:pt>
                <c:pt idx="29242">
                  <c:v>-8.5974400000000006E-2</c:v>
                </c:pt>
                <c:pt idx="29243">
                  <c:v>-8.5487300000000002E-2</c:v>
                </c:pt>
                <c:pt idx="29244">
                  <c:v>-8.5171999999999998E-2</c:v>
                </c:pt>
                <c:pt idx="29245">
                  <c:v>-8.2383700000000004E-2</c:v>
                </c:pt>
                <c:pt idx="29246">
                  <c:v>-8.3697499999999994E-2</c:v>
                </c:pt>
                <c:pt idx="29247">
                  <c:v>-8.8880200000000006E-2</c:v>
                </c:pt>
                <c:pt idx="29248">
                  <c:v>-8.8169300000000006E-2</c:v>
                </c:pt>
                <c:pt idx="29249">
                  <c:v>-8.8184799999999994E-2</c:v>
                </c:pt>
                <c:pt idx="29250">
                  <c:v>-8.8145299999999996E-2</c:v>
                </c:pt>
                <c:pt idx="29251">
                  <c:v>-8.8814500000000005E-2</c:v>
                </c:pt>
                <c:pt idx="29252">
                  <c:v>-8.7990899999999997E-2</c:v>
                </c:pt>
                <c:pt idx="29253">
                  <c:v>-8.5671499999999998E-2</c:v>
                </c:pt>
                <c:pt idx="29254">
                  <c:v>-8.4796999999999997E-2</c:v>
                </c:pt>
                <c:pt idx="29255">
                  <c:v>-8.5090499999999999E-2</c:v>
                </c:pt>
                <c:pt idx="29256">
                  <c:v>-8.5132399999999997E-2</c:v>
                </c:pt>
                <c:pt idx="29257">
                  <c:v>-8.5249000000000005E-2</c:v>
                </c:pt>
                <c:pt idx="29258">
                  <c:v>-8.5384799999999997E-2</c:v>
                </c:pt>
                <c:pt idx="29259">
                  <c:v>-8.5133200000000006E-2</c:v>
                </c:pt>
                <c:pt idx="29260">
                  <c:v>-8.5197899999999993E-2</c:v>
                </c:pt>
                <c:pt idx="29261">
                  <c:v>-8.6016300000000004E-2</c:v>
                </c:pt>
                <c:pt idx="29262">
                  <c:v>-8.6064299999999996E-2</c:v>
                </c:pt>
                <c:pt idx="29263">
                  <c:v>-8.45751E-2</c:v>
                </c:pt>
                <c:pt idx="29264">
                  <c:v>-8.3087400000000006E-2</c:v>
                </c:pt>
                <c:pt idx="29265">
                  <c:v>-8.2377099999999995E-2</c:v>
                </c:pt>
                <c:pt idx="29266">
                  <c:v>-8.1076499999999996E-2</c:v>
                </c:pt>
                <c:pt idx="29267">
                  <c:v>-7.9709699999999994E-2</c:v>
                </c:pt>
                <c:pt idx="29268">
                  <c:v>-8.6304099999999995E-2</c:v>
                </c:pt>
                <c:pt idx="29269">
                  <c:v>-8.9399599999999996E-2</c:v>
                </c:pt>
                <c:pt idx="29270">
                  <c:v>-8.7761000000000006E-2</c:v>
                </c:pt>
                <c:pt idx="29271">
                  <c:v>-8.8220300000000001E-2</c:v>
                </c:pt>
                <c:pt idx="29272">
                  <c:v>-8.8584999999999997E-2</c:v>
                </c:pt>
                <c:pt idx="29273">
                  <c:v>-8.9828900000000003E-2</c:v>
                </c:pt>
                <c:pt idx="29274">
                  <c:v>-8.9528399999999994E-2</c:v>
                </c:pt>
                <c:pt idx="29275">
                  <c:v>-8.9231000000000005E-2</c:v>
                </c:pt>
                <c:pt idx="29276">
                  <c:v>-8.8072999999999999E-2</c:v>
                </c:pt>
                <c:pt idx="29277">
                  <c:v>-8.8157299999999994E-2</c:v>
                </c:pt>
                <c:pt idx="29278">
                  <c:v>-8.7225200000000003E-2</c:v>
                </c:pt>
                <c:pt idx="29279">
                  <c:v>-8.62927E-2</c:v>
                </c:pt>
                <c:pt idx="29280">
                  <c:v>-8.5677000000000003E-2</c:v>
                </c:pt>
                <c:pt idx="29281">
                  <c:v>-8.4317100000000006E-2</c:v>
                </c:pt>
                <c:pt idx="29282">
                  <c:v>-8.4806500000000007E-2</c:v>
                </c:pt>
                <c:pt idx="29283">
                  <c:v>-8.5237599999999997E-2</c:v>
                </c:pt>
                <c:pt idx="29284">
                  <c:v>-8.4976599999999999E-2</c:v>
                </c:pt>
                <c:pt idx="29285">
                  <c:v>-8.5117200000000004E-2</c:v>
                </c:pt>
                <c:pt idx="29286">
                  <c:v>-8.5804099999999994E-2</c:v>
                </c:pt>
                <c:pt idx="29287">
                  <c:v>-8.6245699999999995E-2</c:v>
                </c:pt>
                <c:pt idx="29288">
                  <c:v>-8.5900299999999999E-2</c:v>
                </c:pt>
                <c:pt idx="29289">
                  <c:v>-9.2943399999999995E-2</c:v>
                </c:pt>
                <c:pt idx="29290">
                  <c:v>-9.3922900000000004E-2</c:v>
                </c:pt>
                <c:pt idx="29291">
                  <c:v>-9.3897900000000006E-2</c:v>
                </c:pt>
                <c:pt idx="29292">
                  <c:v>-9.5032900000000003E-2</c:v>
                </c:pt>
                <c:pt idx="29293">
                  <c:v>-9.67663E-2</c:v>
                </c:pt>
                <c:pt idx="29294">
                  <c:v>-9.7123299999999996E-2</c:v>
                </c:pt>
                <c:pt idx="29295">
                  <c:v>-9.6294599999999994E-2</c:v>
                </c:pt>
                <c:pt idx="29296">
                  <c:v>-9.6399200000000004E-2</c:v>
                </c:pt>
                <c:pt idx="29297">
                  <c:v>-9.7001500000000004E-2</c:v>
                </c:pt>
                <c:pt idx="29298">
                  <c:v>-9.9089099999999999E-2</c:v>
                </c:pt>
                <c:pt idx="29299">
                  <c:v>-0.10130699999999999</c:v>
                </c:pt>
                <c:pt idx="29300">
                  <c:v>-0.10294499999999999</c:v>
                </c:pt>
                <c:pt idx="29301">
                  <c:v>-0.10556599999999999</c:v>
                </c:pt>
                <c:pt idx="29302">
                  <c:v>-0.10775999999999999</c:v>
                </c:pt>
                <c:pt idx="29303">
                  <c:v>-0.109446</c:v>
                </c:pt>
                <c:pt idx="29304">
                  <c:v>-0.11013199999999999</c:v>
                </c:pt>
                <c:pt idx="29305">
                  <c:v>-0.11028</c:v>
                </c:pt>
                <c:pt idx="29306">
                  <c:v>-0.109946</c:v>
                </c:pt>
                <c:pt idx="29307">
                  <c:v>-0.109041</c:v>
                </c:pt>
                <c:pt idx="29308">
                  <c:v>-0.109123</c:v>
                </c:pt>
                <c:pt idx="29309">
                  <c:v>-0.109193</c:v>
                </c:pt>
                <c:pt idx="29310">
                  <c:v>-0.110308</c:v>
                </c:pt>
                <c:pt idx="29311">
                  <c:v>-0.111621</c:v>
                </c:pt>
                <c:pt idx="29312">
                  <c:v>-0.120116</c:v>
                </c:pt>
                <c:pt idx="29313">
                  <c:v>-0.123057</c:v>
                </c:pt>
                <c:pt idx="29314">
                  <c:v>-0.12411700000000001</c:v>
                </c:pt>
                <c:pt idx="29315">
                  <c:v>-0.12517700000000001</c:v>
                </c:pt>
                <c:pt idx="29316">
                  <c:v>-0.12672700000000001</c:v>
                </c:pt>
                <c:pt idx="29317">
                  <c:v>-0.12826899999999999</c:v>
                </c:pt>
                <c:pt idx="29318">
                  <c:v>-0.13072600000000001</c:v>
                </c:pt>
                <c:pt idx="29319">
                  <c:v>-0.13466700000000001</c:v>
                </c:pt>
                <c:pt idx="29320">
                  <c:v>-0.13966500000000001</c:v>
                </c:pt>
                <c:pt idx="29321">
                  <c:v>-0.145096</c:v>
                </c:pt>
                <c:pt idx="29322">
                  <c:v>-0.151695</c:v>
                </c:pt>
                <c:pt idx="29323">
                  <c:v>-0.15503800000000001</c:v>
                </c:pt>
                <c:pt idx="29324">
                  <c:v>-0.15615899999999999</c:v>
                </c:pt>
                <c:pt idx="29325">
                  <c:v>-0.156699</c:v>
                </c:pt>
                <c:pt idx="29326">
                  <c:v>-0.15723500000000001</c:v>
                </c:pt>
                <c:pt idx="29327">
                  <c:v>-0.157331</c:v>
                </c:pt>
                <c:pt idx="29328">
                  <c:v>-0.15684600000000001</c:v>
                </c:pt>
                <c:pt idx="29329">
                  <c:v>-0.15682499999999999</c:v>
                </c:pt>
                <c:pt idx="29330">
                  <c:v>-0.156775</c:v>
                </c:pt>
                <c:pt idx="29331">
                  <c:v>-0.15770200000000001</c:v>
                </c:pt>
                <c:pt idx="29332">
                  <c:v>-0.158278</c:v>
                </c:pt>
                <c:pt idx="29333">
                  <c:v>-0.15874199999999999</c:v>
                </c:pt>
                <c:pt idx="29334">
                  <c:v>-0.159248</c:v>
                </c:pt>
                <c:pt idx="29335">
                  <c:v>-0.15967600000000001</c:v>
                </c:pt>
                <c:pt idx="29336">
                  <c:v>-0.160359</c:v>
                </c:pt>
                <c:pt idx="29337">
                  <c:v>-0.160053</c:v>
                </c:pt>
                <c:pt idx="29338">
                  <c:v>-0.166769</c:v>
                </c:pt>
                <c:pt idx="29339">
                  <c:v>-0.16242400000000001</c:v>
                </c:pt>
                <c:pt idx="29340">
                  <c:v>-0.16184100000000001</c:v>
                </c:pt>
                <c:pt idx="29341">
                  <c:v>-0.16959099999999999</c:v>
                </c:pt>
                <c:pt idx="29342">
                  <c:v>-0.170345</c:v>
                </c:pt>
                <c:pt idx="29343">
                  <c:v>-0.17122000000000001</c:v>
                </c:pt>
                <c:pt idx="29344">
                  <c:v>-0.17143</c:v>
                </c:pt>
                <c:pt idx="29345">
                  <c:v>-0.17305499999999999</c:v>
                </c:pt>
                <c:pt idx="29346">
                  <c:v>-0.17341999999999999</c:v>
                </c:pt>
                <c:pt idx="29347">
                  <c:v>-0.17442199999999999</c:v>
                </c:pt>
                <c:pt idx="29348">
                  <c:v>-0.17557600000000001</c:v>
                </c:pt>
                <c:pt idx="29349">
                  <c:v>-0.17655399999999999</c:v>
                </c:pt>
                <c:pt idx="29350">
                  <c:v>-0.17674400000000001</c:v>
                </c:pt>
                <c:pt idx="29351">
                  <c:v>-0.17671700000000001</c:v>
                </c:pt>
                <c:pt idx="29352">
                  <c:v>-0.17596899999999999</c:v>
                </c:pt>
                <c:pt idx="29353">
                  <c:v>-0.174821</c:v>
                </c:pt>
                <c:pt idx="29354">
                  <c:v>-0.17400199999999999</c:v>
                </c:pt>
                <c:pt idx="29355">
                  <c:v>-0.17421800000000001</c:v>
                </c:pt>
                <c:pt idx="29356">
                  <c:v>-0.17430000000000001</c:v>
                </c:pt>
                <c:pt idx="29357">
                  <c:v>-0.17458699999999999</c:v>
                </c:pt>
                <c:pt idx="29358">
                  <c:v>-0.17460200000000001</c:v>
                </c:pt>
                <c:pt idx="29359">
                  <c:v>-0.17523</c:v>
                </c:pt>
                <c:pt idx="29360">
                  <c:v>-0.17552799999999999</c:v>
                </c:pt>
                <c:pt idx="29361">
                  <c:v>-0.175928</c:v>
                </c:pt>
                <c:pt idx="29362">
                  <c:v>-0.17697399999999999</c:v>
                </c:pt>
                <c:pt idx="29363">
                  <c:v>-0.177623</c:v>
                </c:pt>
                <c:pt idx="29364">
                  <c:v>-0.176118</c:v>
                </c:pt>
                <c:pt idx="29365">
                  <c:v>-0.180448</c:v>
                </c:pt>
                <c:pt idx="29366">
                  <c:v>-0.17993899999999999</c:v>
                </c:pt>
                <c:pt idx="29367">
                  <c:v>-0.17438799999999999</c:v>
                </c:pt>
                <c:pt idx="29368">
                  <c:v>-0.179954</c:v>
                </c:pt>
                <c:pt idx="29369">
                  <c:v>-0.18525700000000001</c:v>
                </c:pt>
                <c:pt idx="29370">
                  <c:v>-0.18537000000000001</c:v>
                </c:pt>
                <c:pt idx="29371">
                  <c:v>-0.185945</c:v>
                </c:pt>
                <c:pt idx="29372">
                  <c:v>-0.18612300000000001</c:v>
                </c:pt>
                <c:pt idx="29373">
                  <c:v>-0.185947</c:v>
                </c:pt>
                <c:pt idx="29374">
                  <c:v>-0.186117</c:v>
                </c:pt>
                <c:pt idx="29375">
                  <c:v>-0.18645</c:v>
                </c:pt>
                <c:pt idx="29376">
                  <c:v>-0.18603800000000001</c:v>
                </c:pt>
                <c:pt idx="29377">
                  <c:v>-0.18576799999999999</c:v>
                </c:pt>
                <c:pt idx="29378">
                  <c:v>-0.186475</c:v>
                </c:pt>
                <c:pt idx="29379">
                  <c:v>-0.18745600000000001</c:v>
                </c:pt>
                <c:pt idx="29380">
                  <c:v>-0.188166</c:v>
                </c:pt>
                <c:pt idx="29381">
                  <c:v>-0.18746099999999999</c:v>
                </c:pt>
                <c:pt idx="29382">
                  <c:v>-0.185976</c:v>
                </c:pt>
                <c:pt idx="29383">
                  <c:v>-0.18485299999999999</c:v>
                </c:pt>
                <c:pt idx="29384">
                  <c:v>-0.18438399999999999</c:v>
                </c:pt>
                <c:pt idx="29385">
                  <c:v>-0.18424399999999999</c:v>
                </c:pt>
                <c:pt idx="29386">
                  <c:v>-0.18215799999999999</c:v>
                </c:pt>
                <c:pt idx="29387">
                  <c:v>-0.18129999999999999</c:v>
                </c:pt>
                <c:pt idx="29388">
                  <c:v>-0.180178</c:v>
                </c:pt>
                <c:pt idx="29389">
                  <c:v>-0.179254</c:v>
                </c:pt>
                <c:pt idx="29390">
                  <c:v>-0.178757</c:v>
                </c:pt>
                <c:pt idx="29391">
                  <c:v>-0.17725199999999999</c:v>
                </c:pt>
                <c:pt idx="29392">
                  <c:v>-0.17501900000000001</c:v>
                </c:pt>
                <c:pt idx="29393">
                  <c:v>-0.17455399999999999</c:v>
                </c:pt>
                <c:pt idx="29394">
                  <c:v>-0.17361099999999999</c:v>
                </c:pt>
                <c:pt idx="29395">
                  <c:v>-0.173597</c:v>
                </c:pt>
                <c:pt idx="29396">
                  <c:v>-0.17302799999999999</c:v>
                </c:pt>
                <c:pt idx="29397">
                  <c:v>-0.172401</c:v>
                </c:pt>
                <c:pt idx="29398">
                  <c:v>-0.17074500000000001</c:v>
                </c:pt>
                <c:pt idx="29399">
                  <c:v>-0.171738</c:v>
                </c:pt>
                <c:pt idx="29400">
                  <c:v>-0.177402</c:v>
                </c:pt>
                <c:pt idx="29401">
                  <c:v>-0.17685400000000001</c:v>
                </c:pt>
                <c:pt idx="29402">
                  <c:v>-0.17635500000000001</c:v>
                </c:pt>
                <c:pt idx="29403">
                  <c:v>-0.17474799999999999</c:v>
                </c:pt>
                <c:pt idx="29404">
                  <c:v>-0.17336499999999999</c:v>
                </c:pt>
                <c:pt idx="29405">
                  <c:v>-0.172875</c:v>
                </c:pt>
                <c:pt idx="29406">
                  <c:v>-0.17185900000000001</c:v>
                </c:pt>
                <c:pt idx="29407">
                  <c:v>-0.17084199999999999</c:v>
                </c:pt>
                <c:pt idx="29408">
                  <c:v>-0.16937099999999999</c:v>
                </c:pt>
                <c:pt idx="29409">
                  <c:v>-0.16899600000000001</c:v>
                </c:pt>
                <c:pt idx="29410">
                  <c:v>-0.170044</c:v>
                </c:pt>
                <c:pt idx="29411">
                  <c:v>-0.17105600000000001</c:v>
                </c:pt>
                <c:pt idx="29412">
                  <c:v>-0.17205400000000001</c:v>
                </c:pt>
                <c:pt idx="29413">
                  <c:v>-0.17150499999999999</c:v>
                </c:pt>
                <c:pt idx="29414">
                  <c:v>-0.169048</c:v>
                </c:pt>
                <c:pt idx="29415">
                  <c:v>-0.16761300000000001</c:v>
                </c:pt>
                <c:pt idx="29416">
                  <c:v>-0.165655</c:v>
                </c:pt>
                <c:pt idx="29417">
                  <c:v>-0.16372700000000001</c:v>
                </c:pt>
                <c:pt idx="29418">
                  <c:v>-0.16378599999999999</c:v>
                </c:pt>
                <c:pt idx="29419">
                  <c:v>-0.16384599999999999</c:v>
                </c:pt>
                <c:pt idx="29420">
                  <c:v>-0.16292300000000001</c:v>
                </c:pt>
                <c:pt idx="29421">
                  <c:v>-0.161498</c:v>
                </c:pt>
                <c:pt idx="29422">
                  <c:v>-0.160552</c:v>
                </c:pt>
                <c:pt idx="29423">
                  <c:v>-0.160637</c:v>
                </c:pt>
                <c:pt idx="29424">
                  <c:v>-0.15972500000000001</c:v>
                </c:pt>
                <c:pt idx="29425">
                  <c:v>-0.15979499999999999</c:v>
                </c:pt>
                <c:pt idx="29426">
                  <c:v>-0.159409</c:v>
                </c:pt>
                <c:pt idx="29427">
                  <c:v>-0.15900400000000001</c:v>
                </c:pt>
                <c:pt idx="29428">
                  <c:v>-0.158166</c:v>
                </c:pt>
                <c:pt idx="29429">
                  <c:v>-0.15754299999999999</c:v>
                </c:pt>
                <c:pt idx="29430">
                  <c:v>-0.162662</c:v>
                </c:pt>
                <c:pt idx="29431">
                  <c:v>-0.16154099999999999</c:v>
                </c:pt>
                <c:pt idx="29432">
                  <c:v>-0.16106500000000001</c:v>
                </c:pt>
                <c:pt idx="29433">
                  <c:v>-0.16023399999999999</c:v>
                </c:pt>
                <c:pt idx="29434">
                  <c:v>-0.159831</c:v>
                </c:pt>
                <c:pt idx="29435">
                  <c:v>-0.15948000000000001</c:v>
                </c:pt>
                <c:pt idx="29436">
                  <c:v>-0.15912299999999999</c:v>
                </c:pt>
                <c:pt idx="29437">
                  <c:v>-0.15876599999999999</c:v>
                </c:pt>
                <c:pt idx="29438">
                  <c:v>-0.158446</c:v>
                </c:pt>
                <c:pt idx="29439">
                  <c:v>-0.15760299999999999</c:v>
                </c:pt>
                <c:pt idx="29440">
                  <c:v>-0.15726399999999999</c:v>
                </c:pt>
                <c:pt idx="29441">
                  <c:v>-0.15643299999999999</c:v>
                </c:pt>
                <c:pt idx="29442">
                  <c:v>-0.15611700000000001</c:v>
                </c:pt>
                <c:pt idx="29443">
                  <c:v>-0.154834</c:v>
                </c:pt>
                <c:pt idx="29444">
                  <c:v>-0.153975</c:v>
                </c:pt>
                <c:pt idx="29445">
                  <c:v>-0.153173</c:v>
                </c:pt>
                <c:pt idx="29446">
                  <c:v>-0.15235699999999999</c:v>
                </c:pt>
                <c:pt idx="29447">
                  <c:v>-0.15157200000000001</c:v>
                </c:pt>
                <c:pt idx="29448">
                  <c:v>-0.15070800000000001</c:v>
                </c:pt>
                <c:pt idx="29449">
                  <c:v>-0.15096000000000001</c:v>
                </c:pt>
                <c:pt idx="29450">
                  <c:v>-0.15043500000000001</c:v>
                </c:pt>
                <c:pt idx="29451">
                  <c:v>-0.156082</c:v>
                </c:pt>
                <c:pt idx="29452">
                  <c:v>-0.15659999999999999</c:v>
                </c:pt>
                <c:pt idx="29453">
                  <c:v>-0.15677199999999999</c:v>
                </c:pt>
                <c:pt idx="29454">
                  <c:v>-0.15651200000000001</c:v>
                </c:pt>
                <c:pt idx="29455">
                  <c:v>-0.15676200000000001</c:v>
                </c:pt>
                <c:pt idx="29456">
                  <c:v>-0.15598600000000001</c:v>
                </c:pt>
                <c:pt idx="29457">
                  <c:v>-0.15670500000000001</c:v>
                </c:pt>
                <c:pt idx="29458">
                  <c:v>-0.15646599999999999</c:v>
                </c:pt>
                <c:pt idx="29459">
                  <c:v>-0.157197</c:v>
                </c:pt>
                <c:pt idx="29460">
                  <c:v>-0.15745799999999999</c:v>
                </c:pt>
                <c:pt idx="29461">
                  <c:v>-0.158217</c:v>
                </c:pt>
                <c:pt idx="29462">
                  <c:v>-0.15801399999999999</c:v>
                </c:pt>
                <c:pt idx="29463">
                  <c:v>-0.15726999999999999</c:v>
                </c:pt>
                <c:pt idx="29464">
                  <c:v>-0.15703400000000001</c:v>
                </c:pt>
                <c:pt idx="29465">
                  <c:v>-0.15679799999999999</c:v>
                </c:pt>
                <c:pt idx="29466">
                  <c:v>-0.15659600000000001</c:v>
                </c:pt>
                <c:pt idx="29467">
                  <c:v>-0.15534300000000001</c:v>
                </c:pt>
                <c:pt idx="29468">
                  <c:v>-0.16264600000000001</c:v>
                </c:pt>
                <c:pt idx="29469">
                  <c:v>-0.16342799999999999</c:v>
                </c:pt>
                <c:pt idx="29470">
                  <c:v>-0.16472899999999999</c:v>
                </c:pt>
                <c:pt idx="29471">
                  <c:v>-0.16450300000000001</c:v>
                </c:pt>
                <c:pt idx="29472">
                  <c:v>-0.16430400000000001</c:v>
                </c:pt>
                <c:pt idx="29473">
                  <c:v>-0.164107</c:v>
                </c:pt>
                <c:pt idx="29474">
                  <c:v>-0.163879</c:v>
                </c:pt>
                <c:pt idx="29475">
                  <c:v>-0.162686</c:v>
                </c:pt>
                <c:pt idx="29476">
                  <c:v>-0.16250200000000001</c:v>
                </c:pt>
                <c:pt idx="29477">
                  <c:v>-0.16122700000000001</c:v>
                </c:pt>
                <c:pt idx="29478">
                  <c:v>-0.159022</c:v>
                </c:pt>
                <c:pt idx="29479">
                  <c:v>-0.15795999999999999</c:v>
                </c:pt>
                <c:pt idx="29480">
                  <c:v>-0.15884200000000001</c:v>
                </c:pt>
                <c:pt idx="29481">
                  <c:v>-0.159029</c:v>
                </c:pt>
                <c:pt idx="29482">
                  <c:v>-0.157828</c:v>
                </c:pt>
                <c:pt idx="29483">
                  <c:v>-0.15648699999999999</c:v>
                </c:pt>
                <c:pt idx="29484">
                  <c:v>-0.155331</c:v>
                </c:pt>
                <c:pt idx="29485">
                  <c:v>-0.16014500000000001</c:v>
                </c:pt>
                <c:pt idx="29486">
                  <c:v>-0.16031799999999999</c:v>
                </c:pt>
                <c:pt idx="29487">
                  <c:v>-0.15925900000000001</c:v>
                </c:pt>
                <c:pt idx="29488">
                  <c:v>-0.15364800000000001</c:v>
                </c:pt>
                <c:pt idx="29489">
                  <c:v>-0.16126299999999999</c:v>
                </c:pt>
                <c:pt idx="29490">
                  <c:v>-0.16039800000000001</c:v>
                </c:pt>
                <c:pt idx="29491">
                  <c:v>-0.16084799999999999</c:v>
                </c:pt>
                <c:pt idx="29492">
                  <c:v>-0.160134</c:v>
                </c:pt>
                <c:pt idx="29493">
                  <c:v>-0.16067300000000001</c:v>
                </c:pt>
                <c:pt idx="29494">
                  <c:v>-0.16142200000000001</c:v>
                </c:pt>
                <c:pt idx="29495">
                  <c:v>-0.16184799999999999</c:v>
                </c:pt>
                <c:pt idx="29496">
                  <c:v>-0.16250500000000001</c:v>
                </c:pt>
                <c:pt idx="29497">
                  <c:v>-0.16176299999999999</c:v>
                </c:pt>
                <c:pt idx="29498">
                  <c:v>-0.16173599999999999</c:v>
                </c:pt>
                <c:pt idx="29499">
                  <c:v>-0.161333</c:v>
                </c:pt>
                <c:pt idx="29500">
                  <c:v>-0.16295100000000001</c:v>
                </c:pt>
                <c:pt idx="29501">
                  <c:v>-0.16825000000000001</c:v>
                </c:pt>
                <c:pt idx="29502">
                  <c:v>-0.16725499999999999</c:v>
                </c:pt>
                <c:pt idx="29503">
                  <c:v>-0.166963</c:v>
                </c:pt>
                <c:pt idx="29504">
                  <c:v>-0.16720499999999999</c:v>
                </c:pt>
                <c:pt idx="29505">
                  <c:v>-0.16719899999999999</c:v>
                </c:pt>
                <c:pt idx="29506">
                  <c:v>-0.16811599999999999</c:v>
                </c:pt>
                <c:pt idx="29507">
                  <c:v>-0.16808999999999999</c:v>
                </c:pt>
                <c:pt idx="29508">
                  <c:v>-0.16759199999999999</c:v>
                </c:pt>
                <c:pt idx="29509">
                  <c:v>-0.16799900000000001</c:v>
                </c:pt>
                <c:pt idx="29510">
                  <c:v>-0.168514</c:v>
                </c:pt>
                <c:pt idx="29511">
                  <c:v>-0.169047</c:v>
                </c:pt>
                <c:pt idx="29512">
                  <c:v>-0.16814000000000001</c:v>
                </c:pt>
                <c:pt idx="29513">
                  <c:v>-0.16778999999999999</c:v>
                </c:pt>
                <c:pt idx="29514">
                  <c:v>-0.168186</c:v>
                </c:pt>
                <c:pt idx="29515">
                  <c:v>-0.16861300000000001</c:v>
                </c:pt>
                <c:pt idx="29516">
                  <c:v>-0.16958799999999999</c:v>
                </c:pt>
                <c:pt idx="29517">
                  <c:v>-0.17005400000000001</c:v>
                </c:pt>
                <c:pt idx="29518">
                  <c:v>-0.16997699999999999</c:v>
                </c:pt>
                <c:pt idx="29519">
                  <c:v>-0.169048</c:v>
                </c:pt>
                <c:pt idx="29520">
                  <c:v>-0.170955</c:v>
                </c:pt>
                <c:pt idx="29521">
                  <c:v>-0.17618800000000001</c:v>
                </c:pt>
                <c:pt idx="29522">
                  <c:v>-0.17544199999999999</c:v>
                </c:pt>
                <c:pt idx="29523">
                  <c:v>-0.17565700000000001</c:v>
                </c:pt>
                <c:pt idx="29524">
                  <c:v>-0.17574300000000001</c:v>
                </c:pt>
                <c:pt idx="29525">
                  <c:v>-0.175788</c:v>
                </c:pt>
                <c:pt idx="29526">
                  <c:v>-0.17568700000000001</c:v>
                </c:pt>
                <c:pt idx="29527">
                  <c:v>-0.17543800000000001</c:v>
                </c:pt>
                <c:pt idx="29528">
                  <c:v>-0.17629</c:v>
                </c:pt>
                <c:pt idx="29529">
                  <c:v>-0.17636099999999999</c:v>
                </c:pt>
                <c:pt idx="29530">
                  <c:v>-0.175904</c:v>
                </c:pt>
                <c:pt idx="29531">
                  <c:v>-0.17536299999999999</c:v>
                </c:pt>
                <c:pt idx="29532">
                  <c:v>-0.175125</c:v>
                </c:pt>
                <c:pt idx="29533">
                  <c:v>-0.17394100000000001</c:v>
                </c:pt>
                <c:pt idx="29534">
                  <c:v>-0.17224300000000001</c:v>
                </c:pt>
                <c:pt idx="29535">
                  <c:v>-0.17152899999999999</c:v>
                </c:pt>
                <c:pt idx="29536">
                  <c:v>-0.17130300000000001</c:v>
                </c:pt>
                <c:pt idx="29537">
                  <c:v>-0.17144400000000001</c:v>
                </c:pt>
                <c:pt idx="29538">
                  <c:v>-0.16969300000000001</c:v>
                </c:pt>
                <c:pt idx="29539">
                  <c:v>-0.17190800000000001</c:v>
                </c:pt>
                <c:pt idx="29540">
                  <c:v>-0.17537900000000001</c:v>
                </c:pt>
                <c:pt idx="29541">
                  <c:v>-0.171379</c:v>
                </c:pt>
                <c:pt idx="29542">
                  <c:v>-0.16927900000000001</c:v>
                </c:pt>
                <c:pt idx="29543">
                  <c:v>-0.16658999999999999</c:v>
                </c:pt>
                <c:pt idx="29544">
                  <c:v>-0.16480300000000001</c:v>
                </c:pt>
                <c:pt idx="29545">
                  <c:v>-0.165156</c:v>
                </c:pt>
                <c:pt idx="29546">
                  <c:v>-0.16494500000000001</c:v>
                </c:pt>
                <c:pt idx="29547">
                  <c:v>-0.16422600000000001</c:v>
                </c:pt>
                <c:pt idx="29548">
                  <c:v>-0.16445699999999999</c:v>
                </c:pt>
                <c:pt idx="29549">
                  <c:v>-0.16394600000000001</c:v>
                </c:pt>
                <c:pt idx="29550">
                  <c:v>-0.16319800000000001</c:v>
                </c:pt>
                <c:pt idx="29551">
                  <c:v>-0.16361000000000001</c:v>
                </c:pt>
                <c:pt idx="29552">
                  <c:v>-0.16400000000000001</c:v>
                </c:pt>
                <c:pt idx="29553">
                  <c:v>-0.16494800000000001</c:v>
                </c:pt>
                <c:pt idx="29554">
                  <c:v>-0.16659199999999999</c:v>
                </c:pt>
                <c:pt idx="29555">
                  <c:v>-0.16769500000000001</c:v>
                </c:pt>
                <c:pt idx="29556">
                  <c:v>-0.16783100000000001</c:v>
                </c:pt>
                <c:pt idx="29557">
                  <c:v>-0.16781399999999999</c:v>
                </c:pt>
                <c:pt idx="29558">
                  <c:v>-0.167768</c:v>
                </c:pt>
                <c:pt idx="29559">
                  <c:v>-0.16636000000000001</c:v>
                </c:pt>
                <c:pt idx="29560">
                  <c:v>-0.168238</c:v>
                </c:pt>
                <c:pt idx="29561">
                  <c:v>-0.172204</c:v>
                </c:pt>
                <c:pt idx="29562">
                  <c:v>-0.167521</c:v>
                </c:pt>
                <c:pt idx="29563">
                  <c:v>-0.16255600000000001</c:v>
                </c:pt>
                <c:pt idx="29564">
                  <c:v>-0.16597300000000001</c:v>
                </c:pt>
                <c:pt idx="29565">
                  <c:v>-0.16925000000000001</c:v>
                </c:pt>
                <c:pt idx="29566">
                  <c:v>-0.167793</c:v>
                </c:pt>
                <c:pt idx="29567">
                  <c:v>-0.16684599999999999</c:v>
                </c:pt>
                <c:pt idx="29568">
                  <c:v>-0.16588600000000001</c:v>
                </c:pt>
                <c:pt idx="29569">
                  <c:v>-0.164494</c:v>
                </c:pt>
                <c:pt idx="29570">
                  <c:v>-0.16342000000000001</c:v>
                </c:pt>
                <c:pt idx="29571">
                  <c:v>-0.16272700000000001</c:v>
                </c:pt>
                <c:pt idx="29572">
                  <c:v>-0.16168199999999999</c:v>
                </c:pt>
                <c:pt idx="29573">
                  <c:v>-0.160466</c:v>
                </c:pt>
                <c:pt idx="29574">
                  <c:v>-0.16008</c:v>
                </c:pt>
                <c:pt idx="29575">
                  <c:v>-0.15918399999999999</c:v>
                </c:pt>
                <c:pt idx="29576">
                  <c:v>-0.157224</c:v>
                </c:pt>
                <c:pt idx="29577">
                  <c:v>-0.15543000000000001</c:v>
                </c:pt>
                <c:pt idx="29578">
                  <c:v>-0.153753</c:v>
                </c:pt>
                <c:pt idx="29579">
                  <c:v>-0.15146999999999999</c:v>
                </c:pt>
                <c:pt idx="29580">
                  <c:v>-0.15318499999999999</c:v>
                </c:pt>
                <c:pt idx="29581">
                  <c:v>-0.15595200000000001</c:v>
                </c:pt>
                <c:pt idx="29582">
                  <c:v>-0.15303800000000001</c:v>
                </c:pt>
                <c:pt idx="29583">
                  <c:v>-0.15109900000000001</c:v>
                </c:pt>
                <c:pt idx="29584">
                  <c:v>-0.14930299999999999</c:v>
                </c:pt>
                <c:pt idx="29585">
                  <c:v>-0.147449</c:v>
                </c:pt>
                <c:pt idx="29586">
                  <c:v>-0.145811</c:v>
                </c:pt>
                <c:pt idx="29587">
                  <c:v>-0.144593</c:v>
                </c:pt>
                <c:pt idx="29588">
                  <c:v>-0.14305899999999999</c:v>
                </c:pt>
                <c:pt idx="29589">
                  <c:v>-0.14124600000000001</c:v>
                </c:pt>
                <c:pt idx="29590">
                  <c:v>-0.139206</c:v>
                </c:pt>
                <c:pt idx="29591">
                  <c:v>-0.137049</c:v>
                </c:pt>
                <c:pt idx="29592">
                  <c:v>-0.13511999999999999</c:v>
                </c:pt>
                <c:pt idx="29593">
                  <c:v>-0.13272300000000001</c:v>
                </c:pt>
                <c:pt idx="29594">
                  <c:v>-0.13042999999999999</c:v>
                </c:pt>
                <c:pt idx="29595">
                  <c:v>-0.12806400000000001</c:v>
                </c:pt>
                <c:pt idx="29596">
                  <c:v>-0.12590000000000001</c:v>
                </c:pt>
                <c:pt idx="29597">
                  <c:v>-0.124157</c:v>
                </c:pt>
                <c:pt idx="29598">
                  <c:v>-0.122197</c:v>
                </c:pt>
                <c:pt idx="29599">
                  <c:v>-0.120865</c:v>
                </c:pt>
                <c:pt idx="29600">
                  <c:v>-0.120615</c:v>
                </c:pt>
                <c:pt idx="29601">
                  <c:v>-0.119337</c:v>
                </c:pt>
                <c:pt idx="29602">
                  <c:v>-0.11758299999999999</c:v>
                </c:pt>
                <c:pt idx="29603">
                  <c:v>-0.116301</c:v>
                </c:pt>
                <c:pt idx="29604">
                  <c:v>-0.115048</c:v>
                </c:pt>
                <c:pt idx="29605">
                  <c:v>-0.114436</c:v>
                </c:pt>
                <c:pt idx="29606">
                  <c:v>-0.112954</c:v>
                </c:pt>
                <c:pt idx="29607">
                  <c:v>-0.113527</c:v>
                </c:pt>
                <c:pt idx="29608">
                  <c:v>-0.11652</c:v>
                </c:pt>
                <c:pt idx="29609">
                  <c:v>-0.114285</c:v>
                </c:pt>
                <c:pt idx="29610">
                  <c:v>-0.113314</c:v>
                </c:pt>
                <c:pt idx="29611">
                  <c:v>-0.110953</c:v>
                </c:pt>
                <c:pt idx="29612">
                  <c:v>-0.10891000000000001</c:v>
                </c:pt>
                <c:pt idx="29613">
                  <c:v>-0.105195</c:v>
                </c:pt>
                <c:pt idx="29614">
                  <c:v>-0.101703</c:v>
                </c:pt>
                <c:pt idx="29615">
                  <c:v>-9.9633600000000003E-2</c:v>
                </c:pt>
                <c:pt idx="29616">
                  <c:v>-9.7842299999999993E-2</c:v>
                </c:pt>
                <c:pt idx="29617">
                  <c:v>-9.6864199999999998E-2</c:v>
                </c:pt>
                <c:pt idx="29618">
                  <c:v>-9.6268800000000002E-2</c:v>
                </c:pt>
                <c:pt idx="29619">
                  <c:v>-9.4305100000000003E-2</c:v>
                </c:pt>
                <c:pt idx="29620">
                  <c:v>-9.2362399999999997E-2</c:v>
                </c:pt>
                <c:pt idx="29621">
                  <c:v>-9.0163800000000002E-2</c:v>
                </c:pt>
                <c:pt idx="29622">
                  <c:v>-8.8987800000000006E-2</c:v>
                </c:pt>
                <c:pt idx="29623">
                  <c:v>-8.8354699999999994E-2</c:v>
                </c:pt>
                <c:pt idx="29624">
                  <c:v>-8.7710399999999994E-2</c:v>
                </c:pt>
                <c:pt idx="29625">
                  <c:v>-8.5966200000000006E-2</c:v>
                </c:pt>
                <c:pt idx="29626">
                  <c:v>-8.5056800000000002E-2</c:v>
                </c:pt>
                <c:pt idx="29627">
                  <c:v>-8.3191399999999999E-2</c:v>
                </c:pt>
                <c:pt idx="29628">
                  <c:v>-8.1924200000000003E-2</c:v>
                </c:pt>
                <c:pt idx="29629">
                  <c:v>-8.0609500000000001E-2</c:v>
                </c:pt>
                <c:pt idx="29630">
                  <c:v>-7.9142400000000002E-2</c:v>
                </c:pt>
                <c:pt idx="29631">
                  <c:v>-7.7492900000000003E-2</c:v>
                </c:pt>
                <c:pt idx="29632">
                  <c:v>-7.6490199999999994E-2</c:v>
                </c:pt>
                <c:pt idx="29633">
                  <c:v>-7.3344099999999995E-2</c:v>
                </c:pt>
                <c:pt idx="29634">
                  <c:v>-7.0265300000000003E-2</c:v>
                </c:pt>
                <c:pt idx="29635">
                  <c:v>-6.9270499999999999E-2</c:v>
                </c:pt>
                <c:pt idx="29636">
                  <c:v>-6.8027599999999994E-2</c:v>
                </c:pt>
                <c:pt idx="29637">
                  <c:v>-6.7154400000000003E-2</c:v>
                </c:pt>
                <c:pt idx="29638">
                  <c:v>-7.1550100000000005E-2</c:v>
                </c:pt>
                <c:pt idx="29639">
                  <c:v>-6.9719900000000001E-2</c:v>
                </c:pt>
                <c:pt idx="29640">
                  <c:v>-6.9053000000000003E-2</c:v>
                </c:pt>
                <c:pt idx="29641">
                  <c:v>-6.8268999999999996E-2</c:v>
                </c:pt>
                <c:pt idx="29642">
                  <c:v>-6.7857799999999996E-2</c:v>
                </c:pt>
                <c:pt idx="29643">
                  <c:v>-6.6550300000000007E-2</c:v>
                </c:pt>
                <c:pt idx="29644">
                  <c:v>-6.6342300000000007E-2</c:v>
                </c:pt>
                <c:pt idx="29645">
                  <c:v>-6.5882300000000005E-2</c:v>
                </c:pt>
                <c:pt idx="29646">
                  <c:v>-6.3881300000000002E-2</c:v>
                </c:pt>
                <c:pt idx="29647">
                  <c:v>-6.17522E-2</c:v>
                </c:pt>
                <c:pt idx="29648">
                  <c:v>-6.1481599999999997E-2</c:v>
                </c:pt>
                <c:pt idx="29649">
                  <c:v>-6.0029699999999998E-2</c:v>
                </c:pt>
                <c:pt idx="29650">
                  <c:v>-5.7582099999999997E-2</c:v>
                </c:pt>
                <c:pt idx="29651">
                  <c:v>-5.4996000000000003E-2</c:v>
                </c:pt>
                <c:pt idx="29652">
                  <c:v>-5.5249300000000001E-2</c:v>
                </c:pt>
                <c:pt idx="29653">
                  <c:v>-5.4414700000000003E-2</c:v>
                </c:pt>
                <c:pt idx="29654">
                  <c:v>-5.4657200000000003E-2</c:v>
                </c:pt>
                <c:pt idx="29655">
                  <c:v>-5.4871000000000003E-2</c:v>
                </c:pt>
                <c:pt idx="29656">
                  <c:v>-5.5527199999999999E-2</c:v>
                </c:pt>
                <c:pt idx="29657">
                  <c:v>-5.5172300000000001E-2</c:v>
                </c:pt>
                <c:pt idx="29658">
                  <c:v>-5.4869800000000003E-2</c:v>
                </c:pt>
                <c:pt idx="29659">
                  <c:v>-5.45905E-2</c:v>
                </c:pt>
                <c:pt idx="29660">
                  <c:v>-5.4183700000000001E-2</c:v>
                </c:pt>
                <c:pt idx="29661">
                  <c:v>-5.4247900000000002E-2</c:v>
                </c:pt>
                <c:pt idx="29662">
                  <c:v>-6.0871500000000002E-2</c:v>
                </c:pt>
                <c:pt idx="29663">
                  <c:v>-5.9768700000000001E-2</c:v>
                </c:pt>
                <c:pt idx="29664">
                  <c:v>-5.85298E-2</c:v>
                </c:pt>
                <c:pt idx="29665">
                  <c:v>-5.7244799999999998E-2</c:v>
                </c:pt>
                <c:pt idx="29666">
                  <c:v>-5.6448900000000003E-2</c:v>
                </c:pt>
                <c:pt idx="29667">
                  <c:v>-5.5172499999999999E-2</c:v>
                </c:pt>
                <c:pt idx="29668">
                  <c:v>-5.4903100000000003E-2</c:v>
                </c:pt>
                <c:pt idx="29669">
                  <c:v>-5.4083199999999998E-2</c:v>
                </c:pt>
                <c:pt idx="29670">
                  <c:v>-5.3358900000000001E-2</c:v>
                </c:pt>
                <c:pt idx="29671">
                  <c:v>-5.5085200000000001E-2</c:v>
                </c:pt>
                <c:pt idx="29672">
                  <c:v>-5.5266799999999998E-2</c:v>
                </c:pt>
                <c:pt idx="29673">
                  <c:v>-5.5501399999999999E-2</c:v>
                </c:pt>
                <c:pt idx="29674">
                  <c:v>-5.6221699999999999E-2</c:v>
                </c:pt>
                <c:pt idx="29675">
                  <c:v>-5.6952099999999999E-2</c:v>
                </c:pt>
                <c:pt idx="29676">
                  <c:v>-5.81664E-2</c:v>
                </c:pt>
                <c:pt idx="29677">
                  <c:v>-5.7885699999999998E-2</c:v>
                </c:pt>
                <c:pt idx="29678">
                  <c:v>-5.7612499999999997E-2</c:v>
                </c:pt>
                <c:pt idx="29679">
                  <c:v>-5.63472E-2</c:v>
                </c:pt>
                <c:pt idx="29680">
                  <c:v>-5.6585799999999999E-2</c:v>
                </c:pt>
                <c:pt idx="29681">
                  <c:v>-5.6321200000000002E-2</c:v>
                </c:pt>
                <c:pt idx="29682">
                  <c:v>-5.4562300000000001E-2</c:v>
                </c:pt>
                <c:pt idx="29683">
                  <c:v>-5.3299100000000002E-2</c:v>
                </c:pt>
                <c:pt idx="29684">
                  <c:v>-5.4040900000000003E-2</c:v>
                </c:pt>
                <c:pt idx="29685">
                  <c:v>-5.37756E-2</c:v>
                </c:pt>
                <c:pt idx="29686">
                  <c:v>-5.6028500000000002E-2</c:v>
                </c:pt>
                <c:pt idx="29687">
                  <c:v>-5.5748800000000001E-2</c:v>
                </c:pt>
                <c:pt idx="29688">
                  <c:v>-6.1486300000000001E-2</c:v>
                </c:pt>
                <c:pt idx="29689">
                  <c:v>-6.1310400000000001E-2</c:v>
                </c:pt>
                <c:pt idx="29690">
                  <c:v>-6.0548299999999999E-2</c:v>
                </c:pt>
                <c:pt idx="29691">
                  <c:v>-6.0311499999999997E-2</c:v>
                </c:pt>
                <c:pt idx="29692">
                  <c:v>-5.9576299999999999E-2</c:v>
                </c:pt>
                <c:pt idx="29693">
                  <c:v>-5.9326299999999998E-2</c:v>
                </c:pt>
                <c:pt idx="29694">
                  <c:v>-5.9594099999999997E-2</c:v>
                </c:pt>
                <c:pt idx="29695">
                  <c:v>-5.9367200000000002E-2</c:v>
                </c:pt>
                <c:pt idx="29696">
                  <c:v>-5.9145499999999997E-2</c:v>
                </c:pt>
                <c:pt idx="29697">
                  <c:v>-5.8413899999999998E-2</c:v>
                </c:pt>
                <c:pt idx="29698">
                  <c:v>-5.9134199999999998E-2</c:v>
                </c:pt>
                <c:pt idx="29699">
                  <c:v>-6.1902100000000002E-2</c:v>
                </c:pt>
                <c:pt idx="29700">
                  <c:v>-6.3703200000000001E-2</c:v>
                </c:pt>
                <c:pt idx="29701">
                  <c:v>-6.5479499999999996E-2</c:v>
                </c:pt>
                <c:pt idx="29702">
                  <c:v>-6.7266800000000002E-2</c:v>
                </c:pt>
                <c:pt idx="29703">
                  <c:v>-6.9056199999999998E-2</c:v>
                </c:pt>
                <c:pt idx="29704">
                  <c:v>-7.0380600000000001E-2</c:v>
                </c:pt>
                <c:pt idx="29705">
                  <c:v>-7.0187600000000003E-2</c:v>
                </c:pt>
                <c:pt idx="29706">
                  <c:v>-7.0475700000000002E-2</c:v>
                </c:pt>
                <c:pt idx="29707">
                  <c:v>-6.9822300000000004E-2</c:v>
                </c:pt>
                <c:pt idx="29708">
                  <c:v>-6.9481100000000004E-2</c:v>
                </c:pt>
                <c:pt idx="29709">
                  <c:v>-7.6775200000000002E-2</c:v>
                </c:pt>
                <c:pt idx="29710">
                  <c:v>-7.7216999999999994E-2</c:v>
                </c:pt>
                <c:pt idx="29711">
                  <c:v>-7.7011200000000002E-2</c:v>
                </c:pt>
                <c:pt idx="29712">
                  <c:v>-7.6320299999999994E-2</c:v>
                </c:pt>
                <c:pt idx="29713">
                  <c:v>-7.7108899999999994E-2</c:v>
                </c:pt>
                <c:pt idx="29714">
                  <c:v>-7.7945299999999995E-2</c:v>
                </c:pt>
                <c:pt idx="29715">
                  <c:v>-7.8250299999999995E-2</c:v>
                </c:pt>
                <c:pt idx="29716">
                  <c:v>-8.0068399999999998E-2</c:v>
                </c:pt>
                <c:pt idx="29717">
                  <c:v>-8.0904799999999999E-2</c:v>
                </c:pt>
                <c:pt idx="29718">
                  <c:v>-8.2229399999999994E-2</c:v>
                </c:pt>
                <c:pt idx="29719">
                  <c:v>-8.3071900000000004E-2</c:v>
                </c:pt>
                <c:pt idx="29720">
                  <c:v>-8.3893400000000007E-2</c:v>
                </c:pt>
                <c:pt idx="29721">
                  <c:v>-8.6230500000000002E-2</c:v>
                </c:pt>
                <c:pt idx="29722">
                  <c:v>-8.7578100000000006E-2</c:v>
                </c:pt>
                <c:pt idx="29723">
                  <c:v>-8.8428900000000005E-2</c:v>
                </c:pt>
                <c:pt idx="29724">
                  <c:v>-8.8762199999999999E-2</c:v>
                </c:pt>
                <c:pt idx="29725">
                  <c:v>-9.4615400000000002E-2</c:v>
                </c:pt>
                <c:pt idx="29726">
                  <c:v>-9.6470899999999998E-2</c:v>
                </c:pt>
                <c:pt idx="29727">
                  <c:v>-9.7828100000000001E-2</c:v>
                </c:pt>
                <c:pt idx="29728">
                  <c:v>-9.9184900000000006E-2</c:v>
                </c:pt>
                <c:pt idx="29729">
                  <c:v>-0.100032</c:v>
                </c:pt>
                <c:pt idx="29730">
                  <c:v>-9.9397200000000005E-2</c:v>
                </c:pt>
                <c:pt idx="29731">
                  <c:v>-0.10077899999999999</c:v>
                </c:pt>
                <c:pt idx="29732">
                  <c:v>-0.10215299999999999</c:v>
                </c:pt>
                <c:pt idx="29733">
                  <c:v>-0.104536</c:v>
                </c:pt>
                <c:pt idx="29734">
                  <c:v>-0.106393</c:v>
                </c:pt>
                <c:pt idx="29735">
                  <c:v>-0.107234</c:v>
                </c:pt>
                <c:pt idx="29736">
                  <c:v>-0.10712099999999999</c:v>
                </c:pt>
                <c:pt idx="29737">
                  <c:v>-0.107998</c:v>
                </c:pt>
                <c:pt idx="29738">
                  <c:v>-0.107863</c:v>
                </c:pt>
                <c:pt idx="29739">
                  <c:v>-0.108262</c:v>
                </c:pt>
                <c:pt idx="29740">
                  <c:v>-0.10865</c:v>
                </c:pt>
                <c:pt idx="29741">
                  <c:v>-0.11014500000000001</c:v>
                </c:pt>
                <c:pt idx="29742">
                  <c:v>-0.113524</c:v>
                </c:pt>
                <c:pt idx="29743">
                  <c:v>-0.116607</c:v>
                </c:pt>
                <c:pt idx="29744">
                  <c:v>-0.123977</c:v>
                </c:pt>
                <c:pt idx="29745">
                  <c:v>-0.12560199999999999</c:v>
                </c:pt>
                <c:pt idx="29746">
                  <c:v>-0.12599299999999999</c:v>
                </c:pt>
                <c:pt idx="29747">
                  <c:v>-0.125865</c:v>
                </c:pt>
                <c:pt idx="29748">
                  <c:v>-0.12579699999999999</c:v>
                </c:pt>
                <c:pt idx="29749">
                  <c:v>-0.12622700000000001</c:v>
                </c:pt>
                <c:pt idx="29750">
                  <c:v>-0.126607</c:v>
                </c:pt>
                <c:pt idx="29751">
                  <c:v>-0.126467</c:v>
                </c:pt>
                <c:pt idx="29752">
                  <c:v>-0.12584300000000001</c:v>
                </c:pt>
                <c:pt idx="29753">
                  <c:v>-0.125306</c:v>
                </c:pt>
                <c:pt idx="29754">
                  <c:v>-0.12584200000000001</c:v>
                </c:pt>
                <c:pt idx="29755">
                  <c:v>-0.12729099999999999</c:v>
                </c:pt>
                <c:pt idx="29756">
                  <c:v>-0.128742</c:v>
                </c:pt>
                <c:pt idx="29757">
                  <c:v>-0.13069900000000001</c:v>
                </c:pt>
                <c:pt idx="29758">
                  <c:v>-0.13192499999999999</c:v>
                </c:pt>
                <c:pt idx="29759">
                  <c:v>-0.13190099999999999</c:v>
                </c:pt>
                <c:pt idx="29760">
                  <c:v>-0.13344400000000001</c:v>
                </c:pt>
                <c:pt idx="29761">
                  <c:v>-0.13412199999999999</c:v>
                </c:pt>
                <c:pt idx="29762">
                  <c:v>-0.13289000000000001</c:v>
                </c:pt>
                <c:pt idx="29763">
                  <c:v>-0.13200200000000001</c:v>
                </c:pt>
                <c:pt idx="29764">
                  <c:v>-0.13178400000000001</c:v>
                </c:pt>
                <c:pt idx="29765">
                  <c:v>-0.13250700000000001</c:v>
                </c:pt>
                <c:pt idx="29766">
                  <c:v>-0.137659</c:v>
                </c:pt>
                <c:pt idx="29767">
                  <c:v>-0.13725599999999999</c:v>
                </c:pt>
                <c:pt idx="29768">
                  <c:v>-0.13818800000000001</c:v>
                </c:pt>
                <c:pt idx="29769">
                  <c:v>-0.13755899999999999</c:v>
                </c:pt>
                <c:pt idx="29770">
                  <c:v>-0.13820299999999999</c:v>
                </c:pt>
                <c:pt idx="29771">
                  <c:v>-0.139103</c:v>
                </c:pt>
                <c:pt idx="29772">
                  <c:v>-0.14022599999999999</c:v>
                </c:pt>
                <c:pt idx="29773">
                  <c:v>-0.142959</c:v>
                </c:pt>
                <c:pt idx="29774">
                  <c:v>-0.145594</c:v>
                </c:pt>
                <c:pt idx="29775">
                  <c:v>-0.14641399999999999</c:v>
                </c:pt>
                <c:pt idx="29776">
                  <c:v>-0.14721600000000001</c:v>
                </c:pt>
                <c:pt idx="29777">
                  <c:v>-0.14715600000000001</c:v>
                </c:pt>
                <c:pt idx="29778">
                  <c:v>-0.14762800000000001</c:v>
                </c:pt>
                <c:pt idx="29779">
                  <c:v>-0.14823600000000001</c:v>
                </c:pt>
                <c:pt idx="29780">
                  <c:v>-0.14978</c:v>
                </c:pt>
                <c:pt idx="29781">
                  <c:v>-0.15029400000000001</c:v>
                </c:pt>
                <c:pt idx="29782">
                  <c:v>-0.148974</c:v>
                </c:pt>
                <c:pt idx="29783">
                  <c:v>-0.14738799999999999</c:v>
                </c:pt>
                <c:pt idx="29784">
                  <c:v>-0.14591999999999999</c:v>
                </c:pt>
                <c:pt idx="29785">
                  <c:v>-0.14494399999999999</c:v>
                </c:pt>
                <c:pt idx="29786">
                  <c:v>-0.14372399999999999</c:v>
                </c:pt>
                <c:pt idx="29787">
                  <c:v>-0.14130100000000001</c:v>
                </c:pt>
                <c:pt idx="29788">
                  <c:v>-0.141347</c:v>
                </c:pt>
                <c:pt idx="29789">
                  <c:v>-0.144707</c:v>
                </c:pt>
                <c:pt idx="29790">
                  <c:v>-0.14283999999999999</c:v>
                </c:pt>
                <c:pt idx="29791">
                  <c:v>-0.14158399999999999</c:v>
                </c:pt>
                <c:pt idx="29792">
                  <c:v>-0.14029700000000001</c:v>
                </c:pt>
                <c:pt idx="29793">
                  <c:v>-0.138101</c:v>
                </c:pt>
                <c:pt idx="29794">
                  <c:v>-0.13617199999999999</c:v>
                </c:pt>
                <c:pt idx="29795">
                  <c:v>-0.13475599999999999</c:v>
                </c:pt>
                <c:pt idx="29796">
                  <c:v>-0.13386400000000001</c:v>
                </c:pt>
                <c:pt idx="29797">
                  <c:v>-0.133377</c:v>
                </c:pt>
                <c:pt idx="29798">
                  <c:v>-0.13267499999999999</c:v>
                </c:pt>
                <c:pt idx="29799">
                  <c:v>-0.13153000000000001</c:v>
                </c:pt>
                <c:pt idx="29800">
                  <c:v>-0.13062499999999999</c:v>
                </c:pt>
                <c:pt idx="29801">
                  <c:v>-0.13012099999999999</c:v>
                </c:pt>
                <c:pt idx="29802">
                  <c:v>-0.129523</c:v>
                </c:pt>
                <c:pt idx="29803">
                  <c:v>-0.129054</c:v>
                </c:pt>
                <c:pt idx="29804">
                  <c:v>-0.12811600000000001</c:v>
                </c:pt>
                <c:pt idx="29805">
                  <c:v>-0.126724</c:v>
                </c:pt>
                <c:pt idx="29806">
                  <c:v>-0.12645000000000001</c:v>
                </c:pt>
                <c:pt idx="29807">
                  <c:v>-0.12642800000000001</c:v>
                </c:pt>
                <c:pt idx="29808">
                  <c:v>-0.12625500000000001</c:v>
                </c:pt>
                <c:pt idx="29809">
                  <c:v>-0.125391</c:v>
                </c:pt>
                <c:pt idx="29810">
                  <c:v>-0.12460499999999999</c:v>
                </c:pt>
                <c:pt idx="29811">
                  <c:v>-0.123531</c:v>
                </c:pt>
                <c:pt idx="29812">
                  <c:v>-0.12538199999999999</c:v>
                </c:pt>
                <c:pt idx="29813">
                  <c:v>-0.128665</c:v>
                </c:pt>
                <c:pt idx="29814">
                  <c:v>-0.12742999999999999</c:v>
                </c:pt>
                <c:pt idx="29815">
                  <c:v>-0.12775700000000001</c:v>
                </c:pt>
                <c:pt idx="29816">
                  <c:v>-0.12612499999999999</c:v>
                </c:pt>
                <c:pt idx="29817">
                  <c:v>-0.122364</c:v>
                </c:pt>
                <c:pt idx="29818">
                  <c:v>-0.117781</c:v>
                </c:pt>
                <c:pt idx="29819">
                  <c:v>-0.114995</c:v>
                </c:pt>
                <c:pt idx="29820">
                  <c:v>-0.113164</c:v>
                </c:pt>
                <c:pt idx="29821">
                  <c:v>-0.112729</c:v>
                </c:pt>
                <c:pt idx="29822">
                  <c:v>-0.11103499999999999</c:v>
                </c:pt>
                <c:pt idx="29823">
                  <c:v>-0.109398</c:v>
                </c:pt>
                <c:pt idx="29824">
                  <c:v>-0.109264</c:v>
                </c:pt>
                <c:pt idx="29825">
                  <c:v>-0.108892</c:v>
                </c:pt>
                <c:pt idx="29826">
                  <c:v>-0.108691</c:v>
                </c:pt>
                <c:pt idx="29827">
                  <c:v>-0.10904899999999999</c:v>
                </c:pt>
                <c:pt idx="29828">
                  <c:v>-0.10879900000000001</c:v>
                </c:pt>
                <c:pt idx="29829">
                  <c:v>-0.109067</c:v>
                </c:pt>
                <c:pt idx="29830">
                  <c:v>-0.108973</c:v>
                </c:pt>
                <c:pt idx="29831">
                  <c:v>-0.108874</c:v>
                </c:pt>
                <c:pt idx="29832">
                  <c:v>-0.10852299999999999</c:v>
                </c:pt>
                <c:pt idx="29833">
                  <c:v>-0.10697</c:v>
                </c:pt>
                <c:pt idx="29834">
                  <c:v>-0.105605</c:v>
                </c:pt>
                <c:pt idx="29835">
                  <c:v>-0.10320699999999999</c:v>
                </c:pt>
                <c:pt idx="29836">
                  <c:v>-0.100481</c:v>
                </c:pt>
                <c:pt idx="29837">
                  <c:v>-0.101393</c:v>
                </c:pt>
                <c:pt idx="29838">
                  <c:v>-0.10402400000000001</c:v>
                </c:pt>
                <c:pt idx="29839">
                  <c:v>-0.103893</c:v>
                </c:pt>
                <c:pt idx="29840">
                  <c:v>-0.103259</c:v>
                </c:pt>
                <c:pt idx="29841">
                  <c:v>-0.102785</c:v>
                </c:pt>
                <c:pt idx="29842">
                  <c:v>-0.102829</c:v>
                </c:pt>
                <c:pt idx="29843">
                  <c:v>-0.101064</c:v>
                </c:pt>
                <c:pt idx="29844">
                  <c:v>-0.10048700000000001</c:v>
                </c:pt>
                <c:pt idx="29845">
                  <c:v>-0.100343</c:v>
                </c:pt>
                <c:pt idx="29846">
                  <c:v>-9.9438100000000001E-2</c:v>
                </c:pt>
                <c:pt idx="29847">
                  <c:v>-9.9480299999999994E-2</c:v>
                </c:pt>
                <c:pt idx="29848">
                  <c:v>-9.7749299999999997E-2</c:v>
                </c:pt>
                <c:pt idx="29849">
                  <c:v>-9.4120599999999999E-2</c:v>
                </c:pt>
                <c:pt idx="29850">
                  <c:v>-9.23403E-2</c:v>
                </c:pt>
                <c:pt idx="29851">
                  <c:v>-9.2624200000000004E-2</c:v>
                </c:pt>
                <c:pt idx="29852">
                  <c:v>-9.1924699999999998E-2</c:v>
                </c:pt>
                <c:pt idx="29853">
                  <c:v>-9.1019600000000006E-2</c:v>
                </c:pt>
                <c:pt idx="29854">
                  <c:v>-9.1584100000000002E-2</c:v>
                </c:pt>
                <c:pt idx="29855">
                  <c:v>-9.1900999999999997E-2</c:v>
                </c:pt>
                <c:pt idx="29856">
                  <c:v>-9.0950799999999998E-2</c:v>
                </c:pt>
                <c:pt idx="29857">
                  <c:v>-8.9446399999999995E-2</c:v>
                </c:pt>
                <c:pt idx="29858">
                  <c:v>-8.6878700000000003E-2</c:v>
                </c:pt>
                <c:pt idx="29859">
                  <c:v>-8.3332199999999995E-2</c:v>
                </c:pt>
                <c:pt idx="29860">
                  <c:v>-8.3228800000000006E-2</c:v>
                </c:pt>
                <c:pt idx="29861">
                  <c:v>-8.4586999999999996E-2</c:v>
                </c:pt>
                <c:pt idx="29862">
                  <c:v>-8.3043400000000003E-2</c:v>
                </c:pt>
                <c:pt idx="29863">
                  <c:v>-8.3058000000000007E-2</c:v>
                </c:pt>
                <c:pt idx="29864">
                  <c:v>-8.3246200000000006E-2</c:v>
                </c:pt>
                <c:pt idx="29865">
                  <c:v>-8.3067199999999994E-2</c:v>
                </c:pt>
                <c:pt idx="29866">
                  <c:v>-8.2754999999999995E-2</c:v>
                </c:pt>
                <c:pt idx="29867">
                  <c:v>-8.1904299999999999E-2</c:v>
                </c:pt>
                <c:pt idx="29868">
                  <c:v>-8.0400100000000002E-2</c:v>
                </c:pt>
                <c:pt idx="29869">
                  <c:v>-7.7687800000000001E-2</c:v>
                </c:pt>
                <c:pt idx="29870">
                  <c:v>-7.3289300000000002E-2</c:v>
                </c:pt>
                <c:pt idx="29871">
                  <c:v>-6.9532700000000003E-2</c:v>
                </c:pt>
                <c:pt idx="29872">
                  <c:v>-6.7846799999999999E-2</c:v>
                </c:pt>
                <c:pt idx="29873">
                  <c:v>-6.6216399999999995E-2</c:v>
                </c:pt>
                <c:pt idx="29874">
                  <c:v>-6.4331600000000003E-2</c:v>
                </c:pt>
                <c:pt idx="29875">
                  <c:v>-6.2274900000000001E-2</c:v>
                </c:pt>
                <c:pt idx="29876">
                  <c:v>-6.0838900000000001E-2</c:v>
                </c:pt>
                <c:pt idx="29877">
                  <c:v>-5.9827499999999999E-2</c:v>
                </c:pt>
                <c:pt idx="29878">
                  <c:v>-5.8077799999999999E-2</c:v>
                </c:pt>
                <c:pt idx="29879">
                  <c:v>-5.3909499999999999E-2</c:v>
                </c:pt>
                <c:pt idx="29880">
                  <c:v>-4.8819899999999999E-2</c:v>
                </c:pt>
                <c:pt idx="29881">
                  <c:v>-4.5382499999999999E-2</c:v>
                </c:pt>
                <c:pt idx="29882">
                  <c:v>-4.1473200000000002E-2</c:v>
                </c:pt>
                <c:pt idx="29883">
                  <c:v>-4.0401300000000001E-2</c:v>
                </c:pt>
                <c:pt idx="29884">
                  <c:v>-4.2379399999999998E-2</c:v>
                </c:pt>
                <c:pt idx="29885">
                  <c:v>-3.9873100000000002E-2</c:v>
                </c:pt>
                <c:pt idx="29886">
                  <c:v>-3.7620599999999997E-2</c:v>
                </c:pt>
                <c:pt idx="29887">
                  <c:v>-3.0025699999999999E-2</c:v>
                </c:pt>
                <c:pt idx="29888">
                  <c:v>-2.5048600000000001E-2</c:v>
                </c:pt>
                <c:pt idx="29889">
                  <c:v>-2.4357199999999999E-2</c:v>
                </c:pt>
                <c:pt idx="29890">
                  <c:v>-1.9351299999999998E-2</c:v>
                </c:pt>
                <c:pt idx="29891">
                  <c:v>-2.1336899999999999E-2</c:v>
                </c:pt>
                <c:pt idx="29892">
                  <c:v>-1.8122200000000002E-2</c:v>
                </c:pt>
                <c:pt idx="29893">
                  <c:v>-1.6555199999999999E-2</c:v>
                </c:pt>
                <c:pt idx="29894">
                  <c:v>-1.45217E-2</c:v>
                </c:pt>
                <c:pt idx="29895">
                  <c:v>-1.3487900000000001E-2</c:v>
                </c:pt>
                <c:pt idx="29896">
                  <c:v>-1.2186900000000001E-2</c:v>
                </c:pt>
                <c:pt idx="29897">
                  <c:v>-1.01403E-2</c:v>
                </c:pt>
                <c:pt idx="29898">
                  <c:v>-7.4830900000000004E-3</c:v>
                </c:pt>
                <c:pt idx="29899">
                  <c:v>-6.5394499999999996E-3</c:v>
                </c:pt>
                <c:pt idx="29900">
                  <c:v>-5.6152199999999998E-3</c:v>
                </c:pt>
                <c:pt idx="29901">
                  <c:v>-2.2143800000000002E-3</c:v>
                </c:pt>
                <c:pt idx="29902">
                  <c:v>1.39288E-3</c:v>
                </c:pt>
                <c:pt idx="29903">
                  <c:v>5.7573700000000004E-3</c:v>
                </c:pt>
                <c:pt idx="29904">
                  <c:v>8.1456700000000007E-3</c:v>
                </c:pt>
                <c:pt idx="29905">
                  <c:v>1.0084600000000001E-2</c:v>
                </c:pt>
                <c:pt idx="29906">
                  <c:v>1.22922E-2</c:v>
                </c:pt>
                <c:pt idx="29907">
                  <c:v>1.2811899999999999E-2</c:v>
                </c:pt>
                <c:pt idx="29908">
                  <c:v>9.8466500000000002E-3</c:v>
                </c:pt>
                <c:pt idx="29909">
                  <c:v>1.3506000000000001E-2</c:v>
                </c:pt>
                <c:pt idx="29910">
                  <c:v>1.6309400000000002E-2</c:v>
                </c:pt>
                <c:pt idx="29911">
                  <c:v>1.8490199999999998E-2</c:v>
                </c:pt>
                <c:pt idx="29912">
                  <c:v>2.05445E-2</c:v>
                </c:pt>
                <c:pt idx="29913">
                  <c:v>2.0564099999999998E-2</c:v>
                </c:pt>
                <c:pt idx="29914">
                  <c:v>2.2428400000000001E-2</c:v>
                </c:pt>
                <c:pt idx="29915">
                  <c:v>2.6268199999999998E-2</c:v>
                </c:pt>
                <c:pt idx="29916">
                  <c:v>2.1049999999999999E-2</c:v>
                </c:pt>
                <c:pt idx="29917">
                  <c:v>2.3094300000000002E-2</c:v>
                </c:pt>
                <c:pt idx="29918">
                  <c:v>2.3338100000000001E-2</c:v>
                </c:pt>
                <c:pt idx="29919">
                  <c:v>2.3085999999999999E-2</c:v>
                </c:pt>
                <c:pt idx="29920">
                  <c:v>2.3447200000000001E-2</c:v>
                </c:pt>
                <c:pt idx="29921">
                  <c:v>2.49015E-2</c:v>
                </c:pt>
                <c:pt idx="29922">
                  <c:v>2.70437E-2</c:v>
                </c:pt>
                <c:pt idx="29923">
                  <c:v>2.8022600000000002E-2</c:v>
                </c:pt>
                <c:pt idx="29924">
                  <c:v>2.8905199999999999E-2</c:v>
                </c:pt>
                <c:pt idx="29925">
                  <c:v>3.12483E-2</c:v>
                </c:pt>
                <c:pt idx="29926">
                  <c:v>3.3298300000000003E-2</c:v>
                </c:pt>
                <c:pt idx="29927">
                  <c:v>3.5144000000000002E-2</c:v>
                </c:pt>
                <c:pt idx="29928">
                  <c:v>3.8447700000000001E-2</c:v>
                </c:pt>
                <c:pt idx="29929">
                  <c:v>4.0850499999999998E-2</c:v>
                </c:pt>
                <c:pt idx="29930">
                  <c:v>4.1424799999999998E-2</c:v>
                </c:pt>
                <c:pt idx="29931">
                  <c:v>4.2171800000000002E-2</c:v>
                </c:pt>
                <c:pt idx="29932">
                  <c:v>4.35117E-2</c:v>
                </c:pt>
                <c:pt idx="29933">
                  <c:v>4.4970000000000003E-2</c:v>
                </c:pt>
                <c:pt idx="29934">
                  <c:v>4.48133E-2</c:v>
                </c:pt>
                <c:pt idx="29935">
                  <c:v>4.4940899999999999E-2</c:v>
                </c:pt>
                <c:pt idx="29936">
                  <c:v>3.9906700000000003E-2</c:v>
                </c:pt>
                <c:pt idx="29937">
                  <c:v>4.2516900000000003E-2</c:v>
                </c:pt>
                <c:pt idx="29938">
                  <c:v>4.3520000000000003E-2</c:v>
                </c:pt>
                <c:pt idx="29939">
                  <c:v>4.4779699999999999E-2</c:v>
                </c:pt>
                <c:pt idx="29940">
                  <c:v>4.6495500000000002E-2</c:v>
                </c:pt>
                <c:pt idx="29941">
                  <c:v>4.8108900000000003E-2</c:v>
                </c:pt>
                <c:pt idx="29942">
                  <c:v>4.9411700000000003E-2</c:v>
                </c:pt>
                <c:pt idx="29943">
                  <c:v>5.2550100000000002E-2</c:v>
                </c:pt>
                <c:pt idx="29944">
                  <c:v>5.3128099999999998E-2</c:v>
                </c:pt>
                <c:pt idx="29945">
                  <c:v>5.3237300000000001E-2</c:v>
                </c:pt>
                <c:pt idx="29946">
                  <c:v>5.14048E-2</c:v>
                </c:pt>
                <c:pt idx="29947">
                  <c:v>5.06384E-2</c:v>
                </c:pt>
                <c:pt idx="29948">
                  <c:v>4.9818000000000001E-2</c:v>
                </c:pt>
                <c:pt idx="29949">
                  <c:v>4.9001999999999997E-2</c:v>
                </c:pt>
                <c:pt idx="29950">
                  <c:v>4.8206800000000001E-2</c:v>
                </c:pt>
                <c:pt idx="29951">
                  <c:v>4.8404500000000003E-2</c:v>
                </c:pt>
                <c:pt idx="29952">
                  <c:v>4.8044299999999998E-2</c:v>
                </c:pt>
                <c:pt idx="29953">
                  <c:v>4.6233799999999999E-2</c:v>
                </c:pt>
                <c:pt idx="29954">
                  <c:v>4.6437600000000002E-2</c:v>
                </c:pt>
                <c:pt idx="29955">
                  <c:v>4.7609600000000002E-2</c:v>
                </c:pt>
                <c:pt idx="29956">
                  <c:v>4.8774999999999999E-2</c:v>
                </c:pt>
                <c:pt idx="29957">
                  <c:v>5.0434100000000003E-2</c:v>
                </c:pt>
                <c:pt idx="29958">
                  <c:v>5.46086E-2</c:v>
                </c:pt>
                <c:pt idx="29959">
                  <c:v>5.2789999999999997E-2</c:v>
                </c:pt>
                <c:pt idx="29960">
                  <c:v>5.5400499999999998E-2</c:v>
                </c:pt>
                <c:pt idx="29961">
                  <c:v>5.7108199999999998E-2</c:v>
                </c:pt>
                <c:pt idx="29962">
                  <c:v>5.7280499999999998E-2</c:v>
                </c:pt>
                <c:pt idx="29963">
                  <c:v>5.7449500000000001E-2</c:v>
                </c:pt>
                <c:pt idx="29964">
                  <c:v>5.7119200000000002E-2</c:v>
                </c:pt>
                <c:pt idx="29965">
                  <c:v>5.6800400000000001E-2</c:v>
                </c:pt>
                <c:pt idx="29966">
                  <c:v>5.5929399999999997E-2</c:v>
                </c:pt>
                <c:pt idx="29967">
                  <c:v>5.7015400000000001E-2</c:v>
                </c:pt>
                <c:pt idx="29968">
                  <c:v>5.8199399999999998E-2</c:v>
                </c:pt>
                <c:pt idx="29969">
                  <c:v>5.8864199999999998E-2</c:v>
                </c:pt>
                <c:pt idx="29970">
                  <c:v>5.9503800000000003E-2</c:v>
                </c:pt>
                <c:pt idx="29971">
                  <c:v>6.0179200000000002E-2</c:v>
                </c:pt>
                <c:pt idx="29972">
                  <c:v>6.0320699999999998E-2</c:v>
                </c:pt>
                <c:pt idx="29973">
                  <c:v>6.0978200000000003E-2</c:v>
                </c:pt>
                <c:pt idx="29974">
                  <c:v>6.1068299999999999E-2</c:v>
                </c:pt>
                <c:pt idx="29975">
                  <c:v>6.3124100000000002E-2</c:v>
                </c:pt>
                <c:pt idx="29976">
                  <c:v>6.4377599999999993E-2</c:v>
                </c:pt>
                <c:pt idx="29977">
                  <c:v>6.5010899999999996E-2</c:v>
                </c:pt>
                <c:pt idx="29978">
                  <c:v>6.5687099999999998E-2</c:v>
                </c:pt>
                <c:pt idx="29979">
                  <c:v>6.6171300000000002E-2</c:v>
                </c:pt>
                <c:pt idx="29980">
                  <c:v>6.9620299999999996E-2</c:v>
                </c:pt>
                <c:pt idx="29981">
                  <c:v>7.1735400000000005E-2</c:v>
                </c:pt>
                <c:pt idx="29982">
                  <c:v>6.8930699999999998E-2</c:v>
                </c:pt>
                <c:pt idx="29983">
                  <c:v>6.9716200000000006E-2</c:v>
                </c:pt>
                <c:pt idx="29984">
                  <c:v>7.0463300000000006E-2</c:v>
                </c:pt>
                <c:pt idx="29985">
                  <c:v>7.1842699999999995E-2</c:v>
                </c:pt>
                <c:pt idx="29986">
                  <c:v>7.5020199999999995E-2</c:v>
                </c:pt>
                <c:pt idx="29987">
                  <c:v>7.6208499999999998E-2</c:v>
                </c:pt>
                <c:pt idx="29988">
                  <c:v>7.8793199999999994E-2</c:v>
                </c:pt>
                <c:pt idx="29989">
                  <c:v>7.95265E-2</c:v>
                </c:pt>
                <c:pt idx="29990">
                  <c:v>8.1537499999999999E-2</c:v>
                </c:pt>
                <c:pt idx="29991">
                  <c:v>8.2340300000000005E-2</c:v>
                </c:pt>
                <c:pt idx="29992">
                  <c:v>8.2956199999999994E-2</c:v>
                </c:pt>
                <c:pt idx="29993">
                  <c:v>8.2730499999999998E-2</c:v>
                </c:pt>
                <c:pt idx="29994">
                  <c:v>8.1828200000000004E-2</c:v>
                </c:pt>
                <c:pt idx="29995">
                  <c:v>8.1086400000000003E-2</c:v>
                </c:pt>
                <c:pt idx="29996">
                  <c:v>7.8678899999999996E-2</c:v>
                </c:pt>
                <c:pt idx="29997">
                  <c:v>7.8519199999999997E-2</c:v>
                </c:pt>
                <c:pt idx="29998">
                  <c:v>7.8219300000000005E-2</c:v>
                </c:pt>
                <c:pt idx="29999">
                  <c:v>7.8268900000000002E-2</c:v>
                </c:pt>
                <c:pt idx="30000">
                  <c:v>7.7931799999999996E-2</c:v>
                </c:pt>
                <c:pt idx="30001">
                  <c:v>7.7896999999999994E-2</c:v>
                </c:pt>
                <c:pt idx="30002">
                  <c:v>7.9134200000000002E-2</c:v>
                </c:pt>
                <c:pt idx="30003">
                  <c:v>8.2138799999999998E-2</c:v>
                </c:pt>
                <c:pt idx="30004">
                  <c:v>7.8982800000000006E-2</c:v>
                </c:pt>
                <c:pt idx="30005">
                  <c:v>7.6005400000000001E-2</c:v>
                </c:pt>
                <c:pt idx="30006">
                  <c:v>7.6152800000000007E-2</c:v>
                </c:pt>
                <c:pt idx="30007">
                  <c:v>7.8348799999999996E-2</c:v>
                </c:pt>
                <c:pt idx="30008">
                  <c:v>7.9005800000000001E-2</c:v>
                </c:pt>
                <c:pt idx="30009">
                  <c:v>8.4876099999999996E-2</c:v>
                </c:pt>
                <c:pt idx="30010">
                  <c:v>8.1060999999999994E-2</c:v>
                </c:pt>
                <c:pt idx="30011">
                  <c:v>8.0543299999999998E-2</c:v>
                </c:pt>
                <c:pt idx="30012">
                  <c:v>8.1335500000000005E-2</c:v>
                </c:pt>
                <c:pt idx="30013">
                  <c:v>8.2710099999999995E-2</c:v>
                </c:pt>
                <c:pt idx="30014">
                  <c:v>8.4003700000000001E-2</c:v>
                </c:pt>
                <c:pt idx="30015">
                  <c:v>8.4099099999999996E-2</c:v>
                </c:pt>
                <c:pt idx="30016">
                  <c:v>8.5012900000000002E-2</c:v>
                </c:pt>
                <c:pt idx="30017">
                  <c:v>8.5810399999999995E-2</c:v>
                </c:pt>
                <c:pt idx="30018">
                  <c:v>8.5050600000000004E-2</c:v>
                </c:pt>
                <c:pt idx="30019">
                  <c:v>8.4362199999999998E-2</c:v>
                </c:pt>
                <c:pt idx="30020">
                  <c:v>8.5319900000000004E-2</c:v>
                </c:pt>
                <c:pt idx="30021">
                  <c:v>8.5864800000000005E-2</c:v>
                </c:pt>
                <c:pt idx="30022">
                  <c:v>8.7442699999999998E-2</c:v>
                </c:pt>
                <c:pt idx="30023">
                  <c:v>8.7206699999999998E-2</c:v>
                </c:pt>
                <c:pt idx="30024">
                  <c:v>8.7949299999999994E-2</c:v>
                </c:pt>
                <c:pt idx="30025">
                  <c:v>8.9426400000000003E-2</c:v>
                </c:pt>
                <c:pt idx="30026">
                  <c:v>9.0713799999999997E-2</c:v>
                </c:pt>
                <c:pt idx="30027">
                  <c:v>8.5599700000000001E-2</c:v>
                </c:pt>
                <c:pt idx="30028">
                  <c:v>8.5048399999999996E-2</c:v>
                </c:pt>
                <c:pt idx="30029">
                  <c:v>8.6343500000000004E-2</c:v>
                </c:pt>
                <c:pt idx="30030">
                  <c:v>8.6855299999999996E-2</c:v>
                </c:pt>
                <c:pt idx="30031">
                  <c:v>8.7838299999999994E-2</c:v>
                </c:pt>
                <c:pt idx="30032">
                  <c:v>8.8549100000000006E-2</c:v>
                </c:pt>
                <c:pt idx="30033">
                  <c:v>8.8168899999999994E-2</c:v>
                </c:pt>
                <c:pt idx="30034">
                  <c:v>8.8065699999999997E-2</c:v>
                </c:pt>
                <c:pt idx="30035">
                  <c:v>8.8542499999999996E-2</c:v>
                </c:pt>
                <c:pt idx="30036">
                  <c:v>8.8835200000000003E-2</c:v>
                </c:pt>
                <c:pt idx="30037">
                  <c:v>8.6709700000000001E-2</c:v>
                </c:pt>
                <c:pt idx="30038">
                  <c:v>8.4023600000000004E-2</c:v>
                </c:pt>
                <c:pt idx="30039">
                  <c:v>8.3186599999999999E-2</c:v>
                </c:pt>
                <c:pt idx="30040">
                  <c:v>8.4054500000000004E-2</c:v>
                </c:pt>
                <c:pt idx="30041">
                  <c:v>8.5165599999999994E-2</c:v>
                </c:pt>
                <c:pt idx="30042">
                  <c:v>8.53627E-2</c:v>
                </c:pt>
                <c:pt idx="30043">
                  <c:v>8.5113400000000006E-2</c:v>
                </c:pt>
                <c:pt idx="30044">
                  <c:v>8.6280999999999997E-2</c:v>
                </c:pt>
                <c:pt idx="30045">
                  <c:v>8.0880599999999997E-2</c:v>
                </c:pt>
                <c:pt idx="30046">
                  <c:v>8.6401199999999997E-2</c:v>
                </c:pt>
                <c:pt idx="30047">
                  <c:v>8.1349400000000002E-2</c:v>
                </c:pt>
                <c:pt idx="30048">
                  <c:v>8.0059199999999997E-2</c:v>
                </c:pt>
                <c:pt idx="30049">
                  <c:v>8.0407500000000007E-2</c:v>
                </c:pt>
                <c:pt idx="30050">
                  <c:v>7.9941799999999993E-2</c:v>
                </c:pt>
                <c:pt idx="30051">
                  <c:v>7.8877100000000006E-2</c:v>
                </c:pt>
                <c:pt idx="30052">
                  <c:v>7.9239199999999996E-2</c:v>
                </c:pt>
                <c:pt idx="30053">
                  <c:v>7.9251199999999994E-2</c:v>
                </c:pt>
                <c:pt idx="30054">
                  <c:v>8.0143199999999998E-2</c:v>
                </c:pt>
                <c:pt idx="30055">
                  <c:v>8.0696100000000007E-2</c:v>
                </c:pt>
                <c:pt idx="30056">
                  <c:v>8.1563899999999995E-2</c:v>
                </c:pt>
                <c:pt idx="30057">
                  <c:v>8.3050799999999994E-2</c:v>
                </c:pt>
                <c:pt idx="30058">
                  <c:v>8.40838E-2</c:v>
                </c:pt>
                <c:pt idx="30059">
                  <c:v>8.5076899999999997E-2</c:v>
                </c:pt>
                <c:pt idx="30060">
                  <c:v>8.5622299999999998E-2</c:v>
                </c:pt>
                <c:pt idx="30061">
                  <c:v>8.6024199999999995E-2</c:v>
                </c:pt>
                <c:pt idx="30062">
                  <c:v>8.7402800000000003E-2</c:v>
                </c:pt>
                <c:pt idx="30063">
                  <c:v>8.8588399999999998E-2</c:v>
                </c:pt>
                <c:pt idx="30064">
                  <c:v>8.7959200000000001E-2</c:v>
                </c:pt>
                <c:pt idx="30065">
                  <c:v>8.88597E-2</c:v>
                </c:pt>
                <c:pt idx="30066">
                  <c:v>8.2006700000000002E-2</c:v>
                </c:pt>
                <c:pt idx="30067">
                  <c:v>8.1755900000000006E-2</c:v>
                </c:pt>
                <c:pt idx="30068">
                  <c:v>8.1553700000000007E-2</c:v>
                </c:pt>
                <c:pt idx="30069">
                  <c:v>7.9928100000000002E-2</c:v>
                </c:pt>
                <c:pt idx="30070">
                  <c:v>7.9418600000000006E-2</c:v>
                </c:pt>
                <c:pt idx="30071">
                  <c:v>7.6975799999999997E-2</c:v>
                </c:pt>
                <c:pt idx="30072">
                  <c:v>7.5278600000000001E-2</c:v>
                </c:pt>
                <c:pt idx="30073">
                  <c:v>7.4664300000000003E-2</c:v>
                </c:pt>
                <c:pt idx="30074">
                  <c:v>7.4599299999999993E-2</c:v>
                </c:pt>
                <c:pt idx="30075">
                  <c:v>7.41174E-2</c:v>
                </c:pt>
                <c:pt idx="30076">
                  <c:v>7.2582599999999997E-2</c:v>
                </c:pt>
                <c:pt idx="30077">
                  <c:v>7.1463899999999997E-2</c:v>
                </c:pt>
                <c:pt idx="30078">
                  <c:v>7.0888300000000001E-2</c:v>
                </c:pt>
                <c:pt idx="30079">
                  <c:v>7.0316000000000004E-2</c:v>
                </c:pt>
                <c:pt idx="30080">
                  <c:v>6.9353999999999999E-2</c:v>
                </c:pt>
                <c:pt idx="30081">
                  <c:v>6.6246399999999997E-2</c:v>
                </c:pt>
                <c:pt idx="30082">
                  <c:v>6.6521499999999997E-2</c:v>
                </c:pt>
                <c:pt idx="30083">
                  <c:v>6.7516300000000001E-2</c:v>
                </c:pt>
                <c:pt idx="30084">
                  <c:v>6.6944100000000006E-2</c:v>
                </c:pt>
                <c:pt idx="30085">
                  <c:v>6.6012799999999996E-2</c:v>
                </c:pt>
                <c:pt idx="30086">
                  <c:v>5.9392599999999997E-2</c:v>
                </c:pt>
                <c:pt idx="30087">
                  <c:v>5.9693299999999998E-2</c:v>
                </c:pt>
                <c:pt idx="30088">
                  <c:v>5.9130299999999997E-2</c:v>
                </c:pt>
                <c:pt idx="30089">
                  <c:v>6.0533000000000003E-2</c:v>
                </c:pt>
                <c:pt idx="30090">
                  <c:v>6.0964499999999998E-2</c:v>
                </c:pt>
                <c:pt idx="30091">
                  <c:v>6.1877099999999997E-2</c:v>
                </c:pt>
                <c:pt idx="30092">
                  <c:v>6.32992E-2</c:v>
                </c:pt>
                <c:pt idx="30093">
                  <c:v>6.3711400000000001E-2</c:v>
                </c:pt>
                <c:pt idx="30094">
                  <c:v>6.3630000000000006E-2</c:v>
                </c:pt>
                <c:pt idx="30095">
                  <c:v>6.4546800000000001E-2</c:v>
                </c:pt>
                <c:pt idx="30096">
                  <c:v>6.4433599999999994E-2</c:v>
                </c:pt>
                <c:pt idx="30097">
                  <c:v>6.3852000000000006E-2</c:v>
                </c:pt>
                <c:pt idx="30098">
                  <c:v>6.42871E-2</c:v>
                </c:pt>
                <c:pt idx="30099">
                  <c:v>6.4657000000000006E-2</c:v>
                </c:pt>
                <c:pt idx="30100">
                  <c:v>6.35294E-2</c:v>
                </c:pt>
                <c:pt idx="30101">
                  <c:v>6.2430399999999997E-2</c:v>
                </c:pt>
                <c:pt idx="30102">
                  <c:v>6.1359799999999999E-2</c:v>
                </c:pt>
                <c:pt idx="30103">
                  <c:v>6.1293399999999998E-2</c:v>
                </c:pt>
                <c:pt idx="30104">
                  <c:v>6.1183700000000001E-2</c:v>
                </c:pt>
                <c:pt idx="30105">
                  <c:v>6.1101599999999999E-2</c:v>
                </c:pt>
                <c:pt idx="30106">
                  <c:v>6.09484E-2</c:v>
                </c:pt>
                <c:pt idx="30107">
                  <c:v>6.0442799999999998E-2</c:v>
                </c:pt>
                <c:pt idx="30108">
                  <c:v>6.0005799999999998E-2</c:v>
                </c:pt>
                <c:pt idx="30109">
                  <c:v>5.49802E-2</c:v>
                </c:pt>
                <c:pt idx="30110">
                  <c:v>5.5708100000000003E-2</c:v>
                </c:pt>
                <c:pt idx="30111">
                  <c:v>5.59874E-2</c:v>
                </c:pt>
                <c:pt idx="30112">
                  <c:v>5.5871299999999999E-2</c:v>
                </c:pt>
                <c:pt idx="30113">
                  <c:v>5.5824400000000003E-2</c:v>
                </c:pt>
                <c:pt idx="30114">
                  <c:v>5.6858600000000002E-2</c:v>
                </c:pt>
                <c:pt idx="30115">
                  <c:v>5.8819900000000001E-2</c:v>
                </c:pt>
                <c:pt idx="30116">
                  <c:v>6.06651E-2</c:v>
                </c:pt>
                <c:pt idx="30117">
                  <c:v>6.1359700000000003E-2</c:v>
                </c:pt>
                <c:pt idx="30118">
                  <c:v>6.0717699999999999E-2</c:v>
                </c:pt>
                <c:pt idx="30119">
                  <c:v>6.06989E-2</c:v>
                </c:pt>
                <c:pt idx="30120">
                  <c:v>6.1205599999999999E-2</c:v>
                </c:pt>
                <c:pt idx="30121">
                  <c:v>6.1996200000000001E-2</c:v>
                </c:pt>
                <c:pt idx="30122">
                  <c:v>6.1946500000000002E-2</c:v>
                </c:pt>
                <c:pt idx="30123">
                  <c:v>6.2881500000000007E-2</c:v>
                </c:pt>
                <c:pt idx="30124">
                  <c:v>6.3235899999999998E-2</c:v>
                </c:pt>
                <c:pt idx="30125">
                  <c:v>6.3597799999999996E-2</c:v>
                </c:pt>
                <c:pt idx="30126">
                  <c:v>6.3436699999999999E-2</c:v>
                </c:pt>
                <c:pt idx="30127">
                  <c:v>6.2634599999999999E-2</c:v>
                </c:pt>
                <c:pt idx="30128">
                  <c:v>6.0322599999999997E-2</c:v>
                </c:pt>
                <c:pt idx="30129">
                  <c:v>5.78148E-2</c:v>
                </c:pt>
                <c:pt idx="30130">
                  <c:v>5.5606299999999997E-2</c:v>
                </c:pt>
                <c:pt idx="30131">
                  <c:v>5.3238199999999999E-2</c:v>
                </c:pt>
                <c:pt idx="30132">
                  <c:v>5.11794E-2</c:v>
                </c:pt>
                <c:pt idx="30133">
                  <c:v>4.7516999999999997E-2</c:v>
                </c:pt>
                <c:pt idx="30134">
                  <c:v>4.50336E-2</c:v>
                </c:pt>
                <c:pt idx="30135">
                  <c:v>3.85046E-2</c:v>
                </c:pt>
                <c:pt idx="30136">
                  <c:v>3.9183900000000001E-2</c:v>
                </c:pt>
                <c:pt idx="30137">
                  <c:v>3.8804100000000001E-2</c:v>
                </c:pt>
                <c:pt idx="30138">
                  <c:v>3.8224000000000001E-2</c:v>
                </c:pt>
                <c:pt idx="30139">
                  <c:v>3.8513699999999998E-2</c:v>
                </c:pt>
                <c:pt idx="30140">
                  <c:v>3.9759500000000003E-2</c:v>
                </c:pt>
                <c:pt idx="30141">
                  <c:v>3.96134E-2</c:v>
                </c:pt>
                <c:pt idx="30142">
                  <c:v>4.0051999999999997E-2</c:v>
                </c:pt>
                <c:pt idx="30143">
                  <c:v>3.9814799999999997E-2</c:v>
                </c:pt>
                <c:pt idx="30144">
                  <c:v>4.0091700000000001E-2</c:v>
                </c:pt>
                <c:pt idx="30145">
                  <c:v>4.14297E-2</c:v>
                </c:pt>
                <c:pt idx="30146">
                  <c:v>4.1840299999999997E-2</c:v>
                </c:pt>
                <c:pt idx="30147">
                  <c:v>4.2783099999999998E-2</c:v>
                </c:pt>
                <c:pt idx="30148">
                  <c:v>4.3955800000000003E-2</c:v>
                </c:pt>
                <c:pt idx="30149">
                  <c:v>4.5720400000000001E-2</c:v>
                </c:pt>
                <c:pt idx="30150">
                  <c:v>4.6811400000000003E-2</c:v>
                </c:pt>
                <c:pt idx="30151">
                  <c:v>4.8567300000000001E-2</c:v>
                </c:pt>
                <c:pt idx="30152">
                  <c:v>4.8853100000000003E-2</c:v>
                </c:pt>
                <c:pt idx="30153">
                  <c:v>4.9252299999999999E-2</c:v>
                </c:pt>
                <c:pt idx="30154">
                  <c:v>5.0031300000000001E-2</c:v>
                </c:pt>
                <c:pt idx="30155">
                  <c:v>5.1956700000000001E-2</c:v>
                </c:pt>
                <c:pt idx="30156">
                  <c:v>5.2618499999999999E-2</c:v>
                </c:pt>
                <c:pt idx="30157">
                  <c:v>5.32194E-2</c:v>
                </c:pt>
                <c:pt idx="30158">
                  <c:v>5.1117799999999998E-2</c:v>
                </c:pt>
                <c:pt idx="30159">
                  <c:v>4.5851299999999998E-2</c:v>
                </c:pt>
                <c:pt idx="30160">
                  <c:v>4.6371799999999998E-2</c:v>
                </c:pt>
                <c:pt idx="30161">
                  <c:v>4.5748799999999999E-2</c:v>
                </c:pt>
                <c:pt idx="30162">
                  <c:v>4.56173E-2</c:v>
                </c:pt>
                <c:pt idx="30163">
                  <c:v>4.5393799999999998E-2</c:v>
                </c:pt>
                <c:pt idx="30164">
                  <c:v>4.6198400000000001E-2</c:v>
                </c:pt>
                <c:pt idx="30165">
                  <c:v>4.5535699999999998E-2</c:v>
                </c:pt>
                <c:pt idx="30166">
                  <c:v>4.4831799999999998E-2</c:v>
                </c:pt>
                <c:pt idx="30167">
                  <c:v>4.3282399999999999E-2</c:v>
                </c:pt>
                <c:pt idx="30168">
                  <c:v>4.2401899999999999E-2</c:v>
                </c:pt>
                <c:pt idx="30169">
                  <c:v>4.2036299999999999E-2</c:v>
                </c:pt>
                <c:pt idx="30170">
                  <c:v>4.1936300000000003E-2</c:v>
                </c:pt>
                <c:pt idx="30171">
                  <c:v>4.1442800000000002E-2</c:v>
                </c:pt>
                <c:pt idx="30172">
                  <c:v>4.15477E-2</c:v>
                </c:pt>
                <c:pt idx="30173">
                  <c:v>4.1291099999999997E-2</c:v>
                </c:pt>
                <c:pt idx="30174">
                  <c:v>4.0328299999999997E-2</c:v>
                </c:pt>
                <c:pt idx="30175">
                  <c:v>3.9734899999999997E-2</c:v>
                </c:pt>
                <c:pt idx="30176">
                  <c:v>3.8907200000000003E-2</c:v>
                </c:pt>
                <c:pt idx="30177">
                  <c:v>3.8791899999999997E-2</c:v>
                </c:pt>
                <c:pt idx="30178">
                  <c:v>3.7820199999999998E-2</c:v>
                </c:pt>
                <c:pt idx="30179">
                  <c:v>3.8062899999999997E-2</c:v>
                </c:pt>
                <c:pt idx="30180">
                  <c:v>3.8442499999999998E-2</c:v>
                </c:pt>
                <c:pt idx="30181">
                  <c:v>3.8570300000000002E-2</c:v>
                </c:pt>
                <c:pt idx="30182">
                  <c:v>3.7084300000000001E-2</c:v>
                </c:pt>
                <c:pt idx="30183">
                  <c:v>3.2593700000000003E-2</c:v>
                </c:pt>
                <c:pt idx="30184">
                  <c:v>3.3752900000000002E-2</c:v>
                </c:pt>
                <c:pt idx="30185">
                  <c:v>3.4631700000000001E-2</c:v>
                </c:pt>
                <c:pt idx="30186">
                  <c:v>3.4923500000000003E-2</c:v>
                </c:pt>
                <c:pt idx="30187">
                  <c:v>3.45863E-2</c:v>
                </c:pt>
                <c:pt idx="30188">
                  <c:v>3.4910499999999997E-2</c:v>
                </c:pt>
                <c:pt idx="30189">
                  <c:v>3.4103099999999997E-2</c:v>
                </c:pt>
                <c:pt idx="30190">
                  <c:v>3.5159700000000002E-2</c:v>
                </c:pt>
                <c:pt idx="30191">
                  <c:v>3.5920800000000003E-2</c:v>
                </c:pt>
                <c:pt idx="30192">
                  <c:v>3.8327100000000003E-2</c:v>
                </c:pt>
                <c:pt idx="30193">
                  <c:v>3.8799399999999998E-2</c:v>
                </c:pt>
                <c:pt idx="30194">
                  <c:v>4.1118200000000001E-2</c:v>
                </c:pt>
                <c:pt idx="30195">
                  <c:v>4.4047700000000002E-2</c:v>
                </c:pt>
                <c:pt idx="30196">
                  <c:v>4.52983E-2</c:v>
                </c:pt>
                <c:pt idx="30197">
                  <c:v>4.5318200000000003E-2</c:v>
                </c:pt>
                <c:pt idx="30198">
                  <c:v>4.5888400000000003E-2</c:v>
                </c:pt>
                <c:pt idx="30199">
                  <c:v>4.64643E-2</c:v>
                </c:pt>
                <c:pt idx="30200">
                  <c:v>4.7496200000000002E-2</c:v>
                </c:pt>
                <c:pt idx="30201">
                  <c:v>4.7981099999999999E-2</c:v>
                </c:pt>
                <c:pt idx="30202">
                  <c:v>4.8596800000000002E-2</c:v>
                </c:pt>
                <c:pt idx="30203">
                  <c:v>5.01944E-2</c:v>
                </c:pt>
                <c:pt idx="30204">
                  <c:v>5.1671500000000002E-2</c:v>
                </c:pt>
                <c:pt idx="30205">
                  <c:v>5.2126199999999998E-2</c:v>
                </c:pt>
                <c:pt idx="30206">
                  <c:v>5.2847100000000001E-2</c:v>
                </c:pt>
                <c:pt idx="30207">
                  <c:v>5.4636700000000003E-2</c:v>
                </c:pt>
                <c:pt idx="30208">
                  <c:v>5.1186500000000003E-2</c:v>
                </c:pt>
                <c:pt idx="30209">
                  <c:v>5.24132E-2</c:v>
                </c:pt>
                <c:pt idx="30210">
                  <c:v>5.3435400000000001E-2</c:v>
                </c:pt>
                <c:pt idx="30211">
                  <c:v>5.4978899999999997E-2</c:v>
                </c:pt>
                <c:pt idx="30212">
                  <c:v>5.5492399999999997E-2</c:v>
                </c:pt>
                <c:pt idx="30213">
                  <c:v>5.55492E-2</c:v>
                </c:pt>
                <c:pt idx="30214">
                  <c:v>5.6109899999999997E-2</c:v>
                </c:pt>
                <c:pt idx="30215">
                  <c:v>5.6651699999999999E-2</c:v>
                </c:pt>
                <c:pt idx="30216">
                  <c:v>5.5710299999999997E-2</c:v>
                </c:pt>
                <c:pt idx="30217">
                  <c:v>5.5762199999999998E-2</c:v>
                </c:pt>
                <c:pt idx="30218">
                  <c:v>5.5818300000000001E-2</c:v>
                </c:pt>
                <c:pt idx="30219">
                  <c:v>5.5876799999999997E-2</c:v>
                </c:pt>
                <c:pt idx="30220">
                  <c:v>5.5457399999999997E-2</c:v>
                </c:pt>
                <c:pt idx="30221">
                  <c:v>5.4507199999999999E-2</c:v>
                </c:pt>
                <c:pt idx="30222">
                  <c:v>5.4522000000000001E-2</c:v>
                </c:pt>
                <c:pt idx="30223">
                  <c:v>5.5050500000000002E-2</c:v>
                </c:pt>
                <c:pt idx="30224">
                  <c:v>5.6075899999999998E-2</c:v>
                </c:pt>
                <c:pt idx="30225">
                  <c:v>5.7139500000000003E-2</c:v>
                </c:pt>
                <c:pt idx="30226">
                  <c:v>5.7738200000000003E-2</c:v>
                </c:pt>
                <c:pt idx="30227">
                  <c:v>5.7790399999999999E-2</c:v>
                </c:pt>
                <c:pt idx="30228">
                  <c:v>5.8293299999999999E-2</c:v>
                </c:pt>
                <c:pt idx="30229">
                  <c:v>5.8884400000000003E-2</c:v>
                </c:pt>
                <c:pt idx="30230">
                  <c:v>5.8941399999999998E-2</c:v>
                </c:pt>
                <c:pt idx="30231">
                  <c:v>5.9433300000000001E-2</c:v>
                </c:pt>
                <c:pt idx="30232">
                  <c:v>6.0346299999999999E-2</c:v>
                </c:pt>
                <c:pt idx="30233">
                  <c:v>6.1451100000000002E-2</c:v>
                </c:pt>
                <c:pt idx="30234">
                  <c:v>5.6142400000000002E-2</c:v>
                </c:pt>
                <c:pt idx="30235">
                  <c:v>5.6819300000000003E-2</c:v>
                </c:pt>
                <c:pt idx="30236">
                  <c:v>5.8091999999999998E-2</c:v>
                </c:pt>
                <c:pt idx="30237">
                  <c:v>5.9916999999999998E-2</c:v>
                </c:pt>
                <c:pt idx="30238">
                  <c:v>5.9916999999999998E-2</c:v>
                </c:pt>
              </c:numCache>
            </c:numRef>
          </c:yVal>
          <c:smooth val="1"/>
        </c:ser>
        <c:dLbls>
          <c:showLegendKey val="0"/>
          <c:showVal val="0"/>
          <c:showCatName val="0"/>
          <c:showSerName val="0"/>
          <c:showPercent val="0"/>
          <c:showBubbleSize val="0"/>
        </c:dLbls>
        <c:axId val="330792320"/>
        <c:axId val="142595584"/>
      </c:scatterChart>
      <c:valAx>
        <c:axId val="330792320"/>
        <c:scaling>
          <c:orientation val="minMax"/>
          <c:max val="2500"/>
        </c:scaling>
        <c:delete val="0"/>
        <c:axPos val="b"/>
        <c:title>
          <c:tx>
            <c:rich>
              <a:bodyPr/>
              <a:lstStyle/>
              <a:p>
                <a:pPr>
                  <a:defRPr/>
                </a:pPr>
                <a:r>
                  <a:rPr lang="en-US"/>
                  <a:t>position (ft)</a:t>
                </a:r>
              </a:p>
            </c:rich>
          </c:tx>
          <c:overlay val="0"/>
        </c:title>
        <c:numFmt formatCode="General" sourceLinked="1"/>
        <c:majorTickMark val="out"/>
        <c:minorTickMark val="none"/>
        <c:tickLblPos val="nextTo"/>
        <c:crossAx val="142595584"/>
        <c:crosses val="autoZero"/>
        <c:crossBetween val="midCat"/>
      </c:valAx>
      <c:valAx>
        <c:axId val="142595584"/>
        <c:scaling>
          <c:orientation val="minMax"/>
        </c:scaling>
        <c:delete val="0"/>
        <c:axPos val="l"/>
        <c:majorGridlines/>
        <c:title>
          <c:tx>
            <c:rich>
              <a:bodyPr rot="-5400000" vert="horz"/>
              <a:lstStyle/>
              <a:p>
                <a:pPr>
                  <a:defRPr/>
                </a:pPr>
                <a:r>
                  <a:rPr lang="en-US"/>
                  <a:t>elevation (in)</a:t>
                </a:r>
              </a:p>
            </c:rich>
          </c:tx>
          <c:overlay val="0"/>
        </c:title>
        <c:numFmt formatCode="General" sourceLinked="1"/>
        <c:majorTickMark val="out"/>
        <c:minorTickMark val="none"/>
        <c:tickLblPos val="nextTo"/>
        <c:crossAx val="330792320"/>
        <c:crosses val="autoZero"/>
        <c:crossBetween val="midCat"/>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0"/>
          <c:tx>
            <c:v>Over Bridge</c:v>
          </c:tx>
          <c:marker>
            <c:symbol val="none"/>
          </c:marker>
          <c:xVal>
            <c:numRef>
              <c:f>Sheet1!$K$12:$K$22231</c:f>
              <c:numCache>
                <c:formatCode>0.00E+00</c:formatCode>
                <c:ptCount val="22220"/>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pt idx="7501" formatCode="General">
                  <c:v>7.5010000000000003</c:v>
                </c:pt>
                <c:pt idx="7502" formatCode="General">
                  <c:v>7.5019999999999998</c:v>
                </c:pt>
                <c:pt idx="7503" formatCode="General">
                  <c:v>7.5030000000000001</c:v>
                </c:pt>
                <c:pt idx="7504" formatCode="General">
                  <c:v>7.5039999999999996</c:v>
                </c:pt>
                <c:pt idx="7505" formatCode="General">
                  <c:v>7.5049999999999999</c:v>
                </c:pt>
                <c:pt idx="7506" formatCode="General">
                  <c:v>7.5060000000000002</c:v>
                </c:pt>
                <c:pt idx="7507" formatCode="General">
                  <c:v>7.5069999999999997</c:v>
                </c:pt>
                <c:pt idx="7508" formatCode="General">
                  <c:v>7.508</c:v>
                </c:pt>
                <c:pt idx="7509" formatCode="General">
                  <c:v>7.5090000000000003</c:v>
                </c:pt>
                <c:pt idx="7510" formatCode="General">
                  <c:v>7.51</c:v>
                </c:pt>
                <c:pt idx="7511" formatCode="General">
                  <c:v>7.5110000000000001</c:v>
                </c:pt>
                <c:pt idx="7512" formatCode="General">
                  <c:v>7.5119999999999996</c:v>
                </c:pt>
                <c:pt idx="7513" formatCode="General">
                  <c:v>7.5129999999999999</c:v>
                </c:pt>
                <c:pt idx="7514" formatCode="General">
                  <c:v>7.5140000000000002</c:v>
                </c:pt>
                <c:pt idx="7515" formatCode="General">
                  <c:v>7.5149999999999997</c:v>
                </c:pt>
                <c:pt idx="7516" formatCode="General">
                  <c:v>7.516</c:v>
                </c:pt>
                <c:pt idx="7517" formatCode="General">
                  <c:v>7.5170000000000003</c:v>
                </c:pt>
                <c:pt idx="7518" formatCode="General">
                  <c:v>7.5179999999999998</c:v>
                </c:pt>
                <c:pt idx="7519" formatCode="General">
                  <c:v>7.5190000000000001</c:v>
                </c:pt>
                <c:pt idx="7520" formatCode="General">
                  <c:v>7.52</c:v>
                </c:pt>
                <c:pt idx="7521" formatCode="General">
                  <c:v>7.5209999999999999</c:v>
                </c:pt>
                <c:pt idx="7522" formatCode="General">
                  <c:v>7.5220000000000002</c:v>
                </c:pt>
                <c:pt idx="7523" formatCode="General">
                  <c:v>7.5229999999999997</c:v>
                </c:pt>
                <c:pt idx="7524" formatCode="General">
                  <c:v>7.524</c:v>
                </c:pt>
                <c:pt idx="7525" formatCode="General">
                  <c:v>7.5250000000000004</c:v>
                </c:pt>
                <c:pt idx="7526" formatCode="General">
                  <c:v>7.5259999999999998</c:v>
                </c:pt>
                <c:pt idx="7527" formatCode="General">
                  <c:v>7.5270000000000001</c:v>
                </c:pt>
                <c:pt idx="7528" formatCode="General">
                  <c:v>7.5279999999999996</c:v>
                </c:pt>
                <c:pt idx="7529" formatCode="General">
                  <c:v>7.5289999999999999</c:v>
                </c:pt>
                <c:pt idx="7530" formatCode="General">
                  <c:v>7.53</c:v>
                </c:pt>
                <c:pt idx="7531" formatCode="General">
                  <c:v>7.5309999999999997</c:v>
                </c:pt>
                <c:pt idx="7532" formatCode="General">
                  <c:v>7.532</c:v>
                </c:pt>
                <c:pt idx="7533" formatCode="General">
                  <c:v>7.5330000000000004</c:v>
                </c:pt>
                <c:pt idx="7534" formatCode="General">
                  <c:v>7.5339999999999998</c:v>
                </c:pt>
                <c:pt idx="7535" formatCode="General">
                  <c:v>7.5350000000000001</c:v>
                </c:pt>
                <c:pt idx="7536" formatCode="General">
                  <c:v>7.5359999999999996</c:v>
                </c:pt>
                <c:pt idx="7537" formatCode="General">
                  <c:v>7.5369999999999999</c:v>
                </c:pt>
                <c:pt idx="7538" formatCode="General">
                  <c:v>7.5380000000000003</c:v>
                </c:pt>
                <c:pt idx="7539" formatCode="General">
                  <c:v>7.5389999999999997</c:v>
                </c:pt>
                <c:pt idx="7540" formatCode="General">
                  <c:v>7.54</c:v>
                </c:pt>
                <c:pt idx="7541" formatCode="General">
                  <c:v>7.5410000000000004</c:v>
                </c:pt>
                <c:pt idx="7542" formatCode="General">
                  <c:v>7.5419999999999998</c:v>
                </c:pt>
                <c:pt idx="7543" formatCode="General">
                  <c:v>7.5430000000000001</c:v>
                </c:pt>
                <c:pt idx="7544" formatCode="General">
                  <c:v>7.5439999999999996</c:v>
                </c:pt>
                <c:pt idx="7545" formatCode="General">
                  <c:v>7.5449999999999999</c:v>
                </c:pt>
                <c:pt idx="7546" formatCode="General">
                  <c:v>7.5460000000000003</c:v>
                </c:pt>
                <c:pt idx="7547" formatCode="General">
                  <c:v>7.5469999999999997</c:v>
                </c:pt>
                <c:pt idx="7548" formatCode="General">
                  <c:v>7.548</c:v>
                </c:pt>
                <c:pt idx="7549" formatCode="General">
                  <c:v>7.5490000000000004</c:v>
                </c:pt>
                <c:pt idx="7550" formatCode="General">
                  <c:v>7.55</c:v>
                </c:pt>
                <c:pt idx="7551" formatCode="General">
                  <c:v>7.5510000000000002</c:v>
                </c:pt>
                <c:pt idx="7552" formatCode="General">
                  <c:v>7.5519999999999996</c:v>
                </c:pt>
                <c:pt idx="7553" formatCode="General">
                  <c:v>7.5529999999999999</c:v>
                </c:pt>
                <c:pt idx="7554" formatCode="General">
                  <c:v>7.5540000000000003</c:v>
                </c:pt>
                <c:pt idx="7555" formatCode="General">
                  <c:v>7.5549999999999997</c:v>
                </c:pt>
                <c:pt idx="7556" formatCode="General">
                  <c:v>7.556</c:v>
                </c:pt>
                <c:pt idx="7557" formatCode="General">
                  <c:v>7.5570000000000004</c:v>
                </c:pt>
                <c:pt idx="7558" formatCode="General">
                  <c:v>7.5579999999999998</c:v>
                </c:pt>
                <c:pt idx="7559" formatCode="General">
                  <c:v>7.5590000000000002</c:v>
                </c:pt>
                <c:pt idx="7560" formatCode="General">
                  <c:v>7.56</c:v>
                </c:pt>
                <c:pt idx="7561" formatCode="General">
                  <c:v>7.5609999999999999</c:v>
                </c:pt>
                <c:pt idx="7562" formatCode="General">
                  <c:v>7.5620000000000003</c:v>
                </c:pt>
                <c:pt idx="7563" formatCode="General">
                  <c:v>7.5629999999999997</c:v>
                </c:pt>
                <c:pt idx="7564" formatCode="General">
                  <c:v>7.5640000000000001</c:v>
                </c:pt>
                <c:pt idx="7565" formatCode="General">
                  <c:v>7.5650000000000004</c:v>
                </c:pt>
                <c:pt idx="7566" formatCode="General">
                  <c:v>7.5659999999999998</c:v>
                </c:pt>
                <c:pt idx="7567" formatCode="General">
                  <c:v>7.5670000000000002</c:v>
                </c:pt>
                <c:pt idx="7568" formatCode="General">
                  <c:v>7.5679999999999996</c:v>
                </c:pt>
                <c:pt idx="7569" formatCode="General">
                  <c:v>7.569</c:v>
                </c:pt>
                <c:pt idx="7570" formatCode="General">
                  <c:v>7.57</c:v>
                </c:pt>
                <c:pt idx="7571" formatCode="General">
                  <c:v>7.5709999999999997</c:v>
                </c:pt>
                <c:pt idx="7572" formatCode="General">
                  <c:v>7.5720000000000001</c:v>
                </c:pt>
                <c:pt idx="7573" formatCode="General">
                  <c:v>7.5730000000000004</c:v>
                </c:pt>
                <c:pt idx="7574" formatCode="General">
                  <c:v>7.5739999999999998</c:v>
                </c:pt>
                <c:pt idx="7575" formatCode="General">
                  <c:v>7.5750000000000002</c:v>
                </c:pt>
                <c:pt idx="7576" formatCode="General">
                  <c:v>7.5759999999999996</c:v>
                </c:pt>
                <c:pt idx="7577" formatCode="General">
                  <c:v>7.577</c:v>
                </c:pt>
                <c:pt idx="7578" formatCode="General">
                  <c:v>7.5780000000000003</c:v>
                </c:pt>
                <c:pt idx="7579" formatCode="General">
                  <c:v>7.5789999999999997</c:v>
                </c:pt>
                <c:pt idx="7580" formatCode="General">
                  <c:v>7.58</c:v>
                </c:pt>
                <c:pt idx="7581" formatCode="General">
                  <c:v>7.5810000000000004</c:v>
                </c:pt>
                <c:pt idx="7582" formatCode="General">
                  <c:v>7.5819999999999999</c:v>
                </c:pt>
                <c:pt idx="7583" formatCode="General">
                  <c:v>7.5830000000000002</c:v>
                </c:pt>
                <c:pt idx="7584" formatCode="General">
                  <c:v>7.5839999999999996</c:v>
                </c:pt>
                <c:pt idx="7585" formatCode="General">
                  <c:v>7.585</c:v>
                </c:pt>
                <c:pt idx="7586" formatCode="General">
                  <c:v>7.5860000000000003</c:v>
                </c:pt>
                <c:pt idx="7587" formatCode="General">
                  <c:v>7.5869999999999997</c:v>
                </c:pt>
                <c:pt idx="7588" formatCode="General">
                  <c:v>7.5880000000000001</c:v>
                </c:pt>
                <c:pt idx="7589" formatCode="General">
                  <c:v>7.5890000000000004</c:v>
                </c:pt>
                <c:pt idx="7590" formatCode="General">
                  <c:v>7.59</c:v>
                </c:pt>
                <c:pt idx="7591" formatCode="General">
                  <c:v>7.5910000000000002</c:v>
                </c:pt>
                <c:pt idx="7592" formatCode="General">
                  <c:v>7.5919999999999996</c:v>
                </c:pt>
                <c:pt idx="7593" formatCode="General">
                  <c:v>7.593</c:v>
                </c:pt>
                <c:pt idx="7594" formatCode="General">
                  <c:v>7.5940000000000003</c:v>
                </c:pt>
                <c:pt idx="7595" formatCode="General">
                  <c:v>7.5949999999999998</c:v>
                </c:pt>
                <c:pt idx="7596" formatCode="General">
                  <c:v>7.5960000000000001</c:v>
                </c:pt>
                <c:pt idx="7597" formatCode="General">
                  <c:v>7.5970000000000004</c:v>
                </c:pt>
                <c:pt idx="7598" formatCode="General">
                  <c:v>7.5979999999999999</c:v>
                </c:pt>
                <c:pt idx="7599" formatCode="General">
                  <c:v>7.5990000000000002</c:v>
                </c:pt>
                <c:pt idx="7600" formatCode="General">
                  <c:v>7.6</c:v>
                </c:pt>
                <c:pt idx="7601" formatCode="General">
                  <c:v>7.601</c:v>
                </c:pt>
                <c:pt idx="7602" formatCode="General">
                  <c:v>7.6020000000000003</c:v>
                </c:pt>
                <c:pt idx="7603" formatCode="General">
                  <c:v>7.6029999999999998</c:v>
                </c:pt>
                <c:pt idx="7604" formatCode="General">
                  <c:v>7.6040000000000001</c:v>
                </c:pt>
                <c:pt idx="7605" formatCode="General">
                  <c:v>7.6050000000000004</c:v>
                </c:pt>
                <c:pt idx="7606" formatCode="General">
                  <c:v>7.6059999999999999</c:v>
                </c:pt>
                <c:pt idx="7607" formatCode="General">
                  <c:v>7.6070000000000002</c:v>
                </c:pt>
                <c:pt idx="7608" formatCode="General">
                  <c:v>7.6079999999999997</c:v>
                </c:pt>
                <c:pt idx="7609" formatCode="General">
                  <c:v>7.609</c:v>
                </c:pt>
                <c:pt idx="7610" formatCode="General">
                  <c:v>7.61</c:v>
                </c:pt>
                <c:pt idx="7611" formatCode="General">
                  <c:v>7.6109999999999998</c:v>
                </c:pt>
                <c:pt idx="7612" formatCode="General">
                  <c:v>7.6120000000000001</c:v>
                </c:pt>
                <c:pt idx="7613" formatCode="General">
                  <c:v>7.6130000000000004</c:v>
                </c:pt>
                <c:pt idx="7614" formatCode="General">
                  <c:v>7.6139999999999999</c:v>
                </c:pt>
                <c:pt idx="7615" formatCode="General">
                  <c:v>7.6150000000000002</c:v>
                </c:pt>
                <c:pt idx="7616" formatCode="General">
                  <c:v>7.6159999999999997</c:v>
                </c:pt>
                <c:pt idx="7617" formatCode="General">
                  <c:v>7.617</c:v>
                </c:pt>
                <c:pt idx="7618" formatCode="General">
                  <c:v>7.6180000000000003</c:v>
                </c:pt>
                <c:pt idx="7619" formatCode="General">
                  <c:v>7.6189999999999998</c:v>
                </c:pt>
                <c:pt idx="7620" formatCode="General">
                  <c:v>7.62</c:v>
                </c:pt>
                <c:pt idx="7621" formatCode="General">
                  <c:v>7.6210000000000004</c:v>
                </c:pt>
                <c:pt idx="7622" formatCode="General">
                  <c:v>7.6219999999999999</c:v>
                </c:pt>
                <c:pt idx="7623" formatCode="General">
                  <c:v>7.6230000000000002</c:v>
                </c:pt>
                <c:pt idx="7624" formatCode="General">
                  <c:v>7.6239999999999997</c:v>
                </c:pt>
                <c:pt idx="7625" formatCode="General">
                  <c:v>7.625</c:v>
                </c:pt>
                <c:pt idx="7626" formatCode="General">
                  <c:v>7.6260000000000003</c:v>
                </c:pt>
                <c:pt idx="7627" formatCode="General">
                  <c:v>7.6269999999999998</c:v>
                </c:pt>
                <c:pt idx="7628" formatCode="General">
                  <c:v>7.6280000000000001</c:v>
                </c:pt>
                <c:pt idx="7629" formatCode="General">
                  <c:v>7.6289999999999996</c:v>
                </c:pt>
                <c:pt idx="7630" formatCode="General">
                  <c:v>7.63</c:v>
                </c:pt>
                <c:pt idx="7631" formatCode="General">
                  <c:v>7.6310000000000002</c:v>
                </c:pt>
                <c:pt idx="7632" formatCode="General">
                  <c:v>7.6319999999999997</c:v>
                </c:pt>
                <c:pt idx="7633" formatCode="General">
                  <c:v>7.633</c:v>
                </c:pt>
                <c:pt idx="7634" formatCode="General">
                  <c:v>7.6340000000000003</c:v>
                </c:pt>
                <c:pt idx="7635" formatCode="General">
                  <c:v>7.6349999999999998</c:v>
                </c:pt>
                <c:pt idx="7636" formatCode="General">
                  <c:v>7.6360000000000001</c:v>
                </c:pt>
                <c:pt idx="7637" formatCode="General">
                  <c:v>7.6369999999999996</c:v>
                </c:pt>
                <c:pt idx="7638" formatCode="General">
                  <c:v>7.6379999999999999</c:v>
                </c:pt>
                <c:pt idx="7639" formatCode="General">
                  <c:v>7.6390000000000002</c:v>
                </c:pt>
                <c:pt idx="7640" formatCode="General">
                  <c:v>7.64</c:v>
                </c:pt>
                <c:pt idx="7641" formatCode="General">
                  <c:v>7.641</c:v>
                </c:pt>
                <c:pt idx="7642" formatCode="General">
                  <c:v>7.6420000000000003</c:v>
                </c:pt>
                <c:pt idx="7643" formatCode="General">
                  <c:v>7.6429999999999998</c:v>
                </c:pt>
                <c:pt idx="7644" formatCode="General">
                  <c:v>7.6440000000000001</c:v>
                </c:pt>
                <c:pt idx="7645" formatCode="General">
                  <c:v>7.6449999999999996</c:v>
                </c:pt>
                <c:pt idx="7646" formatCode="General">
                  <c:v>7.6459999999999999</c:v>
                </c:pt>
                <c:pt idx="7647" formatCode="General">
                  <c:v>7.6470000000000002</c:v>
                </c:pt>
                <c:pt idx="7648" formatCode="General">
                  <c:v>7.6479999999999997</c:v>
                </c:pt>
                <c:pt idx="7649" formatCode="General">
                  <c:v>7.649</c:v>
                </c:pt>
                <c:pt idx="7650" formatCode="General">
                  <c:v>7.65</c:v>
                </c:pt>
                <c:pt idx="7651" formatCode="General">
                  <c:v>7.6509999999999998</c:v>
                </c:pt>
                <c:pt idx="7652" formatCode="General">
                  <c:v>7.6520000000000001</c:v>
                </c:pt>
                <c:pt idx="7653" formatCode="General">
                  <c:v>7.6529999999999996</c:v>
                </c:pt>
                <c:pt idx="7654" formatCode="General">
                  <c:v>7.6539999999999999</c:v>
                </c:pt>
                <c:pt idx="7655" formatCode="General">
                  <c:v>7.6550000000000002</c:v>
                </c:pt>
                <c:pt idx="7656" formatCode="General">
                  <c:v>7.6559999999999997</c:v>
                </c:pt>
                <c:pt idx="7657" formatCode="General">
                  <c:v>7.657</c:v>
                </c:pt>
                <c:pt idx="7658" formatCode="General">
                  <c:v>7.6580000000000004</c:v>
                </c:pt>
                <c:pt idx="7659" formatCode="General">
                  <c:v>7.6589999999999998</c:v>
                </c:pt>
                <c:pt idx="7660" formatCode="General">
                  <c:v>7.66</c:v>
                </c:pt>
                <c:pt idx="7661" formatCode="General">
                  <c:v>7.6609999999999996</c:v>
                </c:pt>
                <c:pt idx="7662" formatCode="General">
                  <c:v>7.6619999999999999</c:v>
                </c:pt>
                <c:pt idx="7663" formatCode="General">
                  <c:v>7.6630000000000003</c:v>
                </c:pt>
                <c:pt idx="7664" formatCode="General">
                  <c:v>7.6639999999999997</c:v>
                </c:pt>
                <c:pt idx="7665" formatCode="General">
                  <c:v>7.665</c:v>
                </c:pt>
                <c:pt idx="7666" formatCode="General">
                  <c:v>7.6660000000000004</c:v>
                </c:pt>
                <c:pt idx="7667" formatCode="General">
                  <c:v>7.6669999999999998</c:v>
                </c:pt>
                <c:pt idx="7668" formatCode="General">
                  <c:v>7.6680000000000001</c:v>
                </c:pt>
                <c:pt idx="7669" formatCode="General">
                  <c:v>7.6689999999999996</c:v>
                </c:pt>
                <c:pt idx="7670" formatCode="General">
                  <c:v>7.67</c:v>
                </c:pt>
                <c:pt idx="7671" formatCode="General">
                  <c:v>7.6710000000000003</c:v>
                </c:pt>
                <c:pt idx="7672" formatCode="General">
                  <c:v>7.6719999999999997</c:v>
                </c:pt>
                <c:pt idx="7673" formatCode="General">
                  <c:v>7.673</c:v>
                </c:pt>
                <c:pt idx="7674" formatCode="General">
                  <c:v>7.6740000000000004</c:v>
                </c:pt>
                <c:pt idx="7675" formatCode="General">
                  <c:v>7.6749999999999998</c:v>
                </c:pt>
                <c:pt idx="7676" formatCode="General">
                  <c:v>7.6760000000000002</c:v>
                </c:pt>
                <c:pt idx="7677" formatCode="General">
                  <c:v>7.6769999999999996</c:v>
                </c:pt>
                <c:pt idx="7678" formatCode="General">
                  <c:v>7.6779999999999999</c:v>
                </c:pt>
                <c:pt idx="7679" formatCode="General">
                  <c:v>7.6790000000000003</c:v>
                </c:pt>
                <c:pt idx="7680" formatCode="General">
                  <c:v>7.68</c:v>
                </c:pt>
                <c:pt idx="7681" formatCode="General">
                  <c:v>7.681</c:v>
                </c:pt>
                <c:pt idx="7682" formatCode="General">
                  <c:v>7.6820000000000004</c:v>
                </c:pt>
                <c:pt idx="7683" formatCode="General">
                  <c:v>7.6829999999999998</c:v>
                </c:pt>
                <c:pt idx="7684" formatCode="General">
                  <c:v>7.6840000000000002</c:v>
                </c:pt>
                <c:pt idx="7685" formatCode="General">
                  <c:v>7.6849999999999996</c:v>
                </c:pt>
                <c:pt idx="7686" formatCode="General">
                  <c:v>7.6859999999999999</c:v>
                </c:pt>
                <c:pt idx="7687" formatCode="General">
                  <c:v>7.6870000000000003</c:v>
                </c:pt>
                <c:pt idx="7688" formatCode="General">
                  <c:v>7.6879999999999997</c:v>
                </c:pt>
                <c:pt idx="7689" formatCode="General">
                  <c:v>7.6890000000000001</c:v>
                </c:pt>
                <c:pt idx="7690" formatCode="General">
                  <c:v>7.69</c:v>
                </c:pt>
                <c:pt idx="7691" formatCode="General">
                  <c:v>7.6909999999999998</c:v>
                </c:pt>
                <c:pt idx="7692" formatCode="General">
                  <c:v>7.6920000000000002</c:v>
                </c:pt>
                <c:pt idx="7693" formatCode="General">
                  <c:v>7.6929999999999996</c:v>
                </c:pt>
                <c:pt idx="7694" formatCode="General">
                  <c:v>7.694</c:v>
                </c:pt>
                <c:pt idx="7695" formatCode="General">
                  <c:v>7.6950000000000003</c:v>
                </c:pt>
                <c:pt idx="7696" formatCode="General">
                  <c:v>7.6959999999999997</c:v>
                </c:pt>
                <c:pt idx="7697" formatCode="General">
                  <c:v>7.6970000000000001</c:v>
                </c:pt>
                <c:pt idx="7698" formatCode="General">
                  <c:v>7.6980000000000004</c:v>
                </c:pt>
                <c:pt idx="7699" formatCode="General">
                  <c:v>7.6989999999999998</c:v>
                </c:pt>
                <c:pt idx="7700" formatCode="General">
                  <c:v>7.7</c:v>
                </c:pt>
                <c:pt idx="7701" formatCode="General">
                  <c:v>7.7009999999999996</c:v>
                </c:pt>
                <c:pt idx="7702" formatCode="General">
                  <c:v>7.702</c:v>
                </c:pt>
                <c:pt idx="7703" formatCode="General">
                  <c:v>7.7030000000000003</c:v>
                </c:pt>
                <c:pt idx="7704" formatCode="General">
                  <c:v>7.7039999999999997</c:v>
                </c:pt>
                <c:pt idx="7705" formatCode="General">
                  <c:v>7.7050000000000001</c:v>
                </c:pt>
                <c:pt idx="7706" formatCode="General">
                  <c:v>7.7060000000000004</c:v>
                </c:pt>
                <c:pt idx="7707" formatCode="General">
                  <c:v>7.7069999999999999</c:v>
                </c:pt>
                <c:pt idx="7708" formatCode="General">
                  <c:v>7.7080000000000002</c:v>
                </c:pt>
                <c:pt idx="7709" formatCode="General">
                  <c:v>7.7089999999999996</c:v>
                </c:pt>
                <c:pt idx="7710" formatCode="General">
                  <c:v>7.71</c:v>
                </c:pt>
                <c:pt idx="7711" formatCode="General">
                  <c:v>7.7110000000000003</c:v>
                </c:pt>
                <c:pt idx="7712" formatCode="General">
                  <c:v>7.7119999999999997</c:v>
                </c:pt>
                <c:pt idx="7713" formatCode="General">
                  <c:v>7.7130000000000001</c:v>
                </c:pt>
                <c:pt idx="7714" formatCode="General">
                  <c:v>7.7140000000000004</c:v>
                </c:pt>
                <c:pt idx="7715" formatCode="General">
                  <c:v>7.7149999999999999</c:v>
                </c:pt>
                <c:pt idx="7716" formatCode="General">
                  <c:v>7.7160000000000002</c:v>
                </c:pt>
                <c:pt idx="7717" formatCode="General">
                  <c:v>7.7169999999999996</c:v>
                </c:pt>
                <c:pt idx="7718" formatCode="General">
                  <c:v>7.718</c:v>
                </c:pt>
                <c:pt idx="7719" formatCode="General">
                  <c:v>7.7190000000000003</c:v>
                </c:pt>
                <c:pt idx="7720" formatCode="General">
                  <c:v>7.72</c:v>
                </c:pt>
                <c:pt idx="7721" formatCode="General">
                  <c:v>7.7210000000000001</c:v>
                </c:pt>
                <c:pt idx="7722" formatCode="General">
                  <c:v>7.7220000000000004</c:v>
                </c:pt>
                <c:pt idx="7723" formatCode="General">
                  <c:v>7.7229999999999999</c:v>
                </c:pt>
                <c:pt idx="7724" formatCode="General">
                  <c:v>7.7240000000000002</c:v>
                </c:pt>
                <c:pt idx="7725" formatCode="General">
                  <c:v>7.7249999999999996</c:v>
                </c:pt>
                <c:pt idx="7726" formatCode="General">
                  <c:v>7.726</c:v>
                </c:pt>
                <c:pt idx="7727" formatCode="General">
                  <c:v>7.7270000000000003</c:v>
                </c:pt>
                <c:pt idx="7728" formatCode="General">
                  <c:v>7.7279999999999998</c:v>
                </c:pt>
                <c:pt idx="7729" formatCode="General">
                  <c:v>7.7290000000000001</c:v>
                </c:pt>
                <c:pt idx="7730" formatCode="General">
                  <c:v>7.73</c:v>
                </c:pt>
                <c:pt idx="7731" formatCode="General">
                  <c:v>7.7309999999999999</c:v>
                </c:pt>
                <c:pt idx="7732" formatCode="General">
                  <c:v>7.7320000000000002</c:v>
                </c:pt>
                <c:pt idx="7733" formatCode="General">
                  <c:v>7.7329999999999997</c:v>
                </c:pt>
                <c:pt idx="7734" formatCode="General">
                  <c:v>7.734</c:v>
                </c:pt>
                <c:pt idx="7735" formatCode="General">
                  <c:v>7.7350000000000003</c:v>
                </c:pt>
                <c:pt idx="7736" formatCode="General">
                  <c:v>7.7359999999999998</c:v>
                </c:pt>
                <c:pt idx="7737" formatCode="General">
                  <c:v>7.7370000000000001</c:v>
                </c:pt>
                <c:pt idx="7738" formatCode="General">
                  <c:v>7.7380000000000004</c:v>
                </c:pt>
                <c:pt idx="7739" formatCode="General">
                  <c:v>7.7389999999999999</c:v>
                </c:pt>
                <c:pt idx="7740" formatCode="General">
                  <c:v>7.74</c:v>
                </c:pt>
                <c:pt idx="7741" formatCode="General">
                  <c:v>7.7409999999999997</c:v>
                </c:pt>
                <c:pt idx="7742" formatCode="General">
                  <c:v>7.742</c:v>
                </c:pt>
                <c:pt idx="7743" formatCode="General">
                  <c:v>7.7430000000000003</c:v>
                </c:pt>
                <c:pt idx="7744" formatCode="General">
                  <c:v>7.7439999999999998</c:v>
                </c:pt>
                <c:pt idx="7745" formatCode="General">
                  <c:v>7.7450000000000001</c:v>
                </c:pt>
                <c:pt idx="7746" formatCode="General">
                  <c:v>7.7460000000000004</c:v>
                </c:pt>
                <c:pt idx="7747" formatCode="General">
                  <c:v>7.7469999999999999</c:v>
                </c:pt>
                <c:pt idx="7748" formatCode="General">
                  <c:v>7.7480000000000002</c:v>
                </c:pt>
                <c:pt idx="7749" formatCode="General">
                  <c:v>7.7489999999999997</c:v>
                </c:pt>
                <c:pt idx="7750" formatCode="General">
                  <c:v>7.75</c:v>
                </c:pt>
                <c:pt idx="7751" formatCode="General">
                  <c:v>7.7510000000000003</c:v>
                </c:pt>
                <c:pt idx="7752" formatCode="General">
                  <c:v>7.7519999999999998</c:v>
                </c:pt>
                <c:pt idx="7753" formatCode="General">
                  <c:v>7.7530000000000001</c:v>
                </c:pt>
                <c:pt idx="7754" formatCode="General">
                  <c:v>7.7539999999999996</c:v>
                </c:pt>
                <c:pt idx="7755" formatCode="General">
                  <c:v>7.7549999999999999</c:v>
                </c:pt>
                <c:pt idx="7756" formatCode="General">
                  <c:v>7.7560000000000002</c:v>
                </c:pt>
                <c:pt idx="7757" formatCode="General">
                  <c:v>7.7569999999999997</c:v>
                </c:pt>
                <c:pt idx="7758" formatCode="General">
                  <c:v>7.758</c:v>
                </c:pt>
                <c:pt idx="7759" formatCode="General">
                  <c:v>7.7590000000000003</c:v>
                </c:pt>
                <c:pt idx="7760" formatCode="General">
                  <c:v>7.76</c:v>
                </c:pt>
                <c:pt idx="7761" formatCode="General">
                  <c:v>7.7610000000000001</c:v>
                </c:pt>
                <c:pt idx="7762" formatCode="General">
                  <c:v>7.7619999999999996</c:v>
                </c:pt>
                <c:pt idx="7763" formatCode="General">
                  <c:v>7.7629999999999999</c:v>
                </c:pt>
                <c:pt idx="7764" formatCode="General">
                  <c:v>7.7640000000000002</c:v>
                </c:pt>
                <c:pt idx="7765" formatCode="General">
                  <c:v>7.7649999999999997</c:v>
                </c:pt>
                <c:pt idx="7766" formatCode="General">
                  <c:v>7.766</c:v>
                </c:pt>
                <c:pt idx="7767" formatCode="General">
                  <c:v>7.7670000000000003</c:v>
                </c:pt>
                <c:pt idx="7768" formatCode="General">
                  <c:v>7.7679999999999998</c:v>
                </c:pt>
                <c:pt idx="7769" formatCode="General">
                  <c:v>7.7690000000000001</c:v>
                </c:pt>
                <c:pt idx="7770" formatCode="General">
                  <c:v>7.77</c:v>
                </c:pt>
                <c:pt idx="7771" formatCode="General">
                  <c:v>7.7709999999999999</c:v>
                </c:pt>
                <c:pt idx="7772" formatCode="General">
                  <c:v>7.7720000000000002</c:v>
                </c:pt>
                <c:pt idx="7773" formatCode="General">
                  <c:v>7.7729999999999997</c:v>
                </c:pt>
                <c:pt idx="7774" formatCode="General">
                  <c:v>7.774</c:v>
                </c:pt>
                <c:pt idx="7775" formatCode="General">
                  <c:v>7.7750000000000004</c:v>
                </c:pt>
                <c:pt idx="7776" formatCode="General">
                  <c:v>7.7759999999999998</c:v>
                </c:pt>
                <c:pt idx="7777" formatCode="General">
                  <c:v>7.7770000000000001</c:v>
                </c:pt>
                <c:pt idx="7778" formatCode="General">
                  <c:v>7.7779999999999996</c:v>
                </c:pt>
                <c:pt idx="7779" formatCode="General">
                  <c:v>7.7789999999999999</c:v>
                </c:pt>
                <c:pt idx="7780" formatCode="General">
                  <c:v>7.78</c:v>
                </c:pt>
                <c:pt idx="7781" formatCode="General">
                  <c:v>7.7809999999999997</c:v>
                </c:pt>
                <c:pt idx="7782" formatCode="General">
                  <c:v>7.782</c:v>
                </c:pt>
                <c:pt idx="7783" formatCode="General">
                  <c:v>7.7830000000000004</c:v>
                </c:pt>
                <c:pt idx="7784" formatCode="General">
                  <c:v>7.7839999999999998</c:v>
                </c:pt>
                <c:pt idx="7785" formatCode="General">
                  <c:v>7.7850000000000001</c:v>
                </c:pt>
                <c:pt idx="7786" formatCode="General">
                  <c:v>7.7859999999999996</c:v>
                </c:pt>
                <c:pt idx="7787" formatCode="General">
                  <c:v>7.7869999999999999</c:v>
                </c:pt>
                <c:pt idx="7788" formatCode="General">
                  <c:v>7.7880000000000003</c:v>
                </c:pt>
                <c:pt idx="7789" formatCode="General">
                  <c:v>7.7889999999999997</c:v>
                </c:pt>
                <c:pt idx="7790" formatCode="General">
                  <c:v>7.79</c:v>
                </c:pt>
                <c:pt idx="7791" formatCode="General">
                  <c:v>7.7910000000000004</c:v>
                </c:pt>
                <c:pt idx="7792" formatCode="General">
                  <c:v>7.7919999999999998</c:v>
                </c:pt>
                <c:pt idx="7793" formatCode="General">
                  <c:v>7.7930000000000001</c:v>
                </c:pt>
                <c:pt idx="7794" formatCode="General">
                  <c:v>7.7939999999999996</c:v>
                </c:pt>
                <c:pt idx="7795" formatCode="General">
                  <c:v>7.7949999999999999</c:v>
                </c:pt>
                <c:pt idx="7796" formatCode="General">
                  <c:v>7.7960000000000003</c:v>
                </c:pt>
                <c:pt idx="7797" formatCode="General">
                  <c:v>7.7969999999999997</c:v>
                </c:pt>
                <c:pt idx="7798" formatCode="General">
                  <c:v>7.798</c:v>
                </c:pt>
                <c:pt idx="7799" formatCode="General">
                  <c:v>7.7990000000000004</c:v>
                </c:pt>
                <c:pt idx="7800" formatCode="General">
                  <c:v>7.8</c:v>
                </c:pt>
                <c:pt idx="7801" formatCode="General">
                  <c:v>7.8010000000000002</c:v>
                </c:pt>
                <c:pt idx="7802" formatCode="General">
                  <c:v>7.8019999999999996</c:v>
                </c:pt>
                <c:pt idx="7803" formatCode="General">
                  <c:v>7.8029999999999999</c:v>
                </c:pt>
                <c:pt idx="7804" formatCode="General">
                  <c:v>7.8040000000000003</c:v>
                </c:pt>
                <c:pt idx="7805" formatCode="General">
                  <c:v>7.8049999999999997</c:v>
                </c:pt>
                <c:pt idx="7806" formatCode="General">
                  <c:v>7.806</c:v>
                </c:pt>
                <c:pt idx="7807" formatCode="General">
                  <c:v>7.8070000000000004</c:v>
                </c:pt>
                <c:pt idx="7808" formatCode="General">
                  <c:v>7.8079999999999998</c:v>
                </c:pt>
                <c:pt idx="7809" formatCode="General">
                  <c:v>7.8090000000000002</c:v>
                </c:pt>
                <c:pt idx="7810" formatCode="General">
                  <c:v>7.81</c:v>
                </c:pt>
                <c:pt idx="7811" formatCode="General">
                  <c:v>7.8109999999999999</c:v>
                </c:pt>
                <c:pt idx="7812" formatCode="General">
                  <c:v>7.8120000000000003</c:v>
                </c:pt>
                <c:pt idx="7813" formatCode="General">
                  <c:v>7.8129999999999997</c:v>
                </c:pt>
                <c:pt idx="7814" formatCode="General">
                  <c:v>7.8140000000000001</c:v>
                </c:pt>
                <c:pt idx="7815" formatCode="General">
                  <c:v>7.8150000000000004</c:v>
                </c:pt>
                <c:pt idx="7816" formatCode="General">
                  <c:v>7.8159999999999998</c:v>
                </c:pt>
                <c:pt idx="7817" formatCode="General">
                  <c:v>7.8170000000000002</c:v>
                </c:pt>
                <c:pt idx="7818" formatCode="General">
                  <c:v>7.8179999999999996</c:v>
                </c:pt>
                <c:pt idx="7819" formatCode="General">
                  <c:v>7.819</c:v>
                </c:pt>
                <c:pt idx="7820" formatCode="General">
                  <c:v>7.82</c:v>
                </c:pt>
                <c:pt idx="7821" formatCode="General">
                  <c:v>7.8209999999999997</c:v>
                </c:pt>
                <c:pt idx="7822" formatCode="General">
                  <c:v>7.8220000000000001</c:v>
                </c:pt>
                <c:pt idx="7823" formatCode="General">
                  <c:v>7.8230000000000004</c:v>
                </c:pt>
                <c:pt idx="7824" formatCode="General">
                  <c:v>7.8239999999999998</c:v>
                </c:pt>
                <c:pt idx="7825" formatCode="General">
                  <c:v>7.8250000000000002</c:v>
                </c:pt>
                <c:pt idx="7826" formatCode="General">
                  <c:v>7.8259999999999996</c:v>
                </c:pt>
                <c:pt idx="7827" formatCode="General">
                  <c:v>7.827</c:v>
                </c:pt>
                <c:pt idx="7828" formatCode="General">
                  <c:v>7.8280000000000003</c:v>
                </c:pt>
                <c:pt idx="7829" formatCode="General">
                  <c:v>7.8289999999999997</c:v>
                </c:pt>
                <c:pt idx="7830" formatCode="General">
                  <c:v>7.83</c:v>
                </c:pt>
                <c:pt idx="7831" formatCode="General">
                  <c:v>7.8310000000000004</c:v>
                </c:pt>
                <c:pt idx="7832" formatCode="General">
                  <c:v>7.8319999999999999</c:v>
                </c:pt>
                <c:pt idx="7833" formatCode="General">
                  <c:v>7.8330000000000002</c:v>
                </c:pt>
                <c:pt idx="7834" formatCode="General">
                  <c:v>7.8339999999999996</c:v>
                </c:pt>
                <c:pt idx="7835" formatCode="General">
                  <c:v>7.835</c:v>
                </c:pt>
                <c:pt idx="7836" formatCode="General">
                  <c:v>7.8360000000000003</c:v>
                </c:pt>
                <c:pt idx="7837" formatCode="General">
                  <c:v>7.8369999999999997</c:v>
                </c:pt>
                <c:pt idx="7838" formatCode="General">
                  <c:v>7.8380000000000001</c:v>
                </c:pt>
                <c:pt idx="7839" formatCode="General">
                  <c:v>7.8390000000000004</c:v>
                </c:pt>
                <c:pt idx="7840" formatCode="General">
                  <c:v>7.84</c:v>
                </c:pt>
                <c:pt idx="7841" formatCode="General">
                  <c:v>7.8410000000000002</c:v>
                </c:pt>
                <c:pt idx="7842" formatCode="General">
                  <c:v>7.8419999999999996</c:v>
                </c:pt>
                <c:pt idx="7843" formatCode="General">
                  <c:v>7.843</c:v>
                </c:pt>
                <c:pt idx="7844" formatCode="General">
                  <c:v>7.8440000000000003</c:v>
                </c:pt>
                <c:pt idx="7845" formatCode="General">
                  <c:v>7.8449999999999998</c:v>
                </c:pt>
                <c:pt idx="7846" formatCode="General">
                  <c:v>7.8460000000000001</c:v>
                </c:pt>
                <c:pt idx="7847" formatCode="General">
                  <c:v>7.8470000000000004</c:v>
                </c:pt>
                <c:pt idx="7848" formatCode="General">
                  <c:v>7.8479999999999999</c:v>
                </c:pt>
                <c:pt idx="7849" formatCode="General">
                  <c:v>7.8490000000000002</c:v>
                </c:pt>
                <c:pt idx="7850" formatCode="General">
                  <c:v>7.85</c:v>
                </c:pt>
                <c:pt idx="7851" formatCode="General">
                  <c:v>7.851</c:v>
                </c:pt>
                <c:pt idx="7852" formatCode="General">
                  <c:v>7.8520000000000003</c:v>
                </c:pt>
                <c:pt idx="7853" formatCode="General">
                  <c:v>7.8529999999999998</c:v>
                </c:pt>
                <c:pt idx="7854" formatCode="General">
                  <c:v>7.8540000000000001</c:v>
                </c:pt>
                <c:pt idx="7855" formatCode="General">
                  <c:v>7.8550000000000004</c:v>
                </c:pt>
                <c:pt idx="7856" formatCode="General">
                  <c:v>7.8559999999999999</c:v>
                </c:pt>
                <c:pt idx="7857" formatCode="General">
                  <c:v>7.8570000000000002</c:v>
                </c:pt>
                <c:pt idx="7858" formatCode="General">
                  <c:v>7.8579999999999997</c:v>
                </c:pt>
                <c:pt idx="7859" formatCode="General">
                  <c:v>7.859</c:v>
                </c:pt>
                <c:pt idx="7860" formatCode="General">
                  <c:v>7.86</c:v>
                </c:pt>
                <c:pt idx="7861" formatCode="General">
                  <c:v>7.8609999999999998</c:v>
                </c:pt>
                <c:pt idx="7862" formatCode="General">
                  <c:v>7.8620000000000001</c:v>
                </c:pt>
                <c:pt idx="7863" formatCode="General">
                  <c:v>7.8630000000000004</c:v>
                </c:pt>
                <c:pt idx="7864" formatCode="General">
                  <c:v>7.8639999999999999</c:v>
                </c:pt>
                <c:pt idx="7865" formatCode="General">
                  <c:v>7.8650000000000002</c:v>
                </c:pt>
                <c:pt idx="7866" formatCode="General">
                  <c:v>7.8659999999999997</c:v>
                </c:pt>
                <c:pt idx="7867" formatCode="General">
                  <c:v>7.867</c:v>
                </c:pt>
                <c:pt idx="7868" formatCode="General">
                  <c:v>7.8680000000000003</c:v>
                </c:pt>
                <c:pt idx="7869" formatCode="General">
                  <c:v>7.8689999999999998</c:v>
                </c:pt>
                <c:pt idx="7870" formatCode="General">
                  <c:v>7.87</c:v>
                </c:pt>
                <c:pt idx="7871" formatCode="General">
                  <c:v>7.8710000000000004</c:v>
                </c:pt>
                <c:pt idx="7872" formatCode="General">
                  <c:v>7.8719999999999999</c:v>
                </c:pt>
                <c:pt idx="7873" formatCode="General">
                  <c:v>7.8730000000000002</c:v>
                </c:pt>
                <c:pt idx="7874" formatCode="General">
                  <c:v>7.8739999999999997</c:v>
                </c:pt>
                <c:pt idx="7875" formatCode="General">
                  <c:v>7.875</c:v>
                </c:pt>
                <c:pt idx="7876" formatCode="General">
                  <c:v>7.8760000000000003</c:v>
                </c:pt>
                <c:pt idx="7877" formatCode="General">
                  <c:v>7.8769999999999998</c:v>
                </c:pt>
                <c:pt idx="7878" formatCode="General">
                  <c:v>7.8780000000000001</c:v>
                </c:pt>
                <c:pt idx="7879" formatCode="General">
                  <c:v>7.8789999999999996</c:v>
                </c:pt>
                <c:pt idx="7880" formatCode="General">
                  <c:v>7.88</c:v>
                </c:pt>
                <c:pt idx="7881" formatCode="General">
                  <c:v>7.8810000000000002</c:v>
                </c:pt>
                <c:pt idx="7882" formatCode="General">
                  <c:v>7.8819999999999997</c:v>
                </c:pt>
                <c:pt idx="7883" formatCode="General">
                  <c:v>7.883</c:v>
                </c:pt>
                <c:pt idx="7884" formatCode="General">
                  <c:v>7.8840000000000003</c:v>
                </c:pt>
                <c:pt idx="7885" formatCode="General">
                  <c:v>7.8849999999999998</c:v>
                </c:pt>
                <c:pt idx="7886" formatCode="General">
                  <c:v>7.8860000000000001</c:v>
                </c:pt>
                <c:pt idx="7887" formatCode="General">
                  <c:v>7.8869999999999996</c:v>
                </c:pt>
                <c:pt idx="7888" formatCode="General">
                  <c:v>7.8879999999999999</c:v>
                </c:pt>
                <c:pt idx="7889" formatCode="General">
                  <c:v>7.8890000000000002</c:v>
                </c:pt>
                <c:pt idx="7890" formatCode="General">
                  <c:v>7.89</c:v>
                </c:pt>
                <c:pt idx="7891" formatCode="General">
                  <c:v>7.891</c:v>
                </c:pt>
                <c:pt idx="7892" formatCode="General">
                  <c:v>7.8920000000000003</c:v>
                </c:pt>
                <c:pt idx="7893" formatCode="General">
                  <c:v>7.8929999999999998</c:v>
                </c:pt>
                <c:pt idx="7894" formatCode="General">
                  <c:v>7.8940000000000001</c:v>
                </c:pt>
                <c:pt idx="7895" formatCode="General">
                  <c:v>7.8949999999999996</c:v>
                </c:pt>
                <c:pt idx="7896" formatCode="General">
                  <c:v>7.8959999999999999</c:v>
                </c:pt>
                <c:pt idx="7897" formatCode="General">
                  <c:v>7.8970000000000002</c:v>
                </c:pt>
                <c:pt idx="7898" formatCode="General">
                  <c:v>7.8979999999999997</c:v>
                </c:pt>
                <c:pt idx="7899" formatCode="General">
                  <c:v>7.899</c:v>
                </c:pt>
                <c:pt idx="7900" formatCode="General">
                  <c:v>7.9</c:v>
                </c:pt>
                <c:pt idx="7901" formatCode="General">
                  <c:v>7.9009999999999998</c:v>
                </c:pt>
                <c:pt idx="7902" formatCode="General">
                  <c:v>7.9020000000000001</c:v>
                </c:pt>
                <c:pt idx="7903" formatCode="General">
                  <c:v>7.9029999999999996</c:v>
                </c:pt>
                <c:pt idx="7904" formatCode="General">
                  <c:v>7.9039999999999999</c:v>
                </c:pt>
                <c:pt idx="7905" formatCode="General">
                  <c:v>7.9050000000000002</c:v>
                </c:pt>
                <c:pt idx="7906" formatCode="General">
                  <c:v>7.9059999999999997</c:v>
                </c:pt>
                <c:pt idx="7907" formatCode="General">
                  <c:v>7.907</c:v>
                </c:pt>
                <c:pt idx="7908" formatCode="General">
                  <c:v>7.9080000000000004</c:v>
                </c:pt>
                <c:pt idx="7909" formatCode="General">
                  <c:v>7.9089999999999998</c:v>
                </c:pt>
                <c:pt idx="7910" formatCode="General">
                  <c:v>7.91</c:v>
                </c:pt>
                <c:pt idx="7911" formatCode="General">
                  <c:v>7.9109999999999996</c:v>
                </c:pt>
                <c:pt idx="7912" formatCode="General">
                  <c:v>7.9119999999999999</c:v>
                </c:pt>
                <c:pt idx="7913" formatCode="General">
                  <c:v>7.9130000000000003</c:v>
                </c:pt>
                <c:pt idx="7914" formatCode="General">
                  <c:v>7.9139999999999997</c:v>
                </c:pt>
                <c:pt idx="7915" formatCode="General">
                  <c:v>7.915</c:v>
                </c:pt>
                <c:pt idx="7916" formatCode="General">
                  <c:v>7.9160000000000004</c:v>
                </c:pt>
                <c:pt idx="7917" formatCode="General">
                  <c:v>7.9169999999999998</c:v>
                </c:pt>
                <c:pt idx="7918" formatCode="General">
                  <c:v>7.9180000000000001</c:v>
                </c:pt>
                <c:pt idx="7919" formatCode="General">
                  <c:v>7.9189999999999996</c:v>
                </c:pt>
                <c:pt idx="7920" formatCode="General">
                  <c:v>7.92</c:v>
                </c:pt>
                <c:pt idx="7921" formatCode="General">
                  <c:v>7.9210000000000003</c:v>
                </c:pt>
                <c:pt idx="7922" formatCode="General">
                  <c:v>7.9219999999999997</c:v>
                </c:pt>
                <c:pt idx="7923" formatCode="General">
                  <c:v>7.923</c:v>
                </c:pt>
                <c:pt idx="7924" formatCode="General">
                  <c:v>7.9240000000000004</c:v>
                </c:pt>
                <c:pt idx="7925" formatCode="General">
                  <c:v>7.9249999999999998</c:v>
                </c:pt>
                <c:pt idx="7926" formatCode="General">
                  <c:v>7.9260000000000002</c:v>
                </c:pt>
                <c:pt idx="7927" formatCode="General">
                  <c:v>7.9269999999999996</c:v>
                </c:pt>
                <c:pt idx="7928" formatCode="General">
                  <c:v>7.9279999999999999</c:v>
                </c:pt>
                <c:pt idx="7929" formatCode="General">
                  <c:v>7.9290000000000003</c:v>
                </c:pt>
                <c:pt idx="7930" formatCode="General">
                  <c:v>7.93</c:v>
                </c:pt>
                <c:pt idx="7931" formatCode="General">
                  <c:v>7.931</c:v>
                </c:pt>
                <c:pt idx="7932" formatCode="General">
                  <c:v>7.9320000000000004</c:v>
                </c:pt>
                <c:pt idx="7933" formatCode="General">
                  <c:v>7.9329999999999998</c:v>
                </c:pt>
                <c:pt idx="7934" formatCode="General">
                  <c:v>7.9340000000000002</c:v>
                </c:pt>
                <c:pt idx="7935" formatCode="General">
                  <c:v>7.9349999999999996</c:v>
                </c:pt>
                <c:pt idx="7936" formatCode="General">
                  <c:v>7.9359999999999999</c:v>
                </c:pt>
                <c:pt idx="7937" formatCode="General">
                  <c:v>7.9370000000000003</c:v>
                </c:pt>
                <c:pt idx="7938" formatCode="General">
                  <c:v>7.9379999999999997</c:v>
                </c:pt>
                <c:pt idx="7939" formatCode="General">
                  <c:v>7.9390000000000001</c:v>
                </c:pt>
                <c:pt idx="7940" formatCode="General">
                  <c:v>7.94</c:v>
                </c:pt>
                <c:pt idx="7941" formatCode="General">
                  <c:v>7.9409999999999998</c:v>
                </c:pt>
                <c:pt idx="7942" formatCode="General">
                  <c:v>7.9420000000000002</c:v>
                </c:pt>
                <c:pt idx="7943" formatCode="General">
                  <c:v>7.9429999999999996</c:v>
                </c:pt>
                <c:pt idx="7944" formatCode="General">
                  <c:v>7.944</c:v>
                </c:pt>
                <c:pt idx="7945" formatCode="General">
                  <c:v>7.9450000000000003</c:v>
                </c:pt>
                <c:pt idx="7946" formatCode="General">
                  <c:v>7.9459999999999997</c:v>
                </c:pt>
                <c:pt idx="7947" formatCode="General">
                  <c:v>7.9470000000000001</c:v>
                </c:pt>
                <c:pt idx="7948" formatCode="General">
                  <c:v>7.9480000000000004</c:v>
                </c:pt>
                <c:pt idx="7949" formatCode="General">
                  <c:v>7.9489999999999998</c:v>
                </c:pt>
                <c:pt idx="7950" formatCode="General">
                  <c:v>7.95</c:v>
                </c:pt>
                <c:pt idx="7951" formatCode="General">
                  <c:v>7.9509999999999996</c:v>
                </c:pt>
                <c:pt idx="7952" formatCode="General">
                  <c:v>7.952</c:v>
                </c:pt>
                <c:pt idx="7953" formatCode="General">
                  <c:v>7.9530000000000003</c:v>
                </c:pt>
                <c:pt idx="7954" formatCode="General">
                  <c:v>7.9539999999999997</c:v>
                </c:pt>
                <c:pt idx="7955" formatCode="General">
                  <c:v>7.9550000000000001</c:v>
                </c:pt>
                <c:pt idx="7956" formatCode="General">
                  <c:v>7.9560000000000004</c:v>
                </c:pt>
                <c:pt idx="7957" formatCode="General">
                  <c:v>7.9569999999999999</c:v>
                </c:pt>
                <c:pt idx="7958" formatCode="General">
                  <c:v>7.9580000000000002</c:v>
                </c:pt>
                <c:pt idx="7959" formatCode="General">
                  <c:v>7.9589999999999996</c:v>
                </c:pt>
                <c:pt idx="7960" formatCode="General">
                  <c:v>7.96</c:v>
                </c:pt>
                <c:pt idx="7961" formatCode="General">
                  <c:v>7.9610000000000003</c:v>
                </c:pt>
                <c:pt idx="7962" formatCode="General">
                  <c:v>7.9619999999999997</c:v>
                </c:pt>
                <c:pt idx="7963" formatCode="General">
                  <c:v>7.9630000000000001</c:v>
                </c:pt>
                <c:pt idx="7964" formatCode="General">
                  <c:v>7.9640000000000004</c:v>
                </c:pt>
                <c:pt idx="7965" formatCode="General">
                  <c:v>7.9649999999999999</c:v>
                </c:pt>
                <c:pt idx="7966" formatCode="General">
                  <c:v>7.9660000000000002</c:v>
                </c:pt>
                <c:pt idx="7967" formatCode="General">
                  <c:v>7.9669999999999996</c:v>
                </c:pt>
                <c:pt idx="7968" formatCode="General">
                  <c:v>7.968</c:v>
                </c:pt>
                <c:pt idx="7969" formatCode="General">
                  <c:v>7.9690000000000003</c:v>
                </c:pt>
                <c:pt idx="7970" formatCode="General">
                  <c:v>7.97</c:v>
                </c:pt>
                <c:pt idx="7971" formatCode="General">
                  <c:v>7.9710000000000001</c:v>
                </c:pt>
                <c:pt idx="7972" formatCode="General">
                  <c:v>7.9720000000000004</c:v>
                </c:pt>
                <c:pt idx="7973" formatCode="General">
                  <c:v>7.9729999999999999</c:v>
                </c:pt>
                <c:pt idx="7974" formatCode="General">
                  <c:v>7.9740000000000002</c:v>
                </c:pt>
                <c:pt idx="7975" formatCode="General">
                  <c:v>7.9749999999999996</c:v>
                </c:pt>
                <c:pt idx="7976" formatCode="General">
                  <c:v>7.976</c:v>
                </c:pt>
                <c:pt idx="7977" formatCode="General">
                  <c:v>7.9770000000000003</c:v>
                </c:pt>
                <c:pt idx="7978" formatCode="General">
                  <c:v>7.9779999999999998</c:v>
                </c:pt>
                <c:pt idx="7979" formatCode="General">
                  <c:v>7.9790000000000001</c:v>
                </c:pt>
                <c:pt idx="7980" formatCode="General">
                  <c:v>7.98</c:v>
                </c:pt>
                <c:pt idx="7981" formatCode="General">
                  <c:v>7.9809999999999999</c:v>
                </c:pt>
                <c:pt idx="7982" formatCode="General">
                  <c:v>7.9820000000000002</c:v>
                </c:pt>
                <c:pt idx="7983" formatCode="General">
                  <c:v>7.9829999999999997</c:v>
                </c:pt>
                <c:pt idx="7984" formatCode="General">
                  <c:v>7.984</c:v>
                </c:pt>
                <c:pt idx="7985" formatCode="General">
                  <c:v>7.9850000000000003</c:v>
                </c:pt>
                <c:pt idx="7986" formatCode="General">
                  <c:v>7.9859999999999998</c:v>
                </c:pt>
                <c:pt idx="7987" formatCode="General">
                  <c:v>7.9870000000000001</c:v>
                </c:pt>
                <c:pt idx="7988" formatCode="General">
                  <c:v>7.9880000000000004</c:v>
                </c:pt>
                <c:pt idx="7989" formatCode="General">
                  <c:v>7.9889999999999999</c:v>
                </c:pt>
                <c:pt idx="7990" formatCode="General">
                  <c:v>7.99</c:v>
                </c:pt>
                <c:pt idx="7991" formatCode="General">
                  <c:v>7.9909999999999997</c:v>
                </c:pt>
                <c:pt idx="7992" formatCode="General">
                  <c:v>7.992</c:v>
                </c:pt>
                <c:pt idx="7993" formatCode="General">
                  <c:v>7.9930000000000003</c:v>
                </c:pt>
                <c:pt idx="7994" formatCode="General">
                  <c:v>7.9939999999999998</c:v>
                </c:pt>
                <c:pt idx="7995" formatCode="General">
                  <c:v>7.9950000000000001</c:v>
                </c:pt>
                <c:pt idx="7996" formatCode="General">
                  <c:v>7.9960000000000004</c:v>
                </c:pt>
                <c:pt idx="7997" formatCode="General">
                  <c:v>7.9969999999999999</c:v>
                </c:pt>
                <c:pt idx="7998" formatCode="General">
                  <c:v>7.9980000000000002</c:v>
                </c:pt>
                <c:pt idx="7999" formatCode="General">
                  <c:v>7.9989999999999997</c:v>
                </c:pt>
                <c:pt idx="8000" formatCode="General">
                  <c:v>8</c:v>
                </c:pt>
                <c:pt idx="8001" formatCode="General">
                  <c:v>8.0009999999999994</c:v>
                </c:pt>
                <c:pt idx="8002" formatCode="General">
                  <c:v>8.0020000000000007</c:v>
                </c:pt>
                <c:pt idx="8003" formatCode="General">
                  <c:v>8.0030000000000001</c:v>
                </c:pt>
                <c:pt idx="8004" formatCode="General">
                  <c:v>8.0039999999999996</c:v>
                </c:pt>
                <c:pt idx="8005" formatCode="General">
                  <c:v>8.0050000000000008</c:v>
                </c:pt>
                <c:pt idx="8006" formatCode="General">
                  <c:v>8.0060000000000002</c:v>
                </c:pt>
                <c:pt idx="8007" formatCode="General">
                  <c:v>8.0069999999999997</c:v>
                </c:pt>
                <c:pt idx="8008" formatCode="General">
                  <c:v>8.0079999999999991</c:v>
                </c:pt>
                <c:pt idx="8009" formatCode="General">
                  <c:v>8.0090000000000003</c:v>
                </c:pt>
                <c:pt idx="8010" formatCode="General">
                  <c:v>8.01</c:v>
                </c:pt>
                <c:pt idx="8011" formatCode="General">
                  <c:v>8.0109999999999992</c:v>
                </c:pt>
                <c:pt idx="8012" formatCode="General">
                  <c:v>8.0120000000000005</c:v>
                </c:pt>
                <c:pt idx="8013" formatCode="General">
                  <c:v>8.0129999999999999</c:v>
                </c:pt>
                <c:pt idx="8014" formatCode="General">
                  <c:v>8.0139999999999993</c:v>
                </c:pt>
                <c:pt idx="8015" formatCode="General">
                  <c:v>8.0150000000000006</c:v>
                </c:pt>
                <c:pt idx="8016" formatCode="General">
                  <c:v>8.016</c:v>
                </c:pt>
                <c:pt idx="8017" formatCode="General">
                  <c:v>8.0169999999999995</c:v>
                </c:pt>
                <c:pt idx="8018" formatCode="General">
                  <c:v>8.0180000000000007</c:v>
                </c:pt>
                <c:pt idx="8019" formatCode="General">
                  <c:v>8.0190000000000001</c:v>
                </c:pt>
                <c:pt idx="8020" formatCode="General">
                  <c:v>8.02</c:v>
                </c:pt>
                <c:pt idx="8021" formatCode="General">
                  <c:v>8.0210000000000008</c:v>
                </c:pt>
                <c:pt idx="8022" formatCode="General">
                  <c:v>8.0220000000000002</c:v>
                </c:pt>
                <c:pt idx="8023" formatCode="General">
                  <c:v>8.0229999999999997</c:v>
                </c:pt>
                <c:pt idx="8024" formatCode="General">
                  <c:v>8.0239999999999991</c:v>
                </c:pt>
                <c:pt idx="8025" formatCode="General">
                  <c:v>8.0250000000000004</c:v>
                </c:pt>
                <c:pt idx="8026" formatCode="General">
                  <c:v>8.0259999999999998</c:v>
                </c:pt>
                <c:pt idx="8027" formatCode="General">
                  <c:v>8.0269999999999992</c:v>
                </c:pt>
                <c:pt idx="8028" formatCode="General">
                  <c:v>8.0280000000000005</c:v>
                </c:pt>
                <c:pt idx="8029" formatCode="General">
                  <c:v>8.0289999999999999</c:v>
                </c:pt>
                <c:pt idx="8030" formatCode="General">
                  <c:v>8.0299999999999994</c:v>
                </c:pt>
                <c:pt idx="8031" formatCode="General">
                  <c:v>8.0310000000000006</c:v>
                </c:pt>
                <c:pt idx="8032" formatCode="General">
                  <c:v>8.032</c:v>
                </c:pt>
                <c:pt idx="8033" formatCode="General">
                  <c:v>8.0329999999999995</c:v>
                </c:pt>
                <c:pt idx="8034" formatCode="General">
                  <c:v>8.0340000000000007</c:v>
                </c:pt>
                <c:pt idx="8035" formatCode="General">
                  <c:v>8.0350000000000001</c:v>
                </c:pt>
                <c:pt idx="8036" formatCode="General">
                  <c:v>8.0359999999999996</c:v>
                </c:pt>
                <c:pt idx="8037" formatCode="General">
                  <c:v>8.0370000000000008</c:v>
                </c:pt>
                <c:pt idx="8038" formatCode="General">
                  <c:v>8.0380000000000003</c:v>
                </c:pt>
                <c:pt idx="8039" formatCode="General">
                  <c:v>8.0389999999999997</c:v>
                </c:pt>
                <c:pt idx="8040" formatCode="General">
                  <c:v>8.0399999999999991</c:v>
                </c:pt>
                <c:pt idx="8041" formatCode="General">
                  <c:v>8.0410000000000004</c:v>
                </c:pt>
                <c:pt idx="8042" formatCode="General">
                  <c:v>8.0419999999999998</c:v>
                </c:pt>
                <c:pt idx="8043" formatCode="General">
                  <c:v>8.0429999999999993</c:v>
                </c:pt>
                <c:pt idx="8044" formatCode="General">
                  <c:v>8.0440000000000005</c:v>
                </c:pt>
                <c:pt idx="8045" formatCode="General">
                  <c:v>8.0449999999999999</c:v>
                </c:pt>
                <c:pt idx="8046" formatCode="General">
                  <c:v>8.0459999999999994</c:v>
                </c:pt>
                <c:pt idx="8047" formatCode="General">
                  <c:v>8.0470000000000006</c:v>
                </c:pt>
                <c:pt idx="8048" formatCode="General">
                  <c:v>8.048</c:v>
                </c:pt>
                <c:pt idx="8049" formatCode="General">
                  <c:v>8.0489999999999995</c:v>
                </c:pt>
                <c:pt idx="8050" formatCode="General">
                  <c:v>8.0500000000000007</c:v>
                </c:pt>
                <c:pt idx="8051" formatCode="General">
                  <c:v>8.0510000000000002</c:v>
                </c:pt>
                <c:pt idx="8052" formatCode="General">
                  <c:v>8.0519999999999996</c:v>
                </c:pt>
                <c:pt idx="8053" formatCode="General">
                  <c:v>8.0530000000000008</c:v>
                </c:pt>
                <c:pt idx="8054" formatCode="General">
                  <c:v>8.0540000000000003</c:v>
                </c:pt>
                <c:pt idx="8055" formatCode="General">
                  <c:v>8.0549999999999997</c:v>
                </c:pt>
                <c:pt idx="8056" formatCode="General">
                  <c:v>8.0559999999999992</c:v>
                </c:pt>
                <c:pt idx="8057" formatCode="General">
                  <c:v>8.0570000000000004</c:v>
                </c:pt>
                <c:pt idx="8058" formatCode="General">
                  <c:v>8.0579999999999998</c:v>
                </c:pt>
                <c:pt idx="8059" formatCode="General">
                  <c:v>8.0589999999999993</c:v>
                </c:pt>
                <c:pt idx="8060" formatCode="General">
                  <c:v>8.06</c:v>
                </c:pt>
                <c:pt idx="8061" formatCode="General">
                  <c:v>8.0609999999999999</c:v>
                </c:pt>
                <c:pt idx="8062" formatCode="General">
                  <c:v>8.0619999999999994</c:v>
                </c:pt>
                <c:pt idx="8063" formatCode="General">
                  <c:v>8.0630000000000006</c:v>
                </c:pt>
                <c:pt idx="8064" formatCode="General">
                  <c:v>8.0640000000000001</c:v>
                </c:pt>
                <c:pt idx="8065" formatCode="General">
                  <c:v>8.0649999999999995</c:v>
                </c:pt>
                <c:pt idx="8066" formatCode="General">
                  <c:v>8.0660000000000007</c:v>
                </c:pt>
                <c:pt idx="8067" formatCode="General">
                  <c:v>8.0670000000000002</c:v>
                </c:pt>
                <c:pt idx="8068" formatCode="General">
                  <c:v>8.0679999999999996</c:v>
                </c:pt>
                <c:pt idx="8069" formatCode="General">
                  <c:v>8.0690000000000008</c:v>
                </c:pt>
                <c:pt idx="8070" formatCode="General">
                  <c:v>8.07</c:v>
                </c:pt>
                <c:pt idx="8071" formatCode="General">
                  <c:v>8.0709999999999997</c:v>
                </c:pt>
                <c:pt idx="8072" formatCode="General">
                  <c:v>8.0719999999999992</c:v>
                </c:pt>
                <c:pt idx="8073" formatCode="General">
                  <c:v>8.0730000000000004</c:v>
                </c:pt>
                <c:pt idx="8074" formatCode="General">
                  <c:v>8.0739999999999998</c:v>
                </c:pt>
                <c:pt idx="8075" formatCode="General">
                  <c:v>8.0749999999999993</c:v>
                </c:pt>
                <c:pt idx="8076" formatCode="General">
                  <c:v>8.0760000000000005</c:v>
                </c:pt>
                <c:pt idx="8077" formatCode="General">
                  <c:v>8.077</c:v>
                </c:pt>
                <c:pt idx="8078" formatCode="General">
                  <c:v>8.0779999999999994</c:v>
                </c:pt>
                <c:pt idx="8079" formatCode="General">
                  <c:v>8.0790000000000006</c:v>
                </c:pt>
                <c:pt idx="8080" formatCode="General">
                  <c:v>8.08</c:v>
                </c:pt>
                <c:pt idx="8081" formatCode="General">
                  <c:v>8.0809999999999995</c:v>
                </c:pt>
                <c:pt idx="8082" formatCode="General">
                  <c:v>8.0820000000000007</c:v>
                </c:pt>
                <c:pt idx="8083" formatCode="General">
                  <c:v>8.0830000000000002</c:v>
                </c:pt>
                <c:pt idx="8084" formatCode="General">
                  <c:v>8.0839999999999996</c:v>
                </c:pt>
                <c:pt idx="8085" formatCode="General">
                  <c:v>8.0850000000000009</c:v>
                </c:pt>
                <c:pt idx="8086" formatCode="General">
                  <c:v>8.0860000000000003</c:v>
                </c:pt>
                <c:pt idx="8087" formatCode="General">
                  <c:v>8.0869999999999997</c:v>
                </c:pt>
                <c:pt idx="8088" formatCode="General">
                  <c:v>8.0879999999999992</c:v>
                </c:pt>
                <c:pt idx="8089" formatCode="General">
                  <c:v>8.0890000000000004</c:v>
                </c:pt>
                <c:pt idx="8090" formatCode="General">
                  <c:v>8.09</c:v>
                </c:pt>
                <c:pt idx="8091" formatCode="General">
                  <c:v>8.0909999999999993</c:v>
                </c:pt>
                <c:pt idx="8092" formatCode="General">
                  <c:v>8.0920000000000005</c:v>
                </c:pt>
                <c:pt idx="8093" formatCode="General">
                  <c:v>8.093</c:v>
                </c:pt>
                <c:pt idx="8094" formatCode="General">
                  <c:v>8.0939999999999994</c:v>
                </c:pt>
                <c:pt idx="8095" formatCode="General">
                  <c:v>8.0950000000000006</c:v>
                </c:pt>
                <c:pt idx="8096" formatCode="General">
                  <c:v>8.0960000000000001</c:v>
                </c:pt>
                <c:pt idx="8097" formatCode="General">
                  <c:v>8.0969999999999995</c:v>
                </c:pt>
                <c:pt idx="8098" formatCode="General">
                  <c:v>8.0980000000000008</c:v>
                </c:pt>
                <c:pt idx="8099" formatCode="General">
                  <c:v>8.0990000000000002</c:v>
                </c:pt>
                <c:pt idx="8100" formatCode="General">
                  <c:v>8.1</c:v>
                </c:pt>
                <c:pt idx="8101" formatCode="General">
                  <c:v>8.1010000000000009</c:v>
                </c:pt>
                <c:pt idx="8102" formatCode="General">
                  <c:v>8.1020000000000003</c:v>
                </c:pt>
                <c:pt idx="8103" formatCode="General">
                  <c:v>8.1029999999999998</c:v>
                </c:pt>
                <c:pt idx="8104" formatCode="General">
                  <c:v>8.1039999999999992</c:v>
                </c:pt>
                <c:pt idx="8105" formatCode="General">
                  <c:v>8.1050000000000004</c:v>
                </c:pt>
                <c:pt idx="8106" formatCode="General">
                  <c:v>8.1059999999999999</c:v>
                </c:pt>
                <c:pt idx="8107" formatCode="General">
                  <c:v>8.1069999999999993</c:v>
                </c:pt>
                <c:pt idx="8108" formatCode="General">
                  <c:v>8.1080000000000005</c:v>
                </c:pt>
                <c:pt idx="8109" formatCode="General">
                  <c:v>8.109</c:v>
                </c:pt>
                <c:pt idx="8110" formatCode="General">
                  <c:v>8.11</c:v>
                </c:pt>
                <c:pt idx="8111" formatCode="General">
                  <c:v>8.1110000000000007</c:v>
                </c:pt>
                <c:pt idx="8112" formatCode="General">
                  <c:v>8.1120000000000001</c:v>
                </c:pt>
                <c:pt idx="8113" formatCode="General">
                  <c:v>8.1129999999999995</c:v>
                </c:pt>
                <c:pt idx="8114" formatCode="General">
                  <c:v>8.1140000000000008</c:v>
                </c:pt>
                <c:pt idx="8115" formatCode="General">
                  <c:v>8.1150000000000002</c:v>
                </c:pt>
                <c:pt idx="8116" formatCode="General">
                  <c:v>8.1159999999999997</c:v>
                </c:pt>
                <c:pt idx="8117" formatCode="General">
                  <c:v>8.1170000000000009</c:v>
                </c:pt>
                <c:pt idx="8118" formatCode="General">
                  <c:v>8.1180000000000003</c:v>
                </c:pt>
                <c:pt idx="8119" formatCode="General">
                  <c:v>8.1189999999999998</c:v>
                </c:pt>
                <c:pt idx="8120" formatCode="General">
                  <c:v>8.1199999999999992</c:v>
                </c:pt>
                <c:pt idx="8121" formatCode="General">
                  <c:v>8.1210000000000004</c:v>
                </c:pt>
                <c:pt idx="8122" formatCode="General">
                  <c:v>8.1219999999999999</c:v>
                </c:pt>
                <c:pt idx="8123" formatCode="General">
                  <c:v>8.1229999999999993</c:v>
                </c:pt>
                <c:pt idx="8124" formatCode="General">
                  <c:v>8.1240000000000006</c:v>
                </c:pt>
                <c:pt idx="8125" formatCode="General">
                  <c:v>8.125</c:v>
                </c:pt>
                <c:pt idx="8126" formatCode="General">
                  <c:v>8.1259999999999994</c:v>
                </c:pt>
                <c:pt idx="8127" formatCode="General">
                  <c:v>8.1270000000000007</c:v>
                </c:pt>
                <c:pt idx="8128" formatCode="General">
                  <c:v>8.1280000000000001</c:v>
                </c:pt>
                <c:pt idx="8129" formatCode="General">
                  <c:v>8.1289999999999996</c:v>
                </c:pt>
                <c:pt idx="8130" formatCode="General">
                  <c:v>8.1300000000000008</c:v>
                </c:pt>
                <c:pt idx="8131" formatCode="General">
                  <c:v>8.1310000000000002</c:v>
                </c:pt>
                <c:pt idx="8132" formatCode="General">
                  <c:v>8.1319999999999997</c:v>
                </c:pt>
                <c:pt idx="8133" formatCode="General">
                  <c:v>8.1329999999999991</c:v>
                </c:pt>
                <c:pt idx="8134" formatCode="General">
                  <c:v>8.1340000000000003</c:v>
                </c:pt>
                <c:pt idx="8135" formatCode="General">
                  <c:v>8.1349999999999998</c:v>
                </c:pt>
                <c:pt idx="8136" formatCode="General">
                  <c:v>8.1359999999999992</c:v>
                </c:pt>
                <c:pt idx="8137" formatCode="General">
                  <c:v>8.1370000000000005</c:v>
                </c:pt>
                <c:pt idx="8138" formatCode="General">
                  <c:v>8.1379999999999999</c:v>
                </c:pt>
                <c:pt idx="8139" formatCode="General">
                  <c:v>8.1389999999999993</c:v>
                </c:pt>
                <c:pt idx="8140" formatCode="General">
                  <c:v>8.14</c:v>
                </c:pt>
                <c:pt idx="8141" formatCode="General">
                  <c:v>8.141</c:v>
                </c:pt>
                <c:pt idx="8142" formatCode="General">
                  <c:v>8.1419999999999995</c:v>
                </c:pt>
                <c:pt idx="8143" formatCode="General">
                  <c:v>8.1430000000000007</c:v>
                </c:pt>
                <c:pt idx="8144" formatCode="General">
                  <c:v>8.1440000000000001</c:v>
                </c:pt>
                <c:pt idx="8145" formatCode="General">
                  <c:v>8.1449999999999996</c:v>
                </c:pt>
                <c:pt idx="8146" formatCode="General">
                  <c:v>8.1460000000000008</c:v>
                </c:pt>
                <c:pt idx="8147" formatCode="General">
                  <c:v>8.1470000000000002</c:v>
                </c:pt>
                <c:pt idx="8148" formatCode="General">
                  <c:v>8.1479999999999997</c:v>
                </c:pt>
                <c:pt idx="8149" formatCode="General">
                  <c:v>8.1489999999999991</c:v>
                </c:pt>
                <c:pt idx="8150" formatCode="General">
                  <c:v>8.15</c:v>
                </c:pt>
                <c:pt idx="8151" formatCode="General">
                  <c:v>8.1509999999999998</c:v>
                </c:pt>
                <c:pt idx="8152" formatCode="General">
                  <c:v>8.1519999999999992</c:v>
                </c:pt>
                <c:pt idx="8153" formatCode="General">
                  <c:v>8.1530000000000005</c:v>
                </c:pt>
                <c:pt idx="8154" formatCode="General">
                  <c:v>8.1539999999999999</c:v>
                </c:pt>
                <c:pt idx="8155" formatCode="General">
                  <c:v>8.1549999999999994</c:v>
                </c:pt>
                <c:pt idx="8156" formatCode="General">
                  <c:v>8.1560000000000006</c:v>
                </c:pt>
                <c:pt idx="8157" formatCode="General">
                  <c:v>8.157</c:v>
                </c:pt>
                <c:pt idx="8158" formatCode="General">
                  <c:v>8.1579999999999995</c:v>
                </c:pt>
                <c:pt idx="8159" formatCode="General">
                  <c:v>8.1590000000000007</c:v>
                </c:pt>
                <c:pt idx="8160" formatCode="General">
                  <c:v>8.16</c:v>
                </c:pt>
                <c:pt idx="8161" formatCode="General">
                  <c:v>8.1609999999999996</c:v>
                </c:pt>
                <c:pt idx="8162" formatCode="General">
                  <c:v>8.1620000000000008</c:v>
                </c:pt>
                <c:pt idx="8163" formatCode="General">
                  <c:v>8.1630000000000003</c:v>
                </c:pt>
                <c:pt idx="8164" formatCode="General">
                  <c:v>8.1639999999999997</c:v>
                </c:pt>
                <c:pt idx="8165" formatCode="General">
                  <c:v>8.1649999999999991</c:v>
                </c:pt>
                <c:pt idx="8166" formatCode="General">
                  <c:v>8.1660000000000004</c:v>
                </c:pt>
                <c:pt idx="8167" formatCode="General">
                  <c:v>8.1669999999999998</c:v>
                </c:pt>
                <c:pt idx="8168" formatCode="General">
                  <c:v>8.1679999999999993</c:v>
                </c:pt>
                <c:pt idx="8169" formatCode="General">
                  <c:v>8.1690000000000005</c:v>
                </c:pt>
                <c:pt idx="8170" formatCode="General">
                  <c:v>8.17</c:v>
                </c:pt>
                <c:pt idx="8171" formatCode="General">
                  <c:v>8.1709999999999994</c:v>
                </c:pt>
                <c:pt idx="8172" formatCode="General">
                  <c:v>8.1720000000000006</c:v>
                </c:pt>
                <c:pt idx="8173" formatCode="General">
                  <c:v>8.173</c:v>
                </c:pt>
                <c:pt idx="8174" formatCode="General">
                  <c:v>8.1739999999999995</c:v>
                </c:pt>
                <c:pt idx="8175" formatCode="General">
                  <c:v>8.1750000000000007</c:v>
                </c:pt>
                <c:pt idx="8176" formatCode="General">
                  <c:v>8.1760000000000002</c:v>
                </c:pt>
                <c:pt idx="8177" formatCode="General">
                  <c:v>8.1769999999999996</c:v>
                </c:pt>
                <c:pt idx="8178" formatCode="General">
                  <c:v>8.1780000000000008</c:v>
                </c:pt>
                <c:pt idx="8179" formatCode="General">
                  <c:v>8.1790000000000003</c:v>
                </c:pt>
                <c:pt idx="8180" formatCode="General">
                  <c:v>8.18</c:v>
                </c:pt>
                <c:pt idx="8181" formatCode="General">
                  <c:v>8.1809999999999992</c:v>
                </c:pt>
                <c:pt idx="8182" formatCode="General">
                  <c:v>8.1820000000000004</c:v>
                </c:pt>
                <c:pt idx="8183" formatCode="General">
                  <c:v>8.1829999999999998</c:v>
                </c:pt>
                <c:pt idx="8184" formatCode="General">
                  <c:v>8.1839999999999993</c:v>
                </c:pt>
                <c:pt idx="8185" formatCode="General">
                  <c:v>8.1850000000000005</c:v>
                </c:pt>
                <c:pt idx="8186" formatCode="General">
                  <c:v>8.1859999999999999</c:v>
                </c:pt>
                <c:pt idx="8187" formatCode="General">
                  <c:v>8.1869999999999994</c:v>
                </c:pt>
                <c:pt idx="8188" formatCode="General">
                  <c:v>8.1880000000000006</c:v>
                </c:pt>
                <c:pt idx="8189" formatCode="General">
                  <c:v>8.1890000000000001</c:v>
                </c:pt>
                <c:pt idx="8190" formatCode="General">
                  <c:v>8.19</c:v>
                </c:pt>
                <c:pt idx="8191" formatCode="General">
                  <c:v>8.1910000000000007</c:v>
                </c:pt>
                <c:pt idx="8192" formatCode="General">
                  <c:v>8.1920000000000002</c:v>
                </c:pt>
                <c:pt idx="8193" formatCode="General">
                  <c:v>8.1929999999999996</c:v>
                </c:pt>
                <c:pt idx="8194" formatCode="General">
                  <c:v>8.1940000000000008</c:v>
                </c:pt>
                <c:pt idx="8195" formatCode="General">
                  <c:v>8.1950000000000003</c:v>
                </c:pt>
                <c:pt idx="8196" formatCode="General">
                  <c:v>8.1959999999999997</c:v>
                </c:pt>
                <c:pt idx="8197" formatCode="General">
                  <c:v>8.1969999999999992</c:v>
                </c:pt>
                <c:pt idx="8198" formatCode="General">
                  <c:v>8.1980000000000004</c:v>
                </c:pt>
                <c:pt idx="8199" formatCode="General">
                  <c:v>8.1989999999999998</c:v>
                </c:pt>
                <c:pt idx="8200" formatCode="General">
                  <c:v>8.1999999999999993</c:v>
                </c:pt>
                <c:pt idx="8201" formatCode="General">
                  <c:v>8.2010000000000005</c:v>
                </c:pt>
                <c:pt idx="8202" formatCode="General">
                  <c:v>8.202</c:v>
                </c:pt>
                <c:pt idx="8203" formatCode="General">
                  <c:v>8.2029999999999994</c:v>
                </c:pt>
                <c:pt idx="8204" formatCode="General">
                  <c:v>8.2040000000000006</c:v>
                </c:pt>
                <c:pt idx="8205" formatCode="General">
                  <c:v>8.2050000000000001</c:v>
                </c:pt>
                <c:pt idx="8206" formatCode="General">
                  <c:v>8.2059999999999995</c:v>
                </c:pt>
                <c:pt idx="8207" formatCode="General">
                  <c:v>8.2070000000000007</c:v>
                </c:pt>
                <c:pt idx="8208" formatCode="General">
                  <c:v>8.2080000000000002</c:v>
                </c:pt>
                <c:pt idx="8209" formatCode="General">
                  <c:v>8.2089999999999996</c:v>
                </c:pt>
                <c:pt idx="8210" formatCode="General">
                  <c:v>8.2100000000000009</c:v>
                </c:pt>
                <c:pt idx="8211" formatCode="General">
                  <c:v>8.2110000000000003</c:v>
                </c:pt>
                <c:pt idx="8212" formatCode="General">
                  <c:v>8.2119999999999997</c:v>
                </c:pt>
                <c:pt idx="8213" formatCode="General">
                  <c:v>8.2129999999999992</c:v>
                </c:pt>
                <c:pt idx="8214" formatCode="General">
                  <c:v>8.2140000000000004</c:v>
                </c:pt>
                <c:pt idx="8215" formatCode="General">
                  <c:v>8.2149999999999999</c:v>
                </c:pt>
                <c:pt idx="8216" formatCode="General">
                  <c:v>8.2159999999999993</c:v>
                </c:pt>
                <c:pt idx="8217" formatCode="General">
                  <c:v>8.2170000000000005</c:v>
                </c:pt>
                <c:pt idx="8218" formatCode="General">
                  <c:v>8.218</c:v>
                </c:pt>
                <c:pt idx="8219" formatCode="General">
                  <c:v>8.2189999999999994</c:v>
                </c:pt>
                <c:pt idx="8220" formatCode="General">
                  <c:v>8.2200000000000006</c:v>
                </c:pt>
                <c:pt idx="8221" formatCode="General">
                  <c:v>8.2210000000000001</c:v>
                </c:pt>
                <c:pt idx="8222" formatCode="General">
                  <c:v>8.2219999999999995</c:v>
                </c:pt>
                <c:pt idx="8223" formatCode="General">
                  <c:v>8.2230000000000008</c:v>
                </c:pt>
                <c:pt idx="8224" formatCode="General">
                  <c:v>8.2240000000000002</c:v>
                </c:pt>
                <c:pt idx="8225" formatCode="General">
                  <c:v>8.2249999999999996</c:v>
                </c:pt>
                <c:pt idx="8226" formatCode="General">
                  <c:v>8.2260000000000009</c:v>
                </c:pt>
                <c:pt idx="8227" formatCode="General">
                  <c:v>8.2270000000000003</c:v>
                </c:pt>
                <c:pt idx="8228" formatCode="General">
                  <c:v>8.2279999999999998</c:v>
                </c:pt>
                <c:pt idx="8229" formatCode="General">
                  <c:v>8.2289999999999992</c:v>
                </c:pt>
                <c:pt idx="8230" formatCode="General">
                  <c:v>8.23</c:v>
                </c:pt>
                <c:pt idx="8231" formatCode="General">
                  <c:v>8.2309999999999999</c:v>
                </c:pt>
                <c:pt idx="8232" formatCode="General">
                  <c:v>8.2319999999999993</c:v>
                </c:pt>
                <c:pt idx="8233" formatCode="General">
                  <c:v>8.2330000000000005</c:v>
                </c:pt>
                <c:pt idx="8234" formatCode="General">
                  <c:v>8.234</c:v>
                </c:pt>
                <c:pt idx="8235" formatCode="General">
                  <c:v>8.2349999999999994</c:v>
                </c:pt>
                <c:pt idx="8236" formatCode="General">
                  <c:v>8.2360000000000007</c:v>
                </c:pt>
                <c:pt idx="8237" formatCode="General">
                  <c:v>8.2370000000000001</c:v>
                </c:pt>
                <c:pt idx="8238" formatCode="General">
                  <c:v>8.2379999999999995</c:v>
                </c:pt>
                <c:pt idx="8239" formatCode="General">
                  <c:v>8.2390000000000008</c:v>
                </c:pt>
                <c:pt idx="8240" formatCode="General">
                  <c:v>8.24</c:v>
                </c:pt>
                <c:pt idx="8241" formatCode="General">
                  <c:v>8.2409999999999997</c:v>
                </c:pt>
                <c:pt idx="8242" formatCode="General">
                  <c:v>8.2420000000000009</c:v>
                </c:pt>
                <c:pt idx="8243" formatCode="General">
                  <c:v>8.2430000000000003</c:v>
                </c:pt>
                <c:pt idx="8244" formatCode="General">
                  <c:v>8.2439999999999998</c:v>
                </c:pt>
                <c:pt idx="8245" formatCode="General">
                  <c:v>8.2449999999999992</c:v>
                </c:pt>
                <c:pt idx="8246" formatCode="General">
                  <c:v>8.2460000000000004</c:v>
                </c:pt>
                <c:pt idx="8247" formatCode="General">
                  <c:v>8.2469999999999999</c:v>
                </c:pt>
                <c:pt idx="8248" formatCode="General">
                  <c:v>8.2479999999999993</c:v>
                </c:pt>
                <c:pt idx="8249" formatCode="General">
                  <c:v>8.2490000000000006</c:v>
                </c:pt>
                <c:pt idx="8250" formatCode="General">
                  <c:v>8.25</c:v>
                </c:pt>
                <c:pt idx="8251" formatCode="General">
                  <c:v>8.2509999999999994</c:v>
                </c:pt>
                <c:pt idx="8252" formatCode="General">
                  <c:v>8.2520000000000007</c:v>
                </c:pt>
                <c:pt idx="8253" formatCode="General">
                  <c:v>8.2530000000000001</c:v>
                </c:pt>
                <c:pt idx="8254" formatCode="General">
                  <c:v>8.2539999999999996</c:v>
                </c:pt>
                <c:pt idx="8255" formatCode="General">
                  <c:v>8.2550000000000008</c:v>
                </c:pt>
                <c:pt idx="8256" formatCode="General">
                  <c:v>8.2560000000000002</c:v>
                </c:pt>
                <c:pt idx="8257" formatCode="General">
                  <c:v>8.2569999999999997</c:v>
                </c:pt>
                <c:pt idx="8258" formatCode="General">
                  <c:v>8.2579999999999991</c:v>
                </c:pt>
                <c:pt idx="8259" formatCode="General">
                  <c:v>8.2590000000000003</c:v>
                </c:pt>
                <c:pt idx="8260" formatCode="General">
                  <c:v>8.26</c:v>
                </c:pt>
                <c:pt idx="8261" formatCode="General">
                  <c:v>8.2609999999999992</c:v>
                </c:pt>
                <c:pt idx="8262" formatCode="General">
                  <c:v>8.2620000000000005</c:v>
                </c:pt>
                <c:pt idx="8263" formatCode="General">
                  <c:v>8.2629999999999999</c:v>
                </c:pt>
                <c:pt idx="8264" formatCode="General">
                  <c:v>8.2639999999999993</c:v>
                </c:pt>
                <c:pt idx="8265" formatCode="General">
                  <c:v>8.2650000000000006</c:v>
                </c:pt>
                <c:pt idx="8266" formatCode="General">
                  <c:v>8.266</c:v>
                </c:pt>
                <c:pt idx="8267" formatCode="General">
                  <c:v>8.2669999999999995</c:v>
                </c:pt>
                <c:pt idx="8268" formatCode="General">
                  <c:v>8.2680000000000007</c:v>
                </c:pt>
                <c:pt idx="8269" formatCode="General">
                  <c:v>8.2690000000000001</c:v>
                </c:pt>
                <c:pt idx="8270" formatCode="General">
                  <c:v>8.27</c:v>
                </c:pt>
                <c:pt idx="8271" formatCode="General">
                  <c:v>8.2710000000000008</c:v>
                </c:pt>
                <c:pt idx="8272" formatCode="General">
                  <c:v>8.2720000000000002</c:v>
                </c:pt>
                <c:pt idx="8273" formatCode="General">
                  <c:v>8.2729999999999997</c:v>
                </c:pt>
                <c:pt idx="8274" formatCode="General">
                  <c:v>8.2739999999999991</c:v>
                </c:pt>
                <c:pt idx="8275" formatCode="General">
                  <c:v>8.2750000000000004</c:v>
                </c:pt>
                <c:pt idx="8276" formatCode="General">
                  <c:v>8.2759999999999998</c:v>
                </c:pt>
                <c:pt idx="8277" formatCode="General">
                  <c:v>8.2769999999999992</c:v>
                </c:pt>
                <c:pt idx="8278" formatCode="General">
                  <c:v>8.2780000000000005</c:v>
                </c:pt>
                <c:pt idx="8279" formatCode="General">
                  <c:v>8.2789999999999999</c:v>
                </c:pt>
                <c:pt idx="8280" formatCode="General">
                  <c:v>8.2799999999999994</c:v>
                </c:pt>
                <c:pt idx="8281" formatCode="General">
                  <c:v>8.2810000000000006</c:v>
                </c:pt>
                <c:pt idx="8282" formatCode="General">
                  <c:v>8.282</c:v>
                </c:pt>
                <c:pt idx="8283" formatCode="General">
                  <c:v>8.2829999999999995</c:v>
                </c:pt>
                <c:pt idx="8284" formatCode="General">
                  <c:v>8.2840000000000007</c:v>
                </c:pt>
                <c:pt idx="8285" formatCode="General">
                  <c:v>8.2850000000000001</c:v>
                </c:pt>
                <c:pt idx="8286" formatCode="General">
                  <c:v>8.2859999999999996</c:v>
                </c:pt>
                <c:pt idx="8287" formatCode="General">
                  <c:v>8.2870000000000008</c:v>
                </c:pt>
                <c:pt idx="8288" formatCode="General">
                  <c:v>8.2880000000000003</c:v>
                </c:pt>
                <c:pt idx="8289" formatCode="General">
                  <c:v>8.2889999999999997</c:v>
                </c:pt>
                <c:pt idx="8290" formatCode="General">
                  <c:v>8.2899999999999991</c:v>
                </c:pt>
                <c:pt idx="8291" formatCode="General">
                  <c:v>8.2910000000000004</c:v>
                </c:pt>
                <c:pt idx="8292" formatCode="General">
                  <c:v>8.2919999999999998</c:v>
                </c:pt>
                <c:pt idx="8293" formatCode="General">
                  <c:v>8.2929999999999993</c:v>
                </c:pt>
                <c:pt idx="8294" formatCode="General">
                  <c:v>8.2940000000000005</c:v>
                </c:pt>
                <c:pt idx="8295" formatCode="General">
                  <c:v>8.2949999999999999</c:v>
                </c:pt>
                <c:pt idx="8296" formatCode="General">
                  <c:v>8.2959999999999994</c:v>
                </c:pt>
                <c:pt idx="8297" formatCode="General">
                  <c:v>8.2970000000000006</c:v>
                </c:pt>
                <c:pt idx="8298" formatCode="General">
                  <c:v>8.298</c:v>
                </c:pt>
                <c:pt idx="8299" formatCode="General">
                  <c:v>8.2989999999999995</c:v>
                </c:pt>
                <c:pt idx="8300" formatCode="General">
                  <c:v>8.3000000000000007</c:v>
                </c:pt>
                <c:pt idx="8301" formatCode="General">
                  <c:v>8.3010000000000002</c:v>
                </c:pt>
                <c:pt idx="8302" formatCode="General">
                  <c:v>8.3019999999999996</c:v>
                </c:pt>
                <c:pt idx="8303" formatCode="General">
                  <c:v>8.3030000000000008</c:v>
                </c:pt>
                <c:pt idx="8304" formatCode="General">
                  <c:v>8.3040000000000003</c:v>
                </c:pt>
                <c:pt idx="8305" formatCode="General">
                  <c:v>8.3049999999999997</c:v>
                </c:pt>
                <c:pt idx="8306" formatCode="General">
                  <c:v>8.3059999999999992</c:v>
                </c:pt>
                <c:pt idx="8307" formatCode="General">
                  <c:v>8.3070000000000004</c:v>
                </c:pt>
                <c:pt idx="8308" formatCode="General">
                  <c:v>8.3079999999999998</c:v>
                </c:pt>
                <c:pt idx="8309" formatCode="General">
                  <c:v>8.3089999999999993</c:v>
                </c:pt>
                <c:pt idx="8310" formatCode="General">
                  <c:v>8.31</c:v>
                </c:pt>
                <c:pt idx="8311" formatCode="General">
                  <c:v>8.3109999999999999</c:v>
                </c:pt>
                <c:pt idx="8312" formatCode="General">
                  <c:v>8.3119999999999994</c:v>
                </c:pt>
                <c:pt idx="8313" formatCode="General">
                  <c:v>8.3130000000000006</c:v>
                </c:pt>
                <c:pt idx="8314" formatCode="General">
                  <c:v>8.3140000000000001</c:v>
                </c:pt>
                <c:pt idx="8315" formatCode="General">
                  <c:v>8.3149999999999995</c:v>
                </c:pt>
                <c:pt idx="8316" formatCode="General">
                  <c:v>8.3160000000000007</c:v>
                </c:pt>
                <c:pt idx="8317" formatCode="General">
                  <c:v>8.3170000000000002</c:v>
                </c:pt>
                <c:pt idx="8318" formatCode="General">
                  <c:v>8.3179999999999996</c:v>
                </c:pt>
                <c:pt idx="8319" formatCode="General">
                  <c:v>8.3190000000000008</c:v>
                </c:pt>
                <c:pt idx="8320" formatCode="General">
                  <c:v>8.32</c:v>
                </c:pt>
                <c:pt idx="8321" formatCode="General">
                  <c:v>8.3209999999999997</c:v>
                </c:pt>
                <c:pt idx="8322" formatCode="General">
                  <c:v>8.3219999999999992</c:v>
                </c:pt>
                <c:pt idx="8323" formatCode="General">
                  <c:v>8.3230000000000004</c:v>
                </c:pt>
                <c:pt idx="8324" formatCode="General">
                  <c:v>8.3239999999999998</c:v>
                </c:pt>
                <c:pt idx="8325" formatCode="General">
                  <c:v>8.3249999999999993</c:v>
                </c:pt>
                <c:pt idx="8326" formatCode="General">
                  <c:v>8.3260000000000005</c:v>
                </c:pt>
                <c:pt idx="8327" formatCode="General">
                  <c:v>8.327</c:v>
                </c:pt>
                <c:pt idx="8328" formatCode="General">
                  <c:v>8.3279999999999994</c:v>
                </c:pt>
                <c:pt idx="8329" formatCode="General">
                  <c:v>8.3290000000000006</c:v>
                </c:pt>
                <c:pt idx="8330" formatCode="General">
                  <c:v>8.33</c:v>
                </c:pt>
                <c:pt idx="8331" formatCode="General">
                  <c:v>8.3309999999999995</c:v>
                </c:pt>
                <c:pt idx="8332" formatCode="General">
                  <c:v>8.3320000000000007</c:v>
                </c:pt>
                <c:pt idx="8333" formatCode="General">
                  <c:v>8.3330000000000002</c:v>
                </c:pt>
                <c:pt idx="8334" formatCode="General">
                  <c:v>8.3339999999999996</c:v>
                </c:pt>
                <c:pt idx="8335" formatCode="General">
                  <c:v>8.3350000000000009</c:v>
                </c:pt>
                <c:pt idx="8336" formatCode="General">
                  <c:v>8.3360000000000003</c:v>
                </c:pt>
                <c:pt idx="8337" formatCode="General">
                  <c:v>8.3369999999999997</c:v>
                </c:pt>
                <c:pt idx="8338" formatCode="General">
                  <c:v>8.3379999999999992</c:v>
                </c:pt>
                <c:pt idx="8339" formatCode="General">
                  <c:v>8.3390000000000004</c:v>
                </c:pt>
                <c:pt idx="8340" formatCode="General">
                  <c:v>8.34</c:v>
                </c:pt>
                <c:pt idx="8341" formatCode="General">
                  <c:v>8.3409999999999993</c:v>
                </c:pt>
                <c:pt idx="8342" formatCode="General">
                  <c:v>8.3420000000000005</c:v>
                </c:pt>
                <c:pt idx="8343" formatCode="General">
                  <c:v>8.343</c:v>
                </c:pt>
                <c:pt idx="8344" formatCode="General">
                  <c:v>8.3439999999999994</c:v>
                </c:pt>
                <c:pt idx="8345" formatCode="General">
                  <c:v>8.3450000000000006</c:v>
                </c:pt>
                <c:pt idx="8346" formatCode="General">
                  <c:v>8.3460000000000001</c:v>
                </c:pt>
                <c:pt idx="8347" formatCode="General">
                  <c:v>8.3469999999999995</c:v>
                </c:pt>
                <c:pt idx="8348" formatCode="General">
                  <c:v>8.3480000000000008</c:v>
                </c:pt>
                <c:pt idx="8349" formatCode="General">
                  <c:v>8.3490000000000002</c:v>
                </c:pt>
                <c:pt idx="8350" formatCode="General">
                  <c:v>8.35</c:v>
                </c:pt>
                <c:pt idx="8351" formatCode="General">
                  <c:v>8.3510000000000009</c:v>
                </c:pt>
                <c:pt idx="8352" formatCode="General">
                  <c:v>8.3520000000000003</c:v>
                </c:pt>
                <c:pt idx="8353" formatCode="General">
                  <c:v>8.3529999999999998</c:v>
                </c:pt>
                <c:pt idx="8354" formatCode="General">
                  <c:v>8.3539999999999992</c:v>
                </c:pt>
                <c:pt idx="8355" formatCode="General">
                  <c:v>8.3550000000000004</c:v>
                </c:pt>
                <c:pt idx="8356" formatCode="General">
                  <c:v>8.3559999999999999</c:v>
                </c:pt>
                <c:pt idx="8357" formatCode="General">
                  <c:v>8.3569999999999993</c:v>
                </c:pt>
                <c:pt idx="8358" formatCode="General">
                  <c:v>8.3580000000000005</c:v>
                </c:pt>
                <c:pt idx="8359" formatCode="General">
                  <c:v>8.359</c:v>
                </c:pt>
                <c:pt idx="8360" formatCode="General">
                  <c:v>8.36</c:v>
                </c:pt>
                <c:pt idx="8361" formatCode="General">
                  <c:v>8.3610000000000007</c:v>
                </c:pt>
                <c:pt idx="8362" formatCode="General">
                  <c:v>8.3620000000000001</c:v>
                </c:pt>
                <c:pt idx="8363" formatCode="General">
                  <c:v>8.3629999999999995</c:v>
                </c:pt>
                <c:pt idx="8364" formatCode="General">
                  <c:v>8.3640000000000008</c:v>
                </c:pt>
                <c:pt idx="8365" formatCode="General">
                  <c:v>8.3650000000000002</c:v>
                </c:pt>
                <c:pt idx="8366" formatCode="General">
                  <c:v>8.3659999999999997</c:v>
                </c:pt>
                <c:pt idx="8367" formatCode="General">
                  <c:v>8.3670000000000009</c:v>
                </c:pt>
                <c:pt idx="8368" formatCode="General">
                  <c:v>8.3680000000000003</c:v>
                </c:pt>
                <c:pt idx="8369" formatCode="General">
                  <c:v>8.3689999999999998</c:v>
                </c:pt>
                <c:pt idx="8370" formatCode="General">
                  <c:v>8.3699999999999992</c:v>
                </c:pt>
                <c:pt idx="8371" formatCode="General">
                  <c:v>8.3710000000000004</c:v>
                </c:pt>
                <c:pt idx="8372" formatCode="General">
                  <c:v>8.3719999999999999</c:v>
                </c:pt>
                <c:pt idx="8373" formatCode="General">
                  <c:v>8.3729999999999993</c:v>
                </c:pt>
                <c:pt idx="8374" formatCode="General">
                  <c:v>8.3740000000000006</c:v>
                </c:pt>
                <c:pt idx="8375" formatCode="General">
                  <c:v>8.375</c:v>
                </c:pt>
                <c:pt idx="8376" formatCode="General">
                  <c:v>8.3759999999999994</c:v>
                </c:pt>
                <c:pt idx="8377" formatCode="General">
                  <c:v>8.3770000000000007</c:v>
                </c:pt>
                <c:pt idx="8378" formatCode="General">
                  <c:v>8.3780000000000001</c:v>
                </c:pt>
                <c:pt idx="8379" formatCode="General">
                  <c:v>8.3789999999999996</c:v>
                </c:pt>
                <c:pt idx="8380" formatCode="General">
                  <c:v>8.3800000000000008</c:v>
                </c:pt>
                <c:pt idx="8381" formatCode="General">
                  <c:v>8.3810000000000002</c:v>
                </c:pt>
                <c:pt idx="8382" formatCode="General">
                  <c:v>8.3819999999999997</c:v>
                </c:pt>
                <c:pt idx="8383" formatCode="General">
                  <c:v>8.3829999999999991</c:v>
                </c:pt>
                <c:pt idx="8384" formatCode="General">
                  <c:v>8.3840000000000003</c:v>
                </c:pt>
                <c:pt idx="8385" formatCode="General">
                  <c:v>8.3849999999999998</c:v>
                </c:pt>
                <c:pt idx="8386" formatCode="General">
                  <c:v>8.3859999999999992</c:v>
                </c:pt>
                <c:pt idx="8387" formatCode="General">
                  <c:v>8.3870000000000005</c:v>
                </c:pt>
                <c:pt idx="8388" formatCode="General">
                  <c:v>8.3879999999999999</c:v>
                </c:pt>
                <c:pt idx="8389" formatCode="General">
                  <c:v>8.3889999999999993</c:v>
                </c:pt>
                <c:pt idx="8390" formatCode="General">
                  <c:v>8.39</c:v>
                </c:pt>
                <c:pt idx="8391" formatCode="General">
                  <c:v>8.391</c:v>
                </c:pt>
                <c:pt idx="8392" formatCode="General">
                  <c:v>8.3919999999999995</c:v>
                </c:pt>
                <c:pt idx="8393" formatCode="General">
                  <c:v>8.3930000000000007</c:v>
                </c:pt>
                <c:pt idx="8394" formatCode="General">
                  <c:v>8.3940000000000001</c:v>
                </c:pt>
                <c:pt idx="8395" formatCode="General">
                  <c:v>8.3949999999999996</c:v>
                </c:pt>
                <c:pt idx="8396" formatCode="General">
                  <c:v>8.3960000000000008</c:v>
                </c:pt>
                <c:pt idx="8397" formatCode="General">
                  <c:v>8.3970000000000002</c:v>
                </c:pt>
                <c:pt idx="8398" formatCode="General">
                  <c:v>8.3979999999999997</c:v>
                </c:pt>
                <c:pt idx="8399" formatCode="General">
                  <c:v>8.3989999999999991</c:v>
                </c:pt>
                <c:pt idx="8400" formatCode="General">
                  <c:v>8.4</c:v>
                </c:pt>
                <c:pt idx="8401" formatCode="General">
                  <c:v>8.4009999999999998</c:v>
                </c:pt>
                <c:pt idx="8402" formatCode="General">
                  <c:v>8.4019999999999992</c:v>
                </c:pt>
                <c:pt idx="8403" formatCode="General">
                  <c:v>8.4030000000000005</c:v>
                </c:pt>
                <c:pt idx="8404" formatCode="General">
                  <c:v>8.4039999999999999</c:v>
                </c:pt>
                <c:pt idx="8405" formatCode="General">
                  <c:v>8.4049999999999994</c:v>
                </c:pt>
                <c:pt idx="8406" formatCode="General">
                  <c:v>8.4060000000000006</c:v>
                </c:pt>
                <c:pt idx="8407" formatCode="General">
                  <c:v>8.407</c:v>
                </c:pt>
                <c:pt idx="8408" formatCode="General">
                  <c:v>8.4079999999999995</c:v>
                </c:pt>
                <c:pt idx="8409" formatCode="General">
                  <c:v>8.4090000000000007</c:v>
                </c:pt>
                <c:pt idx="8410" formatCode="General">
                  <c:v>8.41</c:v>
                </c:pt>
                <c:pt idx="8411" formatCode="General">
                  <c:v>8.4109999999999996</c:v>
                </c:pt>
                <c:pt idx="8412" formatCode="General">
                  <c:v>8.4120000000000008</c:v>
                </c:pt>
                <c:pt idx="8413" formatCode="General">
                  <c:v>8.4130000000000003</c:v>
                </c:pt>
                <c:pt idx="8414" formatCode="General">
                  <c:v>8.4139999999999997</c:v>
                </c:pt>
                <c:pt idx="8415" formatCode="General">
                  <c:v>8.4149999999999991</c:v>
                </c:pt>
                <c:pt idx="8416" formatCode="General">
                  <c:v>8.4160000000000004</c:v>
                </c:pt>
                <c:pt idx="8417" formatCode="General">
                  <c:v>8.4169999999999998</c:v>
                </c:pt>
                <c:pt idx="8418" formatCode="General">
                  <c:v>8.4179999999999993</c:v>
                </c:pt>
                <c:pt idx="8419" formatCode="General">
                  <c:v>8.4190000000000005</c:v>
                </c:pt>
                <c:pt idx="8420" formatCode="General">
                  <c:v>8.42</c:v>
                </c:pt>
                <c:pt idx="8421" formatCode="General">
                  <c:v>8.4209999999999994</c:v>
                </c:pt>
                <c:pt idx="8422" formatCode="General">
                  <c:v>8.4220000000000006</c:v>
                </c:pt>
                <c:pt idx="8423" formatCode="General">
                  <c:v>8.423</c:v>
                </c:pt>
                <c:pt idx="8424" formatCode="General">
                  <c:v>8.4239999999999995</c:v>
                </c:pt>
                <c:pt idx="8425" formatCode="General">
                  <c:v>8.4250000000000007</c:v>
                </c:pt>
                <c:pt idx="8426" formatCode="General">
                  <c:v>8.4260000000000002</c:v>
                </c:pt>
                <c:pt idx="8427" formatCode="General">
                  <c:v>8.4269999999999996</c:v>
                </c:pt>
                <c:pt idx="8428" formatCode="General">
                  <c:v>8.4280000000000008</c:v>
                </c:pt>
                <c:pt idx="8429" formatCode="General">
                  <c:v>8.4290000000000003</c:v>
                </c:pt>
                <c:pt idx="8430" formatCode="General">
                  <c:v>8.43</c:v>
                </c:pt>
                <c:pt idx="8431" formatCode="General">
                  <c:v>8.4309999999999992</c:v>
                </c:pt>
                <c:pt idx="8432" formatCode="General">
                  <c:v>8.4320000000000004</c:v>
                </c:pt>
                <c:pt idx="8433" formatCode="General">
                  <c:v>8.4329999999999998</c:v>
                </c:pt>
                <c:pt idx="8434" formatCode="General">
                  <c:v>8.4339999999999993</c:v>
                </c:pt>
                <c:pt idx="8435" formatCode="General">
                  <c:v>8.4350000000000005</c:v>
                </c:pt>
                <c:pt idx="8436" formatCode="General">
                  <c:v>8.4359999999999999</c:v>
                </c:pt>
                <c:pt idx="8437" formatCode="General">
                  <c:v>8.4369999999999994</c:v>
                </c:pt>
                <c:pt idx="8438" formatCode="General">
                  <c:v>8.4380000000000006</c:v>
                </c:pt>
                <c:pt idx="8439" formatCode="General">
                  <c:v>8.4390000000000001</c:v>
                </c:pt>
                <c:pt idx="8440" formatCode="General">
                  <c:v>8.44</c:v>
                </c:pt>
                <c:pt idx="8441" formatCode="General">
                  <c:v>8.4410000000000007</c:v>
                </c:pt>
                <c:pt idx="8442" formatCode="General">
                  <c:v>8.4420000000000002</c:v>
                </c:pt>
                <c:pt idx="8443" formatCode="General">
                  <c:v>8.4429999999999996</c:v>
                </c:pt>
                <c:pt idx="8444" formatCode="General">
                  <c:v>8.4440000000000008</c:v>
                </c:pt>
                <c:pt idx="8445" formatCode="General">
                  <c:v>8.4450000000000003</c:v>
                </c:pt>
                <c:pt idx="8446" formatCode="General">
                  <c:v>8.4459999999999997</c:v>
                </c:pt>
                <c:pt idx="8447" formatCode="General">
                  <c:v>8.4469999999999992</c:v>
                </c:pt>
                <c:pt idx="8448" formatCode="General">
                  <c:v>8.4480000000000004</c:v>
                </c:pt>
                <c:pt idx="8449" formatCode="General">
                  <c:v>8.4489999999999998</c:v>
                </c:pt>
                <c:pt idx="8450" formatCode="General">
                  <c:v>8.4499999999999993</c:v>
                </c:pt>
                <c:pt idx="8451" formatCode="General">
                  <c:v>8.4510000000000005</c:v>
                </c:pt>
                <c:pt idx="8452" formatCode="General">
                  <c:v>8.452</c:v>
                </c:pt>
                <c:pt idx="8453" formatCode="General">
                  <c:v>8.4529999999999994</c:v>
                </c:pt>
                <c:pt idx="8454" formatCode="General">
                  <c:v>8.4540000000000006</c:v>
                </c:pt>
                <c:pt idx="8455" formatCode="General">
                  <c:v>8.4550000000000001</c:v>
                </c:pt>
                <c:pt idx="8456" formatCode="General">
                  <c:v>8.4559999999999995</c:v>
                </c:pt>
                <c:pt idx="8457" formatCode="General">
                  <c:v>8.4570000000000007</c:v>
                </c:pt>
                <c:pt idx="8458" formatCode="General">
                  <c:v>8.4580000000000002</c:v>
                </c:pt>
                <c:pt idx="8459" formatCode="General">
                  <c:v>8.4589999999999996</c:v>
                </c:pt>
                <c:pt idx="8460" formatCode="General">
                  <c:v>8.4600000000000009</c:v>
                </c:pt>
                <c:pt idx="8461" formatCode="General">
                  <c:v>8.4610000000000003</c:v>
                </c:pt>
                <c:pt idx="8462" formatCode="General">
                  <c:v>8.4619999999999997</c:v>
                </c:pt>
                <c:pt idx="8463" formatCode="General">
                  <c:v>8.4629999999999992</c:v>
                </c:pt>
                <c:pt idx="8464" formatCode="General">
                  <c:v>8.4640000000000004</c:v>
                </c:pt>
                <c:pt idx="8465" formatCode="General">
                  <c:v>8.4649999999999999</c:v>
                </c:pt>
                <c:pt idx="8466" formatCode="General">
                  <c:v>8.4659999999999993</c:v>
                </c:pt>
                <c:pt idx="8467" formatCode="General">
                  <c:v>8.4670000000000005</c:v>
                </c:pt>
                <c:pt idx="8468" formatCode="General">
                  <c:v>8.468</c:v>
                </c:pt>
                <c:pt idx="8469" formatCode="General">
                  <c:v>8.4689999999999994</c:v>
                </c:pt>
                <c:pt idx="8470" formatCode="General">
                  <c:v>8.4700000000000006</c:v>
                </c:pt>
                <c:pt idx="8471" formatCode="General">
                  <c:v>8.4710000000000001</c:v>
                </c:pt>
                <c:pt idx="8472" formatCode="General">
                  <c:v>8.4719999999999995</c:v>
                </c:pt>
                <c:pt idx="8473" formatCode="General">
                  <c:v>8.4730000000000008</c:v>
                </c:pt>
                <c:pt idx="8474" formatCode="General">
                  <c:v>8.4740000000000002</c:v>
                </c:pt>
                <c:pt idx="8475" formatCode="General">
                  <c:v>8.4749999999999996</c:v>
                </c:pt>
                <c:pt idx="8476" formatCode="General">
                  <c:v>8.4760000000000009</c:v>
                </c:pt>
                <c:pt idx="8477" formatCode="General">
                  <c:v>8.4770000000000003</c:v>
                </c:pt>
                <c:pt idx="8478" formatCode="General">
                  <c:v>8.4779999999999998</c:v>
                </c:pt>
                <c:pt idx="8479" formatCode="General">
                  <c:v>8.4789999999999992</c:v>
                </c:pt>
                <c:pt idx="8480" formatCode="General">
                  <c:v>8.48</c:v>
                </c:pt>
                <c:pt idx="8481" formatCode="General">
                  <c:v>8.4809999999999999</c:v>
                </c:pt>
                <c:pt idx="8482" formatCode="General">
                  <c:v>8.4819999999999993</c:v>
                </c:pt>
                <c:pt idx="8483" formatCode="General">
                  <c:v>8.4830000000000005</c:v>
                </c:pt>
                <c:pt idx="8484" formatCode="General">
                  <c:v>8.484</c:v>
                </c:pt>
                <c:pt idx="8485" formatCode="General">
                  <c:v>8.4849999999999994</c:v>
                </c:pt>
                <c:pt idx="8486" formatCode="General">
                  <c:v>8.4860000000000007</c:v>
                </c:pt>
                <c:pt idx="8487" formatCode="General">
                  <c:v>8.4870000000000001</c:v>
                </c:pt>
                <c:pt idx="8488" formatCode="General">
                  <c:v>8.4879999999999995</c:v>
                </c:pt>
                <c:pt idx="8489" formatCode="General">
                  <c:v>8.4890000000000008</c:v>
                </c:pt>
                <c:pt idx="8490" formatCode="General">
                  <c:v>8.49</c:v>
                </c:pt>
                <c:pt idx="8491" formatCode="General">
                  <c:v>8.4909999999999997</c:v>
                </c:pt>
                <c:pt idx="8492" formatCode="General">
                  <c:v>8.4920000000000009</c:v>
                </c:pt>
                <c:pt idx="8493" formatCode="General">
                  <c:v>8.4930000000000003</c:v>
                </c:pt>
                <c:pt idx="8494" formatCode="General">
                  <c:v>8.4939999999999998</c:v>
                </c:pt>
                <c:pt idx="8495" formatCode="General">
                  <c:v>8.4949999999999992</c:v>
                </c:pt>
                <c:pt idx="8496" formatCode="General">
                  <c:v>8.4960000000000004</c:v>
                </c:pt>
                <c:pt idx="8497" formatCode="General">
                  <c:v>8.4969999999999999</c:v>
                </c:pt>
                <c:pt idx="8498" formatCode="General">
                  <c:v>8.4979999999999993</c:v>
                </c:pt>
                <c:pt idx="8499" formatCode="General">
                  <c:v>8.4990000000000006</c:v>
                </c:pt>
                <c:pt idx="8500" formatCode="General">
                  <c:v>8.5</c:v>
                </c:pt>
                <c:pt idx="8501" formatCode="General">
                  <c:v>8.5009999999999994</c:v>
                </c:pt>
                <c:pt idx="8502" formatCode="General">
                  <c:v>8.5020000000000007</c:v>
                </c:pt>
                <c:pt idx="8503" formatCode="General">
                  <c:v>8.5030000000000001</c:v>
                </c:pt>
                <c:pt idx="8504" formatCode="General">
                  <c:v>8.5039999999999996</c:v>
                </c:pt>
                <c:pt idx="8505" formatCode="General">
                  <c:v>8.5050000000000008</c:v>
                </c:pt>
                <c:pt idx="8506" formatCode="General">
                  <c:v>8.5060000000000002</c:v>
                </c:pt>
                <c:pt idx="8507" formatCode="General">
                  <c:v>8.5069999999999997</c:v>
                </c:pt>
                <c:pt idx="8508" formatCode="General">
                  <c:v>8.5079999999999991</c:v>
                </c:pt>
                <c:pt idx="8509" formatCode="General">
                  <c:v>8.5090000000000003</c:v>
                </c:pt>
                <c:pt idx="8510" formatCode="General">
                  <c:v>8.51</c:v>
                </c:pt>
                <c:pt idx="8511" formatCode="General">
                  <c:v>8.5109999999999992</c:v>
                </c:pt>
                <c:pt idx="8512" formatCode="General">
                  <c:v>8.5120000000000005</c:v>
                </c:pt>
                <c:pt idx="8513" formatCode="General">
                  <c:v>8.5129999999999999</c:v>
                </c:pt>
                <c:pt idx="8514" formatCode="General">
                  <c:v>8.5139999999999993</c:v>
                </c:pt>
                <c:pt idx="8515" formatCode="General">
                  <c:v>8.5150000000000006</c:v>
                </c:pt>
                <c:pt idx="8516" formatCode="General">
                  <c:v>8.516</c:v>
                </c:pt>
                <c:pt idx="8517" formatCode="General">
                  <c:v>8.5169999999999995</c:v>
                </c:pt>
                <c:pt idx="8518" formatCode="General">
                  <c:v>8.5180000000000007</c:v>
                </c:pt>
                <c:pt idx="8519" formatCode="General">
                  <c:v>8.5190000000000001</c:v>
                </c:pt>
                <c:pt idx="8520" formatCode="General">
                  <c:v>8.52</c:v>
                </c:pt>
                <c:pt idx="8521" formatCode="General">
                  <c:v>8.5210000000000008</c:v>
                </c:pt>
                <c:pt idx="8522" formatCode="General">
                  <c:v>8.5220000000000002</c:v>
                </c:pt>
                <c:pt idx="8523" formatCode="General">
                  <c:v>8.5229999999999997</c:v>
                </c:pt>
                <c:pt idx="8524" formatCode="General">
                  <c:v>8.5239999999999991</c:v>
                </c:pt>
                <c:pt idx="8525" formatCode="General">
                  <c:v>8.5250000000000004</c:v>
                </c:pt>
                <c:pt idx="8526" formatCode="General">
                  <c:v>8.5259999999999998</c:v>
                </c:pt>
                <c:pt idx="8527" formatCode="General">
                  <c:v>8.5269999999999992</c:v>
                </c:pt>
                <c:pt idx="8528" formatCode="General">
                  <c:v>8.5280000000000005</c:v>
                </c:pt>
                <c:pt idx="8529" formatCode="General">
                  <c:v>8.5289999999999999</c:v>
                </c:pt>
                <c:pt idx="8530" formatCode="General">
                  <c:v>8.5299999999999994</c:v>
                </c:pt>
                <c:pt idx="8531" formatCode="General">
                  <c:v>8.5310000000000006</c:v>
                </c:pt>
                <c:pt idx="8532" formatCode="General">
                  <c:v>8.532</c:v>
                </c:pt>
                <c:pt idx="8533" formatCode="General">
                  <c:v>8.5329999999999995</c:v>
                </c:pt>
                <c:pt idx="8534" formatCode="General">
                  <c:v>8.5340000000000007</c:v>
                </c:pt>
                <c:pt idx="8535" formatCode="General">
                  <c:v>8.5350000000000001</c:v>
                </c:pt>
                <c:pt idx="8536" formatCode="General">
                  <c:v>8.5359999999999996</c:v>
                </c:pt>
                <c:pt idx="8537" formatCode="General">
                  <c:v>8.5370000000000008</c:v>
                </c:pt>
                <c:pt idx="8538" formatCode="General">
                  <c:v>8.5380000000000003</c:v>
                </c:pt>
                <c:pt idx="8539" formatCode="General">
                  <c:v>8.5389999999999997</c:v>
                </c:pt>
                <c:pt idx="8540" formatCode="General">
                  <c:v>8.5399999999999991</c:v>
                </c:pt>
                <c:pt idx="8541" formatCode="General">
                  <c:v>8.5410000000000004</c:v>
                </c:pt>
                <c:pt idx="8542" formatCode="General">
                  <c:v>8.5419999999999998</c:v>
                </c:pt>
                <c:pt idx="8543" formatCode="General">
                  <c:v>8.5429999999999993</c:v>
                </c:pt>
                <c:pt idx="8544" formatCode="General">
                  <c:v>8.5440000000000005</c:v>
                </c:pt>
                <c:pt idx="8545" formatCode="General">
                  <c:v>8.5449999999999999</c:v>
                </c:pt>
                <c:pt idx="8546" formatCode="General">
                  <c:v>8.5459999999999994</c:v>
                </c:pt>
                <c:pt idx="8547" formatCode="General">
                  <c:v>8.5470000000000006</c:v>
                </c:pt>
                <c:pt idx="8548" formatCode="General">
                  <c:v>8.548</c:v>
                </c:pt>
                <c:pt idx="8549" formatCode="General">
                  <c:v>8.5489999999999995</c:v>
                </c:pt>
                <c:pt idx="8550" formatCode="General">
                  <c:v>8.5500000000000007</c:v>
                </c:pt>
                <c:pt idx="8551" formatCode="General">
                  <c:v>8.5510000000000002</c:v>
                </c:pt>
                <c:pt idx="8552" formatCode="General">
                  <c:v>8.5519999999999996</c:v>
                </c:pt>
                <c:pt idx="8553" formatCode="General">
                  <c:v>8.5530000000000008</c:v>
                </c:pt>
                <c:pt idx="8554" formatCode="General">
                  <c:v>8.5540000000000003</c:v>
                </c:pt>
                <c:pt idx="8555" formatCode="General">
                  <c:v>8.5549999999999997</c:v>
                </c:pt>
                <c:pt idx="8556" formatCode="General">
                  <c:v>8.5559999999999992</c:v>
                </c:pt>
                <c:pt idx="8557" formatCode="General">
                  <c:v>8.5570000000000004</c:v>
                </c:pt>
                <c:pt idx="8558" formatCode="General">
                  <c:v>8.5579999999999998</c:v>
                </c:pt>
                <c:pt idx="8559" formatCode="General">
                  <c:v>8.5589999999999993</c:v>
                </c:pt>
                <c:pt idx="8560" formatCode="General">
                  <c:v>8.56</c:v>
                </c:pt>
                <c:pt idx="8561" formatCode="General">
                  <c:v>8.5609999999999999</c:v>
                </c:pt>
                <c:pt idx="8562" formatCode="General">
                  <c:v>8.5619999999999994</c:v>
                </c:pt>
                <c:pt idx="8563" formatCode="General">
                  <c:v>8.5630000000000006</c:v>
                </c:pt>
                <c:pt idx="8564" formatCode="General">
                  <c:v>8.5640000000000001</c:v>
                </c:pt>
                <c:pt idx="8565" formatCode="General">
                  <c:v>8.5649999999999995</c:v>
                </c:pt>
                <c:pt idx="8566" formatCode="General">
                  <c:v>8.5660000000000007</c:v>
                </c:pt>
                <c:pt idx="8567" formatCode="General">
                  <c:v>8.5670000000000002</c:v>
                </c:pt>
                <c:pt idx="8568" formatCode="General">
                  <c:v>8.5679999999999996</c:v>
                </c:pt>
                <c:pt idx="8569" formatCode="General">
                  <c:v>8.5690000000000008</c:v>
                </c:pt>
                <c:pt idx="8570" formatCode="General">
                  <c:v>8.57</c:v>
                </c:pt>
                <c:pt idx="8571" formatCode="General">
                  <c:v>8.5709999999999997</c:v>
                </c:pt>
                <c:pt idx="8572" formatCode="General">
                  <c:v>8.5719999999999992</c:v>
                </c:pt>
                <c:pt idx="8573" formatCode="General">
                  <c:v>8.5730000000000004</c:v>
                </c:pt>
                <c:pt idx="8574" formatCode="General">
                  <c:v>8.5739999999999998</c:v>
                </c:pt>
                <c:pt idx="8575" formatCode="General">
                  <c:v>8.5749999999999993</c:v>
                </c:pt>
                <c:pt idx="8576" formatCode="General">
                  <c:v>8.5760000000000005</c:v>
                </c:pt>
                <c:pt idx="8577" formatCode="General">
                  <c:v>8.577</c:v>
                </c:pt>
                <c:pt idx="8578" formatCode="General">
                  <c:v>8.5779999999999994</c:v>
                </c:pt>
                <c:pt idx="8579" formatCode="General">
                  <c:v>8.5790000000000006</c:v>
                </c:pt>
                <c:pt idx="8580" formatCode="General">
                  <c:v>8.58</c:v>
                </c:pt>
                <c:pt idx="8581" formatCode="General">
                  <c:v>8.5809999999999995</c:v>
                </c:pt>
                <c:pt idx="8582" formatCode="General">
                  <c:v>8.5820000000000007</c:v>
                </c:pt>
                <c:pt idx="8583" formatCode="General">
                  <c:v>8.5830000000000002</c:v>
                </c:pt>
                <c:pt idx="8584" formatCode="General">
                  <c:v>8.5839999999999996</c:v>
                </c:pt>
                <c:pt idx="8585" formatCode="General">
                  <c:v>8.5850000000000009</c:v>
                </c:pt>
                <c:pt idx="8586" formatCode="General">
                  <c:v>8.5860000000000003</c:v>
                </c:pt>
                <c:pt idx="8587" formatCode="General">
                  <c:v>8.5869999999999997</c:v>
                </c:pt>
                <c:pt idx="8588" formatCode="General">
                  <c:v>8.5879999999999992</c:v>
                </c:pt>
                <c:pt idx="8589" formatCode="General">
                  <c:v>8.5890000000000004</c:v>
                </c:pt>
                <c:pt idx="8590" formatCode="General">
                  <c:v>8.59</c:v>
                </c:pt>
                <c:pt idx="8591" formatCode="General">
                  <c:v>8.5909999999999993</c:v>
                </c:pt>
                <c:pt idx="8592" formatCode="General">
                  <c:v>8.5920000000000005</c:v>
                </c:pt>
                <c:pt idx="8593" formatCode="General">
                  <c:v>8.593</c:v>
                </c:pt>
                <c:pt idx="8594" formatCode="General">
                  <c:v>8.5939999999999994</c:v>
                </c:pt>
                <c:pt idx="8595" formatCode="General">
                  <c:v>8.5950000000000006</c:v>
                </c:pt>
                <c:pt idx="8596" formatCode="General">
                  <c:v>8.5960000000000001</c:v>
                </c:pt>
                <c:pt idx="8597" formatCode="General">
                  <c:v>8.5969999999999995</c:v>
                </c:pt>
                <c:pt idx="8598" formatCode="General">
                  <c:v>8.5980000000000008</c:v>
                </c:pt>
                <c:pt idx="8599" formatCode="General">
                  <c:v>8.5990000000000002</c:v>
                </c:pt>
                <c:pt idx="8600" formatCode="General">
                  <c:v>8.6</c:v>
                </c:pt>
                <c:pt idx="8601" formatCode="General">
                  <c:v>8.6010000000000009</c:v>
                </c:pt>
                <c:pt idx="8602" formatCode="General">
                  <c:v>8.6020000000000003</c:v>
                </c:pt>
                <c:pt idx="8603" formatCode="General">
                  <c:v>8.6029999999999998</c:v>
                </c:pt>
                <c:pt idx="8604" formatCode="General">
                  <c:v>8.6039999999999992</c:v>
                </c:pt>
                <c:pt idx="8605" formatCode="General">
                  <c:v>8.6050000000000004</c:v>
                </c:pt>
                <c:pt idx="8606" formatCode="General">
                  <c:v>8.6059999999999999</c:v>
                </c:pt>
                <c:pt idx="8607" formatCode="General">
                  <c:v>8.6069999999999993</c:v>
                </c:pt>
                <c:pt idx="8608" formatCode="General">
                  <c:v>8.6080000000000005</c:v>
                </c:pt>
                <c:pt idx="8609" formatCode="General">
                  <c:v>8.609</c:v>
                </c:pt>
                <c:pt idx="8610" formatCode="General">
                  <c:v>8.61</c:v>
                </c:pt>
                <c:pt idx="8611" formatCode="General">
                  <c:v>8.6110000000000007</c:v>
                </c:pt>
                <c:pt idx="8612" formatCode="General">
                  <c:v>8.6120000000000001</c:v>
                </c:pt>
                <c:pt idx="8613" formatCode="General">
                  <c:v>8.6129999999999995</c:v>
                </c:pt>
                <c:pt idx="8614" formatCode="General">
                  <c:v>8.6140000000000008</c:v>
                </c:pt>
                <c:pt idx="8615" formatCode="General">
                  <c:v>8.6150000000000002</c:v>
                </c:pt>
                <c:pt idx="8616" formatCode="General">
                  <c:v>8.6159999999999997</c:v>
                </c:pt>
                <c:pt idx="8617" formatCode="General">
                  <c:v>8.6170000000000009</c:v>
                </c:pt>
                <c:pt idx="8618" formatCode="General">
                  <c:v>8.6180000000000003</c:v>
                </c:pt>
                <c:pt idx="8619" formatCode="General">
                  <c:v>8.6189999999999998</c:v>
                </c:pt>
                <c:pt idx="8620" formatCode="General">
                  <c:v>8.6199999999999992</c:v>
                </c:pt>
                <c:pt idx="8621" formatCode="General">
                  <c:v>8.6210000000000004</c:v>
                </c:pt>
                <c:pt idx="8622" formatCode="General">
                  <c:v>8.6219999999999999</c:v>
                </c:pt>
                <c:pt idx="8623" formatCode="General">
                  <c:v>8.6229999999999993</c:v>
                </c:pt>
                <c:pt idx="8624" formatCode="General">
                  <c:v>8.6240000000000006</c:v>
                </c:pt>
                <c:pt idx="8625" formatCode="General">
                  <c:v>8.625</c:v>
                </c:pt>
                <c:pt idx="8626" formatCode="General">
                  <c:v>8.6259999999999994</c:v>
                </c:pt>
                <c:pt idx="8627" formatCode="General">
                  <c:v>8.6270000000000007</c:v>
                </c:pt>
                <c:pt idx="8628" formatCode="General">
                  <c:v>8.6280000000000001</c:v>
                </c:pt>
                <c:pt idx="8629" formatCode="General">
                  <c:v>8.6289999999999996</c:v>
                </c:pt>
                <c:pt idx="8630" formatCode="General">
                  <c:v>8.6300000000000008</c:v>
                </c:pt>
                <c:pt idx="8631" formatCode="General">
                  <c:v>8.6310000000000002</c:v>
                </c:pt>
                <c:pt idx="8632" formatCode="General">
                  <c:v>8.6319999999999997</c:v>
                </c:pt>
                <c:pt idx="8633" formatCode="General">
                  <c:v>8.6329999999999991</c:v>
                </c:pt>
                <c:pt idx="8634" formatCode="General">
                  <c:v>8.6340000000000003</c:v>
                </c:pt>
                <c:pt idx="8635" formatCode="General">
                  <c:v>8.6349999999999998</c:v>
                </c:pt>
                <c:pt idx="8636" formatCode="General">
                  <c:v>8.6359999999999992</c:v>
                </c:pt>
                <c:pt idx="8637" formatCode="General">
                  <c:v>8.6370000000000005</c:v>
                </c:pt>
                <c:pt idx="8638" formatCode="General">
                  <c:v>8.6379999999999999</c:v>
                </c:pt>
                <c:pt idx="8639" formatCode="General">
                  <c:v>8.6389999999999993</c:v>
                </c:pt>
                <c:pt idx="8640" formatCode="General">
                  <c:v>8.64</c:v>
                </c:pt>
                <c:pt idx="8641" formatCode="General">
                  <c:v>8.641</c:v>
                </c:pt>
                <c:pt idx="8642" formatCode="General">
                  <c:v>8.6419999999999995</c:v>
                </c:pt>
                <c:pt idx="8643" formatCode="General">
                  <c:v>8.6430000000000007</c:v>
                </c:pt>
                <c:pt idx="8644" formatCode="General">
                  <c:v>8.6440000000000001</c:v>
                </c:pt>
                <c:pt idx="8645" formatCode="General">
                  <c:v>8.6449999999999996</c:v>
                </c:pt>
                <c:pt idx="8646" formatCode="General">
                  <c:v>8.6460000000000008</c:v>
                </c:pt>
                <c:pt idx="8647" formatCode="General">
                  <c:v>8.6470000000000002</c:v>
                </c:pt>
                <c:pt idx="8648" formatCode="General">
                  <c:v>8.6479999999999997</c:v>
                </c:pt>
                <c:pt idx="8649" formatCode="General">
                  <c:v>8.6489999999999991</c:v>
                </c:pt>
                <c:pt idx="8650" formatCode="General">
                  <c:v>8.65</c:v>
                </c:pt>
                <c:pt idx="8651" formatCode="General">
                  <c:v>8.6509999999999998</c:v>
                </c:pt>
                <c:pt idx="8652" formatCode="General">
                  <c:v>8.6519999999999992</c:v>
                </c:pt>
                <c:pt idx="8653" formatCode="General">
                  <c:v>8.6530000000000005</c:v>
                </c:pt>
                <c:pt idx="8654" formatCode="General">
                  <c:v>8.6539999999999999</c:v>
                </c:pt>
                <c:pt idx="8655" formatCode="General">
                  <c:v>8.6549999999999994</c:v>
                </c:pt>
                <c:pt idx="8656" formatCode="General">
                  <c:v>8.6560000000000006</c:v>
                </c:pt>
                <c:pt idx="8657" formatCode="General">
                  <c:v>8.657</c:v>
                </c:pt>
                <c:pt idx="8658" formatCode="General">
                  <c:v>8.6579999999999995</c:v>
                </c:pt>
                <c:pt idx="8659" formatCode="General">
                  <c:v>8.6590000000000007</c:v>
                </c:pt>
                <c:pt idx="8660" formatCode="General">
                  <c:v>8.66</c:v>
                </c:pt>
                <c:pt idx="8661" formatCode="General">
                  <c:v>8.6609999999999996</c:v>
                </c:pt>
                <c:pt idx="8662" formatCode="General">
                  <c:v>8.6620000000000008</c:v>
                </c:pt>
                <c:pt idx="8663" formatCode="General">
                  <c:v>8.6630000000000003</c:v>
                </c:pt>
                <c:pt idx="8664" formatCode="General">
                  <c:v>8.6639999999999997</c:v>
                </c:pt>
                <c:pt idx="8665" formatCode="General">
                  <c:v>8.6649999999999991</c:v>
                </c:pt>
                <c:pt idx="8666" formatCode="General">
                  <c:v>8.6660000000000004</c:v>
                </c:pt>
                <c:pt idx="8667" formatCode="General">
                  <c:v>8.6669999999999998</c:v>
                </c:pt>
                <c:pt idx="8668" formatCode="General">
                  <c:v>8.6679999999999993</c:v>
                </c:pt>
                <c:pt idx="8669" formatCode="General">
                  <c:v>8.6690000000000005</c:v>
                </c:pt>
                <c:pt idx="8670" formatCode="General">
                  <c:v>8.67</c:v>
                </c:pt>
                <c:pt idx="8671" formatCode="General">
                  <c:v>8.6709999999999994</c:v>
                </c:pt>
                <c:pt idx="8672" formatCode="General">
                  <c:v>8.6720000000000006</c:v>
                </c:pt>
                <c:pt idx="8673" formatCode="General">
                  <c:v>8.673</c:v>
                </c:pt>
                <c:pt idx="8674" formatCode="General">
                  <c:v>8.6739999999999995</c:v>
                </c:pt>
                <c:pt idx="8675" formatCode="General">
                  <c:v>8.6750000000000007</c:v>
                </c:pt>
                <c:pt idx="8676" formatCode="General">
                  <c:v>8.6760000000000002</c:v>
                </c:pt>
                <c:pt idx="8677" formatCode="General">
                  <c:v>8.6769999999999996</c:v>
                </c:pt>
                <c:pt idx="8678" formatCode="General">
                  <c:v>8.6780000000000008</c:v>
                </c:pt>
                <c:pt idx="8679" formatCode="General">
                  <c:v>8.6790000000000003</c:v>
                </c:pt>
                <c:pt idx="8680" formatCode="General">
                  <c:v>8.68</c:v>
                </c:pt>
                <c:pt idx="8681" formatCode="General">
                  <c:v>8.6809999999999992</c:v>
                </c:pt>
                <c:pt idx="8682" formatCode="General">
                  <c:v>8.6820000000000004</c:v>
                </c:pt>
                <c:pt idx="8683" formatCode="General">
                  <c:v>8.6829999999999998</c:v>
                </c:pt>
                <c:pt idx="8684" formatCode="General">
                  <c:v>8.6839999999999993</c:v>
                </c:pt>
                <c:pt idx="8685" formatCode="General">
                  <c:v>8.6850000000000005</c:v>
                </c:pt>
                <c:pt idx="8686" formatCode="General">
                  <c:v>8.6859999999999999</c:v>
                </c:pt>
                <c:pt idx="8687" formatCode="General">
                  <c:v>8.6869999999999994</c:v>
                </c:pt>
                <c:pt idx="8688" formatCode="General">
                  <c:v>8.6880000000000006</c:v>
                </c:pt>
                <c:pt idx="8689" formatCode="General">
                  <c:v>8.6890000000000001</c:v>
                </c:pt>
                <c:pt idx="8690" formatCode="General">
                  <c:v>8.69</c:v>
                </c:pt>
                <c:pt idx="8691" formatCode="General">
                  <c:v>8.6910000000000007</c:v>
                </c:pt>
                <c:pt idx="8692" formatCode="General">
                  <c:v>8.6920000000000002</c:v>
                </c:pt>
                <c:pt idx="8693" formatCode="General">
                  <c:v>8.6929999999999996</c:v>
                </c:pt>
                <c:pt idx="8694" formatCode="General">
                  <c:v>8.6940000000000008</c:v>
                </c:pt>
                <c:pt idx="8695" formatCode="General">
                  <c:v>8.6950000000000003</c:v>
                </c:pt>
                <c:pt idx="8696" formatCode="General">
                  <c:v>8.6959999999999997</c:v>
                </c:pt>
                <c:pt idx="8697" formatCode="General">
                  <c:v>8.6969999999999992</c:v>
                </c:pt>
                <c:pt idx="8698" formatCode="General">
                  <c:v>8.6980000000000004</c:v>
                </c:pt>
                <c:pt idx="8699" formatCode="General">
                  <c:v>8.6989999999999998</c:v>
                </c:pt>
                <c:pt idx="8700" formatCode="General">
                  <c:v>8.6999999999999993</c:v>
                </c:pt>
                <c:pt idx="8701" formatCode="General">
                  <c:v>8.7010000000000005</c:v>
                </c:pt>
                <c:pt idx="8702" formatCode="General">
                  <c:v>8.702</c:v>
                </c:pt>
                <c:pt idx="8703" formatCode="General">
                  <c:v>8.7029999999999994</c:v>
                </c:pt>
                <c:pt idx="8704" formatCode="General">
                  <c:v>8.7040000000000006</c:v>
                </c:pt>
                <c:pt idx="8705" formatCode="General">
                  <c:v>8.7050000000000001</c:v>
                </c:pt>
                <c:pt idx="8706" formatCode="General">
                  <c:v>8.7059999999999995</c:v>
                </c:pt>
                <c:pt idx="8707" formatCode="General">
                  <c:v>8.7070000000000007</c:v>
                </c:pt>
                <c:pt idx="8708" formatCode="General">
                  <c:v>8.7080000000000002</c:v>
                </c:pt>
                <c:pt idx="8709" formatCode="General">
                  <c:v>8.7089999999999996</c:v>
                </c:pt>
                <c:pt idx="8710" formatCode="General">
                  <c:v>8.7100000000000009</c:v>
                </c:pt>
                <c:pt idx="8711" formatCode="General">
                  <c:v>8.7110000000000003</c:v>
                </c:pt>
                <c:pt idx="8712" formatCode="General">
                  <c:v>8.7119999999999997</c:v>
                </c:pt>
                <c:pt idx="8713" formatCode="General">
                  <c:v>8.7129999999999992</c:v>
                </c:pt>
                <c:pt idx="8714" formatCode="General">
                  <c:v>8.7140000000000004</c:v>
                </c:pt>
                <c:pt idx="8715" formatCode="General">
                  <c:v>8.7149999999999999</c:v>
                </c:pt>
                <c:pt idx="8716" formatCode="General">
                  <c:v>8.7159999999999993</c:v>
                </c:pt>
                <c:pt idx="8717" formatCode="General">
                  <c:v>8.7170000000000005</c:v>
                </c:pt>
                <c:pt idx="8718" formatCode="General">
                  <c:v>8.718</c:v>
                </c:pt>
                <c:pt idx="8719" formatCode="General">
                  <c:v>8.7189999999999994</c:v>
                </c:pt>
                <c:pt idx="8720" formatCode="General">
                  <c:v>8.7200000000000006</c:v>
                </c:pt>
                <c:pt idx="8721" formatCode="General">
                  <c:v>8.7210000000000001</c:v>
                </c:pt>
                <c:pt idx="8722" formatCode="General">
                  <c:v>8.7219999999999995</c:v>
                </c:pt>
                <c:pt idx="8723" formatCode="General">
                  <c:v>8.7230000000000008</c:v>
                </c:pt>
                <c:pt idx="8724" formatCode="General">
                  <c:v>8.7240000000000002</c:v>
                </c:pt>
                <c:pt idx="8725" formatCode="General">
                  <c:v>8.7249999999999996</c:v>
                </c:pt>
                <c:pt idx="8726" formatCode="General">
                  <c:v>8.7260000000000009</c:v>
                </c:pt>
                <c:pt idx="8727" formatCode="General">
                  <c:v>8.7270000000000003</c:v>
                </c:pt>
                <c:pt idx="8728" formatCode="General">
                  <c:v>8.7279999999999998</c:v>
                </c:pt>
                <c:pt idx="8729" formatCode="General">
                  <c:v>8.7289999999999992</c:v>
                </c:pt>
                <c:pt idx="8730" formatCode="General">
                  <c:v>8.73</c:v>
                </c:pt>
                <c:pt idx="8731" formatCode="General">
                  <c:v>8.7309999999999999</c:v>
                </c:pt>
                <c:pt idx="8732" formatCode="General">
                  <c:v>8.7319999999999993</c:v>
                </c:pt>
                <c:pt idx="8733" formatCode="General">
                  <c:v>8.7330000000000005</c:v>
                </c:pt>
                <c:pt idx="8734" formatCode="General">
                  <c:v>8.734</c:v>
                </c:pt>
                <c:pt idx="8735" formatCode="General">
                  <c:v>8.7349999999999994</c:v>
                </c:pt>
                <c:pt idx="8736" formatCode="General">
                  <c:v>8.7360000000000007</c:v>
                </c:pt>
                <c:pt idx="8737" formatCode="General">
                  <c:v>8.7370000000000001</c:v>
                </c:pt>
                <c:pt idx="8738" formatCode="General">
                  <c:v>8.7379999999999995</c:v>
                </c:pt>
                <c:pt idx="8739" formatCode="General">
                  <c:v>8.7390000000000008</c:v>
                </c:pt>
                <c:pt idx="8740" formatCode="General">
                  <c:v>8.74</c:v>
                </c:pt>
                <c:pt idx="8741" formatCode="General">
                  <c:v>8.7409999999999997</c:v>
                </c:pt>
                <c:pt idx="8742" formatCode="General">
                  <c:v>8.7420000000000009</c:v>
                </c:pt>
                <c:pt idx="8743" formatCode="General">
                  <c:v>8.7430000000000003</c:v>
                </c:pt>
                <c:pt idx="8744" formatCode="General">
                  <c:v>8.7439999999999998</c:v>
                </c:pt>
                <c:pt idx="8745" formatCode="General">
                  <c:v>8.7449999999999992</c:v>
                </c:pt>
                <c:pt idx="8746" formatCode="General">
                  <c:v>8.7460000000000004</c:v>
                </c:pt>
                <c:pt idx="8747" formatCode="General">
                  <c:v>8.7469999999999999</c:v>
                </c:pt>
                <c:pt idx="8748" formatCode="General">
                  <c:v>8.7479999999999993</c:v>
                </c:pt>
                <c:pt idx="8749" formatCode="General">
                  <c:v>8.7490000000000006</c:v>
                </c:pt>
                <c:pt idx="8750" formatCode="General">
                  <c:v>8.75</c:v>
                </c:pt>
                <c:pt idx="8751" formatCode="General">
                  <c:v>8.7509999999999994</c:v>
                </c:pt>
                <c:pt idx="8752" formatCode="General">
                  <c:v>8.7520000000000007</c:v>
                </c:pt>
                <c:pt idx="8753" formatCode="General">
                  <c:v>8.7530000000000001</c:v>
                </c:pt>
                <c:pt idx="8754" formatCode="General">
                  <c:v>8.7539999999999996</c:v>
                </c:pt>
                <c:pt idx="8755" formatCode="General">
                  <c:v>8.7550000000000008</c:v>
                </c:pt>
                <c:pt idx="8756" formatCode="General">
                  <c:v>8.7560000000000002</c:v>
                </c:pt>
                <c:pt idx="8757" formatCode="General">
                  <c:v>8.7569999999999997</c:v>
                </c:pt>
                <c:pt idx="8758" formatCode="General">
                  <c:v>8.7579999999999991</c:v>
                </c:pt>
                <c:pt idx="8759" formatCode="General">
                  <c:v>8.7590000000000003</c:v>
                </c:pt>
                <c:pt idx="8760" formatCode="General">
                  <c:v>8.76</c:v>
                </c:pt>
                <c:pt idx="8761" formatCode="General">
                  <c:v>8.7609999999999992</c:v>
                </c:pt>
                <c:pt idx="8762" formatCode="General">
                  <c:v>8.7620000000000005</c:v>
                </c:pt>
                <c:pt idx="8763" formatCode="General">
                  <c:v>8.7629999999999999</c:v>
                </c:pt>
                <c:pt idx="8764" formatCode="General">
                  <c:v>8.7639999999999993</c:v>
                </c:pt>
                <c:pt idx="8765" formatCode="General">
                  <c:v>8.7650000000000006</c:v>
                </c:pt>
                <c:pt idx="8766" formatCode="General">
                  <c:v>8.766</c:v>
                </c:pt>
                <c:pt idx="8767" formatCode="General">
                  <c:v>8.7669999999999995</c:v>
                </c:pt>
                <c:pt idx="8768" formatCode="General">
                  <c:v>8.7680000000000007</c:v>
                </c:pt>
                <c:pt idx="8769" formatCode="General">
                  <c:v>8.7690000000000001</c:v>
                </c:pt>
                <c:pt idx="8770" formatCode="General">
                  <c:v>8.77</c:v>
                </c:pt>
                <c:pt idx="8771" formatCode="General">
                  <c:v>8.7710000000000008</c:v>
                </c:pt>
                <c:pt idx="8772" formatCode="General">
                  <c:v>8.7720000000000002</c:v>
                </c:pt>
                <c:pt idx="8773" formatCode="General">
                  <c:v>8.7729999999999997</c:v>
                </c:pt>
                <c:pt idx="8774" formatCode="General">
                  <c:v>8.7739999999999991</c:v>
                </c:pt>
                <c:pt idx="8775" formatCode="General">
                  <c:v>8.7750000000000004</c:v>
                </c:pt>
                <c:pt idx="8776" formatCode="General">
                  <c:v>8.7759999999999998</c:v>
                </c:pt>
                <c:pt idx="8777" formatCode="General">
                  <c:v>8.7769999999999992</c:v>
                </c:pt>
                <c:pt idx="8778" formatCode="General">
                  <c:v>8.7780000000000005</c:v>
                </c:pt>
                <c:pt idx="8779" formatCode="General">
                  <c:v>8.7789999999999999</c:v>
                </c:pt>
                <c:pt idx="8780" formatCode="General">
                  <c:v>8.7799999999999994</c:v>
                </c:pt>
                <c:pt idx="8781" formatCode="General">
                  <c:v>8.7810000000000006</c:v>
                </c:pt>
                <c:pt idx="8782" formatCode="General">
                  <c:v>8.782</c:v>
                </c:pt>
                <c:pt idx="8783" formatCode="General">
                  <c:v>8.7829999999999995</c:v>
                </c:pt>
                <c:pt idx="8784" formatCode="General">
                  <c:v>8.7840000000000007</c:v>
                </c:pt>
                <c:pt idx="8785" formatCode="General">
                  <c:v>8.7850000000000001</c:v>
                </c:pt>
                <c:pt idx="8786" formatCode="General">
                  <c:v>8.7859999999999996</c:v>
                </c:pt>
                <c:pt idx="8787" formatCode="General">
                  <c:v>8.7870000000000008</c:v>
                </c:pt>
                <c:pt idx="8788" formatCode="General">
                  <c:v>8.7880000000000003</c:v>
                </c:pt>
                <c:pt idx="8789" formatCode="General">
                  <c:v>8.7889999999999997</c:v>
                </c:pt>
                <c:pt idx="8790" formatCode="General">
                  <c:v>8.7899999999999991</c:v>
                </c:pt>
                <c:pt idx="8791" formatCode="General">
                  <c:v>8.7910000000000004</c:v>
                </c:pt>
                <c:pt idx="8792" formatCode="General">
                  <c:v>8.7919999999999998</c:v>
                </c:pt>
                <c:pt idx="8793" formatCode="General">
                  <c:v>8.7929999999999993</c:v>
                </c:pt>
                <c:pt idx="8794" formatCode="General">
                  <c:v>8.7940000000000005</c:v>
                </c:pt>
                <c:pt idx="8795" formatCode="General">
                  <c:v>8.7949999999999999</c:v>
                </c:pt>
                <c:pt idx="8796" formatCode="General">
                  <c:v>8.7959999999999994</c:v>
                </c:pt>
                <c:pt idx="8797" formatCode="General">
                  <c:v>8.7970000000000006</c:v>
                </c:pt>
                <c:pt idx="8798" formatCode="General">
                  <c:v>8.798</c:v>
                </c:pt>
                <c:pt idx="8799" formatCode="General">
                  <c:v>8.7989999999999995</c:v>
                </c:pt>
                <c:pt idx="8800" formatCode="General">
                  <c:v>8.8000000000000007</c:v>
                </c:pt>
                <c:pt idx="8801" formatCode="General">
                  <c:v>8.8010000000000002</c:v>
                </c:pt>
                <c:pt idx="8802" formatCode="General">
                  <c:v>8.8019999999999996</c:v>
                </c:pt>
                <c:pt idx="8803" formatCode="General">
                  <c:v>8.8030000000000008</c:v>
                </c:pt>
                <c:pt idx="8804" formatCode="General">
                  <c:v>8.8040000000000003</c:v>
                </c:pt>
                <c:pt idx="8805" formatCode="General">
                  <c:v>8.8049999999999997</c:v>
                </c:pt>
                <c:pt idx="8806" formatCode="General">
                  <c:v>8.8059999999999992</c:v>
                </c:pt>
                <c:pt idx="8807" formatCode="General">
                  <c:v>8.8070000000000004</c:v>
                </c:pt>
                <c:pt idx="8808" formatCode="General">
                  <c:v>8.8079999999999998</c:v>
                </c:pt>
                <c:pt idx="8809" formatCode="General">
                  <c:v>8.8089999999999993</c:v>
                </c:pt>
                <c:pt idx="8810" formatCode="General">
                  <c:v>8.81</c:v>
                </c:pt>
                <c:pt idx="8811" formatCode="General">
                  <c:v>8.8109999999999999</c:v>
                </c:pt>
                <c:pt idx="8812" formatCode="General">
                  <c:v>8.8119999999999994</c:v>
                </c:pt>
                <c:pt idx="8813" formatCode="General">
                  <c:v>8.8130000000000006</c:v>
                </c:pt>
                <c:pt idx="8814" formatCode="General">
                  <c:v>8.8140000000000001</c:v>
                </c:pt>
                <c:pt idx="8815" formatCode="General">
                  <c:v>8.8149999999999995</c:v>
                </c:pt>
                <c:pt idx="8816" formatCode="General">
                  <c:v>8.8160000000000007</c:v>
                </c:pt>
                <c:pt idx="8817" formatCode="General">
                  <c:v>8.8170000000000002</c:v>
                </c:pt>
                <c:pt idx="8818" formatCode="General">
                  <c:v>8.8179999999999996</c:v>
                </c:pt>
                <c:pt idx="8819" formatCode="General">
                  <c:v>8.8190000000000008</c:v>
                </c:pt>
                <c:pt idx="8820" formatCode="General">
                  <c:v>8.82</c:v>
                </c:pt>
                <c:pt idx="8821" formatCode="General">
                  <c:v>8.8209999999999997</c:v>
                </c:pt>
                <c:pt idx="8822" formatCode="General">
                  <c:v>8.8219999999999992</c:v>
                </c:pt>
                <c:pt idx="8823" formatCode="General">
                  <c:v>8.8230000000000004</c:v>
                </c:pt>
                <c:pt idx="8824" formatCode="General">
                  <c:v>8.8239999999999998</c:v>
                </c:pt>
                <c:pt idx="8825" formatCode="General">
                  <c:v>8.8249999999999993</c:v>
                </c:pt>
                <c:pt idx="8826" formatCode="General">
                  <c:v>8.8260000000000005</c:v>
                </c:pt>
                <c:pt idx="8827" formatCode="General">
                  <c:v>8.827</c:v>
                </c:pt>
                <c:pt idx="8828" formatCode="General">
                  <c:v>8.8279999999999994</c:v>
                </c:pt>
                <c:pt idx="8829" formatCode="General">
                  <c:v>8.8290000000000006</c:v>
                </c:pt>
                <c:pt idx="8830" formatCode="General">
                  <c:v>8.83</c:v>
                </c:pt>
                <c:pt idx="8831" formatCode="General">
                  <c:v>8.8309999999999995</c:v>
                </c:pt>
                <c:pt idx="8832" formatCode="General">
                  <c:v>8.8320000000000007</c:v>
                </c:pt>
                <c:pt idx="8833" formatCode="General">
                  <c:v>8.8330000000000002</c:v>
                </c:pt>
                <c:pt idx="8834" formatCode="General">
                  <c:v>8.8339999999999996</c:v>
                </c:pt>
                <c:pt idx="8835" formatCode="General">
                  <c:v>8.8350000000000009</c:v>
                </c:pt>
                <c:pt idx="8836" formatCode="General">
                  <c:v>8.8360000000000003</c:v>
                </c:pt>
                <c:pt idx="8837" formatCode="General">
                  <c:v>8.8369999999999997</c:v>
                </c:pt>
                <c:pt idx="8838" formatCode="General">
                  <c:v>8.8379999999999992</c:v>
                </c:pt>
                <c:pt idx="8839" formatCode="General">
                  <c:v>8.8390000000000004</c:v>
                </c:pt>
                <c:pt idx="8840" formatCode="General">
                  <c:v>8.84</c:v>
                </c:pt>
                <c:pt idx="8841" formatCode="General">
                  <c:v>8.8409999999999993</c:v>
                </c:pt>
                <c:pt idx="8842" formatCode="General">
                  <c:v>8.8420000000000005</c:v>
                </c:pt>
                <c:pt idx="8843" formatCode="General">
                  <c:v>8.843</c:v>
                </c:pt>
                <c:pt idx="8844" formatCode="General">
                  <c:v>8.8439999999999994</c:v>
                </c:pt>
                <c:pt idx="8845" formatCode="General">
                  <c:v>8.8450000000000006</c:v>
                </c:pt>
                <c:pt idx="8846" formatCode="General">
                  <c:v>8.8460000000000001</c:v>
                </c:pt>
                <c:pt idx="8847" formatCode="General">
                  <c:v>8.8469999999999995</c:v>
                </c:pt>
                <c:pt idx="8848" formatCode="General">
                  <c:v>8.8480000000000008</c:v>
                </c:pt>
                <c:pt idx="8849" formatCode="General">
                  <c:v>8.8490000000000002</c:v>
                </c:pt>
                <c:pt idx="8850" formatCode="General">
                  <c:v>8.85</c:v>
                </c:pt>
                <c:pt idx="8851" formatCode="General">
                  <c:v>8.8510000000000009</c:v>
                </c:pt>
                <c:pt idx="8852" formatCode="General">
                  <c:v>8.8520000000000003</c:v>
                </c:pt>
                <c:pt idx="8853" formatCode="General">
                  <c:v>8.8529999999999998</c:v>
                </c:pt>
                <c:pt idx="8854" formatCode="General">
                  <c:v>8.8539999999999992</c:v>
                </c:pt>
                <c:pt idx="8855" formatCode="General">
                  <c:v>8.8550000000000004</c:v>
                </c:pt>
                <c:pt idx="8856" formatCode="General">
                  <c:v>8.8559999999999999</c:v>
                </c:pt>
                <c:pt idx="8857" formatCode="General">
                  <c:v>8.8569999999999993</c:v>
                </c:pt>
                <c:pt idx="8858" formatCode="General">
                  <c:v>8.8580000000000005</c:v>
                </c:pt>
                <c:pt idx="8859" formatCode="General">
                  <c:v>8.859</c:v>
                </c:pt>
                <c:pt idx="8860" formatCode="General">
                  <c:v>8.86</c:v>
                </c:pt>
                <c:pt idx="8861" formatCode="General">
                  <c:v>8.8610000000000007</c:v>
                </c:pt>
                <c:pt idx="8862" formatCode="General">
                  <c:v>8.8620000000000001</c:v>
                </c:pt>
                <c:pt idx="8863" formatCode="General">
                  <c:v>8.8629999999999995</c:v>
                </c:pt>
                <c:pt idx="8864" formatCode="General">
                  <c:v>8.8640000000000008</c:v>
                </c:pt>
                <c:pt idx="8865" formatCode="General">
                  <c:v>8.8650000000000002</c:v>
                </c:pt>
                <c:pt idx="8866" formatCode="General">
                  <c:v>8.8659999999999997</c:v>
                </c:pt>
                <c:pt idx="8867" formatCode="General">
                  <c:v>8.8670000000000009</c:v>
                </c:pt>
                <c:pt idx="8868" formatCode="General">
                  <c:v>8.8680000000000003</c:v>
                </c:pt>
                <c:pt idx="8869" formatCode="General">
                  <c:v>8.8689999999999998</c:v>
                </c:pt>
                <c:pt idx="8870" formatCode="General">
                  <c:v>8.8699999999999992</c:v>
                </c:pt>
                <c:pt idx="8871" formatCode="General">
                  <c:v>8.8710000000000004</c:v>
                </c:pt>
                <c:pt idx="8872" formatCode="General">
                  <c:v>8.8719999999999999</c:v>
                </c:pt>
                <c:pt idx="8873" formatCode="General">
                  <c:v>8.8729999999999993</c:v>
                </c:pt>
                <c:pt idx="8874" formatCode="General">
                  <c:v>8.8740000000000006</c:v>
                </c:pt>
                <c:pt idx="8875" formatCode="General">
                  <c:v>8.875</c:v>
                </c:pt>
                <c:pt idx="8876" formatCode="General">
                  <c:v>8.8759999999999994</c:v>
                </c:pt>
                <c:pt idx="8877" formatCode="General">
                  <c:v>8.8770000000000007</c:v>
                </c:pt>
                <c:pt idx="8878" formatCode="General">
                  <c:v>8.8780000000000001</c:v>
                </c:pt>
                <c:pt idx="8879" formatCode="General">
                  <c:v>8.8789999999999996</c:v>
                </c:pt>
                <c:pt idx="8880" formatCode="General">
                  <c:v>8.8800000000000008</c:v>
                </c:pt>
                <c:pt idx="8881" formatCode="General">
                  <c:v>8.8810000000000002</c:v>
                </c:pt>
                <c:pt idx="8882" formatCode="General">
                  <c:v>8.8819999999999997</c:v>
                </c:pt>
                <c:pt idx="8883" formatCode="General">
                  <c:v>8.8829999999999991</c:v>
                </c:pt>
                <c:pt idx="8884" formatCode="General">
                  <c:v>8.8840000000000003</c:v>
                </c:pt>
                <c:pt idx="8885" formatCode="General">
                  <c:v>8.8849999999999998</c:v>
                </c:pt>
                <c:pt idx="8886" formatCode="General">
                  <c:v>8.8859999999999992</c:v>
                </c:pt>
                <c:pt idx="8887" formatCode="General">
                  <c:v>8.8870000000000005</c:v>
                </c:pt>
                <c:pt idx="8888" formatCode="General">
                  <c:v>8.8879999999999999</c:v>
                </c:pt>
                <c:pt idx="8889" formatCode="General">
                  <c:v>8.8889999999999993</c:v>
                </c:pt>
                <c:pt idx="8890" formatCode="General">
                  <c:v>8.89</c:v>
                </c:pt>
                <c:pt idx="8891" formatCode="General">
                  <c:v>8.891</c:v>
                </c:pt>
                <c:pt idx="8892" formatCode="General">
                  <c:v>8.8919999999999995</c:v>
                </c:pt>
                <c:pt idx="8893" formatCode="General">
                  <c:v>8.8930000000000007</c:v>
                </c:pt>
                <c:pt idx="8894" formatCode="General">
                  <c:v>8.8940000000000001</c:v>
                </c:pt>
                <c:pt idx="8895" formatCode="General">
                  <c:v>8.8949999999999996</c:v>
                </c:pt>
                <c:pt idx="8896" formatCode="General">
                  <c:v>8.8960000000000008</c:v>
                </c:pt>
                <c:pt idx="8897" formatCode="General">
                  <c:v>8.8970000000000002</c:v>
                </c:pt>
                <c:pt idx="8898" formatCode="General">
                  <c:v>8.8979999999999997</c:v>
                </c:pt>
                <c:pt idx="8899" formatCode="General">
                  <c:v>8.8989999999999991</c:v>
                </c:pt>
                <c:pt idx="8900" formatCode="General">
                  <c:v>8.9</c:v>
                </c:pt>
                <c:pt idx="8901" formatCode="General">
                  <c:v>8.9009999999999998</c:v>
                </c:pt>
                <c:pt idx="8902" formatCode="General">
                  <c:v>8.9019999999999992</c:v>
                </c:pt>
                <c:pt idx="8903" formatCode="General">
                  <c:v>8.9030000000000005</c:v>
                </c:pt>
                <c:pt idx="8904" formatCode="General">
                  <c:v>8.9039999999999999</c:v>
                </c:pt>
                <c:pt idx="8905" formatCode="General">
                  <c:v>8.9049999999999994</c:v>
                </c:pt>
                <c:pt idx="8906" formatCode="General">
                  <c:v>8.9060000000000006</c:v>
                </c:pt>
                <c:pt idx="8907" formatCode="General">
                  <c:v>8.907</c:v>
                </c:pt>
                <c:pt idx="8908" formatCode="General">
                  <c:v>8.9079999999999995</c:v>
                </c:pt>
                <c:pt idx="8909" formatCode="General">
                  <c:v>8.9090000000000007</c:v>
                </c:pt>
                <c:pt idx="8910" formatCode="General">
                  <c:v>8.91</c:v>
                </c:pt>
                <c:pt idx="8911" formatCode="General">
                  <c:v>8.9109999999999996</c:v>
                </c:pt>
                <c:pt idx="8912" formatCode="General">
                  <c:v>8.9120000000000008</c:v>
                </c:pt>
                <c:pt idx="8913" formatCode="General">
                  <c:v>8.9130000000000003</c:v>
                </c:pt>
                <c:pt idx="8914" formatCode="General">
                  <c:v>8.9139999999999997</c:v>
                </c:pt>
                <c:pt idx="8915" formatCode="General">
                  <c:v>8.9149999999999991</c:v>
                </c:pt>
                <c:pt idx="8916" formatCode="General">
                  <c:v>8.9160000000000004</c:v>
                </c:pt>
                <c:pt idx="8917" formatCode="General">
                  <c:v>8.9169999999999998</c:v>
                </c:pt>
                <c:pt idx="8918" formatCode="General">
                  <c:v>8.9179999999999993</c:v>
                </c:pt>
                <c:pt idx="8919" formatCode="General">
                  <c:v>8.9190000000000005</c:v>
                </c:pt>
                <c:pt idx="8920" formatCode="General">
                  <c:v>8.92</c:v>
                </c:pt>
                <c:pt idx="8921" formatCode="General">
                  <c:v>8.9209999999999994</c:v>
                </c:pt>
                <c:pt idx="8922" formatCode="General">
                  <c:v>8.9220000000000006</c:v>
                </c:pt>
                <c:pt idx="8923" formatCode="General">
                  <c:v>8.923</c:v>
                </c:pt>
                <c:pt idx="8924" formatCode="General">
                  <c:v>8.9239999999999995</c:v>
                </c:pt>
                <c:pt idx="8925" formatCode="General">
                  <c:v>8.9250000000000007</c:v>
                </c:pt>
                <c:pt idx="8926" formatCode="General">
                  <c:v>8.9260000000000002</c:v>
                </c:pt>
                <c:pt idx="8927" formatCode="General">
                  <c:v>8.9269999999999996</c:v>
                </c:pt>
                <c:pt idx="8928" formatCode="General">
                  <c:v>8.9280000000000008</c:v>
                </c:pt>
                <c:pt idx="8929" formatCode="General">
                  <c:v>8.9290000000000003</c:v>
                </c:pt>
                <c:pt idx="8930" formatCode="General">
                  <c:v>8.93</c:v>
                </c:pt>
                <c:pt idx="8931" formatCode="General">
                  <c:v>8.9309999999999992</c:v>
                </c:pt>
                <c:pt idx="8932" formatCode="General">
                  <c:v>8.9320000000000004</c:v>
                </c:pt>
                <c:pt idx="8933" formatCode="General">
                  <c:v>8.9329999999999998</c:v>
                </c:pt>
                <c:pt idx="8934" formatCode="General">
                  <c:v>8.9339999999999993</c:v>
                </c:pt>
                <c:pt idx="8935" formatCode="General">
                  <c:v>8.9350000000000005</c:v>
                </c:pt>
                <c:pt idx="8936" formatCode="General">
                  <c:v>8.9359999999999999</c:v>
                </c:pt>
                <c:pt idx="8937" formatCode="General">
                  <c:v>8.9369999999999994</c:v>
                </c:pt>
                <c:pt idx="8938" formatCode="General">
                  <c:v>8.9380000000000006</c:v>
                </c:pt>
                <c:pt idx="8939" formatCode="General">
                  <c:v>8.9390000000000001</c:v>
                </c:pt>
                <c:pt idx="8940" formatCode="General">
                  <c:v>8.94</c:v>
                </c:pt>
                <c:pt idx="8941" formatCode="General">
                  <c:v>8.9410000000000007</c:v>
                </c:pt>
                <c:pt idx="8942" formatCode="General">
                  <c:v>8.9420000000000002</c:v>
                </c:pt>
                <c:pt idx="8943" formatCode="General">
                  <c:v>8.9429999999999996</c:v>
                </c:pt>
                <c:pt idx="8944" formatCode="General">
                  <c:v>8.9440000000000008</c:v>
                </c:pt>
                <c:pt idx="8945" formatCode="General">
                  <c:v>8.9450000000000003</c:v>
                </c:pt>
                <c:pt idx="8946" formatCode="General">
                  <c:v>8.9459999999999997</c:v>
                </c:pt>
                <c:pt idx="8947" formatCode="General">
                  <c:v>8.9469999999999992</c:v>
                </c:pt>
                <c:pt idx="8948" formatCode="General">
                  <c:v>8.9480000000000004</c:v>
                </c:pt>
                <c:pt idx="8949" formatCode="General">
                  <c:v>8.9489999999999998</c:v>
                </c:pt>
                <c:pt idx="8950" formatCode="General">
                  <c:v>8.9499999999999993</c:v>
                </c:pt>
                <c:pt idx="8951" formatCode="General">
                  <c:v>8.9510000000000005</c:v>
                </c:pt>
                <c:pt idx="8952" formatCode="General">
                  <c:v>8.952</c:v>
                </c:pt>
                <c:pt idx="8953" formatCode="General">
                  <c:v>8.9529999999999994</c:v>
                </c:pt>
                <c:pt idx="8954" formatCode="General">
                  <c:v>8.9540000000000006</c:v>
                </c:pt>
                <c:pt idx="8955" formatCode="General">
                  <c:v>8.9550000000000001</c:v>
                </c:pt>
                <c:pt idx="8956" formatCode="General">
                  <c:v>8.9559999999999995</c:v>
                </c:pt>
                <c:pt idx="8957" formatCode="General">
                  <c:v>8.9570000000000007</c:v>
                </c:pt>
                <c:pt idx="8958" formatCode="General">
                  <c:v>8.9580000000000002</c:v>
                </c:pt>
                <c:pt idx="8959" formatCode="General">
                  <c:v>8.9589999999999996</c:v>
                </c:pt>
                <c:pt idx="8960" formatCode="General">
                  <c:v>8.9600000000000009</c:v>
                </c:pt>
                <c:pt idx="8961" formatCode="General">
                  <c:v>8.9610000000000003</c:v>
                </c:pt>
                <c:pt idx="8962" formatCode="General">
                  <c:v>8.9619999999999997</c:v>
                </c:pt>
                <c:pt idx="8963" formatCode="General">
                  <c:v>8.9629999999999992</c:v>
                </c:pt>
                <c:pt idx="8964" formatCode="General">
                  <c:v>8.9640000000000004</c:v>
                </c:pt>
                <c:pt idx="8965" formatCode="General">
                  <c:v>8.9649999999999999</c:v>
                </c:pt>
                <c:pt idx="8966" formatCode="General">
                  <c:v>8.9659999999999993</c:v>
                </c:pt>
                <c:pt idx="8967" formatCode="General">
                  <c:v>8.9670000000000005</c:v>
                </c:pt>
                <c:pt idx="8968" formatCode="General">
                  <c:v>8.968</c:v>
                </c:pt>
                <c:pt idx="8969" formatCode="General">
                  <c:v>8.9689999999999994</c:v>
                </c:pt>
                <c:pt idx="8970" formatCode="General">
                  <c:v>8.9700000000000006</c:v>
                </c:pt>
                <c:pt idx="8971" formatCode="General">
                  <c:v>8.9710000000000001</c:v>
                </c:pt>
                <c:pt idx="8972" formatCode="General">
                  <c:v>8.9719999999999995</c:v>
                </c:pt>
                <c:pt idx="8973" formatCode="General">
                  <c:v>8.9730000000000008</c:v>
                </c:pt>
                <c:pt idx="8974" formatCode="General">
                  <c:v>8.9740000000000002</c:v>
                </c:pt>
                <c:pt idx="8975" formatCode="General">
                  <c:v>8.9749999999999996</c:v>
                </c:pt>
                <c:pt idx="8976" formatCode="General">
                  <c:v>8.9760000000000009</c:v>
                </c:pt>
                <c:pt idx="8977" formatCode="General">
                  <c:v>8.9770000000000003</c:v>
                </c:pt>
                <c:pt idx="8978" formatCode="General">
                  <c:v>8.9779999999999998</c:v>
                </c:pt>
                <c:pt idx="8979" formatCode="General">
                  <c:v>8.9789999999999992</c:v>
                </c:pt>
                <c:pt idx="8980" formatCode="General">
                  <c:v>8.98</c:v>
                </c:pt>
                <c:pt idx="8981" formatCode="General">
                  <c:v>8.9809999999999999</c:v>
                </c:pt>
                <c:pt idx="8982" formatCode="General">
                  <c:v>8.9819999999999993</c:v>
                </c:pt>
                <c:pt idx="8983" formatCode="General">
                  <c:v>8.9830000000000005</c:v>
                </c:pt>
                <c:pt idx="8984" formatCode="General">
                  <c:v>8.984</c:v>
                </c:pt>
                <c:pt idx="8985" formatCode="General">
                  <c:v>8.9849999999999994</c:v>
                </c:pt>
                <c:pt idx="8986" formatCode="General">
                  <c:v>8.9860000000000007</c:v>
                </c:pt>
                <c:pt idx="8987" formatCode="General">
                  <c:v>8.9870000000000001</c:v>
                </c:pt>
                <c:pt idx="8988" formatCode="General">
                  <c:v>8.9879999999999995</c:v>
                </c:pt>
                <c:pt idx="8989" formatCode="General">
                  <c:v>8.9890000000000008</c:v>
                </c:pt>
                <c:pt idx="8990" formatCode="General">
                  <c:v>8.99</c:v>
                </c:pt>
                <c:pt idx="8991" formatCode="General">
                  <c:v>8.9909999999999997</c:v>
                </c:pt>
                <c:pt idx="8992" formatCode="General">
                  <c:v>8.9920000000000009</c:v>
                </c:pt>
                <c:pt idx="8993" formatCode="General">
                  <c:v>8.9930000000000003</c:v>
                </c:pt>
                <c:pt idx="8994" formatCode="General">
                  <c:v>8.9939999999999998</c:v>
                </c:pt>
                <c:pt idx="8995" formatCode="General">
                  <c:v>8.9949999999999992</c:v>
                </c:pt>
                <c:pt idx="8996" formatCode="General">
                  <c:v>8.9960000000000004</c:v>
                </c:pt>
                <c:pt idx="8997" formatCode="General">
                  <c:v>8.9969999999999999</c:v>
                </c:pt>
                <c:pt idx="8998" formatCode="General">
                  <c:v>8.9979999999999993</c:v>
                </c:pt>
                <c:pt idx="8999" formatCode="General">
                  <c:v>8.9990000000000006</c:v>
                </c:pt>
                <c:pt idx="9000" formatCode="General">
                  <c:v>9</c:v>
                </c:pt>
                <c:pt idx="9001" formatCode="General">
                  <c:v>9.0009999999999994</c:v>
                </c:pt>
                <c:pt idx="9002" formatCode="General">
                  <c:v>9.0020000000000007</c:v>
                </c:pt>
                <c:pt idx="9003" formatCode="General">
                  <c:v>9.0030000000000001</c:v>
                </c:pt>
                <c:pt idx="9004" formatCode="General">
                  <c:v>9.0039999999999996</c:v>
                </c:pt>
                <c:pt idx="9005" formatCode="General">
                  <c:v>9.0050000000000008</c:v>
                </c:pt>
                <c:pt idx="9006" formatCode="General">
                  <c:v>9.0060000000000002</c:v>
                </c:pt>
                <c:pt idx="9007" formatCode="General">
                  <c:v>9.0069999999999997</c:v>
                </c:pt>
                <c:pt idx="9008" formatCode="General">
                  <c:v>9.0079999999999991</c:v>
                </c:pt>
                <c:pt idx="9009" formatCode="General">
                  <c:v>9.0090000000000003</c:v>
                </c:pt>
                <c:pt idx="9010" formatCode="General">
                  <c:v>9.01</c:v>
                </c:pt>
                <c:pt idx="9011" formatCode="General">
                  <c:v>9.0109999999999992</c:v>
                </c:pt>
                <c:pt idx="9012" formatCode="General">
                  <c:v>9.0120000000000005</c:v>
                </c:pt>
                <c:pt idx="9013" formatCode="General">
                  <c:v>9.0129999999999999</c:v>
                </c:pt>
                <c:pt idx="9014" formatCode="General">
                  <c:v>9.0139999999999993</c:v>
                </c:pt>
                <c:pt idx="9015" formatCode="General">
                  <c:v>9.0150000000000006</c:v>
                </c:pt>
                <c:pt idx="9016" formatCode="General">
                  <c:v>9.016</c:v>
                </c:pt>
                <c:pt idx="9017" formatCode="General">
                  <c:v>9.0169999999999995</c:v>
                </c:pt>
                <c:pt idx="9018" formatCode="General">
                  <c:v>9.0180000000000007</c:v>
                </c:pt>
                <c:pt idx="9019" formatCode="General">
                  <c:v>9.0190000000000001</c:v>
                </c:pt>
                <c:pt idx="9020" formatCode="General">
                  <c:v>9.02</c:v>
                </c:pt>
                <c:pt idx="9021" formatCode="General">
                  <c:v>9.0210000000000008</c:v>
                </c:pt>
                <c:pt idx="9022" formatCode="General">
                  <c:v>9.0220000000000002</c:v>
                </c:pt>
                <c:pt idx="9023" formatCode="General">
                  <c:v>9.0229999999999997</c:v>
                </c:pt>
                <c:pt idx="9024" formatCode="General">
                  <c:v>9.0239999999999991</c:v>
                </c:pt>
                <c:pt idx="9025" formatCode="General">
                  <c:v>9.0250000000000004</c:v>
                </c:pt>
                <c:pt idx="9026" formatCode="General">
                  <c:v>9.0259999999999998</c:v>
                </c:pt>
                <c:pt idx="9027" formatCode="General">
                  <c:v>9.0269999999999992</c:v>
                </c:pt>
                <c:pt idx="9028" formatCode="General">
                  <c:v>9.0280000000000005</c:v>
                </c:pt>
                <c:pt idx="9029" formatCode="General">
                  <c:v>9.0289999999999999</c:v>
                </c:pt>
                <c:pt idx="9030" formatCode="General">
                  <c:v>9.0299999999999994</c:v>
                </c:pt>
                <c:pt idx="9031" formatCode="General">
                  <c:v>9.0310000000000006</c:v>
                </c:pt>
                <c:pt idx="9032" formatCode="General">
                  <c:v>9.032</c:v>
                </c:pt>
                <c:pt idx="9033" formatCode="General">
                  <c:v>9.0329999999999995</c:v>
                </c:pt>
                <c:pt idx="9034" formatCode="General">
                  <c:v>9.0340000000000007</c:v>
                </c:pt>
                <c:pt idx="9035" formatCode="General">
                  <c:v>9.0350000000000001</c:v>
                </c:pt>
                <c:pt idx="9036" formatCode="General">
                  <c:v>9.0359999999999996</c:v>
                </c:pt>
                <c:pt idx="9037" formatCode="General">
                  <c:v>9.0370000000000008</c:v>
                </c:pt>
                <c:pt idx="9038" formatCode="General">
                  <c:v>9.0380000000000003</c:v>
                </c:pt>
                <c:pt idx="9039" formatCode="General">
                  <c:v>9.0389999999999997</c:v>
                </c:pt>
                <c:pt idx="9040" formatCode="General">
                  <c:v>9.0399999999999991</c:v>
                </c:pt>
                <c:pt idx="9041" formatCode="General">
                  <c:v>9.0410000000000004</c:v>
                </c:pt>
                <c:pt idx="9042" formatCode="General">
                  <c:v>9.0419999999999998</c:v>
                </c:pt>
                <c:pt idx="9043" formatCode="General">
                  <c:v>9.0429999999999993</c:v>
                </c:pt>
                <c:pt idx="9044" formatCode="General">
                  <c:v>9.0440000000000005</c:v>
                </c:pt>
                <c:pt idx="9045" formatCode="General">
                  <c:v>9.0449999999999999</c:v>
                </c:pt>
                <c:pt idx="9046" formatCode="General">
                  <c:v>9.0459999999999994</c:v>
                </c:pt>
                <c:pt idx="9047" formatCode="General">
                  <c:v>9.0470000000000006</c:v>
                </c:pt>
                <c:pt idx="9048" formatCode="General">
                  <c:v>9.048</c:v>
                </c:pt>
                <c:pt idx="9049" formatCode="General">
                  <c:v>9.0489999999999995</c:v>
                </c:pt>
                <c:pt idx="9050" formatCode="General">
                  <c:v>9.0500000000000007</c:v>
                </c:pt>
                <c:pt idx="9051" formatCode="General">
                  <c:v>9.0510000000000002</c:v>
                </c:pt>
                <c:pt idx="9052" formatCode="General">
                  <c:v>9.0519999999999996</c:v>
                </c:pt>
                <c:pt idx="9053" formatCode="General">
                  <c:v>9.0530000000000008</c:v>
                </c:pt>
                <c:pt idx="9054" formatCode="General">
                  <c:v>9.0540000000000003</c:v>
                </c:pt>
                <c:pt idx="9055" formatCode="General">
                  <c:v>9.0549999999999997</c:v>
                </c:pt>
                <c:pt idx="9056" formatCode="General">
                  <c:v>9.0559999999999992</c:v>
                </c:pt>
                <c:pt idx="9057" formatCode="General">
                  <c:v>9.0570000000000004</c:v>
                </c:pt>
                <c:pt idx="9058" formatCode="General">
                  <c:v>9.0579999999999998</c:v>
                </c:pt>
                <c:pt idx="9059" formatCode="General">
                  <c:v>9.0589999999999993</c:v>
                </c:pt>
                <c:pt idx="9060" formatCode="General">
                  <c:v>9.06</c:v>
                </c:pt>
                <c:pt idx="9061" formatCode="General">
                  <c:v>9.0609999999999999</c:v>
                </c:pt>
                <c:pt idx="9062" formatCode="General">
                  <c:v>9.0619999999999994</c:v>
                </c:pt>
                <c:pt idx="9063" formatCode="General">
                  <c:v>9.0630000000000006</c:v>
                </c:pt>
                <c:pt idx="9064" formatCode="General">
                  <c:v>9.0640000000000001</c:v>
                </c:pt>
                <c:pt idx="9065" formatCode="General">
                  <c:v>9.0649999999999995</c:v>
                </c:pt>
                <c:pt idx="9066" formatCode="General">
                  <c:v>9.0660000000000007</c:v>
                </c:pt>
                <c:pt idx="9067" formatCode="General">
                  <c:v>9.0670000000000002</c:v>
                </c:pt>
                <c:pt idx="9068" formatCode="General">
                  <c:v>9.0679999999999996</c:v>
                </c:pt>
                <c:pt idx="9069" formatCode="General">
                  <c:v>9.0690000000000008</c:v>
                </c:pt>
                <c:pt idx="9070" formatCode="General">
                  <c:v>9.07</c:v>
                </c:pt>
                <c:pt idx="9071" formatCode="General">
                  <c:v>9.0709999999999997</c:v>
                </c:pt>
                <c:pt idx="9072" formatCode="General">
                  <c:v>9.0719999999999992</c:v>
                </c:pt>
                <c:pt idx="9073" formatCode="General">
                  <c:v>9.0730000000000004</c:v>
                </c:pt>
                <c:pt idx="9074" formatCode="General">
                  <c:v>9.0739999999999998</c:v>
                </c:pt>
                <c:pt idx="9075" formatCode="General">
                  <c:v>9.0749999999999993</c:v>
                </c:pt>
                <c:pt idx="9076" formatCode="General">
                  <c:v>9.0760000000000005</c:v>
                </c:pt>
                <c:pt idx="9077" formatCode="General">
                  <c:v>9.077</c:v>
                </c:pt>
                <c:pt idx="9078" formatCode="General">
                  <c:v>9.0779999999999994</c:v>
                </c:pt>
                <c:pt idx="9079" formatCode="General">
                  <c:v>9.0790000000000006</c:v>
                </c:pt>
                <c:pt idx="9080" formatCode="General">
                  <c:v>9.08</c:v>
                </c:pt>
                <c:pt idx="9081" formatCode="General">
                  <c:v>9.0809999999999995</c:v>
                </c:pt>
                <c:pt idx="9082" formatCode="General">
                  <c:v>9.0820000000000007</c:v>
                </c:pt>
                <c:pt idx="9083" formatCode="General">
                  <c:v>9.0830000000000002</c:v>
                </c:pt>
                <c:pt idx="9084" formatCode="General">
                  <c:v>9.0839999999999996</c:v>
                </c:pt>
                <c:pt idx="9085" formatCode="General">
                  <c:v>9.0850000000000009</c:v>
                </c:pt>
                <c:pt idx="9086" formatCode="General">
                  <c:v>9.0860000000000003</c:v>
                </c:pt>
                <c:pt idx="9087" formatCode="General">
                  <c:v>9.0869999999999997</c:v>
                </c:pt>
                <c:pt idx="9088" formatCode="General">
                  <c:v>9.0879999999999992</c:v>
                </c:pt>
                <c:pt idx="9089" formatCode="General">
                  <c:v>9.0890000000000004</c:v>
                </c:pt>
                <c:pt idx="9090" formatCode="General">
                  <c:v>9.09</c:v>
                </c:pt>
                <c:pt idx="9091" formatCode="General">
                  <c:v>9.0909999999999993</c:v>
                </c:pt>
                <c:pt idx="9092" formatCode="General">
                  <c:v>9.0920000000000005</c:v>
                </c:pt>
                <c:pt idx="9093" formatCode="General">
                  <c:v>9.093</c:v>
                </c:pt>
                <c:pt idx="9094" formatCode="General">
                  <c:v>9.0939999999999994</c:v>
                </c:pt>
                <c:pt idx="9095" formatCode="General">
                  <c:v>9.0950000000000006</c:v>
                </c:pt>
                <c:pt idx="9096" formatCode="General">
                  <c:v>9.0960000000000001</c:v>
                </c:pt>
                <c:pt idx="9097" formatCode="General">
                  <c:v>9.0969999999999995</c:v>
                </c:pt>
                <c:pt idx="9098" formatCode="General">
                  <c:v>9.0980000000000008</c:v>
                </c:pt>
                <c:pt idx="9099" formatCode="General">
                  <c:v>9.0990000000000002</c:v>
                </c:pt>
                <c:pt idx="9100" formatCode="General">
                  <c:v>9.1</c:v>
                </c:pt>
                <c:pt idx="9101" formatCode="General">
                  <c:v>9.1010000000000009</c:v>
                </c:pt>
                <c:pt idx="9102" formatCode="General">
                  <c:v>9.1020000000000003</c:v>
                </c:pt>
                <c:pt idx="9103" formatCode="General">
                  <c:v>9.1029999999999998</c:v>
                </c:pt>
                <c:pt idx="9104" formatCode="General">
                  <c:v>9.1039999999999992</c:v>
                </c:pt>
                <c:pt idx="9105" formatCode="General">
                  <c:v>9.1050000000000004</c:v>
                </c:pt>
                <c:pt idx="9106" formatCode="General">
                  <c:v>9.1059999999999999</c:v>
                </c:pt>
                <c:pt idx="9107" formatCode="General">
                  <c:v>9.1069999999999993</c:v>
                </c:pt>
                <c:pt idx="9108" formatCode="General">
                  <c:v>9.1080000000000005</c:v>
                </c:pt>
                <c:pt idx="9109" formatCode="General">
                  <c:v>9.109</c:v>
                </c:pt>
                <c:pt idx="9110" formatCode="General">
                  <c:v>9.11</c:v>
                </c:pt>
                <c:pt idx="9111" formatCode="General">
                  <c:v>9.1110000000000007</c:v>
                </c:pt>
                <c:pt idx="9112" formatCode="General">
                  <c:v>9.1120000000000001</c:v>
                </c:pt>
                <c:pt idx="9113" formatCode="General">
                  <c:v>9.1129999999999995</c:v>
                </c:pt>
                <c:pt idx="9114" formatCode="General">
                  <c:v>9.1140000000000008</c:v>
                </c:pt>
                <c:pt idx="9115" formatCode="General">
                  <c:v>9.1150000000000002</c:v>
                </c:pt>
                <c:pt idx="9116" formatCode="General">
                  <c:v>9.1159999999999997</c:v>
                </c:pt>
                <c:pt idx="9117" formatCode="General">
                  <c:v>9.1170000000000009</c:v>
                </c:pt>
                <c:pt idx="9118" formatCode="General">
                  <c:v>9.1180000000000003</c:v>
                </c:pt>
                <c:pt idx="9119" formatCode="General">
                  <c:v>9.1189999999999998</c:v>
                </c:pt>
                <c:pt idx="9120" formatCode="General">
                  <c:v>9.1199999999999992</c:v>
                </c:pt>
                <c:pt idx="9121" formatCode="General">
                  <c:v>9.1210000000000004</c:v>
                </c:pt>
                <c:pt idx="9122" formatCode="General">
                  <c:v>9.1219999999999999</c:v>
                </c:pt>
                <c:pt idx="9123" formatCode="General">
                  <c:v>9.1229999999999993</c:v>
                </c:pt>
                <c:pt idx="9124" formatCode="General">
                  <c:v>9.1240000000000006</c:v>
                </c:pt>
                <c:pt idx="9125" formatCode="General">
                  <c:v>9.125</c:v>
                </c:pt>
                <c:pt idx="9126" formatCode="General">
                  <c:v>9.1259999999999994</c:v>
                </c:pt>
                <c:pt idx="9127" formatCode="General">
                  <c:v>9.1270000000000007</c:v>
                </c:pt>
                <c:pt idx="9128" formatCode="General">
                  <c:v>9.1280000000000001</c:v>
                </c:pt>
                <c:pt idx="9129" formatCode="General">
                  <c:v>9.1289999999999996</c:v>
                </c:pt>
                <c:pt idx="9130" formatCode="General">
                  <c:v>9.1300000000000008</c:v>
                </c:pt>
                <c:pt idx="9131" formatCode="General">
                  <c:v>9.1310000000000002</c:v>
                </c:pt>
                <c:pt idx="9132" formatCode="General">
                  <c:v>9.1319999999999997</c:v>
                </c:pt>
                <c:pt idx="9133" formatCode="General">
                  <c:v>9.1329999999999991</c:v>
                </c:pt>
                <c:pt idx="9134" formatCode="General">
                  <c:v>9.1340000000000003</c:v>
                </c:pt>
                <c:pt idx="9135" formatCode="General">
                  <c:v>9.1349999999999998</c:v>
                </c:pt>
                <c:pt idx="9136" formatCode="General">
                  <c:v>9.1359999999999992</c:v>
                </c:pt>
                <c:pt idx="9137" formatCode="General">
                  <c:v>9.1370000000000005</c:v>
                </c:pt>
                <c:pt idx="9138" formatCode="General">
                  <c:v>9.1379999999999999</c:v>
                </c:pt>
                <c:pt idx="9139" formatCode="General">
                  <c:v>9.1389999999999993</c:v>
                </c:pt>
                <c:pt idx="9140" formatCode="General">
                  <c:v>9.14</c:v>
                </c:pt>
                <c:pt idx="9141" formatCode="General">
                  <c:v>9.141</c:v>
                </c:pt>
                <c:pt idx="9142" formatCode="General">
                  <c:v>9.1419999999999995</c:v>
                </c:pt>
                <c:pt idx="9143" formatCode="General">
                  <c:v>9.1430000000000007</c:v>
                </c:pt>
                <c:pt idx="9144" formatCode="General">
                  <c:v>9.1440000000000001</c:v>
                </c:pt>
                <c:pt idx="9145" formatCode="General">
                  <c:v>9.1449999999999996</c:v>
                </c:pt>
                <c:pt idx="9146" formatCode="General">
                  <c:v>9.1460000000000008</c:v>
                </c:pt>
                <c:pt idx="9147" formatCode="General">
                  <c:v>9.1470000000000002</c:v>
                </c:pt>
                <c:pt idx="9148" formatCode="General">
                  <c:v>9.1479999999999997</c:v>
                </c:pt>
                <c:pt idx="9149" formatCode="General">
                  <c:v>9.1489999999999991</c:v>
                </c:pt>
                <c:pt idx="9150" formatCode="General">
                  <c:v>9.15</c:v>
                </c:pt>
                <c:pt idx="9151" formatCode="General">
                  <c:v>9.1509999999999998</c:v>
                </c:pt>
                <c:pt idx="9152" formatCode="General">
                  <c:v>9.1519999999999992</c:v>
                </c:pt>
                <c:pt idx="9153" formatCode="General">
                  <c:v>9.1530000000000005</c:v>
                </c:pt>
                <c:pt idx="9154" formatCode="General">
                  <c:v>9.1539999999999999</c:v>
                </c:pt>
                <c:pt idx="9155" formatCode="General">
                  <c:v>9.1549999999999994</c:v>
                </c:pt>
                <c:pt idx="9156" formatCode="General">
                  <c:v>9.1560000000000006</c:v>
                </c:pt>
                <c:pt idx="9157" formatCode="General">
                  <c:v>9.157</c:v>
                </c:pt>
                <c:pt idx="9158" formatCode="General">
                  <c:v>9.1579999999999995</c:v>
                </c:pt>
                <c:pt idx="9159" formatCode="General">
                  <c:v>9.1590000000000007</c:v>
                </c:pt>
                <c:pt idx="9160" formatCode="General">
                  <c:v>9.16</c:v>
                </c:pt>
                <c:pt idx="9161" formatCode="General">
                  <c:v>9.1609999999999996</c:v>
                </c:pt>
                <c:pt idx="9162" formatCode="General">
                  <c:v>9.1620000000000008</c:v>
                </c:pt>
                <c:pt idx="9163" formatCode="General">
                  <c:v>9.1630000000000003</c:v>
                </c:pt>
                <c:pt idx="9164" formatCode="General">
                  <c:v>9.1639999999999997</c:v>
                </c:pt>
                <c:pt idx="9165" formatCode="General">
                  <c:v>9.1649999999999991</c:v>
                </c:pt>
                <c:pt idx="9166" formatCode="General">
                  <c:v>9.1660000000000004</c:v>
                </c:pt>
                <c:pt idx="9167" formatCode="General">
                  <c:v>9.1669999999999998</c:v>
                </c:pt>
                <c:pt idx="9168" formatCode="General">
                  <c:v>9.1679999999999993</c:v>
                </c:pt>
                <c:pt idx="9169" formatCode="General">
                  <c:v>9.1690000000000005</c:v>
                </c:pt>
                <c:pt idx="9170" formatCode="General">
                  <c:v>9.17</c:v>
                </c:pt>
                <c:pt idx="9171" formatCode="General">
                  <c:v>9.1709999999999994</c:v>
                </c:pt>
                <c:pt idx="9172" formatCode="General">
                  <c:v>9.1720000000000006</c:v>
                </c:pt>
                <c:pt idx="9173" formatCode="General">
                  <c:v>9.173</c:v>
                </c:pt>
                <c:pt idx="9174" formatCode="General">
                  <c:v>9.1739999999999995</c:v>
                </c:pt>
                <c:pt idx="9175" formatCode="General">
                  <c:v>9.1750000000000007</c:v>
                </c:pt>
                <c:pt idx="9176" formatCode="General">
                  <c:v>9.1760000000000002</c:v>
                </c:pt>
                <c:pt idx="9177" formatCode="General">
                  <c:v>9.1769999999999996</c:v>
                </c:pt>
                <c:pt idx="9178" formatCode="General">
                  <c:v>9.1780000000000008</c:v>
                </c:pt>
                <c:pt idx="9179" formatCode="General">
                  <c:v>9.1790000000000003</c:v>
                </c:pt>
                <c:pt idx="9180" formatCode="General">
                  <c:v>9.18</c:v>
                </c:pt>
                <c:pt idx="9181" formatCode="General">
                  <c:v>9.1809999999999992</c:v>
                </c:pt>
                <c:pt idx="9182" formatCode="General">
                  <c:v>9.1820000000000004</c:v>
                </c:pt>
                <c:pt idx="9183" formatCode="General">
                  <c:v>9.1829999999999998</c:v>
                </c:pt>
                <c:pt idx="9184" formatCode="General">
                  <c:v>9.1839999999999993</c:v>
                </c:pt>
                <c:pt idx="9185" formatCode="General">
                  <c:v>9.1850000000000005</c:v>
                </c:pt>
                <c:pt idx="9186" formatCode="General">
                  <c:v>9.1859999999999999</c:v>
                </c:pt>
                <c:pt idx="9187" formatCode="General">
                  <c:v>9.1869999999999994</c:v>
                </c:pt>
                <c:pt idx="9188" formatCode="General">
                  <c:v>9.1880000000000006</c:v>
                </c:pt>
                <c:pt idx="9189" formatCode="General">
                  <c:v>9.1890000000000001</c:v>
                </c:pt>
                <c:pt idx="9190" formatCode="General">
                  <c:v>9.19</c:v>
                </c:pt>
                <c:pt idx="9191" formatCode="General">
                  <c:v>9.1910000000000007</c:v>
                </c:pt>
                <c:pt idx="9192" formatCode="General">
                  <c:v>9.1920000000000002</c:v>
                </c:pt>
                <c:pt idx="9193" formatCode="General">
                  <c:v>9.1929999999999996</c:v>
                </c:pt>
                <c:pt idx="9194" formatCode="General">
                  <c:v>9.1940000000000008</c:v>
                </c:pt>
                <c:pt idx="9195" formatCode="General">
                  <c:v>9.1950000000000003</c:v>
                </c:pt>
                <c:pt idx="9196" formatCode="General">
                  <c:v>9.1959999999999997</c:v>
                </c:pt>
                <c:pt idx="9197" formatCode="General">
                  <c:v>9.1969999999999992</c:v>
                </c:pt>
                <c:pt idx="9198" formatCode="General">
                  <c:v>9.1980000000000004</c:v>
                </c:pt>
                <c:pt idx="9199" formatCode="General">
                  <c:v>9.1989999999999998</c:v>
                </c:pt>
                <c:pt idx="9200" formatCode="General">
                  <c:v>9.1999999999999993</c:v>
                </c:pt>
                <c:pt idx="9201" formatCode="General">
                  <c:v>9.2010000000000005</c:v>
                </c:pt>
                <c:pt idx="9202" formatCode="General">
                  <c:v>9.202</c:v>
                </c:pt>
                <c:pt idx="9203" formatCode="General">
                  <c:v>9.2029999999999994</c:v>
                </c:pt>
                <c:pt idx="9204" formatCode="General">
                  <c:v>9.2040000000000006</c:v>
                </c:pt>
                <c:pt idx="9205" formatCode="General">
                  <c:v>9.2050000000000001</c:v>
                </c:pt>
                <c:pt idx="9206" formatCode="General">
                  <c:v>9.2059999999999995</c:v>
                </c:pt>
                <c:pt idx="9207" formatCode="General">
                  <c:v>9.2070000000000007</c:v>
                </c:pt>
                <c:pt idx="9208" formatCode="General">
                  <c:v>9.2080000000000002</c:v>
                </c:pt>
                <c:pt idx="9209" formatCode="General">
                  <c:v>9.2089999999999996</c:v>
                </c:pt>
                <c:pt idx="9210" formatCode="General">
                  <c:v>9.2100000000000009</c:v>
                </c:pt>
                <c:pt idx="9211" formatCode="General">
                  <c:v>9.2110000000000003</c:v>
                </c:pt>
                <c:pt idx="9212" formatCode="General">
                  <c:v>9.2119999999999997</c:v>
                </c:pt>
                <c:pt idx="9213" formatCode="General">
                  <c:v>9.2129999999999992</c:v>
                </c:pt>
                <c:pt idx="9214" formatCode="General">
                  <c:v>9.2140000000000004</c:v>
                </c:pt>
                <c:pt idx="9215" formatCode="General">
                  <c:v>9.2149999999999999</c:v>
                </c:pt>
                <c:pt idx="9216" formatCode="General">
                  <c:v>9.2159999999999993</c:v>
                </c:pt>
                <c:pt idx="9217" formatCode="General">
                  <c:v>9.2170000000000005</c:v>
                </c:pt>
                <c:pt idx="9218" formatCode="General">
                  <c:v>9.218</c:v>
                </c:pt>
                <c:pt idx="9219" formatCode="General">
                  <c:v>9.2189999999999994</c:v>
                </c:pt>
                <c:pt idx="9220" formatCode="General">
                  <c:v>9.2200000000000006</c:v>
                </c:pt>
                <c:pt idx="9221" formatCode="General">
                  <c:v>9.2210000000000001</c:v>
                </c:pt>
                <c:pt idx="9222" formatCode="General">
                  <c:v>9.2219999999999995</c:v>
                </c:pt>
                <c:pt idx="9223" formatCode="General">
                  <c:v>9.2230000000000008</c:v>
                </c:pt>
                <c:pt idx="9224" formatCode="General">
                  <c:v>9.2240000000000002</c:v>
                </c:pt>
                <c:pt idx="9225" formatCode="General">
                  <c:v>9.2249999999999996</c:v>
                </c:pt>
                <c:pt idx="9226" formatCode="General">
                  <c:v>9.2260000000000009</c:v>
                </c:pt>
                <c:pt idx="9227" formatCode="General">
                  <c:v>9.2270000000000003</c:v>
                </c:pt>
                <c:pt idx="9228" formatCode="General">
                  <c:v>9.2279999999999998</c:v>
                </c:pt>
                <c:pt idx="9229" formatCode="General">
                  <c:v>9.2289999999999992</c:v>
                </c:pt>
                <c:pt idx="9230" formatCode="General">
                  <c:v>9.23</c:v>
                </c:pt>
                <c:pt idx="9231" formatCode="General">
                  <c:v>9.2309999999999999</c:v>
                </c:pt>
                <c:pt idx="9232" formatCode="General">
                  <c:v>9.2319999999999993</c:v>
                </c:pt>
                <c:pt idx="9233" formatCode="General">
                  <c:v>9.2330000000000005</c:v>
                </c:pt>
                <c:pt idx="9234" formatCode="General">
                  <c:v>9.234</c:v>
                </c:pt>
                <c:pt idx="9235" formatCode="General">
                  <c:v>9.2349999999999994</c:v>
                </c:pt>
                <c:pt idx="9236" formatCode="General">
                  <c:v>9.2360000000000007</c:v>
                </c:pt>
                <c:pt idx="9237" formatCode="General">
                  <c:v>9.2370000000000001</c:v>
                </c:pt>
                <c:pt idx="9238" formatCode="General">
                  <c:v>9.2379999999999995</c:v>
                </c:pt>
                <c:pt idx="9239" formatCode="General">
                  <c:v>9.2390000000000008</c:v>
                </c:pt>
                <c:pt idx="9240" formatCode="General">
                  <c:v>9.24</c:v>
                </c:pt>
                <c:pt idx="9241" formatCode="General">
                  <c:v>9.2409999999999997</c:v>
                </c:pt>
                <c:pt idx="9242" formatCode="General">
                  <c:v>9.2420000000000009</c:v>
                </c:pt>
                <c:pt idx="9243" formatCode="General">
                  <c:v>9.2430000000000003</c:v>
                </c:pt>
                <c:pt idx="9244" formatCode="General">
                  <c:v>9.2439999999999998</c:v>
                </c:pt>
                <c:pt idx="9245" formatCode="General">
                  <c:v>9.2449999999999992</c:v>
                </c:pt>
                <c:pt idx="9246" formatCode="General">
                  <c:v>9.2460000000000004</c:v>
                </c:pt>
                <c:pt idx="9247" formatCode="General">
                  <c:v>9.2469999999999999</c:v>
                </c:pt>
                <c:pt idx="9248" formatCode="General">
                  <c:v>9.2479999999999993</c:v>
                </c:pt>
                <c:pt idx="9249" formatCode="General">
                  <c:v>9.2490000000000006</c:v>
                </c:pt>
                <c:pt idx="9250" formatCode="General">
                  <c:v>9.25</c:v>
                </c:pt>
                <c:pt idx="9251" formatCode="General">
                  <c:v>9.2509999999999994</c:v>
                </c:pt>
                <c:pt idx="9252" formatCode="General">
                  <c:v>9.2520000000000007</c:v>
                </c:pt>
                <c:pt idx="9253" formatCode="General">
                  <c:v>9.2530000000000001</c:v>
                </c:pt>
                <c:pt idx="9254" formatCode="General">
                  <c:v>9.2539999999999996</c:v>
                </c:pt>
                <c:pt idx="9255" formatCode="General">
                  <c:v>9.2550000000000008</c:v>
                </c:pt>
                <c:pt idx="9256" formatCode="General">
                  <c:v>9.2560000000000002</c:v>
                </c:pt>
                <c:pt idx="9257" formatCode="General">
                  <c:v>9.2569999999999997</c:v>
                </c:pt>
                <c:pt idx="9258" formatCode="General">
                  <c:v>9.2579999999999991</c:v>
                </c:pt>
                <c:pt idx="9259" formatCode="General">
                  <c:v>9.2590000000000003</c:v>
                </c:pt>
                <c:pt idx="9260" formatCode="General">
                  <c:v>9.26</c:v>
                </c:pt>
                <c:pt idx="9261" formatCode="General">
                  <c:v>9.2609999999999992</c:v>
                </c:pt>
                <c:pt idx="9262" formatCode="General">
                  <c:v>9.2620000000000005</c:v>
                </c:pt>
                <c:pt idx="9263" formatCode="General">
                  <c:v>9.2629999999999999</c:v>
                </c:pt>
                <c:pt idx="9264" formatCode="General">
                  <c:v>9.2639999999999993</c:v>
                </c:pt>
                <c:pt idx="9265" formatCode="General">
                  <c:v>9.2650000000000006</c:v>
                </c:pt>
                <c:pt idx="9266" formatCode="General">
                  <c:v>9.266</c:v>
                </c:pt>
                <c:pt idx="9267" formatCode="General">
                  <c:v>9.2669999999999995</c:v>
                </c:pt>
                <c:pt idx="9268" formatCode="General">
                  <c:v>9.2680000000000007</c:v>
                </c:pt>
                <c:pt idx="9269" formatCode="General">
                  <c:v>9.2690000000000001</c:v>
                </c:pt>
                <c:pt idx="9270" formatCode="General">
                  <c:v>9.27</c:v>
                </c:pt>
                <c:pt idx="9271" formatCode="General">
                  <c:v>9.2710000000000008</c:v>
                </c:pt>
                <c:pt idx="9272" formatCode="General">
                  <c:v>9.2720000000000002</c:v>
                </c:pt>
                <c:pt idx="9273" formatCode="General">
                  <c:v>9.2729999999999997</c:v>
                </c:pt>
                <c:pt idx="9274" formatCode="General">
                  <c:v>9.2739999999999991</c:v>
                </c:pt>
                <c:pt idx="9275" formatCode="General">
                  <c:v>9.2750000000000004</c:v>
                </c:pt>
                <c:pt idx="9276" formatCode="General">
                  <c:v>9.2759999999999998</c:v>
                </c:pt>
                <c:pt idx="9277" formatCode="General">
                  <c:v>9.2769999999999992</c:v>
                </c:pt>
                <c:pt idx="9278" formatCode="General">
                  <c:v>9.2780000000000005</c:v>
                </c:pt>
                <c:pt idx="9279" formatCode="General">
                  <c:v>9.2789999999999999</c:v>
                </c:pt>
                <c:pt idx="9280" formatCode="General">
                  <c:v>9.2799999999999994</c:v>
                </c:pt>
                <c:pt idx="9281" formatCode="General">
                  <c:v>9.2810000000000006</c:v>
                </c:pt>
                <c:pt idx="9282" formatCode="General">
                  <c:v>9.282</c:v>
                </c:pt>
                <c:pt idx="9283" formatCode="General">
                  <c:v>9.2829999999999995</c:v>
                </c:pt>
                <c:pt idx="9284" formatCode="General">
                  <c:v>9.2840000000000007</c:v>
                </c:pt>
                <c:pt idx="9285" formatCode="General">
                  <c:v>9.2850000000000001</c:v>
                </c:pt>
                <c:pt idx="9286" formatCode="General">
                  <c:v>9.2859999999999996</c:v>
                </c:pt>
                <c:pt idx="9287" formatCode="General">
                  <c:v>9.2870000000000008</c:v>
                </c:pt>
                <c:pt idx="9288" formatCode="General">
                  <c:v>9.2880000000000003</c:v>
                </c:pt>
                <c:pt idx="9289" formatCode="General">
                  <c:v>9.2889999999999997</c:v>
                </c:pt>
                <c:pt idx="9290" formatCode="General">
                  <c:v>9.2899999999999991</c:v>
                </c:pt>
                <c:pt idx="9291" formatCode="General">
                  <c:v>9.2910000000000004</c:v>
                </c:pt>
                <c:pt idx="9292" formatCode="General">
                  <c:v>9.2919999999999998</c:v>
                </c:pt>
                <c:pt idx="9293" formatCode="General">
                  <c:v>9.2929999999999993</c:v>
                </c:pt>
                <c:pt idx="9294" formatCode="General">
                  <c:v>9.2940000000000005</c:v>
                </c:pt>
                <c:pt idx="9295" formatCode="General">
                  <c:v>9.2949999999999999</c:v>
                </c:pt>
                <c:pt idx="9296" formatCode="General">
                  <c:v>9.2959999999999994</c:v>
                </c:pt>
                <c:pt idx="9297" formatCode="General">
                  <c:v>9.2970000000000006</c:v>
                </c:pt>
                <c:pt idx="9298" formatCode="General">
                  <c:v>9.298</c:v>
                </c:pt>
                <c:pt idx="9299" formatCode="General">
                  <c:v>9.2989999999999995</c:v>
                </c:pt>
                <c:pt idx="9300" formatCode="General">
                  <c:v>9.3000000000000007</c:v>
                </c:pt>
                <c:pt idx="9301" formatCode="General">
                  <c:v>9.3010000000000002</c:v>
                </c:pt>
                <c:pt idx="9302" formatCode="General">
                  <c:v>9.3019999999999996</c:v>
                </c:pt>
                <c:pt idx="9303" formatCode="General">
                  <c:v>9.3030000000000008</c:v>
                </c:pt>
                <c:pt idx="9304" formatCode="General">
                  <c:v>9.3040000000000003</c:v>
                </c:pt>
                <c:pt idx="9305" formatCode="General">
                  <c:v>9.3049999999999997</c:v>
                </c:pt>
                <c:pt idx="9306" formatCode="General">
                  <c:v>9.3059999999999992</c:v>
                </c:pt>
                <c:pt idx="9307" formatCode="General">
                  <c:v>9.3070000000000004</c:v>
                </c:pt>
                <c:pt idx="9308" formatCode="General">
                  <c:v>9.3079999999999998</c:v>
                </c:pt>
                <c:pt idx="9309" formatCode="General">
                  <c:v>9.3089999999999993</c:v>
                </c:pt>
                <c:pt idx="9310" formatCode="General">
                  <c:v>9.31</c:v>
                </c:pt>
                <c:pt idx="9311" formatCode="General">
                  <c:v>9.3109999999999999</c:v>
                </c:pt>
                <c:pt idx="9312" formatCode="General">
                  <c:v>9.3119999999999994</c:v>
                </c:pt>
                <c:pt idx="9313" formatCode="General">
                  <c:v>9.3130000000000006</c:v>
                </c:pt>
                <c:pt idx="9314" formatCode="General">
                  <c:v>9.3140000000000001</c:v>
                </c:pt>
                <c:pt idx="9315" formatCode="General">
                  <c:v>9.3149999999999995</c:v>
                </c:pt>
                <c:pt idx="9316" formatCode="General">
                  <c:v>9.3160000000000007</c:v>
                </c:pt>
                <c:pt idx="9317" formatCode="General">
                  <c:v>9.3170000000000002</c:v>
                </c:pt>
                <c:pt idx="9318" formatCode="General">
                  <c:v>9.3179999999999996</c:v>
                </c:pt>
                <c:pt idx="9319" formatCode="General">
                  <c:v>9.3190000000000008</c:v>
                </c:pt>
                <c:pt idx="9320" formatCode="General">
                  <c:v>9.32</c:v>
                </c:pt>
                <c:pt idx="9321" formatCode="General">
                  <c:v>9.3209999999999997</c:v>
                </c:pt>
                <c:pt idx="9322" formatCode="General">
                  <c:v>9.3219999999999992</c:v>
                </c:pt>
                <c:pt idx="9323" formatCode="General">
                  <c:v>9.3230000000000004</c:v>
                </c:pt>
                <c:pt idx="9324" formatCode="General">
                  <c:v>9.3239999999999998</c:v>
                </c:pt>
                <c:pt idx="9325" formatCode="General">
                  <c:v>9.3249999999999993</c:v>
                </c:pt>
                <c:pt idx="9326" formatCode="General">
                  <c:v>9.3260000000000005</c:v>
                </c:pt>
                <c:pt idx="9327" formatCode="General">
                  <c:v>9.327</c:v>
                </c:pt>
                <c:pt idx="9328" formatCode="General">
                  <c:v>9.3279999999999994</c:v>
                </c:pt>
                <c:pt idx="9329" formatCode="General">
                  <c:v>9.3290000000000006</c:v>
                </c:pt>
                <c:pt idx="9330" formatCode="General">
                  <c:v>9.33</c:v>
                </c:pt>
                <c:pt idx="9331" formatCode="General">
                  <c:v>9.3309999999999995</c:v>
                </c:pt>
                <c:pt idx="9332" formatCode="General">
                  <c:v>9.3320000000000007</c:v>
                </c:pt>
                <c:pt idx="9333" formatCode="General">
                  <c:v>9.3330000000000002</c:v>
                </c:pt>
                <c:pt idx="9334" formatCode="General">
                  <c:v>9.3339999999999996</c:v>
                </c:pt>
                <c:pt idx="9335" formatCode="General">
                  <c:v>9.3350000000000009</c:v>
                </c:pt>
                <c:pt idx="9336" formatCode="General">
                  <c:v>9.3360000000000003</c:v>
                </c:pt>
                <c:pt idx="9337" formatCode="General">
                  <c:v>9.3369999999999997</c:v>
                </c:pt>
                <c:pt idx="9338" formatCode="General">
                  <c:v>9.3379999999999992</c:v>
                </c:pt>
                <c:pt idx="9339" formatCode="General">
                  <c:v>9.3390000000000004</c:v>
                </c:pt>
                <c:pt idx="9340" formatCode="General">
                  <c:v>9.34</c:v>
                </c:pt>
                <c:pt idx="9341" formatCode="General">
                  <c:v>9.3409999999999993</c:v>
                </c:pt>
                <c:pt idx="9342" formatCode="General">
                  <c:v>9.3420000000000005</c:v>
                </c:pt>
                <c:pt idx="9343" formatCode="General">
                  <c:v>9.343</c:v>
                </c:pt>
                <c:pt idx="9344" formatCode="General">
                  <c:v>9.3439999999999994</c:v>
                </c:pt>
                <c:pt idx="9345" formatCode="General">
                  <c:v>9.3450000000000006</c:v>
                </c:pt>
                <c:pt idx="9346" formatCode="General">
                  <c:v>9.3460000000000001</c:v>
                </c:pt>
                <c:pt idx="9347" formatCode="General">
                  <c:v>9.3469999999999995</c:v>
                </c:pt>
                <c:pt idx="9348" formatCode="General">
                  <c:v>9.3480000000000008</c:v>
                </c:pt>
                <c:pt idx="9349" formatCode="General">
                  <c:v>9.3490000000000002</c:v>
                </c:pt>
                <c:pt idx="9350" formatCode="General">
                  <c:v>9.35</c:v>
                </c:pt>
                <c:pt idx="9351" formatCode="General">
                  <c:v>9.3510000000000009</c:v>
                </c:pt>
                <c:pt idx="9352" formatCode="General">
                  <c:v>9.3520000000000003</c:v>
                </c:pt>
                <c:pt idx="9353" formatCode="General">
                  <c:v>9.3529999999999998</c:v>
                </c:pt>
                <c:pt idx="9354" formatCode="General">
                  <c:v>9.3539999999999992</c:v>
                </c:pt>
                <c:pt idx="9355" formatCode="General">
                  <c:v>9.3550000000000004</c:v>
                </c:pt>
                <c:pt idx="9356" formatCode="General">
                  <c:v>9.3559999999999999</c:v>
                </c:pt>
                <c:pt idx="9357" formatCode="General">
                  <c:v>9.3569999999999993</c:v>
                </c:pt>
                <c:pt idx="9358" formatCode="General">
                  <c:v>9.3580000000000005</c:v>
                </c:pt>
                <c:pt idx="9359" formatCode="General">
                  <c:v>9.359</c:v>
                </c:pt>
                <c:pt idx="9360" formatCode="General">
                  <c:v>9.36</c:v>
                </c:pt>
                <c:pt idx="9361" formatCode="General">
                  <c:v>9.3610000000000007</c:v>
                </c:pt>
                <c:pt idx="9362" formatCode="General">
                  <c:v>9.3620000000000001</c:v>
                </c:pt>
                <c:pt idx="9363" formatCode="General">
                  <c:v>9.3629999999999995</c:v>
                </c:pt>
                <c:pt idx="9364" formatCode="General">
                  <c:v>9.3640000000000008</c:v>
                </c:pt>
                <c:pt idx="9365" formatCode="General">
                  <c:v>9.3650000000000002</c:v>
                </c:pt>
                <c:pt idx="9366" formatCode="General">
                  <c:v>9.3659999999999997</c:v>
                </c:pt>
                <c:pt idx="9367" formatCode="General">
                  <c:v>9.3670000000000009</c:v>
                </c:pt>
                <c:pt idx="9368" formatCode="General">
                  <c:v>9.3680000000000003</c:v>
                </c:pt>
                <c:pt idx="9369" formatCode="General">
                  <c:v>9.3689999999999998</c:v>
                </c:pt>
                <c:pt idx="9370" formatCode="General">
                  <c:v>9.3699999999999992</c:v>
                </c:pt>
                <c:pt idx="9371" formatCode="General">
                  <c:v>9.3710000000000004</c:v>
                </c:pt>
                <c:pt idx="9372" formatCode="General">
                  <c:v>9.3719999999999999</c:v>
                </c:pt>
                <c:pt idx="9373" formatCode="General">
                  <c:v>9.3729999999999993</c:v>
                </c:pt>
                <c:pt idx="9374" formatCode="General">
                  <c:v>9.3740000000000006</c:v>
                </c:pt>
                <c:pt idx="9375" formatCode="General">
                  <c:v>9.375</c:v>
                </c:pt>
                <c:pt idx="9376" formatCode="General">
                  <c:v>9.3759999999999994</c:v>
                </c:pt>
                <c:pt idx="9377" formatCode="General">
                  <c:v>9.3770000000000007</c:v>
                </c:pt>
                <c:pt idx="9378" formatCode="General">
                  <c:v>9.3780000000000001</c:v>
                </c:pt>
                <c:pt idx="9379" formatCode="General">
                  <c:v>9.3789999999999996</c:v>
                </c:pt>
                <c:pt idx="9380" formatCode="General">
                  <c:v>9.3800000000000008</c:v>
                </c:pt>
                <c:pt idx="9381" formatCode="General">
                  <c:v>9.3810000000000002</c:v>
                </c:pt>
                <c:pt idx="9382" formatCode="General">
                  <c:v>9.3819999999999997</c:v>
                </c:pt>
                <c:pt idx="9383" formatCode="General">
                  <c:v>9.3829999999999991</c:v>
                </c:pt>
                <c:pt idx="9384" formatCode="General">
                  <c:v>9.3840000000000003</c:v>
                </c:pt>
                <c:pt idx="9385" formatCode="General">
                  <c:v>9.3849999999999998</c:v>
                </c:pt>
                <c:pt idx="9386" formatCode="General">
                  <c:v>9.3859999999999992</c:v>
                </c:pt>
                <c:pt idx="9387" formatCode="General">
                  <c:v>9.3870000000000005</c:v>
                </c:pt>
                <c:pt idx="9388" formatCode="General">
                  <c:v>9.3879999999999999</c:v>
                </c:pt>
                <c:pt idx="9389" formatCode="General">
                  <c:v>9.3889999999999993</c:v>
                </c:pt>
                <c:pt idx="9390" formatCode="General">
                  <c:v>9.39</c:v>
                </c:pt>
                <c:pt idx="9391" formatCode="General">
                  <c:v>9.391</c:v>
                </c:pt>
                <c:pt idx="9392" formatCode="General">
                  <c:v>9.3919999999999995</c:v>
                </c:pt>
                <c:pt idx="9393" formatCode="General">
                  <c:v>9.3930000000000007</c:v>
                </c:pt>
                <c:pt idx="9394" formatCode="General">
                  <c:v>9.3940000000000001</c:v>
                </c:pt>
                <c:pt idx="9395" formatCode="General">
                  <c:v>9.3949999999999996</c:v>
                </c:pt>
                <c:pt idx="9396" formatCode="General">
                  <c:v>9.3960000000000008</c:v>
                </c:pt>
                <c:pt idx="9397" formatCode="General">
                  <c:v>9.3970000000000002</c:v>
                </c:pt>
                <c:pt idx="9398" formatCode="General">
                  <c:v>9.3979999999999997</c:v>
                </c:pt>
                <c:pt idx="9399" formatCode="General">
                  <c:v>9.3989999999999991</c:v>
                </c:pt>
                <c:pt idx="9400" formatCode="General">
                  <c:v>9.4</c:v>
                </c:pt>
                <c:pt idx="9401" formatCode="General">
                  <c:v>9.4009999999999998</c:v>
                </c:pt>
                <c:pt idx="9402" formatCode="General">
                  <c:v>9.4019999999999992</c:v>
                </c:pt>
                <c:pt idx="9403" formatCode="General">
                  <c:v>9.4030000000000005</c:v>
                </c:pt>
                <c:pt idx="9404" formatCode="General">
                  <c:v>9.4039999999999999</c:v>
                </c:pt>
                <c:pt idx="9405" formatCode="General">
                  <c:v>9.4049999999999994</c:v>
                </c:pt>
                <c:pt idx="9406" formatCode="General">
                  <c:v>9.4060000000000006</c:v>
                </c:pt>
                <c:pt idx="9407" formatCode="General">
                  <c:v>9.407</c:v>
                </c:pt>
                <c:pt idx="9408" formatCode="General">
                  <c:v>9.4079999999999995</c:v>
                </c:pt>
                <c:pt idx="9409" formatCode="General">
                  <c:v>9.4090000000000007</c:v>
                </c:pt>
                <c:pt idx="9410" formatCode="General">
                  <c:v>9.41</c:v>
                </c:pt>
                <c:pt idx="9411" formatCode="General">
                  <c:v>9.4109999999999996</c:v>
                </c:pt>
                <c:pt idx="9412" formatCode="General">
                  <c:v>9.4120000000000008</c:v>
                </c:pt>
                <c:pt idx="9413" formatCode="General">
                  <c:v>9.4130000000000003</c:v>
                </c:pt>
                <c:pt idx="9414" formatCode="General">
                  <c:v>9.4139999999999997</c:v>
                </c:pt>
                <c:pt idx="9415" formatCode="General">
                  <c:v>9.4149999999999991</c:v>
                </c:pt>
                <c:pt idx="9416" formatCode="General">
                  <c:v>9.4160000000000004</c:v>
                </c:pt>
                <c:pt idx="9417" formatCode="General">
                  <c:v>9.4169999999999998</c:v>
                </c:pt>
                <c:pt idx="9418" formatCode="General">
                  <c:v>9.4179999999999993</c:v>
                </c:pt>
                <c:pt idx="9419" formatCode="General">
                  <c:v>9.4190000000000005</c:v>
                </c:pt>
                <c:pt idx="9420" formatCode="General">
                  <c:v>9.42</c:v>
                </c:pt>
                <c:pt idx="9421" formatCode="General">
                  <c:v>9.4209999999999994</c:v>
                </c:pt>
                <c:pt idx="9422" formatCode="General">
                  <c:v>9.4220000000000006</c:v>
                </c:pt>
                <c:pt idx="9423" formatCode="General">
                  <c:v>9.423</c:v>
                </c:pt>
                <c:pt idx="9424" formatCode="General">
                  <c:v>9.4239999999999995</c:v>
                </c:pt>
                <c:pt idx="9425" formatCode="General">
                  <c:v>9.4250000000000007</c:v>
                </c:pt>
                <c:pt idx="9426" formatCode="General">
                  <c:v>9.4260000000000002</c:v>
                </c:pt>
                <c:pt idx="9427" formatCode="General">
                  <c:v>9.4269999999999996</c:v>
                </c:pt>
                <c:pt idx="9428" formatCode="General">
                  <c:v>9.4280000000000008</c:v>
                </c:pt>
                <c:pt idx="9429" formatCode="General">
                  <c:v>9.4290000000000003</c:v>
                </c:pt>
                <c:pt idx="9430" formatCode="General">
                  <c:v>9.43</c:v>
                </c:pt>
                <c:pt idx="9431" formatCode="General">
                  <c:v>9.4309999999999992</c:v>
                </c:pt>
                <c:pt idx="9432" formatCode="General">
                  <c:v>9.4320000000000004</c:v>
                </c:pt>
                <c:pt idx="9433" formatCode="General">
                  <c:v>9.4329999999999998</c:v>
                </c:pt>
                <c:pt idx="9434" formatCode="General">
                  <c:v>9.4339999999999993</c:v>
                </c:pt>
                <c:pt idx="9435" formatCode="General">
                  <c:v>9.4350000000000005</c:v>
                </c:pt>
                <c:pt idx="9436" formatCode="General">
                  <c:v>9.4359999999999999</c:v>
                </c:pt>
                <c:pt idx="9437" formatCode="General">
                  <c:v>9.4369999999999994</c:v>
                </c:pt>
                <c:pt idx="9438" formatCode="General">
                  <c:v>9.4380000000000006</c:v>
                </c:pt>
                <c:pt idx="9439" formatCode="General">
                  <c:v>9.4390000000000001</c:v>
                </c:pt>
                <c:pt idx="9440" formatCode="General">
                  <c:v>9.44</c:v>
                </c:pt>
                <c:pt idx="9441" formatCode="General">
                  <c:v>9.4410000000000007</c:v>
                </c:pt>
                <c:pt idx="9442" formatCode="General">
                  <c:v>9.4420000000000002</c:v>
                </c:pt>
                <c:pt idx="9443" formatCode="General">
                  <c:v>9.4429999999999996</c:v>
                </c:pt>
                <c:pt idx="9444" formatCode="General">
                  <c:v>9.4440000000000008</c:v>
                </c:pt>
                <c:pt idx="9445" formatCode="General">
                  <c:v>9.4450000000000003</c:v>
                </c:pt>
                <c:pt idx="9446" formatCode="General">
                  <c:v>9.4459999999999997</c:v>
                </c:pt>
                <c:pt idx="9447" formatCode="General">
                  <c:v>9.4469999999999992</c:v>
                </c:pt>
                <c:pt idx="9448" formatCode="General">
                  <c:v>9.4480000000000004</c:v>
                </c:pt>
                <c:pt idx="9449" formatCode="General">
                  <c:v>9.4489999999999998</c:v>
                </c:pt>
                <c:pt idx="9450" formatCode="General">
                  <c:v>9.4499999999999993</c:v>
                </c:pt>
                <c:pt idx="9451" formatCode="General">
                  <c:v>9.4510000000000005</c:v>
                </c:pt>
                <c:pt idx="9452" formatCode="General">
                  <c:v>9.452</c:v>
                </c:pt>
                <c:pt idx="9453" formatCode="General">
                  <c:v>9.4529999999999994</c:v>
                </c:pt>
                <c:pt idx="9454" formatCode="General">
                  <c:v>9.4540000000000006</c:v>
                </c:pt>
                <c:pt idx="9455" formatCode="General">
                  <c:v>9.4550000000000001</c:v>
                </c:pt>
                <c:pt idx="9456" formatCode="General">
                  <c:v>9.4559999999999995</c:v>
                </c:pt>
                <c:pt idx="9457" formatCode="General">
                  <c:v>9.4570000000000007</c:v>
                </c:pt>
                <c:pt idx="9458" formatCode="General">
                  <c:v>9.4580000000000002</c:v>
                </c:pt>
                <c:pt idx="9459" formatCode="General">
                  <c:v>9.4589999999999996</c:v>
                </c:pt>
                <c:pt idx="9460" formatCode="General">
                  <c:v>9.4600000000000009</c:v>
                </c:pt>
                <c:pt idx="9461" formatCode="General">
                  <c:v>9.4610000000000003</c:v>
                </c:pt>
                <c:pt idx="9462" formatCode="General">
                  <c:v>9.4619999999999997</c:v>
                </c:pt>
                <c:pt idx="9463" formatCode="General">
                  <c:v>9.4629999999999992</c:v>
                </c:pt>
                <c:pt idx="9464" formatCode="General">
                  <c:v>9.4640000000000004</c:v>
                </c:pt>
                <c:pt idx="9465" formatCode="General">
                  <c:v>9.4649999999999999</c:v>
                </c:pt>
                <c:pt idx="9466" formatCode="General">
                  <c:v>9.4659999999999993</c:v>
                </c:pt>
                <c:pt idx="9467" formatCode="General">
                  <c:v>9.4670000000000005</c:v>
                </c:pt>
                <c:pt idx="9468" formatCode="General">
                  <c:v>9.468</c:v>
                </c:pt>
                <c:pt idx="9469" formatCode="General">
                  <c:v>9.4689999999999994</c:v>
                </c:pt>
                <c:pt idx="9470" formatCode="General">
                  <c:v>9.4700000000000006</c:v>
                </c:pt>
                <c:pt idx="9471" formatCode="General">
                  <c:v>9.4710000000000001</c:v>
                </c:pt>
                <c:pt idx="9472" formatCode="General">
                  <c:v>9.4719999999999995</c:v>
                </c:pt>
                <c:pt idx="9473" formatCode="General">
                  <c:v>9.4730000000000008</c:v>
                </c:pt>
                <c:pt idx="9474" formatCode="General">
                  <c:v>9.4740000000000002</c:v>
                </c:pt>
                <c:pt idx="9475" formatCode="General">
                  <c:v>9.4749999999999996</c:v>
                </c:pt>
                <c:pt idx="9476" formatCode="General">
                  <c:v>9.4760000000000009</c:v>
                </c:pt>
                <c:pt idx="9477" formatCode="General">
                  <c:v>9.4770000000000003</c:v>
                </c:pt>
                <c:pt idx="9478" formatCode="General">
                  <c:v>9.4779999999999998</c:v>
                </c:pt>
                <c:pt idx="9479" formatCode="General">
                  <c:v>9.4789999999999992</c:v>
                </c:pt>
                <c:pt idx="9480" formatCode="General">
                  <c:v>9.48</c:v>
                </c:pt>
                <c:pt idx="9481" formatCode="General">
                  <c:v>9.4809999999999999</c:v>
                </c:pt>
                <c:pt idx="9482" formatCode="General">
                  <c:v>9.4819999999999993</c:v>
                </c:pt>
                <c:pt idx="9483" formatCode="General">
                  <c:v>9.4830000000000005</c:v>
                </c:pt>
                <c:pt idx="9484" formatCode="General">
                  <c:v>9.484</c:v>
                </c:pt>
                <c:pt idx="9485" formatCode="General">
                  <c:v>9.4849999999999994</c:v>
                </c:pt>
                <c:pt idx="9486" formatCode="General">
                  <c:v>9.4860000000000007</c:v>
                </c:pt>
                <c:pt idx="9487" formatCode="General">
                  <c:v>9.4870000000000001</c:v>
                </c:pt>
                <c:pt idx="9488" formatCode="General">
                  <c:v>9.4879999999999995</c:v>
                </c:pt>
                <c:pt idx="9489" formatCode="General">
                  <c:v>9.4890000000000008</c:v>
                </c:pt>
                <c:pt idx="9490" formatCode="General">
                  <c:v>9.49</c:v>
                </c:pt>
                <c:pt idx="9491" formatCode="General">
                  <c:v>9.4909999999999997</c:v>
                </c:pt>
                <c:pt idx="9492" formatCode="General">
                  <c:v>9.4920000000000009</c:v>
                </c:pt>
                <c:pt idx="9493" formatCode="General">
                  <c:v>9.4930000000000003</c:v>
                </c:pt>
                <c:pt idx="9494" formatCode="General">
                  <c:v>9.4939999999999998</c:v>
                </c:pt>
                <c:pt idx="9495" formatCode="General">
                  <c:v>9.4949999999999992</c:v>
                </c:pt>
                <c:pt idx="9496" formatCode="General">
                  <c:v>9.4960000000000004</c:v>
                </c:pt>
                <c:pt idx="9497" formatCode="General">
                  <c:v>9.4969999999999999</c:v>
                </c:pt>
                <c:pt idx="9498" formatCode="General">
                  <c:v>9.4979999999999993</c:v>
                </c:pt>
                <c:pt idx="9499" formatCode="General">
                  <c:v>9.4990000000000006</c:v>
                </c:pt>
                <c:pt idx="9500" formatCode="General">
                  <c:v>9.5</c:v>
                </c:pt>
                <c:pt idx="9501" formatCode="General">
                  <c:v>9.5009999999999994</c:v>
                </c:pt>
                <c:pt idx="9502" formatCode="General">
                  <c:v>9.5020000000000007</c:v>
                </c:pt>
                <c:pt idx="9503" formatCode="General">
                  <c:v>9.5030000000000001</c:v>
                </c:pt>
                <c:pt idx="9504" formatCode="General">
                  <c:v>9.5039999999999996</c:v>
                </c:pt>
                <c:pt idx="9505" formatCode="General">
                  <c:v>9.5050000000000008</c:v>
                </c:pt>
                <c:pt idx="9506" formatCode="General">
                  <c:v>9.5060000000000002</c:v>
                </c:pt>
                <c:pt idx="9507" formatCode="General">
                  <c:v>9.5069999999999997</c:v>
                </c:pt>
                <c:pt idx="9508" formatCode="General">
                  <c:v>9.5079999999999991</c:v>
                </c:pt>
                <c:pt idx="9509" formatCode="General">
                  <c:v>9.5090000000000003</c:v>
                </c:pt>
                <c:pt idx="9510" formatCode="General">
                  <c:v>9.51</c:v>
                </c:pt>
                <c:pt idx="9511" formatCode="General">
                  <c:v>9.5109999999999992</c:v>
                </c:pt>
                <c:pt idx="9512" formatCode="General">
                  <c:v>9.5120000000000005</c:v>
                </c:pt>
                <c:pt idx="9513" formatCode="General">
                  <c:v>9.5129999999999999</c:v>
                </c:pt>
                <c:pt idx="9514" formatCode="General">
                  <c:v>9.5139999999999993</c:v>
                </c:pt>
                <c:pt idx="9515" formatCode="General">
                  <c:v>9.5150000000000006</c:v>
                </c:pt>
                <c:pt idx="9516" formatCode="General">
                  <c:v>9.516</c:v>
                </c:pt>
                <c:pt idx="9517" formatCode="General">
                  <c:v>9.5169999999999995</c:v>
                </c:pt>
                <c:pt idx="9518" formatCode="General">
                  <c:v>9.5180000000000007</c:v>
                </c:pt>
                <c:pt idx="9519" formatCode="General">
                  <c:v>9.5190000000000001</c:v>
                </c:pt>
                <c:pt idx="9520" formatCode="General">
                  <c:v>9.52</c:v>
                </c:pt>
                <c:pt idx="9521" formatCode="General">
                  <c:v>9.5210000000000008</c:v>
                </c:pt>
                <c:pt idx="9522" formatCode="General">
                  <c:v>9.5220000000000002</c:v>
                </c:pt>
                <c:pt idx="9523" formatCode="General">
                  <c:v>9.5229999999999997</c:v>
                </c:pt>
                <c:pt idx="9524" formatCode="General">
                  <c:v>9.5239999999999991</c:v>
                </c:pt>
                <c:pt idx="9525" formatCode="General">
                  <c:v>9.5250000000000004</c:v>
                </c:pt>
                <c:pt idx="9526" formatCode="General">
                  <c:v>9.5259999999999998</c:v>
                </c:pt>
                <c:pt idx="9527" formatCode="General">
                  <c:v>9.5269999999999992</c:v>
                </c:pt>
                <c:pt idx="9528" formatCode="General">
                  <c:v>9.5280000000000005</c:v>
                </c:pt>
                <c:pt idx="9529" formatCode="General">
                  <c:v>9.5289999999999999</c:v>
                </c:pt>
                <c:pt idx="9530" formatCode="General">
                  <c:v>9.5299999999999994</c:v>
                </c:pt>
                <c:pt idx="9531" formatCode="General">
                  <c:v>9.5310000000000006</c:v>
                </c:pt>
                <c:pt idx="9532" formatCode="General">
                  <c:v>9.532</c:v>
                </c:pt>
                <c:pt idx="9533" formatCode="General">
                  <c:v>9.5329999999999995</c:v>
                </c:pt>
                <c:pt idx="9534" formatCode="General">
                  <c:v>9.5340000000000007</c:v>
                </c:pt>
                <c:pt idx="9535" formatCode="General">
                  <c:v>9.5350000000000001</c:v>
                </c:pt>
                <c:pt idx="9536" formatCode="General">
                  <c:v>9.5359999999999996</c:v>
                </c:pt>
                <c:pt idx="9537" formatCode="General">
                  <c:v>9.5370000000000008</c:v>
                </c:pt>
                <c:pt idx="9538" formatCode="General">
                  <c:v>9.5380000000000003</c:v>
                </c:pt>
                <c:pt idx="9539" formatCode="General">
                  <c:v>9.5389999999999997</c:v>
                </c:pt>
                <c:pt idx="9540" formatCode="General">
                  <c:v>9.5399999999999991</c:v>
                </c:pt>
                <c:pt idx="9541" formatCode="General">
                  <c:v>9.5410000000000004</c:v>
                </c:pt>
                <c:pt idx="9542" formatCode="General">
                  <c:v>9.5419999999999998</c:v>
                </c:pt>
                <c:pt idx="9543" formatCode="General">
                  <c:v>9.5429999999999993</c:v>
                </c:pt>
                <c:pt idx="9544" formatCode="General">
                  <c:v>9.5440000000000005</c:v>
                </c:pt>
                <c:pt idx="9545" formatCode="General">
                  <c:v>9.5449999999999999</c:v>
                </c:pt>
                <c:pt idx="9546" formatCode="General">
                  <c:v>9.5459999999999994</c:v>
                </c:pt>
                <c:pt idx="9547" formatCode="General">
                  <c:v>9.5470000000000006</c:v>
                </c:pt>
                <c:pt idx="9548" formatCode="General">
                  <c:v>9.548</c:v>
                </c:pt>
                <c:pt idx="9549" formatCode="General">
                  <c:v>9.5489999999999995</c:v>
                </c:pt>
                <c:pt idx="9550" formatCode="General">
                  <c:v>9.5500000000000007</c:v>
                </c:pt>
                <c:pt idx="9551" formatCode="General">
                  <c:v>9.5510000000000002</c:v>
                </c:pt>
                <c:pt idx="9552" formatCode="General">
                  <c:v>9.5519999999999996</c:v>
                </c:pt>
                <c:pt idx="9553" formatCode="General">
                  <c:v>9.5530000000000008</c:v>
                </c:pt>
                <c:pt idx="9554" formatCode="General">
                  <c:v>9.5540000000000003</c:v>
                </c:pt>
                <c:pt idx="9555" formatCode="General">
                  <c:v>9.5549999999999997</c:v>
                </c:pt>
                <c:pt idx="9556" formatCode="General">
                  <c:v>9.5559999999999992</c:v>
                </c:pt>
                <c:pt idx="9557" formatCode="General">
                  <c:v>9.5570000000000004</c:v>
                </c:pt>
                <c:pt idx="9558" formatCode="General">
                  <c:v>9.5579999999999998</c:v>
                </c:pt>
                <c:pt idx="9559" formatCode="General">
                  <c:v>9.5589999999999993</c:v>
                </c:pt>
                <c:pt idx="9560" formatCode="General">
                  <c:v>9.56</c:v>
                </c:pt>
                <c:pt idx="9561" formatCode="General">
                  <c:v>9.5609999999999999</c:v>
                </c:pt>
                <c:pt idx="9562" formatCode="General">
                  <c:v>9.5619999999999994</c:v>
                </c:pt>
                <c:pt idx="9563" formatCode="General">
                  <c:v>9.5630000000000006</c:v>
                </c:pt>
                <c:pt idx="9564" formatCode="General">
                  <c:v>9.5640000000000001</c:v>
                </c:pt>
                <c:pt idx="9565" formatCode="General">
                  <c:v>9.5649999999999995</c:v>
                </c:pt>
                <c:pt idx="9566" formatCode="General">
                  <c:v>9.5660000000000007</c:v>
                </c:pt>
                <c:pt idx="9567" formatCode="General">
                  <c:v>9.5670000000000002</c:v>
                </c:pt>
                <c:pt idx="9568" formatCode="General">
                  <c:v>9.5679999999999996</c:v>
                </c:pt>
                <c:pt idx="9569" formatCode="General">
                  <c:v>9.5690000000000008</c:v>
                </c:pt>
                <c:pt idx="9570" formatCode="General">
                  <c:v>9.57</c:v>
                </c:pt>
                <c:pt idx="9571" formatCode="General">
                  <c:v>9.5709999999999997</c:v>
                </c:pt>
                <c:pt idx="9572" formatCode="General">
                  <c:v>9.5719999999999992</c:v>
                </c:pt>
                <c:pt idx="9573" formatCode="General">
                  <c:v>9.5730000000000004</c:v>
                </c:pt>
                <c:pt idx="9574" formatCode="General">
                  <c:v>9.5739999999999998</c:v>
                </c:pt>
                <c:pt idx="9575" formatCode="General">
                  <c:v>9.5749999999999993</c:v>
                </c:pt>
                <c:pt idx="9576" formatCode="General">
                  <c:v>9.5760000000000005</c:v>
                </c:pt>
                <c:pt idx="9577" formatCode="General">
                  <c:v>9.577</c:v>
                </c:pt>
                <c:pt idx="9578" formatCode="General">
                  <c:v>9.5779999999999994</c:v>
                </c:pt>
                <c:pt idx="9579" formatCode="General">
                  <c:v>9.5790000000000006</c:v>
                </c:pt>
                <c:pt idx="9580" formatCode="General">
                  <c:v>9.58</c:v>
                </c:pt>
                <c:pt idx="9581" formatCode="General">
                  <c:v>9.5809999999999995</c:v>
                </c:pt>
                <c:pt idx="9582" formatCode="General">
                  <c:v>9.5820000000000007</c:v>
                </c:pt>
                <c:pt idx="9583" formatCode="General">
                  <c:v>9.5830000000000002</c:v>
                </c:pt>
                <c:pt idx="9584" formatCode="General">
                  <c:v>9.5839999999999996</c:v>
                </c:pt>
                <c:pt idx="9585" formatCode="General">
                  <c:v>9.5850000000000009</c:v>
                </c:pt>
                <c:pt idx="9586" formatCode="General">
                  <c:v>9.5860000000000003</c:v>
                </c:pt>
                <c:pt idx="9587" formatCode="General">
                  <c:v>9.5869999999999997</c:v>
                </c:pt>
                <c:pt idx="9588" formatCode="General">
                  <c:v>9.5879999999999992</c:v>
                </c:pt>
                <c:pt idx="9589" formatCode="General">
                  <c:v>9.5890000000000004</c:v>
                </c:pt>
                <c:pt idx="9590" formatCode="General">
                  <c:v>9.59</c:v>
                </c:pt>
                <c:pt idx="9591" formatCode="General">
                  <c:v>9.5909999999999993</c:v>
                </c:pt>
                <c:pt idx="9592" formatCode="General">
                  <c:v>9.5920000000000005</c:v>
                </c:pt>
                <c:pt idx="9593" formatCode="General">
                  <c:v>9.593</c:v>
                </c:pt>
                <c:pt idx="9594" formatCode="General">
                  <c:v>9.5939999999999994</c:v>
                </c:pt>
                <c:pt idx="9595" formatCode="General">
                  <c:v>9.5950000000000006</c:v>
                </c:pt>
                <c:pt idx="9596" formatCode="General">
                  <c:v>9.5960000000000001</c:v>
                </c:pt>
                <c:pt idx="9597" formatCode="General">
                  <c:v>9.5969999999999995</c:v>
                </c:pt>
                <c:pt idx="9598" formatCode="General">
                  <c:v>9.5980000000000008</c:v>
                </c:pt>
                <c:pt idx="9599" formatCode="General">
                  <c:v>9.5990000000000002</c:v>
                </c:pt>
                <c:pt idx="9600" formatCode="General">
                  <c:v>9.6</c:v>
                </c:pt>
                <c:pt idx="9601" formatCode="General">
                  <c:v>9.6010000000000009</c:v>
                </c:pt>
                <c:pt idx="9602" formatCode="General">
                  <c:v>9.6020000000000003</c:v>
                </c:pt>
                <c:pt idx="9603" formatCode="General">
                  <c:v>9.6029999999999998</c:v>
                </c:pt>
                <c:pt idx="9604" formatCode="General">
                  <c:v>9.6039999999999992</c:v>
                </c:pt>
                <c:pt idx="9605" formatCode="General">
                  <c:v>9.6050000000000004</c:v>
                </c:pt>
                <c:pt idx="9606" formatCode="General">
                  <c:v>9.6059999999999999</c:v>
                </c:pt>
                <c:pt idx="9607" formatCode="General">
                  <c:v>9.6069999999999993</c:v>
                </c:pt>
                <c:pt idx="9608" formatCode="General">
                  <c:v>9.6080000000000005</c:v>
                </c:pt>
                <c:pt idx="9609" formatCode="General">
                  <c:v>9.609</c:v>
                </c:pt>
                <c:pt idx="9610" formatCode="General">
                  <c:v>9.61</c:v>
                </c:pt>
                <c:pt idx="9611" formatCode="General">
                  <c:v>9.6110000000000007</c:v>
                </c:pt>
                <c:pt idx="9612" formatCode="General">
                  <c:v>9.6120000000000001</c:v>
                </c:pt>
                <c:pt idx="9613" formatCode="General">
                  <c:v>9.6129999999999995</c:v>
                </c:pt>
                <c:pt idx="9614" formatCode="General">
                  <c:v>9.6140000000000008</c:v>
                </c:pt>
                <c:pt idx="9615" formatCode="General">
                  <c:v>9.6150000000000002</c:v>
                </c:pt>
                <c:pt idx="9616" formatCode="General">
                  <c:v>9.6159999999999997</c:v>
                </c:pt>
                <c:pt idx="9617" formatCode="General">
                  <c:v>9.6170000000000009</c:v>
                </c:pt>
                <c:pt idx="9618" formatCode="General">
                  <c:v>9.6180000000000003</c:v>
                </c:pt>
                <c:pt idx="9619" formatCode="General">
                  <c:v>9.6189999999999998</c:v>
                </c:pt>
                <c:pt idx="9620" formatCode="General">
                  <c:v>9.6199999999999992</c:v>
                </c:pt>
                <c:pt idx="9621" formatCode="General">
                  <c:v>9.6210000000000004</c:v>
                </c:pt>
                <c:pt idx="9622" formatCode="General">
                  <c:v>9.6219999999999999</c:v>
                </c:pt>
                <c:pt idx="9623" formatCode="General">
                  <c:v>9.6229999999999993</c:v>
                </c:pt>
                <c:pt idx="9624" formatCode="General">
                  <c:v>9.6240000000000006</c:v>
                </c:pt>
                <c:pt idx="9625" formatCode="General">
                  <c:v>9.625</c:v>
                </c:pt>
                <c:pt idx="9626" formatCode="General">
                  <c:v>9.6259999999999994</c:v>
                </c:pt>
                <c:pt idx="9627" formatCode="General">
                  <c:v>9.6270000000000007</c:v>
                </c:pt>
                <c:pt idx="9628" formatCode="General">
                  <c:v>9.6280000000000001</c:v>
                </c:pt>
                <c:pt idx="9629" formatCode="General">
                  <c:v>9.6289999999999996</c:v>
                </c:pt>
                <c:pt idx="9630" formatCode="General">
                  <c:v>9.6300000000000008</c:v>
                </c:pt>
                <c:pt idx="9631" formatCode="General">
                  <c:v>9.6310000000000002</c:v>
                </c:pt>
                <c:pt idx="9632" formatCode="General">
                  <c:v>9.6319999999999997</c:v>
                </c:pt>
                <c:pt idx="9633" formatCode="General">
                  <c:v>9.6329999999999991</c:v>
                </c:pt>
                <c:pt idx="9634" formatCode="General">
                  <c:v>9.6340000000000003</c:v>
                </c:pt>
                <c:pt idx="9635" formatCode="General">
                  <c:v>9.6349999999999998</c:v>
                </c:pt>
                <c:pt idx="9636" formatCode="General">
                  <c:v>9.6359999999999992</c:v>
                </c:pt>
                <c:pt idx="9637" formatCode="General">
                  <c:v>9.6370000000000005</c:v>
                </c:pt>
                <c:pt idx="9638" formatCode="General">
                  <c:v>9.6379999999999999</c:v>
                </c:pt>
                <c:pt idx="9639" formatCode="General">
                  <c:v>9.6389999999999993</c:v>
                </c:pt>
                <c:pt idx="9640" formatCode="General">
                  <c:v>9.64</c:v>
                </c:pt>
                <c:pt idx="9641" formatCode="General">
                  <c:v>9.641</c:v>
                </c:pt>
                <c:pt idx="9642" formatCode="General">
                  <c:v>9.6419999999999995</c:v>
                </c:pt>
                <c:pt idx="9643" formatCode="General">
                  <c:v>9.6430000000000007</c:v>
                </c:pt>
                <c:pt idx="9644" formatCode="General">
                  <c:v>9.6440000000000001</c:v>
                </c:pt>
                <c:pt idx="9645" formatCode="General">
                  <c:v>9.6449999999999996</c:v>
                </c:pt>
                <c:pt idx="9646" formatCode="General">
                  <c:v>9.6460000000000008</c:v>
                </c:pt>
                <c:pt idx="9647" formatCode="General">
                  <c:v>9.6470000000000002</c:v>
                </c:pt>
                <c:pt idx="9648" formatCode="General">
                  <c:v>9.6479999999999997</c:v>
                </c:pt>
                <c:pt idx="9649" formatCode="General">
                  <c:v>9.6489999999999991</c:v>
                </c:pt>
                <c:pt idx="9650" formatCode="General">
                  <c:v>9.65</c:v>
                </c:pt>
                <c:pt idx="9651" formatCode="General">
                  <c:v>9.6509999999999998</c:v>
                </c:pt>
                <c:pt idx="9652" formatCode="General">
                  <c:v>9.6519999999999992</c:v>
                </c:pt>
                <c:pt idx="9653" formatCode="General">
                  <c:v>9.6530000000000005</c:v>
                </c:pt>
                <c:pt idx="9654" formatCode="General">
                  <c:v>9.6539999999999999</c:v>
                </c:pt>
                <c:pt idx="9655" formatCode="General">
                  <c:v>9.6549999999999994</c:v>
                </c:pt>
                <c:pt idx="9656" formatCode="General">
                  <c:v>9.6560000000000006</c:v>
                </c:pt>
                <c:pt idx="9657" formatCode="General">
                  <c:v>9.657</c:v>
                </c:pt>
                <c:pt idx="9658" formatCode="General">
                  <c:v>9.6579999999999995</c:v>
                </c:pt>
                <c:pt idx="9659" formatCode="General">
                  <c:v>9.6590000000000007</c:v>
                </c:pt>
                <c:pt idx="9660" formatCode="General">
                  <c:v>9.66</c:v>
                </c:pt>
                <c:pt idx="9661" formatCode="General">
                  <c:v>9.6609999999999996</c:v>
                </c:pt>
                <c:pt idx="9662" formatCode="General">
                  <c:v>9.6620000000000008</c:v>
                </c:pt>
                <c:pt idx="9663" formatCode="General">
                  <c:v>9.6630000000000003</c:v>
                </c:pt>
                <c:pt idx="9664" formatCode="General">
                  <c:v>9.6639999999999997</c:v>
                </c:pt>
                <c:pt idx="9665" formatCode="General">
                  <c:v>9.6649999999999991</c:v>
                </c:pt>
                <c:pt idx="9666" formatCode="General">
                  <c:v>9.6660000000000004</c:v>
                </c:pt>
                <c:pt idx="9667" formatCode="General">
                  <c:v>9.6669999999999998</c:v>
                </c:pt>
                <c:pt idx="9668" formatCode="General">
                  <c:v>9.6679999999999993</c:v>
                </c:pt>
                <c:pt idx="9669" formatCode="General">
                  <c:v>9.6690000000000005</c:v>
                </c:pt>
                <c:pt idx="9670" formatCode="General">
                  <c:v>9.67</c:v>
                </c:pt>
                <c:pt idx="9671" formatCode="General">
                  <c:v>9.6709999999999994</c:v>
                </c:pt>
                <c:pt idx="9672" formatCode="General">
                  <c:v>9.6720000000000006</c:v>
                </c:pt>
                <c:pt idx="9673" formatCode="General">
                  <c:v>9.673</c:v>
                </c:pt>
                <c:pt idx="9674" formatCode="General">
                  <c:v>9.6739999999999995</c:v>
                </c:pt>
                <c:pt idx="9675" formatCode="General">
                  <c:v>9.6750000000000007</c:v>
                </c:pt>
                <c:pt idx="9676" formatCode="General">
                  <c:v>9.6760000000000002</c:v>
                </c:pt>
                <c:pt idx="9677" formatCode="General">
                  <c:v>9.6769999999999996</c:v>
                </c:pt>
                <c:pt idx="9678" formatCode="General">
                  <c:v>9.6780000000000008</c:v>
                </c:pt>
                <c:pt idx="9679" formatCode="General">
                  <c:v>9.6790000000000003</c:v>
                </c:pt>
                <c:pt idx="9680" formatCode="General">
                  <c:v>9.68</c:v>
                </c:pt>
                <c:pt idx="9681" formatCode="General">
                  <c:v>9.6809999999999992</c:v>
                </c:pt>
                <c:pt idx="9682" formatCode="General">
                  <c:v>9.6820000000000004</c:v>
                </c:pt>
                <c:pt idx="9683" formatCode="General">
                  <c:v>9.6829999999999998</c:v>
                </c:pt>
                <c:pt idx="9684" formatCode="General">
                  <c:v>9.6839999999999993</c:v>
                </c:pt>
                <c:pt idx="9685" formatCode="General">
                  <c:v>9.6850000000000005</c:v>
                </c:pt>
                <c:pt idx="9686" formatCode="General">
                  <c:v>9.6859999999999999</c:v>
                </c:pt>
                <c:pt idx="9687" formatCode="General">
                  <c:v>9.6869999999999994</c:v>
                </c:pt>
                <c:pt idx="9688" formatCode="General">
                  <c:v>9.6880000000000006</c:v>
                </c:pt>
                <c:pt idx="9689" formatCode="General">
                  <c:v>9.6890000000000001</c:v>
                </c:pt>
                <c:pt idx="9690" formatCode="General">
                  <c:v>9.69</c:v>
                </c:pt>
                <c:pt idx="9691" formatCode="General">
                  <c:v>9.6910000000000007</c:v>
                </c:pt>
                <c:pt idx="9692" formatCode="General">
                  <c:v>9.6920000000000002</c:v>
                </c:pt>
                <c:pt idx="9693" formatCode="General">
                  <c:v>9.6929999999999996</c:v>
                </c:pt>
                <c:pt idx="9694" formatCode="General">
                  <c:v>9.6940000000000008</c:v>
                </c:pt>
                <c:pt idx="9695" formatCode="General">
                  <c:v>9.6950000000000003</c:v>
                </c:pt>
                <c:pt idx="9696" formatCode="General">
                  <c:v>9.6959999999999997</c:v>
                </c:pt>
                <c:pt idx="9697" formatCode="General">
                  <c:v>9.6969999999999992</c:v>
                </c:pt>
                <c:pt idx="9698" formatCode="General">
                  <c:v>9.6980000000000004</c:v>
                </c:pt>
                <c:pt idx="9699" formatCode="General">
                  <c:v>9.6989999999999998</c:v>
                </c:pt>
                <c:pt idx="9700" formatCode="General">
                  <c:v>9.6999999999999993</c:v>
                </c:pt>
                <c:pt idx="9701" formatCode="General">
                  <c:v>9.7010000000000005</c:v>
                </c:pt>
                <c:pt idx="9702" formatCode="General">
                  <c:v>9.702</c:v>
                </c:pt>
                <c:pt idx="9703" formatCode="General">
                  <c:v>9.7029999999999994</c:v>
                </c:pt>
                <c:pt idx="9704" formatCode="General">
                  <c:v>9.7040000000000006</c:v>
                </c:pt>
                <c:pt idx="9705" formatCode="General">
                  <c:v>9.7050000000000001</c:v>
                </c:pt>
                <c:pt idx="9706" formatCode="General">
                  <c:v>9.7059999999999995</c:v>
                </c:pt>
                <c:pt idx="9707" formatCode="General">
                  <c:v>9.7070000000000007</c:v>
                </c:pt>
                <c:pt idx="9708" formatCode="General">
                  <c:v>9.7080000000000002</c:v>
                </c:pt>
                <c:pt idx="9709" formatCode="General">
                  <c:v>9.7089999999999996</c:v>
                </c:pt>
                <c:pt idx="9710" formatCode="General">
                  <c:v>9.7100000000000009</c:v>
                </c:pt>
                <c:pt idx="9711" formatCode="General">
                  <c:v>9.7110000000000003</c:v>
                </c:pt>
                <c:pt idx="9712" formatCode="General">
                  <c:v>9.7119999999999997</c:v>
                </c:pt>
                <c:pt idx="9713" formatCode="General">
                  <c:v>9.7129999999999992</c:v>
                </c:pt>
                <c:pt idx="9714" formatCode="General">
                  <c:v>9.7140000000000004</c:v>
                </c:pt>
                <c:pt idx="9715" formatCode="General">
                  <c:v>9.7149999999999999</c:v>
                </c:pt>
                <c:pt idx="9716" formatCode="General">
                  <c:v>9.7159999999999993</c:v>
                </c:pt>
                <c:pt idx="9717" formatCode="General">
                  <c:v>9.7170000000000005</c:v>
                </c:pt>
                <c:pt idx="9718" formatCode="General">
                  <c:v>9.718</c:v>
                </c:pt>
                <c:pt idx="9719" formatCode="General">
                  <c:v>9.7189999999999994</c:v>
                </c:pt>
                <c:pt idx="9720" formatCode="General">
                  <c:v>9.7200000000000006</c:v>
                </c:pt>
                <c:pt idx="9721" formatCode="General">
                  <c:v>9.7210000000000001</c:v>
                </c:pt>
                <c:pt idx="9722" formatCode="General">
                  <c:v>9.7219999999999995</c:v>
                </c:pt>
                <c:pt idx="9723" formatCode="General">
                  <c:v>9.7230000000000008</c:v>
                </c:pt>
                <c:pt idx="9724" formatCode="General">
                  <c:v>9.7240000000000002</c:v>
                </c:pt>
                <c:pt idx="9725" formatCode="General">
                  <c:v>9.7249999999999996</c:v>
                </c:pt>
                <c:pt idx="9726" formatCode="General">
                  <c:v>9.7260000000000009</c:v>
                </c:pt>
                <c:pt idx="9727" formatCode="General">
                  <c:v>9.7270000000000003</c:v>
                </c:pt>
                <c:pt idx="9728" formatCode="General">
                  <c:v>9.7279999999999998</c:v>
                </c:pt>
                <c:pt idx="9729" formatCode="General">
                  <c:v>9.7289999999999992</c:v>
                </c:pt>
                <c:pt idx="9730" formatCode="General">
                  <c:v>9.73</c:v>
                </c:pt>
                <c:pt idx="9731" formatCode="General">
                  <c:v>9.7309999999999999</c:v>
                </c:pt>
                <c:pt idx="9732" formatCode="General">
                  <c:v>9.7319999999999993</c:v>
                </c:pt>
                <c:pt idx="9733" formatCode="General">
                  <c:v>9.7330000000000005</c:v>
                </c:pt>
                <c:pt idx="9734" formatCode="General">
                  <c:v>9.734</c:v>
                </c:pt>
                <c:pt idx="9735" formatCode="General">
                  <c:v>9.7349999999999994</c:v>
                </c:pt>
                <c:pt idx="9736" formatCode="General">
                  <c:v>9.7360000000000007</c:v>
                </c:pt>
                <c:pt idx="9737" formatCode="General">
                  <c:v>9.7370000000000001</c:v>
                </c:pt>
                <c:pt idx="9738" formatCode="General">
                  <c:v>9.7379999999999995</c:v>
                </c:pt>
                <c:pt idx="9739" formatCode="General">
                  <c:v>9.7390000000000008</c:v>
                </c:pt>
                <c:pt idx="9740" formatCode="General">
                  <c:v>9.74</c:v>
                </c:pt>
                <c:pt idx="9741" formatCode="General">
                  <c:v>9.7409999999999997</c:v>
                </c:pt>
                <c:pt idx="9742" formatCode="General">
                  <c:v>9.7420000000000009</c:v>
                </c:pt>
                <c:pt idx="9743" formatCode="General">
                  <c:v>9.7430000000000003</c:v>
                </c:pt>
                <c:pt idx="9744" formatCode="General">
                  <c:v>9.7439999999999998</c:v>
                </c:pt>
                <c:pt idx="9745" formatCode="General">
                  <c:v>9.7449999999999992</c:v>
                </c:pt>
                <c:pt idx="9746" formatCode="General">
                  <c:v>9.7460000000000004</c:v>
                </c:pt>
                <c:pt idx="9747" formatCode="General">
                  <c:v>9.7469999999999999</c:v>
                </c:pt>
                <c:pt idx="9748" formatCode="General">
                  <c:v>9.7479999999999993</c:v>
                </c:pt>
                <c:pt idx="9749" formatCode="General">
                  <c:v>9.7490000000000006</c:v>
                </c:pt>
                <c:pt idx="9750" formatCode="General">
                  <c:v>9.75</c:v>
                </c:pt>
                <c:pt idx="9751" formatCode="General">
                  <c:v>9.7509999999999994</c:v>
                </c:pt>
                <c:pt idx="9752" formatCode="General">
                  <c:v>9.7520000000000007</c:v>
                </c:pt>
                <c:pt idx="9753" formatCode="General">
                  <c:v>9.7530000000000001</c:v>
                </c:pt>
                <c:pt idx="9754" formatCode="General">
                  <c:v>9.7539999999999996</c:v>
                </c:pt>
                <c:pt idx="9755" formatCode="General">
                  <c:v>9.7550000000000008</c:v>
                </c:pt>
                <c:pt idx="9756" formatCode="General">
                  <c:v>9.7560000000000002</c:v>
                </c:pt>
                <c:pt idx="9757" formatCode="General">
                  <c:v>9.7569999999999997</c:v>
                </c:pt>
                <c:pt idx="9758" formatCode="General">
                  <c:v>9.7579999999999991</c:v>
                </c:pt>
                <c:pt idx="9759" formatCode="General">
                  <c:v>9.7590000000000003</c:v>
                </c:pt>
                <c:pt idx="9760" formatCode="General">
                  <c:v>9.76</c:v>
                </c:pt>
                <c:pt idx="9761" formatCode="General">
                  <c:v>9.7609999999999992</c:v>
                </c:pt>
                <c:pt idx="9762" formatCode="General">
                  <c:v>9.7620000000000005</c:v>
                </c:pt>
                <c:pt idx="9763" formatCode="General">
                  <c:v>9.7629999999999999</c:v>
                </c:pt>
                <c:pt idx="9764" formatCode="General">
                  <c:v>9.7639999999999993</c:v>
                </c:pt>
                <c:pt idx="9765" formatCode="General">
                  <c:v>9.7650000000000006</c:v>
                </c:pt>
                <c:pt idx="9766" formatCode="General">
                  <c:v>9.766</c:v>
                </c:pt>
                <c:pt idx="9767" formatCode="General">
                  <c:v>9.7669999999999995</c:v>
                </c:pt>
                <c:pt idx="9768" formatCode="General">
                  <c:v>9.7680000000000007</c:v>
                </c:pt>
                <c:pt idx="9769" formatCode="General">
                  <c:v>9.7690000000000001</c:v>
                </c:pt>
                <c:pt idx="9770" formatCode="General">
                  <c:v>9.77</c:v>
                </c:pt>
                <c:pt idx="9771" formatCode="General">
                  <c:v>9.7710000000000008</c:v>
                </c:pt>
                <c:pt idx="9772" formatCode="General">
                  <c:v>9.7720000000000002</c:v>
                </c:pt>
                <c:pt idx="9773" formatCode="General">
                  <c:v>9.7729999999999997</c:v>
                </c:pt>
                <c:pt idx="9774" formatCode="General">
                  <c:v>9.7739999999999991</c:v>
                </c:pt>
                <c:pt idx="9775" formatCode="General">
                  <c:v>9.7750000000000004</c:v>
                </c:pt>
                <c:pt idx="9776" formatCode="General">
                  <c:v>9.7759999999999998</c:v>
                </c:pt>
                <c:pt idx="9777" formatCode="General">
                  <c:v>9.7769999999999992</c:v>
                </c:pt>
                <c:pt idx="9778" formatCode="General">
                  <c:v>9.7780000000000005</c:v>
                </c:pt>
                <c:pt idx="9779" formatCode="General">
                  <c:v>9.7789999999999999</c:v>
                </c:pt>
                <c:pt idx="9780" formatCode="General">
                  <c:v>9.7799999999999994</c:v>
                </c:pt>
                <c:pt idx="9781" formatCode="General">
                  <c:v>9.7810000000000006</c:v>
                </c:pt>
                <c:pt idx="9782" formatCode="General">
                  <c:v>9.782</c:v>
                </c:pt>
                <c:pt idx="9783" formatCode="General">
                  <c:v>9.7829999999999995</c:v>
                </c:pt>
                <c:pt idx="9784" formatCode="General">
                  <c:v>9.7840000000000007</c:v>
                </c:pt>
                <c:pt idx="9785" formatCode="General">
                  <c:v>9.7850000000000001</c:v>
                </c:pt>
                <c:pt idx="9786" formatCode="General">
                  <c:v>9.7859999999999996</c:v>
                </c:pt>
                <c:pt idx="9787" formatCode="General">
                  <c:v>9.7870000000000008</c:v>
                </c:pt>
                <c:pt idx="9788" formatCode="General">
                  <c:v>9.7880000000000003</c:v>
                </c:pt>
                <c:pt idx="9789" formatCode="General">
                  <c:v>9.7889999999999997</c:v>
                </c:pt>
                <c:pt idx="9790" formatCode="General">
                  <c:v>9.7899999999999991</c:v>
                </c:pt>
                <c:pt idx="9791" formatCode="General">
                  <c:v>9.7910000000000004</c:v>
                </c:pt>
                <c:pt idx="9792" formatCode="General">
                  <c:v>9.7919999999999998</c:v>
                </c:pt>
                <c:pt idx="9793" formatCode="General">
                  <c:v>9.7929999999999993</c:v>
                </c:pt>
                <c:pt idx="9794" formatCode="General">
                  <c:v>9.7940000000000005</c:v>
                </c:pt>
                <c:pt idx="9795" formatCode="General">
                  <c:v>9.7949999999999999</c:v>
                </c:pt>
                <c:pt idx="9796" formatCode="General">
                  <c:v>9.7959999999999994</c:v>
                </c:pt>
                <c:pt idx="9797" formatCode="General">
                  <c:v>9.7970000000000006</c:v>
                </c:pt>
                <c:pt idx="9798" formatCode="General">
                  <c:v>9.798</c:v>
                </c:pt>
                <c:pt idx="9799" formatCode="General">
                  <c:v>9.7989999999999995</c:v>
                </c:pt>
                <c:pt idx="9800" formatCode="General">
                  <c:v>9.8000000000000007</c:v>
                </c:pt>
                <c:pt idx="9801" formatCode="General">
                  <c:v>9.8010000000000002</c:v>
                </c:pt>
                <c:pt idx="9802" formatCode="General">
                  <c:v>9.8019999999999996</c:v>
                </c:pt>
                <c:pt idx="9803" formatCode="General">
                  <c:v>9.8030000000000008</c:v>
                </c:pt>
                <c:pt idx="9804" formatCode="General">
                  <c:v>9.8040000000000003</c:v>
                </c:pt>
                <c:pt idx="9805" formatCode="General">
                  <c:v>9.8049999999999997</c:v>
                </c:pt>
                <c:pt idx="9806" formatCode="General">
                  <c:v>9.8059999999999992</c:v>
                </c:pt>
                <c:pt idx="9807" formatCode="General">
                  <c:v>9.8070000000000004</c:v>
                </c:pt>
                <c:pt idx="9808" formatCode="General">
                  <c:v>9.8079999999999998</c:v>
                </c:pt>
                <c:pt idx="9809" formatCode="General">
                  <c:v>9.8089999999999993</c:v>
                </c:pt>
                <c:pt idx="9810" formatCode="General">
                  <c:v>9.81</c:v>
                </c:pt>
                <c:pt idx="9811" formatCode="General">
                  <c:v>9.8109999999999999</c:v>
                </c:pt>
                <c:pt idx="9812" formatCode="General">
                  <c:v>9.8119999999999994</c:v>
                </c:pt>
                <c:pt idx="9813" formatCode="General">
                  <c:v>9.8130000000000006</c:v>
                </c:pt>
                <c:pt idx="9814" formatCode="General">
                  <c:v>9.8140000000000001</c:v>
                </c:pt>
                <c:pt idx="9815" formatCode="General">
                  <c:v>9.8149999999999995</c:v>
                </c:pt>
                <c:pt idx="9816" formatCode="General">
                  <c:v>9.8160000000000007</c:v>
                </c:pt>
                <c:pt idx="9817" formatCode="General">
                  <c:v>9.8170000000000002</c:v>
                </c:pt>
                <c:pt idx="9818" formatCode="General">
                  <c:v>9.8179999999999996</c:v>
                </c:pt>
                <c:pt idx="9819" formatCode="General">
                  <c:v>9.8190000000000008</c:v>
                </c:pt>
                <c:pt idx="9820" formatCode="General">
                  <c:v>9.82</c:v>
                </c:pt>
                <c:pt idx="9821" formatCode="General">
                  <c:v>9.8209999999999997</c:v>
                </c:pt>
                <c:pt idx="9822" formatCode="General">
                  <c:v>9.8219999999999992</c:v>
                </c:pt>
                <c:pt idx="9823" formatCode="General">
                  <c:v>9.8230000000000004</c:v>
                </c:pt>
                <c:pt idx="9824" formatCode="General">
                  <c:v>9.8239999999999998</c:v>
                </c:pt>
                <c:pt idx="9825" formatCode="General">
                  <c:v>9.8249999999999993</c:v>
                </c:pt>
                <c:pt idx="9826" formatCode="General">
                  <c:v>9.8260000000000005</c:v>
                </c:pt>
                <c:pt idx="9827" formatCode="General">
                  <c:v>9.827</c:v>
                </c:pt>
                <c:pt idx="9828" formatCode="General">
                  <c:v>9.8279999999999994</c:v>
                </c:pt>
                <c:pt idx="9829" formatCode="General">
                  <c:v>9.8290000000000006</c:v>
                </c:pt>
                <c:pt idx="9830" formatCode="General">
                  <c:v>9.83</c:v>
                </c:pt>
                <c:pt idx="9831" formatCode="General">
                  <c:v>9.8309999999999995</c:v>
                </c:pt>
                <c:pt idx="9832" formatCode="General">
                  <c:v>9.8320000000000007</c:v>
                </c:pt>
                <c:pt idx="9833" formatCode="General">
                  <c:v>9.8330000000000002</c:v>
                </c:pt>
                <c:pt idx="9834" formatCode="General">
                  <c:v>9.8339999999999996</c:v>
                </c:pt>
                <c:pt idx="9835" formatCode="General">
                  <c:v>9.8350000000000009</c:v>
                </c:pt>
                <c:pt idx="9836" formatCode="General">
                  <c:v>9.8360000000000003</c:v>
                </c:pt>
                <c:pt idx="9837" formatCode="General">
                  <c:v>9.8369999999999997</c:v>
                </c:pt>
                <c:pt idx="9838" formatCode="General">
                  <c:v>9.8379999999999992</c:v>
                </c:pt>
                <c:pt idx="9839" formatCode="General">
                  <c:v>9.8390000000000004</c:v>
                </c:pt>
                <c:pt idx="9840" formatCode="General">
                  <c:v>9.84</c:v>
                </c:pt>
                <c:pt idx="9841" formatCode="General">
                  <c:v>9.8409999999999993</c:v>
                </c:pt>
                <c:pt idx="9842" formatCode="General">
                  <c:v>9.8420000000000005</c:v>
                </c:pt>
                <c:pt idx="9843" formatCode="General">
                  <c:v>9.843</c:v>
                </c:pt>
                <c:pt idx="9844" formatCode="General">
                  <c:v>9.8439999999999994</c:v>
                </c:pt>
                <c:pt idx="9845" formatCode="General">
                  <c:v>9.8450000000000006</c:v>
                </c:pt>
                <c:pt idx="9846" formatCode="General">
                  <c:v>9.8460000000000001</c:v>
                </c:pt>
                <c:pt idx="9847" formatCode="General">
                  <c:v>9.8469999999999995</c:v>
                </c:pt>
                <c:pt idx="9848" formatCode="General">
                  <c:v>9.8480000000000008</c:v>
                </c:pt>
                <c:pt idx="9849" formatCode="General">
                  <c:v>9.8490000000000002</c:v>
                </c:pt>
                <c:pt idx="9850" formatCode="General">
                  <c:v>9.85</c:v>
                </c:pt>
                <c:pt idx="9851" formatCode="General">
                  <c:v>9.8510000000000009</c:v>
                </c:pt>
                <c:pt idx="9852" formatCode="General">
                  <c:v>9.8520000000000003</c:v>
                </c:pt>
                <c:pt idx="9853" formatCode="General">
                  <c:v>9.8529999999999998</c:v>
                </c:pt>
                <c:pt idx="9854" formatCode="General">
                  <c:v>9.8539999999999992</c:v>
                </c:pt>
                <c:pt idx="9855" formatCode="General">
                  <c:v>9.8550000000000004</c:v>
                </c:pt>
                <c:pt idx="9856" formatCode="General">
                  <c:v>9.8559999999999999</c:v>
                </c:pt>
                <c:pt idx="9857" formatCode="General">
                  <c:v>9.8569999999999993</c:v>
                </c:pt>
                <c:pt idx="9858" formatCode="General">
                  <c:v>9.8580000000000005</c:v>
                </c:pt>
                <c:pt idx="9859" formatCode="General">
                  <c:v>9.859</c:v>
                </c:pt>
                <c:pt idx="9860" formatCode="General">
                  <c:v>9.86</c:v>
                </c:pt>
                <c:pt idx="9861" formatCode="General">
                  <c:v>9.8610000000000007</c:v>
                </c:pt>
                <c:pt idx="9862" formatCode="General">
                  <c:v>9.8620000000000001</c:v>
                </c:pt>
                <c:pt idx="9863" formatCode="General">
                  <c:v>9.8629999999999995</c:v>
                </c:pt>
                <c:pt idx="9864" formatCode="General">
                  <c:v>9.8640000000000008</c:v>
                </c:pt>
                <c:pt idx="9865" formatCode="General">
                  <c:v>9.8650000000000002</c:v>
                </c:pt>
                <c:pt idx="9866" formatCode="General">
                  <c:v>9.8659999999999997</c:v>
                </c:pt>
                <c:pt idx="9867" formatCode="General">
                  <c:v>9.8670000000000009</c:v>
                </c:pt>
                <c:pt idx="9868" formatCode="General">
                  <c:v>9.8680000000000003</c:v>
                </c:pt>
                <c:pt idx="9869" formatCode="General">
                  <c:v>9.8689999999999998</c:v>
                </c:pt>
                <c:pt idx="9870" formatCode="General">
                  <c:v>9.8699999999999992</c:v>
                </c:pt>
                <c:pt idx="9871" formatCode="General">
                  <c:v>9.8710000000000004</c:v>
                </c:pt>
                <c:pt idx="9872" formatCode="General">
                  <c:v>9.8719999999999999</c:v>
                </c:pt>
                <c:pt idx="9873" formatCode="General">
                  <c:v>9.8729999999999993</c:v>
                </c:pt>
                <c:pt idx="9874" formatCode="General">
                  <c:v>9.8740000000000006</c:v>
                </c:pt>
                <c:pt idx="9875" formatCode="General">
                  <c:v>9.875</c:v>
                </c:pt>
                <c:pt idx="9876" formatCode="General">
                  <c:v>9.8759999999999994</c:v>
                </c:pt>
                <c:pt idx="9877" formatCode="General">
                  <c:v>9.8770000000000007</c:v>
                </c:pt>
                <c:pt idx="9878" formatCode="General">
                  <c:v>9.8780000000000001</c:v>
                </c:pt>
                <c:pt idx="9879" formatCode="General">
                  <c:v>9.8789999999999996</c:v>
                </c:pt>
                <c:pt idx="9880" formatCode="General">
                  <c:v>9.8800000000000008</c:v>
                </c:pt>
                <c:pt idx="9881" formatCode="General">
                  <c:v>9.8810000000000002</c:v>
                </c:pt>
                <c:pt idx="9882" formatCode="General">
                  <c:v>9.8819999999999997</c:v>
                </c:pt>
                <c:pt idx="9883" formatCode="General">
                  <c:v>9.8829999999999991</c:v>
                </c:pt>
                <c:pt idx="9884" formatCode="General">
                  <c:v>9.8840000000000003</c:v>
                </c:pt>
                <c:pt idx="9885" formatCode="General">
                  <c:v>9.8849999999999998</c:v>
                </c:pt>
                <c:pt idx="9886" formatCode="General">
                  <c:v>9.8859999999999992</c:v>
                </c:pt>
                <c:pt idx="9887" formatCode="General">
                  <c:v>9.8870000000000005</c:v>
                </c:pt>
                <c:pt idx="9888" formatCode="General">
                  <c:v>9.8879999999999999</c:v>
                </c:pt>
                <c:pt idx="9889" formatCode="General">
                  <c:v>9.8889999999999993</c:v>
                </c:pt>
                <c:pt idx="9890" formatCode="General">
                  <c:v>9.89</c:v>
                </c:pt>
                <c:pt idx="9891" formatCode="General">
                  <c:v>9.891</c:v>
                </c:pt>
                <c:pt idx="9892" formatCode="General">
                  <c:v>9.8919999999999995</c:v>
                </c:pt>
                <c:pt idx="9893" formatCode="General">
                  <c:v>9.8930000000000007</c:v>
                </c:pt>
                <c:pt idx="9894" formatCode="General">
                  <c:v>9.8940000000000001</c:v>
                </c:pt>
                <c:pt idx="9895" formatCode="General">
                  <c:v>9.8949999999999996</c:v>
                </c:pt>
                <c:pt idx="9896" formatCode="General">
                  <c:v>9.8960000000000008</c:v>
                </c:pt>
                <c:pt idx="9897" formatCode="General">
                  <c:v>9.8970000000000002</c:v>
                </c:pt>
                <c:pt idx="9898" formatCode="General">
                  <c:v>9.8979999999999997</c:v>
                </c:pt>
                <c:pt idx="9899" formatCode="General">
                  <c:v>9.8989999999999991</c:v>
                </c:pt>
                <c:pt idx="9900" formatCode="General">
                  <c:v>9.9</c:v>
                </c:pt>
                <c:pt idx="9901" formatCode="General">
                  <c:v>9.9009999999999998</c:v>
                </c:pt>
                <c:pt idx="9902" formatCode="General">
                  <c:v>9.9019999999999992</c:v>
                </c:pt>
                <c:pt idx="9903" formatCode="General">
                  <c:v>9.9030000000000005</c:v>
                </c:pt>
                <c:pt idx="9904" formatCode="General">
                  <c:v>9.9039999999999999</c:v>
                </c:pt>
                <c:pt idx="9905" formatCode="General">
                  <c:v>9.9049999999999994</c:v>
                </c:pt>
                <c:pt idx="9906" formatCode="General">
                  <c:v>9.9060000000000006</c:v>
                </c:pt>
                <c:pt idx="9907" formatCode="General">
                  <c:v>9.907</c:v>
                </c:pt>
                <c:pt idx="9908" formatCode="General">
                  <c:v>9.9079999999999995</c:v>
                </c:pt>
                <c:pt idx="9909" formatCode="General">
                  <c:v>9.9090000000000007</c:v>
                </c:pt>
                <c:pt idx="9910" formatCode="General">
                  <c:v>9.91</c:v>
                </c:pt>
                <c:pt idx="9911" formatCode="General">
                  <c:v>9.9109999999999996</c:v>
                </c:pt>
                <c:pt idx="9912" formatCode="General">
                  <c:v>9.9120000000000008</c:v>
                </c:pt>
                <c:pt idx="9913" formatCode="General">
                  <c:v>9.9130000000000003</c:v>
                </c:pt>
                <c:pt idx="9914" formatCode="General">
                  <c:v>9.9139999999999997</c:v>
                </c:pt>
                <c:pt idx="9915" formatCode="General">
                  <c:v>9.9149999999999991</c:v>
                </c:pt>
                <c:pt idx="9916" formatCode="General">
                  <c:v>9.9160000000000004</c:v>
                </c:pt>
                <c:pt idx="9917" formatCode="General">
                  <c:v>9.9169999999999998</c:v>
                </c:pt>
                <c:pt idx="9918" formatCode="General">
                  <c:v>9.9179999999999993</c:v>
                </c:pt>
                <c:pt idx="9919" formatCode="General">
                  <c:v>9.9190000000000005</c:v>
                </c:pt>
                <c:pt idx="9920" formatCode="General">
                  <c:v>9.92</c:v>
                </c:pt>
                <c:pt idx="9921" formatCode="General">
                  <c:v>9.9209999999999994</c:v>
                </c:pt>
                <c:pt idx="9922" formatCode="General">
                  <c:v>9.9220000000000006</c:v>
                </c:pt>
                <c:pt idx="9923" formatCode="General">
                  <c:v>9.923</c:v>
                </c:pt>
                <c:pt idx="9924" formatCode="General">
                  <c:v>9.9239999999999995</c:v>
                </c:pt>
                <c:pt idx="9925" formatCode="General">
                  <c:v>9.9250000000000007</c:v>
                </c:pt>
                <c:pt idx="9926" formatCode="General">
                  <c:v>9.9260000000000002</c:v>
                </c:pt>
                <c:pt idx="9927" formatCode="General">
                  <c:v>9.9269999999999996</c:v>
                </c:pt>
                <c:pt idx="9928" formatCode="General">
                  <c:v>9.9280000000000008</c:v>
                </c:pt>
                <c:pt idx="9929" formatCode="General">
                  <c:v>9.9290000000000003</c:v>
                </c:pt>
                <c:pt idx="9930" formatCode="General">
                  <c:v>9.93</c:v>
                </c:pt>
                <c:pt idx="9931" formatCode="General">
                  <c:v>9.9309999999999992</c:v>
                </c:pt>
                <c:pt idx="9932" formatCode="General">
                  <c:v>9.9320000000000004</c:v>
                </c:pt>
                <c:pt idx="9933" formatCode="General">
                  <c:v>9.9329999999999998</c:v>
                </c:pt>
                <c:pt idx="9934" formatCode="General">
                  <c:v>9.9339999999999993</c:v>
                </c:pt>
                <c:pt idx="9935" formatCode="General">
                  <c:v>9.9350000000000005</c:v>
                </c:pt>
                <c:pt idx="9936" formatCode="General">
                  <c:v>9.9359999999999999</c:v>
                </c:pt>
                <c:pt idx="9937" formatCode="General">
                  <c:v>9.9369999999999994</c:v>
                </c:pt>
                <c:pt idx="9938" formatCode="General">
                  <c:v>9.9380000000000006</c:v>
                </c:pt>
                <c:pt idx="9939" formatCode="General">
                  <c:v>9.9390000000000001</c:v>
                </c:pt>
                <c:pt idx="9940" formatCode="General">
                  <c:v>9.94</c:v>
                </c:pt>
                <c:pt idx="9941" formatCode="General">
                  <c:v>9.9410000000000007</c:v>
                </c:pt>
                <c:pt idx="9942" formatCode="General">
                  <c:v>9.9420000000000002</c:v>
                </c:pt>
                <c:pt idx="9943" formatCode="General">
                  <c:v>9.9429999999999996</c:v>
                </c:pt>
                <c:pt idx="9944" formatCode="General">
                  <c:v>9.9440000000000008</c:v>
                </c:pt>
                <c:pt idx="9945" formatCode="General">
                  <c:v>9.9450000000000003</c:v>
                </c:pt>
                <c:pt idx="9946" formatCode="General">
                  <c:v>9.9459999999999997</c:v>
                </c:pt>
                <c:pt idx="9947" formatCode="General">
                  <c:v>9.9469999999999992</c:v>
                </c:pt>
                <c:pt idx="9948" formatCode="General">
                  <c:v>9.9480000000000004</c:v>
                </c:pt>
                <c:pt idx="9949" formatCode="General">
                  <c:v>9.9489999999999998</c:v>
                </c:pt>
                <c:pt idx="9950" formatCode="General">
                  <c:v>9.9499999999999993</c:v>
                </c:pt>
                <c:pt idx="9951" formatCode="General">
                  <c:v>9.9510000000000005</c:v>
                </c:pt>
                <c:pt idx="9952" formatCode="General">
                  <c:v>9.952</c:v>
                </c:pt>
                <c:pt idx="9953" formatCode="General">
                  <c:v>9.9529999999999994</c:v>
                </c:pt>
                <c:pt idx="9954" formatCode="General">
                  <c:v>9.9540000000000006</c:v>
                </c:pt>
                <c:pt idx="9955" formatCode="General">
                  <c:v>9.9550000000000001</c:v>
                </c:pt>
                <c:pt idx="9956" formatCode="General">
                  <c:v>9.9559999999999995</c:v>
                </c:pt>
                <c:pt idx="9957" formatCode="General">
                  <c:v>9.9570000000000007</c:v>
                </c:pt>
                <c:pt idx="9958" formatCode="General">
                  <c:v>9.9580000000000002</c:v>
                </c:pt>
                <c:pt idx="9959" formatCode="General">
                  <c:v>9.9589999999999996</c:v>
                </c:pt>
                <c:pt idx="9960" formatCode="General">
                  <c:v>9.9600000000000009</c:v>
                </c:pt>
                <c:pt idx="9961" formatCode="General">
                  <c:v>9.9610000000000003</c:v>
                </c:pt>
                <c:pt idx="9962" formatCode="General">
                  <c:v>9.9619999999999997</c:v>
                </c:pt>
                <c:pt idx="9963" formatCode="General">
                  <c:v>9.9629999999999992</c:v>
                </c:pt>
                <c:pt idx="9964" formatCode="General">
                  <c:v>9.9640000000000004</c:v>
                </c:pt>
                <c:pt idx="9965" formatCode="General">
                  <c:v>9.9649999999999999</c:v>
                </c:pt>
                <c:pt idx="9966" formatCode="General">
                  <c:v>9.9659999999999993</c:v>
                </c:pt>
                <c:pt idx="9967" formatCode="General">
                  <c:v>9.9670000000000005</c:v>
                </c:pt>
                <c:pt idx="9968" formatCode="General">
                  <c:v>9.968</c:v>
                </c:pt>
                <c:pt idx="9969" formatCode="General">
                  <c:v>9.9689999999999994</c:v>
                </c:pt>
                <c:pt idx="9970" formatCode="General">
                  <c:v>9.9700000000000006</c:v>
                </c:pt>
                <c:pt idx="9971" formatCode="General">
                  <c:v>9.9710000000000001</c:v>
                </c:pt>
                <c:pt idx="9972" formatCode="General">
                  <c:v>9.9719999999999995</c:v>
                </c:pt>
                <c:pt idx="9973" formatCode="General">
                  <c:v>9.9730000000000008</c:v>
                </c:pt>
                <c:pt idx="9974" formatCode="General">
                  <c:v>9.9740000000000002</c:v>
                </c:pt>
                <c:pt idx="9975" formatCode="General">
                  <c:v>9.9749999999999996</c:v>
                </c:pt>
                <c:pt idx="9976" formatCode="General">
                  <c:v>9.9760000000000009</c:v>
                </c:pt>
                <c:pt idx="9977" formatCode="General">
                  <c:v>9.9770000000000003</c:v>
                </c:pt>
                <c:pt idx="9978" formatCode="General">
                  <c:v>9.9779999999999998</c:v>
                </c:pt>
                <c:pt idx="9979" formatCode="General">
                  <c:v>9.9789999999999992</c:v>
                </c:pt>
                <c:pt idx="9980" formatCode="General">
                  <c:v>9.98</c:v>
                </c:pt>
                <c:pt idx="9981" formatCode="General">
                  <c:v>9.9809999999999999</c:v>
                </c:pt>
                <c:pt idx="9982" formatCode="General">
                  <c:v>9.9819999999999993</c:v>
                </c:pt>
                <c:pt idx="9983" formatCode="General">
                  <c:v>9.9830000000000005</c:v>
                </c:pt>
                <c:pt idx="9984" formatCode="General">
                  <c:v>9.984</c:v>
                </c:pt>
                <c:pt idx="9985" formatCode="General">
                  <c:v>9.9849999999999994</c:v>
                </c:pt>
                <c:pt idx="9986" formatCode="General">
                  <c:v>9.9860000000000007</c:v>
                </c:pt>
                <c:pt idx="9987" formatCode="General">
                  <c:v>9.9870000000000001</c:v>
                </c:pt>
                <c:pt idx="9988" formatCode="General">
                  <c:v>9.9879999999999995</c:v>
                </c:pt>
                <c:pt idx="9989" formatCode="General">
                  <c:v>9.9890000000000008</c:v>
                </c:pt>
                <c:pt idx="9990" formatCode="General">
                  <c:v>9.99</c:v>
                </c:pt>
                <c:pt idx="9991" formatCode="General">
                  <c:v>9.9909999999999997</c:v>
                </c:pt>
                <c:pt idx="9992" formatCode="General">
                  <c:v>9.9920000000000009</c:v>
                </c:pt>
                <c:pt idx="9993" formatCode="General">
                  <c:v>9.9930000000000003</c:v>
                </c:pt>
                <c:pt idx="9994" formatCode="General">
                  <c:v>9.9939999999999998</c:v>
                </c:pt>
                <c:pt idx="9995" formatCode="General">
                  <c:v>9.9949999999999992</c:v>
                </c:pt>
                <c:pt idx="9996" formatCode="General">
                  <c:v>9.9960000000000004</c:v>
                </c:pt>
                <c:pt idx="9997" formatCode="General">
                  <c:v>9.9969999999999999</c:v>
                </c:pt>
                <c:pt idx="9998" formatCode="General">
                  <c:v>9.9979999999999993</c:v>
                </c:pt>
                <c:pt idx="9999" formatCode="General">
                  <c:v>9.9990000000000006</c:v>
                </c:pt>
                <c:pt idx="10000" formatCode="General">
                  <c:v>10</c:v>
                </c:pt>
                <c:pt idx="10001" formatCode="General">
                  <c:v>10.000999999999999</c:v>
                </c:pt>
                <c:pt idx="10002" formatCode="General">
                  <c:v>10.002000000000001</c:v>
                </c:pt>
                <c:pt idx="10003" formatCode="General">
                  <c:v>10.003</c:v>
                </c:pt>
                <c:pt idx="10004" formatCode="General">
                  <c:v>10.004</c:v>
                </c:pt>
                <c:pt idx="10005" formatCode="General">
                  <c:v>10.005000000000001</c:v>
                </c:pt>
                <c:pt idx="10006" formatCode="General">
                  <c:v>10.006</c:v>
                </c:pt>
                <c:pt idx="10007" formatCode="General">
                  <c:v>10.007</c:v>
                </c:pt>
                <c:pt idx="10008" formatCode="General">
                  <c:v>10.007999999999999</c:v>
                </c:pt>
                <c:pt idx="10009" formatCode="General">
                  <c:v>10.009</c:v>
                </c:pt>
                <c:pt idx="10010" formatCode="General">
                  <c:v>10.01</c:v>
                </c:pt>
                <c:pt idx="10011" formatCode="General">
                  <c:v>10.010999999999999</c:v>
                </c:pt>
                <c:pt idx="10012" formatCode="General">
                  <c:v>10.012</c:v>
                </c:pt>
                <c:pt idx="10013" formatCode="General">
                  <c:v>10.013</c:v>
                </c:pt>
                <c:pt idx="10014" formatCode="General">
                  <c:v>10.013999999999999</c:v>
                </c:pt>
                <c:pt idx="10015" formatCode="General">
                  <c:v>10.015000000000001</c:v>
                </c:pt>
                <c:pt idx="10016" formatCode="General">
                  <c:v>10.016</c:v>
                </c:pt>
                <c:pt idx="10017" formatCode="General">
                  <c:v>10.016999999999999</c:v>
                </c:pt>
                <c:pt idx="10018" formatCode="General">
                  <c:v>10.018000000000001</c:v>
                </c:pt>
                <c:pt idx="10019" formatCode="General">
                  <c:v>10.019</c:v>
                </c:pt>
                <c:pt idx="10020" formatCode="General">
                  <c:v>10.02</c:v>
                </c:pt>
                <c:pt idx="10021" formatCode="General">
                  <c:v>10.021000000000001</c:v>
                </c:pt>
                <c:pt idx="10022" formatCode="General">
                  <c:v>10.022</c:v>
                </c:pt>
                <c:pt idx="10023" formatCode="General">
                  <c:v>10.023</c:v>
                </c:pt>
                <c:pt idx="10024" formatCode="General">
                  <c:v>10.023999999999999</c:v>
                </c:pt>
                <c:pt idx="10025" formatCode="General">
                  <c:v>10.025</c:v>
                </c:pt>
                <c:pt idx="10026" formatCode="General">
                  <c:v>10.026</c:v>
                </c:pt>
                <c:pt idx="10027" formatCode="General">
                  <c:v>10.026999999999999</c:v>
                </c:pt>
                <c:pt idx="10028" formatCode="General">
                  <c:v>10.028</c:v>
                </c:pt>
                <c:pt idx="10029" formatCode="General">
                  <c:v>10.029</c:v>
                </c:pt>
                <c:pt idx="10030" formatCode="General">
                  <c:v>10.029999999999999</c:v>
                </c:pt>
                <c:pt idx="10031" formatCode="General">
                  <c:v>10.031000000000001</c:v>
                </c:pt>
                <c:pt idx="10032" formatCode="General">
                  <c:v>10.032</c:v>
                </c:pt>
                <c:pt idx="10033" formatCode="General">
                  <c:v>10.032999999999999</c:v>
                </c:pt>
                <c:pt idx="10034" formatCode="General">
                  <c:v>10.034000000000001</c:v>
                </c:pt>
                <c:pt idx="10035" formatCode="General">
                  <c:v>10.035</c:v>
                </c:pt>
                <c:pt idx="10036" formatCode="General">
                  <c:v>10.036</c:v>
                </c:pt>
                <c:pt idx="10037" formatCode="General">
                  <c:v>10.037000000000001</c:v>
                </c:pt>
                <c:pt idx="10038" formatCode="General">
                  <c:v>10.038</c:v>
                </c:pt>
                <c:pt idx="10039" formatCode="General">
                  <c:v>10.039</c:v>
                </c:pt>
                <c:pt idx="10040" formatCode="General">
                  <c:v>10.039999999999999</c:v>
                </c:pt>
                <c:pt idx="10041" formatCode="General">
                  <c:v>10.041</c:v>
                </c:pt>
                <c:pt idx="10042" formatCode="General">
                  <c:v>10.042</c:v>
                </c:pt>
                <c:pt idx="10043" formatCode="General">
                  <c:v>10.042999999999999</c:v>
                </c:pt>
                <c:pt idx="10044" formatCode="General">
                  <c:v>10.044</c:v>
                </c:pt>
                <c:pt idx="10045" formatCode="General">
                  <c:v>10.045</c:v>
                </c:pt>
                <c:pt idx="10046" formatCode="General">
                  <c:v>10.045999999999999</c:v>
                </c:pt>
                <c:pt idx="10047" formatCode="General">
                  <c:v>10.047000000000001</c:v>
                </c:pt>
                <c:pt idx="10048" formatCode="General">
                  <c:v>10.048</c:v>
                </c:pt>
                <c:pt idx="10049" formatCode="General">
                  <c:v>10.048999999999999</c:v>
                </c:pt>
                <c:pt idx="10050" formatCode="General">
                  <c:v>10.050000000000001</c:v>
                </c:pt>
                <c:pt idx="10051" formatCode="General">
                  <c:v>10.051</c:v>
                </c:pt>
                <c:pt idx="10052" formatCode="General">
                  <c:v>10.052</c:v>
                </c:pt>
                <c:pt idx="10053" formatCode="General">
                  <c:v>10.053000000000001</c:v>
                </c:pt>
                <c:pt idx="10054" formatCode="General">
                  <c:v>10.054</c:v>
                </c:pt>
                <c:pt idx="10055" formatCode="General">
                  <c:v>10.055</c:v>
                </c:pt>
                <c:pt idx="10056" formatCode="General">
                  <c:v>10.055999999999999</c:v>
                </c:pt>
                <c:pt idx="10057" formatCode="General">
                  <c:v>10.057</c:v>
                </c:pt>
                <c:pt idx="10058" formatCode="General">
                  <c:v>10.058</c:v>
                </c:pt>
                <c:pt idx="10059" formatCode="General">
                  <c:v>10.058999999999999</c:v>
                </c:pt>
                <c:pt idx="10060" formatCode="General">
                  <c:v>10.06</c:v>
                </c:pt>
                <c:pt idx="10061" formatCode="General">
                  <c:v>10.061</c:v>
                </c:pt>
                <c:pt idx="10062" formatCode="General">
                  <c:v>10.061999999999999</c:v>
                </c:pt>
                <c:pt idx="10063" formatCode="General">
                  <c:v>10.063000000000001</c:v>
                </c:pt>
                <c:pt idx="10064" formatCode="General">
                  <c:v>10.064</c:v>
                </c:pt>
                <c:pt idx="10065" formatCode="General">
                  <c:v>10.065</c:v>
                </c:pt>
                <c:pt idx="10066" formatCode="General">
                  <c:v>10.066000000000001</c:v>
                </c:pt>
                <c:pt idx="10067" formatCode="General">
                  <c:v>10.067</c:v>
                </c:pt>
                <c:pt idx="10068" formatCode="General">
                  <c:v>10.068</c:v>
                </c:pt>
                <c:pt idx="10069" formatCode="General">
                  <c:v>10.069000000000001</c:v>
                </c:pt>
                <c:pt idx="10070" formatCode="General">
                  <c:v>10.07</c:v>
                </c:pt>
                <c:pt idx="10071" formatCode="General">
                  <c:v>10.071</c:v>
                </c:pt>
                <c:pt idx="10072" formatCode="General">
                  <c:v>10.071999999999999</c:v>
                </c:pt>
                <c:pt idx="10073" formatCode="General">
                  <c:v>10.073</c:v>
                </c:pt>
                <c:pt idx="10074" formatCode="General">
                  <c:v>10.074</c:v>
                </c:pt>
                <c:pt idx="10075" formatCode="General">
                  <c:v>10.074999999999999</c:v>
                </c:pt>
                <c:pt idx="10076" formatCode="General">
                  <c:v>10.076000000000001</c:v>
                </c:pt>
                <c:pt idx="10077" formatCode="General">
                  <c:v>10.077</c:v>
                </c:pt>
                <c:pt idx="10078" formatCode="General">
                  <c:v>10.077999999999999</c:v>
                </c:pt>
                <c:pt idx="10079" formatCode="General">
                  <c:v>10.079000000000001</c:v>
                </c:pt>
                <c:pt idx="10080" formatCode="General">
                  <c:v>10.08</c:v>
                </c:pt>
                <c:pt idx="10081" formatCode="General">
                  <c:v>10.081</c:v>
                </c:pt>
                <c:pt idx="10082" formatCode="General">
                  <c:v>10.082000000000001</c:v>
                </c:pt>
                <c:pt idx="10083" formatCode="General">
                  <c:v>10.083</c:v>
                </c:pt>
                <c:pt idx="10084" formatCode="General">
                  <c:v>10.084</c:v>
                </c:pt>
                <c:pt idx="10085" formatCode="General">
                  <c:v>10.085000000000001</c:v>
                </c:pt>
                <c:pt idx="10086" formatCode="General">
                  <c:v>10.086</c:v>
                </c:pt>
                <c:pt idx="10087" formatCode="General">
                  <c:v>10.087</c:v>
                </c:pt>
                <c:pt idx="10088" formatCode="General">
                  <c:v>10.087999999999999</c:v>
                </c:pt>
                <c:pt idx="10089" formatCode="General">
                  <c:v>10.089</c:v>
                </c:pt>
                <c:pt idx="10090" formatCode="General">
                  <c:v>10.09</c:v>
                </c:pt>
                <c:pt idx="10091" formatCode="General">
                  <c:v>10.090999999999999</c:v>
                </c:pt>
                <c:pt idx="10092" formatCode="General">
                  <c:v>10.092000000000001</c:v>
                </c:pt>
                <c:pt idx="10093" formatCode="General">
                  <c:v>10.093</c:v>
                </c:pt>
                <c:pt idx="10094" formatCode="General">
                  <c:v>10.093999999999999</c:v>
                </c:pt>
                <c:pt idx="10095" formatCode="General">
                  <c:v>10.095000000000001</c:v>
                </c:pt>
                <c:pt idx="10096" formatCode="General">
                  <c:v>10.096</c:v>
                </c:pt>
                <c:pt idx="10097" formatCode="General">
                  <c:v>10.097</c:v>
                </c:pt>
                <c:pt idx="10098" formatCode="General">
                  <c:v>10.098000000000001</c:v>
                </c:pt>
                <c:pt idx="10099" formatCode="General">
                  <c:v>10.099</c:v>
                </c:pt>
                <c:pt idx="10100" formatCode="General">
                  <c:v>10.1</c:v>
                </c:pt>
                <c:pt idx="10101" formatCode="General">
                  <c:v>10.101000000000001</c:v>
                </c:pt>
                <c:pt idx="10102" formatCode="General">
                  <c:v>10.102</c:v>
                </c:pt>
                <c:pt idx="10103" formatCode="General">
                  <c:v>10.103</c:v>
                </c:pt>
                <c:pt idx="10104" formatCode="General">
                  <c:v>10.103999999999999</c:v>
                </c:pt>
                <c:pt idx="10105" formatCode="General">
                  <c:v>10.105</c:v>
                </c:pt>
                <c:pt idx="10106" formatCode="General">
                  <c:v>10.106</c:v>
                </c:pt>
                <c:pt idx="10107" formatCode="General">
                  <c:v>10.106999999999999</c:v>
                </c:pt>
                <c:pt idx="10108" formatCode="General">
                  <c:v>10.108000000000001</c:v>
                </c:pt>
                <c:pt idx="10109" formatCode="General">
                  <c:v>10.109</c:v>
                </c:pt>
                <c:pt idx="10110" formatCode="General">
                  <c:v>10.11</c:v>
                </c:pt>
                <c:pt idx="10111" formatCode="General">
                  <c:v>10.111000000000001</c:v>
                </c:pt>
                <c:pt idx="10112" formatCode="General">
                  <c:v>10.112</c:v>
                </c:pt>
                <c:pt idx="10113" formatCode="General">
                  <c:v>10.113</c:v>
                </c:pt>
                <c:pt idx="10114" formatCode="General">
                  <c:v>10.114000000000001</c:v>
                </c:pt>
                <c:pt idx="10115" formatCode="General">
                  <c:v>10.115</c:v>
                </c:pt>
                <c:pt idx="10116" formatCode="General">
                  <c:v>10.116</c:v>
                </c:pt>
                <c:pt idx="10117" formatCode="General">
                  <c:v>10.117000000000001</c:v>
                </c:pt>
                <c:pt idx="10118" formatCode="General">
                  <c:v>10.118</c:v>
                </c:pt>
                <c:pt idx="10119" formatCode="General">
                  <c:v>10.119</c:v>
                </c:pt>
                <c:pt idx="10120" formatCode="General">
                  <c:v>10.119999999999999</c:v>
                </c:pt>
                <c:pt idx="10121" formatCode="General">
                  <c:v>10.121</c:v>
                </c:pt>
                <c:pt idx="10122" formatCode="General">
                  <c:v>10.122</c:v>
                </c:pt>
                <c:pt idx="10123" formatCode="General">
                  <c:v>10.122999999999999</c:v>
                </c:pt>
                <c:pt idx="10124" formatCode="General">
                  <c:v>10.124000000000001</c:v>
                </c:pt>
                <c:pt idx="10125" formatCode="General">
                  <c:v>10.125</c:v>
                </c:pt>
                <c:pt idx="10126" formatCode="General">
                  <c:v>10.125999999999999</c:v>
                </c:pt>
                <c:pt idx="10127" formatCode="General">
                  <c:v>10.127000000000001</c:v>
                </c:pt>
                <c:pt idx="10128" formatCode="General">
                  <c:v>10.128</c:v>
                </c:pt>
                <c:pt idx="10129" formatCode="General">
                  <c:v>10.129</c:v>
                </c:pt>
                <c:pt idx="10130" formatCode="General">
                  <c:v>10.130000000000001</c:v>
                </c:pt>
                <c:pt idx="10131" formatCode="General">
                  <c:v>10.131</c:v>
                </c:pt>
                <c:pt idx="10132" formatCode="General">
                  <c:v>10.132</c:v>
                </c:pt>
                <c:pt idx="10133" formatCode="General">
                  <c:v>10.132999999999999</c:v>
                </c:pt>
                <c:pt idx="10134" formatCode="General">
                  <c:v>10.134</c:v>
                </c:pt>
                <c:pt idx="10135" formatCode="General">
                  <c:v>10.135</c:v>
                </c:pt>
                <c:pt idx="10136" formatCode="General">
                  <c:v>10.135999999999999</c:v>
                </c:pt>
                <c:pt idx="10137" formatCode="General">
                  <c:v>10.137</c:v>
                </c:pt>
                <c:pt idx="10138" formatCode="General">
                  <c:v>10.138</c:v>
                </c:pt>
                <c:pt idx="10139" formatCode="General">
                  <c:v>10.138999999999999</c:v>
                </c:pt>
                <c:pt idx="10140" formatCode="General">
                  <c:v>10.14</c:v>
                </c:pt>
                <c:pt idx="10141" formatCode="General">
                  <c:v>10.141</c:v>
                </c:pt>
                <c:pt idx="10142" formatCode="General">
                  <c:v>10.141999999999999</c:v>
                </c:pt>
                <c:pt idx="10143" formatCode="General">
                  <c:v>10.143000000000001</c:v>
                </c:pt>
                <c:pt idx="10144" formatCode="General">
                  <c:v>10.144</c:v>
                </c:pt>
                <c:pt idx="10145" formatCode="General">
                  <c:v>10.145</c:v>
                </c:pt>
                <c:pt idx="10146" formatCode="General">
                  <c:v>10.146000000000001</c:v>
                </c:pt>
                <c:pt idx="10147" formatCode="General">
                  <c:v>10.147</c:v>
                </c:pt>
                <c:pt idx="10148" formatCode="General">
                  <c:v>10.148</c:v>
                </c:pt>
                <c:pt idx="10149" formatCode="General">
                  <c:v>10.148999999999999</c:v>
                </c:pt>
                <c:pt idx="10150" formatCode="General">
                  <c:v>10.15</c:v>
                </c:pt>
                <c:pt idx="10151" formatCode="General">
                  <c:v>10.151</c:v>
                </c:pt>
                <c:pt idx="10152" formatCode="General">
                  <c:v>10.151999999999999</c:v>
                </c:pt>
                <c:pt idx="10153" formatCode="General">
                  <c:v>10.153</c:v>
                </c:pt>
                <c:pt idx="10154" formatCode="General">
                  <c:v>10.154</c:v>
                </c:pt>
                <c:pt idx="10155" formatCode="General">
                  <c:v>10.154999999999999</c:v>
                </c:pt>
                <c:pt idx="10156" formatCode="General">
                  <c:v>10.156000000000001</c:v>
                </c:pt>
                <c:pt idx="10157" formatCode="General">
                  <c:v>10.157</c:v>
                </c:pt>
                <c:pt idx="10158" formatCode="General">
                  <c:v>10.157999999999999</c:v>
                </c:pt>
                <c:pt idx="10159" formatCode="General">
                  <c:v>10.159000000000001</c:v>
                </c:pt>
                <c:pt idx="10160" formatCode="General">
                  <c:v>10.16</c:v>
                </c:pt>
                <c:pt idx="10161" formatCode="General">
                  <c:v>10.161</c:v>
                </c:pt>
                <c:pt idx="10162" formatCode="General">
                  <c:v>10.162000000000001</c:v>
                </c:pt>
                <c:pt idx="10163" formatCode="General">
                  <c:v>10.163</c:v>
                </c:pt>
                <c:pt idx="10164" formatCode="General">
                  <c:v>10.164</c:v>
                </c:pt>
                <c:pt idx="10165" formatCode="General">
                  <c:v>10.164999999999999</c:v>
                </c:pt>
                <c:pt idx="10166" formatCode="General">
                  <c:v>10.166</c:v>
                </c:pt>
                <c:pt idx="10167" formatCode="General">
                  <c:v>10.167</c:v>
                </c:pt>
                <c:pt idx="10168" formatCode="General">
                  <c:v>10.167999999999999</c:v>
                </c:pt>
                <c:pt idx="10169" formatCode="General">
                  <c:v>10.169</c:v>
                </c:pt>
                <c:pt idx="10170" formatCode="General">
                  <c:v>10.17</c:v>
                </c:pt>
                <c:pt idx="10171" formatCode="General">
                  <c:v>10.170999999999999</c:v>
                </c:pt>
                <c:pt idx="10172" formatCode="General">
                  <c:v>10.172000000000001</c:v>
                </c:pt>
                <c:pt idx="10173" formatCode="General">
                  <c:v>10.173</c:v>
                </c:pt>
                <c:pt idx="10174" formatCode="General">
                  <c:v>10.173999999999999</c:v>
                </c:pt>
                <c:pt idx="10175" formatCode="General">
                  <c:v>10.175000000000001</c:v>
                </c:pt>
                <c:pt idx="10176" formatCode="General">
                  <c:v>10.176</c:v>
                </c:pt>
                <c:pt idx="10177" formatCode="General">
                  <c:v>10.177</c:v>
                </c:pt>
                <c:pt idx="10178" formatCode="General">
                  <c:v>10.178000000000001</c:v>
                </c:pt>
                <c:pt idx="10179" formatCode="General">
                  <c:v>10.179</c:v>
                </c:pt>
                <c:pt idx="10180" formatCode="General">
                  <c:v>10.18</c:v>
                </c:pt>
                <c:pt idx="10181" formatCode="General">
                  <c:v>10.180999999999999</c:v>
                </c:pt>
                <c:pt idx="10182" formatCode="General">
                  <c:v>10.182</c:v>
                </c:pt>
                <c:pt idx="10183" formatCode="General">
                  <c:v>10.183</c:v>
                </c:pt>
                <c:pt idx="10184" formatCode="General">
                  <c:v>10.183999999999999</c:v>
                </c:pt>
                <c:pt idx="10185" formatCode="General">
                  <c:v>10.185</c:v>
                </c:pt>
                <c:pt idx="10186" formatCode="General">
                  <c:v>10.186</c:v>
                </c:pt>
                <c:pt idx="10187" formatCode="General">
                  <c:v>10.186999999999999</c:v>
                </c:pt>
                <c:pt idx="10188" formatCode="General">
                  <c:v>10.188000000000001</c:v>
                </c:pt>
                <c:pt idx="10189" formatCode="General">
                  <c:v>10.189</c:v>
                </c:pt>
                <c:pt idx="10190" formatCode="General">
                  <c:v>10.19</c:v>
                </c:pt>
                <c:pt idx="10191" formatCode="General">
                  <c:v>10.191000000000001</c:v>
                </c:pt>
                <c:pt idx="10192" formatCode="General">
                  <c:v>10.192</c:v>
                </c:pt>
                <c:pt idx="10193" formatCode="General">
                  <c:v>10.193</c:v>
                </c:pt>
                <c:pt idx="10194" formatCode="General">
                  <c:v>10.194000000000001</c:v>
                </c:pt>
                <c:pt idx="10195" formatCode="General">
                  <c:v>10.195</c:v>
                </c:pt>
                <c:pt idx="10196" formatCode="General">
                  <c:v>10.196</c:v>
                </c:pt>
                <c:pt idx="10197" formatCode="General">
                  <c:v>10.196999999999999</c:v>
                </c:pt>
                <c:pt idx="10198" formatCode="General">
                  <c:v>10.198</c:v>
                </c:pt>
                <c:pt idx="10199" formatCode="General">
                  <c:v>10.199</c:v>
                </c:pt>
                <c:pt idx="10200" formatCode="General">
                  <c:v>10.199999999999999</c:v>
                </c:pt>
                <c:pt idx="10201" formatCode="General">
                  <c:v>10.201000000000001</c:v>
                </c:pt>
                <c:pt idx="10202" formatCode="General">
                  <c:v>10.202</c:v>
                </c:pt>
                <c:pt idx="10203" formatCode="General">
                  <c:v>10.202999999999999</c:v>
                </c:pt>
                <c:pt idx="10204" formatCode="General">
                  <c:v>10.204000000000001</c:v>
                </c:pt>
                <c:pt idx="10205" formatCode="General">
                  <c:v>10.205</c:v>
                </c:pt>
                <c:pt idx="10206" formatCode="General">
                  <c:v>10.206</c:v>
                </c:pt>
                <c:pt idx="10207" formatCode="General">
                  <c:v>10.207000000000001</c:v>
                </c:pt>
                <c:pt idx="10208" formatCode="General">
                  <c:v>10.208</c:v>
                </c:pt>
                <c:pt idx="10209" formatCode="General">
                  <c:v>10.209</c:v>
                </c:pt>
                <c:pt idx="10210" formatCode="General">
                  <c:v>10.210000000000001</c:v>
                </c:pt>
                <c:pt idx="10211" formatCode="General">
                  <c:v>10.211</c:v>
                </c:pt>
                <c:pt idx="10212" formatCode="General">
                  <c:v>10.212</c:v>
                </c:pt>
                <c:pt idx="10213" formatCode="General">
                  <c:v>10.212999999999999</c:v>
                </c:pt>
                <c:pt idx="10214" formatCode="General">
                  <c:v>10.214</c:v>
                </c:pt>
                <c:pt idx="10215" formatCode="General">
                  <c:v>10.215</c:v>
                </c:pt>
                <c:pt idx="10216" formatCode="General">
                  <c:v>10.215999999999999</c:v>
                </c:pt>
                <c:pt idx="10217" formatCode="General">
                  <c:v>10.217000000000001</c:v>
                </c:pt>
                <c:pt idx="10218" formatCode="General">
                  <c:v>10.218</c:v>
                </c:pt>
                <c:pt idx="10219" formatCode="General">
                  <c:v>10.218999999999999</c:v>
                </c:pt>
                <c:pt idx="10220" formatCode="General">
                  <c:v>10.220000000000001</c:v>
                </c:pt>
                <c:pt idx="10221" formatCode="General">
                  <c:v>10.221</c:v>
                </c:pt>
                <c:pt idx="10222" formatCode="General">
                  <c:v>10.222</c:v>
                </c:pt>
                <c:pt idx="10223" formatCode="General">
                  <c:v>10.223000000000001</c:v>
                </c:pt>
                <c:pt idx="10224" formatCode="General">
                  <c:v>10.224</c:v>
                </c:pt>
                <c:pt idx="10225" formatCode="General">
                  <c:v>10.225</c:v>
                </c:pt>
                <c:pt idx="10226" formatCode="General">
                  <c:v>10.226000000000001</c:v>
                </c:pt>
                <c:pt idx="10227" formatCode="General">
                  <c:v>10.227</c:v>
                </c:pt>
                <c:pt idx="10228" formatCode="General">
                  <c:v>10.228</c:v>
                </c:pt>
                <c:pt idx="10229" formatCode="General">
                  <c:v>10.228999999999999</c:v>
                </c:pt>
                <c:pt idx="10230" formatCode="General">
                  <c:v>10.23</c:v>
                </c:pt>
                <c:pt idx="10231" formatCode="General">
                  <c:v>10.231</c:v>
                </c:pt>
                <c:pt idx="10232" formatCode="General">
                  <c:v>10.231999999999999</c:v>
                </c:pt>
                <c:pt idx="10233" formatCode="General">
                  <c:v>10.233000000000001</c:v>
                </c:pt>
                <c:pt idx="10234" formatCode="General">
                  <c:v>10.234</c:v>
                </c:pt>
                <c:pt idx="10235" formatCode="General">
                  <c:v>10.234999999999999</c:v>
                </c:pt>
                <c:pt idx="10236" formatCode="General">
                  <c:v>10.236000000000001</c:v>
                </c:pt>
                <c:pt idx="10237" formatCode="General">
                  <c:v>10.237</c:v>
                </c:pt>
                <c:pt idx="10238" formatCode="General">
                  <c:v>10.238</c:v>
                </c:pt>
                <c:pt idx="10239" formatCode="General">
                  <c:v>10.239000000000001</c:v>
                </c:pt>
                <c:pt idx="10240" formatCode="General">
                  <c:v>10.24</c:v>
                </c:pt>
                <c:pt idx="10241" formatCode="General">
                  <c:v>10.241</c:v>
                </c:pt>
                <c:pt idx="10242" formatCode="General">
                  <c:v>10.242000000000001</c:v>
                </c:pt>
                <c:pt idx="10243" formatCode="General">
                  <c:v>10.243</c:v>
                </c:pt>
                <c:pt idx="10244" formatCode="General">
                  <c:v>10.244</c:v>
                </c:pt>
                <c:pt idx="10245" formatCode="General">
                  <c:v>10.244999999999999</c:v>
                </c:pt>
                <c:pt idx="10246" formatCode="General">
                  <c:v>10.246</c:v>
                </c:pt>
                <c:pt idx="10247" formatCode="General">
                  <c:v>10.247</c:v>
                </c:pt>
                <c:pt idx="10248" formatCode="General">
                  <c:v>10.247999999999999</c:v>
                </c:pt>
                <c:pt idx="10249" formatCode="General">
                  <c:v>10.249000000000001</c:v>
                </c:pt>
                <c:pt idx="10250" formatCode="General">
                  <c:v>10.25</c:v>
                </c:pt>
                <c:pt idx="10251" formatCode="General">
                  <c:v>10.250999999999999</c:v>
                </c:pt>
                <c:pt idx="10252" formatCode="General">
                  <c:v>10.252000000000001</c:v>
                </c:pt>
                <c:pt idx="10253" formatCode="General">
                  <c:v>10.253</c:v>
                </c:pt>
                <c:pt idx="10254" formatCode="General">
                  <c:v>10.254</c:v>
                </c:pt>
                <c:pt idx="10255" formatCode="General">
                  <c:v>10.255000000000001</c:v>
                </c:pt>
                <c:pt idx="10256" formatCode="General">
                  <c:v>10.256</c:v>
                </c:pt>
                <c:pt idx="10257" formatCode="General">
                  <c:v>10.257</c:v>
                </c:pt>
                <c:pt idx="10258" formatCode="General">
                  <c:v>10.257999999999999</c:v>
                </c:pt>
                <c:pt idx="10259" formatCode="General">
                  <c:v>10.259</c:v>
                </c:pt>
                <c:pt idx="10260" formatCode="General">
                  <c:v>10.26</c:v>
                </c:pt>
                <c:pt idx="10261" formatCode="General">
                  <c:v>10.260999999999999</c:v>
                </c:pt>
                <c:pt idx="10262" formatCode="General">
                  <c:v>10.262</c:v>
                </c:pt>
                <c:pt idx="10263" formatCode="General">
                  <c:v>10.263</c:v>
                </c:pt>
                <c:pt idx="10264" formatCode="General">
                  <c:v>10.263999999999999</c:v>
                </c:pt>
                <c:pt idx="10265" formatCode="General">
                  <c:v>10.265000000000001</c:v>
                </c:pt>
                <c:pt idx="10266" formatCode="General">
                  <c:v>10.266</c:v>
                </c:pt>
                <c:pt idx="10267" formatCode="General">
                  <c:v>10.266999999999999</c:v>
                </c:pt>
                <c:pt idx="10268" formatCode="General">
                  <c:v>10.268000000000001</c:v>
                </c:pt>
                <c:pt idx="10269" formatCode="General">
                  <c:v>10.269</c:v>
                </c:pt>
                <c:pt idx="10270" formatCode="General">
                  <c:v>10.27</c:v>
                </c:pt>
                <c:pt idx="10271" formatCode="General">
                  <c:v>10.271000000000001</c:v>
                </c:pt>
                <c:pt idx="10272" formatCode="General">
                  <c:v>10.272</c:v>
                </c:pt>
                <c:pt idx="10273" formatCode="General">
                  <c:v>10.273</c:v>
                </c:pt>
                <c:pt idx="10274" formatCode="General">
                  <c:v>10.273999999999999</c:v>
                </c:pt>
                <c:pt idx="10275" formatCode="General">
                  <c:v>10.275</c:v>
                </c:pt>
                <c:pt idx="10276" formatCode="General">
                  <c:v>10.276</c:v>
                </c:pt>
                <c:pt idx="10277" formatCode="General">
                  <c:v>10.276999999999999</c:v>
                </c:pt>
                <c:pt idx="10278" formatCode="General">
                  <c:v>10.278</c:v>
                </c:pt>
                <c:pt idx="10279" formatCode="General">
                  <c:v>10.279</c:v>
                </c:pt>
                <c:pt idx="10280" formatCode="General">
                  <c:v>10.28</c:v>
                </c:pt>
                <c:pt idx="10281" formatCode="General">
                  <c:v>10.281000000000001</c:v>
                </c:pt>
                <c:pt idx="10282" formatCode="General">
                  <c:v>10.282</c:v>
                </c:pt>
                <c:pt idx="10283" formatCode="General">
                  <c:v>10.282999999999999</c:v>
                </c:pt>
                <c:pt idx="10284" formatCode="General">
                  <c:v>10.284000000000001</c:v>
                </c:pt>
                <c:pt idx="10285" formatCode="General">
                  <c:v>10.285</c:v>
                </c:pt>
                <c:pt idx="10286" formatCode="General">
                  <c:v>10.286</c:v>
                </c:pt>
                <c:pt idx="10287" formatCode="General">
                  <c:v>10.287000000000001</c:v>
                </c:pt>
                <c:pt idx="10288" formatCode="General">
                  <c:v>10.288</c:v>
                </c:pt>
                <c:pt idx="10289" formatCode="General">
                  <c:v>10.289</c:v>
                </c:pt>
                <c:pt idx="10290" formatCode="General">
                  <c:v>10.29</c:v>
                </c:pt>
                <c:pt idx="10291" formatCode="General">
                  <c:v>10.291</c:v>
                </c:pt>
                <c:pt idx="10292" formatCode="General">
                  <c:v>10.292</c:v>
                </c:pt>
                <c:pt idx="10293" formatCode="General">
                  <c:v>10.292999999999999</c:v>
                </c:pt>
                <c:pt idx="10294" formatCode="General">
                  <c:v>10.294</c:v>
                </c:pt>
                <c:pt idx="10295" formatCode="General">
                  <c:v>10.295</c:v>
                </c:pt>
                <c:pt idx="10296" formatCode="General">
                  <c:v>10.295999999999999</c:v>
                </c:pt>
                <c:pt idx="10297" formatCode="General">
                  <c:v>10.297000000000001</c:v>
                </c:pt>
                <c:pt idx="10298" formatCode="General">
                  <c:v>10.298</c:v>
                </c:pt>
                <c:pt idx="10299" formatCode="General">
                  <c:v>10.298999999999999</c:v>
                </c:pt>
                <c:pt idx="10300" formatCode="General">
                  <c:v>10.3</c:v>
                </c:pt>
                <c:pt idx="10301" formatCode="General">
                  <c:v>10.301</c:v>
                </c:pt>
                <c:pt idx="10302" formatCode="General">
                  <c:v>10.302</c:v>
                </c:pt>
                <c:pt idx="10303" formatCode="General">
                  <c:v>10.303000000000001</c:v>
                </c:pt>
                <c:pt idx="10304" formatCode="General">
                  <c:v>10.304</c:v>
                </c:pt>
                <c:pt idx="10305" formatCode="General">
                  <c:v>10.305</c:v>
                </c:pt>
                <c:pt idx="10306" formatCode="General">
                  <c:v>10.305999999999999</c:v>
                </c:pt>
                <c:pt idx="10307" formatCode="General">
                  <c:v>10.307</c:v>
                </c:pt>
                <c:pt idx="10308" formatCode="General">
                  <c:v>10.308</c:v>
                </c:pt>
                <c:pt idx="10309" formatCode="General">
                  <c:v>10.308999999999999</c:v>
                </c:pt>
                <c:pt idx="10310" formatCode="General">
                  <c:v>10.31</c:v>
                </c:pt>
                <c:pt idx="10311" formatCode="General">
                  <c:v>10.311</c:v>
                </c:pt>
                <c:pt idx="10312" formatCode="General">
                  <c:v>10.311999999999999</c:v>
                </c:pt>
                <c:pt idx="10313" formatCode="General">
                  <c:v>10.313000000000001</c:v>
                </c:pt>
                <c:pt idx="10314" formatCode="General">
                  <c:v>10.314</c:v>
                </c:pt>
                <c:pt idx="10315" formatCode="General">
                  <c:v>10.315</c:v>
                </c:pt>
                <c:pt idx="10316" formatCode="General">
                  <c:v>10.316000000000001</c:v>
                </c:pt>
                <c:pt idx="10317" formatCode="General">
                  <c:v>10.317</c:v>
                </c:pt>
                <c:pt idx="10318" formatCode="General">
                  <c:v>10.318</c:v>
                </c:pt>
                <c:pt idx="10319" formatCode="General">
                  <c:v>10.319000000000001</c:v>
                </c:pt>
                <c:pt idx="10320" formatCode="General">
                  <c:v>10.32</c:v>
                </c:pt>
                <c:pt idx="10321" formatCode="General">
                  <c:v>10.321</c:v>
                </c:pt>
                <c:pt idx="10322" formatCode="General">
                  <c:v>10.321999999999999</c:v>
                </c:pt>
                <c:pt idx="10323" formatCode="General">
                  <c:v>10.323</c:v>
                </c:pt>
                <c:pt idx="10324" formatCode="General">
                  <c:v>10.324</c:v>
                </c:pt>
                <c:pt idx="10325" formatCode="General">
                  <c:v>10.324999999999999</c:v>
                </c:pt>
                <c:pt idx="10326" formatCode="General">
                  <c:v>10.326000000000001</c:v>
                </c:pt>
                <c:pt idx="10327" formatCode="General">
                  <c:v>10.327</c:v>
                </c:pt>
                <c:pt idx="10328" formatCode="General">
                  <c:v>10.327999999999999</c:v>
                </c:pt>
                <c:pt idx="10329" formatCode="General">
                  <c:v>10.329000000000001</c:v>
                </c:pt>
                <c:pt idx="10330" formatCode="General">
                  <c:v>10.33</c:v>
                </c:pt>
                <c:pt idx="10331" formatCode="General">
                  <c:v>10.331</c:v>
                </c:pt>
                <c:pt idx="10332" formatCode="General">
                  <c:v>10.332000000000001</c:v>
                </c:pt>
                <c:pt idx="10333" formatCode="General">
                  <c:v>10.333</c:v>
                </c:pt>
                <c:pt idx="10334" formatCode="General">
                  <c:v>10.334</c:v>
                </c:pt>
                <c:pt idx="10335" formatCode="General">
                  <c:v>10.335000000000001</c:v>
                </c:pt>
                <c:pt idx="10336" formatCode="General">
                  <c:v>10.336</c:v>
                </c:pt>
                <c:pt idx="10337" formatCode="General">
                  <c:v>10.337</c:v>
                </c:pt>
                <c:pt idx="10338" formatCode="General">
                  <c:v>10.337999999999999</c:v>
                </c:pt>
                <c:pt idx="10339" formatCode="General">
                  <c:v>10.339</c:v>
                </c:pt>
                <c:pt idx="10340" formatCode="General">
                  <c:v>10.34</c:v>
                </c:pt>
                <c:pt idx="10341" formatCode="General">
                  <c:v>10.340999999999999</c:v>
                </c:pt>
                <c:pt idx="10342" formatCode="General">
                  <c:v>10.342000000000001</c:v>
                </c:pt>
                <c:pt idx="10343" formatCode="General">
                  <c:v>10.343</c:v>
                </c:pt>
                <c:pt idx="10344" formatCode="General">
                  <c:v>10.343999999999999</c:v>
                </c:pt>
                <c:pt idx="10345" formatCode="General">
                  <c:v>10.345000000000001</c:v>
                </c:pt>
                <c:pt idx="10346" formatCode="General">
                  <c:v>10.346</c:v>
                </c:pt>
                <c:pt idx="10347" formatCode="General">
                  <c:v>10.347</c:v>
                </c:pt>
                <c:pt idx="10348" formatCode="General">
                  <c:v>10.348000000000001</c:v>
                </c:pt>
                <c:pt idx="10349" formatCode="General">
                  <c:v>10.349</c:v>
                </c:pt>
                <c:pt idx="10350" formatCode="General">
                  <c:v>10.35</c:v>
                </c:pt>
                <c:pt idx="10351" formatCode="General">
                  <c:v>10.351000000000001</c:v>
                </c:pt>
                <c:pt idx="10352" formatCode="General">
                  <c:v>10.352</c:v>
                </c:pt>
                <c:pt idx="10353" formatCode="General">
                  <c:v>10.353</c:v>
                </c:pt>
                <c:pt idx="10354" formatCode="General">
                  <c:v>10.353999999999999</c:v>
                </c:pt>
                <c:pt idx="10355" formatCode="General">
                  <c:v>10.355</c:v>
                </c:pt>
                <c:pt idx="10356" formatCode="General">
                  <c:v>10.356</c:v>
                </c:pt>
                <c:pt idx="10357" formatCode="General">
                  <c:v>10.356999999999999</c:v>
                </c:pt>
                <c:pt idx="10358" formatCode="General">
                  <c:v>10.358000000000001</c:v>
                </c:pt>
                <c:pt idx="10359" formatCode="General">
                  <c:v>10.359</c:v>
                </c:pt>
                <c:pt idx="10360" formatCode="General">
                  <c:v>10.36</c:v>
                </c:pt>
                <c:pt idx="10361" formatCode="General">
                  <c:v>10.361000000000001</c:v>
                </c:pt>
                <c:pt idx="10362" formatCode="General">
                  <c:v>10.362</c:v>
                </c:pt>
                <c:pt idx="10363" formatCode="General">
                  <c:v>10.363</c:v>
                </c:pt>
                <c:pt idx="10364" formatCode="General">
                  <c:v>10.364000000000001</c:v>
                </c:pt>
                <c:pt idx="10365" formatCode="General">
                  <c:v>10.365</c:v>
                </c:pt>
                <c:pt idx="10366" formatCode="General">
                  <c:v>10.366</c:v>
                </c:pt>
                <c:pt idx="10367" formatCode="General">
                  <c:v>10.367000000000001</c:v>
                </c:pt>
                <c:pt idx="10368" formatCode="General">
                  <c:v>10.368</c:v>
                </c:pt>
                <c:pt idx="10369" formatCode="General">
                  <c:v>10.369</c:v>
                </c:pt>
                <c:pt idx="10370" formatCode="General">
                  <c:v>10.37</c:v>
                </c:pt>
                <c:pt idx="10371" formatCode="General">
                  <c:v>10.371</c:v>
                </c:pt>
                <c:pt idx="10372" formatCode="General">
                  <c:v>10.372</c:v>
                </c:pt>
                <c:pt idx="10373" formatCode="General">
                  <c:v>10.372999999999999</c:v>
                </c:pt>
                <c:pt idx="10374" formatCode="General">
                  <c:v>10.374000000000001</c:v>
                </c:pt>
                <c:pt idx="10375" formatCode="General">
                  <c:v>10.375</c:v>
                </c:pt>
                <c:pt idx="10376" formatCode="General">
                  <c:v>10.375999999999999</c:v>
                </c:pt>
                <c:pt idx="10377" formatCode="General">
                  <c:v>10.377000000000001</c:v>
                </c:pt>
                <c:pt idx="10378" formatCode="General">
                  <c:v>10.378</c:v>
                </c:pt>
                <c:pt idx="10379" formatCode="General">
                  <c:v>10.379</c:v>
                </c:pt>
                <c:pt idx="10380" formatCode="General">
                  <c:v>10.38</c:v>
                </c:pt>
                <c:pt idx="10381" formatCode="General">
                  <c:v>10.381</c:v>
                </c:pt>
                <c:pt idx="10382" formatCode="General">
                  <c:v>10.382</c:v>
                </c:pt>
                <c:pt idx="10383" formatCode="General">
                  <c:v>10.382999999999999</c:v>
                </c:pt>
                <c:pt idx="10384" formatCode="General">
                  <c:v>10.384</c:v>
                </c:pt>
                <c:pt idx="10385" formatCode="General">
                  <c:v>10.385</c:v>
                </c:pt>
                <c:pt idx="10386" formatCode="General">
                  <c:v>10.385999999999999</c:v>
                </c:pt>
                <c:pt idx="10387" formatCode="General">
                  <c:v>10.387</c:v>
                </c:pt>
                <c:pt idx="10388" formatCode="General">
                  <c:v>10.388</c:v>
                </c:pt>
                <c:pt idx="10389" formatCode="General">
                  <c:v>10.388999999999999</c:v>
                </c:pt>
                <c:pt idx="10390" formatCode="General">
                  <c:v>10.39</c:v>
                </c:pt>
                <c:pt idx="10391" formatCode="General">
                  <c:v>10.391</c:v>
                </c:pt>
                <c:pt idx="10392" formatCode="General">
                  <c:v>10.391999999999999</c:v>
                </c:pt>
                <c:pt idx="10393" formatCode="General">
                  <c:v>10.393000000000001</c:v>
                </c:pt>
                <c:pt idx="10394" formatCode="General">
                  <c:v>10.394</c:v>
                </c:pt>
                <c:pt idx="10395" formatCode="General">
                  <c:v>10.395</c:v>
                </c:pt>
                <c:pt idx="10396" formatCode="General">
                  <c:v>10.396000000000001</c:v>
                </c:pt>
                <c:pt idx="10397" formatCode="General">
                  <c:v>10.397</c:v>
                </c:pt>
                <c:pt idx="10398" formatCode="General">
                  <c:v>10.398</c:v>
                </c:pt>
                <c:pt idx="10399" formatCode="General">
                  <c:v>10.398999999999999</c:v>
                </c:pt>
                <c:pt idx="10400" formatCode="General">
                  <c:v>10.4</c:v>
                </c:pt>
                <c:pt idx="10401" formatCode="General">
                  <c:v>10.401</c:v>
                </c:pt>
                <c:pt idx="10402" formatCode="General">
                  <c:v>10.401999999999999</c:v>
                </c:pt>
                <c:pt idx="10403" formatCode="General">
                  <c:v>10.403</c:v>
                </c:pt>
                <c:pt idx="10404" formatCode="General">
                  <c:v>10.404</c:v>
                </c:pt>
                <c:pt idx="10405" formatCode="General">
                  <c:v>10.404999999999999</c:v>
                </c:pt>
                <c:pt idx="10406" formatCode="General">
                  <c:v>10.406000000000001</c:v>
                </c:pt>
                <c:pt idx="10407" formatCode="General">
                  <c:v>10.407</c:v>
                </c:pt>
                <c:pt idx="10408" formatCode="General">
                  <c:v>10.407999999999999</c:v>
                </c:pt>
                <c:pt idx="10409" formatCode="General">
                  <c:v>10.409000000000001</c:v>
                </c:pt>
                <c:pt idx="10410" formatCode="General">
                  <c:v>10.41</c:v>
                </c:pt>
                <c:pt idx="10411" formatCode="General">
                  <c:v>10.411</c:v>
                </c:pt>
                <c:pt idx="10412" formatCode="General">
                  <c:v>10.412000000000001</c:v>
                </c:pt>
                <c:pt idx="10413" formatCode="General">
                  <c:v>10.413</c:v>
                </c:pt>
                <c:pt idx="10414" formatCode="General">
                  <c:v>10.414</c:v>
                </c:pt>
                <c:pt idx="10415" formatCode="General">
                  <c:v>10.414999999999999</c:v>
                </c:pt>
                <c:pt idx="10416" formatCode="General">
                  <c:v>10.416</c:v>
                </c:pt>
                <c:pt idx="10417" formatCode="General">
                  <c:v>10.417</c:v>
                </c:pt>
                <c:pt idx="10418" formatCode="General">
                  <c:v>10.417999999999999</c:v>
                </c:pt>
                <c:pt idx="10419" formatCode="General">
                  <c:v>10.419</c:v>
                </c:pt>
                <c:pt idx="10420" formatCode="General">
                  <c:v>10.42</c:v>
                </c:pt>
                <c:pt idx="10421" formatCode="General">
                  <c:v>10.420999999999999</c:v>
                </c:pt>
                <c:pt idx="10422" formatCode="General">
                  <c:v>10.422000000000001</c:v>
                </c:pt>
                <c:pt idx="10423" formatCode="General">
                  <c:v>10.423</c:v>
                </c:pt>
                <c:pt idx="10424" formatCode="General">
                  <c:v>10.423999999999999</c:v>
                </c:pt>
                <c:pt idx="10425" formatCode="General">
                  <c:v>10.425000000000001</c:v>
                </c:pt>
                <c:pt idx="10426" formatCode="General">
                  <c:v>10.426</c:v>
                </c:pt>
                <c:pt idx="10427" formatCode="General">
                  <c:v>10.427</c:v>
                </c:pt>
                <c:pt idx="10428" formatCode="General">
                  <c:v>10.428000000000001</c:v>
                </c:pt>
                <c:pt idx="10429" formatCode="General">
                  <c:v>10.429</c:v>
                </c:pt>
                <c:pt idx="10430" formatCode="General">
                  <c:v>10.43</c:v>
                </c:pt>
                <c:pt idx="10431" formatCode="General">
                  <c:v>10.430999999999999</c:v>
                </c:pt>
                <c:pt idx="10432" formatCode="General">
                  <c:v>10.432</c:v>
                </c:pt>
                <c:pt idx="10433" formatCode="General">
                  <c:v>10.433</c:v>
                </c:pt>
                <c:pt idx="10434" formatCode="General">
                  <c:v>10.433999999999999</c:v>
                </c:pt>
                <c:pt idx="10435" formatCode="General">
                  <c:v>10.435</c:v>
                </c:pt>
                <c:pt idx="10436" formatCode="General">
                  <c:v>10.436</c:v>
                </c:pt>
                <c:pt idx="10437" formatCode="General">
                  <c:v>10.436999999999999</c:v>
                </c:pt>
                <c:pt idx="10438" formatCode="General">
                  <c:v>10.438000000000001</c:v>
                </c:pt>
                <c:pt idx="10439" formatCode="General">
                  <c:v>10.439</c:v>
                </c:pt>
                <c:pt idx="10440" formatCode="General">
                  <c:v>10.44</c:v>
                </c:pt>
                <c:pt idx="10441" formatCode="General">
                  <c:v>10.441000000000001</c:v>
                </c:pt>
                <c:pt idx="10442" formatCode="General">
                  <c:v>10.442</c:v>
                </c:pt>
                <c:pt idx="10443" formatCode="General">
                  <c:v>10.443</c:v>
                </c:pt>
                <c:pt idx="10444" formatCode="General">
                  <c:v>10.444000000000001</c:v>
                </c:pt>
                <c:pt idx="10445" formatCode="General">
                  <c:v>10.445</c:v>
                </c:pt>
                <c:pt idx="10446" formatCode="General">
                  <c:v>10.446</c:v>
                </c:pt>
                <c:pt idx="10447" formatCode="General">
                  <c:v>10.446999999999999</c:v>
                </c:pt>
                <c:pt idx="10448" formatCode="General">
                  <c:v>10.448</c:v>
                </c:pt>
                <c:pt idx="10449" formatCode="General">
                  <c:v>10.449</c:v>
                </c:pt>
                <c:pt idx="10450" formatCode="General">
                  <c:v>10.45</c:v>
                </c:pt>
                <c:pt idx="10451" formatCode="General">
                  <c:v>10.451000000000001</c:v>
                </c:pt>
                <c:pt idx="10452" formatCode="General">
                  <c:v>10.452</c:v>
                </c:pt>
                <c:pt idx="10453" formatCode="General">
                  <c:v>10.452999999999999</c:v>
                </c:pt>
                <c:pt idx="10454" formatCode="General">
                  <c:v>10.454000000000001</c:v>
                </c:pt>
                <c:pt idx="10455" formatCode="General">
                  <c:v>10.455</c:v>
                </c:pt>
                <c:pt idx="10456" formatCode="General">
                  <c:v>10.456</c:v>
                </c:pt>
                <c:pt idx="10457" formatCode="General">
                  <c:v>10.457000000000001</c:v>
                </c:pt>
                <c:pt idx="10458" formatCode="General">
                  <c:v>10.458</c:v>
                </c:pt>
                <c:pt idx="10459" formatCode="General">
                  <c:v>10.459</c:v>
                </c:pt>
                <c:pt idx="10460" formatCode="General">
                  <c:v>10.46</c:v>
                </c:pt>
                <c:pt idx="10461" formatCode="General">
                  <c:v>10.461</c:v>
                </c:pt>
                <c:pt idx="10462" formatCode="General">
                  <c:v>10.462</c:v>
                </c:pt>
                <c:pt idx="10463" formatCode="General">
                  <c:v>10.462999999999999</c:v>
                </c:pt>
                <c:pt idx="10464" formatCode="General">
                  <c:v>10.464</c:v>
                </c:pt>
                <c:pt idx="10465" formatCode="General">
                  <c:v>10.465</c:v>
                </c:pt>
                <c:pt idx="10466" formatCode="General">
                  <c:v>10.465999999999999</c:v>
                </c:pt>
                <c:pt idx="10467" formatCode="General">
                  <c:v>10.467000000000001</c:v>
                </c:pt>
                <c:pt idx="10468" formatCode="General">
                  <c:v>10.468</c:v>
                </c:pt>
                <c:pt idx="10469" formatCode="General">
                  <c:v>10.468999999999999</c:v>
                </c:pt>
                <c:pt idx="10470" formatCode="General">
                  <c:v>10.47</c:v>
                </c:pt>
                <c:pt idx="10471" formatCode="General">
                  <c:v>10.471</c:v>
                </c:pt>
                <c:pt idx="10472" formatCode="General">
                  <c:v>10.472</c:v>
                </c:pt>
                <c:pt idx="10473" formatCode="General">
                  <c:v>10.473000000000001</c:v>
                </c:pt>
                <c:pt idx="10474" formatCode="General">
                  <c:v>10.474</c:v>
                </c:pt>
                <c:pt idx="10475" formatCode="General">
                  <c:v>10.475</c:v>
                </c:pt>
                <c:pt idx="10476" formatCode="General">
                  <c:v>10.476000000000001</c:v>
                </c:pt>
                <c:pt idx="10477" formatCode="General">
                  <c:v>10.477</c:v>
                </c:pt>
                <c:pt idx="10478" formatCode="General">
                  <c:v>10.478</c:v>
                </c:pt>
                <c:pt idx="10479" formatCode="General">
                  <c:v>10.478999999999999</c:v>
                </c:pt>
                <c:pt idx="10480" formatCode="General">
                  <c:v>10.48</c:v>
                </c:pt>
                <c:pt idx="10481" formatCode="General">
                  <c:v>10.481</c:v>
                </c:pt>
                <c:pt idx="10482" formatCode="General">
                  <c:v>10.481999999999999</c:v>
                </c:pt>
                <c:pt idx="10483" formatCode="General">
                  <c:v>10.483000000000001</c:v>
                </c:pt>
                <c:pt idx="10484" formatCode="General">
                  <c:v>10.484</c:v>
                </c:pt>
                <c:pt idx="10485" formatCode="General">
                  <c:v>10.484999999999999</c:v>
                </c:pt>
                <c:pt idx="10486" formatCode="General">
                  <c:v>10.486000000000001</c:v>
                </c:pt>
                <c:pt idx="10487" formatCode="General">
                  <c:v>10.487</c:v>
                </c:pt>
                <c:pt idx="10488" formatCode="General">
                  <c:v>10.488</c:v>
                </c:pt>
                <c:pt idx="10489" formatCode="General">
                  <c:v>10.489000000000001</c:v>
                </c:pt>
                <c:pt idx="10490" formatCode="General">
                  <c:v>10.49</c:v>
                </c:pt>
                <c:pt idx="10491" formatCode="General">
                  <c:v>10.491</c:v>
                </c:pt>
                <c:pt idx="10492" formatCode="General">
                  <c:v>10.492000000000001</c:v>
                </c:pt>
                <c:pt idx="10493" formatCode="General">
                  <c:v>10.493</c:v>
                </c:pt>
                <c:pt idx="10494" formatCode="General">
                  <c:v>10.494</c:v>
                </c:pt>
                <c:pt idx="10495" formatCode="General">
                  <c:v>10.494999999999999</c:v>
                </c:pt>
                <c:pt idx="10496" formatCode="General">
                  <c:v>10.496</c:v>
                </c:pt>
                <c:pt idx="10497" formatCode="General">
                  <c:v>10.497</c:v>
                </c:pt>
                <c:pt idx="10498" formatCode="General">
                  <c:v>10.497999999999999</c:v>
                </c:pt>
                <c:pt idx="10499" formatCode="General">
                  <c:v>10.499000000000001</c:v>
                </c:pt>
                <c:pt idx="10500" formatCode="General">
                  <c:v>10.5</c:v>
                </c:pt>
                <c:pt idx="10501" formatCode="General">
                  <c:v>10.500999999999999</c:v>
                </c:pt>
                <c:pt idx="10502" formatCode="General">
                  <c:v>10.502000000000001</c:v>
                </c:pt>
                <c:pt idx="10503" formatCode="General">
                  <c:v>10.503</c:v>
                </c:pt>
                <c:pt idx="10504" formatCode="General">
                  <c:v>10.504</c:v>
                </c:pt>
                <c:pt idx="10505" formatCode="General">
                  <c:v>10.505000000000001</c:v>
                </c:pt>
                <c:pt idx="10506" formatCode="General">
                  <c:v>10.506</c:v>
                </c:pt>
                <c:pt idx="10507" formatCode="General">
                  <c:v>10.507</c:v>
                </c:pt>
                <c:pt idx="10508" formatCode="General">
                  <c:v>10.507999999999999</c:v>
                </c:pt>
                <c:pt idx="10509" formatCode="General">
                  <c:v>10.509</c:v>
                </c:pt>
                <c:pt idx="10510" formatCode="General">
                  <c:v>10.51</c:v>
                </c:pt>
                <c:pt idx="10511" formatCode="General">
                  <c:v>10.510999999999999</c:v>
                </c:pt>
                <c:pt idx="10512" formatCode="General">
                  <c:v>10.512</c:v>
                </c:pt>
                <c:pt idx="10513" formatCode="General">
                  <c:v>10.513</c:v>
                </c:pt>
                <c:pt idx="10514" formatCode="General">
                  <c:v>10.513999999999999</c:v>
                </c:pt>
                <c:pt idx="10515" formatCode="General">
                  <c:v>10.515000000000001</c:v>
                </c:pt>
                <c:pt idx="10516" formatCode="General">
                  <c:v>10.516</c:v>
                </c:pt>
                <c:pt idx="10517" formatCode="General">
                  <c:v>10.516999999999999</c:v>
                </c:pt>
                <c:pt idx="10518" formatCode="General">
                  <c:v>10.518000000000001</c:v>
                </c:pt>
                <c:pt idx="10519" formatCode="General">
                  <c:v>10.519</c:v>
                </c:pt>
                <c:pt idx="10520" formatCode="General">
                  <c:v>10.52</c:v>
                </c:pt>
                <c:pt idx="10521" formatCode="General">
                  <c:v>10.521000000000001</c:v>
                </c:pt>
                <c:pt idx="10522" formatCode="General">
                  <c:v>10.522</c:v>
                </c:pt>
                <c:pt idx="10523" formatCode="General">
                  <c:v>10.523</c:v>
                </c:pt>
                <c:pt idx="10524" formatCode="General">
                  <c:v>10.523999999999999</c:v>
                </c:pt>
                <c:pt idx="10525" formatCode="General">
                  <c:v>10.525</c:v>
                </c:pt>
                <c:pt idx="10526" formatCode="General">
                  <c:v>10.526</c:v>
                </c:pt>
                <c:pt idx="10527" formatCode="General">
                  <c:v>10.526999999999999</c:v>
                </c:pt>
                <c:pt idx="10528" formatCode="General">
                  <c:v>10.528</c:v>
                </c:pt>
                <c:pt idx="10529" formatCode="General">
                  <c:v>10.529</c:v>
                </c:pt>
                <c:pt idx="10530" formatCode="General">
                  <c:v>10.53</c:v>
                </c:pt>
                <c:pt idx="10531" formatCode="General">
                  <c:v>10.531000000000001</c:v>
                </c:pt>
                <c:pt idx="10532" formatCode="General">
                  <c:v>10.532</c:v>
                </c:pt>
                <c:pt idx="10533" formatCode="General">
                  <c:v>10.532999999999999</c:v>
                </c:pt>
                <c:pt idx="10534" formatCode="General">
                  <c:v>10.534000000000001</c:v>
                </c:pt>
                <c:pt idx="10535" formatCode="General">
                  <c:v>10.535</c:v>
                </c:pt>
                <c:pt idx="10536" formatCode="General">
                  <c:v>10.536</c:v>
                </c:pt>
                <c:pt idx="10537" formatCode="General">
                  <c:v>10.537000000000001</c:v>
                </c:pt>
                <c:pt idx="10538" formatCode="General">
                  <c:v>10.538</c:v>
                </c:pt>
                <c:pt idx="10539" formatCode="General">
                  <c:v>10.539</c:v>
                </c:pt>
                <c:pt idx="10540" formatCode="General">
                  <c:v>10.54</c:v>
                </c:pt>
                <c:pt idx="10541" formatCode="General">
                  <c:v>10.541</c:v>
                </c:pt>
                <c:pt idx="10542" formatCode="General">
                  <c:v>10.542</c:v>
                </c:pt>
                <c:pt idx="10543" formatCode="General">
                  <c:v>10.542999999999999</c:v>
                </c:pt>
                <c:pt idx="10544" formatCode="General">
                  <c:v>10.544</c:v>
                </c:pt>
                <c:pt idx="10545" formatCode="General">
                  <c:v>10.545</c:v>
                </c:pt>
                <c:pt idx="10546" formatCode="General">
                  <c:v>10.545999999999999</c:v>
                </c:pt>
                <c:pt idx="10547" formatCode="General">
                  <c:v>10.547000000000001</c:v>
                </c:pt>
                <c:pt idx="10548" formatCode="General">
                  <c:v>10.548</c:v>
                </c:pt>
                <c:pt idx="10549" formatCode="General">
                  <c:v>10.548999999999999</c:v>
                </c:pt>
                <c:pt idx="10550" formatCode="General">
                  <c:v>10.55</c:v>
                </c:pt>
                <c:pt idx="10551" formatCode="General">
                  <c:v>10.551</c:v>
                </c:pt>
                <c:pt idx="10552" formatCode="General">
                  <c:v>10.552</c:v>
                </c:pt>
                <c:pt idx="10553" formatCode="General">
                  <c:v>10.553000000000001</c:v>
                </c:pt>
                <c:pt idx="10554" formatCode="General">
                  <c:v>10.554</c:v>
                </c:pt>
                <c:pt idx="10555" formatCode="General">
                  <c:v>10.555</c:v>
                </c:pt>
                <c:pt idx="10556" formatCode="General">
                  <c:v>10.555999999999999</c:v>
                </c:pt>
                <c:pt idx="10557" formatCode="General">
                  <c:v>10.557</c:v>
                </c:pt>
                <c:pt idx="10558" formatCode="General">
                  <c:v>10.558</c:v>
                </c:pt>
                <c:pt idx="10559" formatCode="General">
                  <c:v>10.558999999999999</c:v>
                </c:pt>
                <c:pt idx="10560" formatCode="General">
                  <c:v>10.56</c:v>
                </c:pt>
                <c:pt idx="10561" formatCode="General">
                  <c:v>10.561</c:v>
                </c:pt>
                <c:pt idx="10562" formatCode="General">
                  <c:v>10.561999999999999</c:v>
                </c:pt>
                <c:pt idx="10563" formatCode="General">
                  <c:v>10.563000000000001</c:v>
                </c:pt>
                <c:pt idx="10564" formatCode="General">
                  <c:v>10.564</c:v>
                </c:pt>
                <c:pt idx="10565" formatCode="General">
                  <c:v>10.565</c:v>
                </c:pt>
                <c:pt idx="10566" formatCode="General">
                  <c:v>10.566000000000001</c:v>
                </c:pt>
                <c:pt idx="10567" formatCode="General">
                  <c:v>10.567</c:v>
                </c:pt>
                <c:pt idx="10568" formatCode="General">
                  <c:v>10.568</c:v>
                </c:pt>
                <c:pt idx="10569" formatCode="General">
                  <c:v>10.569000000000001</c:v>
                </c:pt>
                <c:pt idx="10570" formatCode="General">
                  <c:v>10.57</c:v>
                </c:pt>
                <c:pt idx="10571" formatCode="General">
                  <c:v>10.571</c:v>
                </c:pt>
                <c:pt idx="10572" formatCode="General">
                  <c:v>10.571999999999999</c:v>
                </c:pt>
                <c:pt idx="10573" formatCode="General">
                  <c:v>10.573</c:v>
                </c:pt>
                <c:pt idx="10574" formatCode="General">
                  <c:v>10.574</c:v>
                </c:pt>
                <c:pt idx="10575" formatCode="General">
                  <c:v>10.574999999999999</c:v>
                </c:pt>
                <c:pt idx="10576" formatCode="General">
                  <c:v>10.576000000000001</c:v>
                </c:pt>
                <c:pt idx="10577" formatCode="General">
                  <c:v>10.577</c:v>
                </c:pt>
                <c:pt idx="10578" formatCode="General">
                  <c:v>10.577999999999999</c:v>
                </c:pt>
                <c:pt idx="10579" formatCode="General">
                  <c:v>10.579000000000001</c:v>
                </c:pt>
                <c:pt idx="10580" formatCode="General">
                  <c:v>10.58</c:v>
                </c:pt>
                <c:pt idx="10581" formatCode="General">
                  <c:v>10.581</c:v>
                </c:pt>
                <c:pt idx="10582" formatCode="General">
                  <c:v>10.582000000000001</c:v>
                </c:pt>
                <c:pt idx="10583" formatCode="General">
                  <c:v>10.583</c:v>
                </c:pt>
                <c:pt idx="10584" formatCode="General">
                  <c:v>10.584</c:v>
                </c:pt>
                <c:pt idx="10585" formatCode="General">
                  <c:v>10.585000000000001</c:v>
                </c:pt>
                <c:pt idx="10586" formatCode="General">
                  <c:v>10.586</c:v>
                </c:pt>
                <c:pt idx="10587" formatCode="General">
                  <c:v>10.587</c:v>
                </c:pt>
                <c:pt idx="10588" formatCode="General">
                  <c:v>10.587999999999999</c:v>
                </c:pt>
                <c:pt idx="10589" formatCode="General">
                  <c:v>10.589</c:v>
                </c:pt>
                <c:pt idx="10590" formatCode="General">
                  <c:v>10.59</c:v>
                </c:pt>
                <c:pt idx="10591" formatCode="General">
                  <c:v>10.590999999999999</c:v>
                </c:pt>
                <c:pt idx="10592" formatCode="General">
                  <c:v>10.592000000000001</c:v>
                </c:pt>
                <c:pt idx="10593" formatCode="General">
                  <c:v>10.593</c:v>
                </c:pt>
                <c:pt idx="10594" formatCode="General">
                  <c:v>10.593999999999999</c:v>
                </c:pt>
                <c:pt idx="10595" formatCode="General">
                  <c:v>10.595000000000001</c:v>
                </c:pt>
                <c:pt idx="10596" formatCode="General">
                  <c:v>10.596</c:v>
                </c:pt>
                <c:pt idx="10597" formatCode="General">
                  <c:v>10.597</c:v>
                </c:pt>
                <c:pt idx="10598" formatCode="General">
                  <c:v>10.598000000000001</c:v>
                </c:pt>
                <c:pt idx="10599" formatCode="General">
                  <c:v>10.599</c:v>
                </c:pt>
                <c:pt idx="10600" formatCode="General">
                  <c:v>10.6</c:v>
                </c:pt>
                <c:pt idx="10601" formatCode="General">
                  <c:v>10.601000000000001</c:v>
                </c:pt>
                <c:pt idx="10602" formatCode="General">
                  <c:v>10.602</c:v>
                </c:pt>
                <c:pt idx="10603" formatCode="General">
                  <c:v>10.603</c:v>
                </c:pt>
                <c:pt idx="10604" formatCode="General">
                  <c:v>10.603999999999999</c:v>
                </c:pt>
                <c:pt idx="10605" formatCode="General">
                  <c:v>10.605</c:v>
                </c:pt>
                <c:pt idx="10606" formatCode="General">
                  <c:v>10.606</c:v>
                </c:pt>
                <c:pt idx="10607" formatCode="General">
                  <c:v>10.606999999999999</c:v>
                </c:pt>
                <c:pt idx="10608" formatCode="General">
                  <c:v>10.608000000000001</c:v>
                </c:pt>
                <c:pt idx="10609" formatCode="General">
                  <c:v>10.609</c:v>
                </c:pt>
                <c:pt idx="10610" formatCode="General">
                  <c:v>10.61</c:v>
                </c:pt>
                <c:pt idx="10611" formatCode="General">
                  <c:v>10.611000000000001</c:v>
                </c:pt>
                <c:pt idx="10612" formatCode="General">
                  <c:v>10.612</c:v>
                </c:pt>
                <c:pt idx="10613" formatCode="General">
                  <c:v>10.613</c:v>
                </c:pt>
                <c:pt idx="10614" formatCode="General">
                  <c:v>10.614000000000001</c:v>
                </c:pt>
                <c:pt idx="10615" formatCode="General">
                  <c:v>10.615</c:v>
                </c:pt>
                <c:pt idx="10616" formatCode="General">
                  <c:v>10.616</c:v>
                </c:pt>
                <c:pt idx="10617" formatCode="General">
                  <c:v>10.617000000000001</c:v>
                </c:pt>
                <c:pt idx="10618" formatCode="General">
                  <c:v>10.618</c:v>
                </c:pt>
                <c:pt idx="10619" formatCode="General">
                  <c:v>10.619</c:v>
                </c:pt>
                <c:pt idx="10620" formatCode="General">
                  <c:v>10.62</c:v>
                </c:pt>
                <c:pt idx="10621" formatCode="General">
                  <c:v>10.621</c:v>
                </c:pt>
                <c:pt idx="10622" formatCode="General">
                  <c:v>10.622</c:v>
                </c:pt>
                <c:pt idx="10623" formatCode="General">
                  <c:v>10.622999999999999</c:v>
                </c:pt>
                <c:pt idx="10624" formatCode="General">
                  <c:v>10.624000000000001</c:v>
                </c:pt>
                <c:pt idx="10625" formatCode="General">
                  <c:v>10.625</c:v>
                </c:pt>
                <c:pt idx="10626" formatCode="General">
                  <c:v>10.625999999999999</c:v>
                </c:pt>
                <c:pt idx="10627" formatCode="General">
                  <c:v>10.627000000000001</c:v>
                </c:pt>
                <c:pt idx="10628" formatCode="General">
                  <c:v>10.628</c:v>
                </c:pt>
                <c:pt idx="10629" formatCode="General">
                  <c:v>10.629</c:v>
                </c:pt>
                <c:pt idx="10630" formatCode="General">
                  <c:v>10.63</c:v>
                </c:pt>
                <c:pt idx="10631" formatCode="General">
                  <c:v>10.631</c:v>
                </c:pt>
                <c:pt idx="10632" formatCode="General">
                  <c:v>10.632</c:v>
                </c:pt>
                <c:pt idx="10633" formatCode="General">
                  <c:v>10.632999999999999</c:v>
                </c:pt>
                <c:pt idx="10634" formatCode="General">
                  <c:v>10.634</c:v>
                </c:pt>
                <c:pt idx="10635" formatCode="General">
                  <c:v>10.635</c:v>
                </c:pt>
                <c:pt idx="10636" formatCode="General">
                  <c:v>10.635999999999999</c:v>
                </c:pt>
                <c:pt idx="10637" formatCode="General">
                  <c:v>10.637</c:v>
                </c:pt>
                <c:pt idx="10638" formatCode="General">
                  <c:v>10.638</c:v>
                </c:pt>
                <c:pt idx="10639" formatCode="General">
                  <c:v>10.638999999999999</c:v>
                </c:pt>
                <c:pt idx="10640" formatCode="General">
                  <c:v>10.64</c:v>
                </c:pt>
                <c:pt idx="10641" formatCode="General">
                  <c:v>10.641</c:v>
                </c:pt>
                <c:pt idx="10642" formatCode="General">
                  <c:v>10.641999999999999</c:v>
                </c:pt>
                <c:pt idx="10643" formatCode="General">
                  <c:v>10.643000000000001</c:v>
                </c:pt>
                <c:pt idx="10644" formatCode="General">
                  <c:v>10.644</c:v>
                </c:pt>
                <c:pt idx="10645" formatCode="General">
                  <c:v>10.645</c:v>
                </c:pt>
                <c:pt idx="10646" formatCode="General">
                  <c:v>10.646000000000001</c:v>
                </c:pt>
                <c:pt idx="10647" formatCode="General">
                  <c:v>10.647</c:v>
                </c:pt>
                <c:pt idx="10648" formatCode="General">
                  <c:v>10.648</c:v>
                </c:pt>
                <c:pt idx="10649" formatCode="General">
                  <c:v>10.648999999999999</c:v>
                </c:pt>
                <c:pt idx="10650" formatCode="General">
                  <c:v>10.65</c:v>
                </c:pt>
                <c:pt idx="10651" formatCode="General">
                  <c:v>10.651</c:v>
                </c:pt>
                <c:pt idx="10652" formatCode="General">
                  <c:v>10.651999999999999</c:v>
                </c:pt>
                <c:pt idx="10653" formatCode="General">
                  <c:v>10.653</c:v>
                </c:pt>
                <c:pt idx="10654" formatCode="General">
                  <c:v>10.654</c:v>
                </c:pt>
                <c:pt idx="10655" formatCode="General">
                  <c:v>10.654999999999999</c:v>
                </c:pt>
                <c:pt idx="10656" formatCode="General">
                  <c:v>10.656000000000001</c:v>
                </c:pt>
                <c:pt idx="10657" formatCode="General">
                  <c:v>10.657</c:v>
                </c:pt>
                <c:pt idx="10658" formatCode="General">
                  <c:v>10.657999999999999</c:v>
                </c:pt>
                <c:pt idx="10659" formatCode="General">
                  <c:v>10.659000000000001</c:v>
                </c:pt>
                <c:pt idx="10660" formatCode="General">
                  <c:v>10.66</c:v>
                </c:pt>
                <c:pt idx="10661" formatCode="General">
                  <c:v>10.661</c:v>
                </c:pt>
                <c:pt idx="10662" formatCode="General">
                  <c:v>10.662000000000001</c:v>
                </c:pt>
                <c:pt idx="10663" formatCode="General">
                  <c:v>10.663</c:v>
                </c:pt>
                <c:pt idx="10664" formatCode="General">
                  <c:v>10.664</c:v>
                </c:pt>
                <c:pt idx="10665" formatCode="General">
                  <c:v>10.664999999999999</c:v>
                </c:pt>
                <c:pt idx="10666" formatCode="General">
                  <c:v>10.666</c:v>
                </c:pt>
                <c:pt idx="10667" formatCode="General">
                  <c:v>10.667</c:v>
                </c:pt>
                <c:pt idx="10668" formatCode="General">
                  <c:v>10.667999999999999</c:v>
                </c:pt>
                <c:pt idx="10669" formatCode="General">
                  <c:v>10.669</c:v>
                </c:pt>
                <c:pt idx="10670" formatCode="General">
                  <c:v>10.67</c:v>
                </c:pt>
                <c:pt idx="10671" formatCode="General">
                  <c:v>10.670999999999999</c:v>
                </c:pt>
                <c:pt idx="10672" formatCode="General">
                  <c:v>10.672000000000001</c:v>
                </c:pt>
                <c:pt idx="10673" formatCode="General">
                  <c:v>10.673</c:v>
                </c:pt>
                <c:pt idx="10674" formatCode="General">
                  <c:v>10.673999999999999</c:v>
                </c:pt>
                <c:pt idx="10675" formatCode="General">
                  <c:v>10.675000000000001</c:v>
                </c:pt>
                <c:pt idx="10676" formatCode="General">
                  <c:v>10.676</c:v>
                </c:pt>
                <c:pt idx="10677" formatCode="General">
                  <c:v>10.677</c:v>
                </c:pt>
                <c:pt idx="10678" formatCode="General">
                  <c:v>10.678000000000001</c:v>
                </c:pt>
                <c:pt idx="10679" formatCode="General">
                  <c:v>10.679</c:v>
                </c:pt>
                <c:pt idx="10680" formatCode="General">
                  <c:v>10.68</c:v>
                </c:pt>
                <c:pt idx="10681" formatCode="General">
                  <c:v>10.680999999999999</c:v>
                </c:pt>
                <c:pt idx="10682" formatCode="General">
                  <c:v>10.682</c:v>
                </c:pt>
                <c:pt idx="10683" formatCode="General">
                  <c:v>10.683</c:v>
                </c:pt>
                <c:pt idx="10684" formatCode="General">
                  <c:v>10.683999999999999</c:v>
                </c:pt>
                <c:pt idx="10685" formatCode="General">
                  <c:v>10.685</c:v>
                </c:pt>
                <c:pt idx="10686" formatCode="General">
                  <c:v>10.686</c:v>
                </c:pt>
                <c:pt idx="10687" formatCode="General">
                  <c:v>10.686999999999999</c:v>
                </c:pt>
                <c:pt idx="10688" formatCode="General">
                  <c:v>10.688000000000001</c:v>
                </c:pt>
                <c:pt idx="10689" formatCode="General">
                  <c:v>10.689</c:v>
                </c:pt>
                <c:pt idx="10690" formatCode="General">
                  <c:v>10.69</c:v>
                </c:pt>
                <c:pt idx="10691" formatCode="General">
                  <c:v>10.691000000000001</c:v>
                </c:pt>
                <c:pt idx="10692" formatCode="General">
                  <c:v>10.692</c:v>
                </c:pt>
                <c:pt idx="10693" formatCode="General">
                  <c:v>10.693</c:v>
                </c:pt>
                <c:pt idx="10694" formatCode="General">
                  <c:v>10.694000000000001</c:v>
                </c:pt>
                <c:pt idx="10695" formatCode="General">
                  <c:v>10.695</c:v>
                </c:pt>
                <c:pt idx="10696" formatCode="General">
                  <c:v>10.696</c:v>
                </c:pt>
                <c:pt idx="10697" formatCode="General">
                  <c:v>10.696999999999999</c:v>
                </c:pt>
                <c:pt idx="10698" formatCode="General">
                  <c:v>10.698</c:v>
                </c:pt>
                <c:pt idx="10699" formatCode="General">
                  <c:v>10.699</c:v>
                </c:pt>
                <c:pt idx="10700" formatCode="General">
                  <c:v>10.7</c:v>
                </c:pt>
                <c:pt idx="10701" formatCode="General">
                  <c:v>10.701000000000001</c:v>
                </c:pt>
                <c:pt idx="10702" formatCode="General">
                  <c:v>10.702</c:v>
                </c:pt>
                <c:pt idx="10703" formatCode="General">
                  <c:v>10.702999999999999</c:v>
                </c:pt>
                <c:pt idx="10704" formatCode="General">
                  <c:v>10.704000000000001</c:v>
                </c:pt>
                <c:pt idx="10705" formatCode="General">
                  <c:v>10.705</c:v>
                </c:pt>
                <c:pt idx="10706" formatCode="General">
                  <c:v>10.706</c:v>
                </c:pt>
                <c:pt idx="10707" formatCode="General">
                  <c:v>10.707000000000001</c:v>
                </c:pt>
                <c:pt idx="10708" formatCode="General">
                  <c:v>10.708</c:v>
                </c:pt>
                <c:pt idx="10709" formatCode="General">
                  <c:v>10.709</c:v>
                </c:pt>
                <c:pt idx="10710" formatCode="General">
                  <c:v>10.71</c:v>
                </c:pt>
                <c:pt idx="10711" formatCode="General">
                  <c:v>10.711</c:v>
                </c:pt>
                <c:pt idx="10712" formatCode="General">
                  <c:v>10.712</c:v>
                </c:pt>
                <c:pt idx="10713" formatCode="General">
                  <c:v>10.712999999999999</c:v>
                </c:pt>
                <c:pt idx="10714" formatCode="General">
                  <c:v>10.714</c:v>
                </c:pt>
                <c:pt idx="10715" formatCode="General">
                  <c:v>10.715</c:v>
                </c:pt>
                <c:pt idx="10716" formatCode="General">
                  <c:v>10.715999999999999</c:v>
                </c:pt>
                <c:pt idx="10717" formatCode="General">
                  <c:v>10.717000000000001</c:v>
                </c:pt>
                <c:pt idx="10718" formatCode="General">
                  <c:v>10.718</c:v>
                </c:pt>
                <c:pt idx="10719" formatCode="General">
                  <c:v>10.718999999999999</c:v>
                </c:pt>
                <c:pt idx="10720" formatCode="General">
                  <c:v>10.72</c:v>
                </c:pt>
                <c:pt idx="10721" formatCode="General">
                  <c:v>10.721</c:v>
                </c:pt>
                <c:pt idx="10722" formatCode="General">
                  <c:v>10.722</c:v>
                </c:pt>
                <c:pt idx="10723" formatCode="General">
                  <c:v>10.723000000000001</c:v>
                </c:pt>
                <c:pt idx="10724" formatCode="General">
                  <c:v>10.724</c:v>
                </c:pt>
                <c:pt idx="10725" formatCode="General">
                  <c:v>10.725</c:v>
                </c:pt>
                <c:pt idx="10726" formatCode="General">
                  <c:v>10.726000000000001</c:v>
                </c:pt>
                <c:pt idx="10727" formatCode="General">
                  <c:v>10.727</c:v>
                </c:pt>
                <c:pt idx="10728" formatCode="General">
                  <c:v>10.728</c:v>
                </c:pt>
                <c:pt idx="10729" formatCode="General">
                  <c:v>10.728999999999999</c:v>
                </c:pt>
                <c:pt idx="10730" formatCode="General">
                  <c:v>10.73</c:v>
                </c:pt>
                <c:pt idx="10731" formatCode="General">
                  <c:v>10.731</c:v>
                </c:pt>
                <c:pt idx="10732" formatCode="General">
                  <c:v>10.731999999999999</c:v>
                </c:pt>
                <c:pt idx="10733" formatCode="General">
                  <c:v>10.733000000000001</c:v>
                </c:pt>
                <c:pt idx="10734" formatCode="General">
                  <c:v>10.734</c:v>
                </c:pt>
                <c:pt idx="10735" formatCode="General">
                  <c:v>10.734999999999999</c:v>
                </c:pt>
                <c:pt idx="10736" formatCode="General">
                  <c:v>10.736000000000001</c:v>
                </c:pt>
                <c:pt idx="10737" formatCode="General">
                  <c:v>10.737</c:v>
                </c:pt>
                <c:pt idx="10738" formatCode="General">
                  <c:v>10.738</c:v>
                </c:pt>
                <c:pt idx="10739" formatCode="General">
                  <c:v>10.739000000000001</c:v>
                </c:pt>
                <c:pt idx="10740" formatCode="General">
                  <c:v>10.74</c:v>
                </c:pt>
                <c:pt idx="10741" formatCode="General">
                  <c:v>10.741</c:v>
                </c:pt>
                <c:pt idx="10742" formatCode="General">
                  <c:v>10.742000000000001</c:v>
                </c:pt>
                <c:pt idx="10743" formatCode="General">
                  <c:v>10.743</c:v>
                </c:pt>
                <c:pt idx="10744" formatCode="General">
                  <c:v>10.744</c:v>
                </c:pt>
                <c:pt idx="10745" formatCode="General">
                  <c:v>10.744999999999999</c:v>
                </c:pt>
                <c:pt idx="10746" formatCode="General">
                  <c:v>10.746</c:v>
                </c:pt>
                <c:pt idx="10747" formatCode="General">
                  <c:v>10.747</c:v>
                </c:pt>
                <c:pt idx="10748" formatCode="General">
                  <c:v>10.747999999999999</c:v>
                </c:pt>
                <c:pt idx="10749" formatCode="General">
                  <c:v>10.749000000000001</c:v>
                </c:pt>
                <c:pt idx="10750" formatCode="General">
                  <c:v>10.75</c:v>
                </c:pt>
                <c:pt idx="10751" formatCode="General">
                  <c:v>10.750999999999999</c:v>
                </c:pt>
                <c:pt idx="10752" formatCode="General">
                  <c:v>10.752000000000001</c:v>
                </c:pt>
                <c:pt idx="10753" formatCode="General">
                  <c:v>10.753</c:v>
                </c:pt>
                <c:pt idx="10754" formatCode="General">
                  <c:v>10.754</c:v>
                </c:pt>
                <c:pt idx="10755" formatCode="General">
                  <c:v>10.755000000000001</c:v>
                </c:pt>
                <c:pt idx="10756" formatCode="General">
                  <c:v>10.756</c:v>
                </c:pt>
                <c:pt idx="10757" formatCode="General">
                  <c:v>10.757</c:v>
                </c:pt>
                <c:pt idx="10758" formatCode="General">
                  <c:v>10.757999999999999</c:v>
                </c:pt>
                <c:pt idx="10759" formatCode="General">
                  <c:v>10.759</c:v>
                </c:pt>
                <c:pt idx="10760" formatCode="General">
                  <c:v>10.76</c:v>
                </c:pt>
                <c:pt idx="10761" formatCode="General">
                  <c:v>10.760999999999999</c:v>
                </c:pt>
                <c:pt idx="10762" formatCode="General">
                  <c:v>10.762</c:v>
                </c:pt>
                <c:pt idx="10763" formatCode="General">
                  <c:v>10.763</c:v>
                </c:pt>
                <c:pt idx="10764" formatCode="General">
                  <c:v>10.763999999999999</c:v>
                </c:pt>
                <c:pt idx="10765" formatCode="General">
                  <c:v>10.765000000000001</c:v>
                </c:pt>
                <c:pt idx="10766" formatCode="General">
                  <c:v>10.766</c:v>
                </c:pt>
                <c:pt idx="10767" formatCode="General">
                  <c:v>10.766999999999999</c:v>
                </c:pt>
                <c:pt idx="10768" formatCode="General">
                  <c:v>10.768000000000001</c:v>
                </c:pt>
                <c:pt idx="10769" formatCode="General">
                  <c:v>10.769</c:v>
                </c:pt>
                <c:pt idx="10770" formatCode="General">
                  <c:v>10.77</c:v>
                </c:pt>
                <c:pt idx="10771" formatCode="General">
                  <c:v>10.771000000000001</c:v>
                </c:pt>
                <c:pt idx="10772" formatCode="General">
                  <c:v>10.772</c:v>
                </c:pt>
                <c:pt idx="10773" formatCode="General">
                  <c:v>10.773</c:v>
                </c:pt>
                <c:pt idx="10774" formatCode="General">
                  <c:v>10.773999999999999</c:v>
                </c:pt>
                <c:pt idx="10775" formatCode="General">
                  <c:v>10.775</c:v>
                </c:pt>
                <c:pt idx="10776" formatCode="General">
                  <c:v>10.776</c:v>
                </c:pt>
                <c:pt idx="10777" formatCode="General">
                  <c:v>10.776999999999999</c:v>
                </c:pt>
                <c:pt idx="10778" formatCode="General">
                  <c:v>10.778</c:v>
                </c:pt>
                <c:pt idx="10779" formatCode="General">
                  <c:v>10.779</c:v>
                </c:pt>
                <c:pt idx="10780" formatCode="General">
                  <c:v>10.78</c:v>
                </c:pt>
                <c:pt idx="10781" formatCode="General">
                  <c:v>10.781000000000001</c:v>
                </c:pt>
                <c:pt idx="10782" formatCode="General">
                  <c:v>10.782</c:v>
                </c:pt>
                <c:pt idx="10783" formatCode="General">
                  <c:v>10.782999999999999</c:v>
                </c:pt>
                <c:pt idx="10784" formatCode="General">
                  <c:v>10.784000000000001</c:v>
                </c:pt>
                <c:pt idx="10785" formatCode="General">
                  <c:v>10.785</c:v>
                </c:pt>
                <c:pt idx="10786" formatCode="General">
                  <c:v>10.786</c:v>
                </c:pt>
                <c:pt idx="10787" formatCode="General">
                  <c:v>10.787000000000001</c:v>
                </c:pt>
                <c:pt idx="10788" formatCode="General">
                  <c:v>10.788</c:v>
                </c:pt>
                <c:pt idx="10789" formatCode="General">
                  <c:v>10.789</c:v>
                </c:pt>
                <c:pt idx="10790" formatCode="General">
                  <c:v>10.79</c:v>
                </c:pt>
                <c:pt idx="10791" formatCode="General">
                  <c:v>10.791</c:v>
                </c:pt>
                <c:pt idx="10792" formatCode="General">
                  <c:v>10.792</c:v>
                </c:pt>
                <c:pt idx="10793" formatCode="General">
                  <c:v>10.792999999999999</c:v>
                </c:pt>
                <c:pt idx="10794" formatCode="General">
                  <c:v>10.794</c:v>
                </c:pt>
                <c:pt idx="10795" formatCode="General">
                  <c:v>10.795</c:v>
                </c:pt>
                <c:pt idx="10796" formatCode="General">
                  <c:v>10.795999999999999</c:v>
                </c:pt>
                <c:pt idx="10797" formatCode="General">
                  <c:v>10.797000000000001</c:v>
                </c:pt>
                <c:pt idx="10798" formatCode="General">
                  <c:v>10.798</c:v>
                </c:pt>
                <c:pt idx="10799" formatCode="General">
                  <c:v>10.798999999999999</c:v>
                </c:pt>
                <c:pt idx="10800" formatCode="General">
                  <c:v>10.8</c:v>
                </c:pt>
                <c:pt idx="10801" formatCode="General">
                  <c:v>10.801</c:v>
                </c:pt>
                <c:pt idx="10802" formatCode="General">
                  <c:v>10.802</c:v>
                </c:pt>
                <c:pt idx="10803" formatCode="General">
                  <c:v>10.803000000000001</c:v>
                </c:pt>
                <c:pt idx="10804" formatCode="General">
                  <c:v>10.804</c:v>
                </c:pt>
                <c:pt idx="10805" formatCode="General">
                  <c:v>10.805</c:v>
                </c:pt>
                <c:pt idx="10806" formatCode="General">
                  <c:v>10.805999999999999</c:v>
                </c:pt>
                <c:pt idx="10807" formatCode="General">
                  <c:v>10.807</c:v>
                </c:pt>
                <c:pt idx="10808" formatCode="General">
                  <c:v>10.808</c:v>
                </c:pt>
                <c:pt idx="10809" formatCode="General">
                  <c:v>10.808999999999999</c:v>
                </c:pt>
                <c:pt idx="10810" formatCode="General">
                  <c:v>10.81</c:v>
                </c:pt>
                <c:pt idx="10811" formatCode="General">
                  <c:v>10.811</c:v>
                </c:pt>
                <c:pt idx="10812" formatCode="General">
                  <c:v>10.811999999999999</c:v>
                </c:pt>
                <c:pt idx="10813" formatCode="General">
                  <c:v>10.813000000000001</c:v>
                </c:pt>
                <c:pt idx="10814" formatCode="General">
                  <c:v>10.814</c:v>
                </c:pt>
                <c:pt idx="10815" formatCode="General">
                  <c:v>10.815</c:v>
                </c:pt>
                <c:pt idx="10816" formatCode="General">
                  <c:v>10.816000000000001</c:v>
                </c:pt>
                <c:pt idx="10817" formatCode="General">
                  <c:v>10.817</c:v>
                </c:pt>
                <c:pt idx="10818" formatCode="General">
                  <c:v>10.818</c:v>
                </c:pt>
                <c:pt idx="10819" formatCode="General">
                  <c:v>10.819000000000001</c:v>
                </c:pt>
                <c:pt idx="10820" formatCode="General">
                  <c:v>10.82</c:v>
                </c:pt>
                <c:pt idx="10821" formatCode="General">
                  <c:v>10.821</c:v>
                </c:pt>
                <c:pt idx="10822" formatCode="General">
                  <c:v>10.821999999999999</c:v>
                </c:pt>
                <c:pt idx="10823" formatCode="General">
                  <c:v>10.823</c:v>
                </c:pt>
                <c:pt idx="10824" formatCode="General">
                  <c:v>10.824</c:v>
                </c:pt>
                <c:pt idx="10825" formatCode="General">
                  <c:v>10.824999999999999</c:v>
                </c:pt>
                <c:pt idx="10826" formatCode="General">
                  <c:v>10.826000000000001</c:v>
                </c:pt>
                <c:pt idx="10827" formatCode="General">
                  <c:v>10.827</c:v>
                </c:pt>
                <c:pt idx="10828" formatCode="General">
                  <c:v>10.827999999999999</c:v>
                </c:pt>
                <c:pt idx="10829" formatCode="General">
                  <c:v>10.829000000000001</c:v>
                </c:pt>
                <c:pt idx="10830" formatCode="General">
                  <c:v>10.83</c:v>
                </c:pt>
                <c:pt idx="10831" formatCode="General">
                  <c:v>10.831</c:v>
                </c:pt>
                <c:pt idx="10832" formatCode="General">
                  <c:v>10.832000000000001</c:v>
                </c:pt>
                <c:pt idx="10833" formatCode="General">
                  <c:v>10.833</c:v>
                </c:pt>
                <c:pt idx="10834" formatCode="General">
                  <c:v>10.834</c:v>
                </c:pt>
                <c:pt idx="10835" formatCode="General">
                  <c:v>10.835000000000001</c:v>
                </c:pt>
                <c:pt idx="10836" formatCode="General">
                  <c:v>10.836</c:v>
                </c:pt>
                <c:pt idx="10837" formatCode="General">
                  <c:v>10.837</c:v>
                </c:pt>
                <c:pt idx="10838" formatCode="General">
                  <c:v>10.837999999999999</c:v>
                </c:pt>
                <c:pt idx="10839" formatCode="General">
                  <c:v>10.839</c:v>
                </c:pt>
                <c:pt idx="10840" formatCode="General">
                  <c:v>10.84</c:v>
                </c:pt>
                <c:pt idx="10841" formatCode="General">
                  <c:v>10.840999999999999</c:v>
                </c:pt>
                <c:pt idx="10842" formatCode="General">
                  <c:v>10.842000000000001</c:v>
                </c:pt>
                <c:pt idx="10843" formatCode="General">
                  <c:v>10.843</c:v>
                </c:pt>
                <c:pt idx="10844" formatCode="General">
                  <c:v>10.843999999999999</c:v>
                </c:pt>
                <c:pt idx="10845" formatCode="General">
                  <c:v>10.845000000000001</c:v>
                </c:pt>
                <c:pt idx="10846" formatCode="General">
                  <c:v>10.846</c:v>
                </c:pt>
                <c:pt idx="10847" formatCode="General">
                  <c:v>10.847</c:v>
                </c:pt>
                <c:pt idx="10848" formatCode="General">
                  <c:v>10.848000000000001</c:v>
                </c:pt>
                <c:pt idx="10849" formatCode="General">
                  <c:v>10.849</c:v>
                </c:pt>
                <c:pt idx="10850" formatCode="General">
                  <c:v>10.85</c:v>
                </c:pt>
                <c:pt idx="10851" formatCode="General">
                  <c:v>10.851000000000001</c:v>
                </c:pt>
                <c:pt idx="10852" formatCode="General">
                  <c:v>10.852</c:v>
                </c:pt>
                <c:pt idx="10853" formatCode="General">
                  <c:v>10.853</c:v>
                </c:pt>
                <c:pt idx="10854" formatCode="General">
                  <c:v>10.853999999999999</c:v>
                </c:pt>
                <c:pt idx="10855" formatCode="General">
                  <c:v>10.855</c:v>
                </c:pt>
                <c:pt idx="10856" formatCode="General">
                  <c:v>10.856</c:v>
                </c:pt>
                <c:pt idx="10857" formatCode="General">
                  <c:v>10.856999999999999</c:v>
                </c:pt>
                <c:pt idx="10858" formatCode="General">
                  <c:v>10.858000000000001</c:v>
                </c:pt>
                <c:pt idx="10859" formatCode="General">
                  <c:v>10.859</c:v>
                </c:pt>
                <c:pt idx="10860" formatCode="General">
                  <c:v>10.86</c:v>
                </c:pt>
                <c:pt idx="10861" formatCode="General">
                  <c:v>10.861000000000001</c:v>
                </c:pt>
                <c:pt idx="10862" formatCode="General">
                  <c:v>10.862</c:v>
                </c:pt>
                <c:pt idx="10863" formatCode="General">
                  <c:v>10.863</c:v>
                </c:pt>
                <c:pt idx="10864" formatCode="General">
                  <c:v>10.864000000000001</c:v>
                </c:pt>
                <c:pt idx="10865" formatCode="General">
                  <c:v>10.865</c:v>
                </c:pt>
                <c:pt idx="10866" formatCode="General">
                  <c:v>10.866</c:v>
                </c:pt>
                <c:pt idx="10867" formatCode="General">
                  <c:v>10.867000000000001</c:v>
                </c:pt>
                <c:pt idx="10868" formatCode="General">
                  <c:v>10.868</c:v>
                </c:pt>
                <c:pt idx="10869" formatCode="General">
                  <c:v>10.869</c:v>
                </c:pt>
                <c:pt idx="10870" formatCode="General">
                  <c:v>10.87</c:v>
                </c:pt>
                <c:pt idx="10871" formatCode="General">
                  <c:v>10.871</c:v>
                </c:pt>
                <c:pt idx="10872" formatCode="General">
                  <c:v>10.872</c:v>
                </c:pt>
                <c:pt idx="10873" formatCode="General">
                  <c:v>10.872999999999999</c:v>
                </c:pt>
                <c:pt idx="10874" formatCode="General">
                  <c:v>10.874000000000001</c:v>
                </c:pt>
                <c:pt idx="10875" formatCode="General">
                  <c:v>10.875</c:v>
                </c:pt>
                <c:pt idx="10876" formatCode="General">
                  <c:v>10.875999999999999</c:v>
                </c:pt>
                <c:pt idx="10877" formatCode="General">
                  <c:v>10.877000000000001</c:v>
                </c:pt>
                <c:pt idx="10878" formatCode="General">
                  <c:v>10.878</c:v>
                </c:pt>
                <c:pt idx="10879" formatCode="General">
                  <c:v>10.879</c:v>
                </c:pt>
                <c:pt idx="10880" formatCode="General">
                  <c:v>10.88</c:v>
                </c:pt>
                <c:pt idx="10881" formatCode="General">
                  <c:v>10.881</c:v>
                </c:pt>
                <c:pt idx="10882" formatCode="General">
                  <c:v>10.882</c:v>
                </c:pt>
                <c:pt idx="10883" formatCode="General">
                  <c:v>10.882999999999999</c:v>
                </c:pt>
                <c:pt idx="10884" formatCode="General">
                  <c:v>10.884</c:v>
                </c:pt>
                <c:pt idx="10885" formatCode="General">
                  <c:v>10.885</c:v>
                </c:pt>
                <c:pt idx="10886" formatCode="General">
                  <c:v>10.885999999999999</c:v>
                </c:pt>
                <c:pt idx="10887" formatCode="General">
                  <c:v>10.887</c:v>
                </c:pt>
                <c:pt idx="10888" formatCode="General">
                  <c:v>10.888</c:v>
                </c:pt>
                <c:pt idx="10889" formatCode="General">
                  <c:v>10.888999999999999</c:v>
                </c:pt>
                <c:pt idx="10890" formatCode="General">
                  <c:v>10.89</c:v>
                </c:pt>
                <c:pt idx="10891" formatCode="General">
                  <c:v>10.891</c:v>
                </c:pt>
                <c:pt idx="10892" formatCode="General">
                  <c:v>10.891999999999999</c:v>
                </c:pt>
                <c:pt idx="10893" formatCode="General">
                  <c:v>10.893000000000001</c:v>
                </c:pt>
                <c:pt idx="10894" formatCode="General">
                  <c:v>10.894</c:v>
                </c:pt>
                <c:pt idx="10895" formatCode="General">
                  <c:v>10.895</c:v>
                </c:pt>
                <c:pt idx="10896" formatCode="General">
                  <c:v>10.896000000000001</c:v>
                </c:pt>
                <c:pt idx="10897" formatCode="General">
                  <c:v>10.897</c:v>
                </c:pt>
                <c:pt idx="10898" formatCode="General">
                  <c:v>10.898</c:v>
                </c:pt>
                <c:pt idx="10899" formatCode="General">
                  <c:v>10.898999999999999</c:v>
                </c:pt>
                <c:pt idx="10900" formatCode="General">
                  <c:v>10.9</c:v>
                </c:pt>
                <c:pt idx="10901" formatCode="General">
                  <c:v>10.901</c:v>
                </c:pt>
                <c:pt idx="10902" formatCode="General">
                  <c:v>10.901999999999999</c:v>
                </c:pt>
                <c:pt idx="10903" formatCode="General">
                  <c:v>10.903</c:v>
                </c:pt>
                <c:pt idx="10904" formatCode="General">
                  <c:v>10.904</c:v>
                </c:pt>
                <c:pt idx="10905" formatCode="General">
                  <c:v>10.904999999999999</c:v>
                </c:pt>
                <c:pt idx="10906" formatCode="General">
                  <c:v>10.906000000000001</c:v>
                </c:pt>
                <c:pt idx="10907" formatCode="General">
                  <c:v>10.907</c:v>
                </c:pt>
                <c:pt idx="10908" formatCode="General">
                  <c:v>10.907999999999999</c:v>
                </c:pt>
                <c:pt idx="10909" formatCode="General">
                  <c:v>10.909000000000001</c:v>
                </c:pt>
                <c:pt idx="10910" formatCode="General">
                  <c:v>10.91</c:v>
                </c:pt>
                <c:pt idx="10911" formatCode="General">
                  <c:v>10.911</c:v>
                </c:pt>
                <c:pt idx="10912" formatCode="General">
                  <c:v>10.912000000000001</c:v>
                </c:pt>
                <c:pt idx="10913" formatCode="General">
                  <c:v>10.913</c:v>
                </c:pt>
                <c:pt idx="10914" formatCode="General">
                  <c:v>10.914</c:v>
                </c:pt>
                <c:pt idx="10915" formatCode="General">
                  <c:v>10.914999999999999</c:v>
                </c:pt>
                <c:pt idx="10916" formatCode="General">
                  <c:v>10.916</c:v>
                </c:pt>
                <c:pt idx="10917" formatCode="General">
                  <c:v>10.917</c:v>
                </c:pt>
                <c:pt idx="10918" formatCode="General">
                  <c:v>10.917999999999999</c:v>
                </c:pt>
                <c:pt idx="10919" formatCode="General">
                  <c:v>10.919</c:v>
                </c:pt>
                <c:pt idx="10920" formatCode="General">
                  <c:v>10.92</c:v>
                </c:pt>
                <c:pt idx="10921" formatCode="General">
                  <c:v>10.920999999999999</c:v>
                </c:pt>
                <c:pt idx="10922" formatCode="General">
                  <c:v>10.922000000000001</c:v>
                </c:pt>
                <c:pt idx="10923" formatCode="General">
                  <c:v>10.923</c:v>
                </c:pt>
                <c:pt idx="10924" formatCode="General">
                  <c:v>10.923999999999999</c:v>
                </c:pt>
                <c:pt idx="10925" formatCode="General">
                  <c:v>10.925000000000001</c:v>
                </c:pt>
                <c:pt idx="10926" formatCode="General">
                  <c:v>10.926</c:v>
                </c:pt>
                <c:pt idx="10927" formatCode="General">
                  <c:v>10.927</c:v>
                </c:pt>
                <c:pt idx="10928" formatCode="General">
                  <c:v>10.928000000000001</c:v>
                </c:pt>
                <c:pt idx="10929" formatCode="General">
                  <c:v>10.929</c:v>
                </c:pt>
                <c:pt idx="10930" formatCode="General">
                  <c:v>10.93</c:v>
                </c:pt>
                <c:pt idx="10931" formatCode="General">
                  <c:v>10.930999999999999</c:v>
                </c:pt>
                <c:pt idx="10932" formatCode="General">
                  <c:v>10.932</c:v>
                </c:pt>
                <c:pt idx="10933" formatCode="General">
                  <c:v>10.933</c:v>
                </c:pt>
                <c:pt idx="10934" formatCode="General">
                  <c:v>10.933999999999999</c:v>
                </c:pt>
                <c:pt idx="10935" formatCode="General">
                  <c:v>10.935</c:v>
                </c:pt>
                <c:pt idx="10936" formatCode="General">
                  <c:v>10.936</c:v>
                </c:pt>
                <c:pt idx="10937" formatCode="General">
                  <c:v>10.936999999999999</c:v>
                </c:pt>
                <c:pt idx="10938" formatCode="General">
                  <c:v>10.938000000000001</c:v>
                </c:pt>
                <c:pt idx="10939" formatCode="General">
                  <c:v>10.939</c:v>
                </c:pt>
                <c:pt idx="10940" formatCode="General">
                  <c:v>10.94</c:v>
                </c:pt>
                <c:pt idx="10941" formatCode="General">
                  <c:v>10.941000000000001</c:v>
                </c:pt>
                <c:pt idx="10942" formatCode="General">
                  <c:v>10.942</c:v>
                </c:pt>
                <c:pt idx="10943" formatCode="General">
                  <c:v>10.943</c:v>
                </c:pt>
                <c:pt idx="10944" formatCode="General">
                  <c:v>10.944000000000001</c:v>
                </c:pt>
                <c:pt idx="10945" formatCode="General">
                  <c:v>10.945</c:v>
                </c:pt>
                <c:pt idx="10946" formatCode="General">
                  <c:v>10.946</c:v>
                </c:pt>
                <c:pt idx="10947" formatCode="General">
                  <c:v>10.946999999999999</c:v>
                </c:pt>
                <c:pt idx="10948" formatCode="General">
                  <c:v>10.948</c:v>
                </c:pt>
                <c:pt idx="10949" formatCode="General">
                  <c:v>10.949</c:v>
                </c:pt>
                <c:pt idx="10950" formatCode="General">
                  <c:v>10.95</c:v>
                </c:pt>
                <c:pt idx="10951" formatCode="General">
                  <c:v>10.951000000000001</c:v>
                </c:pt>
                <c:pt idx="10952" formatCode="General">
                  <c:v>10.952</c:v>
                </c:pt>
                <c:pt idx="10953" formatCode="General">
                  <c:v>10.952999999999999</c:v>
                </c:pt>
                <c:pt idx="10954" formatCode="General">
                  <c:v>10.954000000000001</c:v>
                </c:pt>
                <c:pt idx="10955" formatCode="General">
                  <c:v>10.955</c:v>
                </c:pt>
                <c:pt idx="10956" formatCode="General">
                  <c:v>10.956</c:v>
                </c:pt>
                <c:pt idx="10957" formatCode="General">
                  <c:v>10.957000000000001</c:v>
                </c:pt>
                <c:pt idx="10958" formatCode="General">
                  <c:v>10.958</c:v>
                </c:pt>
                <c:pt idx="10959" formatCode="General">
                  <c:v>10.959</c:v>
                </c:pt>
                <c:pt idx="10960" formatCode="General">
                  <c:v>10.96</c:v>
                </c:pt>
                <c:pt idx="10961" formatCode="General">
                  <c:v>10.961</c:v>
                </c:pt>
                <c:pt idx="10962" formatCode="General">
                  <c:v>10.962</c:v>
                </c:pt>
                <c:pt idx="10963" formatCode="General">
                  <c:v>10.962999999999999</c:v>
                </c:pt>
                <c:pt idx="10964" formatCode="General">
                  <c:v>10.964</c:v>
                </c:pt>
                <c:pt idx="10965" formatCode="General">
                  <c:v>10.965</c:v>
                </c:pt>
                <c:pt idx="10966" formatCode="General">
                  <c:v>10.965999999999999</c:v>
                </c:pt>
                <c:pt idx="10967" formatCode="General">
                  <c:v>10.967000000000001</c:v>
                </c:pt>
                <c:pt idx="10968" formatCode="General">
                  <c:v>10.968</c:v>
                </c:pt>
                <c:pt idx="10969" formatCode="General">
                  <c:v>10.968999999999999</c:v>
                </c:pt>
                <c:pt idx="10970" formatCode="General">
                  <c:v>10.97</c:v>
                </c:pt>
                <c:pt idx="10971" formatCode="General">
                  <c:v>10.971</c:v>
                </c:pt>
                <c:pt idx="10972" formatCode="General">
                  <c:v>10.972</c:v>
                </c:pt>
                <c:pt idx="10973" formatCode="General">
                  <c:v>10.973000000000001</c:v>
                </c:pt>
                <c:pt idx="10974" formatCode="General">
                  <c:v>10.974</c:v>
                </c:pt>
                <c:pt idx="10975" formatCode="General">
                  <c:v>10.975</c:v>
                </c:pt>
                <c:pt idx="10976" formatCode="General">
                  <c:v>10.976000000000001</c:v>
                </c:pt>
                <c:pt idx="10977" formatCode="General">
                  <c:v>10.977</c:v>
                </c:pt>
                <c:pt idx="10978" formatCode="General">
                  <c:v>10.978</c:v>
                </c:pt>
                <c:pt idx="10979" formatCode="General">
                  <c:v>10.978999999999999</c:v>
                </c:pt>
                <c:pt idx="10980" formatCode="General">
                  <c:v>10.98</c:v>
                </c:pt>
                <c:pt idx="10981" formatCode="General">
                  <c:v>10.981</c:v>
                </c:pt>
                <c:pt idx="10982" formatCode="General">
                  <c:v>10.981999999999999</c:v>
                </c:pt>
                <c:pt idx="10983" formatCode="General">
                  <c:v>10.983000000000001</c:v>
                </c:pt>
                <c:pt idx="10984" formatCode="General">
                  <c:v>10.984</c:v>
                </c:pt>
                <c:pt idx="10985" formatCode="General">
                  <c:v>10.984999999999999</c:v>
                </c:pt>
                <c:pt idx="10986" formatCode="General">
                  <c:v>10.986000000000001</c:v>
                </c:pt>
                <c:pt idx="10987" formatCode="General">
                  <c:v>10.987</c:v>
                </c:pt>
                <c:pt idx="10988" formatCode="General">
                  <c:v>10.988</c:v>
                </c:pt>
                <c:pt idx="10989" formatCode="General">
                  <c:v>10.989000000000001</c:v>
                </c:pt>
                <c:pt idx="10990" formatCode="General">
                  <c:v>10.99</c:v>
                </c:pt>
                <c:pt idx="10991" formatCode="General">
                  <c:v>10.991</c:v>
                </c:pt>
                <c:pt idx="10992" formatCode="General">
                  <c:v>10.992000000000001</c:v>
                </c:pt>
                <c:pt idx="10993" formatCode="General">
                  <c:v>10.993</c:v>
                </c:pt>
                <c:pt idx="10994" formatCode="General">
                  <c:v>10.994</c:v>
                </c:pt>
                <c:pt idx="10995" formatCode="General">
                  <c:v>10.994999999999999</c:v>
                </c:pt>
                <c:pt idx="10996" formatCode="General">
                  <c:v>10.996</c:v>
                </c:pt>
                <c:pt idx="10997" formatCode="General">
                  <c:v>10.997</c:v>
                </c:pt>
                <c:pt idx="10998" formatCode="General">
                  <c:v>10.997999999999999</c:v>
                </c:pt>
                <c:pt idx="10999" formatCode="General">
                  <c:v>10.999000000000001</c:v>
                </c:pt>
                <c:pt idx="11000" formatCode="General">
                  <c:v>11</c:v>
                </c:pt>
                <c:pt idx="11001" formatCode="General">
                  <c:v>11.000999999999999</c:v>
                </c:pt>
                <c:pt idx="11002" formatCode="General">
                  <c:v>11.002000000000001</c:v>
                </c:pt>
                <c:pt idx="11003" formatCode="General">
                  <c:v>11.003</c:v>
                </c:pt>
                <c:pt idx="11004" formatCode="General">
                  <c:v>11.004</c:v>
                </c:pt>
                <c:pt idx="11005" formatCode="General">
                  <c:v>11.005000000000001</c:v>
                </c:pt>
                <c:pt idx="11006" formatCode="General">
                  <c:v>11.006</c:v>
                </c:pt>
                <c:pt idx="11007" formatCode="General">
                  <c:v>11.007</c:v>
                </c:pt>
                <c:pt idx="11008" formatCode="General">
                  <c:v>11.007999999999999</c:v>
                </c:pt>
                <c:pt idx="11009" formatCode="General">
                  <c:v>11.009</c:v>
                </c:pt>
                <c:pt idx="11010" formatCode="General">
                  <c:v>11.01</c:v>
                </c:pt>
                <c:pt idx="11011" formatCode="General">
                  <c:v>11.010999999999999</c:v>
                </c:pt>
                <c:pt idx="11012" formatCode="General">
                  <c:v>11.012</c:v>
                </c:pt>
                <c:pt idx="11013" formatCode="General">
                  <c:v>11.013</c:v>
                </c:pt>
                <c:pt idx="11014" formatCode="General">
                  <c:v>11.013999999999999</c:v>
                </c:pt>
                <c:pt idx="11015" formatCode="General">
                  <c:v>11.015000000000001</c:v>
                </c:pt>
                <c:pt idx="11016" formatCode="General">
                  <c:v>11.016</c:v>
                </c:pt>
                <c:pt idx="11017" formatCode="General">
                  <c:v>11.016999999999999</c:v>
                </c:pt>
                <c:pt idx="11018" formatCode="General">
                  <c:v>11.018000000000001</c:v>
                </c:pt>
                <c:pt idx="11019" formatCode="General">
                  <c:v>11.019</c:v>
                </c:pt>
                <c:pt idx="11020" formatCode="General">
                  <c:v>11.02</c:v>
                </c:pt>
                <c:pt idx="11021" formatCode="General">
                  <c:v>11.021000000000001</c:v>
                </c:pt>
                <c:pt idx="11022" formatCode="General">
                  <c:v>11.022</c:v>
                </c:pt>
                <c:pt idx="11023" formatCode="General">
                  <c:v>11.023</c:v>
                </c:pt>
                <c:pt idx="11024" formatCode="General">
                  <c:v>11.023999999999999</c:v>
                </c:pt>
                <c:pt idx="11025" formatCode="General">
                  <c:v>11.025</c:v>
                </c:pt>
                <c:pt idx="11026" formatCode="General">
                  <c:v>11.026</c:v>
                </c:pt>
                <c:pt idx="11027" formatCode="General">
                  <c:v>11.026999999999999</c:v>
                </c:pt>
                <c:pt idx="11028" formatCode="General">
                  <c:v>11.028</c:v>
                </c:pt>
                <c:pt idx="11029" formatCode="General">
                  <c:v>11.029</c:v>
                </c:pt>
                <c:pt idx="11030" formatCode="General">
                  <c:v>11.03</c:v>
                </c:pt>
                <c:pt idx="11031" formatCode="General">
                  <c:v>11.031000000000001</c:v>
                </c:pt>
                <c:pt idx="11032" formatCode="General">
                  <c:v>11.032</c:v>
                </c:pt>
                <c:pt idx="11033" formatCode="General">
                  <c:v>11.032999999999999</c:v>
                </c:pt>
                <c:pt idx="11034" formatCode="General">
                  <c:v>11.034000000000001</c:v>
                </c:pt>
                <c:pt idx="11035" formatCode="General">
                  <c:v>11.035</c:v>
                </c:pt>
                <c:pt idx="11036" formatCode="General">
                  <c:v>11.036</c:v>
                </c:pt>
                <c:pt idx="11037" formatCode="General">
                  <c:v>11.037000000000001</c:v>
                </c:pt>
                <c:pt idx="11038" formatCode="General">
                  <c:v>11.038</c:v>
                </c:pt>
                <c:pt idx="11039" formatCode="General">
                  <c:v>11.039</c:v>
                </c:pt>
                <c:pt idx="11040" formatCode="General">
                  <c:v>11.04</c:v>
                </c:pt>
                <c:pt idx="11041" formatCode="General">
                  <c:v>11.041</c:v>
                </c:pt>
                <c:pt idx="11042" formatCode="General">
                  <c:v>11.042</c:v>
                </c:pt>
                <c:pt idx="11043" formatCode="General">
                  <c:v>11.042999999999999</c:v>
                </c:pt>
                <c:pt idx="11044" formatCode="General">
                  <c:v>11.044</c:v>
                </c:pt>
                <c:pt idx="11045" formatCode="General">
                  <c:v>11.045</c:v>
                </c:pt>
                <c:pt idx="11046" formatCode="General">
                  <c:v>11.045999999999999</c:v>
                </c:pt>
                <c:pt idx="11047" formatCode="General">
                  <c:v>11.047000000000001</c:v>
                </c:pt>
                <c:pt idx="11048" formatCode="General">
                  <c:v>11.048</c:v>
                </c:pt>
                <c:pt idx="11049" formatCode="General">
                  <c:v>11.048999999999999</c:v>
                </c:pt>
                <c:pt idx="11050" formatCode="General">
                  <c:v>11.05</c:v>
                </c:pt>
                <c:pt idx="11051" formatCode="General">
                  <c:v>11.051</c:v>
                </c:pt>
                <c:pt idx="11052" formatCode="General">
                  <c:v>11.052</c:v>
                </c:pt>
                <c:pt idx="11053" formatCode="General">
                  <c:v>11.053000000000001</c:v>
                </c:pt>
                <c:pt idx="11054" formatCode="General">
                  <c:v>11.054</c:v>
                </c:pt>
                <c:pt idx="11055" formatCode="General">
                  <c:v>11.055</c:v>
                </c:pt>
                <c:pt idx="11056" formatCode="General">
                  <c:v>11.055999999999999</c:v>
                </c:pt>
                <c:pt idx="11057" formatCode="General">
                  <c:v>11.057</c:v>
                </c:pt>
                <c:pt idx="11058" formatCode="General">
                  <c:v>11.058</c:v>
                </c:pt>
                <c:pt idx="11059" formatCode="General">
                  <c:v>11.058999999999999</c:v>
                </c:pt>
                <c:pt idx="11060" formatCode="General">
                  <c:v>11.06</c:v>
                </c:pt>
                <c:pt idx="11061" formatCode="General">
                  <c:v>11.061</c:v>
                </c:pt>
                <c:pt idx="11062" formatCode="General">
                  <c:v>11.061999999999999</c:v>
                </c:pt>
                <c:pt idx="11063" formatCode="General">
                  <c:v>11.063000000000001</c:v>
                </c:pt>
                <c:pt idx="11064" formatCode="General">
                  <c:v>11.064</c:v>
                </c:pt>
                <c:pt idx="11065" formatCode="General">
                  <c:v>11.065</c:v>
                </c:pt>
                <c:pt idx="11066" formatCode="General">
                  <c:v>11.066000000000001</c:v>
                </c:pt>
                <c:pt idx="11067" formatCode="General">
                  <c:v>11.067</c:v>
                </c:pt>
                <c:pt idx="11068" formatCode="General">
                  <c:v>11.068</c:v>
                </c:pt>
                <c:pt idx="11069" formatCode="General">
                  <c:v>11.069000000000001</c:v>
                </c:pt>
                <c:pt idx="11070" formatCode="General">
                  <c:v>11.07</c:v>
                </c:pt>
                <c:pt idx="11071" formatCode="General">
                  <c:v>11.071</c:v>
                </c:pt>
                <c:pt idx="11072" formatCode="General">
                  <c:v>11.071999999999999</c:v>
                </c:pt>
                <c:pt idx="11073" formatCode="General">
                  <c:v>11.073</c:v>
                </c:pt>
                <c:pt idx="11074" formatCode="General">
                  <c:v>11.074</c:v>
                </c:pt>
                <c:pt idx="11075" formatCode="General">
                  <c:v>11.074999999999999</c:v>
                </c:pt>
                <c:pt idx="11076" formatCode="General">
                  <c:v>11.076000000000001</c:v>
                </c:pt>
                <c:pt idx="11077" formatCode="General">
                  <c:v>11.077</c:v>
                </c:pt>
                <c:pt idx="11078" formatCode="General">
                  <c:v>11.077999999999999</c:v>
                </c:pt>
                <c:pt idx="11079" formatCode="General">
                  <c:v>11.079000000000001</c:v>
                </c:pt>
                <c:pt idx="11080" formatCode="General">
                  <c:v>11.08</c:v>
                </c:pt>
                <c:pt idx="11081" formatCode="General">
                  <c:v>11.081</c:v>
                </c:pt>
                <c:pt idx="11082" formatCode="General">
                  <c:v>11.082000000000001</c:v>
                </c:pt>
                <c:pt idx="11083" formatCode="General">
                  <c:v>11.083</c:v>
                </c:pt>
                <c:pt idx="11084" formatCode="General">
                  <c:v>11.084</c:v>
                </c:pt>
                <c:pt idx="11085" formatCode="General">
                  <c:v>11.085000000000001</c:v>
                </c:pt>
                <c:pt idx="11086" formatCode="General">
                  <c:v>11.086</c:v>
                </c:pt>
                <c:pt idx="11087" formatCode="General">
                  <c:v>11.087</c:v>
                </c:pt>
                <c:pt idx="11088" formatCode="General">
                  <c:v>11.087999999999999</c:v>
                </c:pt>
                <c:pt idx="11089" formatCode="General">
                  <c:v>11.089</c:v>
                </c:pt>
                <c:pt idx="11090" formatCode="General">
                  <c:v>11.09</c:v>
                </c:pt>
                <c:pt idx="11091" formatCode="General">
                  <c:v>11.090999999999999</c:v>
                </c:pt>
                <c:pt idx="11092" formatCode="General">
                  <c:v>11.092000000000001</c:v>
                </c:pt>
                <c:pt idx="11093" formatCode="General">
                  <c:v>11.093</c:v>
                </c:pt>
                <c:pt idx="11094" formatCode="General">
                  <c:v>11.093999999999999</c:v>
                </c:pt>
                <c:pt idx="11095" formatCode="General">
                  <c:v>11.095000000000001</c:v>
                </c:pt>
                <c:pt idx="11096" formatCode="General">
                  <c:v>11.096</c:v>
                </c:pt>
                <c:pt idx="11097" formatCode="General">
                  <c:v>11.097</c:v>
                </c:pt>
                <c:pt idx="11098" formatCode="General">
                  <c:v>11.098000000000001</c:v>
                </c:pt>
                <c:pt idx="11099" formatCode="General">
                  <c:v>11.099</c:v>
                </c:pt>
                <c:pt idx="11100" formatCode="General">
                  <c:v>11.1</c:v>
                </c:pt>
                <c:pt idx="11101" formatCode="General">
                  <c:v>11.101000000000001</c:v>
                </c:pt>
                <c:pt idx="11102" formatCode="General">
                  <c:v>11.102</c:v>
                </c:pt>
                <c:pt idx="11103" formatCode="General">
                  <c:v>11.103</c:v>
                </c:pt>
                <c:pt idx="11104" formatCode="General">
                  <c:v>11.103999999999999</c:v>
                </c:pt>
                <c:pt idx="11105" formatCode="General">
                  <c:v>11.105</c:v>
                </c:pt>
                <c:pt idx="11106" formatCode="General">
                  <c:v>11.106</c:v>
                </c:pt>
                <c:pt idx="11107" formatCode="General">
                  <c:v>11.106999999999999</c:v>
                </c:pt>
                <c:pt idx="11108" formatCode="General">
                  <c:v>11.108000000000001</c:v>
                </c:pt>
                <c:pt idx="11109" formatCode="General">
                  <c:v>11.109</c:v>
                </c:pt>
                <c:pt idx="11110" formatCode="General">
                  <c:v>11.11</c:v>
                </c:pt>
                <c:pt idx="11111" formatCode="General">
                  <c:v>11.111000000000001</c:v>
                </c:pt>
                <c:pt idx="11112" formatCode="General">
                  <c:v>11.112</c:v>
                </c:pt>
                <c:pt idx="11113" formatCode="General">
                  <c:v>11.113</c:v>
                </c:pt>
                <c:pt idx="11114" formatCode="General">
                  <c:v>11.114000000000001</c:v>
                </c:pt>
                <c:pt idx="11115" formatCode="General">
                  <c:v>11.115</c:v>
                </c:pt>
                <c:pt idx="11116" formatCode="General">
                  <c:v>11.116</c:v>
                </c:pt>
                <c:pt idx="11117" formatCode="General">
                  <c:v>11.117000000000001</c:v>
                </c:pt>
                <c:pt idx="11118" formatCode="General">
                  <c:v>11.118</c:v>
                </c:pt>
                <c:pt idx="11119" formatCode="General">
                  <c:v>11.119</c:v>
                </c:pt>
                <c:pt idx="11120" formatCode="General">
                  <c:v>11.12</c:v>
                </c:pt>
                <c:pt idx="11121" formatCode="General">
                  <c:v>11.121</c:v>
                </c:pt>
                <c:pt idx="11122" formatCode="General">
                  <c:v>11.122</c:v>
                </c:pt>
                <c:pt idx="11123" formatCode="General">
                  <c:v>11.122999999999999</c:v>
                </c:pt>
                <c:pt idx="11124" formatCode="General">
                  <c:v>11.124000000000001</c:v>
                </c:pt>
                <c:pt idx="11125" formatCode="General">
                  <c:v>11.125</c:v>
                </c:pt>
                <c:pt idx="11126" formatCode="General">
                  <c:v>11.125999999999999</c:v>
                </c:pt>
                <c:pt idx="11127" formatCode="General">
                  <c:v>11.127000000000001</c:v>
                </c:pt>
                <c:pt idx="11128" formatCode="General">
                  <c:v>11.128</c:v>
                </c:pt>
                <c:pt idx="11129" formatCode="General">
                  <c:v>11.129</c:v>
                </c:pt>
                <c:pt idx="11130" formatCode="General">
                  <c:v>11.13</c:v>
                </c:pt>
                <c:pt idx="11131" formatCode="General">
                  <c:v>11.131</c:v>
                </c:pt>
                <c:pt idx="11132" formatCode="General">
                  <c:v>11.132</c:v>
                </c:pt>
                <c:pt idx="11133" formatCode="General">
                  <c:v>11.132999999999999</c:v>
                </c:pt>
                <c:pt idx="11134" formatCode="General">
                  <c:v>11.134</c:v>
                </c:pt>
                <c:pt idx="11135" formatCode="General">
                  <c:v>11.135</c:v>
                </c:pt>
                <c:pt idx="11136" formatCode="General">
                  <c:v>11.135999999999999</c:v>
                </c:pt>
                <c:pt idx="11137" formatCode="General">
                  <c:v>11.137</c:v>
                </c:pt>
                <c:pt idx="11138" formatCode="General">
                  <c:v>11.138</c:v>
                </c:pt>
                <c:pt idx="11139" formatCode="General">
                  <c:v>11.138999999999999</c:v>
                </c:pt>
                <c:pt idx="11140" formatCode="General">
                  <c:v>11.14</c:v>
                </c:pt>
                <c:pt idx="11141" formatCode="General">
                  <c:v>11.141</c:v>
                </c:pt>
                <c:pt idx="11142" formatCode="General">
                  <c:v>11.141999999999999</c:v>
                </c:pt>
                <c:pt idx="11143" formatCode="General">
                  <c:v>11.143000000000001</c:v>
                </c:pt>
                <c:pt idx="11144" formatCode="General">
                  <c:v>11.144</c:v>
                </c:pt>
                <c:pt idx="11145" formatCode="General">
                  <c:v>11.145</c:v>
                </c:pt>
                <c:pt idx="11146" formatCode="General">
                  <c:v>11.146000000000001</c:v>
                </c:pt>
                <c:pt idx="11147" formatCode="General">
                  <c:v>11.147</c:v>
                </c:pt>
                <c:pt idx="11148" formatCode="General">
                  <c:v>11.148</c:v>
                </c:pt>
                <c:pt idx="11149" formatCode="General">
                  <c:v>11.148999999999999</c:v>
                </c:pt>
                <c:pt idx="11150" formatCode="General">
                  <c:v>11.15</c:v>
                </c:pt>
                <c:pt idx="11151" formatCode="General">
                  <c:v>11.151</c:v>
                </c:pt>
                <c:pt idx="11152" formatCode="General">
                  <c:v>11.151999999999999</c:v>
                </c:pt>
                <c:pt idx="11153" formatCode="General">
                  <c:v>11.153</c:v>
                </c:pt>
                <c:pt idx="11154" formatCode="General">
                  <c:v>11.154</c:v>
                </c:pt>
                <c:pt idx="11155" formatCode="General">
                  <c:v>11.154999999999999</c:v>
                </c:pt>
                <c:pt idx="11156" formatCode="General">
                  <c:v>11.156000000000001</c:v>
                </c:pt>
                <c:pt idx="11157" formatCode="General">
                  <c:v>11.157</c:v>
                </c:pt>
                <c:pt idx="11158" formatCode="General">
                  <c:v>11.157999999999999</c:v>
                </c:pt>
                <c:pt idx="11159" formatCode="General">
                  <c:v>11.159000000000001</c:v>
                </c:pt>
                <c:pt idx="11160" formatCode="General">
                  <c:v>11.16</c:v>
                </c:pt>
                <c:pt idx="11161" formatCode="General">
                  <c:v>11.161</c:v>
                </c:pt>
                <c:pt idx="11162" formatCode="General">
                  <c:v>11.162000000000001</c:v>
                </c:pt>
                <c:pt idx="11163" formatCode="General">
                  <c:v>11.163</c:v>
                </c:pt>
                <c:pt idx="11164" formatCode="General">
                  <c:v>11.164</c:v>
                </c:pt>
                <c:pt idx="11165" formatCode="General">
                  <c:v>11.164999999999999</c:v>
                </c:pt>
                <c:pt idx="11166" formatCode="General">
                  <c:v>11.166</c:v>
                </c:pt>
                <c:pt idx="11167" formatCode="General">
                  <c:v>11.167</c:v>
                </c:pt>
                <c:pt idx="11168" formatCode="General">
                  <c:v>11.167999999999999</c:v>
                </c:pt>
                <c:pt idx="11169" formatCode="General">
                  <c:v>11.169</c:v>
                </c:pt>
                <c:pt idx="11170" formatCode="General">
                  <c:v>11.17</c:v>
                </c:pt>
                <c:pt idx="11171" formatCode="General">
                  <c:v>11.170999999999999</c:v>
                </c:pt>
                <c:pt idx="11172" formatCode="General">
                  <c:v>11.172000000000001</c:v>
                </c:pt>
                <c:pt idx="11173" formatCode="General">
                  <c:v>11.173</c:v>
                </c:pt>
                <c:pt idx="11174" formatCode="General">
                  <c:v>11.173999999999999</c:v>
                </c:pt>
                <c:pt idx="11175" formatCode="General">
                  <c:v>11.175000000000001</c:v>
                </c:pt>
                <c:pt idx="11176" formatCode="General">
                  <c:v>11.176</c:v>
                </c:pt>
                <c:pt idx="11177" formatCode="General">
                  <c:v>11.177</c:v>
                </c:pt>
                <c:pt idx="11178" formatCode="General">
                  <c:v>11.178000000000001</c:v>
                </c:pt>
                <c:pt idx="11179" formatCode="General">
                  <c:v>11.179</c:v>
                </c:pt>
                <c:pt idx="11180" formatCode="General">
                  <c:v>11.18</c:v>
                </c:pt>
                <c:pt idx="11181" formatCode="General">
                  <c:v>11.180999999999999</c:v>
                </c:pt>
                <c:pt idx="11182" formatCode="General">
                  <c:v>11.182</c:v>
                </c:pt>
                <c:pt idx="11183" formatCode="General">
                  <c:v>11.183</c:v>
                </c:pt>
                <c:pt idx="11184" formatCode="General">
                  <c:v>11.183999999999999</c:v>
                </c:pt>
                <c:pt idx="11185" formatCode="General">
                  <c:v>11.185</c:v>
                </c:pt>
                <c:pt idx="11186" formatCode="General">
                  <c:v>11.186</c:v>
                </c:pt>
                <c:pt idx="11187" formatCode="General">
                  <c:v>11.186999999999999</c:v>
                </c:pt>
                <c:pt idx="11188" formatCode="General">
                  <c:v>11.188000000000001</c:v>
                </c:pt>
                <c:pt idx="11189" formatCode="General">
                  <c:v>11.189</c:v>
                </c:pt>
                <c:pt idx="11190" formatCode="General">
                  <c:v>11.19</c:v>
                </c:pt>
                <c:pt idx="11191" formatCode="General">
                  <c:v>11.191000000000001</c:v>
                </c:pt>
                <c:pt idx="11192" formatCode="General">
                  <c:v>11.192</c:v>
                </c:pt>
                <c:pt idx="11193" formatCode="General">
                  <c:v>11.193</c:v>
                </c:pt>
                <c:pt idx="11194" formatCode="General">
                  <c:v>11.194000000000001</c:v>
                </c:pt>
                <c:pt idx="11195" formatCode="General">
                  <c:v>11.195</c:v>
                </c:pt>
                <c:pt idx="11196" formatCode="General">
                  <c:v>11.196</c:v>
                </c:pt>
                <c:pt idx="11197" formatCode="General">
                  <c:v>11.196999999999999</c:v>
                </c:pt>
                <c:pt idx="11198" formatCode="General">
                  <c:v>11.198</c:v>
                </c:pt>
                <c:pt idx="11199" formatCode="General">
                  <c:v>11.199</c:v>
                </c:pt>
                <c:pt idx="11200" formatCode="General">
                  <c:v>11.2</c:v>
                </c:pt>
                <c:pt idx="11201" formatCode="General">
                  <c:v>11.201000000000001</c:v>
                </c:pt>
                <c:pt idx="11202" formatCode="General">
                  <c:v>11.202</c:v>
                </c:pt>
                <c:pt idx="11203" formatCode="General">
                  <c:v>11.202999999999999</c:v>
                </c:pt>
                <c:pt idx="11204" formatCode="General">
                  <c:v>11.204000000000001</c:v>
                </c:pt>
                <c:pt idx="11205" formatCode="General">
                  <c:v>11.205</c:v>
                </c:pt>
                <c:pt idx="11206" formatCode="General">
                  <c:v>11.206</c:v>
                </c:pt>
                <c:pt idx="11207" formatCode="General">
                  <c:v>11.207000000000001</c:v>
                </c:pt>
                <c:pt idx="11208" formatCode="General">
                  <c:v>11.208</c:v>
                </c:pt>
                <c:pt idx="11209" formatCode="General">
                  <c:v>11.209</c:v>
                </c:pt>
                <c:pt idx="11210" formatCode="General">
                  <c:v>11.21</c:v>
                </c:pt>
                <c:pt idx="11211" formatCode="General">
                  <c:v>11.211</c:v>
                </c:pt>
                <c:pt idx="11212" formatCode="General">
                  <c:v>11.212</c:v>
                </c:pt>
                <c:pt idx="11213" formatCode="General">
                  <c:v>11.212999999999999</c:v>
                </c:pt>
                <c:pt idx="11214" formatCode="General">
                  <c:v>11.214</c:v>
                </c:pt>
                <c:pt idx="11215" formatCode="General">
                  <c:v>11.215</c:v>
                </c:pt>
                <c:pt idx="11216" formatCode="General">
                  <c:v>11.215999999999999</c:v>
                </c:pt>
                <c:pt idx="11217" formatCode="General">
                  <c:v>11.217000000000001</c:v>
                </c:pt>
                <c:pt idx="11218" formatCode="General">
                  <c:v>11.218</c:v>
                </c:pt>
                <c:pt idx="11219" formatCode="General">
                  <c:v>11.218999999999999</c:v>
                </c:pt>
                <c:pt idx="11220" formatCode="General">
                  <c:v>11.22</c:v>
                </c:pt>
                <c:pt idx="11221" formatCode="General">
                  <c:v>11.221</c:v>
                </c:pt>
                <c:pt idx="11222" formatCode="General">
                  <c:v>11.222</c:v>
                </c:pt>
                <c:pt idx="11223" formatCode="General">
                  <c:v>11.223000000000001</c:v>
                </c:pt>
                <c:pt idx="11224" formatCode="General">
                  <c:v>11.224</c:v>
                </c:pt>
                <c:pt idx="11225" formatCode="General">
                  <c:v>11.225</c:v>
                </c:pt>
                <c:pt idx="11226" formatCode="General">
                  <c:v>11.226000000000001</c:v>
                </c:pt>
                <c:pt idx="11227" formatCode="General">
                  <c:v>11.227</c:v>
                </c:pt>
                <c:pt idx="11228" formatCode="General">
                  <c:v>11.228</c:v>
                </c:pt>
                <c:pt idx="11229" formatCode="General">
                  <c:v>11.228999999999999</c:v>
                </c:pt>
                <c:pt idx="11230" formatCode="General">
                  <c:v>11.23</c:v>
                </c:pt>
                <c:pt idx="11231" formatCode="General">
                  <c:v>11.231</c:v>
                </c:pt>
                <c:pt idx="11232" formatCode="General">
                  <c:v>11.231999999999999</c:v>
                </c:pt>
                <c:pt idx="11233" formatCode="General">
                  <c:v>11.233000000000001</c:v>
                </c:pt>
                <c:pt idx="11234" formatCode="General">
                  <c:v>11.234</c:v>
                </c:pt>
                <c:pt idx="11235" formatCode="General">
                  <c:v>11.234999999999999</c:v>
                </c:pt>
                <c:pt idx="11236" formatCode="General">
                  <c:v>11.236000000000001</c:v>
                </c:pt>
                <c:pt idx="11237" formatCode="General">
                  <c:v>11.237</c:v>
                </c:pt>
                <c:pt idx="11238" formatCode="General">
                  <c:v>11.238</c:v>
                </c:pt>
                <c:pt idx="11239" formatCode="General">
                  <c:v>11.239000000000001</c:v>
                </c:pt>
                <c:pt idx="11240" formatCode="General">
                  <c:v>11.24</c:v>
                </c:pt>
                <c:pt idx="11241" formatCode="General">
                  <c:v>11.241</c:v>
                </c:pt>
                <c:pt idx="11242" formatCode="General">
                  <c:v>11.242000000000001</c:v>
                </c:pt>
                <c:pt idx="11243" formatCode="General">
                  <c:v>11.243</c:v>
                </c:pt>
                <c:pt idx="11244" formatCode="General">
                  <c:v>11.244</c:v>
                </c:pt>
                <c:pt idx="11245" formatCode="General">
                  <c:v>11.244999999999999</c:v>
                </c:pt>
                <c:pt idx="11246" formatCode="General">
                  <c:v>11.246</c:v>
                </c:pt>
                <c:pt idx="11247" formatCode="General">
                  <c:v>11.247</c:v>
                </c:pt>
                <c:pt idx="11248" formatCode="General">
                  <c:v>11.247999999999999</c:v>
                </c:pt>
                <c:pt idx="11249" formatCode="General">
                  <c:v>11.249000000000001</c:v>
                </c:pt>
                <c:pt idx="11250" formatCode="General">
                  <c:v>11.25</c:v>
                </c:pt>
                <c:pt idx="11251" formatCode="General">
                  <c:v>11.250999999999999</c:v>
                </c:pt>
                <c:pt idx="11252" formatCode="General">
                  <c:v>11.252000000000001</c:v>
                </c:pt>
                <c:pt idx="11253" formatCode="General">
                  <c:v>11.253</c:v>
                </c:pt>
                <c:pt idx="11254" formatCode="General">
                  <c:v>11.254</c:v>
                </c:pt>
                <c:pt idx="11255" formatCode="General">
                  <c:v>11.255000000000001</c:v>
                </c:pt>
                <c:pt idx="11256" formatCode="General">
                  <c:v>11.256</c:v>
                </c:pt>
                <c:pt idx="11257" formatCode="General">
                  <c:v>11.257</c:v>
                </c:pt>
                <c:pt idx="11258" formatCode="General">
                  <c:v>11.257999999999999</c:v>
                </c:pt>
                <c:pt idx="11259" formatCode="General">
                  <c:v>11.259</c:v>
                </c:pt>
                <c:pt idx="11260" formatCode="General">
                  <c:v>11.26</c:v>
                </c:pt>
                <c:pt idx="11261" formatCode="General">
                  <c:v>11.260999999999999</c:v>
                </c:pt>
                <c:pt idx="11262" formatCode="General">
                  <c:v>11.262</c:v>
                </c:pt>
                <c:pt idx="11263" formatCode="General">
                  <c:v>11.263</c:v>
                </c:pt>
                <c:pt idx="11264" formatCode="General">
                  <c:v>11.263999999999999</c:v>
                </c:pt>
                <c:pt idx="11265" formatCode="General">
                  <c:v>11.265000000000001</c:v>
                </c:pt>
                <c:pt idx="11266" formatCode="General">
                  <c:v>11.266</c:v>
                </c:pt>
                <c:pt idx="11267" formatCode="General">
                  <c:v>11.266999999999999</c:v>
                </c:pt>
                <c:pt idx="11268" formatCode="General">
                  <c:v>11.268000000000001</c:v>
                </c:pt>
                <c:pt idx="11269" formatCode="General">
                  <c:v>11.269</c:v>
                </c:pt>
                <c:pt idx="11270" formatCode="General">
                  <c:v>11.27</c:v>
                </c:pt>
                <c:pt idx="11271" formatCode="General">
                  <c:v>11.271000000000001</c:v>
                </c:pt>
                <c:pt idx="11272" formatCode="General">
                  <c:v>11.272</c:v>
                </c:pt>
                <c:pt idx="11273" formatCode="General">
                  <c:v>11.273</c:v>
                </c:pt>
                <c:pt idx="11274" formatCode="General">
                  <c:v>11.273999999999999</c:v>
                </c:pt>
                <c:pt idx="11275" formatCode="General">
                  <c:v>11.275</c:v>
                </c:pt>
                <c:pt idx="11276" formatCode="General">
                  <c:v>11.276</c:v>
                </c:pt>
                <c:pt idx="11277" formatCode="General">
                  <c:v>11.276999999999999</c:v>
                </c:pt>
                <c:pt idx="11278" formatCode="General">
                  <c:v>11.278</c:v>
                </c:pt>
                <c:pt idx="11279" formatCode="General">
                  <c:v>11.279</c:v>
                </c:pt>
                <c:pt idx="11280" formatCode="General">
                  <c:v>11.28</c:v>
                </c:pt>
                <c:pt idx="11281" formatCode="General">
                  <c:v>11.281000000000001</c:v>
                </c:pt>
                <c:pt idx="11282" formatCode="General">
                  <c:v>11.282</c:v>
                </c:pt>
                <c:pt idx="11283" formatCode="General">
                  <c:v>11.282999999999999</c:v>
                </c:pt>
                <c:pt idx="11284" formatCode="General">
                  <c:v>11.284000000000001</c:v>
                </c:pt>
                <c:pt idx="11285" formatCode="General">
                  <c:v>11.285</c:v>
                </c:pt>
                <c:pt idx="11286" formatCode="General">
                  <c:v>11.286</c:v>
                </c:pt>
                <c:pt idx="11287" formatCode="General">
                  <c:v>11.287000000000001</c:v>
                </c:pt>
                <c:pt idx="11288" formatCode="General">
                  <c:v>11.288</c:v>
                </c:pt>
                <c:pt idx="11289" formatCode="General">
                  <c:v>11.289</c:v>
                </c:pt>
                <c:pt idx="11290" formatCode="General">
                  <c:v>11.29</c:v>
                </c:pt>
                <c:pt idx="11291" formatCode="General">
                  <c:v>11.291</c:v>
                </c:pt>
                <c:pt idx="11292" formatCode="General">
                  <c:v>11.292</c:v>
                </c:pt>
                <c:pt idx="11293" formatCode="General">
                  <c:v>11.292999999999999</c:v>
                </c:pt>
                <c:pt idx="11294" formatCode="General">
                  <c:v>11.294</c:v>
                </c:pt>
                <c:pt idx="11295" formatCode="General">
                  <c:v>11.295</c:v>
                </c:pt>
                <c:pt idx="11296" formatCode="General">
                  <c:v>11.295999999999999</c:v>
                </c:pt>
                <c:pt idx="11297" formatCode="General">
                  <c:v>11.297000000000001</c:v>
                </c:pt>
                <c:pt idx="11298" formatCode="General">
                  <c:v>11.298</c:v>
                </c:pt>
                <c:pt idx="11299" formatCode="General">
                  <c:v>11.298999999999999</c:v>
                </c:pt>
                <c:pt idx="11300" formatCode="General">
                  <c:v>11.3</c:v>
                </c:pt>
                <c:pt idx="11301" formatCode="General">
                  <c:v>11.301</c:v>
                </c:pt>
                <c:pt idx="11302" formatCode="General">
                  <c:v>11.302</c:v>
                </c:pt>
                <c:pt idx="11303" formatCode="General">
                  <c:v>11.303000000000001</c:v>
                </c:pt>
                <c:pt idx="11304" formatCode="General">
                  <c:v>11.304</c:v>
                </c:pt>
                <c:pt idx="11305" formatCode="General">
                  <c:v>11.305</c:v>
                </c:pt>
                <c:pt idx="11306" formatCode="General">
                  <c:v>11.305999999999999</c:v>
                </c:pt>
                <c:pt idx="11307" formatCode="General">
                  <c:v>11.307</c:v>
                </c:pt>
                <c:pt idx="11308" formatCode="General">
                  <c:v>11.308</c:v>
                </c:pt>
                <c:pt idx="11309" formatCode="General">
                  <c:v>11.308999999999999</c:v>
                </c:pt>
                <c:pt idx="11310" formatCode="General">
                  <c:v>11.31</c:v>
                </c:pt>
                <c:pt idx="11311" formatCode="General">
                  <c:v>11.311</c:v>
                </c:pt>
                <c:pt idx="11312" formatCode="General">
                  <c:v>11.311999999999999</c:v>
                </c:pt>
                <c:pt idx="11313" formatCode="General">
                  <c:v>11.313000000000001</c:v>
                </c:pt>
                <c:pt idx="11314" formatCode="General">
                  <c:v>11.314</c:v>
                </c:pt>
                <c:pt idx="11315" formatCode="General">
                  <c:v>11.315</c:v>
                </c:pt>
                <c:pt idx="11316" formatCode="General">
                  <c:v>11.316000000000001</c:v>
                </c:pt>
                <c:pt idx="11317" formatCode="General">
                  <c:v>11.317</c:v>
                </c:pt>
                <c:pt idx="11318" formatCode="General">
                  <c:v>11.318</c:v>
                </c:pt>
                <c:pt idx="11319" formatCode="General">
                  <c:v>11.319000000000001</c:v>
                </c:pt>
                <c:pt idx="11320" formatCode="General">
                  <c:v>11.32</c:v>
                </c:pt>
                <c:pt idx="11321" formatCode="General">
                  <c:v>11.321</c:v>
                </c:pt>
                <c:pt idx="11322" formatCode="General">
                  <c:v>11.321999999999999</c:v>
                </c:pt>
                <c:pt idx="11323" formatCode="General">
                  <c:v>11.323</c:v>
                </c:pt>
                <c:pt idx="11324" formatCode="General">
                  <c:v>11.324</c:v>
                </c:pt>
                <c:pt idx="11325" formatCode="General">
                  <c:v>11.324999999999999</c:v>
                </c:pt>
                <c:pt idx="11326" formatCode="General">
                  <c:v>11.326000000000001</c:v>
                </c:pt>
                <c:pt idx="11327" formatCode="General">
                  <c:v>11.327</c:v>
                </c:pt>
                <c:pt idx="11328" formatCode="General">
                  <c:v>11.327999999999999</c:v>
                </c:pt>
                <c:pt idx="11329" formatCode="General">
                  <c:v>11.329000000000001</c:v>
                </c:pt>
                <c:pt idx="11330" formatCode="General">
                  <c:v>11.33</c:v>
                </c:pt>
                <c:pt idx="11331" formatCode="General">
                  <c:v>11.331</c:v>
                </c:pt>
                <c:pt idx="11332" formatCode="General">
                  <c:v>11.332000000000001</c:v>
                </c:pt>
                <c:pt idx="11333" formatCode="General">
                  <c:v>11.333</c:v>
                </c:pt>
                <c:pt idx="11334" formatCode="General">
                  <c:v>11.334</c:v>
                </c:pt>
                <c:pt idx="11335" formatCode="General">
                  <c:v>11.335000000000001</c:v>
                </c:pt>
                <c:pt idx="11336" formatCode="General">
                  <c:v>11.336</c:v>
                </c:pt>
                <c:pt idx="11337" formatCode="General">
                  <c:v>11.337</c:v>
                </c:pt>
                <c:pt idx="11338" formatCode="General">
                  <c:v>11.337999999999999</c:v>
                </c:pt>
                <c:pt idx="11339" formatCode="General">
                  <c:v>11.339</c:v>
                </c:pt>
                <c:pt idx="11340" formatCode="General">
                  <c:v>11.34</c:v>
                </c:pt>
                <c:pt idx="11341" formatCode="General">
                  <c:v>11.340999999999999</c:v>
                </c:pt>
                <c:pt idx="11342" formatCode="General">
                  <c:v>11.342000000000001</c:v>
                </c:pt>
                <c:pt idx="11343" formatCode="General">
                  <c:v>11.343</c:v>
                </c:pt>
                <c:pt idx="11344" formatCode="General">
                  <c:v>11.343999999999999</c:v>
                </c:pt>
                <c:pt idx="11345" formatCode="General">
                  <c:v>11.345000000000001</c:v>
                </c:pt>
                <c:pt idx="11346" formatCode="General">
                  <c:v>11.346</c:v>
                </c:pt>
                <c:pt idx="11347" formatCode="General">
                  <c:v>11.347</c:v>
                </c:pt>
                <c:pt idx="11348" formatCode="General">
                  <c:v>11.348000000000001</c:v>
                </c:pt>
                <c:pt idx="11349" formatCode="General">
                  <c:v>11.349</c:v>
                </c:pt>
                <c:pt idx="11350" formatCode="General">
                  <c:v>11.35</c:v>
                </c:pt>
                <c:pt idx="11351" formatCode="General">
                  <c:v>11.351000000000001</c:v>
                </c:pt>
                <c:pt idx="11352" formatCode="General">
                  <c:v>11.352</c:v>
                </c:pt>
                <c:pt idx="11353" formatCode="General">
                  <c:v>11.353</c:v>
                </c:pt>
                <c:pt idx="11354" formatCode="General">
                  <c:v>11.353999999999999</c:v>
                </c:pt>
                <c:pt idx="11355" formatCode="General">
                  <c:v>11.355</c:v>
                </c:pt>
                <c:pt idx="11356" formatCode="General">
                  <c:v>11.356</c:v>
                </c:pt>
                <c:pt idx="11357" formatCode="General">
                  <c:v>11.356999999999999</c:v>
                </c:pt>
                <c:pt idx="11358" formatCode="General">
                  <c:v>11.358000000000001</c:v>
                </c:pt>
                <c:pt idx="11359" formatCode="General">
                  <c:v>11.359</c:v>
                </c:pt>
                <c:pt idx="11360" formatCode="General">
                  <c:v>11.36</c:v>
                </c:pt>
                <c:pt idx="11361" formatCode="General">
                  <c:v>11.361000000000001</c:v>
                </c:pt>
                <c:pt idx="11362" formatCode="General">
                  <c:v>11.362</c:v>
                </c:pt>
                <c:pt idx="11363" formatCode="General">
                  <c:v>11.363</c:v>
                </c:pt>
                <c:pt idx="11364" formatCode="General">
                  <c:v>11.364000000000001</c:v>
                </c:pt>
                <c:pt idx="11365" formatCode="General">
                  <c:v>11.365</c:v>
                </c:pt>
                <c:pt idx="11366" formatCode="General">
                  <c:v>11.366</c:v>
                </c:pt>
                <c:pt idx="11367" formatCode="General">
                  <c:v>11.367000000000001</c:v>
                </c:pt>
                <c:pt idx="11368" formatCode="General">
                  <c:v>11.368</c:v>
                </c:pt>
                <c:pt idx="11369" formatCode="General">
                  <c:v>11.369</c:v>
                </c:pt>
                <c:pt idx="11370" formatCode="General">
                  <c:v>11.37</c:v>
                </c:pt>
                <c:pt idx="11371" formatCode="General">
                  <c:v>11.371</c:v>
                </c:pt>
                <c:pt idx="11372" formatCode="General">
                  <c:v>11.372</c:v>
                </c:pt>
                <c:pt idx="11373" formatCode="General">
                  <c:v>11.372999999999999</c:v>
                </c:pt>
                <c:pt idx="11374" formatCode="General">
                  <c:v>11.374000000000001</c:v>
                </c:pt>
                <c:pt idx="11375" formatCode="General">
                  <c:v>11.375</c:v>
                </c:pt>
                <c:pt idx="11376" formatCode="General">
                  <c:v>11.375999999999999</c:v>
                </c:pt>
                <c:pt idx="11377" formatCode="General">
                  <c:v>11.377000000000001</c:v>
                </c:pt>
                <c:pt idx="11378" formatCode="General">
                  <c:v>11.378</c:v>
                </c:pt>
                <c:pt idx="11379" formatCode="General">
                  <c:v>11.379</c:v>
                </c:pt>
                <c:pt idx="11380" formatCode="General">
                  <c:v>11.38</c:v>
                </c:pt>
                <c:pt idx="11381" formatCode="General">
                  <c:v>11.381</c:v>
                </c:pt>
                <c:pt idx="11382" formatCode="General">
                  <c:v>11.382</c:v>
                </c:pt>
                <c:pt idx="11383" formatCode="General">
                  <c:v>11.382999999999999</c:v>
                </c:pt>
                <c:pt idx="11384" formatCode="General">
                  <c:v>11.384</c:v>
                </c:pt>
                <c:pt idx="11385" formatCode="General">
                  <c:v>11.385</c:v>
                </c:pt>
                <c:pt idx="11386" formatCode="General">
                  <c:v>11.385999999999999</c:v>
                </c:pt>
                <c:pt idx="11387" formatCode="General">
                  <c:v>11.387</c:v>
                </c:pt>
                <c:pt idx="11388" formatCode="General">
                  <c:v>11.388</c:v>
                </c:pt>
                <c:pt idx="11389" formatCode="General">
                  <c:v>11.388999999999999</c:v>
                </c:pt>
                <c:pt idx="11390" formatCode="General">
                  <c:v>11.39</c:v>
                </c:pt>
                <c:pt idx="11391" formatCode="General">
                  <c:v>11.391</c:v>
                </c:pt>
                <c:pt idx="11392" formatCode="General">
                  <c:v>11.391999999999999</c:v>
                </c:pt>
                <c:pt idx="11393" formatCode="General">
                  <c:v>11.393000000000001</c:v>
                </c:pt>
                <c:pt idx="11394" formatCode="General">
                  <c:v>11.394</c:v>
                </c:pt>
                <c:pt idx="11395" formatCode="General">
                  <c:v>11.395</c:v>
                </c:pt>
                <c:pt idx="11396" formatCode="General">
                  <c:v>11.396000000000001</c:v>
                </c:pt>
                <c:pt idx="11397" formatCode="General">
                  <c:v>11.397</c:v>
                </c:pt>
                <c:pt idx="11398" formatCode="General">
                  <c:v>11.398</c:v>
                </c:pt>
                <c:pt idx="11399" formatCode="General">
                  <c:v>11.398999999999999</c:v>
                </c:pt>
                <c:pt idx="11400" formatCode="General">
                  <c:v>11.4</c:v>
                </c:pt>
                <c:pt idx="11401" formatCode="General">
                  <c:v>11.401</c:v>
                </c:pt>
                <c:pt idx="11402" formatCode="General">
                  <c:v>11.401999999999999</c:v>
                </c:pt>
                <c:pt idx="11403" formatCode="General">
                  <c:v>11.403</c:v>
                </c:pt>
                <c:pt idx="11404" formatCode="General">
                  <c:v>11.404</c:v>
                </c:pt>
                <c:pt idx="11405" formatCode="General">
                  <c:v>11.404999999999999</c:v>
                </c:pt>
                <c:pt idx="11406" formatCode="General">
                  <c:v>11.406000000000001</c:v>
                </c:pt>
                <c:pt idx="11407" formatCode="General">
                  <c:v>11.407</c:v>
                </c:pt>
                <c:pt idx="11408" formatCode="General">
                  <c:v>11.407999999999999</c:v>
                </c:pt>
                <c:pt idx="11409" formatCode="General">
                  <c:v>11.409000000000001</c:v>
                </c:pt>
                <c:pt idx="11410" formatCode="General">
                  <c:v>11.41</c:v>
                </c:pt>
                <c:pt idx="11411" formatCode="General">
                  <c:v>11.411</c:v>
                </c:pt>
                <c:pt idx="11412" formatCode="General">
                  <c:v>11.412000000000001</c:v>
                </c:pt>
                <c:pt idx="11413" formatCode="General">
                  <c:v>11.413</c:v>
                </c:pt>
                <c:pt idx="11414" formatCode="General">
                  <c:v>11.414</c:v>
                </c:pt>
                <c:pt idx="11415" formatCode="General">
                  <c:v>11.414999999999999</c:v>
                </c:pt>
                <c:pt idx="11416" formatCode="General">
                  <c:v>11.416</c:v>
                </c:pt>
                <c:pt idx="11417" formatCode="General">
                  <c:v>11.417</c:v>
                </c:pt>
                <c:pt idx="11418" formatCode="General">
                  <c:v>11.417999999999999</c:v>
                </c:pt>
                <c:pt idx="11419" formatCode="General">
                  <c:v>11.419</c:v>
                </c:pt>
                <c:pt idx="11420" formatCode="General">
                  <c:v>11.42</c:v>
                </c:pt>
                <c:pt idx="11421" formatCode="General">
                  <c:v>11.420999999999999</c:v>
                </c:pt>
                <c:pt idx="11422" formatCode="General">
                  <c:v>11.422000000000001</c:v>
                </c:pt>
                <c:pt idx="11423" formatCode="General">
                  <c:v>11.423</c:v>
                </c:pt>
                <c:pt idx="11424" formatCode="General">
                  <c:v>11.423999999999999</c:v>
                </c:pt>
                <c:pt idx="11425" formatCode="General">
                  <c:v>11.425000000000001</c:v>
                </c:pt>
                <c:pt idx="11426" formatCode="General">
                  <c:v>11.426</c:v>
                </c:pt>
                <c:pt idx="11427" formatCode="General">
                  <c:v>11.427</c:v>
                </c:pt>
                <c:pt idx="11428" formatCode="General">
                  <c:v>11.428000000000001</c:v>
                </c:pt>
                <c:pt idx="11429" formatCode="General">
                  <c:v>11.429</c:v>
                </c:pt>
                <c:pt idx="11430" formatCode="General">
                  <c:v>11.43</c:v>
                </c:pt>
                <c:pt idx="11431" formatCode="General">
                  <c:v>11.430999999999999</c:v>
                </c:pt>
                <c:pt idx="11432" formatCode="General">
                  <c:v>11.432</c:v>
                </c:pt>
                <c:pt idx="11433" formatCode="General">
                  <c:v>11.433</c:v>
                </c:pt>
                <c:pt idx="11434" formatCode="General">
                  <c:v>11.433999999999999</c:v>
                </c:pt>
                <c:pt idx="11435" formatCode="General">
                  <c:v>11.435</c:v>
                </c:pt>
                <c:pt idx="11436" formatCode="General">
                  <c:v>11.436</c:v>
                </c:pt>
                <c:pt idx="11437" formatCode="General">
                  <c:v>11.436999999999999</c:v>
                </c:pt>
                <c:pt idx="11438" formatCode="General">
                  <c:v>11.438000000000001</c:v>
                </c:pt>
                <c:pt idx="11439" formatCode="General">
                  <c:v>11.439</c:v>
                </c:pt>
                <c:pt idx="11440" formatCode="General">
                  <c:v>11.44</c:v>
                </c:pt>
                <c:pt idx="11441" formatCode="General">
                  <c:v>11.441000000000001</c:v>
                </c:pt>
                <c:pt idx="11442" formatCode="General">
                  <c:v>11.442</c:v>
                </c:pt>
                <c:pt idx="11443" formatCode="General">
                  <c:v>11.443</c:v>
                </c:pt>
                <c:pt idx="11444" formatCode="General">
                  <c:v>11.444000000000001</c:v>
                </c:pt>
                <c:pt idx="11445" formatCode="General">
                  <c:v>11.445</c:v>
                </c:pt>
                <c:pt idx="11446" formatCode="General">
                  <c:v>11.446</c:v>
                </c:pt>
                <c:pt idx="11447" formatCode="General">
                  <c:v>11.446999999999999</c:v>
                </c:pt>
                <c:pt idx="11448" formatCode="General">
                  <c:v>11.448</c:v>
                </c:pt>
                <c:pt idx="11449" formatCode="General">
                  <c:v>11.449</c:v>
                </c:pt>
                <c:pt idx="11450" formatCode="General">
                  <c:v>11.45</c:v>
                </c:pt>
                <c:pt idx="11451" formatCode="General">
                  <c:v>11.451000000000001</c:v>
                </c:pt>
                <c:pt idx="11452" formatCode="General">
                  <c:v>11.452</c:v>
                </c:pt>
                <c:pt idx="11453" formatCode="General">
                  <c:v>11.452999999999999</c:v>
                </c:pt>
                <c:pt idx="11454" formatCode="General">
                  <c:v>11.454000000000001</c:v>
                </c:pt>
                <c:pt idx="11455" formatCode="General">
                  <c:v>11.455</c:v>
                </c:pt>
                <c:pt idx="11456" formatCode="General">
                  <c:v>11.456</c:v>
                </c:pt>
                <c:pt idx="11457" formatCode="General">
                  <c:v>11.457000000000001</c:v>
                </c:pt>
                <c:pt idx="11458" formatCode="General">
                  <c:v>11.458</c:v>
                </c:pt>
                <c:pt idx="11459" formatCode="General">
                  <c:v>11.459</c:v>
                </c:pt>
                <c:pt idx="11460" formatCode="General">
                  <c:v>11.46</c:v>
                </c:pt>
                <c:pt idx="11461" formatCode="General">
                  <c:v>11.461</c:v>
                </c:pt>
                <c:pt idx="11462" formatCode="General">
                  <c:v>11.462</c:v>
                </c:pt>
                <c:pt idx="11463" formatCode="General">
                  <c:v>11.462999999999999</c:v>
                </c:pt>
                <c:pt idx="11464" formatCode="General">
                  <c:v>11.464</c:v>
                </c:pt>
                <c:pt idx="11465" formatCode="General">
                  <c:v>11.465</c:v>
                </c:pt>
                <c:pt idx="11466" formatCode="General">
                  <c:v>11.465999999999999</c:v>
                </c:pt>
                <c:pt idx="11467" formatCode="General">
                  <c:v>11.467000000000001</c:v>
                </c:pt>
                <c:pt idx="11468" formatCode="General">
                  <c:v>11.468</c:v>
                </c:pt>
                <c:pt idx="11469" formatCode="General">
                  <c:v>11.468999999999999</c:v>
                </c:pt>
                <c:pt idx="11470" formatCode="General">
                  <c:v>11.47</c:v>
                </c:pt>
                <c:pt idx="11471" formatCode="General">
                  <c:v>11.471</c:v>
                </c:pt>
                <c:pt idx="11472" formatCode="General">
                  <c:v>11.472</c:v>
                </c:pt>
                <c:pt idx="11473" formatCode="General">
                  <c:v>11.473000000000001</c:v>
                </c:pt>
                <c:pt idx="11474" formatCode="General">
                  <c:v>11.474</c:v>
                </c:pt>
                <c:pt idx="11475" formatCode="General">
                  <c:v>11.475</c:v>
                </c:pt>
                <c:pt idx="11476" formatCode="General">
                  <c:v>11.476000000000001</c:v>
                </c:pt>
                <c:pt idx="11477" formatCode="General">
                  <c:v>11.477</c:v>
                </c:pt>
                <c:pt idx="11478" formatCode="General">
                  <c:v>11.478</c:v>
                </c:pt>
                <c:pt idx="11479" formatCode="General">
                  <c:v>11.478999999999999</c:v>
                </c:pt>
                <c:pt idx="11480" formatCode="General">
                  <c:v>11.48</c:v>
                </c:pt>
                <c:pt idx="11481" formatCode="General">
                  <c:v>11.481</c:v>
                </c:pt>
                <c:pt idx="11482" formatCode="General">
                  <c:v>11.481999999999999</c:v>
                </c:pt>
                <c:pt idx="11483" formatCode="General">
                  <c:v>11.483000000000001</c:v>
                </c:pt>
                <c:pt idx="11484" formatCode="General">
                  <c:v>11.484</c:v>
                </c:pt>
                <c:pt idx="11485" formatCode="General">
                  <c:v>11.484999999999999</c:v>
                </c:pt>
                <c:pt idx="11486" formatCode="General">
                  <c:v>11.486000000000001</c:v>
                </c:pt>
                <c:pt idx="11487" formatCode="General">
                  <c:v>11.487</c:v>
                </c:pt>
                <c:pt idx="11488" formatCode="General">
                  <c:v>11.488</c:v>
                </c:pt>
                <c:pt idx="11489" formatCode="General">
                  <c:v>11.489000000000001</c:v>
                </c:pt>
                <c:pt idx="11490" formatCode="General">
                  <c:v>11.49</c:v>
                </c:pt>
                <c:pt idx="11491" formatCode="General">
                  <c:v>11.491</c:v>
                </c:pt>
                <c:pt idx="11492" formatCode="General">
                  <c:v>11.492000000000001</c:v>
                </c:pt>
                <c:pt idx="11493" formatCode="General">
                  <c:v>11.493</c:v>
                </c:pt>
                <c:pt idx="11494" formatCode="General">
                  <c:v>11.494</c:v>
                </c:pt>
                <c:pt idx="11495" formatCode="General">
                  <c:v>11.494999999999999</c:v>
                </c:pt>
                <c:pt idx="11496" formatCode="General">
                  <c:v>11.496</c:v>
                </c:pt>
                <c:pt idx="11497" formatCode="General">
                  <c:v>11.497</c:v>
                </c:pt>
                <c:pt idx="11498" formatCode="General">
                  <c:v>11.497999999999999</c:v>
                </c:pt>
                <c:pt idx="11499" formatCode="General">
                  <c:v>11.499000000000001</c:v>
                </c:pt>
                <c:pt idx="11500" formatCode="General">
                  <c:v>11.5</c:v>
                </c:pt>
                <c:pt idx="11501" formatCode="General">
                  <c:v>11.500999999999999</c:v>
                </c:pt>
                <c:pt idx="11502" formatCode="General">
                  <c:v>11.502000000000001</c:v>
                </c:pt>
                <c:pt idx="11503" formatCode="General">
                  <c:v>11.503</c:v>
                </c:pt>
                <c:pt idx="11504" formatCode="General">
                  <c:v>11.504</c:v>
                </c:pt>
                <c:pt idx="11505" formatCode="General">
                  <c:v>11.505000000000001</c:v>
                </c:pt>
                <c:pt idx="11506" formatCode="General">
                  <c:v>11.506</c:v>
                </c:pt>
                <c:pt idx="11507" formatCode="General">
                  <c:v>11.507</c:v>
                </c:pt>
                <c:pt idx="11508" formatCode="General">
                  <c:v>11.507999999999999</c:v>
                </c:pt>
                <c:pt idx="11509" formatCode="General">
                  <c:v>11.509</c:v>
                </c:pt>
                <c:pt idx="11510" formatCode="General">
                  <c:v>11.51</c:v>
                </c:pt>
                <c:pt idx="11511" formatCode="General">
                  <c:v>11.510999999999999</c:v>
                </c:pt>
                <c:pt idx="11512" formatCode="General">
                  <c:v>11.512</c:v>
                </c:pt>
                <c:pt idx="11513" formatCode="General">
                  <c:v>11.513</c:v>
                </c:pt>
                <c:pt idx="11514" formatCode="General">
                  <c:v>11.513999999999999</c:v>
                </c:pt>
                <c:pt idx="11515" formatCode="General">
                  <c:v>11.515000000000001</c:v>
                </c:pt>
                <c:pt idx="11516" formatCode="General">
                  <c:v>11.516</c:v>
                </c:pt>
                <c:pt idx="11517" formatCode="General">
                  <c:v>11.516999999999999</c:v>
                </c:pt>
                <c:pt idx="11518" formatCode="General">
                  <c:v>11.518000000000001</c:v>
                </c:pt>
                <c:pt idx="11519" formatCode="General">
                  <c:v>11.519</c:v>
                </c:pt>
                <c:pt idx="11520" formatCode="General">
                  <c:v>11.52</c:v>
                </c:pt>
                <c:pt idx="11521" formatCode="General">
                  <c:v>11.521000000000001</c:v>
                </c:pt>
                <c:pt idx="11522" formatCode="General">
                  <c:v>11.522</c:v>
                </c:pt>
                <c:pt idx="11523" formatCode="General">
                  <c:v>11.523</c:v>
                </c:pt>
                <c:pt idx="11524" formatCode="General">
                  <c:v>11.523999999999999</c:v>
                </c:pt>
                <c:pt idx="11525" formatCode="General">
                  <c:v>11.525</c:v>
                </c:pt>
                <c:pt idx="11526" formatCode="General">
                  <c:v>11.526</c:v>
                </c:pt>
                <c:pt idx="11527" formatCode="General">
                  <c:v>11.526999999999999</c:v>
                </c:pt>
                <c:pt idx="11528" formatCode="General">
                  <c:v>11.528</c:v>
                </c:pt>
                <c:pt idx="11529" formatCode="General">
                  <c:v>11.529</c:v>
                </c:pt>
                <c:pt idx="11530" formatCode="General">
                  <c:v>11.53</c:v>
                </c:pt>
                <c:pt idx="11531" formatCode="General">
                  <c:v>11.531000000000001</c:v>
                </c:pt>
                <c:pt idx="11532" formatCode="General">
                  <c:v>11.532</c:v>
                </c:pt>
                <c:pt idx="11533" formatCode="General">
                  <c:v>11.532999999999999</c:v>
                </c:pt>
                <c:pt idx="11534" formatCode="General">
                  <c:v>11.534000000000001</c:v>
                </c:pt>
                <c:pt idx="11535" formatCode="General">
                  <c:v>11.535</c:v>
                </c:pt>
                <c:pt idx="11536" formatCode="General">
                  <c:v>11.536</c:v>
                </c:pt>
                <c:pt idx="11537" formatCode="General">
                  <c:v>11.537000000000001</c:v>
                </c:pt>
                <c:pt idx="11538" formatCode="General">
                  <c:v>11.538</c:v>
                </c:pt>
                <c:pt idx="11539" formatCode="General">
                  <c:v>11.539</c:v>
                </c:pt>
                <c:pt idx="11540" formatCode="General">
                  <c:v>11.54</c:v>
                </c:pt>
                <c:pt idx="11541" formatCode="General">
                  <c:v>11.541</c:v>
                </c:pt>
                <c:pt idx="11542" formatCode="General">
                  <c:v>11.542</c:v>
                </c:pt>
                <c:pt idx="11543" formatCode="General">
                  <c:v>11.542999999999999</c:v>
                </c:pt>
                <c:pt idx="11544" formatCode="General">
                  <c:v>11.544</c:v>
                </c:pt>
                <c:pt idx="11545" formatCode="General">
                  <c:v>11.545</c:v>
                </c:pt>
                <c:pt idx="11546" formatCode="General">
                  <c:v>11.545999999999999</c:v>
                </c:pt>
                <c:pt idx="11547" formatCode="General">
                  <c:v>11.547000000000001</c:v>
                </c:pt>
                <c:pt idx="11548" formatCode="General">
                  <c:v>11.548</c:v>
                </c:pt>
                <c:pt idx="11549" formatCode="General">
                  <c:v>11.548999999999999</c:v>
                </c:pt>
                <c:pt idx="11550" formatCode="General">
                  <c:v>11.55</c:v>
                </c:pt>
                <c:pt idx="11551" formatCode="General">
                  <c:v>11.551</c:v>
                </c:pt>
                <c:pt idx="11552" formatCode="General">
                  <c:v>11.552</c:v>
                </c:pt>
                <c:pt idx="11553" formatCode="General">
                  <c:v>11.553000000000001</c:v>
                </c:pt>
                <c:pt idx="11554" formatCode="General">
                  <c:v>11.554</c:v>
                </c:pt>
                <c:pt idx="11555" formatCode="General">
                  <c:v>11.555</c:v>
                </c:pt>
                <c:pt idx="11556" formatCode="General">
                  <c:v>11.555999999999999</c:v>
                </c:pt>
                <c:pt idx="11557" formatCode="General">
                  <c:v>11.557</c:v>
                </c:pt>
                <c:pt idx="11558" formatCode="General">
                  <c:v>11.558</c:v>
                </c:pt>
                <c:pt idx="11559" formatCode="General">
                  <c:v>11.558999999999999</c:v>
                </c:pt>
                <c:pt idx="11560" formatCode="General">
                  <c:v>11.56</c:v>
                </c:pt>
                <c:pt idx="11561" formatCode="General">
                  <c:v>11.561</c:v>
                </c:pt>
                <c:pt idx="11562" formatCode="General">
                  <c:v>11.561999999999999</c:v>
                </c:pt>
                <c:pt idx="11563" formatCode="General">
                  <c:v>11.563000000000001</c:v>
                </c:pt>
                <c:pt idx="11564" formatCode="General">
                  <c:v>11.564</c:v>
                </c:pt>
                <c:pt idx="11565" formatCode="General">
                  <c:v>11.565</c:v>
                </c:pt>
                <c:pt idx="11566" formatCode="General">
                  <c:v>11.566000000000001</c:v>
                </c:pt>
                <c:pt idx="11567" formatCode="General">
                  <c:v>11.567</c:v>
                </c:pt>
                <c:pt idx="11568" formatCode="General">
                  <c:v>11.568</c:v>
                </c:pt>
                <c:pt idx="11569" formatCode="General">
                  <c:v>11.569000000000001</c:v>
                </c:pt>
                <c:pt idx="11570" formatCode="General">
                  <c:v>11.57</c:v>
                </c:pt>
                <c:pt idx="11571" formatCode="General">
                  <c:v>11.571</c:v>
                </c:pt>
                <c:pt idx="11572" formatCode="General">
                  <c:v>11.571999999999999</c:v>
                </c:pt>
                <c:pt idx="11573" formatCode="General">
                  <c:v>11.573</c:v>
                </c:pt>
                <c:pt idx="11574" formatCode="General">
                  <c:v>11.574</c:v>
                </c:pt>
                <c:pt idx="11575" formatCode="General">
                  <c:v>11.574999999999999</c:v>
                </c:pt>
                <c:pt idx="11576" formatCode="General">
                  <c:v>11.576000000000001</c:v>
                </c:pt>
                <c:pt idx="11577" formatCode="General">
                  <c:v>11.577</c:v>
                </c:pt>
                <c:pt idx="11578" formatCode="General">
                  <c:v>11.577999999999999</c:v>
                </c:pt>
                <c:pt idx="11579" formatCode="General">
                  <c:v>11.579000000000001</c:v>
                </c:pt>
                <c:pt idx="11580" formatCode="General">
                  <c:v>11.58</c:v>
                </c:pt>
                <c:pt idx="11581" formatCode="General">
                  <c:v>11.581</c:v>
                </c:pt>
                <c:pt idx="11582" formatCode="General">
                  <c:v>11.582000000000001</c:v>
                </c:pt>
                <c:pt idx="11583" formatCode="General">
                  <c:v>11.583</c:v>
                </c:pt>
                <c:pt idx="11584" formatCode="General">
                  <c:v>11.584</c:v>
                </c:pt>
                <c:pt idx="11585" formatCode="General">
                  <c:v>11.585000000000001</c:v>
                </c:pt>
                <c:pt idx="11586" formatCode="General">
                  <c:v>11.586</c:v>
                </c:pt>
                <c:pt idx="11587" formatCode="General">
                  <c:v>11.587</c:v>
                </c:pt>
                <c:pt idx="11588" formatCode="General">
                  <c:v>11.587999999999999</c:v>
                </c:pt>
                <c:pt idx="11589" formatCode="General">
                  <c:v>11.589</c:v>
                </c:pt>
                <c:pt idx="11590" formatCode="General">
                  <c:v>11.59</c:v>
                </c:pt>
                <c:pt idx="11591" formatCode="General">
                  <c:v>11.590999999999999</c:v>
                </c:pt>
                <c:pt idx="11592" formatCode="General">
                  <c:v>11.592000000000001</c:v>
                </c:pt>
                <c:pt idx="11593" formatCode="General">
                  <c:v>11.593</c:v>
                </c:pt>
                <c:pt idx="11594" formatCode="General">
                  <c:v>11.593999999999999</c:v>
                </c:pt>
                <c:pt idx="11595" formatCode="General">
                  <c:v>11.595000000000001</c:v>
                </c:pt>
                <c:pt idx="11596" formatCode="General">
                  <c:v>11.596</c:v>
                </c:pt>
                <c:pt idx="11597" formatCode="General">
                  <c:v>11.597</c:v>
                </c:pt>
                <c:pt idx="11598" formatCode="General">
                  <c:v>11.598000000000001</c:v>
                </c:pt>
                <c:pt idx="11599" formatCode="General">
                  <c:v>11.599</c:v>
                </c:pt>
                <c:pt idx="11600" formatCode="General">
                  <c:v>11.6</c:v>
                </c:pt>
                <c:pt idx="11601" formatCode="General">
                  <c:v>11.601000000000001</c:v>
                </c:pt>
                <c:pt idx="11602" formatCode="General">
                  <c:v>11.602</c:v>
                </c:pt>
                <c:pt idx="11603" formatCode="General">
                  <c:v>11.603</c:v>
                </c:pt>
                <c:pt idx="11604" formatCode="General">
                  <c:v>11.603999999999999</c:v>
                </c:pt>
                <c:pt idx="11605" formatCode="General">
                  <c:v>11.605</c:v>
                </c:pt>
                <c:pt idx="11606" formatCode="General">
                  <c:v>11.606</c:v>
                </c:pt>
                <c:pt idx="11607" formatCode="General">
                  <c:v>11.606999999999999</c:v>
                </c:pt>
                <c:pt idx="11608" formatCode="General">
                  <c:v>11.608000000000001</c:v>
                </c:pt>
                <c:pt idx="11609" formatCode="General">
                  <c:v>11.609</c:v>
                </c:pt>
                <c:pt idx="11610" formatCode="General">
                  <c:v>11.61</c:v>
                </c:pt>
                <c:pt idx="11611" formatCode="General">
                  <c:v>11.611000000000001</c:v>
                </c:pt>
                <c:pt idx="11612" formatCode="General">
                  <c:v>11.612</c:v>
                </c:pt>
                <c:pt idx="11613" formatCode="General">
                  <c:v>11.613</c:v>
                </c:pt>
                <c:pt idx="11614" formatCode="General">
                  <c:v>11.614000000000001</c:v>
                </c:pt>
                <c:pt idx="11615" formatCode="General">
                  <c:v>11.615</c:v>
                </c:pt>
                <c:pt idx="11616" formatCode="General">
                  <c:v>11.616</c:v>
                </c:pt>
                <c:pt idx="11617" formatCode="General">
                  <c:v>11.617000000000001</c:v>
                </c:pt>
                <c:pt idx="11618" formatCode="General">
                  <c:v>11.618</c:v>
                </c:pt>
                <c:pt idx="11619" formatCode="General">
                  <c:v>11.619</c:v>
                </c:pt>
                <c:pt idx="11620" formatCode="General">
                  <c:v>11.62</c:v>
                </c:pt>
                <c:pt idx="11621" formatCode="General">
                  <c:v>11.621</c:v>
                </c:pt>
                <c:pt idx="11622" formatCode="General">
                  <c:v>11.622</c:v>
                </c:pt>
                <c:pt idx="11623" formatCode="General">
                  <c:v>11.622999999999999</c:v>
                </c:pt>
                <c:pt idx="11624" formatCode="General">
                  <c:v>11.624000000000001</c:v>
                </c:pt>
                <c:pt idx="11625" formatCode="General">
                  <c:v>11.625</c:v>
                </c:pt>
                <c:pt idx="11626" formatCode="General">
                  <c:v>11.625999999999999</c:v>
                </c:pt>
                <c:pt idx="11627" formatCode="General">
                  <c:v>11.627000000000001</c:v>
                </c:pt>
                <c:pt idx="11628" formatCode="General">
                  <c:v>11.628</c:v>
                </c:pt>
                <c:pt idx="11629" formatCode="General">
                  <c:v>11.629</c:v>
                </c:pt>
                <c:pt idx="11630" formatCode="General">
                  <c:v>11.63</c:v>
                </c:pt>
                <c:pt idx="11631" formatCode="General">
                  <c:v>11.631</c:v>
                </c:pt>
                <c:pt idx="11632" formatCode="General">
                  <c:v>11.632</c:v>
                </c:pt>
                <c:pt idx="11633" formatCode="General">
                  <c:v>11.632999999999999</c:v>
                </c:pt>
                <c:pt idx="11634" formatCode="General">
                  <c:v>11.634</c:v>
                </c:pt>
                <c:pt idx="11635" formatCode="General">
                  <c:v>11.635</c:v>
                </c:pt>
                <c:pt idx="11636" formatCode="General">
                  <c:v>11.635999999999999</c:v>
                </c:pt>
                <c:pt idx="11637" formatCode="General">
                  <c:v>11.637</c:v>
                </c:pt>
                <c:pt idx="11638" formatCode="General">
                  <c:v>11.638</c:v>
                </c:pt>
                <c:pt idx="11639" formatCode="General">
                  <c:v>11.638999999999999</c:v>
                </c:pt>
                <c:pt idx="11640" formatCode="General">
                  <c:v>11.64</c:v>
                </c:pt>
                <c:pt idx="11641" formatCode="General">
                  <c:v>11.641</c:v>
                </c:pt>
                <c:pt idx="11642" formatCode="General">
                  <c:v>11.641999999999999</c:v>
                </c:pt>
                <c:pt idx="11643" formatCode="General">
                  <c:v>11.643000000000001</c:v>
                </c:pt>
                <c:pt idx="11644" formatCode="General">
                  <c:v>11.644</c:v>
                </c:pt>
                <c:pt idx="11645" formatCode="General">
                  <c:v>11.645</c:v>
                </c:pt>
                <c:pt idx="11646" formatCode="General">
                  <c:v>11.646000000000001</c:v>
                </c:pt>
                <c:pt idx="11647" formatCode="General">
                  <c:v>11.647</c:v>
                </c:pt>
                <c:pt idx="11648" formatCode="General">
                  <c:v>11.648</c:v>
                </c:pt>
                <c:pt idx="11649" formatCode="General">
                  <c:v>11.648999999999999</c:v>
                </c:pt>
                <c:pt idx="11650" formatCode="General">
                  <c:v>11.65</c:v>
                </c:pt>
                <c:pt idx="11651" formatCode="General">
                  <c:v>11.651</c:v>
                </c:pt>
                <c:pt idx="11652" formatCode="General">
                  <c:v>11.651999999999999</c:v>
                </c:pt>
                <c:pt idx="11653" formatCode="General">
                  <c:v>11.653</c:v>
                </c:pt>
                <c:pt idx="11654" formatCode="General">
                  <c:v>11.654</c:v>
                </c:pt>
                <c:pt idx="11655" formatCode="General">
                  <c:v>11.654999999999999</c:v>
                </c:pt>
                <c:pt idx="11656" formatCode="General">
                  <c:v>11.656000000000001</c:v>
                </c:pt>
                <c:pt idx="11657" formatCode="General">
                  <c:v>11.657</c:v>
                </c:pt>
                <c:pt idx="11658" formatCode="General">
                  <c:v>11.657999999999999</c:v>
                </c:pt>
                <c:pt idx="11659" formatCode="General">
                  <c:v>11.659000000000001</c:v>
                </c:pt>
                <c:pt idx="11660" formatCode="General">
                  <c:v>11.66</c:v>
                </c:pt>
                <c:pt idx="11661" formatCode="General">
                  <c:v>11.661</c:v>
                </c:pt>
                <c:pt idx="11662" formatCode="General">
                  <c:v>11.662000000000001</c:v>
                </c:pt>
                <c:pt idx="11663" formatCode="General">
                  <c:v>11.663</c:v>
                </c:pt>
                <c:pt idx="11664" formatCode="General">
                  <c:v>11.664</c:v>
                </c:pt>
                <c:pt idx="11665" formatCode="General">
                  <c:v>11.664999999999999</c:v>
                </c:pt>
                <c:pt idx="11666" formatCode="General">
                  <c:v>11.666</c:v>
                </c:pt>
                <c:pt idx="11667" formatCode="General">
                  <c:v>11.667</c:v>
                </c:pt>
                <c:pt idx="11668" formatCode="General">
                  <c:v>11.667999999999999</c:v>
                </c:pt>
                <c:pt idx="11669" formatCode="General">
                  <c:v>11.669</c:v>
                </c:pt>
                <c:pt idx="11670" formatCode="General">
                  <c:v>11.67</c:v>
                </c:pt>
                <c:pt idx="11671" formatCode="General">
                  <c:v>11.670999999999999</c:v>
                </c:pt>
                <c:pt idx="11672" formatCode="General">
                  <c:v>11.672000000000001</c:v>
                </c:pt>
                <c:pt idx="11673" formatCode="General">
                  <c:v>11.673</c:v>
                </c:pt>
                <c:pt idx="11674" formatCode="General">
                  <c:v>11.673999999999999</c:v>
                </c:pt>
                <c:pt idx="11675" formatCode="General">
                  <c:v>11.675000000000001</c:v>
                </c:pt>
                <c:pt idx="11676" formatCode="General">
                  <c:v>11.676</c:v>
                </c:pt>
                <c:pt idx="11677" formatCode="General">
                  <c:v>11.677</c:v>
                </c:pt>
                <c:pt idx="11678" formatCode="General">
                  <c:v>11.678000000000001</c:v>
                </c:pt>
                <c:pt idx="11679" formatCode="General">
                  <c:v>11.679</c:v>
                </c:pt>
                <c:pt idx="11680" formatCode="General">
                  <c:v>11.68</c:v>
                </c:pt>
                <c:pt idx="11681" formatCode="General">
                  <c:v>11.680999999999999</c:v>
                </c:pt>
                <c:pt idx="11682" formatCode="General">
                  <c:v>11.682</c:v>
                </c:pt>
                <c:pt idx="11683" formatCode="General">
                  <c:v>11.683</c:v>
                </c:pt>
                <c:pt idx="11684" formatCode="General">
                  <c:v>11.683999999999999</c:v>
                </c:pt>
                <c:pt idx="11685" formatCode="General">
                  <c:v>11.685</c:v>
                </c:pt>
                <c:pt idx="11686" formatCode="General">
                  <c:v>11.686</c:v>
                </c:pt>
                <c:pt idx="11687" formatCode="General">
                  <c:v>11.686999999999999</c:v>
                </c:pt>
                <c:pt idx="11688" formatCode="General">
                  <c:v>11.688000000000001</c:v>
                </c:pt>
                <c:pt idx="11689" formatCode="General">
                  <c:v>11.689</c:v>
                </c:pt>
                <c:pt idx="11690" formatCode="General">
                  <c:v>11.69</c:v>
                </c:pt>
                <c:pt idx="11691" formatCode="General">
                  <c:v>11.691000000000001</c:v>
                </c:pt>
                <c:pt idx="11692" formatCode="General">
                  <c:v>11.692</c:v>
                </c:pt>
                <c:pt idx="11693" formatCode="General">
                  <c:v>11.693</c:v>
                </c:pt>
                <c:pt idx="11694" formatCode="General">
                  <c:v>11.694000000000001</c:v>
                </c:pt>
                <c:pt idx="11695" formatCode="General">
                  <c:v>11.695</c:v>
                </c:pt>
                <c:pt idx="11696" formatCode="General">
                  <c:v>11.696</c:v>
                </c:pt>
                <c:pt idx="11697" formatCode="General">
                  <c:v>11.696999999999999</c:v>
                </c:pt>
                <c:pt idx="11698" formatCode="General">
                  <c:v>11.698</c:v>
                </c:pt>
                <c:pt idx="11699" formatCode="General">
                  <c:v>11.699</c:v>
                </c:pt>
                <c:pt idx="11700" formatCode="General">
                  <c:v>11.7</c:v>
                </c:pt>
                <c:pt idx="11701" formatCode="General">
                  <c:v>11.701000000000001</c:v>
                </c:pt>
                <c:pt idx="11702" formatCode="General">
                  <c:v>11.702</c:v>
                </c:pt>
                <c:pt idx="11703" formatCode="General">
                  <c:v>11.702999999999999</c:v>
                </c:pt>
                <c:pt idx="11704" formatCode="General">
                  <c:v>11.704000000000001</c:v>
                </c:pt>
                <c:pt idx="11705" formatCode="General">
                  <c:v>11.705</c:v>
                </c:pt>
                <c:pt idx="11706" formatCode="General">
                  <c:v>11.706</c:v>
                </c:pt>
                <c:pt idx="11707" formatCode="General">
                  <c:v>11.707000000000001</c:v>
                </c:pt>
                <c:pt idx="11708" formatCode="General">
                  <c:v>11.708</c:v>
                </c:pt>
                <c:pt idx="11709" formatCode="General">
                  <c:v>11.709</c:v>
                </c:pt>
                <c:pt idx="11710" formatCode="General">
                  <c:v>11.71</c:v>
                </c:pt>
                <c:pt idx="11711" formatCode="General">
                  <c:v>11.711</c:v>
                </c:pt>
                <c:pt idx="11712" formatCode="General">
                  <c:v>11.712</c:v>
                </c:pt>
                <c:pt idx="11713" formatCode="General">
                  <c:v>11.712999999999999</c:v>
                </c:pt>
                <c:pt idx="11714" formatCode="General">
                  <c:v>11.714</c:v>
                </c:pt>
                <c:pt idx="11715" formatCode="General">
                  <c:v>11.715</c:v>
                </c:pt>
                <c:pt idx="11716" formatCode="General">
                  <c:v>11.715999999999999</c:v>
                </c:pt>
                <c:pt idx="11717" formatCode="General">
                  <c:v>11.717000000000001</c:v>
                </c:pt>
                <c:pt idx="11718" formatCode="General">
                  <c:v>11.718</c:v>
                </c:pt>
                <c:pt idx="11719" formatCode="General">
                  <c:v>11.718999999999999</c:v>
                </c:pt>
                <c:pt idx="11720" formatCode="General">
                  <c:v>11.72</c:v>
                </c:pt>
                <c:pt idx="11721" formatCode="General">
                  <c:v>11.721</c:v>
                </c:pt>
                <c:pt idx="11722" formatCode="General">
                  <c:v>11.722</c:v>
                </c:pt>
                <c:pt idx="11723" formatCode="General">
                  <c:v>11.723000000000001</c:v>
                </c:pt>
                <c:pt idx="11724" formatCode="General">
                  <c:v>11.724</c:v>
                </c:pt>
                <c:pt idx="11725" formatCode="General">
                  <c:v>11.725</c:v>
                </c:pt>
                <c:pt idx="11726" formatCode="General">
                  <c:v>11.726000000000001</c:v>
                </c:pt>
                <c:pt idx="11727" formatCode="General">
                  <c:v>11.727</c:v>
                </c:pt>
                <c:pt idx="11728" formatCode="General">
                  <c:v>11.728</c:v>
                </c:pt>
                <c:pt idx="11729" formatCode="General">
                  <c:v>11.728999999999999</c:v>
                </c:pt>
                <c:pt idx="11730" formatCode="General">
                  <c:v>11.73</c:v>
                </c:pt>
                <c:pt idx="11731" formatCode="General">
                  <c:v>11.731</c:v>
                </c:pt>
                <c:pt idx="11732" formatCode="General">
                  <c:v>11.731999999999999</c:v>
                </c:pt>
                <c:pt idx="11733" formatCode="General">
                  <c:v>11.733000000000001</c:v>
                </c:pt>
                <c:pt idx="11734" formatCode="General">
                  <c:v>11.734</c:v>
                </c:pt>
                <c:pt idx="11735" formatCode="General">
                  <c:v>11.734999999999999</c:v>
                </c:pt>
                <c:pt idx="11736" formatCode="General">
                  <c:v>11.736000000000001</c:v>
                </c:pt>
                <c:pt idx="11737" formatCode="General">
                  <c:v>11.737</c:v>
                </c:pt>
                <c:pt idx="11738" formatCode="General">
                  <c:v>11.738</c:v>
                </c:pt>
                <c:pt idx="11739" formatCode="General">
                  <c:v>11.739000000000001</c:v>
                </c:pt>
                <c:pt idx="11740" formatCode="General">
                  <c:v>11.74</c:v>
                </c:pt>
                <c:pt idx="11741" formatCode="General">
                  <c:v>11.741</c:v>
                </c:pt>
                <c:pt idx="11742" formatCode="General">
                  <c:v>11.742000000000001</c:v>
                </c:pt>
                <c:pt idx="11743" formatCode="General">
                  <c:v>11.743</c:v>
                </c:pt>
                <c:pt idx="11744" formatCode="General">
                  <c:v>11.744</c:v>
                </c:pt>
                <c:pt idx="11745" formatCode="General">
                  <c:v>11.744999999999999</c:v>
                </c:pt>
                <c:pt idx="11746" formatCode="General">
                  <c:v>11.746</c:v>
                </c:pt>
                <c:pt idx="11747" formatCode="General">
                  <c:v>11.747</c:v>
                </c:pt>
                <c:pt idx="11748" formatCode="General">
                  <c:v>11.747999999999999</c:v>
                </c:pt>
                <c:pt idx="11749" formatCode="General">
                  <c:v>11.749000000000001</c:v>
                </c:pt>
                <c:pt idx="11750" formatCode="General">
                  <c:v>11.75</c:v>
                </c:pt>
                <c:pt idx="11751" formatCode="General">
                  <c:v>11.750999999999999</c:v>
                </c:pt>
                <c:pt idx="11752" formatCode="General">
                  <c:v>11.752000000000001</c:v>
                </c:pt>
                <c:pt idx="11753" formatCode="General">
                  <c:v>11.753</c:v>
                </c:pt>
                <c:pt idx="11754" formatCode="General">
                  <c:v>11.754</c:v>
                </c:pt>
                <c:pt idx="11755" formatCode="General">
                  <c:v>11.755000000000001</c:v>
                </c:pt>
                <c:pt idx="11756" formatCode="General">
                  <c:v>11.756</c:v>
                </c:pt>
                <c:pt idx="11757" formatCode="General">
                  <c:v>11.757</c:v>
                </c:pt>
                <c:pt idx="11758" formatCode="General">
                  <c:v>11.757999999999999</c:v>
                </c:pt>
                <c:pt idx="11759" formatCode="General">
                  <c:v>11.759</c:v>
                </c:pt>
                <c:pt idx="11760" formatCode="General">
                  <c:v>11.76</c:v>
                </c:pt>
                <c:pt idx="11761" formatCode="General">
                  <c:v>11.760999999999999</c:v>
                </c:pt>
                <c:pt idx="11762" formatCode="General">
                  <c:v>11.762</c:v>
                </c:pt>
                <c:pt idx="11763" formatCode="General">
                  <c:v>11.763</c:v>
                </c:pt>
                <c:pt idx="11764" formatCode="General">
                  <c:v>11.763999999999999</c:v>
                </c:pt>
                <c:pt idx="11765" formatCode="General">
                  <c:v>11.765000000000001</c:v>
                </c:pt>
                <c:pt idx="11766" formatCode="General">
                  <c:v>11.766</c:v>
                </c:pt>
                <c:pt idx="11767" formatCode="General">
                  <c:v>11.766999999999999</c:v>
                </c:pt>
                <c:pt idx="11768" formatCode="General">
                  <c:v>11.768000000000001</c:v>
                </c:pt>
                <c:pt idx="11769" formatCode="General">
                  <c:v>11.769</c:v>
                </c:pt>
                <c:pt idx="11770" formatCode="General">
                  <c:v>11.77</c:v>
                </c:pt>
                <c:pt idx="11771" formatCode="General">
                  <c:v>11.771000000000001</c:v>
                </c:pt>
                <c:pt idx="11772" formatCode="General">
                  <c:v>11.772</c:v>
                </c:pt>
                <c:pt idx="11773" formatCode="General">
                  <c:v>11.773</c:v>
                </c:pt>
                <c:pt idx="11774" formatCode="General">
                  <c:v>11.773999999999999</c:v>
                </c:pt>
                <c:pt idx="11775" formatCode="General">
                  <c:v>11.775</c:v>
                </c:pt>
                <c:pt idx="11776" formatCode="General">
                  <c:v>11.776</c:v>
                </c:pt>
                <c:pt idx="11777" formatCode="General">
                  <c:v>11.776999999999999</c:v>
                </c:pt>
                <c:pt idx="11778" formatCode="General">
                  <c:v>11.778</c:v>
                </c:pt>
                <c:pt idx="11779" formatCode="General">
                  <c:v>11.779</c:v>
                </c:pt>
                <c:pt idx="11780" formatCode="General">
                  <c:v>11.78</c:v>
                </c:pt>
                <c:pt idx="11781" formatCode="General">
                  <c:v>11.781000000000001</c:v>
                </c:pt>
                <c:pt idx="11782" formatCode="General">
                  <c:v>11.782</c:v>
                </c:pt>
                <c:pt idx="11783" formatCode="General">
                  <c:v>11.782999999999999</c:v>
                </c:pt>
                <c:pt idx="11784" formatCode="General">
                  <c:v>11.784000000000001</c:v>
                </c:pt>
                <c:pt idx="11785" formatCode="General">
                  <c:v>11.785</c:v>
                </c:pt>
                <c:pt idx="11786" formatCode="General">
                  <c:v>11.786</c:v>
                </c:pt>
                <c:pt idx="11787" formatCode="General">
                  <c:v>11.787000000000001</c:v>
                </c:pt>
                <c:pt idx="11788" formatCode="General">
                  <c:v>11.788</c:v>
                </c:pt>
                <c:pt idx="11789" formatCode="General">
                  <c:v>11.789</c:v>
                </c:pt>
                <c:pt idx="11790" formatCode="General">
                  <c:v>11.79</c:v>
                </c:pt>
                <c:pt idx="11791" formatCode="General">
                  <c:v>11.791</c:v>
                </c:pt>
                <c:pt idx="11792" formatCode="General">
                  <c:v>11.792</c:v>
                </c:pt>
                <c:pt idx="11793" formatCode="General">
                  <c:v>11.792999999999999</c:v>
                </c:pt>
                <c:pt idx="11794" formatCode="General">
                  <c:v>11.794</c:v>
                </c:pt>
                <c:pt idx="11795" formatCode="General">
                  <c:v>11.795</c:v>
                </c:pt>
                <c:pt idx="11796" formatCode="General">
                  <c:v>11.795999999999999</c:v>
                </c:pt>
                <c:pt idx="11797" formatCode="General">
                  <c:v>11.797000000000001</c:v>
                </c:pt>
                <c:pt idx="11798" formatCode="General">
                  <c:v>11.798</c:v>
                </c:pt>
                <c:pt idx="11799" formatCode="General">
                  <c:v>11.798999999999999</c:v>
                </c:pt>
                <c:pt idx="11800" formatCode="General">
                  <c:v>11.8</c:v>
                </c:pt>
                <c:pt idx="11801" formatCode="General">
                  <c:v>11.801</c:v>
                </c:pt>
                <c:pt idx="11802" formatCode="General">
                  <c:v>11.802</c:v>
                </c:pt>
                <c:pt idx="11803" formatCode="General">
                  <c:v>11.803000000000001</c:v>
                </c:pt>
                <c:pt idx="11804" formatCode="General">
                  <c:v>11.804</c:v>
                </c:pt>
                <c:pt idx="11805" formatCode="General">
                  <c:v>11.805</c:v>
                </c:pt>
                <c:pt idx="11806" formatCode="General">
                  <c:v>11.805999999999999</c:v>
                </c:pt>
                <c:pt idx="11807" formatCode="General">
                  <c:v>11.807</c:v>
                </c:pt>
                <c:pt idx="11808" formatCode="General">
                  <c:v>11.808</c:v>
                </c:pt>
                <c:pt idx="11809" formatCode="General">
                  <c:v>11.808999999999999</c:v>
                </c:pt>
                <c:pt idx="11810" formatCode="General">
                  <c:v>11.81</c:v>
                </c:pt>
                <c:pt idx="11811" formatCode="General">
                  <c:v>11.811</c:v>
                </c:pt>
                <c:pt idx="11812" formatCode="General">
                  <c:v>11.811999999999999</c:v>
                </c:pt>
                <c:pt idx="11813" formatCode="General">
                  <c:v>11.813000000000001</c:v>
                </c:pt>
                <c:pt idx="11814" formatCode="General">
                  <c:v>11.814</c:v>
                </c:pt>
                <c:pt idx="11815" formatCode="General">
                  <c:v>11.815</c:v>
                </c:pt>
                <c:pt idx="11816" formatCode="General">
                  <c:v>11.816000000000001</c:v>
                </c:pt>
                <c:pt idx="11817" formatCode="General">
                  <c:v>11.817</c:v>
                </c:pt>
                <c:pt idx="11818" formatCode="General">
                  <c:v>11.818</c:v>
                </c:pt>
                <c:pt idx="11819" formatCode="General">
                  <c:v>11.819000000000001</c:v>
                </c:pt>
                <c:pt idx="11820" formatCode="General">
                  <c:v>11.82</c:v>
                </c:pt>
                <c:pt idx="11821" formatCode="General">
                  <c:v>11.821</c:v>
                </c:pt>
                <c:pt idx="11822" formatCode="General">
                  <c:v>11.821999999999999</c:v>
                </c:pt>
                <c:pt idx="11823" formatCode="General">
                  <c:v>11.823</c:v>
                </c:pt>
                <c:pt idx="11824" formatCode="General">
                  <c:v>11.824</c:v>
                </c:pt>
                <c:pt idx="11825" formatCode="General">
                  <c:v>11.824999999999999</c:v>
                </c:pt>
                <c:pt idx="11826" formatCode="General">
                  <c:v>11.826000000000001</c:v>
                </c:pt>
                <c:pt idx="11827" formatCode="General">
                  <c:v>11.827</c:v>
                </c:pt>
                <c:pt idx="11828" formatCode="General">
                  <c:v>11.827999999999999</c:v>
                </c:pt>
                <c:pt idx="11829" formatCode="General">
                  <c:v>11.829000000000001</c:v>
                </c:pt>
                <c:pt idx="11830" formatCode="General">
                  <c:v>11.83</c:v>
                </c:pt>
                <c:pt idx="11831" formatCode="General">
                  <c:v>11.831</c:v>
                </c:pt>
                <c:pt idx="11832" formatCode="General">
                  <c:v>11.832000000000001</c:v>
                </c:pt>
                <c:pt idx="11833" formatCode="General">
                  <c:v>11.833</c:v>
                </c:pt>
                <c:pt idx="11834" formatCode="General">
                  <c:v>11.834</c:v>
                </c:pt>
                <c:pt idx="11835" formatCode="General">
                  <c:v>11.835000000000001</c:v>
                </c:pt>
                <c:pt idx="11836" formatCode="General">
                  <c:v>11.836</c:v>
                </c:pt>
                <c:pt idx="11837" formatCode="General">
                  <c:v>11.837</c:v>
                </c:pt>
                <c:pt idx="11838" formatCode="General">
                  <c:v>11.837999999999999</c:v>
                </c:pt>
                <c:pt idx="11839" formatCode="General">
                  <c:v>11.839</c:v>
                </c:pt>
                <c:pt idx="11840" formatCode="General">
                  <c:v>11.84</c:v>
                </c:pt>
                <c:pt idx="11841" formatCode="General">
                  <c:v>11.840999999999999</c:v>
                </c:pt>
                <c:pt idx="11842" formatCode="General">
                  <c:v>11.842000000000001</c:v>
                </c:pt>
                <c:pt idx="11843" formatCode="General">
                  <c:v>11.843</c:v>
                </c:pt>
                <c:pt idx="11844" formatCode="General">
                  <c:v>11.843999999999999</c:v>
                </c:pt>
                <c:pt idx="11845" formatCode="General">
                  <c:v>11.845000000000001</c:v>
                </c:pt>
                <c:pt idx="11846" formatCode="General">
                  <c:v>11.846</c:v>
                </c:pt>
                <c:pt idx="11847" formatCode="General">
                  <c:v>11.847</c:v>
                </c:pt>
                <c:pt idx="11848" formatCode="General">
                  <c:v>11.848000000000001</c:v>
                </c:pt>
                <c:pt idx="11849" formatCode="General">
                  <c:v>11.849</c:v>
                </c:pt>
                <c:pt idx="11850" formatCode="General">
                  <c:v>11.85</c:v>
                </c:pt>
                <c:pt idx="11851" formatCode="General">
                  <c:v>11.851000000000001</c:v>
                </c:pt>
                <c:pt idx="11852" formatCode="General">
                  <c:v>11.852</c:v>
                </c:pt>
                <c:pt idx="11853" formatCode="General">
                  <c:v>11.853</c:v>
                </c:pt>
                <c:pt idx="11854" formatCode="General">
                  <c:v>11.853999999999999</c:v>
                </c:pt>
                <c:pt idx="11855" formatCode="General">
                  <c:v>11.855</c:v>
                </c:pt>
                <c:pt idx="11856" formatCode="General">
                  <c:v>11.856</c:v>
                </c:pt>
                <c:pt idx="11857" formatCode="General">
                  <c:v>11.856999999999999</c:v>
                </c:pt>
                <c:pt idx="11858" formatCode="General">
                  <c:v>11.858000000000001</c:v>
                </c:pt>
                <c:pt idx="11859" formatCode="General">
                  <c:v>11.859</c:v>
                </c:pt>
                <c:pt idx="11860" formatCode="General">
                  <c:v>11.86</c:v>
                </c:pt>
                <c:pt idx="11861" formatCode="General">
                  <c:v>11.861000000000001</c:v>
                </c:pt>
                <c:pt idx="11862" formatCode="General">
                  <c:v>11.862</c:v>
                </c:pt>
                <c:pt idx="11863" formatCode="General">
                  <c:v>11.863</c:v>
                </c:pt>
                <c:pt idx="11864" formatCode="General">
                  <c:v>11.864000000000001</c:v>
                </c:pt>
                <c:pt idx="11865" formatCode="General">
                  <c:v>11.865</c:v>
                </c:pt>
                <c:pt idx="11866" formatCode="General">
                  <c:v>11.866</c:v>
                </c:pt>
                <c:pt idx="11867" formatCode="General">
                  <c:v>11.867000000000001</c:v>
                </c:pt>
                <c:pt idx="11868" formatCode="General">
                  <c:v>11.868</c:v>
                </c:pt>
                <c:pt idx="11869" formatCode="General">
                  <c:v>11.869</c:v>
                </c:pt>
                <c:pt idx="11870" formatCode="General">
                  <c:v>11.87</c:v>
                </c:pt>
                <c:pt idx="11871" formatCode="General">
                  <c:v>11.871</c:v>
                </c:pt>
                <c:pt idx="11872" formatCode="General">
                  <c:v>11.872</c:v>
                </c:pt>
                <c:pt idx="11873" formatCode="General">
                  <c:v>11.872999999999999</c:v>
                </c:pt>
                <c:pt idx="11874" formatCode="General">
                  <c:v>11.874000000000001</c:v>
                </c:pt>
                <c:pt idx="11875" formatCode="General">
                  <c:v>11.875</c:v>
                </c:pt>
                <c:pt idx="11876" formatCode="General">
                  <c:v>11.875999999999999</c:v>
                </c:pt>
                <c:pt idx="11877" formatCode="General">
                  <c:v>11.877000000000001</c:v>
                </c:pt>
                <c:pt idx="11878" formatCode="General">
                  <c:v>11.878</c:v>
                </c:pt>
                <c:pt idx="11879" formatCode="General">
                  <c:v>11.879</c:v>
                </c:pt>
                <c:pt idx="11880" formatCode="General">
                  <c:v>11.88</c:v>
                </c:pt>
                <c:pt idx="11881" formatCode="General">
                  <c:v>11.881</c:v>
                </c:pt>
                <c:pt idx="11882" formatCode="General">
                  <c:v>11.882</c:v>
                </c:pt>
                <c:pt idx="11883" formatCode="General">
                  <c:v>11.882999999999999</c:v>
                </c:pt>
                <c:pt idx="11884" formatCode="General">
                  <c:v>11.884</c:v>
                </c:pt>
                <c:pt idx="11885" formatCode="General">
                  <c:v>11.885</c:v>
                </c:pt>
                <c:pt idx="11886" formatCode="General">
                  <c:v>11.885999999999999</c:v>
                </c:pt>
                <c:pt idx="11887" formatCode="General">
                  <c:v>11.887</c:v>
                </c:pt>
                <c:pt idx="11888" formatCode="General">
                  <c:v>11.888</c:v>
                </c:pt>
                <c:pt idx="11889" formatCode="General">
                  <c:v>11.888999999999999</c:v>
                </c:pt>
                <c:pt idx="11890" formatCode="General">
                  <c:v>11.89</c:v>
                </c:pt>
                <c:pt idx="11891" formatCode="General">
                  <c:v>11.891</c:v>
                </c:pt>
                <c:pt idx="11892" formatCode="General">
                  <c:v>11.891999999999999</c:v>
                </c:pt>
                <c:pt idx="11893" formatCode="General">
                  <c:v>11.893000000000001</c:v>
                </c:pt>
                <c:pt idx="11894" formatCode="General">
                  <c:v>11.894</c:v>
                </c:pt>
                <c:pt idx="11895" formatCode="General">
                  <c:v>11.895</c:v>
                </c:pt>
                <c:pt idx="11896" formatCode="General">
                  <c:v>11.896000000000001</c:v>
                </c:pt>
                <c:pt idx="11897" formatCode="General">
                  <c:v>11.897</c:v>
                </c:pt>
                <c:pt idx="11898" formatCode="General">
                  <c:v>11.898</c:v>
                </c:pt>
                <c:pt idx="11899" formatCode="General">
                  <c:v>11.898999999999999</c:v>
                </c:pt>
                <c:pt idx="11900" formatCode="General">
                  <c:v>11.9</c:v>
                </c:pt>
                <c:pt idx="11901" formatCode="General">
                  <c:v>11.901</c:v>
                </c:pt>
                <c:pt idx="11902" formatCode="General">
                  <c:v>11.901999999999999</c:v>
                </c:pt>
                <c:pt idx="11903" formatCode="General">
                  <c:v>11.903</c:v>
                </c:pt>
                <c:pt idx="11904" formatCode="General">
                  <c:v>11.904</c:v>
                </c:pt>
                <c:pt idx="11905" formatCode="General">
                  <c:v>11.904999999999999</c:v>
                </c:pt>
                <c:pt idx="11906" formatCode="General">
                  <c:v>11.906000000000001</c:v>
                </c:pt>
                <c:pt idx="11907" formatCode="General">
                  <c:v>11.907</c:v>
                </c:pt>
                <c:pt idx="11908" formatCode="General">
                  <c:v>11.907999999999999</c:v>
                </c:pt>
                <c:pt idx="11909" formatCode="General">
                  <c:v>11.909000000000001</c:v>
                </c:pt>
                <c:pt idx="11910" formatCode="General">
                  <c:v>11.91</c:v>
                </c:pt>
                <c:pt idx="11911" formatCode="General">
                  <c:v>11.911</c:v>
                </c:pt>
                <c:pt idx="11912" formatCode="General">
                  <c:v>11.912000000000001</c:v>
                </c:pt>
                <c:pt idx="11913" formatCode="General">
                  <c:v>11.913</c:v>
                </c:pt>
                <c:pt idx="11914" formatCode="General">
                  <c:v>11.914</c:v>
                </c:pt>
                <c:pt idx="11915" formatCode="General">
                  <c:v>11.914999999999999</c:v>
                </c:pt>
                <c:pt idx="11916" formatCode="General">
                  <c:v>11.916</c:v>
                </c:pt>
                <c:pt idx="11917" formatCode="General">
                  <c:v>11.917</c:v>
                </c:pt>
                <c:pt idx="11918" formatCode="General">
                  <c:v>11.917999999999999</c:v>
                </c:pt>
                <c:pt idx="11919" formatCode="General">
                  <c:v>11.919</c:v>
                </c:pt>
                <c:pt idx="11920" formatCode="General">
                  <c:v>11.92</c:v>
                </c:pt>
                <c:pt idx="11921" formatCode="General">
                  <c:v>11.920999999999999</c:v>
                </c:pt>
                <c:pt idx="11922" formatCode="General">
                  <c:v>11.922000000000001</c:v>
                </c:pt>
                <c:pt idx="11923" formatCode="General">
                  <c:v>11.923</c:v>
                </c:pt>
                <c:pt idx="11924" formatCode="General">
                  <c:v>11.923999999999999</c:v>
                </c:pt>
                <c:pt idx="11925" formatCode="General">
                  <c:v>11.925000000000001</c:v>
                </c:pt>
                <c:pt idx="11926" formatCode="General">
                  <c:v>11.926</c:v>
                </c:pt>
                <c:pt idx="11927" formatCode="General">
                  <c:v>11.927</c:v>
                </c:pt>
                <c:pt idx="11928" formatCode="General">
                  <c:v>11.928000000000001</c:v>
                </c:pt>
                <c:pt idx="11929" formatCode="General">
                  <c:v>11.929</c:v>
                </c:pt>
                <c:pt idx="11930" formatCode="General">
                  <c:v>11.93</c:v>
                </c:pt>
                <c:pt idx="11931" formatCode="General">
                  <c:v>11.930999999999999</c:v>
                </c:pt>
                <c:pt idx="11932" formatCode="General">
                  <c:v>11.932</c:v>
                </c:pt>
                <c:pt idx="11933" formatCode="General">
                  <c:v>11.933</c:v>
                </c:pt>
                <c:pt idx="11934" formatCode="General">
                  <c:v>11.933999999999999</c:v>
                </c:pt>
                <c:pt idx="11935" formatCode="General">
                  <c:v>11.935</c:v>
                </c:pt>
                <c:pt idx="11936" formatCode="General">
                  <c:v>11.936</c:v>
                </c:pt>
                <c:pt idx="11937" formatCode="General">
                  <c:v>11.936999999999999</c:v>
                </c:pt>
                <c:pt idx="11938" formatCode="General">
                  <c:v>11.938000000000001</c:v>
                </c:pt>
                <c:pt idx="11939" formatCode="General">
                  <c:v>11.939</c:v>
                </c:pt>
                <c:pt idx="11940" formatCode="General">
                  <c:v>11.94</c:v>
                </c:pt>
                <c:pt idx="11941" formatCode="General">
                  <c:v>11.941000000000001</c:v>
                </c:pt>
                <c:pt idx="11942" formatCode="General">
                  <c:v>11.942</c:v>
                </c:pt>
                <c:pt idx="11943" formatCode="General">
                  <c:v>11.943</c:v>
                </c:pt>
                <c:pt idx="11944" formatCode="General">
                  <c:v>11.944000000000001</c:v>
                </c:pt>
                <c:pt idx="11945" formatCode="General">
                  <c:v>11.945</c:v>
                </c:pt>
                <c:pt idx="11946" formatCode="General">
                  <c:v>11.946</c:v>
                </c:pt>
                <c:pt idx="11947" formatCode="General">
                  <c:v>11.946999999999999</c:v>
                </c:pt>
                <c:pt idx="11948" formatCode="General">
                  <c:v>11.948</c:v>
                </c:pt>
                <c:pt idx="11949" formatCode="General">
                  <c:v>11.949</c:v>
                </c:pt>
                <c:pt idx="11950" formatCode="General">
                  <c:v>11.95</c:v>
                </c:pt>
                <c:pt idx="11951" formatCode="General">
                  <c:v>11.951000000000001</c:v>
                </c:pt>
                <c:pt idx="11952" formatCode="General">
                  <c:v>11.952</c:v>
                </c:pt>
                <c:pt idx="11953" formatCode="General">
                  <c:v>11.952999999999999</c:v>
                </c:pt>
                <c:pt idx="11954" formatCode="General">
                  <c:v>11.954000000000001</c:v>
                </c:pt>
                <c:pt idx="11955" formatCode="General">
                  <c:v>11.955</c:v>
                </c:pt>
                <c:pt idx="11956" formatCode="General">
                  <c:v>11.956</c:v>
                </c:pt>
                <c:pt idx="11957" formatCode="General">
                  <c:v>11.957000000000001</c:v>
                </c:pt>
                <c:pt idx="11958" formatCode="General">
                  <c:v>11.958</c:v>
                </c:pt>
                <c:pt idx="11959" formatCode="General">
                  <c:v>11.959</c:v>
                </c:pt>
                <c:pt idx="11960" formatCode="General">
                  <c:v>11.96</c:v>
                </c:pt>
                <c:pt idx="11961" formatCode="General">
                  <c:v>11.961</c:v>
                </c:pt>
                <c:pt idx="11962" formatCode="General">
                  <c:v>11.962</c:v>
                </c:pt>
                <c:pt idx="11963" formatCode="General">
                  <c:v>11.962999999999999</c:v>
                </c:pt>
                <c:pt idx="11964" formatCode="General">
                  <c:v>11.964</c:v>
                </c:pt>
                <c:pt idx="11965" formatCode="General">
                  <c:v>11.965</c:v>
                </c:pt>
                <c:pt idx="11966" formatCode="General">
                  <c:v>11.965999999999999</c:v>
                </c:pt>
                <c:pt idx="11967" formatCode="General">
                  <c:v>11.967000000000001</c:v>
                </c:pt>
                <c:pt idx="11968" formatCode="General">
                  <c:v>11.968</c:v>
                </c:pt>
                <c:pt idx="11969" formatCode="General">
                  <c:v>11.968999999999999</c:v>
                </c:pt>
                <c:pt idx="11970" formatCode="General">
                  <c:v>11.97</c:v>
                </c:pt>
                <c:pt idx="11971" formatCode="General">
                  <c:v>11.971</c:v>
                </c:pt>
                <c:pt idx="11972" formatCode="General">
                  <c:v>11.972</c:v>
                </c:pt>
                <c:pt idx="11973" formatCode="General">
                  <c:v>11.973000000000001</c:v>
                </c:pt>
                <c:pt idx="11974" formatCode="General">
                  <c:v>11.974</c:v>
                </c:pt>
                <c:pt idx="11975" formatCode="General">
                  <c:v>11.975</c:v>
                </c:pt>
                <c:pt idx="11976" formatCode="General">
                  <c:v>11.976000000000001</c:v>
                </c:pt>
                <c:pt idx="11977" formatCode="General">
                  <c:v>11.977</c:v>
                </c:pt>
                <c:pt idx="11978" formatCode="General">
                  <c:v>11.978</c:v>
                </c:pt>
                <c:pt idx="11979" formatCode="General">
                  <c:v>11.978999999999999</c:v>
                </c:pt>
                <c:pt idx="11980" formatCode="General">
                  <c:v>11.98</c:v>
                </c:pt>
                <c:pt idx="11981" formatCode="General">
                  <c:v>11.981</c:v>
                </c:pt>
                <c:pt idx="11982" formatCode="General">
                  <c:v>11.981999999999999</c:v>
                </c:pt>
                <c:pt idx="11983" formatCode="General">
                  <c:v>11.983000000000001</c:v>
                </c:pt>
                <c:pt idx="11984" formatCode="General">
                  <c:v>11.984</c:v>
                </c:pt>
                <c:pt idx="11985" formatCode="General">
                  <c:v>11.984999999999999</c:v>
                </c:pt>
                <c:pt idx="11986" formatCode="General">
                  <c:v>11.986000000000001</c:v>
                </c:pt>
                <c:pt idx="11987" formatCode="General">
                  <c:v>11.987</c:v>
                </c:pt>
                <c:pt idx="11988" formatCode="General">
                  <c:v>11.988</c:v>
                </c:pt>
                <c:pt idx="11989" formatCode="General">
                  <c:v>11.989000000000001</c:v>
                </c:pt>
                <c:pt idx="11990" formatCode="General">
                  <c:v>11.99</c:v>
                </c:pt>
                <c:pt idx="11991" formatCode="General">
                  <c:v>11.991</c:v>
                </c:pt>
                <c:pt idx="11992" formatCode="General">
                  <c:v>11.992000000000001</c:v>
                </c:pt>
                <c:pt idx="11993" formatCode="General">
                  <c:v>11.993</c:v>
                </c:pt>
                <c:pt idx="11994" formatCode="General">
                  <c:v>11.994</c:v>
                </c:pt>
                <c:pt idx="11995" formatCode="General">
                  <c:v>11.994999999999999</c:v>
                </c:pt>
                <c:pt idx="11996" formatCode="General">
                  <c:v>11.996</c:v>
                </c:pt>
                <c:pt idx="11997" formatCode="General">
                  <c:v>11.997</c:v>
                </c:pt>
                <c:pt idx="11998" formatCode="General">
                  <c:v>11.997999999999999</c:v>
                </c:pt>
                <c:pt idx="11999" formatCode="General">
                  <c:v>11.999000000000001</c:v>
                </c:pt>
                <c:pt idx="12000" formatCode="General">
                  <c:v>12</c:v>
                </c:pt>
                <c:pt idx="12001" formatCode="General">
                  <c:v>12.000999999999999</c:v>
                </c:pt>
                <c:pt idx="12002" formatCode="General">
                  <c:v>12.002000000000001</c:v>
                </c:pt>
                <c:pt idx="12003" formatCode="General">
                  <c:v>12.003</c:v>
                </c:pt>
                <c:pt idx="12004" formatCode="General">
                  <c:v>12.004</c:v>
                </c:pt>
                <c:pt idx="12005" formatCode="General">
                  <c:v>12.005000000000001</c:v>
                </c:pt>
                <c:pt idx="12006" formatCode="General">
                  <c:v>12.006</c:v>
                </c:pt>
                <c:pt idx="12007" formatCode="General">
                  <c:v>12.007</c:v>
                </c:pt>
                <c:pt idx="12008" formatCode="General">
                  <c:v>12.007999999999999</c:v>
                </c:pt>
                <c:pt idx="12009" formatCode="General">
                  <c:v>12.009</c:v>
                </c:pt>
                <c:pt idx="12010" formatCode="General">
                  <c:v>12.01</c:v>
                </c:pt>
                <c:pt idx="12011" formatCode="General">
                  <c:v>12.010999999999999</c:v>
                </c:pt>
                <c:pt idx="12012" formatCode="General">
                  <c:v>12.012</c:v>
                </c:pt>
                <c:pt idx="12013" formatCode="General">
                  <c:v>12.013</c:v>
                </c:pt>
                <c:pt idx="12014" formatCode="General">
                  <c:v>12.013999999999999</c:v>
                </c:pt>
                <c:pt idx="12015" formatCode="General">
                  <c:v>12.015000000000001</c:v>
                </c:pt>
                <c:pt idx="12016" formatCode="General">
                  <c:v>12.016</c:v>
                </c:pt>
                <c:pt idx="12017" formatCode="General">
                  <c:v>12.016999999999999</c:v>
                </c:pt>
                <c:pt idx="12018" formatCode="General">
                  <c:v>12.018000000000001</c:v>
                </c:pt>
                <c:pt idx="12019" formatCode="General">
                  <c:v>12.019</c:v>
                </c:pt>
                <c:pt idx="12020" formatCode="General">
                  <c:v>12.02</c:v>
                </c:pt>
                <c:pt idx="12021" formatCode="General">
                  <c:v>12.021000000000001</c:v>
                </c:pt>
                <c:pt idx="12022" formatCode="General">
                  <c:v>12.022</c:v>
                </c:pt>
                <c:pt idx="12023" formatCode="General">
                  <c:v>12.023</c:v>
                </c:pt>
                <c:pt idx="12024" formatCode="General">
                  <c:v>12.023999999999999</c:v>
                </c:pt>
                <c:pt idx="12025" formatCode="General">
                  <c:v>12.025</c:v>
                </c:pt>
                <c:pt idx="12026" formatCode="General">
                  <c:v>12.026</c:v>
                </c:pt>
                <c:pt idx="12027" formatCode="General">
                  <c:v>12.026999999999999</c:v>
                </c:pt>
                <c:pt idx="12028" formatCode="General">
                  <c:v>12.028</c:v>
                </c:pt>
                <c:pt idx="12029" formatCode="General">
                  <c:v>12.029</c:v>
                </c:pt>
                <c:pt idx="12030" formatCode="General">
                  <c:v>12.03</c:v>
                </c:pt>
                <c:pt idx="12031" formatCode="General">
                  <c:v>12.031000000000001</c:v>
                </c:pt>
                <c:pt idx="12032" formatCode="General">
                  <c:v>12.032</c:v>
                </c:pt>
                <c:pt idx="12033" formatCode="General">
                  <c:v>12.032999999999999</c:v>
                </c:pt>
                <c:pt idx="12034" formatCode="General">
                  <c:v>12.034000000000001</c:v>
                </c:pt>
                <c:pt idx="12035" formatCode="General">
                  <c:v>12.035</c:v>
                </c:pt>
                <c:pt idx="12036" formatCode="General">
                  <c:v>12.036</c:v>
                </c:pt>
                <c:pt idx="12037" formatCode="General">
                  <c:v>12.037000000000001</c:v>
                </c:pt>
                <c:pt idx="12038" formatCode="General">
                  <c:v>12.038</c:v>
                </c:pt>
                <c:pt idx="12039" formatCode="General">
                  <c:v>12.039</c:v>
                </c:pt>
                <c:pt idx="12040" formatCode="General">
                  <c:v>12.04</c:v>
                </c:pt>
                <c:pt idx="12041" formatCode="General">
                  <c:v>12.041</c:v>
                </c:pt>
                <c:pt idx="12042" formatCode="General">
                  <c:v>12.042</c:v>
                </c:pt>
                <c:pt idx="12043" formatCode="General">
                  <c:v>12.042999999999999</c:v>
                </c:pt>
                <c:pt idx="12044" formatCode="General">
                  <c:v>12.044</c:v>
                </c:pt>
                <c:pt idx="12045" formatCode="General">
                  <c:v>12.045</c:v>
                </c:pt>
                <c:pt idx="12046" formatCode="General">
                  <c:v>12.045999999999999</c:v>
                </c:pt>
                <c:pt idx="12047" formatCode="General">
                  <c:v>12.047000000000001</c:v>
                </c:pt>
                <c:pt idx="12048" formatCode="General">
                  <c:v>12.048</c:v>
                </c:pt>
                <c:pt idx="12049" formatCode="General">
                  <c:v>12.048999999999999</c:v>
                </c:pt>
                <c:pt idx="12050" formatCode="General">
                  <c:v>12.05</c:v>
                </c:pt>
                <c:pt idx="12051" formatCode="General">
                  <c:v>12.051</c:v>
                </c:pt>
                <c:pt idx="12052" formatCode="General">
                  <c:v>12.052</c:v>
                </c:pt>
                <c:pt idx="12053" formatCode="General">
                  <c:v>12.053000000000001</c:v>
                </c:pt>
                <c:pt idx="12054" formatCode="General">
                  <c:v>12.054</c:v>
                </c:pt>
                <c:pt idx="12055" formatCode="General">
                  <c:v>12.055</c:v>
                </c:pt>
                <c:pt idx="12056" formatCode="General">
                  <c:v>12.055999999999999</c:v>
                </c:pt>
                <c:pt idx="12057" formatCode="General">
                  <c:v>12.057</c:v>
                </c:pt>
                <c:pt idx="12058" formatCode="General">
                  <c:v>12.058</c:v>
                </c:pt>
                <c:pt idx="12059" formatCode="General">
                  <c:v>12.058999999999999</c:v>
                </c:pt>
                <c:pt idx="12060" formatCode="General">
                  <c:v>12.06</c:v>
                </c:pt>
                <c:pt idx="12061" formatCode="General">
                  <c:v>12.061</c:v>
                </c:pt>
                <c:pt idx="12062" formatCode="General">
                  <c:v>12.061999999999999</c:v>
                </c:pt>
                <c:pt idx="12063" formatCode="General">
                  <c:v>12.063000000000001</c:v>
                </c:pt>
                <c:pt idx="12064" formatCode="General">
                  <c:v>12.064</c:v>
                </c:pt>
                <c:pt idx="12065" formatCode="General">
                  <c:v>12.065</c:v>
                </c:pt>
                <c:pt idx="12066" formatCode="General">
                  <c:v>12.066000000000001</c:v>
                </c:pt>
                <c:pt idx="12067" formatCode="General">
                  <c:v>12.067</c:v>
                </c:pt>
                <c:pt idx="12068" formatCode="General">
                  <c:v>12.068</c:v>
                </c:pt>
                <c:pt idx="12069" formatCode="General">
                  <c:v>12.069000000000001</c:v>
                </c:pt>
                <c:pt idx="12070" formatCode="General">
                  <c:v>12.07</c:v>
                </c:pt>
                <c:pt idx="12071" formatCode="General">
                  <c:v>12.071</c:v>
                </c:pt>
                <c:pt idx="12072" formatCode="General">
                  <c:v>12.071999999999999</c:v>
                </c:pt>
                <c:pt idx="12073" formatCode="General">
                  <c:v>12.073</c:v>
                </c:pt>
                <c:pt idx="12074" formatCode="General">
                  <c:v>12.074</c:v>
                </c:pt>
                <c:pt idx="12075" formatCode="General">
                  <c:v>12.074999999999999</c:v>
                </c:pt>
                <c:pt idx="12076" formatCode="General">
                  <c:v>12.076000000000001</c:v>
                </c:pt>
                <c:pt idx="12077" formatCode="General">
                  <c:v>12.077</c:v>
                </c:pt>
                <c:pt idx="12078" formatCode="General">
                  <c:v>12.077999999999999</c:v>
                </c:pt>
                <c:pt idx="12079" formatCode="General">
                  <c:v>12.079000000000001</c:v>
                </c:pt>
                <c:pt idx="12080" formatCode="General">
                  <c:v>12.08</c:v>
                </c:pt>
                <c:pt idx="12081" formatCode="General">
                  <c:v>12.081</c:v>
                </c:pt>
                <c:pt idx="12082" formatCode="General">
                  <c:v>12.082000000000001</c:v>
                </c:pt>
                <c:pt idx="12083" formatCode="General">
                  <c:v>12.083</c:v>
                </c:pt>
                <c:pt idx="12084" formatCode="General">
                  <c:v>12.084</c:v>
                </c:pt>
                <c:pt idx="12085" formatCode="General">
                  <c:v>12.085000000000001</c:v>
                </c:pt>
                <c:pt idx="12086" formatCode="General">
                  <c:v>12.086</c:v>
                </c:pt>
                <c:pt idx="12087" formatCode="General">
                  <c:v>12.087</c:v>
                </c:pt>
                <c:pt idx="12088" formatCode="General">
                  <c:v>12.087999999999999</c:v>
                </c:pt>
                <c:pt idx="12089" formatCode="General">
                  <c:v>12.089</c:v>
                </c:pt>
                <c:pt idx="12090" formatCode="General">
                  <c:v>12.09</c:v>
                </c:pt>
                <c:pt idx="12091" formatCode="General">
                  <c:v>12.090999999999999</c:v>
                </c:pt>
                <c:pt idx="12092" formatCode="General">
                  <c:v>12.092000000000001</c:v>
                </c:pt>
                <c:pt idx="12093" formatCode="General">
                  <c:v>12.093</c:v>
                </c:pt>
                <c:pt idx="12094" formatCode="General">
                  <c:v>12.093999999999999</c:v>
                </c:pt>
                <c:pt idx="12095" formatCode="General">
                  <c:v>12.095000000000001</c:v>
                </c:pt>
                <c:pt idx="12096" formatCode="General">
                  <c:v>12.096</c:v>
                </c:pt>
                <c:pt idx="12097" formatCode="General">
                  <c:v>12.097</c:v>
                </c:pt>
                <c:pt idx="12098" formatCode="General">
                  <c:v>12.098000000000001</c:v>
                </c:pt>
                <c:pt idx="12099" formatCode="General">
                  <c:v>12.099</c:v>
                </c:pt>
                <c:pt idx="12100" formatCode="General">
                  <c:v>12.1</c:v>
                </c:pt>
                <c:pt idx="12101" formatCode="General">
                  <c:v>12.101000000000001</c:v>
                </c:pt>
                <c:pt idx="12102" formatCode="General">
                  <c:v>12.102</c:v>
                </c:pt>
                <c:pt idx="12103" formatCode="General">
                  <c:v>12.103</c:v>
                </c:pt>
                <c:pt idx="12104" formatCode="General">
                  <c:v>12.103999999999999</c:v>
                </c:pt>
                <c:pt idx="12105" formatCode="General">
                  <c:v>12.105</c:v>
                </c:pt>
                <c:pt idx="12106" formatCode="General">
                  <c:v>12.106</c:v>
                </c:pt>
                <c:pt idx="12107" formatCode="General">
                  <c:v>12.106999999999999</c:v>
                </c:pt>
                <c:pt idx="12108" formatCode="General">
                  <c:v>12.108000000000001</c:v>
                </c:pt>
                <c:pt idx="12109" formatCode="General">
                  <c:v>12.109</c:v>
                </c:pt>
                <c:pt idx="12110" formatCode="General">
                  <c:v>12.11</c:v>
                </c:pt>
                <c:pt idx="12111" formatCode="General">
                  <c:v>12.111000000000001</c:v>
                </c:pt>
                <c:pt idx="12112" formatCode="General">
                  <c:v>12.112</c:v>
                </c:pt>
                <c:pt idx="12113" formatCode="General">
                  <c:v>12.113</c:v>
                </c:pt>
                <c:pt idx="12114" formatCode="General">
                  <c:v>12.114000000000001</c:v>
                </c:pt>
                <c:pt idx="12115" formatCode="General">
                  <c:v>12.115</c:v>
                </c:pt>
                <c:pt idx="12116" formatCode="General">
                  <c:v>12.116</c:v>
                </c:pt>
                <c:pt idx="12117" formatCode="General">
                  <c:v>12.117000000000001</c:v>
                </c:pt>
                <c:pt idx="12118" formatCode="General">
                  <c:v>12.118</c:v>
                </c:pt>
                <c:pt idx="12119" formatCode="General">
                  <c:v>12.119</c:v>
                </c:pt>
                <c:pt idx="12120" formatCode="General">
                  <c:v>12.12</c:v>
                </c:pt>
                <c:pt idx="12121" formatCode="General">
                  <c:v>12.121</c:v>
                </c:pt>
                <c:pt idx="12122" formatCode="General">
                  <c:v>12.122</c:v>
                </c:pt>
                <c:pt idx="12123" formatCode="General">
                  <c:v>12.122999999999999</c:v>
                </c:pt>
                <c:pt idx="12124" formatCode="General">
                  <c:v>12.124000000000001</c:v>
                </c:pt>
                <c:pt idx="12125" formatCode="General">
                  <c:v>12.125</c:v>
                </c:pt>
                <c:pt idx="12126" formatCode="General">
                  <c:v>12.125999999999999</c:v>
                </c:pt>
                <c:pt idx="12127" formatCode="General">
                  <c:v>12.127000000000001</c:v>
                </c:pt>
                <c:pt idx="12128" formatCode="General">
                  <c:v>12.128</c:v>
                </c:pt>
                <c:pt idx="12129" formatCode="General">
                  <c:v>12.129</c:v>
                </c:pt>
                <c:pt idx="12130" formatCode="General">
                  <c:v>12.13</c:v>
                </c:pt>
                <c:pt idx="12131" formatCode="General">
                  <c:v>12.131</c:v>
                </c:pt>
                <c:pt idx="12132" formatCode="General">
                  <c:v>12.132</c:v>
                </c:pt>
                <c:pt idx="12133" formatCode="General">
                  <c:v>12.132999999999999</c:v>
                </c:pt>
                <c:pt idx="12134" formatCode="General">
                  <c:v>12.134</c:v>
                </c:pt>
                <c:pt idx="12135" formatCode="General">
                  <c:v>12.135</c:v>
                </c:pt>
                <c:pt idx="12136" formatCode="General">
                  <c:v>12.135999999999999</c:v>
                </c:pt>
                <c:pt idx="12137" formatCode="General">
                  <c:v>12.137</c:v>
                </c:pt>
                <c:pt idx="12138" formatCode="General">
                  <c:v>12.138</c:v>
                </c:pt>
                <c:pt idx="12139" formatCode="General">
                  <c:v>12.138999999999999</c:v>
                </c:pt>
                <c:pt idx="12140" formatCode="General">
                  <c:v>12.14</c:v>
                </c:pt>
                <c:pt idx="12141" formatCode="General">
                  <c:v>12.141</c:v>
                </c:pt>
                <c:pt idx="12142" formatCode="General">
                  <c:v>12.141999999999999</c:v>
                </c:pt>
                <c:pt idx="12143" formatCode="General">
                  <c:v>12.143000000000001</c:v>
                </c:pt>
                <c:pt idx="12144" formatCode="General">
                  <c:v>12.144</c:v>
                </c:pt>
                <c:pt idx="12145" formatCode="General">
                  <c:v>12.145</c:v>
                </c:pt>
                <c:pt idx="12146" formatCode="General">
                  <c:v>12.146000000000001</c:v>
                </c:pt>
                <c:pt idx="12147" formatCode="General">
                  <c:v>12.147</c:v>
                </c:pt>
                <c:pt idx="12148" formatCode="General">
                  <c:v>12.148</c:v>
                </c:pt>
                <c:pt idx="12149" formatCode="General">
                  <c:v>12.148999999999999</c:v>
                </c:pt>
                <c:pt idx="12150" formatCode="General">
                  <c:v>12.15</c:v>
                </c:pt>
                <c:pt idx="12151" formatCode="General">
                  <c:v>12.151</c:v>
                </c:pt>
                <c:pt idx="12152" formatCode="General">
                  <c:v>12.151999999999999</c:v>
                </c:pt>
                <c:pt idx="12153" formatCode="General">
                  <c:v>12.153</c:v>
                </c:pt>
                <c:pt idx="12154" formatCode="General">
                  <c:v>12.154</c:v>
                </c:pt>
                <c:pt idx="12155" formatCode="General">
                  <c:v>12.154999999999999</c:v>
                </c:pt>
                <c:pt idx="12156" formatCode="General">
                  <c:v>12.156000000000001</c:v>
                </c:pt>
                <c:pt idx="12157" formatCode="General">
                  <c:v>12.157</c:v>
                </c:pt>
                <c:pt idx="12158" formatCode="General">
                  <c:v>12.157999999999999</c:v>
                </c:pt>
                <c:pt idx="12159" formatCode="General">
                  <c:v>12.159000000000001</c:v>
                </c:pt>
                <c:pt idx="12160" formatCode="General">
                  <c:v>12.16</c:v>
                </c:pt>
                <c:pt idx="12161" formatCode="General">
                  <c:v>12.161</c:v>
                </c:pt>
                <c:pt idx="12162" formatCode="General">
                  <c:v>12.162000000000001</c:v>
                </c:pt>
                <c:pt idx="12163" formatCode="General">
                  <c:v>12.163</c:v>
                </c:pt>
                <c:pt idx="12164" formatCode="General">
                  <c:v>12.164</c:v>
                </c:pt>
                <c:pt idx="12165" formatCode="General">
                  <c:v>12.164999999999999</c:v>
                </c:pt>
                <c:pt idx="12166" formatCode="General">
                  <c:v>12.166</c:v>
                </c:pt>
                <c:pt idx="12167" formatCode="General">
                  <c:v>12.167</c:v>
                </c:pt>
                <c:pt idx="12168" formatCode="General">
                  <c:v>12.167999999999999</c:v>
                </c:pt>
                <c:pt idx="12169" formatCode="General">
                  <c:v>12.169</c:v>
                </c:pt>
                <c:pt idx="12170" formatCode="General">
                  <c:v>12.17</c:v>
                </c:pt>
                <c:pt idx="12171" formatCode="General">
                  <c:v>12.170999999999999</c:v>
                </c:pt>
                <c:pt idx="12172" formatCode="General">
                  <c:v>12.172000000000001</c:v>
                </c:pt>
                <c:pt idx="12173" formatCode="General">
                  <c:v>12.173</c:v>
                </c:pt>
                <c:pt idx="12174" formatCode="General">
                  <c:v>12.173999999999999</c:v>
                </c:pt>
                <c:pt idx="12175" formatCode="General">
                  <c:v>12.175000000000001</c:v>
                </c:pt>
                <c:pt idx="12176" formatCode="General">
                  <c:v>12.176</c:v>
                </c:pt>
                <c:pt idx="12177" formatCode="General">
                  <c:v>12.177</c:v>
                </c:pt>
                <c:pt idx="12178" formatCode="General">
                  <c:v>12.178000000000001</c:v>
                </c:pt>
                <c:pt idx="12179" formatCode="General">
                  <c:v>12.179</c:v>
                </c:pt>
                <c:pt idx="12180" formatCode="General">
                  <c:v>12.18</c:v>
                </c:pt>
                <c:pt idx="12181" formatCode="General">
                  <c:v>12.180999999999999</c:v>
                </c:pt>
                <c:pt idx="12182" formatCode="General">
                  <c:v>12.182</c:v>
                </c:pt>
                <c:pt idx="12183" formatCode="General">
                  <c:v>12.183</c:v>
                </c:pt>
                <c:pt idx="12184" formatCode="General">
                  <c:v>12.183999999999999</c:v>
                </c:pt>
                <c:pt idx="12185" formatCode="General">
                  <c:v>12.185</c:v>
                </c:pt>
                <c:pt idx="12186" formatCode="General">
                  <c:v>12.186</c:v>
                </c:pt>
                <c:pt idx="12187" formatCode="General">
                  <c:v>12.186999999999999</c:v>
                </c:pt>
                <c:pt idx="12188" formatCode="General">
                  <c:v>12.188000000000001</c:v>
                </c:pt>
                <c:pt idx="12189" formatCode="General">
                  <c:v>12.189</c:v>
                </c:pt>
                <c:pt idx="12190" formatCode="General">
                  <c:v>12.19</c:v>
                </c:pt>
                <c:pt idx="12191" formatCode="General">
                  <c:v>12.191000000000001</c:v>
                </c:pt>
                <c:pt idx="12192" formatCode="General">
                  <c:v>12.192</c:v>
                </c:pt>
                <c:pt idx="12193" formatCode="General">
                  <c:v>12.193</c:v>
                </c:pt>
                <c:pt idx="12194" formatCode="General">
                  <c:v>12.194000000000001</c:v>
                </c:pt>
                <c:pt idx="12195" formatCode="General">
                  <c:v>12.195</c:v>
                </c:pt>
                <c:pt idx="12196" formatCode="General">
                  <c:v>12.196</c:v>
                </c:pt>
                <c:pt idx="12197" formatCode="General">
                  <c:v>12.196999999999999</c:v>
                </c:pt>
                <c:pt idx="12198" formatCode="General">
                  <c:v>12.198</c:v>
                </c:pt>
                <c:pt idx="12199" formatCode="General">
                  <c:v>12.199</c:v>
                </c:pt>
                <c:pt idx="12200" formatCode="General">
                  <c:v>12.2</c:v>
                </c:pt>
                <c:pt idx="12201" formatCode="General">
                  <c:v>12.201000000000001</c:v>
                </c:pt>
                <c:pt idx="12202" formatCode="General">
                  <c:v>12.202</c:v>
                </c:pt>
                <c:pt idx="12203" formatCode="General">
                  <c:v>12.202999999999999</c:v>
                </c:pt>
                <c:pt idx="12204" formatCode="General">
                  <c:v>12.204000000000001</c:v>
                </c:pt>
                <c:pt idx="12205" formatCode="General">
                  <c:v>12.205</c:v>
                </c:pt>
                <c:pt idx="12206" formatCode="General">
                  <c:v>12.206</c:v>
                </c:pt>
                <c:pt idx="12207" formatCode="General">
                  <c:v>12.207000000000001</c:v>
                </c:pt>
                <c:pt idx="12208" formatCode="General">
                  <c:v>12.208</c:v>
                </c:pt>
                <c:pt idx="12209" formatCode="General">
                  <c:v>12.209</c:v>
                </c:pt>
                <c:pt idx="12210" formatCode="General">
                  <c:v>12.21</c:v>
                </c:pt>
                <c:pt idx="12211" formatCode="General">
                  <c:v>12.211</c:v>
                </c:pt>
                <c:pt idx="12212" formatCode="General">
                  <c:v>12.212</c:v>
                </c:pt>
                <c:pt idx="12213" formatCode="General">
                  <c:v>12.212999999999999</c:v>
                </c:pt>
                <c:pt idx="12214" formatCode="General">
                  <c:v>12.214</c:v>
                </c:pt>
                <c:pt idx="12215" formatCode="General">
                  <c:v>12.215</c:v>
                </c:pt>
                <c:pt idx="12216" formatCode="General">
                  <c:v>12.215999999999999</c:v>
                </c:pt>
                <c:pt idx="12217" formatCode="General">
                  <c:v>12.217000000000001</c:v>
                </c:pt>
                <c:pt idx="12218" formatCode="General">
                  <c:v>12.218</c:v>
                </c:pt>
                <c:pt idx="12219" formatCode="General">
                  <c:v>12.218999999999999</c:v>
                </c:pt>
                <c:pt idx="12220" formatCode="General">
                  <c:v>12.22</c:v>
                </c:pt>
                <c:pt idx="12221" formatCode="General">
                  <c:v>12.221</c:v>
                </c:pt>
                <c:pt idx="12222" formatCode="General">
                  <c:v>12.222</c:v>
                </c:pt>
                <c:pt idx="12223" formatCode="General">
                  <c:v>12.223000000000001</c:v>
                </c:pt>
                <c:pt idx="12224" formatCode="General">
                  <c:v>12.224</c:v>
                </c:pt>
                <c:pt idx="12225" formatCode="General">
                  <c:v>12.225</c:v>
                </c:pt>
                <c:pt idx="12226" formatCode="General">
                  <c:v>12.226000000000001</c:v>
                </c:pt>
                <c:pt idx="12227" formatCode="General">
                  <c:v>12.227</c:v>
                </c:pt>
                <c:pt idx="12228" formatCode="General">
                  <c:v>12.228</c:v>
                </c:pt>
                <c:pt idx="12229" formatCode="General">
                  <c:v>12.228999999999999</c:v>
                </c:pt>
                <c:pt idx="12230" formatCode="General">
                  <c:v>12.23</c:v>
                </c:pt>
                <c:pt idx="12231" formatCode="General">
                  <c:v>12.231</c:v>
                </c:pt>
                <c:pt idx="12232" formatCode="General">
                  <c:v>12.231999999999999</c:v>
                </c:pt>
                <c:pt idx="12233" formatCode="General">
                  <c:v>12.233000000000001</c:v>
                </c:pt>
                <c:pt idx="12234" formatCode="General">
                  <c:v>12.234</c:v>
                </c:pt>
                <c:pt idx="12235" formatCode="General">
                  <c:v>12.234999999999999</c:v>
                </c:pt>
                <c:pt idx="12236" formatCode="General">
                  <c:v>12.236000000000001</c:v>
                </c:pt>
                <c:pt idx="12237" formatCode="General">
                  <c:v>12.237</c:v>
                </c:pt>
                <c:pt idx="12238" formatCode="General">
                  <c:v>12.238</c:v>
                </c:pt>
                <c:pt idx="12239" formatCode="General">
                  <c:v>12.239000000000001</c:v>
                </c:pt>
                <c:pt idx="12240" formatCode="General">
                  <c:v>12.24</c:v>
                </c:pt>
                <c:pt idx="12241" formatCode="General">
                  <c:v>12.241</c:v>
                </c:pt>
                <c:pt idx="12242" formatCode="General">
                  <c:v>12.242000000000001</c:v>
                </c:pt>
                <c:pt idx="12243" formatCode="General">
                  <c:v>12.243</c:v>
                </c:pt>
                <c:pt idx="12244" formatCode="General">
                  <c:v>12.244</c:v>
                </c:pt>
                <c:pt idx="12245" formatCode="General">
                  <c:v>12.244999999999999</c:v>
                </c:pt>
                <c:pt idx="12246" formatCode="General">
                  <c:v>12.246</c:v>
                </c:pt>
                <c:pt idx="12247" formatCode="General">
                  <c:v>12.247</c:v>
                </c:pt>
                <c:pt idx="12248" formatCode="General">
                  <c:v>12.247999999999999</c:v>
                </c:pt>
                <c:pt idx="12249" formatCode="General">
                  <c:v>12.249000000000001</c:v>
                </c:pt>
                <c:pt idx="12250" formatCode="General">
                  <c:v>12.25</c:v>
                </c:pt>
                <c:pt idx="12251" formatCode="General">
                  <c:v>12.250999999999999</c:v>
                </c:pt>
                <c:pt idx="12252" formatCode="General">
                  <c:v>12.252000000000001</c:v>
                </c:pt>
                <c:pt idx="12253" formatCode="General">
                  <c:v>12.253</c:v>
                </c:pt>
                <c:pt idx="12254" formatCode="General">
                  <c:v>12.254</c:v>
                </c:pt>
                <c:pt idx="12255" formatCode="General">
                  <c:v>12.255000000000001</c:v>
                </c:pt>
                <c:pt idx="12256" formatCode="General">
                  <c:v>12.256</c:v>
                </c:pt>
                <c:pt idx="12257" formatCode="General">
                  <c:v>12.257</c:v>
                </c:pt>
                <c:pt idx="12258" formatCode="General">
                  <c:v>12.257999999999999</c:v>
                </c:pt>
                <c:pt idx="12259" formatCode="General">
                  <c:v>12.259</c:v>
                </c:pt>
                <c:pt idx="12260" formatCode="General">
                  <c:v>12.26</c:v>
                </c:pt>
                <c:pt idx="12261" formatCode="General">
                  <c:v>12.260999999999999</c:v>
                </c:pt>
                <c:pt idx="12262" formatCode="General">
                  <c:v>12.262</c:v>
                </c:pt>
                <c:pt idx="12263" formatCode="General">
                  <c:v>12.263</c:v>
                </c:pt>
                <c:pt idx="12264" formatCode="General">
                  <c:v>12.263999999999999</c:v>
                </c:pt>
                <c:pt idx="12265" formatCode="General">
                  <c:v>12.265000000000001</c:v>
                </c:pt>
                <c:pt idx="12266" formatCode="General">
                  <c:v>12.266</c:v>
                </c:pt>
                <c:pt idx="12267" formatCode="General">
                  <c:v>12.266999999999999</c:v>
                </c:pt>
                <c:pt idx="12268" formatCode="General">
                  <c:v>12.268000000000001</c:v>
                </c:pt>
                <c:pt idx="12269" formatCode="General">
                  <c:v>12.269</c:v>
                </c:pt>
                <c:pt idx="12270" formatCode="General">
                  <c:v>12.27</c:v>
                </c:pt>
                <c:pt idx="12271" formatCode="General">
                  <c:v>12.271000000000001</c:v>
                </c:pt>
                <c:pt idx="12272" formatCode="General">
                  <c:v>12.272</c:v>
                </c:pt>
                <c:pt idx="12273" formatCode="General">
                  <c:v>12.273</c:v>
                </c:pt>
                <c:pt idx="12274" formatCode="General">
                  <c:v>12.273999999999999</c:v>
                </c:pt>
                <c:pt idx="12275" formatCode="General">
                  <c:v>12.275</c:v>
                </c:pt>
                <c:pt idx="12276" formatCode="General">
                  <c:v>12.276</c:v>
                </c:pt>
                <c:pt idx="12277" formatCode="General">
                  <c:v>12.276999999999999</c:v>
                </c:pt>
                <c:pt idx="12278" formatCode="General">
                  <c:v>12.278</c:v>
                </c:pt>
                <c:pt idx="12279" formatCode="General">
                  <c:v>12.279</c:v>
                </c:pt>
                <c:pt idx="12280" formatCode="General">
                  <c:v>12.28</c:v>
                </c:pt>
                <c:pt idx="12281" formatCode="General">
                  <c:v>12.281000000000001</c:v>
                </c:pt>
                <c:pt idx="12282" formatCode="General">
                  <c:v>12.282</c:v>
                </c:pt>
                <c:pt idx="12283" formatCode="General">
                  <c:v>12.282999999999999</c:v>
                </c:pt>
                <c:pt idx="12284" formatCode="General">
                  <c:v>12.284000000000001</c:v>
                </c:pt>
                <c:pt idx="12285" formatCode="General">
                  <c:v>12.285</c:v>
                </c:pt>
                <c:pt idx="12286" formatCode="General">
                  <c:v>12.286</c:v>
                </c:pt>
                <c:pt idx="12287" formatCode="General">
                  <c:v>12.287000000000001</c:v>
                </c:pt>
                <c:pt idx="12288" formatCode="General">
                  <c:v>12.288</c:v>
                </c:pt>
                <c:pt idx="12289" formatCode="General">
                  <c:v>12.289</c:v>
                </c:pt>
                <c:pt idx="12290" formatCode="General">
                  <c:v>12.29</c:v>
                </c:pt>
                <c:pt idx="12291" formatCode="General">
                  <c:v>12.291</c:v>
                </c:pt>
                <c:pt idx="12292" formatCode="General">
                  <c:v>12.292</c:v>
                </c:pt>
                <c:pt idx="12293" formatCode="General">
                  <c:v>12.292999999999999</c:v>
                </c:pt>
                <c:pt idx="12294" formatCode="General">
                  <c:v>12.294</c:v>
                </c:pt>
                <c:pt idx="12295" formatCode="General">
                  <c:v>12.295</c:v>
                </c:pt>
                <c:pt idx="12296" formatCode="General">
                  <c:v>12.295999999999999</c:v>
                </c:pt>
                <c:pt idx="12297" formatCode="General">
                  <c:v>12.297000000000001</c:v>
                </c:pt>
                <c:pt idx="12298" formatCode="General">
                  <c:v>12.298</c:v>
                </c:pt>
                <c:pt idx="12299" formatCode="General">
                  <c:v>12.298999999999999</c:v>
                </c:pt>
                <c:pt idx="12300" formatCode="General">
                  <c:v>12.3</c:v>
                </c:pt>
                <c:pt idx="12301" formatCode="General">
                  <c:v>12.301</c:v>
                </c:pt>
                <c:pt idx="12302" formatCode="General">
                  <c:v>12.302</c:v>
                </c:pt>
                <c:pt idx="12303" formatCode="General">
                  <c:v>12.303000000000001</c:v>
                </c:pt>
                <c:pt idx="12304" formatCode="General">
                  <c:v>12.304</c:v>
                </c:pt>
                <c:pt idx="12305" formatCode="General">
                  <c:v>12.305</c:v>
                </c:pt>
                <c:pt idx="12306" formatCode="General">
                  <c:v>12.305999999999999</c:v>
                </c:pt>
                <c:pt idx="12307" formatCode="General">
                  <c:v>12.307</c:v>
                </c:pt>
                <c:pt idx="12308" formatCode="General">
                  <c:v>12.308</c:v>
                </c:pt>
                <c:pt idx="12309" formatCode="General">
                  <c:v>12.308999999999999</c:v>
                </c:pt>
                <c:pt idx="12310" formatCode="General">
                  <c:v>12.31</c:v>
                </c:pt>
                <c:pt idx="12311" formatCode="General">
                  <c:v>12.311</c:v>
                </c:pt>
                <c:pt idx="12312" formatCode="General">
                  <c:v>12.311999999999999</c:v>
                </c:pt>
                <c:pt idx="12313" formatCode="General">
                  <c:v>12.313000000000001</c:v>
                </c:pt>
                <c:pt idx="12314" formatCode="General">
                  <c:v>12.314</c:v>
                </c:pt>
                <c:pt idx="12315" formatCode="General">
                  <c:v>12.315</c:v>
                </c:pt>
                <c:pt idx="12316" formatCode="General">
                  <c:v>12.316000000000001</c:v>
                </c:pt>
                <c:pt idx="12317" formatCode="General">
                  <c:v>12.317</c:v>
                </c:pt>
                <c:pt idx="12318" formatCode="General">
                  <c:v>12.318</c:v>
                </c:pt>
                <c:pt idx="12319" formatCode="General">
                  <c:v>12.319000000000001</c:v>
                </c:pt>
                <c:pt idx="12320" formatCode="General">
                  <c:v>12.32</c:v>
                </c:pt>
                <c:pt idx="12321" formatCode="General">
                  <c:v>12.321</c:v>
                </c:pt>
                <c:pt idx="12322" formatCode="General">
                  <c:v>12.321999999999999</c:v>
                </c:pt>
                <c:pt idx="12323" formatCode="General">
                  <c:v>12.323</c:v>
                </c:pt>
                <c:pt idx="12324" formatCode="General">
                  <c:v>12.324</c:v>
                </c:pt>
                <c:pt idx="12325" formatCode="General">
                  <c:v>12.324999999999999</c:v>
                </c:pt>
                <c:pt idx="12326" formatCode="General">
                  <c:v>12.326000000000001</c:v>
                </c:pt>
                <c:pt idx="12327" formatCode="General">
                  <c:v>12.327</c:v>
                </c:pt>
                <c:pt idx="12328" formatCode="General">
                  <c:v>12.327999999999999</c:v>
                </c:pt>
                <c:pt idx="12329" formatCode="General">
                  <c:v>12.329000000000001</c:v>
                </c:pt>
                <c:pt idx="12330" formatCode="General">
                  <c:v>12.33</c:v>
                </c:pt>
                <c:pt idx="12331" formatCode="General">
                  <c:v>12.331</c:v>
                </c:pt>
                <c:pt idx="12332" formatCode="General">
                  <c:v>12.332000000000001</c:v>
                </c:pt>
                <c:pt idx="12333" formatCode="General">
                  <c:v>12.333</c:v>
                </c:pt>
                <c:pt idx="12334" formatCode="General">
                  <c:v>12.334</c:v>
                </c:pt>
                <c:pt idx="12335" formatCode="General">
                  <c:v>12.335000000000001</c:v>
                </c:pt>
                <c:pt idx="12336" formatCode="General">
                  <c:v>12.336</c:v>
                </c:pt>
                <c:pt idx="12337" formatCode="General">
                  <c:v>12.337</c:v>
                </c:pt>
                <c:pt idx="12338" formatCode="General">
                  <c:v>12.337999999999999</c:v>
                </c:pt>
                <c:pt idx="12339" formatCode="General">
                  <c:v>12.339</c:v>
                </c:pt>
                <c:pt idx="12340" formatCode="General">
                  <c:v>12.34</c:v>
                </c:pt>
                <c:pt idx="12341" formatCode="General">
                  <c:v>12.340999999999999</c:v>
                </c:pt>
                <c:pt idx="12342" formatCode="General">
                  <c:v>12.342000000000001</c:v>
                </c:pt>
                <c:pt idx="12343" formatCode="General">
                  <c:v>12.343</c:v>
                </c:pt>
                <c:pt idx="12344" formatCode="General">
                  <c:v>12.343999999999999</c:v>
                </c:pt>
                <c:pt idx="12345" formatCode="General">
                  <c:v>12.345000000000001</c:v>
                </c:pt>
                <c:pt idx="12346" formatCode="General">
                  <c:v>12.346</c:v>
                </c:pt>
                <c:pt idx="12347" formatCode="General">
                  <c:v>12.347</c:v>
                </c:pt>
                <c:pt idx="12348" formatCode="General">
                  <c:v>12.348000000000001</c:v>
                </c:pt>
                <c:pt idx="12349" formatCode="General">
                  <c:v>12.349</c:v>
                </c:pt>
                <c:pt idx="12350" formatCode="General">
                  <c:v>12.35</c:v>
                </c:pt>
                <c:pt idx="12351" formatCode="General">
                  <c:v>12.351000000000001</c:v>
                </c:pt>
                <c:pt idx="12352" formatCode="General">
                  <c:v>12.352</c:v>
                </c:pt>
                <c:pt idx="12353" formatCode="General">
                  <c:v>12.353</c:v>
                </c:pt>
                <c:pt idx="12354" formatCode="General">
                  <c:v>12.353999999999999</c:v>
                </c:pt>
                <c:pt idx="12355" formatCode="General">
                  <c:v>12.355</c:v>
                </c:pt>
                <c:pt idx="12356" formatCode="General">
                  <c:v>12.356</c:v>
                </c:pt>
                <c:pt idx="12357" formatCode="General">
                  <c:v>12.356999999999999</c:v>
                </c:pt>
                <c:pt idx="12358" formatCode="General">
                  <c:v>12.358000000000001</c:v>
                </c:pt>
                <c:pt idx="12359" formatCode="General">
                  <c:v>12.359</c:v>
                </c:pt>
                <c:pt idx="12360" formatCode="General">
                  <c:v>12.36</c:v>
                </c:pt>
                <c:pt idx="12361" formatCode="General">
                  <c:v>12.361000000000001</c:v>
                </c:pt>
                <c:pt idx="12362" formatCode="General">
                  <c:v>12.362</c:v>
                </c:pt>
                <c:pt idx="12363" formatCode="General">
                  <c:v>12.363</c:v>
                </c:pt>
                <c:pt idx="12364" formatCode="General">
                  <c:v>12.364000000000001</c:v>
                </c:pt>
                <c:pt idx="12365" formatCode="General">
                  <c:v>12.365</c:v>
                </c:pt>
                <c:pt idx="12366" formatCode="General">
                  <c:v>12.366</c:v>
                </c:pt>
                <c:pt idx="12367" formatCode="General">
                  <c:v>12.367000000000001</c:v>
                </c:pt>
                <c:pt idx="12368" formatCode="General">
                  <c:v>12.368</c:v>
                </c:pt>
                <c:pt idx="12369" formatCode="General">
                  <c:v>12.369</c:v>
                </c:pt>
                <c:pt idx="12370" formatCode="General">
                  <c:v>12.37</c:v>
                </c:pt>
                <c:pt idx="12371" formatCode="General">
                  <c:v>12.371</c:v>
                </c:pt>
                <c:pt idx="12372" formatCode="General">
                  <c:v>12.372</c:v>
                </c:pt>
                <c:pt idx="12373" formatCode="General">
                  <c:v>12.372999999999999</c:v>
                </c:pt>
                <c:pt idx="12374" formatCode="General">
                  <c:v>12.374000000000001</c:v>
                </c:pt>
                <c:pt idx="12375" formatCode="General">
                  <c:v>12.375</c:v>
                </c:pt>
                <c:pt idx="12376" formatCode="General">
                  <c:v>12.375999999999999</c:v>
                </c:pt>
                <c:pt idx="12377" formatCode="General">
                  <c:v>12.377000000000001</c:v>
                </c:pt>
                <c:pt idx="12378" formatCode="General">
                  <c:v>12.378</c:v>
                </c:pt>
                <c:pt idx="12379" formatCode="General">
                  <c:v>12.379</c:v>
                </c:pt>
                <c:pt idx="12380" formatCode="General">
                  <c:v>12.38</c:v>
                </c:pt>
                <c:pt idx="12381" formatCode="General">
                  <c:v>12.381</c:v>
                </c:pt>
                <c:pt idx="12382" formatCode="General">
                  <c:v>12.382</c:v>
                </c:pt>
                <c:pt idx="12383" formatCode="General">
                  <c:v>12.382999999999999</c:v>
                </c:pt>
                <c:pt idx="12384" formatCode="General">
                  <c:v>12.384</c:v>
                </c:pt>
                <c:pt idx="12385" formatCode="General">
                  <c:v>12.385</c:v>
                </c:pt>
                <c:pt idx="12386" formatCode="General">
                  <c:v>12.385999999999999</c:v>
                </c:pt>
                <c:pt idx="12387" formatCode="General">
                  <c:v>12.387</c:v>
                </c:pt>
                <c:pt idx="12388" formatCode="General">
                  <c:v>12.388</c:v>
                </c:pt>
                <c:pt idx="12389" formatCode="General">
                  <c:v>12.388999999999999</c:v>
                </c:pt>
                <c:pt idx="12390" formatCode="General">
                  <c:v>12.39</c:v>
                </c:pt>
                <c:pt idx="12391" formatCode="General">
                  <c:v>12.391</c:v>
                </c:pt>
                <c:pt idx="12392" formatCode="General">
                  <c:v>12.391999999999999</c:v>
                </c:pt>
                <c:pt idx="12393" formatCode="General">
                  <c:v>12.393000000000001</c:v>
                </c:pt>
                <c:pt idx="12394" formatCode="General">
                  <c:v>12.394</c:v>
                </c:pt>
                <c:pt idx="12395" formatCode="General">
                  <c:v>12.395</c:v>
                </c:pt>
                <c:pt idx="12396" formatCode="General">
                  <c:v>12.396000000000001</c:v>
                </c:pt>
                <c:pt idx="12397" formatCode="General">
                  <c:v>12.397</c:v>
                </c:pt>
                <c:pt idx="12398" formatCode="General">
                  <c:v>12.398</c:v>
                </c:pt>
                <c:pt idx="12399" formatCode="General">
                  <c:v>12.398999999999999</c:v>
                </c:pt>
                <c:pt idx="12400" formatCode="General">
                  <c:v>12.4</c:v>
                </c:pt>
                <c:pt idx="12401" formatCode="General">
                  <c:v>12.401</c:v>
                </c:pt>
                <c:pt idx="12402" formatCode="General">
                  <c:v>12.401999999999999</c:v>
                </c:pt>
                <c:pt idx="12403" formatCode="General">
                  <c:v>12.403</c:v>
                </c:pt>
                <c:pt idx="12404" formatCode="General">
                  <c:v>12.404</c:v>
                </c:pt>
                <c:pt idx="12405" formatCode="General">
                  <c:v>12.404999999999999</c:v>
                </c:pt>
                <c:pt idx="12406" formatCode="General">
                  <c:v>12.406000000000001</c:v>
                </c:pt>
                <c:pt idx="12407" formatCode="General">
                  <c:v>12.407</c:v>
                </c:pt>
                <c:pt idx="12408" formatCode="General">
                  <c:v>12.407999999999999</c:v>
                </c:pt>
                <c:pt idx="12409" formatCode="General">
                  <c:v>12.409000000000001</c:v>
                </c:pt>
                <c:pt idx="12410" formatCode="General">
                  <c:v>12.41</c:v>
                </c:pt>
                <c:pt idx="12411" formatCode="General">
                  <c:v>12.411</c:v>
                </c:pt>
                <c:pt idx="12412" formatCode="General">
                  <c:v>12.412000000000001</c:v>
                </c:pt>
                <c:pt idx="12413" formatCode="General">
                  <c:v>12.413</c:v>
                </c:pt>
                <c:pt idx="12414" formatCode="General">
                  <c:v>12.414</c:v>
                </c:pt>
                <c:pt idx="12415" formatCode="General">
                  <c:v>12.414999999999999</c:v>
                </c:pt>
                <c:pt idx="12416" formatCode="General">
                  <c:v>12.416</c:v>
                </c:pt>
                <c:pt idx="12417" formatCode="General">
                  <c:v>12.417</c:v>
                </c:pt>
                <c:pt idx="12418" formatCode="General">
                  <c:v>12.417999999999999</c:v>
                </c:pt>
                <c:pt idx="12419" formatCode="General">
                  <c:v>12.419</c:v>
                </c:pt>
                <c:pt idx="12420" formatCode="General">
                  <c:v>12.42</c:v>
                </c:pt>
                <c:pt idx="12421" formatCode="General">
                  <c:v>12.420999999999999</c:v>
                </c:pt>
                <c:pt idx="12422" formatCode="General">
                  <c:v>12.422000000000001</c:v>
                </c:pt>
                <c:pt idx="12423" formatCode="General">
                  <c:v>12.423</c:v>
                </c:pt>
                <c:pt idx="12424" formatCode="General">
                  <c:v>12.423999999999999</c:v>
                </c:pt>
                <c:pt idx="12425" formatCode="General">
                  <c:v>12.425000000000001</c:v>
                </c:pt>
                <c:pt idx="12426" formatCode="General">
                  <c:v>12.426</c:v>
                </c:pt>
                <c:pt idx="12427" formatCode="General">
                  <c:v>12.427</c:v>
                </c:pt>
                <c:pt idx="12428" formatCode="General">
                  <c:v>12.428000000000001</c:v>
                </c:pt>
                <c:pt idx="12429" formatCode="General">
                  <c:v>12.429</c:v>
                </c:pt>
                <c:pt idx="12430" formatCode="General">
                  <c:v>12.43</c:v>
                </c:pt>
                <c:pt idx="12431" formatCode="General">
                  <c:v>12.430999999999999</c:v>
                </c:pt>
                <c:pt idx="12432" formatCode="General">
                  <c:v>12.432</c:v>
                </c:pt>
                <c:pt idx="12433" formatCode="General">
                  <c:v>12.433</c:v>
                </c:pt>
                <c:pt idx="12434" formatCode="General">
                  <c:v>12.433999999999999</c:v>
                </c:pt>
                <c:pt idx="12435" formatCode="General">
                  <c:v>12.435</c:v>
                </c:pt>
                <c:pt idx="12436" formatCode="General">
                  <c:v>12.436</c:v>
                </c:pt>
                <c:pt idx="12437" formatCode="General">
                  <c:v>12.436999999999999</c:v>
                </c:pt>
                <c:pt idx="12438" formatCode="General">
                  <c:v>12.438000000000001</c:v>
                </c:pt>
                <c:pt idx="12439" formatCode="General">
                  <c:v>12.439</c:v>
                </c:pt>
                <c:pt idx="12440" formatCode="General">
                  <c:v>12.44</c:v>
                </c:pt>
                <c:pt idx="12441" formatCode="General">
                  <c:v>12.441000000000001</c:v>
                </c:pt>
                <c:pt idx="12442" formatCode="General">
                  <c:v>12.442</c:v>
                </c:pt>
                <c:pt idx="12443" formatCode="General">
                  <c:v>12.443</c:v>
                </c:pt>
                <c:pt idx="12444" formatCode="General">
                  <c:v>12.444000000000001</c:v>
                </c:pt>
                <c:pt idx="12445" formatCode="General">
                  <c:v>12.445</c:v>
                </c:pt>
                <c:pt idx="12446" formatCode="General">
                  <c:v>12.446</c:v>
                </c:pt>
                <c:pt idx="12447" formatCode="General">
                  <c:v>12.446999999999999</c:v>
                </c:pt>
                <c:pt idx="12448" formatCode="General">
                  <c:v>12.448</c:v>
                </c:pt>
                <c:pt idx="12449" formatCode="General">
                  <c:v>12.449</c:v>
                </c:pt>
                <c:pt idx="12450" formatCode="General">
                  <c:v>12.45</c:v>
                </c:pt>
                <c:pt idx="12451" formatCode="General">
                  <c:v>12.451000000000001</c:v>
                </c:pt>
                <c:pt idx="12452" formatCode="General">
                  <c:v>12.452</c:v>
                </c:pt>
                <c:pt idx="12453" formatCode="General">
                  <c:v>12.452999999999999</c:v>
                </c:pt>
                <c:pt idx="12454" formatCode="General">
                  <c:v>12.454000000000001</c:v>
                </c:pt>
                <c:pt idx="12455" formatCode="General">
                  <c:v>12.455</c:v>
                </c:pt>
                <c:pt idx="12456" formatCode="General">
                  <c:v>12.456</c:v>
                </c:pt>
                <c:pt idx="12457" formatCode="General">
                  <c:v>12.457000000000001</c:v>
                </c:pt>
                <c:pt idx="12458" formatCode="General">
                  <c:v>12.458</c:v>
                </c:pt>
                <c:pt idx="12459" formatCode="General">
                  <c:v>12.459</c:v>
                </c:pt>
                <c:pt idx="12460" formatCode="General">
                  <c:v>12.46</c:v>
                </c:pt>
                <c:pt idx="12461" formatCode="General">
                  <c:v>12.461</c:v>
                </c:pt>
                <c:pt idx="12462" formatCode="General">
                  <c:v>12.462</c:v>
                </c:pt>
                <c:pt idx="12463" formatCode="General">
                  <c:v>12.462999999999999</c:v>
                </c:pt>
                <c:pt idx="12464" formatCode="General">
                  <c:v>12.464</c:v>
                </c:pt>
                <c:pt idx="12465" formatCode="General">
                  <c:v>12.465</c:v>
                </c:pt>
                <c:pt idx="12466" formatCode="General">
                  <c:v>12.465999999999999</c:v>
                </c:pt>
                <c:pt idx="12467" formatCode="General">
                  <c:v>12.467000000000001</c:v>
                </c:pt>
                <c:pt idx="12468" formatCode="General">
                  <c:v>12.468</c:v>
                </c:pt>
                <c:pt idx="12469" formatCode="General">
                  <c:v>12.468999999999999</c:v>
                </c:pt>
                <c:pt idx="12470" formatCode="General">
                  <c:v>12.47</c:v>
                </c:pt>
                <c:pt idx="12471" formatCode="General">
                  <c:v>12.471</c:v>
                </c:pt>
                <c:pt idx="12472" formatCode="General">
                  <c:v>12.472</c:v>
                </c:pt>
                <c:pt idx="12473" formatCode="General">
                  <c:v>12.473000000000001</c:v>
                </c:pt>
                <c:pt idx="12474" formatCode="General">
                  <c:v>12.474</c:v>
                </c:pt>
                <c:pt idx="12475" formatCode="General">
                  <c:v>12.475</c:v>
                </c:pt>
                <c:pt idx="12476" formatCode="General">
                  <c:v>12.476000000000001</c:v>
                </c:pt>
                <c:pt idx="12477" formatCode="General">
                  <c:v>12.477</c:v>
                </c:pt>
                <c:pt idx="12478" formatCode="General">
                  <c:v>12.478</c:v>
                </c:pt>
                <c:pt idx="12479" formatCode="General">
                  <c:v>12.478999999999999</c:v>
                </c:pt>
                <c:pt idx="12480" formatCode="General">
                  <c:v>12.48</c:v>
                </c:pt>
                <c:pt idx="12481" formatCode="General">
                  <c:v>12.481</c:v>
                </c:pt>
                <c:pt idx="12482" formatCode="General">
                  <c:v>12.481999999999999</c:v>
                </c:pt>
                <c:pt idx="12483" formatCode="General">
                  <c:v>12.483000000000001</c:v>
                </c:pt>
                <c:pt idx="12484" formatCode="General">
                  <c:v>12.484</c:v>
                </c:pt>
                <c:pt idx="12485" formatCode="General">
                  <c:v>12.484999999999999</c:v>
                </c:pt>
                <c:pt idx="12486" formatCode="General">
                  <c:v>12.486000000000001</c:v>
                </c:pt>
                <c:pt idx="12487" formatCode="General">
                  <c:v>12.487</c:v>
                </c:pt>
                <c:pt idx="12488" formatCode="General">
                  <c:v>12.488</c:v>
                </c:pt>
                <c:pt idx="12489" formatCode="General">
                  <c:v>12.489000000000001</c:v>
                </c:pt>
                <c:pt idx="12490" formatCode="General">
                  <c:v>12.49</c:v>
                </c:pt>
                <c:pt idx="12491" formatCode="General">
                  <c:v>12.491</c:v>
                </c:pt>
                <c:pt idx="12492" formatCode="General">
                  <c:v>12.492000000000001</c:v>
                </c:pt>
                <c:pt idx="12493" formatCode="General">
                  <c:v>12.493</c:v>
                </c:pt>
                <c:pt idx="12494" formatCode="General">
                  <c:v>12.494</c:v>
                </c:pt>
                <c:pt idx="12495" formatCode="General">
                  <c:v>12.494999999999999</c:v>
                </c:pt>
                <c:pt idx="12496" formatCode="General">
                  <c:v>12.496</c:v>
                </c:pt>
                <c:pt idx="12497" formatCode="General">
                  <c:v>12.497</c:v>
                </c:pt>
                <c:pt idx="12498" formatCode="General">
                  <c:v>12.497999999999999</c:v>
                </c:pt>
                <c:pt idx="12499" formatCode="General">
                  <c:v>12.499000000000001</c:v>
                </c:pt>
                <c:pt idx="12500" formatCode="General">
                  <c:v>12.5</c:v>
                </c:pt>
                <c:pt idx="12501" formatCode="General">
                  <c:v>12.500999999999999</c:v>
                </c:pt>
                <c:pt idx="12502" formatCode="General">
                  <c:v>12.502000000000001</c:v>
                </c:pt>
                <c:pt idx="12503" formatCode="General">
                  <c:v>12.503</c:v>
                </c:pt>
                <c:pt idx="12504" formatCode="General">
                  <c:v>12.504</c:v>
                </c:pt>
                <c:pt idx="12505" formatCode="General">
                  <c:v>12.505000000000001</c:v>
                </c:pt>
                <c:pt idx="12506" formatCode="General">
                  <c:v>12.506</c:v>
                </c:pt>
                <c:pt idx="12507" formatCode="General">
                  <c:v>12.507</c:v>
                </c:pt>
                <c:pt idx="12508" formatCode="General">
                  <c:v>12.507999999999999</c:v>
                </c:pt>
                <c:pt idx="12509" formatCode="General">
                  <c:v>12.509</c:v>
                </c:pt>
                <c:pt idx="12510" formatCode="General">
                  <c:v>12.51</c:v>
                </c:pt>
                <c:pt idx="12511" formatCode="General">
                  <c:v>12.510999999999999</c:v>
                </c:pt>
                <c:pt idx="12512" formatCode="General">
                  <c:v>12.512</c:v>
                </c:pt>
                <c:pt idx="12513" formatCode="General">
                  <c:v>12.513</c:v>
                </c:pt>
                <c:pt idx="12514" formatCode="General">
                  <c:v>12.513999999999999</c:v>
                </c:pt>
                <c:pt idx="12515" formatCode="General">
                  <c:v>12.515000000000001</c:v>
                </c:pt>
                <c:pt idx="12516" formatCode="General">
                  <c:v>12.516</c:v>
                </c:pt>
                <c:pt idx="12517" formatCode="General">
                  <c:v>12.516999999999999</c:v>
                </c:pt>
                <c:pt idx="12518" formatCode="General">
                  <c:v>12.518000000000001</c:v>
                </c:pt>
                <c:pt idx="12519" formatCode="General">
                  <c:v>12.519</c:v>
                </c:pt>
                <c:pt idx="12520" formatCode="General">
                  <c:v>12.52</c:v>
                </c:pt>
                <c:pt idx="12521" formatCode="General">
                  <c:v>12.521000000000001</c:v>
                </c:pt>
                <c:pt idx="12522" formatCode="General">
                  <c:v>12.522</c:v>
                </c:pt>
                <c:pt idx="12523" formatCode="General">
                  <c:v>12.523</c:v>
                </c:pt>
                <c:pt idx="12524" formatCode="General">
                  <c:v>12.523999999999999</c:v>
                </c:pt>
                <c:pt idx="12525" formatCode="General">
                  <c:v>12.525</c:v>
                </c:pt>
                <c:pt idx="12526" formatCode="General">
                  <c:v>12.526</c:v>
                </c:pt>
                <c:pt idx="12527" formatCode="General">
                  <c:v>12.526999999999999</c:v>
                </c:pt>
                <c:pt idx="12528" formatCode="General">
                  <c:v>12.528</c:v>
                </c:pt>
                <c:pt idx="12529" formatCode="General">
                  <c:v>12.529</c:v>
                </c:pt>
                <c:pt idx="12530" formatCode="General">
                  <c:v>12.53</c:v>
                </c:pt>
                <c:pt idx="12531" formatCode="General">
                  <c:v>12.531000000000001</c:v>
                </c:pt>
                <c:pt idx="12532" formatCode="General">
                  <c:v>12.532</c:v>
                </c:pt>
                <c:pt idx="12533" formatCode="General">
                  <c:v>12.532999999999999</c:v>
                </c:pt>
                <c:pt idx="12534" formatCode="General">
                  <c:v>12.534000000000001</c:v>
                </c:pt>
                <c:pt idx="12535" formatCode="General">
                  <c:v>12.535</c:v>
                </c:pt>
                <c:pt idx="12536" formatCode="General">
                  <c:v>12.536</c:v>
                </c:pt>
                <c:pt idx="12537" formatCode="General">
                  <c:v>12.537000000000001</c:v>
                </c:pt>
                <c:pt idx="12538" formatCode="General">
                  <c:v>12.538</c:v>
                </c:pt>
                <c:pt idx="12539" formatCode="General">
                  <c:v>12.539</c:v>
                </c:pt>
                <c:pt idx="12540" formatCode="General">
                  <c:v>12.54</c:v>
                </c:pt>
                <c:pt idx="12541" formatCode="General">
                  <c:v>12.541</c:v>
                </c:pt>
                <c:pt idx="12542" formatCode="General">
                  <c:v>12.542</c:v>
                </c:pt>
                <c:pt idx="12543" formatCode="General">
                  <c:v>12.542999999999999</c:v>
                </c:pt>
                <c:pt idx="12544" formatCode="General">
                  <c:v>12.544</c:v>
                </c:pt>
                <c:pt idx="12545" formatCode="General">
                  <c:v>12.545</c:v>
                </c:pt>
                <c:pt idx="12546" formatCode="General">
                  <c:v>12.545999999999999</c:v>
                </c:pt>
                <c:pt idx="12547" formatCode="General">
                  <c:v>12.547000000000001</c:v>
                </c:pt>
                <c:pt idx="12548" formatCode="General">
                  <c:v>12.548</c:v>
                </c:pt>
                <c:pt idx="12549" formatCode="General">
                  <c:v>12.548999999999999</c:v>
                </c:pt>
                <c:pt idx="12550" formatCode="General">
                  <c:v>12.55</c:v>
                </c:pt>
                <c:pt idx="12551" formatCode="General">
                  <c:v>12.551</c:v>
                </c:pt>
                <c:pt idx="12552" formatCode="General">
                  <c:v>12.552</c:v>
                </c:pt>
                <c:pt idx="12553" formatCode="General">
                  <c:v>12.553000000000001</c:v>
                </c:pt>
                <c:pt idx="12554" formatCode="General">
                  <c:v>12.554</c:v>
                </c:pt>
                <c:pt idx="12555" formatCode="General">
                  <c:v>12.555</c:v>
                </c:pt>
                <c:pt idx="12556" formatCode="General">
                  <c:v>12.555999999999999</c:v>
                </c:pt>
                <c:pt idx="12557" formatCode="General">
                  <c:v>12.557</c:v>
                </c:pt>
                <c:pt idx="12558" formatCode="General">
                  <c:v>12.558</c:v>
                </c:pt>
                <c:pt idx="12559" formatCode="General">
                  <c:v>12.558999999999999</c:v>
                </c:pt>
                <c:pt idx="12560" formatCode="General">
                  <c:v>12.56</c:v>
                </c:pt>
                <c:pt idx="12561" formatCode="General">
                  <c:v>12.561</c:v>
                </c:pt>
                <c:pt idx="12562" formatCode="General">
                  <c:v>12.561999999999999</c:v>
                </c:pt>
                <c:pt idx="12563" formatCode="General">
                  <c:v>12.563000000000001</c:v>
                </c:pt>
                <c:pt idx="12564" formatCode="General">
                  <c:v>12.564</c:v>
                </c:pt>
                <c:pt idx="12565" formatCode="General">
                  <c:v>12.565</c:v>
                </c:pt>
                <c:pt idx="12566" formatCode="General">
                  <c:v>12.566000000000001</c:v>
                </c:pt>
                <c:pt idx="12567" formatCode="General">
                  <c:v>12.567</c:v>
                </c:pt>
                <c:pt idx="12568" formatCode="General">
                  <c:v>12.568</c:v>
                </c:pt>
                <c:pt idx="12569" formatCode="General">
                  <c:v>12.569000000000001</c:v>
                </c:pt>
                <c:pt idx="12570" formatCode="General">
                  <c:v>12.57</c:v>
                </c:pt>
                <c:pt idx="12571" formatCode="General">
                  <c:v>12.571</c:v>
                </c:pt>
                <c:pt idx="12572" formatCode="General">
                  <c:v>12.571999999999999</c:v>
                </c:pt>
                <c:pt idx="12573" formatCode="General">
                  <c:v>12.573</c:v>
                </c:pt>
                <c:pt idx="12574" formatCode="General">
                  <c:v>12.574</c:v>
                </c:pt>
                <c:pt idx="12575" formatCode="General">
                  <c:v>12.574999999999999</c:v>
                </c:pt>
                <c:pt idx="12576" formatCode="General">
                  <c:v>12.576000000000001</c:v>
                </c:pt>
                <c:pt idx="12577" formatCode="General">
                  <c:v>12.577</c:v>
                </c:pt>
                <c:pt idx="12578" formatCode="General">
                  <c:v>12.577999999999999</c:v>
                </c:pt>
                <c:pt idx="12579" formatCode="General">
                  <c:v>12.579000000000001</c:v>
                </c:pt>
                <c:pt idx="12580" formatCode="General">
                  <c:v>12.58</c:v>
                </c:pt>
                <c:pt idx="12581" formatCode="General">
                  <c:v>12.581</c:v>
                </c:pt>
                <c:pt idx="12582" formatCode="General">
                  <c:v>12.582000000000001</c:v>
                </c:pt>
                <c:pt idx="12583" formatCode="General">
                  <c:v>12.583</c:v>
                </c:pt>
                <c:pt idx="12584" formatCode="General">
                  <c:v>12.584</c:v>
                </c:pt>
                <c:pt idx="12585" formatCode="General">
                  <c:v>12.585000000000001</c:v>
                </c:pt>
                <c:pt idx="12586" formatCode="General">
                  <c:v>12.586</c:v>
                </c:pt>
                <c:pt idx="12587" formatCode="General">
                  <c:v>12.587</c:v>
                </c:pt>
                <c:pt idx="12588" formatCode="General">
                  <c:v>12.587999999999999</c:v>
                </c:pt>
                <c:pt idx="12589" formatCode="General">
                  <c:v>12.589</c:v>
                </c:pt>
                <c:pt idx="12590" formatCode="General">
                  <c:v>12.59</c:v>
                </c:pt>
                <c:pt idx="12591" formatCode="General">
                  <c:v>12.590999999999999</c:v>
                </c:pt>
                <c:pt idx="12592" formatCode="General">
                  <c:v>12.592000000000001</c:v>
                </c:pt>
                <c:pt idx="12593" formatCode="General">
                  <c:v>12.593</c:v>
                </c:pt>
                <c:pt idx="12594" formatCode="General">
                  <c:v>12.593999999999999</c:v>
                </c:pt>
                <c:pt idx="12595" formatCode="General">
                  <c:v>12.595000000000001</c:v>
                </c:pt>
                <c:pt idx="12596" formatCode="General">
                  <c:v>12.596</c:v>
                </c:pt>
                <c:pt idx="12597" formatCode="General">
                  <c:v>12.597</c:v>
                </c:pt>
                <c:pt idx="12598" formatCode="General">
                  <c:v>12.598000000000001</c:v>
                </c:pt>
                <c:pt idx="12599" formatCode="General">
                  <c:v>12.599</c:v>
                </c:pt>
                <c:pt idx="12600" formatCode="General">
                  <c:v>12.6</c:v>
                </c:pt>
                <c:pt idx="12601" formatCode="General">
                  <c:v>12.601000000000001</c:v>
                </c:pt>
                <c:pt idx="12602" formatCode="General">
                  <c:v>12.602</c:v>
                </c:pt>
                <c:pt idx="12603" formatCode="General">
                  <c:v>12.603</c:v>
                </c:pt>
                <c:pt idx="12604" formatCode="General">
                  <c:v>12.603999999999999</c:v>
                </c:pt>
                <c:pt idx="12605" formatCode="General">
                  <c:v>12.605</c:v>
                </c:pt>
                <c:pt idx="12606" formatCode="General">
                  <c:v>12.606</c:v>
                </c:pt>
                <c:pt idx="12607" formatCode="General">
                  <c:v>12.606999999999999</c:v>
                </c:pt>
                <c:pt idx="12608" formatCode="General">
                  <c:v>12.608000000000001</c:v>
                </c:pt>
                <c:pt idx="12609" formatCode="General">
                  <c:v>12.609</c:v>
                </c:pt>
                <c:pt idx="12610" formatCode="General">
                  <c:v>12.61</c:v>
                </c:pt>
                <c:pt idx="12611" formatCode="General">
                  <c:v>12.611000000000001</c:v>
                </c:pt>
                <c:pt idx="12612" formatCode="General">
                  <c:v>12.612</c:v>
                </c:pt>
                <c:pt idx="12613" formatCode="General">
                  <c:v>12.613</c:v>
                </c:pt>
                <c:pt idx="12614" formatCode="General">
                  <c:v>12.614000000000001</c:v>
                </c:pt>
                <c:pt idx="12615" formatCode="General">
                  <c:v>12.615</c:v>
                </c:pt>
                <c:pt idx="12616" formatCode="General">
                  <c:v>12.616</c:v>
                </c:pt>
                <c:pt idx="12617" formatCode="General">
                  <c:v>12.617000000000001</c:v>
                </c:pt>
                <c:pt idx="12618" formatCode="General">
                  <c:v>12.618</c:v>
                </c:pt>
                <c:pt idx="12619" formatCode="General">
                  <c:v>12.619</c:v>
                </c:pt>
                <c:pt idx="12620" formatCode="General">
                  <c:v>12.62</c:v>
                </c:pt>
                <c:pt idx="12621" formatCode="General">
                  <c:v>12.621</c:v>
                </c:pt>
                <c:pt idx="12622" formatCode="General">
                  <c:v>12.622</c:v>
                </c:pt>
                <c:pt idx="12623" formatCode="General">
                  <c:v>12.622999999999999</c:v>
                </c:pt>
                <c:pt idx="12624" formatCode="General">
                  <c:v>12.624000000000001</c:v>
                </c:pt>
                <c:pt idx="12625" formatCode="General">
                  <c:v>12.625</c:v>
                </c:pt>
                <c:pt idx="12626" formatCode="General">
                  <c:v>12.625999999999999</c:v>
                </c:pt>
                <c:pt idx="12627" formatCode="General">
                  <c:v>12.627000000000001</c:v>
                </c:pt>
                <c:pt idx="12628" formatCode="General">
                  <c:v>12.628</c:v>
                </c:pt>
                <c:pt idx="12629" formatCode="General">
                  <c:v>12.629</c:v>
                </c:pt>
                <c:pt idx="12630" formatCode="General">
                  <c:v>12.63</c:v>
                </c:pt>
                <c:pt idx="12631" formatCode="General">
                  <c:v>12.631</c:v>
                </c:pt>
                <c:pt idx="12632" formatCode="General">
                  <c:v>12.632</c:v>
                </c:pt>
                <c:pt idx="12633" formatCode="General">
                  <c:v>12.632999999999999</c:v>
                </c:pt>
                <c:pt idx="12634" formatCode="General">
                  <c:v>12.634</c:v>
                </c:pt>
                <c:pt idx="12635" formatCode="General">
                  <c:v>12.635</c:v>
                </c:pt>
                <c:pt idx="12636" formatCode="General">
                  <c:v>12.635999999999999</c:v>
                </c:pt>
                <c:pt idx="12637" formatCode="General">
                  <c:v>12.637</c:v>
                </c:pt>
                <c:pt idx="12638" formatCode="General">
                  <c:v>12.638</c:v>
                </c:pt>
                <c:pt idx="12639" formatCode="General">
                  <c:v>12.638999999999999</c:v>
                </c:pt>
                <c:pt idx="12640" formatCode="General">
                  <c:v>12.64</c:v>
                </c:pt>
                <c:pt idx="12641" formatCode="General">
                  <c:v>12.641</c:v>
                </c:pt>
                <c:pt idx="12642" formatCode="General">
                  <c:v>12.641999999999999</c:v>
                </c:pt>
                <c:pt idx="12643" formatCode="General">
                  <c:v>12.643000000000001</c:v>
                </c:pt>
                <c:pt idx="12644" formatCode="General">
                  <c:v>12.644</c:v>
                </c:pt>
                <c:pt idx="12645" formatCode="General">
                  <c:v>12.645</c:v>
                </c:pt>
                <c:pt idx="12646" formatCode="General">
                  <c:v>12.646000000000001</c:v>
                </c:pt>
                <c:pt idx="12647" formatCode="General">
                  <c:v>12.647</c:v>
                </c:pt>
                <c:pt idx="12648" formatCode="General">
                  <c:v>12.648</c:v>
                </c:pt>
                <c:pt idx="12649" formatCode="General">
                  <c:v>12.648999999999999</c:v>
                </c:pt>
                <c:pt idx="12650" formatCode="General">
                  <c:v>12.65</c:v>
                </c:pt>
                <c:pt idx="12651" formatCode="General">
                  <c:v>12.651</c:v>
                </c:pt>
                <c:pt idx="12652" formatCode="General">
                  <c:v>12.651999999999999</c:v>
                </c:pt>
                <c:pt idx="12653" formatCode="General">
                  <c:v>12.653</c:v>
                </c:pt>
                <c:pt idx="12654" formatCode="General">
                  <c:v>12.654</c:v>
                </c:pt>
                <c:pt idx="12655" formatCode="General">
                  <c:v>12.654999999999999</c:v>
                </c:pt>
                <c:pt idx="12656" formatCode="General">
                  <c:v>12.656000000000001</c:v>
                </c:pt>
                <c:pt idx="12657" formatCode="General">
                  <c:v>12.657</c:v>
                </c:pt>
                <c:pt idx="12658" formatCode="General">
                  <c:v>12.657999999999999</c:v>
                </c:pt>
                <c:pt idx="12659" formatCode="General">
                  <c:v>12.659000000000001</c:v>
                </c:pt>
                <c:pt idx="12660" formatCode="General">
                  <c:v>12.66</c:v>
                </c:pt>
                <c:pt idx="12661" formatCode="General">
                  <c:v>12.661</c:v>
                </c:pt>
                <c:pt idx="12662" formatCode="General">
                  <c:v>12.662000000000001</c:v>
                </c:pt>
                <c:pt idx="12663" formatCode="General">
                  <c:v>12.663</c:v>
                </c:pt>
                <c:pt idx="12664" formatCode="General">
                  <c:v>12.664</c:v>
                </c:pt>
                <c:pt idx="12665" formatCode="General">
                  <c:v>12.664999999999999</c:v>
                </c:pt>
                <c:pt idx="12666" formatCode="General">
                  <c:v>12.666</c:v>
                </c:pt>
                <c:pt idx="12667" formatCode="General">
                  <c:v>12.667</c:v>
                </c:pt>
                <c:pt idx="12668" formatCode="General">
                  <c:v>12.667999999999999</c:v>
                </c:pt>
                <c:pt idx="12669" formatCode="General">
                  <c:v>12.669</c:v>
                </c:pt>
                <c:pt idx="12670" formatCode="General">
                  <c:v>12.67</c:v>
                </c:pt>
                <c:pt idx="12671" formatCode="General">
                  <c:v>12.670999999999999</c:v>
                </c:pt>
                <c:pt idx="12672" formatCode="General">
                  <c:v>12.672000000000001</c:v>
                </c:pt>
                <c:pt idx="12673" formatCode="General">
                  <c:v>12.673</c:v>
                </c:pt>
                <c:pt idx="12674" formatCode="General">
                  <c:v>12.673999999999999</c:v>
                </c:pt>
                <c:pt idx="12675" formatCode="General">
                  <c:v>12.675000000000001</c:v>
                </c:pt>
                <c:pt idx="12676" formatCode="General">
                  <c:v>12.676</c:v>
                </c:pt>
                <c:pt idx="12677" formatCode="General">
                  <c:v>12.677</c:v>
                </c:pt>
                <c:pt idx="12678" formatCode="General">
                  <c:v>12.678000000000001</c:v>
                </c:pt>
                <c:pt idx="12679" formatCode="General">
                  <c:v>12.679</c:v>
                </c:pt>
                <c:pt idx="12680" formatCode="General">
                  <c:v>12.68</c:v>
                </c:pt>
                <c:pt idx="12681" formatCode="General">
                  <c:v>12.680999999999999</c:v>
                </c:pt>
                <c:pt idx="12682" formatCode="General">
                  <c:v>12.682</c:v>
                </c:pt>
                <c:pt idx="12683" formatCode="General">
                  <c:v>12.683</c:v>
                </c:pt>
                <c:pt idx="12684" formatCode="General">
                  <c:v>12.683999999999999</c:v>
                </c:pt>
                <c:pt idx="12685" formatCode="General">
                  <c:v>12.685</c:v>
                </c:pt>
                <c:pt idx="12686" formatCode="General">
                  <c:v>12.686</c:v>
                </c:pt>
                <c:pt idx="12687" formatCode="General">
                  <c:v>12.686999999999999</c:v>
                </c:pt>
                <c:pt idx="12688" formatCode="General">
                  <c:v>12.688000000000001</c:v>
                </c:pt>
                <c:pt idx="12689" formatCode="General">
                  <c:v>12.689</c:v>
                </c:pt>
                <c:pt idx="12690" formatCode="General">
                  <c:v>12.69</c:v>
                </c:pt>
                <c:pt idx="12691" formatCode="General">
                  <c:v>12.691000000000001</c:v>
                </c:pt>
                <c:pt idx="12692" formatCode="General">
                  <c:v>12.692</c:v>
                </c:pt>
                <c:pt idx="12693" formatCode="General">
                  <c:v>12.693</c:v>
                </c:pt>
                <c:pt idx="12694" formatCode="General">
                  <c:v>12.694000000000001</c:v>
                </c:pt>
                <c:pt idx="12695" formatCode="General">
                  <c:v>12.695</c:v>
                </c:pt>
                <c:pt idx="12696" formatCode="General">
                  <c:v>12.696</c:v>
                </c:pt>
                <c:pt idx="12697" formatCode="General">
                  <c:v>12.696999999999999</c:v>
                </c:pt>
                <c:pt idx="12698" formatCode="General">
                  <c:v>12.698</c:v>
                </c:pt>
                <c:pt idx="12699" formatCode="General">
                  <c:v>12.699</c:v>
                </c:pt>
                <c:pt idx="12700" formatCode="General">
                  <c:v>12.7</c:v>
                </c:pt>
                <c:pt idx="12701" formatCode="General">
                  <c:v>12.701000000000001</c:v>
                </c:pt>
                <c:pt idx="12702" formatCode="General">
                  <c:v>12.702</c:v>
                </c:pt>
                <c:pt idx="12703" formatCode="General">
                  <c:v>12.702999999999999</c:v>
                </c:pt>
                <c:pt idx="12704" formatCode="General">
                  <c:v>12.704000000000001</c:v>
                </c:pt>
                <c:pt idx="12705" formatCode="General">
                  <c:v>12.705</c:v>
                </c:pt>
                <c:pt idx="12706" formatCode="General">
                  <c:v>12.706</c:v>
                </c:pt>
                <c:pt idx="12707" formatCode="General">
                  <c:v>12.707000000000001</c:v>
                </c:pt>
                <c:pt idx="12708" formatCode="General">
                  <c:v>12.708</c:v>
                </c:pt>
                <c:pt idx="12709" formatCode="General">
                  <c:v>12.709</c:v>
                </c:pt>
                <c:pt idx="12710" formatCode="General">
                  <c:v>12.71</c:v>
                </c:pt>
                <c:pt idx="12711" formatCode="General">
                  <c:v>12.711</c:v>
                </c:pt>
                <c:pt idx="12712" formatCode="General">
                  <c:v>12.712</c:v>
                </c:pt>
                <c:pt idx="12713" formatCode="General">
                  <c:v>12.712999999999999</c:v>
                </c:pt>
                <c:pt idx="12714" formatCode="General">
                  <c:v>12.714</c:v>
                </c:pt>
                <c:pt idx="12715" formatCode="General">
                  <c:v>12.715</c:v>
                </c:pt>
                <c:pt idx="12716" formatCode="General">
                  <c:v>12.715999999999999</c:v>
                </c:pt>
                <c:pt idx="12717" formatCode="General">
                  <c:v>12.717000000000001</c:v>
                </c:pt>
                <c:pt idx="12718" formatCode="General">
                  <c:v>12.718</c:v>
                </c:pt>
                <c:pt idx="12719" formatCode="General">
                  <c:v>12.718999999999999</c:v>
                </c:pt>
                <c:pt idx="12720" formatCode="General">
                  <c:v>12.72</c:v>
                </c:pt>
                <c:pt idx="12721" formatCode="General">
                  <c:v>12.721</c:v>
                </c:pt>
                <c:pt idx="12722" formatCode="General">
                  <c:v>12.722</c:v>
                </c:pt>
                <c:pt idx="12723" formatCode="General">
                  <c:v>12.723000000000001</c:v>
                </c:pt>
                <c:pt idx="12724" formatCode="General">
                  <c:v>12.724</c:v>
                </c:pt>
                <c:pt idx="12725" formatCode="General">
                  <c:v>12.725</c:v>
                </c:pt>
                <c:pt idx="12726" formatCode="General">
                  <c:v>12.726000000000001</c:v>
                </c:pt>
                <c:pt idx="12727" formatCode="General">
                  <c:v>12.727</c:v>
                </c:pt>
                <c:pt idx="12728" formatCode="General">
                  <c:v>12.728</c:v>
                </c:pt>
                <c:pt idx="12729" formatCode="General">
                  <c:v>12.728999999999999</c:v>
                </c:pt>
                <c:pt idx="12730" formatCode="General">
                  <c:v>12.73</c:v>
                </c:pt>
                <c:pt idx="12731" formatCode="General">
                  <c:v>12.731</c:v>
                </c:pt>
                <c:pt idx="12732" formatCode="General">
                  <c:v>12.731999999999999</c:v>
                </c:pt>
                <c:pt idx="12733" formatCode="General">
                  <c:v>12.733000000000001</c:v>
                </c:pt>
                <c:pt idx="12734" formatCode="General">
                  <c:v>12.734</c:v>
                </c:pt>
                <c:pt idx="12735" formatCode="General">
                  <c:v>12.734999999999999</c:v>
                </c:pt>
                <c:pt idx="12736" formatCode="General">
                  <c:v>12.736000000000001</c:v>
                </c:pt>
                <c:pt idx="12737" formatCode="General">
                  <c:v>12.737</c:v>
                </c:pt>
                <c:pt idx="12738" formatCode="General">
                  <c:v>12.738</c:v>
                </c:pt>
                <c:pt idx="12739" formatCode="General">
                  <c:v>12.739000000000001</c:v>
                </c:pt>
                <c:pt idx="12740" formatCode="General">
                  <c:v>12.74</c:v>
                </c:pt>
                <c:pt idx="12741" formatCode="General">
                  <c:v>12.741</c:v>
                </c:pt>
                <c:pt idx="12742" formatCode="General">
                  <c:v>12.742000000000001</c:v>
                </c:pt>
                <c:pt idx="12743" formatCode="General">
                  <c:v>12.743</c:v>
                </c:pt>
                <c:pt idx="12744" formatCode="General">
                  <c:v>12.744</c:v>
                </c:pt>
                <c:pt idx="12745" formatCode="General">
                  <c:v>12.744999999999999</c:v>
                </c:pt>
                <c:pt idx="12746" formatCode="General">
                  <c:v>12.746</c:v>
                </c:pt>
                <c:pt idx="12747" formatCode="General">
                  <c:v>12.747</c:v>
                </c:pt>
                <c:pt idx="12748" formatCode="General">
                  <c:v>12.747999999999999</c:v>
                </c:pt>
                <c:pt idx="12749" formatCode="General">
                  <c:v>12.749000000000001</c:v>
                </c:pt>
                <c:pt idx="12750" formatCode="General">
                  <c:v>12.75</c:v>
                </c:pt>
                <c:pt idx="12751" formatCode="General">
                  <c:v>12.750999999999999</c:v>
                </c:pt>
                <c:pt idx="12752" formatCode="General">
                  <c:v>12.752000000000001</c:v>
                </c:pt>
                <c:pt idx="12753" formatCode="General">
                  <c:v>12.753</c:v>
                </c:pt>
                <c:pt idx="12754" formatCode="General">
                  <c:v>12.754</c:v>
                </c:pt>
                <c:pt idx="12755" formatCode="General">
                  <c:v>12.755000000000001</c:v>
                </c:pt>
                <c:pt idx="12756" formatCode="General">
                  <c:v>12.756</c:v>
                </c:pt>
                <c:pt idx="12757" formatCode="General">
                  <c:v>12.757</c:v>
                </c:pt>
                <c:pt idx="12758" formatCode="General">
                  <c:v>12.757999999999999</c:v>
                </c:pt>
                <c:pt idx="12759" formatCode="General">
                  <c:v>12.759</c:v>
                </c:pt>
                <c:pt idx="12760" formatCode="General">
                  <c:v>12.76</c:v>
                </c:pt>
                <c:pt idx="12761" formatCode="General">
                  <c:v>12.760999999999999</c:v>
                </c:pt>
                <c:pt idx="12762" formatCode="General">
                  <c:v>12.762</c:v>
                </c:pt>
                <c:pt idx="12763" formatCode="General">
                  <c:v>12.763</c:v>
                </c:pt>
                <c:pt idx="12764" formatCode="General">
                  <c:v>12.763999999999999</c:v>
                </c:pt>
                <c:pt idx="12765" formatCode="General">
                  <c:v>12.765000000000001</c:v>
                </c:pt>
                <c:pt idx="12766" formatCode="General">
                  <c:v>12.766</c:v>
                </c:pt>
                <c:pt idx="12767" formatCode="General">
                  <c:v>12.766999999999999</c:v>
                </c:pt>
                <c:pt idx="12768" formatCode="General">
                  <c:v>12.768000000000001</c:v>
                </c:pt>
                <c:pt idx="12769" formatCode="General">
                  <c:v>12.769</c:v>
                </c:pt>
                <c:pt idx="12770" formatCode="General">
                  <c:v>12.77</c:v>
                </c:pt>
                <c:pt idx="12771" formatCode="General">
                  <c:v>12.771000000000001</c:v>
                </c:pt>
                <c:pt idx="12772" formatCode="General">
                  <c:v>12.772</c:v>
                </c:pt>
                <c:pt idx="12773" formatCode="General">
                  <c:v>12.773</c:v>
                </c:pt>
                <c:pt idx="12774" formatCode="General">
                  <c:v>12.773999999999999</c:v>
                </c:pt>
                <c:pt idx="12775" formatCode="General">
                  <c:v>12.775</c:v>
                </c:pt>
                <c:pt idx="12776" formatCode="General">
                  <c:v>12.776</c:v>
                </c:pt>
                <c:pt idx="12777" formatCode="General">
                  <c:v>12.776999999999999</c:v>
                </c:pt>
                <c:pt idx="12778" formatCode="General">
                  <c:v>12.778</c:v>
                </c:pt>
                <c:pt idx="12779" formatCode="General">
                  <c:v>12.779</c:v>
                </c:pt>
                <c:pt idx="12780" formatCode="General">
                  <c:v>12.78</c:v>
                </c:pt>
                <c:pt idx="12781" formatCode="General">
                  <c:v>12.781000000000001</c:v>
                </c:pt>
                <c:pt idx="12782" formatCode="General">
                  <c:v>12.782</c:v>
                </c:pt>
                <c:pt idx="12783" formatCode="General">
                  <c:v>12.782999999999999</c:v>
                </c:pt>
                <c:pt idx="12784" formatCode="General">
                  <c:v>12.784000000000001</c:v>
                </c:pt>
                <c:pt idx="12785" formatCode="General">
                  <c:v>12.785</c:v>
                </c:pt>
                <c:pt idx="12786" formatCode="General">
                  <c:v>12.786</c:v>
                </c:pt>
                <c:pt idx="12787" formatCode="General">
                  <c:v>12.787000000000001</c:v>
                </c:pt>
                <c:pt idx="12788" formatCode="General">
                  <c:v>12.788</c:v>
                </c:pt>
                <c:pt idx="12789" formatCode="General">
                  <c:v>12.789</c:v>
                </c:pt>
                <c:pt idx="12790" formatCode="General">
                  <c:v>12.79</c:v>
                </c:pt>
                <c:pt idx="12791" formatCode="General">
                  <c:v>12.791</c:v>
                </c:pt>
                <c:pt idx="12792" formatCode="General">
                  <c:v>12.792</c:v>
                </c:pt>
                <c:pt idx="12793" formatCode="General">
                  <c:v>12.792999999999999</c:v>
                </c:pt>
                <c:pt idx="12794" formatCode="General">
                  <c:v>12.794</c:v>
                </c:pt>
                <c:pt idx="12795" formatCode="General">
                  <c:v>12.795</c:v>
                </c:pt>
                <c:pt idx="12796" formatCode="General">
                  <c:v>12.795999999999999</c:v>
                </c:pt>
                <c:pt idx="12797" formatCode="General">
                  <c:v>12.797000000000001</c:v>
                </c:pt>
                <c:pt idx="12798" formatCode="General">
                  <c:v>12.798</c:v>
                </c:pt>
                <c:pt idx="12799" formatCode="General">
                  <c:v>12.798999999999999</c:v>
                </c:pt>
                <c:pt idx="12800" formatCode="General">
                  <c:v>12.8</c:v>
                </c:pt>
                <c:pt idx="12801" formatCode="General">
                  <c:v>12.801</c:v>
                </c:pt>
                <c:pt idx="12802" formatCode="General">
                  <c:v>12.802</c:v>
                </c:pt>
                <c:pt idx="12803" formatCode="General">
                  <c:v>12.803000000000001</c:v>
                </c:pt>
                <c:pt idx="12804" formatCode="General">
                  <c:v>12.804</c:v>
                </c:pt>
                <c:pt idx="12805" formatCode="General">
                  <c:v>12.805</c:v>
                </c:pt>
                <c:pt idx="12806" formatCode="General">
                  <c:v>12.805999999999999</c:v>
                </c:pt>
                <c:pt idx="12807" formatCode="General">
                  <c:v>12.807</c:v>
                </c:pt>
                <c:pt idx="12808" formatCode="General">
                  <c:v>12.808</c:v>
                </c:pt>
                <c:pt idx="12809" formatCode="General">
                  <c:v>12.808999999999999</c:v>
                </c:pt>
                <c:pt idx="12810" formatCode="General">
                  <c:v>12.81</c:v>
                </c:pt>
                <c:pt idx="12811" formatCode="General">
                  <c:v>12.811</c:v>
                </c:pt>
                <c:pt idx="12812" formatCode="General">
                  <c:v>12.811999999999999</c:v>
                </c:pt>
                <c:pt idx="12813" formatCode="General">
                  <c:v>12.813000000000001</c:v>
                </c:pt>
                <c:pt idx="12814" formatCode="General">
                  <c:v>12.814</c:v>
                </c:pt>
                <c:pt idx="12815" formatCode="General">
                  <c:v>12.815</c:v>
                </c:pt>
                <c:pt idx="12816" formatCode="General">
                  <c:v>12.816000000000001</c:v>
                </c:pt>
                <c:pt idx="12817" formatCode="General">
                  <c:v>12.817</c:v>
                </c:pt>
                <c:pt idx="12818" formatCode="General">
                  <c:v>12.818</c:v>
                </c:pt>
                <c:pt idx="12819" formatCode="General">
                  <c:v>12.819000000000001</c:v>
                </c:pt>
                <c:pt idx="12820" formatCode="General">
                  <c:v>12.82</c:v>
                </c:pt>
                <c:pt idx="12821" formatCode="General">
                  <c:v>12.821</c:v>
                </c:pt>
                <c:pt idx="12822" formatCode="General">
                  <c:v>12.821999999999999</c:v>
                </c:pt>
                <c:pt idx="12823" formatCode="General">
                  <c:v>12.823</c:v>
                </c:pt>
                <c:pt idx="12824" formatCode="General">
                  <c:v>12.824</c:v>
                </c:pt>
                <c:pt idx="12825" formatCode="General">
                  <c:v>12.824999999999999</c:v>
                </c:pt>
                <c:pt idx="12826" formatCode="General">
                  <c:v>12.826000000000001</c:v>
                </c:pt>
                <c:pt idx="12827" formatCode="General">
                  <c:v>12.827</c:v>
                </c:pt>
                <c:pt idx="12828" formatCode="General">
                  <c:v>12.827999999999999</c:v>
                </c:pt>
                <c:pt idx="12829" formatCode="General">
                  <c:v>12.829000000000001</c:v>
                </c:pt>
                <c:pt idx="12830" formatCode="General">
                  <c:v>12.83</c:v>
                </c:pt>
                <c:pt idx="12831" formatCode="General">
                  <c:v>12.831</c:v>
                </c:pt>
                <c:pt idx="12832" formatCode="General">
                  <c:v>12.832000000000001</c:v>
                </c:pt>
                <c:pt idx="12833" formatCode="General">
                  <c:v>12.833</c:v>
                </c:pt>
                <c:pt idx="12834" formatCode="General">
                  <c:v>12.834</c:v>
                </c:pt>
                <c:pt idx="12835" formatCode="General">
                  <c:v>12.835000000000001</c:v>
                </c:pt>
                <c:pt idx="12836" formatCode="General">
                  <c:v>12.836</c:v>
                </c:pt>
                <c:pt idx="12837" formatCode="General">
                  <c:v>12.837</c:v>
                </c:pt>
                <c:pt idx="12838" formatCode="General">
                  <c:v>12.837999999999999</c:v>
                </c:pt>
                <c:pt idx="12839" formatCode="General">
                  <c:v>12.839</c:v>
                </c:pt>
                <c:pt idx="12840" formatCode="General">
                  <c:v>12.84</c:v>
                </c:pt>
                <c:pt idx="12841" formatCode="General">
                  <c:v>12.840999999999999</c:v>
                </c:pt>
                <c:pt idx="12842" formatCode="General">
                  <c:v>12.842000000000001</c:v>
                </c:pt>
                <c:pt idx="12843" formatCode="General">
                  <c:v>12.843</c:v>
                </c:pt>
                <c:pt idx="12844" formatCode="General">
                  <c:v>12.843999999999999</c:v>
                </c:pt>
                <c:pt idx="12845" formatCode="General">
                  <c:v>12.845000000000001</c:v>
                </c:pt>
                <c:pt idx="12846" formatCode="General">
                  <c:v>12.846</c:v>
                </c:pt>
                <c:pt idx="12847" formatCode="General">
                  <c:v>12.847</c:v>
                </c:pt>
                <c:pt idx="12848" formatCode="General">
                  <c:v>12.848000000000001</c:v>
                </c:pt>
                <c:pt idx="12849" formatCode="General">
                  <c:v>12.849</c:v>
                </c:pt>
                <c:pt idx="12850" formatCode="General">
                  <c:v>12.85</c:v>
                </c:pt>
                <c:pt idx="12851" formatCode="General">
                  <c:v>12.851000000000001</c:v>
                </c:pt>
                <c:pt idx="12852" formatCode="General">
                  <c:v>12.852</c:v>
                </c:pt>
                <c:pt idx="12853" formatCode="General">
                  <c:v>12.853</c:v>
                </c:pt>
                <c:pt idx="12854" formatCode="General">
                  <c:v>12.853999999999999</c:v>
                </c:pt>
                <c:pt idx="12855" formatCode="General">
                  <c:v>12.855</c:v>
                </c:pt>
                <c:pt idx="12856" formatCode="General">
                  <c:v>12.856</c:v>
                </c:pt>
                <c:pt idx="12857" formatCode="General">
                  <c:v>12.856999999999999</c:v>
                </c:pt>
                <c:pt idx="12858" formatCode="General">
                  <c:v>12.858000000000001</c:v>
                </c:pt>
                <c:pt idx="12859" formatCode="General">
                  <c:v>12.859</c:v>
                </c:pt>
                <c:pt idx="12860" formatCode="General">
                  <c:v>12.86</c:v>
                </c:pt>
                <c:pt idx="12861" formatCode="General">
                  <c:v>12.861000000000001</c:v>
                </c:pt>
                <c:pt idx="12862" formatCode="General">
                  <c:v>12.862</c:v>
                </c:pt>
                <c:pt idx="12863" formatCode="General">
                  <c:v>12.863</c:v>
                </c:pt>
                <c:pt idx="12864" formatCode="General">
                  <c:v>12.864000000000001</c:v>
                </c:pt>
                <c:pt idx="12865" formatCode="General">
                  <c:v>12.865</c:v>
                </c:pt>
                <c:pt idx="12866" formatCode="General">
                  <c:v>12.866</c:v>
                </c:pt>
                <c:pt idx="12867" formatCode="General">
                  <c:v>12.867000000000001</c:v>
                </c:pt>
                <c:pt idx="12868" formatCode="General">
                  <c:v>12.868</c:v>
                </c:pt>
                <c:pt idx="12869" formatCode="General">
                  <c:v>12.869</c:v>
                </c:pt>
                <c:pt idx="12870" formatCode="General">
                  <c:v>12.87</c:v>
                </c:pt>
                <c:pt idx="12871" formatCode="General">
                  <c:v>12.871</c:v>
                </c:pt>
                <c:pt idx="12872" formatCode="General">
                  <c:v>12.872</c:v>
                </c:pt>
                <c:pt idx="12873" formatCode="General">
                  <c:v>12.872999999999999</c:v>
                </c:pt>
                <c:pt idx="12874" formatCode="General">
                  <c:v>12.874000000000001</c:v>
                </c:pt>
                <c:pt idx="12875" formatCode="General">
                  <c:v>12.875</c:v>
                </c:pt>
                <c:pt idx="12876" formatCode="General">
                  <c:v>12.875999999999999</c:v>
                </c:pt>
                <c:pt idx="12877" formatCode="General">
                  <c:v>12.877000000000001</c:v>
                </c:pt>
                <c:pt idx="12878" formatCode="General">
                  <c:v>12.878</c:v>
                </c:pt>
                <c:pt idx="12879" formatCode="General">
                  <c:v>12.879</c:v>
                </c:pt>
                <c:pt idx="12880" formatCode="General">
                  <c:v>12.88</c:v>
                </c:pt>
                <c:pt idx="12881" formatCode="General">
                  <c:v>12.881</c:v>
                </c:pt>
                <c:pt idx="12882" formatCode="General">
                  <c:v>12.882</c:v>
                </c:pt>
                <c:pt idx="12883" formatCode="General">
                  <c:v>12.882999999999999</c:v>
                </c:pt>
                <c:pt idx="12884" formatCode="General">
                  <c:v>12.884</c:v>
                </c:pt>
                <c:pt idx="12885" formatCode="General">
                  <c:v>12.885</c:v>
                </c:pt>
                <c:pt idx="12886" formatCode="General">
                  <c:v>12.885999999999999</c:v>
                </c:pt>
                <c:pt idx="12887" formatCode="General">
                  <c:v>12.887</c:v>
                </c:pt>
                <c:pt idx="12888" formatCode="General">
                  <c:v>12.888</c:v>
                </c:pt>
                <c:pt idx="12889" formatCode="General">
                  <c:v>12.888999999999999</c:v>
                </c:pt>
                <c:pt idx="12890" formatCode="General">
                  <c:v>12.89</c:v>
                </c:pt>
                <c:pt idx="12891" formatCode="General">
                  <c:v>12.891</c:v>
                </c:pt>
                <c:pt idx="12892" formatCode="General">
                  <c:v>12.891999999999999</c:v>
                </c:pt>
                <c:pt idx="12893" formatCode="General">
                  <c:v>12.893000000000001</c:v>
                </c:pt>
                <c:pt idx="12894" formatCode="General">
                  <c:v>12.894</c:v>
                </c:pt>
                <c:pt idx="12895" formatCode="General">
                  <c:v>12.895</c:v>
                </c:pt>
                <c:pt idx="12896" formatCode="General">
                  <c:v>12.896000000000001</c:v>
                </c:pt>
                <c:pt idx="12897" formatCode="General">
                  <c:v>12.897</c:v>
                </c:pt>
                <c:pt idx="12898" formatCode="General">
                  <c:v>12.898</c:v>
                </c:pt>
                <c:pt idx="12899" formatCode="General">
                  <c:v>12.898999999999999</c:v>
                </c:pt>
                <c:pt idx="12900" formatCode="General">
                  <c:v>12.9</c:v>
                </c:pt>
                <c:pt idx="12901" formatCode="General">
                  <c:v>12.901</c:v>
                </c:pt>
                <c:pt idx="12902" formatCode="General">
                  <c:v>12.901999999999999</c:v>
                </c:pt>
                <c:pt idx="12903" formatCode="General">
                  <c:v>12.903</c:v>
                </c:pt>
                <c:pt idx="12904" formatCode="General">
                  <c:v>12.904</c:v>
                </c:pt>
                <c:pt idx="12905" formatCode="General">
                  <c:v>12.904999999999999</c:v>
                </c:pt>
                <c:pt idx="12906" formatCode="General">
                  <c:v>12.906000000000001</c:v>
                </c:pt>
                <c:pt idx="12907" formatCode="General">
                  <c:v>12.907</c:v>
                </c:pt>
                <c:pt idx="12908" formatCode="General">
                  <c:v>12.907999999999999</c:v>
                </c:pt>
                <c:pt idx="12909" formatCode="General">
                  <c:v>12.909000000000001</c:v>
                </c:pt>
                <c:pt idx="12910" formatCode="General">
                  <c:v>12.91</c:v>
                </c:pt>
                <c:pt idx="12911" formatCode="General">
                  <c:v>12.911</c:v>
                </c:pt>
                <c:pt idx="12912" formatCode="General">
                  <c:v>12.912000000000001</c:v>
                </c:pt>
                <c:pt idx="12913" formatCode="General">
                  <c:v>12.913</c:v>
                </c:pt>
                <c:pt idx="12914" formatCode="General">
                  <c:v>12.914</c:v>
                </c:pt>
                <c:pt idx="12915" formatCode="General">
                  <c:v>12.914999999999999</c:v>
                </c:pt>
                <c:pt idx="12916" formatCode="General">
                  <c:v>12.916</c:v>
                </c:pt>
                <c:pt idx="12917" formatCode="General">
                  <c:v>12.917</c:v>
                </c:pt>
                <c:pt idx="12918" formatCode="General">
                  <c:v>12.917999999999999</c:v>
                </c:pt>
                <c:pt idx="12919" formatCode="General">
                  <c:v>12.919</c:v>
                </c:pt>
                <c:pt idx="12920" formatCode="General">
                  <c:v>12.92</c:v>
                </c:pt>
                <c:pt idx="12921" formatCode="General">
                  <c:v>12.920999999999999</c:v>
                </c:pt>
                <c:pt idx="12922" formatCode="General">
                  <c:v>12.922000000000001</c:v>
                </c:pt>
                <c:pt idx="12923" formatCode="General">
                  <c:v>12.923</c:v>
                </c:pt>
                <c:pt idx="12924" formatCode="General">
                  <c:v>12.923999999999999</c:v>
                </c:pt>
                <c:pt idx="12925" formatCode="General">
                  <c:v>12.925000000000001</c:v>
                </c:pt>
                <c:pt idx="12926" formatCode="General">
                  <c:v>12.926</c:v>
                </c:pt>
                <c:pt idx="12927" formatCode="General">
                  <c:v>12.927</c:v>
                </c:pt>
                <c:pt idx="12928" formatCode="General">
                  <c:v>12.928000000000001</c:v>
                </c:pt>
                <c:pt idx="12929" formatCode="General">
                  <c:v>12.929</c:v>
                </c:pt>
                <c:pt idx="12930" formatCode="General">
                  <c:v>12.93</c:v>
                </c:pt>
                <c:pt idx="12931" formatCode="General">
                  <c:v>12.930999999999999</c:v>
                </c:pt>
                <c:pt idx="12932" formatCode="General">
                  <c:v>12.932</c:v>
                </c:pt>
                <c:pt idx="12933" formatCode="General">
                  <c:v>12.933</c:v>
                </c:pt>
                <c:pt idx="12934" formatCode="General">
                  <c:v>12.933999999999999</c:v>
                </c:pt>
                <c:pt idx="12935" formatCode="General">
                  <c:v>12.935</c:v>
                </c:pt>
                <c:pt idx="12936" formatCode="General">
                  <c:v>12.936</c:v>
                </c:pt>
                <c:pt idx="12937" formatCode="General">
                  <c:v>12.936999999999999</c:v>
                </c:pt>
                <c:pt idx="12938" formatCode="General">
                  <c:v>12.938000000000001</c:v>
                </c:pt>
                <c:pt idx="12939" formatCode="General">
                  <c:v>12.939</c:v>
                </c:pt>
                <c:pt idx="12940" formatCode="General">
                  <c:v>12.94</c:v>
                </c:pt>
                <c:pt idx="12941" formatCode="General">
                  <c:v>12.941000000000001</c:v>
                </c:pt>
                <c:pt idx="12942" formatCode="General">
                  <c:v>12.942</c:v>
                </c:pt>
                <c:pt idx="12943" formatCode="General">
                  <c:v>12.943</c:v>
                </c:pt>
                <c:pt idx="12944" formatCode="General">
                  <c:v>12.944000000000001</c:v>
                </c:pt>
                <c:pt idx="12945" formatCode="General">
                  <c:v>12.945</c:v>
                </c:pt>
                <c:pt idx="12946" formatCode="General">
                  <c:v>12.946</c:v>
                </c:pt>
                <c:pt idx="12947" formatCode="General">
                  <c:v>12.946999999999999</c:v>
                </c:pt>
                <c:pt idx="12948" formatCode="General">
                  <c:v>12.948</c:v>
                </c:pt>
                <c:pt idx="12949" formatCode="General">
                  <c:v>12.949</c:v>
                </c:pt>
                <c:pt idx="12950" formatCode="General">
                  <c:v>12.95</c:v>
                </c:pt>
                <c:pt idx="12951" formatCode="General">
                  <c:v>12.951000000000001</c:v>
                </c:pt>
                <c:pt idx="12952" formatCode="General">
                  <c:v>12.952</c:v>
                </c:pt>
                <c:pt idx="12953" formatCode="General">
                  <c:v>12.952999999999999</c:v>
                </c:pt>
                <c:pt idx="12954" formatCode="General">
                  <c:v>12.954000000000001</c:v>
                </c:pt>
                <c:pt idx="12955" formatCode="General">
                  <c:v>12.955</c:v>
                </c:pt>
                <c:pt idx="12956" formatCode="General">
                  <c:v>12.956</c:v>
                </c:pt>
                <c:pt idx="12957" formatCode="General">
                  <c:v>12.957000000000001</c:v>
                </c:pt>
                <c:pt idx="12958" formatCode="General">
                  <c:v>12.958</c:v>
                </c:pt>
                <c:pt idx="12959" formatCode="General">
                  <c:v>12.959</c:v>
                </c:pt>
                <c:pt idx="12960" formatCode="General">
                  <c:v>12.96</c:v>
                </c:pt>
                <c:pt idx="12961" formatCode="General">
                  <c:v>12.961</c:v>
                </c:pt>
                <c:pt idx="12962" formatCode="General">
                  <c:v>12.962</c:v>
                </c:pt>
                <c:pt idx="12963" formatCode="General">
                  <c:v>12.962999999999999</c:v>
                </c:pt>
                <c:pt idx="12964" formatCode="General">
                  <c:v>12.964</c:v>
                </c:pt>
                <c:pt idx="12965" formatCode="General">
                  <c:v>12.965</c:v>
                </c:pt>
                <c:pt idx="12966" formatCode="General">
                  <c:v>12.965999999999999</c:v>
                </c:pt>
                <c:pt idx="12967" formatCode="General">
                  <c:v>12.967000000000001</c:v>
                </c:pt>
                <c:pt idx="12968" formatCode="General">
                  <c:v>12.968</c:v>
                </c:pt>
                <c:pt idx="12969" formatCode="General">
                  <c:v>12.968999999999999</c:v>
                </c:pt>
                <c:pt idx="12970" formatCode="General">
                  <c:v>12.97</c:v>
                </c:pt>
                <c:pt idx="12971" formatCode="General">
                  <c:v>12.971</c:v>
                </c:pt>
                <c:pt idx="12972" formatCode="General">
                  <c:v>12.972</c:v>
                </c:pt>
                <c:pt idx="12973" formatCode="General">
                  <c:v>12.973000000000001</c:v>
                </c:pt>
                <c:pt idx="12974" formatCode="General">
                  <c:v>12.974</c:v>
                </c:pt>
                <c:pt idx="12975" formatCode="General">
                  <c:v>12.975</c:v>
                </c:pt>
                <c:pt idx="12976" formatCode="General">
                  <c:v>12.976000000000001</c:v>
                </c:pt>
                <c:pt idx="12977" formatCode="General">
                  <c:v>12.977</c:v>
                </c:pt>
                <c:pt idx="12978" formatCode="General">
                  <c:v>12.978</c:v>
                </c:pt>
                <c:pt idx="12979" formatCode="General">
                  <c:v>12.978999999999999</c:v>
                </c:pt>
                <c:pt idx="12980" formatCode="General">
                  <c:v>12.98</c:v>
                </c:pt>
                <c:pt idx="12981" formatCode="General">
                  <c:v>12.981</c:v>
                </c:pt>
                <c:pt idx="12982" formatCode="General">
                  <c:v>12.981999999999999</c:v>
                </c:pt>
                <c:pt idx="12983" formatCode="General">
                  <c:v>12.983000000000001</c:v>
                </c:pt>
                <c:pt idx="12984" formatCode="General">
                  <c:v>12.984</c:v>
                </c:pt>
                <c:pt idx="12985" formatCode="General">
                  <c:v>12.984999999999999</c:v>
                </c:pt>
                <c:pt idx="12986" formatCode="General">
                  <c:v>12.986000000000001</c:v>
                </c:pt>
                <c:pt idx="12987" formatCode="General">
                  <c:v>12.987</c:v>
                </c:pt>
                <c:pt idx="12988" formatCode="General">
                  <c:v>12.988</c:v>
                </c:pt>
                <c:pt idx="12989" formatCode="General">
                  <c:v>12.989000000000001</c:v>
                </c:pt>
                <c:pt idx="12990" formatCode="General">
                  <c:v>12.99</c:v>
                </c:pt>
                <c:pt idx="12991" formatCode="General">
                  <c:v>12.991</c:v>
                </c:pt>
                <c:pt idx="12992" formatCode="General">
                  <c:v>12.992000000000001</c:v>
                </c:pt>
                <c:pt idx="12993" formatCode="General">
                  <c:v>12.993</c:v>
                </c:pt>
                <c:pt idx="12994" formatCode="General">
                  <c:v>12.994</c:v>
                </c:pt>
                <c:pt idx="12995" formatCode="General">
                  <c:v>12.994999999999999</c:v>
                </c:pt>
                <c:pt idx="12996" formatCode="General">
                  <c:v>12.996</c:v>
                </c:pt>
                <c:pt idx="12997" formatCode="General">
                  <c:v>12.997</c:v>
                </c:pt>
                <c:pt idx="12998" formatCode="General">
                  <c:v>12.997999999999999</c:v>
                </c:pt>
                <c:pt idx="12999" formatCode="General">
                  <c:v>12.999000000000001</c:v>
                </c:pt>
                <c:pt idx="13000" formatCode="General">
                  <c:v>13</c:v>
                </c:pt>
                <c:pt idx="13001" formatCode="General">
                  <c:v>13.000999999999999</c:v>
                </c:pt>
                <c:pt idx="13002" formatCode="General">
                  <c:v>13.002000000000001</c:v>
                </c:pt>
                <c:pt idx="13003" formatCode="General">
                  <c:v>13.003</c:v>
                </c:pt>
                <c:pt idx="13004" formatCode="General">
                  <c:v>13.004</c:v>
                </c:pt>
                <c:pt idx="13005" formatCode="General">
                  <c:v>13.005000000000001</c:v>
                </c:pt>
                <c:pt idx="13006" formatCode="General">
                  <c:v>13.006</c:v>
                </c:pt>
                <c:pt idx="13007" formatCode="General">
                  <c:v>13.007</c:v>
                </c:pt>
                <c:pt idx="13008" formatCode="General">
                  <c:v>13.007999999999999</c:v>
                </c:pt>
                <c:pt idx="13009" formatCode="General">
                  <c:v>13.009</c:v>
                </c:pt>
                <c:pt idx="13010" formatCode="General">
                  <c:v>13.01</c:v>
                </c:pt>
                <c:pt idx="13011" formatCode="General">
                  <c:v>13.010999999999999</c:v>
                </c:pt>
                <c:pt idx="13012" formatCode="General">
                  <c:v>13.012</c:v>
                </c:pt>
                <c:pt idx="13013" formatCode="General">
                  <c:v>13.013</c:v>
                </c:pt>
                <c:pt idx="13014" formatCode="General">
                  <c:v>13.013999999999999</c:v>
                </c:pt>
                <c:pt idx="13015" formatCode="General">
                  <c:v>13.015000000000001</c:v>
                </c:pt>
                <c:pt idx="13016" formatCode="General">
                  <c:v>13.016</c:v>
                </c:pt>
                <c:pt idx="13017" formatCode="General">
                  <c:v>13.016999999999999</c:v>
                </c:pt>
                <c:pt idx="13018" formatCode="General">
                  <c:v>13.018000000000001</c:v>
                </c:pt>
                <c:pt idx="13019" formatCode="General">
                  <c:v>13.019</c:v>
                </c:pt>
                <c:pt idx="13020" formatCode="General">
                  <c:v>13.02</c:v>
                </c:pt>
                <c:pt idx="13021" formatCode="General">
                  <c:v>13.021000000000001</c:v>
                </c:pt>
                <c:pt idx="13022" formatCode="General">
                  <c:v>13.022</c:v>
                </c:pt>
                <c:pt idx="13023" formatCode="General">
                  <c:v>13.023</c:v>
                </c:pt>
                <c:pt idx="13024" formatCode="General">
                  <c:v>13.023999999999999</c:v>
                </c:pt>
                <c:pt idx="13025" formatCode="General">
                  <c:v>13.025</c:v>
                </c:pt>
                <c:pt idx="13026" formatCode="General">
                  <c:v>13.026</c:v>
                </c:pt>
                <c:pt idx="13027" formatCode="General">
                  <c:v>13.026999999999999</c:v>
                </c:pt>
                <c:pt idx="13028" formatCode="General">
                  <c:v>13.028</c:v>
                </c:pt>
                <c:pt idx="13029" formatCode="General">
                  <c:v>13.029</c:v>
                </c:pt>
                <c:pt idx="13030" formatCode="General">
                  <c:v>13.03</c:v>
                </c:pt>
                <c:pt idx="13031" formatCode="General">
                  <c:v>13.031000000000001</c:v>
                </c:pt>
                <c:pt idx="13032" formatCode="General">
                  <c:v>13.032</c:v>
                </c:pt>
                <c:pt idx="13033" formatCode="General">
                  <c:v>13.032999999999999</c:v>
                </c:pt>
                <c:pt idx="13034" formatCode="General">
                  <c:v>13.034000000000001</c:v>
                </c:pt>
                <c:pt idx="13035" formatCode="General">
                  <c:v>13.035</c:v>
                </c:pt>
                <c:pt idx="13036" formatCode="General">
                  <c:v>13.036</c:v>
                </c:pt>
                <c:pt idx="13037" formatCode="General">
                  <c:v>13.037000000000001</c:v>
                </c:pt>
                <c:pt idx="13038" formatCode="General">
                  <c:v>13.038</c:v>
                </c:pt>
                <c:pt idx="13039" formatCode="General">
                  <c:v>13.039</c:v>
                </c:pt>
                <c:pt idx="13040" formatCode="General">
                  <c:v>13.04</c:v>
                </c:pt>
                <c:pt idx="13041" formatCode="General">
                  <c:v>13.041</c:v>
                </c:pt>
                <c:pt idx="13042" formatCode="General">
                  <c:v>13.042</c:v>
                </c:pt>
                <c:pt idx="13043" formatCode="General">
                  <c:v>13.042999999999999</c:v>
                </c:pt>
                <c:pt idx="13044" formatCode="General">
                  <c:v>13.044</c:v>
                </c:pt>
                <c:pt idx="13045" formatCode="General">
                  <c:v>13.045</c:v>
                </c:pt>
                <c:pt idx="13046" formatCode="General">
                  <c:v>13.045999999999999</c:v>
                </c:pt>
                <c:pt idx="13047" formatCode="General">
                  <c:v>13.047000000000001</c:v>
                </c:pt>
                <c:pt idx="13048" formatCode="General">
                  <c:v>13.048</c:v>
                </c:pt>
                <c:pt idx="13049" formatCode="General">
                  <c:v>13.048999999999999</c:v>
                </c:pt>
                <c:pt idx="13050" formatCode="General">
                  <c:v>13.05</c:v>
                </c:pt>
                <c:pt idx="13051" formatCode="General">
                  <c:v>13.051</c:v>
                </c:pt>
                <c:pt idx="13052" formatCode="General">
                  <c:v>13.052</c:v>
                </c:pt>
                <c:pt idx="13053" formatCode="General">
                  <c:v>13.053000000000001</c:v>
                </c:pt>
                <c:pt idx="13054" formatCode="General">
                  <c:v>13.054</c:v>
                </c:pt>
                <c:pt idx="13055" formatCode="General">
                  <c:v>13.055</c:v>
                </c:pt>
                <c:pt idx="13056" formatCode="General">
                  <c:v>13.055999999999999</c:v>
                </c:pt>
                <c:pt idx="13057" formatCode="General">
                  <c:v>13.057</c:v>
                </c:pt>
                <c:pt idx="13058" formatCode="General">
                  <c:v>13.058</c:v>
                </c:pt>
                <c:pt idx="13059" formatCode="General">
                  <c:v>13.058999999999999</c:v>
                </c:pt>
                <c:pt idx="13060" formatCode="General">
                  <c:v>13.06</c:v>
                </c:pt>
                <c:pt idx="13061" formatCode="General">
                  <c:v>13.061</c:v>
                </c:pt>
                <c:pt idx="13062" formatCode="General">
                  <c:v>13.061999999999999</c:v>
                </c:pt>
                <c:pt idx="13063" formatCode="General">
                  <c:v>13.063000000000001</c:v>
                </c:pt>
                <c:pt idx="13064" formatCode="General">
                  <c:v>13.064</c:v>
                </c:pt>
                <c:pt idx="13065" formatCode="General">
                  <c:v>13.065</c:v>
                </c:pt>
                <c:pt idx="13066" formatCode="General">
                  <c:v>13.066000000000001</c:v>
                </c:pt>
                <c:pt idx="13067" formatCode="General">
                  <c:v>13.067</c:v>
                </c:pt>
                <c:pt idx="13068" formatCode="General">
                  <c:v>13.068</c:v>
                </c:pt>
                <c:pt idx="13069" formatCode="General">
                  <c:v>13.069000000000001</c:v>
                </c:pt>
                <c:pt idx="13070" formatCode="General">
                  <c:v>13.07</c:v>
                </c:pt>
                <c:pt idx="13071" formatCode="General">
                  <c:v>13.071</c:v>
                </c:pt>
                <c:pt idx="13072" formatCode="General">
                  <c:v>13.071999999999999</c:v>
                </c:pt>
                <c:pt idx="13073" formatCode="General">
                  <c:v>13.073</c:v>
                </c:pt>
                <c:pt idx="13074" formatCode="General">
                  <c:v>13.074</c:v>
                </c:pt>
                <c:pt idx="13075" formatCode="General">
                  <c:v>13.074999999999999</c:v>
                </c:pt>
                <c:pt idx="13076" formatCode="General">
                  <c:v>13.076000000000001</c:v>
                </c:pt>
                <c:pt idx="13077" formatCode="General">
                  <c:v>13.077</c:v>
                </c:pt>
                <c:pt idx="13078" formatCode="General">
                  <c:v>13.077999999999999</c:v>
                </c:pt>
                <c:pt idx="13079" formatCode="General">
                  <c:v>13.079000000000001</c:v>
                </c:pt>
                <c:pt idx="13080" formatCode="General">
                  <c:v>13.08</c:v>
                </c:pt>
                <c:pt idx="13081" formatCode="General">
                  <c:v>13.081</c:v>
                </c:pt>
                <c:pt idx="13082" formatCode="General">
                  <c:v>13.082000000000001</c:v>
                </c:pt>
                <c:pt idx="13083" formatCode="General">
                  <c:v>13.083</c:v>
                </c:pt>
                <c:pt idx="13084" formatCode="General">
                  <c:v>13.084</c:v>
                </c:pt>
                <c:pt idx="13085" formatCode="General">
                  <c:v>13.085000000000001</c:v>
                </c:pt>
                <c:pt idx="13086" formatCode="General">
                  <c:v>13.086</c:v>
                </c:pt>
                <c:pt idx="13087" formatCode="General">
                  <c:v>13.087</c:v>
                </c:pt>
                <c:pt idx="13088" formatCode="General">
                  <c:v>13.087999999999999</c:v>
                </c:pt>
                <c:pt idx="13089" formatCode="General">
                  <c:v>13.089</c:v>
                </c:pt>
                <c:pt idx="13090" formatCode="General">
                  <c:v>13.09</c:v>
                </c:pt>
                <c:pt idx="13091" formatCode="General">
                  <c:v>13.090999999999999</c:v>
                </c:pt>
                <c:pt idx="13092" formatCode="General">
                  <c:v>13.092000000000001</c:v>
                </c:pt>
                <c:pt idx="13093" formatCode="General">
                  <c:v>13.093</c:v>
                </c:pt>
                <c:pt idx="13094" formatCode="General">
                  <c:v>13.093999999999999</c:v>
                </c:pt>
                <c:pt idx="13095" formatCode="General">
                  <c:v>13.095000000000001</c:v>
                </c:pt>
                <c:pt idx="13096" formatCode="General">
                  <c:v>13.096</c:v>
                </c:pt>
                <c:pt idx="13097" formatCode="General">
                  <c:v>13.097</c:v>
                </c:pt>
                <c:pt idx="13098" formatCode="General">
                  <c:v>13.098000000000001</c:v>
                </c:pt>
                <c:pt idx="13099" formatCode="General">
                  <c:v>13.099</c:v>
                </c:pt>
                <c:pt idx="13100" formatCode="General">
                  <c:v>13.1</c:v>
                </c:pt>
                <c:pt idx="13101" formatCode="General">
                  <c:v>13.101000000000001</c:v>
                </c:pt>
                <c:pt idx="13102" formatCode="General">
                  <c:v>13.102</c:v>
                </c:pt>
                <c:pt idx="13103" formatCode="General">
                  <c:v>13.103</c:v>
                </c:pt>
                <c:pt idx="13104" formatCode="General">
                  <c:v>13.103999999999999</c:v>
                </c:pt>
                <c:pt idx="13105" formatCode="General">
                  <c:v>13.105</c:v>
                </c:pt>
                <c:pt idx="13106" formatCode="General">
                  <c:v>13.106</c:v>
                </c:pt>
                <c:pt idx="13107" formatCode="General">
                  <c:v>13.106999999999999</c:v>
                </c:pt>
                <c:pt idx="13108" formatCode="General">
                  <c:v>13.108000000000001</c:v>
                </c:pt>
                <c:pt idx="13109" formatCode="General">
                  <c:v>13.109</c:v>
                </c:pt>
                <c:pt idx="13110" formatCode="General">
                  <c:v>13.11</c:v>
                </c:pt>
                <c:pt idx="13111" formatCode="General">
                  <c:v>13.111000000000001</c:v>
                </c:pt>
                <c:pt idx="13112" formatCode="General">
                  <c:v>13.112</c:v>
                </c:pt>
                <c:pt idx="13113" formatCode="General">
                  <c:v>13.113</c:v>
                </c:pt>
                <c:pt idx="13114" formatCode="General">
                  <c:v>13.114000000000001</c:v>
                </c:pt>
                <c:pt idx="13115" formatCode="General">
                  <c:v>13.115</c:v>
                </c:pt>
                <c:pt idx="13116" formatCode="General">
                  <c:v>13.116</c:v>
                </c:pt>
                <c:pt idx="13117" formatCode="General">
                  <c:v>13.117000000000001</c:v>
                </c:pt>
                <c:pt idx="13118" formatCode="General">
                  <c:v>13.118</c:v>
                </c:pt>
                <c:pt idx="13119" formatCode="General">
                  <c:v>13.119</c:v>
                </c:pt>
                <c:pt idx="13120" formatCode="General">
                  <c:v>13.12</c:v>
                </c:pt>
                <c:pt idx="13121" formatCode="General">
                  <c:v>13.121</c:v>
                </c:pt>
                <c:pt idx="13122" formatCode="General">
                  <c:v>13.122</c:v>
                </c:pt>
                <c:pt idx="13123" formatCode="General">
                  <c:v>13.122999999999999</c:v>
                </c:pt>
                <c:pt idx="13124" formatCode="General">
                  <c:v>13.124000000000001</c:v>
                </c:pt>
                <c:pt idx="13125" formatCode="General">
                  <c:v>13.125</c:v>
                </c:pt>
                <c:pt idx="13126" formatCode="General">
                  <c:v>13.125999999999999</c:v>
                </c:pt>
                <c:pt idx="13127" formatCode="General">
                  <c:v>13.127000000000001</c:v>
                </c:pt>
                <c:pt idx="13128" formatCode="General">
                  <c:v>13.128</c:v>
                </c:pt>
                <c:pt idx="13129" formatCode="General">
                  <c:v>13.129</c:v>
                </c:pt>
                <c:pt idx="13130" formatCode="General">
                  <c:v>13.13</c:v>
                </c:pt>
                <c:pt idx="13131" formatCode="General">
                  <c:v>13.131</c:v>
                </c:pt>
                <c:pt idx="13132" formatCode="General">
                  <c:v>13.132</c:v>
                </c:pt>
                <c:pt idx="13133" formatCode="General">
                  <c:v>13.132999999999999</c:v>
                </c:pt>
                <c:pt idx="13134" formatCode="General">
                  <c:v>13.134</c:v>
                </c:pt>
                <c:pt idx="13135" formatCode="General">
                  <c:v>13.135</c:v>
                </c:pt>
                <c:pt idx="13136" formatCode="General">
                  <c:v>13.135999999999999</c:v>
                </c:pt>
                <c:pt idx="13137" formatCode="General">
                  <c:v>13.137</c:v>
                </c:pt>
                <c:pt idx="13138" formatCode="General">
                  <c:v>13.138</c:v>
                </c:pt>
                <c:pt idx="13139" formatCode="General">
                  <c:v>13.138999999999999</c:v>
                </c:pt>
                <c:pt idx="13140" formatCode="General">
                  <c:v>13.14</c:v>
                </c:pt>
                <c:pt idx="13141" formatCode="General">
                  <c:v>13.141</c:v>
                </c:pt>
                <c:pt idx="13142" formatCode="General">
                  <c:v>13.141999999999999</c:v>
                </c:pt>
                <c:pt idx="13143" formatCode="General">
                  <c:v>13.143000000000001</c:v>
                </c:pt>
                <c:pt idx="13144" formatCode="General">
                  <c:v>13.144</c:v>
                </c:pt>
                <c:pt idx="13145" formatCode="General">
                  <c:v>13.145</c:v>
                </c:pt>
                <c:pt idx="13146" formatCode="General">
                  <c:v>13.146000000000001</c:v>
                </c:pt>
                <c:pt idx="13147" formatCode="General">
                  <c:v>13.147</c:v>
                </c:pt>
                <c:pt idx="13148" formatCode="General">
                  <c:v>13.148</c:v>
                </c:pt>
                <c:pt idx="13149" formatCode="General">
                  <c:v>13.148999999999999</c:v>
                </c:pt>
                <c:pt idx="13150" formatCode="General">
                  <c:v>13.15</c:v>
                </c:pt>
                <c:pt idx="13151" formatCode="General">
                  <c:v>13.151</c:v>
                </c:pt>
                <c:pt idx="13152" formatCode="General">
                  <c:v>13.151999999999999</c:v>
                </c:pt>
                <c:pt idx="13153" formatCode="General">
                  <c:v>13.153</c:v>
                </c:pt>
                <c:pt idx="13154" formatCode="General">
                  <c:v>13.154</c:v>
                </c:pt>
                <c:pt idx="13155" formatCode="General">
                  <c:v>13.154999999999999</c:v>
                </c:pt>
                <c:pt idx="13156" formatCode="General">
                  <c:v>13.156000000000001</c:v>
                </c:pt>
                <c:pt idx="13157" formatCode="General">
                  <c:v>13.157</c:v>
                </c:pt>
                <c:pt idx="13158" formatCode="General">
                  <c:v>13.157999999999999</c:v>
                </c:pt>
                <c:pt idx="13159" formatCode="General">
                  <c:v>13.159000000000001</c:v>
                </c:pt>
                <c:pt idx="13160" formatCode="General">
                  <c:v>13.16</c:v>
                </c:pt>
                <c:pt idx="13161" formatCode="General">
                  <c:v>13.161</c:v>
                </c:pt>
                <c:pt idx="13162" formatCode="General">
                  <c:v>13.162000000000001</c:v>
                </c:pt>
                <c:pt idx="13163" formatCode="General">
                  <c:v>13.163</c:v>
                </c:pt>
                <c:pt idx="13164" formatCode="General">
                  <c:v>13.164</c:v>
                </c:pt>
                <c:pt idx="13165" formatCode="General">
                  <c:v>13.164999999999999</c:v>
                </c:pt>
                <c:pt idx="13166" formatCode="General">
                  <c:v>13.166</c:v>
                </c:pt>
                <c:pt idx="13167" formatCode="General">
                  <c:v>13.167</c:v>
                </c:pt>
                <c:pt idx="13168" formatCode="General">
                  <c:v>13.167999999999999</c:v>
                </c:pt>
                <c:pt idx="13169" formatCode="General">
                  <c:v>13.169</c:v>
                </c:pt>
                <c:pt idx="13170" formatCode="General">
                  <c:v>13.17</c:v>
                </c:pt>
                <c:pt idx="13171" formatCode="General">
                  <c:v>13.170999999999999</c:v>
                </c:pt>
                <c:pt idx="13172" formatCode="General">
                  <c:v>13.172000000000001</c:v>
                </c:pt>
                <c:pt idx="13173" formatCode="General">
                  <c:v>13.173</c:v>
                </c:pt>
                <c:pt idx="13174" formatCode="General">
                  <c:v>13.173999999999999</c:v>
                </c:pt>
                <c:pt idx="13175" formatCode="General">
                  <c:v>13.175000000000001</c:v>
                </c:pt>
                <c:pt idx="13176" formatCode="General">
                  <c:v>13.176</c:v>
                </c:pt>
                <c:pt idx="13177" formatCode="General">
                  <c:v>13.177</c:v>
                </c:pt>
                <c:pt idx="13178" formatCode="General">
                  <c:v>13.178000000000001</c:v>
                </c:pt>
                <c:pt idx="13179" formatCode="General">
                  <c:v>13.179</c:v>
                </c:pt>
                <c:pt idx="13180" formatCode="General">
                  <c:v>13.18</c:v>
                </c:pt>
                <c:pt idx="13181" formatCode="General">
                  <c:v>13.180999999999999</c:v>
                </c:pt>
                <c:pt idx="13182" formatCode="General">
                  <c:v>13.182</c:v>
                </c:pt>
                <c:pt idx="13183" formatCode="General">
                  <c:v>13.183</c:v>
                </c:pt>
                <c:pt idx="13184" formatCode="General">
                  <c:v>13.183999999999999</c:v>
                </c:pt>
                <c:pt idx="13185" formatCode="General">
                  <c:v>13.185</c:v>
                </c:pt>
                <c:pt idx="13186" formatCode="General">
                  <c:v>13.186</c:v>
                </c:pt>
                <c:pt idx="13187" formatCode="General">
                  <c:v>13.186999999999999</c:v>
                </c:pt>
                <c:pt idx="13188" formatCode="General">
                  <c:v>13.188000000000001</c:v>
                </c:pt>
                <c:pt idx="13189" formatCode="General">
                  <c:v>13.189</c:v>
                </c:pt>
                <c:pt idx="13190" formatCode="General">
                  <c:v>13.19</c:v>
                </c:pt>
                <c:pt idx="13191" formatCode="General">
                  <c:v>13.191000000000001</c:v>
                </c:pt>
                <c:pt idx="13192" formatCode="General">
                  <c:v>13.192</c:v>
                </c:pt>
                <c:pt idx="13193" formatCode="General">
                  <c:v>13.193</c:v>
                </c:pt>
                <c:pt idx="13194" formatCode="General">
                  <c:v>13.194000000000001</c:v>
                </c:pt>
                <c:pt idx="13195" formatCode="General">
                  <c:v>13.195</c:v>
                </c:pt>
                <c:pt idx="13196" formatCode="General">
                  <c:v>13.196</c:v>
                </c:pt>
                <c:pt idx="13197" formatCode="General">
                  <c:v>13.196999999999999</c:v>
                </c:pt>
                <c:pt idx="13198" formatCode="General">
                  <c:v>13.198</c:v>
                </c:pt>
                <c:pt idx="13199" formatCode="General">
                  <c:v>13.199</c:v>
                </c:pt>
                <c:pt idx="13200" formatCode="General">
                  <c:v>13.2</c:v>
                </c:pt>
                <c:pt idx="13201" formatCode="General">
                  <c:v>13.201000000000001</c:v>
                </c:pt>
                <c:pt idx="13202" formatCode="General">
                  <c:v>13.202</c:v>
                </c:pt>
                <c:pt idx="13203" formatCode="General">
                  <c:v>13.202999999999999</c:v>
                </c:pt>
                <c:pt idx="13204" formatCode="General">
                  <c:v>13.204000000000001</c:v>
                </c:pt>
                <c:pt idx="13205" formatCode="General">
                  <c:v>13.205</c:v>
                </c:pt>
                <c:pt idx="13206" formatCode="General">
                  <c:v>13.206</c:v>
                </c:pt>
                <c:pt idx="13207" formatCode="General">
                  <c:v>13.207000000000001</c:v>
                </c:pt>
                <c:pt idx="13208" formatCode="General">
                  <c:v>13.208</c:v>
                </c:pt>
                <c:pt idx="13209" formatCode="General">
                  <c:v>13.209</c:v>
                </c:pt>
                <c:pt idx="13210" formatCode="General">
                  <c:v>13.21</c:v>
                </c:pt>
                <c:pt idx="13211" formatCode="General">
                  <c:v>13.211</c:v>
                </c:pt>
                <c:pt idx="13212" formatCode="General">
                  <c:v>13.212</c:v>
                </c:pt>
                <c:pt idx="13213" formatCode="General">
                  <c:v>13.212999999999999</c:v>
                </c:pt>
                <c:pt idx="13214" formatCode="General">
                  <c:v>13.214</c:v>
                </c:pt>
                <c:pt idx="13215" formatCode="General">
                  <c:v>13.215</c:v>
                </c:pt>
                <c:pt idx="13216" formatCode="General">
                  <c:v>13.215999999999999</c:v>
                </c:pt>
                <c:pt idx="13217" formatCode="General">
                  <c:v>13.217000000000001</c:v>
                </c:pt>
                <c:pt idx="13218" formatCode="General">
                  <c:v>13.218</c:v>
                </c:pt>
                <c:pt idx="13219" formatCode="General">
                  <c:v>13.218999999999999</c:v>
                </c:pt>
                <c:pt idx="13220" formatCode="General">
                  <c:v>13.22</c:v>
                </c:pt>
                <c:pt idx="13221" formatCode="General">
                  <c:v>13.221</c:v>
                </c:pt>
                <c:pt idx="13222" formatCode="General">
                  <c:v>13.222</c:v>
                </c:pt>
                <c:pt idx="13223" formatCode="General">
                  <c:v>13.223000000000001</c:v>
                </c:pt>
                <c:pt idx="13224" formatCode="General">
                  <c:v>13.224</c:v>
                </c:pt>
                <c:pt idx="13225" formatCode="General">
                  <c:v>13.225</c:v>
                </c:pt>
                <c:pt idx="13226" formatCode="General">
                  <c:v>13.226000000000001</c:v>
                </c:pt>
                <c:pt idx="13227" formatCode="General">
                  <c:v>13.227</c:v>
                </c:pt>
                <c:pt idx="13228" formatCode="General">
                  <c:v>13.228</c:v>
                </c:pt>
                <c:pt idx="13229" formatCode="General">
                  <c:v>13.228999999999999</c:v>
                </c:pt>
                <c:pt idx="13230" formatCode="General">
                  <c:v>13.23</c:v>
                </c:pt>
                <c:pt idx="13231" formatCode="General">
                  <c:v>13.231</c:v>
                </c:pt>
                <c:pt idx="13232" formatCode="General">
                  <c:v>13.231999999999999</c:v>
                </c:pt>
                <c:pt idx="13233" formatCode="General">
                  <c:v>13.233000000000001</c:v>
                </c:pt>
                <c:pt idx="13234" formatCode="General">
                  <c:v>13.234</c:v>
                </c:pt>
                <c:pt idx="13235" formatCode="General">
                  <c:v>13.234999999999999</c:v>
                </c:pt>
                <c:pt idx="13236" formatCode="General">
                  <c:v>13.236000000000001</c:v>
                </c:pt>
                <c:pt idx="13237" formatCode="General">
                  <c:v>13.237</c:v>
                </c:pt>
                <c:pt idx="13238" formatCode="General">
                  <c:v>13.238</c:v>
                </c:pt>
                <c:pt idx="13239" formatCode="General">
                  <c:v>13.239000000000001</c:v>
                </c:pt>
                <c:pt idx="13240" formatCode="General">
                  <c:v>13.24</c:v>
                </c:pt>
                <c:pt idx="13241" formatCode="General">
                  <c:v>13.241</c:v>
                </c:pt>
                <c:pt idx="13242" formatCode="General">
                  <c:v>13.242000000000001</c:v>
                </c:pt>
                <c:pt idx="13243" formatCode="General">
                  <c:v>13.243</c:v>
                </c:pt>
                <c:pt idx="13244" formatCode="General">
                  <c:v>13.244</c:v>
                </c:pt>
                <c:pt idx="13245" formatCode="General">
                  <c:v>13.244999999999999</c:v>
                </c:pt>
                <c:pt idx="13246" formatCode="General">
                  <c:v>13.246</c:v>
                </c:pt>
                <c:pt idx="13247" formatCode="General">
                  <c:v>13.247</c:v>
                </c:pt>
                <c:pt idx="13248" formatCode="General">
                  <c:v>13.247999999999999</c:v>
                </c:pt>
                <c:pt idx="13249" formatCode="General">
                  <c:v>13.249000000000001</c:v>
                </c:pt>
                <c:pt idx="13250" formatCode="General">
                  <c:v>13.25</c:v>
                </c:pt>
                <c:pt idx="13251" formatCode="General">
                  <c:v>13.250999999999999</c:v>
                </c:pt>
                <c:pt idx="13252" formatCode="General">
                  <c:v>13.252000000000001</c:v>
                </c:pt>
                <c:pt idx="13253" formatCode="General">
                  <c:v>13.253</c:v>
                </c:pt>
                <c:pt idx="13254" formatCode="General">
                  <c:v>13.254</c:v>
                </c:pt>
                <c:pt idx="13255" formatCode="General">
                  <c:v>13.255000000000001</c:v>
                </c:pt>
                <c:pt idx="13256" formatCode="General">
                  <c:v>13.256</c:v>
                </c:pt>
                <c:pt idx="13257" formatCode="General">
                  <c:v>13.257</c:v>
                </c:pt>
                <c:pt idx="13258" formatCode="General">
                  <c:v>13.257999999999999</c:v>
                </c:pt>
                <c:pt idx="13259" formatCode="General">
                  <c:v>13.259</c:v>
                </c:pt>
                <c:pt idx="13260" formatCode="General">
                  <c:v>13.26</c:v>
                </c:pt>
                <c:pt idx="13261" formatCode="General">
                  <c:v>13.260999999999999</c:v>
                </c:pt>
                <c:pt idx="13262" formatCode="General">
                  <c:v>13.262</c:v>
                </c:pt>
                <c:pt idx="13263" formatCode="General">
                  <c:v>13.263</c:v>
                </c:pt>
                <c:pt idx="13264" formatCode="General">
                  <c:v>13.263999999999999</c:v>
                </c:pt>
                <c:pt idx="13265" formatCode="General">
                  <c:v>13.265000000000001</c:v>
                </c:pt>
                <c:pt idx="13266" formatCode="General">
                  <c:v>13.266</c:v>
                </c:pt>
                <c:pt idx="13267" formatCode="General">
                  <c:v>13.266999999999999</c:v>
                </c:pt>
                <c:pt idx="13268" formatCode="General">
                  <c:v>13.268000000000001</c:v>
                </c:pt>
                <c:pt idx="13269" formatCode="General">
                  <c:v>13.269</c:v>
                </c:pt>
                <c:pt idx="13270" formatCode="General">
                  <c:v>13.27</c:v>
                </c:pt>
                <c:pt idx="13271" formatCode="General">
                  <c:v>13.271000000000001</c:v>
                </c:pt>
                <c:pt idx="13272" formatCode="General">
                  <c:v>13.272</c:v>
                </c:pt>
                <c:pt idx="13273" formatCode="General">
                  <c:v>13.273</c:v>
                </c:pt>
                <c:pt idx="13274" formatCode="General">
                  <c:v>13.273999999999999</c:v>
                </c:pt>
                <c:pt idx="13275" formatCode="General">
                  <c:v>13.275</c:v>
                </c:pt>
                <c:pt idx="13276" formatCode="General">
                  <c:v>13.276</c:v>
                </c:pt>
                <c:pt idx="13277" formatCode="General">
                  <c:v>13.276999999999999</c:v>
                </c:pt>
                <c:pt idx="13278" formatCode="General">
                  <c:v>13.278</c:v>
                </c:pt>
                <c:pt idx="13279" formatCode="General">
                  <c:v>13.279</c:v>
                </c:pt>
                <c:pt idx="13280" formatCode="General">
                  <c:v>13.28</c:v>
                </c:pt>
                <c:pt idx="13281" formatCode="General">
                  <c:v>13.281000000000001</c:v>
                </c:pt>
                <c:pt idx="13282" formatCode="General">
                  <c:v>13.282</c:v>
                </c:pt>
                <c:pt idx="13283" formatCode="General">
                  <c:v>13.282999999999999</c:v>
                </c:pt>
                <c:pt idx="13284" formatCode="General">
                  <c:v>13.284000000000001</c:v>
                </c:pt>
                <c:pt idx="13285" formatCode="General">
                  <c:v>13.285</c:v>
                </c:pt>
                <c:pt idx="13286" formatCode="General">
                  <c:v>13.286</c:v>
                </c:pt>
                <c:pt idx="13287" formatCode="General">
                  <c:v>13.287000000000001</c:v>
                </c:pt>
                <c:pt idx="13288" formatCode="General">
                  <c:v>13.288</c:v>
                </c:pt>
                <c:pt idx="13289" formatCode="General">
                  <c:v>13.289</c:v>
                </c:pt>
                <c:pt idx="13290" formatCode="General">
                  <c:v>13.29</c:v>
                </c:pt>
                <c:pt idx="13291" formatCode="General">
                  <c:v>13.291</c:v>
                </c:pt>
                <c:pt idx="13292" formatCode="General">
                  <c:v>13.292</c:v>
                </c:pt>
                <c:pt idx="13293" formatCode="General">
                  <c:v>13.292999999999999</c:v>
                </c:pt>
                <c:pt idx="13294" formatCode="General">
                  <c:v>13.294</c:v>
                </c:pt>
                <c:pt idx="13295" formatCode="General">
                  <c:v>13.295</c:v>
                </c:pt>
                <c:pt idx="13296" formatCode="General">
                  <c:v>13.295999999999999</c:v>
                </c:pt>
                <c:pt idx="13297" formatCode="General">
                  <c:v>13.297000000000001</c:v>
                </c:pt>
                <c:pt idx="13298" formatCode="General">
                  <c:v>13.298</c:v>
                </c:pt>
                <c:pt idx="13299" formatCode="General">
                  <c:v>13.298999999999999</c:v>
                </c:pt>
                <c:pt idx="13300" formatCode="General">
                  <c:v>13.3</c:v>
                </c:pt>
                <c:pt idx="13301" formatCode="General">
                  <c:v>13.301</c:v>
                </c:pt>
                <c:pt idx="13302" formatCode="General">
                  <c:v>13.302</c:v>
                </c:pt>
                <c:pt idx="13303" formatCode="General">
                  <c:v>13.303000000000001</c:v>
                </c:pt>
                <c:pt idx="13304" formatCode="General">
                  <c:v>13.304</c:v>
                </c:pt>
                <c:pt idx="13305" formatCode="General">
                  <c:v>13.305</c:v>
                </c:pt>
                <c:pt idx="13306" formatCode="General">
                  <c:v>13.305999999999999</c:v>
                </c:pt>
                <c:pt idx="13307" formatCode="General">
                  <c:v>13.307</c:v>
                </c:pt>
                <c:pt idx="13308" formatCode="General">
                  <c:v>13.308</c:v>
                </c:pt>
                <c:pt idx="13309" formatCode="General">
                  <c:v>13.308999999999999</c:v>
                </c:pt>
                <c:pt idx="13310" formatCode="General">
                  <c:v>13.31</c:v>
                </c:pt>
                <c:pt idx="13311" formatCode="General">
                  <c:v>13.311</c:v>
                </c:pt>
                <c:pt idx="13312" formatCode="General">
                  <c:v>13.311999999999999</c:v>
                </c:pt>
                <c:pt idx="13313" formatCode="General">
                  <c:v>13.313000000000001</c:v>
                </c:pt>
                <c:pt idx="13314" formatCode="General">
                  <c:v>13.314</c:v>
                </c:pt>
                <c:pt idx="13315" formatCode="General">
                  <c:v>13.315</c:v>
                </c:pt>
                <c:pt idx="13316" formatCode="General">
                  <c:v>13.316000000000001</c:v>
                </c:pt>
                <c:pt idx="13317" formatCode="General">
                  <c:v>13.317</c:v>
                </c:pt>
                <c:pt idx="13318" formatCode="General">
                  <c:v>13.318</c:v>
                </c:pt>
                <c:pt idx="13319" formatCode="General">
                  <c:v>13.319000000000001</c:v>
                </c:pt>
                <c:pt idx="13320" formatCode="General">
                  <c:v>13.32</c:v>
                </c:pt>
                <c:pt idx="13321" formatCode="General">
                  <c:v>13.321</c:v>
                </c:pt>
                <c:pt idx="13322" formatCode="General">
                  <c:v>13.321999999999999</c:v>
                </c:pt>
                <c:pt idx="13323" formatCode="General">
                  <c:v>13.323</c:v>
                </c:pt>
                <c:pt idx="13324" formatCode="General">
                  <c:v>13.324</c:v>
                </c:pt>
                <c:pt idx="13325" formatCode="General">
                  <c:v>13.324999999999999</c:v>
                </c:pt>
                <c:pt idx="13326" formatCode="General">
                  <c:v>13.326000000000001</c:v>
                </c:pt>
                <c:pt idx="13327" formatCode="General">
                  <c:v>13.327</c:v>
                </c:pt>
                <c:pt idx="13328" formatCode="General">
                  <c:v>13.327999999999999</c:v>
                </c:pt>
                <c:pt idx="13329" formatCode="General">
                  <c:v>13.329000000000001</c:v>
                </c:pt>
                <c:pt idx="13330" formatCode="General">
                  <c:v>13.33</c:v>
                </c:pt>
                <c:pt idx="13331" formatCode="General">
                  <c:v>13.331</c:v>
                </c:pt>
                <c:pt idx="13332" formatCode="General">
                  <c:v>13.332000000000001</c:v>
                </c:pt>
                <c:pt idx="13333" formatCode="General">
                  <c:v>13.333</c:v>
                </c:pt>
                <c:pt idx="13334" formatCode="General">
                  <c:v>13.334</c:v>
                </c:pt>
                <c:pt idx="13335" formatCode="General">
                  <c:v>13.335000000000001</c:v>
                </c:pt>
                <c:pt idx="13336" formatCode="General">
                  <c:v>13.336</c:v>
                </c:pt>
                <c:pt idx="13337" formatCode="General">
                  <c:v>13.337</c:v>
                </c:pt>
                <c:pt idx="13338" formatCode="General">
                  <c:v>13.337999999999999</c:v>
                </c:pt>
                <c:pt idx="13339" formatCode="General">
                  <c:v>13.339</c:v>
                </c:pt>
                <c:pt idx="13340" formatCode="General">
                  <c:v>13.34</c:v>
                </c:pt>
                <c:pt idx="13341" formatCode="General">
                  <c:v>13.340999999999999</c:v>
                </c:pt>
                <c:pt idx="13342" formatCode="General">
                  <c:v>13.342000000000001</c:v>
                </c:pt>
                <c:pt idx="13343" formatCode="General">
                  <c:v>13.343</c:v>
                </c:pt>
                <c:pt idx="13344" formatCode="General">
                  <c:v>13.343999999999999</c:v>
                </c:pt>
                <c:pt idx="13345" formatCode="General">
                  <c:v>13.345000000000001</c:v>
                </c:pt>
                <c:pt idx="13346" formatCode="General">
                  <c:v>13.346</c:v>
                </c:pt>
                <c:pt idx="13347" formatCode="General">
                  <c:v>13.347</c:v>
                </c:pt>
                <c:pt idx="13348" formatCode="General">
                  <c:v>13.348000000000001</c:v>
                </c:pt>
                <c:pt idx="13349" formatCode="General">
                  <c:v>13.349</c:v>
                </c:pt>
                <c:pt idx="13350" formatCode="General">
                  <c:v>13.35</c:v>
                </c:pt>
                <c:pt idx="13351" formatCode="General">
                  <c:v>13.351000000000001</c:v>
                </c:pt>
                <c:pt idx="13352" formatCode="General">
                  <c:v>13.352</c:v>
                </c:pt>
                <c:pt idx="13353" formatCode="General">
                  <c:v>13.353</c:v>
                </c:pt>
                <c:pt idx="13354" formatCode="General">
                  <c:v>13.353999999999999</c:v>
                </c:pt>
                <c:pt idx="13355" formatCode="General">
                  <c:v>13.355</c:v>
                </c:pt>
                <c:pt idx="13356" formatCode="General">
                  <c:v>13.356</c:v>
                </c:pt>
                <c:pt idx="13357" formatCode="General">
                  <c:v>13.356999999999999</c:v>
                </c:pt>
                <c:pt idx="13358" formatCode="General">
                  <c:v>13.358000000000001</c:v>
                </c:pt>
                <c:pt idx="13359" formatCode="General">
                  <c:v>13.359</c:v>
                </c:pt>
                <c:pt idx="13360" formatCode="General">
                  <c:v>13.36</c:v>
                </c:pt>
                <c:pt idx="13361" formatCode="General">
                  <c:v>13.361000000000001</c:v>
                </c:pt>
                <c:pt idx="13362" formatCode="General">
                  <c:v>13.362</c:v>
                </c:pt>
                <c:pt idx="13363" formatCode="General">
                  <c:v>13.363</c:v>
                </c:pt>
                <c:pt idx="13364" formatCode="General">
                  <c:v>13.364000000000001</c:v>
                </c:pt>
                <c:pt idx="13365" formatCode="General">
                  <c:v>13.365</c:v>
                </c:pt>
                <c:pt idx="13366" formatCode="General">
                  <c:v>13.366</c:v>
                </c:pt>
                <c:pt idx="13367" formatCode="General">
                  <c:v>13.367000000000001</c:v>
                </c:pt>
                <c:pt idx="13368" formatCode="General">
                  <c:v>13.368</c:v>
                </c:pt>
                <c:pt idx="13369" formatCode="General">
                  <c:v>13.369</c:v>
                </c:pt>
                <c:pt idx="13370" formatCode="General">
                  <c:v>13.37</c:v>
                </c:pt>
                <c:pt idx="13371" formatCode="General">
                  <c:v>13.371</c:v>
                </c:pt>
                <c:pt idx="13372" formatCode="General">
                  <c:v>13.372</c:v>
                </c:pt>
                <c:pt idx="13373" formatCode="General">
                  <c:v>13.372999999999999</c:v>
                </c:pt>
                <c:pt idx="13374" formatCode="General">
                  <c:v>13.374000000000001</c:v>
                </c:pt>
                <c:pt idx="13375" formatCode="General">
                  <c:v>13.375</c:v>
                </c:pt>
                <c:pt idx="13376" formatCode="General">
                  <c:v>13.375999999999999</c:v>
                </c:pt>
                <c:pt idx="13377" formatCode="General">
                  <c:v>13.377000000000001</c:v>
                </c:pt>
                <c:pt idx="13378" formatCode="General">
                  <c:v>13.378</c:v>
                </c:pt>
                <c:pt idx="13379" formatCode="General">
                  <c:v>13.379</c:v>
                </c:pt>
                <c:pt idx="13380" formatCode="General">
                  <c:v>13.38</c:v>
                </c:pt>
                <c:pt idx="13381" formatCode="General">
                  <c:v>13.381</c:v>
                </c:pt>
                <c:pt idx="13382" formatCode="General">
                  <c:v>13.382</c:v>
                </c:pt>
                <c:pt idx="13383" formatCode="General">
                  <c:v>13.382999999999999</c:v>
                </c:pt>
                <c:pt idx="13384" formatCode="General">
                  <c:v>13.384</c:v>
                </c:pt>
                <c:pt idx="13385" formatCode="General">
                  <c:v>13.385</c:v>
                </c:pt>
                <c:pt idx="13386" formatCode="General">
                  <c:v>13.385999999999999</c:v>
                </c:pt>
                <c:pt idx="13387" formatCode="General">
                  <c:v>13.387</c:v>
                </c:pt>
                <c:pt idx="13388" formatCode="General">
                  <c:v>13.388</c:v>
                </c:pt>
                <c:pt idx="13389" formatCode="General">
                  <c:v>13.388999999999999</c:v>
                </c:pt>
                <c:pt idx="13390" formatCode="General">
                  <c:v>13.39</c:v>
                </c:pt>
                <c:pt idx="13391" formatCode="General">
                  <c:v>13.391</c:v>
                </c:pt>
                <c:pt idx="13392" formatCode="General">
                  <c:v>13.391999999999999</c:v>
                </c:pt>
                <c:pt idx="13393" formatCode="General">
                  <c:v>13.393000000000001</c:v>
                </c:pt>
                <c:pt idx="13394" formatCode="General">
                  <c:v>13.394</c:v>
                </c:pt>
                <c:pt idx="13395" formatCode="General">
                  <c:v>13.395</c:v>
                </c:pt>
                <c:pt idx="13396" formatCode="General">
                  <c:v>13.396000000000001</c:v>
                </c:pt>
                <c:pt idx="13397" formatCode="General">
                  <c:v>13.397</c:v>
                </c:pt>
                <c:pt idx="13398" formatCode="General">
                  <c:v>13.398</c:v>
                </c:pt>
                <c:pt idx="13399" formatCode="General">
                  <c:v>13.398999999999999</c:v>
                </c:pt>
                <c:pt idx="13400" formatCode="General">
                  <c:v>13.4</c:v>
                </c:pt>
                <c:pt idx="13401" formatCode="General">
                  <c:v>13.401</c:v>
                </c:pt>
                <c:pt idx="13402" formatCode="General">
                  <c:v>13.401999999999999</c:v>
                </c:pt>
                <c:pt idx="13403" formatCode="General">
                  <c:v>13.403</c:v>
                </c:pt>
                <c:pt idx="13404" formatCode="General">
                  <c:v>13.404</c:v>
                </c:pt>
                <c:pt idx="13405" formatCode="General">
                  <c:v>13.404999999999999</c:v>
                </c:pt>
                <c:pt idx="13406" formatCode="General">
                  <c:v>13.406000000000001</c:v>
                </c:pt>
                <c:pt idx="13407" formatCode="General">
                  <c:v>13.407</c:v>
                </c:pt>
                <c:pt idx="13408" formatCode="General">
                  <c:v>13.407999999999999</c:v>
                </c:pt>
                <c:pt idx="13409" formatCode="General">
                  <c:v>13.409000000000001</c:v>
                </c:pt>
                <c:pt idx="13410" formatCode="General">
                  <c:v>13.41</c:v>
                </c:pt>
                <c:pt idx="13411" formatCode="General">
                  <c:v>13.411</c:v>
                </c:pt>
                <c:pt idx="13412" formatCode="General">
                  <c:v>13.412000000000001</c:v>
                </c:pt>
                <c:pt idx="13413" formatCode="General">
                  <c:v>13.413</c:v>
                </c:pt>
                <c:pt idx="13414" formatCode="General">
                  <c:v>13.414</c:v>
                </c:pt>
                <c:pt idx="13415" formatCode="General">
                  <c:v>13.414999999999999</c:v>
                </c:pt>
                <c:pt idx="13416" formatCode="General">
                  <c:v>13.416</c:v>
                </c:pt>
                <c:pt idx="13417" formatCode="General">
                  <c:v>13.417</c:v>
                </c:pt>
                <c:pt idx="13418" formatCode="General">
                  <c:v>13.417999999999999</c:v>
                </c:pt>
                <c:pt idx="13419" formatCode="General">
                  <c:v>13.419</c:v>
                </c:pt>
                <c:pt idx="13420" formatCode="General">
                  <c:v>13.42</c:v>
                </c:pt>
                <c:pt idx="13421" formatCode="General">
                  <c:v>13.420999999999999</c:v>
                </c:pt>
                <c:pt idx="13422" formatCode="General">
                  <c:v>13.422000000000001</c:v>
                </c:pt>
                <c:pt idx="13423" formatCode="General">
                  <c:v>13.423</c:v>
                </c:pt>
                <c:pt idx="13424" formatCode="General">
                  <c:v>13.423999999999999</c:v>
                </c:pt>
                <c:pt idx="13425" formatCode="General">
                  <c:v>13.425000000000001</c:v>
                </c:pt>
                <c:pt idx="13426" formatCode="General">
                  <c:v>13.426</c:v>
                </c:pt>
                <c:pt idx="13427" formatCode="General">
                  <c:v>13.427</c:v>
                </c:pt>
                <c:pt idx="13428" formatCode="General">
                  <c:v>13.428000000000001</c:v>
                </c:pt>
                <c:pt idx="13429" formatCode="General">
                  <c:v>13.429</c:v>
                </c:pt>
                <c:pt idx="13430" formatCode="General">
                  <c:v>13.43</c:v>
                </c:pt>
                <c:pt idx="13431" formatCode="General">
                  <c:v>13.430999999999999</c:v>
                </c:pt>
                <c:pt idx="13432" formatCode="General">
                  <c:v>13.432</c:v>
                </c:pt>
                <c:pt idx="13433" formatCode="General">
                  <c:v>13.433</c:v>
                </c:pt>
                <c:pt idx="13434" formatCode="General">
                  <c:v>13.433999999999999</c:v>
                </c:pt>
                <c:pt idx="13435" formatCode="General">
                  <c:v>13.435</c:v>
                </c:pt>
                <c:pt idx="13436" formatCode="General">
                  <c:v>13.436</c:v>
                </c:pt>
                <c:pt idx="13437" formatCode="General">
                  <c:v>13.436999999999999</c:v>
                </c:pt>
                <c:pt idx="13438" formatCode="General">
                  <c:v>13.438000000000001</c:v>
                </c:pt>
                <c:pt idx="13439" formatCode="General">
                  <c:v>13.439</c:v>
                </c:pt>
                <c:pt idx="13440" formatCode="General">
                  <c:v>13.44</c:v>
                </c:pt>
                <c:pt idx="13441" formatCode="General">
                  <c:v>13.441000000000001</c:v>
                </c:pt>
                <c:pt idx="13442" formatCode="General">
                  <c:v>13.442</c:v>
                </c:pt>
                <c:pt idx="13443" formatCode="General">
                  <c:v>13.443</c:v>
                </c:pt>
                <c:pt idx="13444" formatCode="General">
                  <c:v>13.444000000000001</c:v>
                </c:pt>
                <c:pt idx="13445" formatCode="General">
                  <c:v>13.445</c:v>
                </c:pt>
                <c:pt idx="13446" formatCode="General">
                  <c:v>13.446</c:v>
                </c:pt>
                <c:pt idx="13447" formatCode="General">
                  <c:v>13.446999999999999</c:v>
                </c:pt>
                <c:pt idx="13448" formatCode="General">
                  <c:v>13.448</c:v>
                </c:pt>
                <c:pt idx="13449" formatCode="General">
                  <c:v>13.449</c:v>
                </c:pt>
                <c:pt idx="13450" formatCode="General">
                  <c:v>13.45</c:v>
                </c:pt>
                <c:pt idx="13451" formatCode="General">
                  <c:v>13.451000000000001</c:v>
                </c:pt>
                <c:pt idx="13452" formatCode="General">
                  <c:v>13.452</c:v>
                </c:pt>
                <c:pt idx="13453" formatCode="General">
                  <c:v>13.452999999999999</c:v>
                </c:pt>
                <c:pt idx="13454" formatCode="General">
                  <c:v>13.454000000000001</c:v>
                </c:pt>
                <c:pt idx="13455" formatCode="General">
                  <c:v>13.455</c:v>
                </c:pt>
                <c:pt idx="13456" formatCode="General">
                  <c:v>13.456</c:v>
                </c:pt>
                <c:pt idx="13457" formatCode="General">
                  <c:v>13.457000000000001</c:v>
                </c:pt>
                <c:pt idx="13458" formatCode="General">
                  <c:v>13.458</c:v>
                </c:pt>
                <c:pt idx="13459" formatCode="General">
                  <c:v>13.459</c:v>
                </c:pt>
                <c:pt idx="13460" formatCode="General">
                  <c:v>13.46</c:v>
                </c:pt>
                <c:pt idx="13461" formatCode="General">
                  <c:v>13.461</c:v>
                </c:pt>
                <c:pt idx="13462" formatCode="General">
                  <c:v>13.462</c:v>
                </c:pt>
                <c:pt idx="13463" formatCode="General">
                  <c:v>13.462999999999999</c:v>
                </c:pt>
                <c:pt idx="13464" formatCode="General">
                  <c:v>13.464</c:v>
                </c:pt>
                <c:pt idx="13465" formatCode="General">
                  <c:v>13.465</c:v>
                </c:pt>
                <c:pt idx="13466" formatCode="General">
                  <c:v>13.465999999999999</c:v>
                </c:pt>
                <c:pt idx="13467" formatCode="General">
                  <c:v>13.467000000000001</c:v>
                </c:pt>
                <c:pt idx="13468" formatCode="General">
                  <c:v>13.468</c:v>
                </c:pt>
                <c:pt idx="13469" formatCode="General">
                  <c:v>13.468999999999999</c:v>
                </c:pt>
                <c:pt idx="13470" formatCode="General">
                  <c:v>13.47</c:v>
                </c:pt>
                <c:pt idx="13471" formatCode="General">
                  <c:v>13.471</c:v>
                </c:pt>
                <c:pt idx="13472" formatCode="General">
                  <c:v>13.472</c:v>
                </c:pt>
                <c:pt idx="13473" formatCode="General">
                  <c:v>13.473000000000001</c:v>
                </c:pt>
                <c:pt idx="13474" formatCode="General">
                  <c:v>13.474</c:v>
                </c:pt>
                <c:pt idx="13475" formatCode="General">
                  <c:v>13.475</c:v>
                </c:pt>
                <c:pt idx="13476" formatCode="General">
                  <c:v>13.476000000000001</c:v>
                </c:pt>
                <c:pt idx="13477" formatCode="General">
                  <c:v>13.477</c:v>
                </c:pt>
                <c:pt idx="13478" formatCode="General">
                  <c:v>13.478</c:v>
                </c:pt>
                <c:pt idx="13479" formatCode="General">
                  <c:v>13.478999999999999</c:v>
                </c:pt>
                <c:pt idx="13480" formatCode="General">
                  <c:v>13.48</c:v>
                </c:pt>
                <c:pt idx="13481" formatCode="General">
                  <c:v>13.481</c:v>
                </c:pt>
                <c:pt idx="13482" formatCode="General">
                  <c:v>13.481999999999999</c:v>
                </c:pt>
                <c:pt idx="13483" formatCode="General">
                  <c:v>13.483000000000001</c:v>
                </c:pt>
                <c:pt idx="13484" formatCode="General">
                  <c:v>13.484</c:v>
                </c:pt>
                <c:pt idx="13485" formatCode="General">
                  <c:v>13.484999999999999</c:v>
                </c:pt>
                <c:pt idx="13486" formatCode="General">
                  <c:v>13.486000000000001</c:v>
                </c:pt>
                <c:pt idx="13487" formatCode="General">
                  <c:v>13.487</c:v>
                </c:pt>
                <c:pt idx="13488" formatCode="General">
                  <c:v>13.488</c:v>
                </c:pt>
                <c:pt idx="13489" formatCode="General">
                  <c:v>13.489000000000001</c:v>
                </c:pt>
                <c:pt idx="13490" formatCode="General">
                  <c:v>13.49</c:v>
                </c:pt>
                <c:pt idx="13491" formatCode="General">
                  <c:v>13.491</c:v>
                </c:pt>
                <c:pt idx="13492" formatCode="General">
                  <c:v>13.492000000000001</c:v>
                </c:pt>
                <c:pt idx="13493" formatCode="General">
                  <c:v>13.493</c:v>
                </c:pt>
                <c:pt idx="13494" formatCode="General">
                  <c:v>13.494</c:v>
                </c:pt>
                <c:pt idx="13495" formatCode="General">
                  <c:v>13.494999999999999</c:v>
                </c:pt>
                <c:pt idx="13496" formatCode="General">
                  <c:v>13.496</c:v>
                </c:pt>
                <c:pt idx="13497" formatCode="General">
                  <c:v>13.497</c:v>
                </c:pt>
                <c:pt idx="13498" formatCode="General">
                  <c:v>13.497999999999999</c:v>
                </c:pt>
                <c:pt idx="13499" formatCode="General">
                  <c:v>13.499000000000001</c:v>
                </c:pt>
                <c:pt idx="13500" formatCode="General">
                  <c:v>13.5</c:v>
                </c:pt>
                <c:pt idx="13501" formatCode="General">
                  <c:v>13.500999999999999</c:v>
                </c:pt>
                <c:pt idx="13502" formatCode="General">
                  <c:v>13.502000000000001</c:v>
                </c:pt>
                <c:pt idx="13503" formatCode="General">
                  <c:v>13.503</c:v>
                </c:pt>
                <c:pt idx="13504" formatCode="General">
                  <c:v>13.504</c:v>
                </c:pt>
                <c:pt idx="13505" formatCode="General">
                  <c:v>13.505000000000001</c:v>
                </c:pt>
                <c:pt idx="13506" formatCode="General">
                  <c:v>13.506</c:v>
                </c:pt>
                <c:pt idx="13507" formatCode="General">
                  <c:v>13.507</c:v>
                </c:pt>
                <c:pt idx="13508" formatCode="General">
                  <c:v>13.507999999999999</c:v>
                </c:pt>
                <c:pt idx="13509" formatCode="General">
                  <c:v>13.509</c:v>
                </c:pt>
                <c:pt idx="13510" formatCode="General">
                  <c:v>13.51</c:v>
                </c:pt>
                <c:pt idx="13511" formatCode="General">
                  <c:v>13.510999999999999</c:v>
                </c:pt>
                <c:pt idx="13512" formatCode="General">
                  <c:v>13.512</c:v>
                </c:pt>
                <c:pt idx="13513" formatCode="General">
                  <c:v>13.513</c:v>
                </c:pt>
                <c:pt idx="13514" formatCode="General">
                  <c:v>13.513999999999999</c:v>
                </c:pt>
                <c:pt idx="13515" formatCode="General">
                  <c:v>13.515000000000001</c:v>
                </c:pt>
                <c:pt idx="13516" formatCode="General">
                  <c:v>13.516</c:v>
                </c:pt>
                <c:pt idx="13517" formatCode="General">
                  <c:v>13.516999999999999</c:v>
                </c:pt>
                <c:pt idx="13518" formatCode="General">
                  <c:v>13.518000000000001</c:v>
                </c:pt>
                <c:pt idx="13519" formatCode="General">
                  <c:v>13.519</c:v>
                </c:pt>
                <c:pt idx="13520" formatCode="General">
                  <c:v>13.52</c:v>
                </c:pt>
                <c:pt idx="13521" formatCode="General">
                  <c:v>13.521000000000001</c:v>
                </c:pt>
                <c:pt idx="13522" formatCode="General">
                  <c:v>13.522</c:v>
                </c:pt>
                <c:pt idx="13523" formatCode="General">
                  <c:v>13.523</c:v>
                </c:pt>
                <c:pt idx="13524" formatCode="General">
                  <c:v>13.523999999999999</c:v>
                </c:pt>
                <c:pt idx="13525" formatCode="General">
                  <c:v>13.525</c:v>
                </c:pt>
                <c:pt idx="13526" formatCode="General">
                  <c:v>13.526</c:v>
                </c:pt>
                <c:pt idx="13527" formatCode="General">
                  <c:v>13.526999999999999</c:v>
                </c:pt>
                <c:pt idx="13528" formatCode="General">
                  <c:v>13.528</c:v>
                </c:pt>
                <c:pt idx="13529" formatCode="General">
                  <c:v>13.529</c:v>
                </c:pt>
                <c:pt idx="13530" formatCode="General">
                  <c:v>13.53</c:v>
                </c:pt>
                <c:pt idx="13531" formatCode="General">
                  <c:v>13.531000000000001</c:v>
                </c:pt>
                <c:pt idx="13532" formatCode="General">
                  <c:v>13.532</c:v>
                </c:pt>
                <c:pt idx="13533" formatCode="General">
                  <c:v>13.532999999999999</c:v>
                </c:pt>
                <c:pt idx="13534" formatCode="General">
                  <c:v>13.534000000000001</c:v>
                </c:pt>
                <c:pt idx="13535" formatCode="General">
                  <c:v>13.535</c:v>
                </c:pt>
                <c:pt idx="13536" formatCode="General">
                  <c:v>13.536</c:v>
                </c:pt>
                <c:pt idx="13537" formatCode="General">
                  <c:v>13.537000000000001</c:v>
                </c:pt>
                <c:pt idx="13538" formatCode="General">
                  <c:v>13.538</c:v>
                </c:pt>
                <c:pt idx="13539" formatCode="General">
                  <c:v>13.539</c:v>
                </c:pt>
                <c:pt idx="13540" formatCode="General">
                  <c:v>13.54</c:v>
                </c:pt>
                <c:pt idx="13541" formatCode="General">
                  <c:v>13.541</c:v>
                </c:pt>
                <c:pt idx="13542" formatCode="General">
                  <c:v>13.542</c:v>
                </c:pt>
                <c:pt idx="13543" formatCode="General">
                  <c:v>13.542999999999999</c:v>
                </c:pt>
                <c:pt idx="13544" formatCode="General">
                  <c:v>13.544</c:v>
                </c:pt>
                <c:pt idx="13545" formatCode="General">
                  <c:v>13.545</c:v>
                </c:pt>
                <c:pt idx="13546" formatCode="General">
                  <c:v>13.545999999999999</c:v>
                </c:pt>
                <c:pt idx="13547" formatCode="General">
                  <c:v>13.547000000000001</c:v>
                </c:pt>
                <c:pt idx="13548" formatCode="General">
                  <c:v>13.548</c:v>
                </c:pt>
                <c:pt idx="13549" formatCode="General">
                  <c:v>13.548999999999999</c:v>
                </c:pt>
                <c:pt idx="13550" formatCode="General">
                  <c:v>13.55</c:v>
                </c:pt>
                <c:pt idx="13551" formatCode="General">
                  <c:v>13.551</c:v>
                </c:pt>
                <c:pt idx="13552" formatCode="General">
                  <c:v>13.552</c:v>
                </c:pt>
                <c:pt idx="13553" formatCode="General">
                  <c:v>13.553000000000001</c:v>
                </c:pt>
                <c:pt idx="13554" formatCode="General">
                  <c:v>13.554</c:v>
                </c:pt>
                <c:pt idx="13555" formatCode="General">
                  <c:v>13.555</c:v>
                </c:pt>
                <c:pt idx="13556" formatCode="General">
                  <c:v>13.555999999999999</c:v>
                </c:pt>
                <c:pt idx="13557" formatCode="General">
                  <c:v>13.557</c:v>
                </c:pt>
                <c:pt idx="13558" formatCode="General">
                  <c:v>13.558</c:v>
                </c:pt>
                <c:pt idx="13559" formatCode="General">
                  <c:v>13.558999999999999</c:v>
                </c:pt>
                <c:pt idx="13560" formatCode="General">
                  <c:v>13.56</c:v>
                </c:pt>
                <c:pt idx="13561" formatCode="General">
                  <c:v>13.561</c:v>
                </c:pt>
                <c:pt idx="13562" formatCode="General">
                  <c:v>13.561999999999999</c:v>
                </c:pt>
                <c:pt idx="13563" formatCode="General">
                  <c:v>13.563000000000001</c:v>
                </c:pt>
                <c:pt idx="13564" formatCode="General">
                  <c:v>13.564</c:v>
                </c:pt>
                <c:pt idx="13565" formatCode="General">
                  <c:v>13.565</c:v>
                </c:pt>
                <c:pt idx="13566" formatCode="General">
                  <c:v>13.566000000000001</c:v>
                </c:pt>
                <c:pt idx="13567" formatCode="General">
                  <c:v>13.567</c:v>
                </c:pt>
                <c:pt idx="13568" formatCode="General">
                  <c:v>13.568</c:v>
                </c:pt>
                <c:pt idx="13569" formatCode="General">
                  <c:v>13.569000000000001</c:v>
                </c:pt>
                <c:pt idx="13570" formatCode="General">
                  <c:v>13.57</c:v>
                </c:pt>
                <c:pt idx="13571" formatCode="General">
                  <c:v>13.571</c:v>
                </c:pt>
                <c:pt idx="13572" formatCode="General">
                  <c:v>13.571999999999999</c:v>
                </c:pt>
                <c:pt idx="13573" formatCode="General">
                  <c:v>13.573</c:v>
                </c:pt>
                <c:pt idx="13574" formatCode="General">
                  <c:v>13.574</c:v>
                </c:pt>
                <c:pt idx="13575" formatCode="General">
                  <c:v>13.574999999999999</c:v>
                </c:pt>
                <c:pt idx="13576" formatCode="General">
                  <c:v>13.576000000000001</c:v>
                </c:pt>
                <c:pt idx="13577" formatCode="General">
                  <c:v>13.577</c:v>
                </c:pt>
                <c:pt idx="13578" formatCode="General">
                  <c:v>13.577999999999999</c:v>
                </c:pt>
                <c:pt idx="13579" formatCode="General">
                  <c:v>13.579000000000001</c:v>
                </c:pt>
                <c:pt idx="13580" formatCode="General">
                  <c:v>13.58</c:v>
                </c:pt>
                <c:pt idx="13581" formatCode="General">
                  <c:v>13.581</c:v>
                </c:pt>
                <c:pt idx="13582" formatCode="General">
                  <c:v>13.582000000000001</c:v>
                </c:pt>
                <c:pt idx="13583" formatCode="General">
                  <c:v>13.583</c:v>
                </c:pt>
                <c:pt idx="13584" formatCode="General">
                  <c:v>13.584</c:v>
                </c:pt>
                <c:pt idx="13585" formatCode="General">
                  <c:v>13.585000000000001</c:v>
                </c:pt>
                <c:pt idx="13586" formatCode="General">
                  <c:v>13.586</c:v>
                </c:pt>
                <c:pt idx="13587" formatCode="General">
                  <c:v>13.587</c:v>
                </c:pt>
                <c:pt idx="13588" formatCode="General">
                  <c:v>13.587999999999999</c:v>
                </c:pt>
                <c:pt idx="13589" formatCode="General">
                  <c:v>13.589</c:v>
                </c:pt>
                <c:pt idx="13590" formatCode="General">
                  <c:v>13.59</c:v>
                </c:pt>
                <c:pt idx="13591" formatCode="General">
                  <c:v>13.590999999999999</c:v>
                </c:pt>
                <c:pt idx="13592" formatCode="General">
                  <c:v>13.592000000000001</c:v>
                </c:pt>
                <c:pt idx="13593" formatCode="General">
                  <c:v>13.593</c:v>
                </c:pt>
                <c:pt idx="13594" formatCode="General">
                  <c:v>13.593999999999999</c:v>
                </c:pt>
                <c:pt idx="13595" formatCode="General">
                  <c:v>13.595000000000001</c:v>
                </c:pt>
                <c:pt idx="13596" formatCode="General">
                  <c:v>13.596</c:v>
                </c:pt>
                <c:pt idx="13597" formatCode="General">
                  <c:v>13.597</c:v>
                </c:pt>
                <c:pt idx="13598" formatCode="General">
                  <c:v>13.598000000000001</c:v>
                </c:pt>
                <c:pt idx="13599" formatCode="General">
                  <c:v>13.599</c:v>
                </c:pt>
                <c:pt idx="13600" formatCode="General">
                  <c:v>13.6</c:v>
                </c:pt>
                <c:pt idx="13601" formatCode="General">
                  <c:v>13.601000000000001</c:v>
                </c:pt>
                <c:pt idx="13602" formatCode="General">
                  <c:v>13.602</c:v>
                </c:pt>
                <c:pt idx="13603" formatCode="General">
                  <c:v>13.603</c:v>
                </c:pt>
                <c:pt idx="13604" formatCode="General">
                  <c:v>13.603999999999999</c:v>
                </c:pt>
                <c:pt idx="13605" formatCode="General">
                  <c:v>13.605</c:v>
                </c:pt>
                <c:pt idx="13606" formatCode="General">
                  <c:v>13.606</c:v>
                </c:pt>
                <c:pt idx="13607" formatCode="General">
                  <c:v>13.606999999999999</c:v>
                </c:pt>
                <c:pt idx="13608" formatCode="General">
                  <c:v>13.608000000000001</c:v>
                </c:pt>
                <c:pt idx="13609" formatCode="General">
                  <c:v>13.609</c:v>
                </c:pt>
                <c:pt idx="13610" formatCode="General">
                  <c:v>13.61</c:v>
                </c:pt>
                <c:pt idx="13611" formatCode="General">
                  <c:v>13.611000000000001</c:v>
                </c:pt>
                <c:pt idx="13612" formatCode="General">
                  <c:v>13.612</c:v>
                </c:pt>
                <c:pt idx="13613" formatCode="General">
                  <c:v>13.613</c:v>
                </c:pt>
                <c:pt idx="13614" formatCode="General">
                  <c:v>13.614000000000001</c:v>
                </c:pt>
                <c:pt idx="13615" formatCode="General">
                  <c:v>13.615</c:v>
                </c:pt>
                <c:pt idx="13616" formatCode="General">
                  <c:v>13.616</c:v>
                </c:pt>
                <c:pt idx="13617" formatCode="General">
                  <c:v>13.617000000000001</c:v>
                </c:pt>
                <c:pt idx="13618" formatCode="General">
                  <c:v>13.618</c:v>
                </c:pt>
                <c:pt idx="13619" formatCode="General">
                  <c:v>13.619</c:v>
                </c:pt>
                <c:pt idx="13620" formatCode="General">
                  <c:v>13.62</c:v>
                </c:pt>
                <c:pt idx="13621" formatCode="General">
                  <c:v>13.621</c:v>
                </c:pt>
                <c:pt idx="13622" formatCode="General">
                  <c:v>13.622</c:v>
                </c:pt>
                <c:pt idx="13623" formatCode="General">
                  <c:v>13.622999999999999</c:v>
                </c:pt>
                <c:pt idx="13624" formatCode="General">
                  <c:v>13.624000000000001</c:v>
                </c:pt>
                <c:pt idx="13625" formatCode="General">
                  <c:v>13.625</c:v>
                </c:pt>
                <c:pt idx="13626" formatCode="General">
                  <c:v>13.625999999999999</c:v>
                </c:pt>
                <c:pt idx="13627" formatCode="General">
                  <c:v>13.627000000000001</c:v>
                </c:pt>
                <c:pt idx="13628" formatCode="General">
                  <c:v>13.628</c:v>
                </c:pt>
                <c:pt idx="13629" formatCode="General">
                  <c:v>13.629</c:v>
                </c:pt>
                <c:pt idx="13630" formatCode="General">
                  <c:v>13.63</c:v>
                </c:pt>
                <c:pt idx="13631" formatCode="General">
                  <c:v>13.631</c:v>
                </c:pt>
                <c:pt idx="13632" formatCode="General">
                  <c:v>13.632</c:v>
                </c:pt>
                <c:pt idx="13633" formatCode="General">
                  <c:v>13.632999999999999</c:v>
                </c:pt>
                <c:pt idx="13634" formatCode="General">
                  <c:v>13.634</c:v>
                </c:pt>
                <c:pt idx="13635" formatCode="General">
                  <c:v>13.635</c:v>
                </c:pt>
                <c:pt idx="13636" formatCode="General">
                  <c:v>13.635999999999999</c:v>
                </c:pt>
                <c:pt idx="13637" formatCode="General">
                  <c:v>13.637</c:v>
                </c:pt>
                <c:pt idx="13638" formatCode="General">
                  <c:v>13.638</c:v>
                </c:pt>
                <c:pt idx="13639" formatCode="General">
                  <c:v>13.638999999999999</c:v>
                </c:pt>
                <c:pt idx="13640" formatCode="General">
                  <c:v>13.64</c:v>
                </c:pt>
                <c:pt idx="13641" formatCode="General">
                  <c:v>13.641</c:v>
                </c:pt>
                <c:pt idx="13642" formatCode="General">
                  <c:v>13.641999999999999</c:v>
                </c:pt>
                <c:pt idx="13643" formatCode="General">
                  <c:v>13.643000000000001</c:v>
                </c:pt>
                <c:pt idx="13644" formatCode="General">
                  <c:v>13.644</c:v>
                </c:pt>
                <c:pt idx="13645" formatCode="General">
                  <c:v>13.645</c:v>
                </c:pt>
                <c:pt idx="13646" formatCode="General">
                  <c:v>13.646000000000001</c:v>
                </c:pt>
                <c:pt idx="13647" formatCode="General">
                  <c:v>13.647</c:v>
                </c:pt>
                <c:pt idx="13648" formatCode="General">
                  <c:v>13.648</c:v>
                </c:pt>
                <c:pt idx="13649" formatCode="General">
                  <c:v>13.648999999999999</c:v>
                </c:pt>
                <c:pt idx="13650" formatCode="General">
                  <c:v>13.65</c:v>
                </c:pt>
                <c:pt idx="13651" formatCode="General">
                  <c:v>13.651</c:v>
                </c:pt>
                <c:pt idx="13652" formatCode="General">
                  <c:v>13.651999999999999</c:v>
                </c:pt>
                <c:pt idx="13653" formatCode="General">
                  <c:v>13.653</c:v>
                </c:pt>
                <c:pt idx="13654" formatCode="General">
                  <c:v>13.654</c:v>
                </c:pt>
                <c:pt idx="13655" formatCode="General">
                  <c:v>13.654999999999999</c:v>
                </c:pt>
                <c:pt idx="13656" formatCode="General">
                  <c:v>13.656000000000001</c:v>
                </c:pt>
                <c:pt idx="13657" formatCode="General">
                  <c:v>13.657</c:v>
                </c:pt>
                <c:pt idx="13658" formatCode="General">
                  <c:v>13.657999999999999</c:v>
                </c:pt>
                <c:pt idx="13659" formatCode="General">
                  <c:v>13.659000000000001</c:v>
                </c:pt>
                <c:pt idx="13660" formatCode="General">
                  <c:v>13.66</c:v>
                </c:pt>
                <c:pt idx="13661" formatCode="General">
                  <c:v>13.661</c:v>
                </c:pt>
                <c:pt idx="13662" formatCode="General">
                  <c:v>13.662000000000001</c:v>
                </c:pt>
                <c:pt idx="13663" formatCode="General">
                  <c:v>13.663</c:v>
                </c:pt>
                <c:pt idx="13664" formatCode="General">
                  <c:v>13.664</c:v>
                </c:pt>
                <c:pt idx="13665" formatCode="General">
                  <c:v>13.664999999999999</c:v>
                </c:pt>
                <c:pt idx="13666" formatCode="General">
                  <c:v>13.666</c:v>
                </c:pt>
                <c:pt idx="13667" formatCode="General">
                  <c:v>13.667</c:v>
                </c:pt>
                <c:pt idx="13668" formatCode="General">
                  <c:v>13.667999999999999</c:v>
                </c:pt>
                <c:pt idx="13669" formatCode="General">
                  <c:v>13.669</c:v>
                </c:pt>
                <c:pt idx="13670" formatCode="General">
                  <c:v>13.67</c:v>
                </c:pt>
                <c:pt idx="13671" formatCode="General">
                  <c:v>13.670999999999999</c:v>
                </c:pt>
                <c:pt idx="13672" formatCode="General">
                  <c:v>13.672000000000001</c:v>
                </c:pt>
                <c:pt idx="13673" formatCode="General">
                  <c:v>13.673</c:v>
                </c:pt>
                <c:pt idx="13674" formatCode="General">
                  <c:v>13.673999999999999</c:v>
                </c:pt>
                <c:pt idx="13675" formatCode="General">
                  <c:v>13.675000000000001</c:v>
                </c:pt>
                <c:pt idx="13676" formatCode="General">
                  <c:v>13.676</c:v>
                </c:pt>
                <c:pt idx="13677" formatCode="General">
                  <c:v>13.677</c:v>
                </c:pt>
                <c:pt idx="13678" formatCode="General">
                  <c:v>13.678000000000001</c:v>
                </c:pt>
                <c:pt idx="13679" formatCode="General">
                  <c:v>13.679</c:v>
                </c:pt>
                <c:pt idx="13680" formatCode="General">
                  <c:v>13.68</c:v>
                </c:pt>
                <c:pt idx="13681" formatCode="General">
                  <c:v>13.680999999999999</c:v>
                </c:pt>
                <c:pt idx="13682" formatCode="General">
                  <c:v>13.682</c:v>
                </c:pt>
                <c:pt idx="13683" formatCode="General">
                  <c:v>13.683</c:v>
                </c:pt>
                <c:pt idx="13684" formatCode="General">
                  <c:v>13.683999999999999</c:v>
                </c:pt>
                <c:pt idx="13685" formatCode="General">
                  <c:v>13.685</c:v>
                </c:pt>
                <c:pt idx="13686" formatCode="General">
                  <c:v>13.686</c:v>
                </c:pt>
                <c:pt idx="13687" formatCode="General">
                  <c:v>13.686999999999999</c:v>
                </c:pt>
                <c:pt idx="13688" formatCode="General">
                  <c:v>13.688000000000001</c:v>
                </c:pt>
                <c:pt idx="13689" formatCode="General">
                  <c:v>13.689</c:v>
                </c:pt>
                <c:pt idx="13690" formatCode="General">
                  <c:v>13.69</c:v>
                </c:pt>
                <c:pt idx="13691" formatCode="General">
                  <c:v>13.691000000000001</c:v>
                </c:pt>
                <c:pt idx="13692" formatCode="General">
                  <c:v>13.692</c:v>
                </c:pt>
                <c:pt idx="13693" formatCode="General">
                  <c:v>13.693</c:v>
                </c:pt>
                <c:pt idx="13694" formatCode="General">
                  <c:v>13.694000000000001</c:v>
                </c:pt>
                <c:pt idx="13695" formatCode="General">
                  <c:v>13.695</c:v>
                </c:pt>
                <c:pt idx="13696" formatCode="General">
                  <c:v>13.696</c:v>
                </c:pt>
                <c:pt idx="13697" formatCode="General">
                  <c:v>13.696999999999999</c:v>
                </c:pt>
                <c:pt idx="13698" formatCode="General">
                  <c:v>13.698</c:v>
                </c:pt>
                <c:pt idx="13699" formatCode="General">
                  <c:v>13.699</c:v>
                </c:pt>
                <c:pt idx="13700" formatCode="General">
                  <c:v>13.7</c:v>
                </c:pt>
                <c:pt idx="13701" formatCode="General">
                  <c:v>13.701000000000001</c:v>
                </c:pt>
                <c:pt idx="13702" formatCode="General">
                  <c:v>13.702</c:v>
                </c:pt>
                <c:pt idx="13703" formatCode="General">
                  <c:v>13.702999999999999</c:v>
                </c:pt>
                <c:pt idx="13704" formatCode="General">
                  <c:v>13.704000000000001</c:v>
                </c:pt>
                <c:pt idx="13705" formatCode="General">
                  <c:v>13.705</c:v>
                </c:pt>
                <c:pt idx="13706" formatCode="General">
                  <c:v>13.706</c:v>
                </c:pt>
                <c:pt idx="13707" formatCode="General">
                  <c:v>13.707000000000001</c:v>
                </c:pt>
                <c:pt idx="13708" formatCode="General">
                  <c:v>13.708</c:v>
                </c:pt>
                <c:pt idx="13709" formatCode="General">
                  <c:v>13.709</c:v>
                </c:pt>
                <c:pt idx="13710" formatCode="General">
                  <c:v>13.71</c:v>
                </c:pt>
                <c:pt idx="13711" formatCode="General">
                  <c:v>13.711</c:v>
                </c:pt>
                <c:pt idx="13712" formatCode="General">
                  <c:v>13.712</c:v>
                </c:pt>
                <c:pt idx="13713" formatCode="General">
                  <c:v>13.712999999999999</c:v>
                </c:pt>
                <c:pt idx="13714" formatCode="General">
                  <c:v>13.714</c:v>
                </c:pt>
                <c:pt idx="13715" formatCode="General">
                  <c:v>13.715</c:v>
                </c:pt>
                <c:pt idx="13716" formatCode="General">
                  <c:v>13.715999999999999</c:v>
                </c:pt>
                <c:pt idx="13717" formatCode="General">
                  <c:v>13.717000000000001</c:v>
                </c:pt>
                <c:pt idx="13718" formatCode="General">
                  <c:v>13.718</c:v>
                </c:pt>
                <c:pt idx="13719" formatCode="General">
                  <c:v>13.718999999999999</c:v>
                </c:pt>
                <c:pt idx="13720" formatCode="General">
                  <c:v>13.72</c:v>
                </c:pt>
                <c:pt idx="13721" formatCode="General">
                  <c:v>13.721</c:v>
                </c:pt>
                <c:pt idx="13722" formatCode="General">
                  <c:v>13.722</c:v>
                </c:pt>
                <c:pt idx="13723" formatCode="General">
                  <c:v>13.723000000000001</c:v>
                </c:pt>
                <c:pt idx="13724" formatCode="General">
                  <c:v>13.724</c:v>
                </c:pt>
                <c:pt idx="13725" formatCode="General">
                  <c:v>13.725</c:v>
                </c:pt>
                <c:pt idx="13726" formatCode="General">
                  <c:v>13.726000000000001</c:v>
                </c:pt>
                <c:pt idx="13727" formatCode="General">
                  <c:v>13.727</c:v>
                </c:pt>
                <c:pt idx="13728" formatCode="General">
                  <c:v>13.728</c:v>
                </c:pt>
                <c:pt idx="13729" formatCode="General">
                  <c:v>13.728999999999999</c:v>
                </c:pt>
                <c:pt idx="13730" formatCode="General">
                  <c:v>13.73</c:v>
                </c:pt>
                <c:pt idx="13731" formatCode="General">
                  <c:v>13.731</c:v>
                </c:pt>
                <c:pt idx="13732" formatCode="General">
                  <c:v>13.731999999999999</c:v>
                </c:pt>
                <c:pt idx="13733" formatCode="General">
                  <c:v>13.733000000000001</c:v>
                </c:pt>
                <c:pt idx="13734" formatCode="General">
                  <c:v>13.734</c:v>
                </c:pt>
                <c:pt idx="13735" formatCode="General">
                  <c:v>13.734999999999999</c:v>
                </c:pt>
                <c:pt idx="13736" formatCode="General">
                  <c:v>13.736000000000001</c:v>
                </c:pt>
                <c:pt idx="13737" formatCode="General">
                  <c:v>13.737</c:v>
                </c:pt>
                <c:pt idx="13738" formatCode="General">
                  <c:v>13.738</c:v>
                </c:pt>
                <c:pt idx="13739" formatCode="General">
                  <c:v>13.739000000000001</c:v>
                </c:pt>
                <c:pt idx="13740" formatCode="General">
                  <c:v>13.74</c:v>
                </c:pt>
                <c:pt idx="13741" formatCode="General">
                  <c:v>13.741</c:v>
                </c:pt>
                <c:pt idx="13742" formatCode="General">
                  <c:v>13.742000000000001</c:v>
                </c:pt>
                <c:pt idx="13743" formatCode="General">
                  <c:v>13.743</c:v>
                </c:pt>
                <c:pt idx="13744" formatCode="General">
                  <c:v>13.744</c:v>
                </c:pt>
                <c:pt idx="13745" formatCode="General">
                  <c:v>13.744999999999999</c:v>
                </c:pt>
                <c:pt idx="13746" formatCode="General">
                  <c:v>13.746</c:v>
                </c:pt>
                <c:pt idx="13747" formatCode="General">
                  <c:v>13.747</c:v>
                </c:pt>
                <c:pt idx="13748" formatCode="General">
                  <c:v>13.747999999999999</c:v>
                </c:pt>
                <c:pt idx="13749" formatCode="General">
                  <c:v>13.749000000000001</c:v>
                </c:pt>
                <c:pt idx="13750" formatCode="General">
                  <c:v>13.75</c:v>
                </c:pt>
                <c:pt idx="13751" formatCode="General">
                  <c:v>13.750999999999999</c:v>
                </c:pt>
                <c:pt idx="13752" formatCode="General">
                  <c:v>13.752000000000001</c:v>
                </c:pt>
                <c:pt idx="13753" formatCode="General">
                  <c:v>13.753</c:v>
                </c:pt>
                <c:pt idx="13754" formatCode="General">
                  <c:v>13.754</c:v>
                </c:pt>
                <c:pt idx="13755" formatCode="General">
                  <c:v>13.755000000000001</c:v>
                </c:pt>
                <c:pt idx="13756" formatCode="General">
                  <c:v>13.756</c:v>
                </c:pt>
                <c:pt idx="13757" formatCode="General">
                  <c:v>13.757</c:v>
                </c:pt>
                <c:pt idx="13758" formatCode="General">
                  <c:v>13.757999999999999</c:v>
                </c:pt>
                <c:pt idx="13759" formatCode="General">
                  <c:v>13.759</c:v>
                </c:pt>
                <c:pt idx="13760" formatCode="General">
                  <c:v>13.76</c:v>
                </c:pt>
                <c:pt idx="13761" formatCode="General">
                  <c:v>13.760999999999999</c:v>
                </c:pt>
                <c:pt idx="13762" formatCode="General">
                  <c:v>13.762</c:v>
                </c:pt>
                <c:pt idx="13763" formatCode="General">
                  <c:v>13.763</c:v>
                </c:pt>
                <c:pt idx="13764" formatCode="General">
                  <c:v>13.763999999999999</c:v>
                </c:pt>
                <c:pt idx="13765" formatCode="General">
                  <c:v>13.765000000000001</c:v>
                </c:pt>
                <c:pt idx="13766" formatCode="General">
                  <c:v>13.766</c:v>
                </c:pt>
                <c:pt idx="13767" formatCode="General">
                  <c:v>13.766999999999999</c:v>
                </c:pt>
                <c:pt idx="13768" formatCode="General">
                  <c:v>13.768000000000001</c:v>
                </c:pt>
                <c:pt idx="13769" formatCode="General">
                  <c:v>13.769</c:v>
                </c:pt>
                <c:pt idx="13770" formatCode="General">
                  <c:v>13.77</c:v>
                </c:pt>
                <c:pt idx="13771" formatCode="General">
                  <c:v>13.771000000000001</c:v>
                </c:pt>
                <c:pt idx="13772" formatCode="General">
                  <c:v>13.772</c:v>
                </c:pt>
                <c:pt idx="13773" formatCode="General">
                  <c:v>13.773</c:v>
                </c:pt>
                <c:pt idx="13774" formatCode="General">
                  <c:v>13.773999999999999</c:v>
                </c:pt>
                <c:pt idx="13775" formatCode="General">
                  <c:v>13.775</c:v>
                </c:pt>
                <c:pt idx="13776" formatCode="General">
                  <c:v>13.776</c:v>
                </c:pt>
                <c:pt idx="13777" formatCode="General">
                  <c:v>13.776999999999999</c:v>
                </c:pt>
                <c:pt idx="13778" formatCode="General">
                  <c:v>13.778</c:v>
                </c:pt>
                <c:pt idx="13779" formatCode="General">
                  <c:v>13.779</c:v>
                </c:pt>
                <c:pt idx="13780" formatCode="General">
                  <c:v>13.78</c:v>
                </c:pt>
                <c:pt idx="13781" formatCode="General">
                  <c:v>13.781000000000001</c:v>
                </c:pt>
                <c:pt idx="13782" formatCode="General">
                  <c:v>13.782</c:v>
                </c:pt>
                <c:pt idx="13783" formatCode="General">
                  <c:v>13.782999999999999</c:v>
                </c:pt>
                <c:pt idx="13784" formatCode="General">
                  <c:v>13.784000000000001</c:v>
                </c:pt>
                <c:pt idx="13785" formatCode="General">
                  <c:v>13.785</c:v>
                </c:pt>
                <c:pt idx="13786" formatCode="General">
                  <c:v>13.786</c:v>
                </c:pt>
                <c:pt idx="13787" formatCode="General">
                  <c:v>13.787000000000001</c:v>
                </c:pt>
                <c:pt idx="13788" formatCode="General">
                  <c:v>13.788</c:v>
                </c:pt>
                <c:pt idx="13789" formatCode="General">
                  <c:v>13.789</c:v>
                </c:pt>
                <c:pt idx="13790" formatCode="General">
                  <c:v>13.79</c:v>
                </c:pt>
                <c:pt idx="13791" formatCode="General">
                  <c:v>13.791</c:v>
                </c:pt>
                <c:pt idx="13792" formatCode="General">
                  <c:v>13.792</c:v>
                </c:pt>
                <c:pt idx="13793" formatCode="General">
                  <c:v>13.792999999999999</c:v>
                </c:pt>
                <c:pt idx="13794" formatCode="General">
                  <c:v>13.794</c:v>
                </c:pt>
                <c:pt idx="13795" formatCode="General">
                  <c:v>13.795</c:v>
                </c:pt>
                <c:pt idx="13796" formatCode="General">
                  <c:v>13.795999999999999</c:v>
                </c:pt>
                <c:pt idx="13797" formatCode="General">
                  <c:v>13.797000000000001</c:v>
                </c:pt>
                <c:pt idx="13798" formatCode="General">
                  <c:v>13.798</c:v>
                </c:pt>
                <c:pt idx="13799" formatCode="General">
                  <c:v>13.798999999999999</c:v>
                </c:pt>
                <c:pt idx="13800" formatCode="General">
                  <c:v>13.8</c:v>
                </c:pt>
                <c:pt idx="13801" formatCode="General">
                  <c:v>13.801</c:v>
                </c:pt>
                <c:pt idx="13802" formatCode="General">
                  <c:v>13.802</c:v>
                </c:pt>
                <c:pt idx="13803" formatCode="General">
                  <c:v>13.803000000000001</c:v>
                </c:pt>
                <c:pt idx="13804" formatCode="General">
                  <c:v>13.804</c:v>
                </c:pt>
                <c:pt idx="13805" formatCode="General">
                  <c:v>13.805</c:v>
                </c:pt>
                <c:pt idx="13806" formatCode="General">
                  <c:v>13.805999999999999</c:v>
                </c:pt>
                <c:pt idx="13807" formatCode="General">
                  <c:v>13.807</c:v>
                </c:pt>
                <c:pt idx="13808" formatCode="General">
                  <c:v>13.808</c:v>
                </c:pt>
                <c:pt idx="13809" formatCode="General">
                  <c:v>13.808999999999999</c:v>
                </c:pt>
                <c:pt idx="13810" formatCode="General">
                  <c:v>13.81</c:v>
                </c:pt>
                <c:pt idx="13811" formatCode="General">
                  <c:v>13.811</c:v>
                </c:pt>
                <c:pt idx="13812" formatCode="General">
                  <c:v>13.811999999999999</c:v>
                </c:pt>
                <c:pt idx="13813" formatCode="General">
                  <c:v>13.813000000000001</c:v>
                </c:pt>
                <c:pt idx="13814" formatCode="General">
                  <c:v>13.814</c:v>
                </c:pt>
                <c:pt idx="13815" formatCode="General">
                  <c:v>13.815</c:v>
                </c:pt>
                <c:pt idx="13816" formatCode="General">
                  <c:v>13.816000000000001</c:v>
                </c:pt>
                <c:pt idx="13817" formatCode="General">
                  <c:v>13.817</c:v>
                </c:pt>
                <c:pt idx="13818" formatCode="General">
                  <c:v>13.818</c:v>
                </c:pt>
                <c:pt idx="13819" formatCode="General">
                  <c:v>13.819000000000001</c:v>
                </c:pt>
                <c:pt idx="13820" formatCode="General">
                  <c:v>13.82</c:v>
                </c:pt>
                <c:pt idx="13821" formatCode="General">
                  <c:v>13.821</c:v>
                </c:pt>
                <c:pt idx="13822" formatCode="General">
                  <c:v>13.821999999999999</c:v>
                </c:pt>
                <c:pt idx="13823" formatCode="General">
                  <c:v>13.823</c:v>
                </c:pt>
                <c:pt idx="13824" formatCode="General">
                  <c:v>13.824</c:v>
                </c:pt>
                <c:pt idx="13825" formatCode="General">
                  <c:v>13.824999999999999</c:v>
                </c:pt>
                <c:pt idx="13826" formatCode="General">
                  <c:v>13.826000000000001</c:v>
                </c:pt>
                <c:pt idx="13827" formatCode="General">
                  <c:v>13.827</c:v>
                </c:pt>
                <c:pt idx="13828" formatCode="General">
                  <c:v>13.827999999999999</c:v>
                </c:pt>
                <c:pt idx="13829" formatCode="General">
                  <c:v>13.829000000000001</c:v>
                </c:pt>
                <c:pt idx="13830" formatCode="General">
                  <c:v>13.83</c:v>
                </c:pt>
                <c:pt idx="13831" formatCode="General">
                  <c:v>13.831</c:v>
                </c:pt>
                <c:pt idx="13832" formatCode="General">
                  <c:v>13.832000000000001</c:v>
                </c:pt>
                <c:pt idx="13833" formatCode="General">
                  <c:v>13.833</c:v>
                </c:pt>
                <c:pt idx="13834" formatCode="General">
                  <c:v>13.834</c:v>
                </c:pt>
                <c:pt idx="13835" formatCode="General">
                  <c:v>13.835000000000001</c:v>
                </c:pt>
                <c:pt idx="13836" formatCode="General">
                  <c:v>13.836</c:v>
                </c:pt>
                <c:pt idx="13837" formatCode="General">
                  <c:v>13.837</c:v>
                </c:pt>
                <c:pt idx="13838" formatCode="General">
                  <c:v>13.837999999999999</c:v>
                </c:pt>
                <c:pt idx="13839" formatCode="General">
                  <c:v>13.839</c:v>
                </c:pt>
                <c:pt idx="13840" formatCode="General">
                  <c:v>13.84</c:v>
                </c:pt>
                <c:pt idx="13841" formatCode="General">
                  <c:v>13.840999999999999</c:v>
                </c:pt>
                <c:pt idx="13842" formatCode="General">
                  <c:v>13.842000000000001</c:v>
                </c:pt>
                <c:pt idx="13843" formatCode="General">
                  <c:v>13.843</c:v>
                </c:pt>
                <c:pt idx="13844" formatCode="General">
                  <c:v>13.843999999999999</c:v>
                </c:pt>
                <c:pt idx="13845" formatCode="General">
                  <c:v>13.845000000000001</c:v>
                </c:pt>
                <c:pt idx="13846" formatCode="General">
                  <c:v>13.846</c:v>
                </c:pt>
                <c:pt idx="13847" formatCode="General">
                  <c:v>13.847</c:v>
                </c:pt>
                <c:pt idx="13848" formatCode="General">
                  <c:v>13.848000000000001</c:v>
                </c:pt>
                <c:pt idx="13849" formatCode="General">
                  <c:v>13.849</c:v>
                </c:pt>
                <c:pt idx="13850" formatCode="General">
                  <c:v>13.85</c:v>
                </c:pt>
                <c:pt idx="13851" formatCode="General">
                  <c:v>13.851000000000001</c:v>
                </c:pt>
                <c:pt idx="13852" formatCode="General">
                  <c:v>13.852</c:v>
                </c:pt>
                <c:pt idx="13853" formatCode="General">
                  <c:v>13.853</c:v>
                </c:pt>
                <c:pt idx="13854" formatCode="General">
                  <c:v>13.853999999999999</c:v>
                </c:pt>
                <c:pt idx="13855" formatCode="General">
                  <c:v>13.855</c:v>
                </c:pt>
                <c:pt idx="13856" formatCode="General">
                  <c:v>13.856</c:v>
                </c:pt>
                <c:pt idx="13857" formatCode="General">
                  <c:v>13.856999999999999</c:v>
                </c:pt>
                <c:pt idx="13858" formatCode="General">
                  <c:v>13.858000000000001</c:v>
                </c:pt>
                <c:pt idx="13859" formatCode="General">
                  <c:v>13.859</c:v>
                </c:pt>
                <c:pt idx="13860" formatCode="General">
                  <c:v>13.86</c:v>
                </c:pt>
                <c:pt idx="13861" formatCode="General">
                  <c:v>13.861000000000001</c:v>
                </c:pt>
                <c:pt idx="13862" formatCode="General">
                  <c:v>13.862</c:v>
                </c:pt>
                <c:pt idx="13863" formatCode="General">
                  <c:v>13.863</c:v>
                </c:pt>
                <c:pt idx="13864" formatCode="General">
                  <c:v>13.864000000000001</c:v>
                </c:pt>
                <c:pt idx="13865" formatCode="General">
                  <c:v>13.865</c:v>
                </c:pt>
                <c:pt idx="13866" formatCode="General">
                  <c:v>13.866</c:v>
                </c:pt>
                <c:pt idx="13867" formatCode="General">
                  <c:v>13.867000000000001</c:v>
                </c:pt>
                <c:pt idx="13868" formatCode="General">
                  <c:v>13.868</c:v>
                </c:pt>
                <c:pt idx="13869" formatCode="General">
                  <c:v>13.869</c:v>
                </c:pt>
                <c:pt idx="13870" formatCode="General">
                  <c:v>13.87</c:v>
                </c:pt>
                <c:pt idx="13871" formatCode="General">
                  <c:v>13.871</c:v>
                </c:pt>
                <c:pt idx="13872" formatCode="General">
                  <c:v>13.872</c:v>
                </c:pt>
                <c:pt idx="13873" formatCode="General">
                  <c:v>13.872999999999999</c:v>
                </c:pt>
                <c:pt idx="13874" formatCode="General">
                  <c:v>13.874000000000001</c:v>
                </c:pt>
                <c:pt idx="13875" formatCode="General">
                  <c:v>13.875</c:v>
                </c:pt>
                <c:pt idx="13876" formatCode="General">
                  <c:v>13.875999999999999</c:v>
                </c:pt>
                <c:pt idx="13877" formatCode="General">
                  <c:v>13.877000000000001</c:v>
                </c:pt>
                <c:pt idx="13878" formatCode="General">
                  <c:v>13.878</c:v>
                </c:pt>
                <c:pt idx="13879" formatCode="General">
                  <c:v>13.879</c:v>
                </c:pt>
                <c:pt idx="13880" formatCode="General">
                  <c:v>13.88</c:v>
                </c:pt>
                <c:pt idx="13881" formatCode="General">
                  <c:v>13.881</c:v>
                </c:pt>
                <c:pt idx="13882" formatCode="General">
                  <c:v>13.882</c:v>
                </c:pt>
                <c:pt idx="13883" formatCode="General">
                  <c:v>13.882999999999999</c:v>
                </c:pt>
                <c:pt idx="13884" formatCode="General">
                  <c:v>13.884</c:v>
                </c:pt>
                <c:pt idx="13885" formatCode="General">
                  <c:v>13.885</c:v>
                </c:pt>
                <c:pt idx="13886" formatCode="General">
                  <c:v>13.885999999999999</c:v>
                </c:pt>
                <c:pt idx="13887" formatCode="General">
                  <c:v>13.887</c:v>
                </c:pt>
                <c:pt idx="13888" formatCode="General">
                  <c:v>13.888</c:v>
                </c:pt>
                <c:pt idx="13889" formatCode="General">
                  <c:v>13.888999999999999</c:v>
                </c:pt>
                <c:pt idx="13890" formatCode="General">
                  <c:v>13.89</c:v>
                </c:pt>
                <c:pt idx="13891" formatCode="General">
                  <c:v>13.891</c:v>
                </c:pt>
                <c:pt idx="13892" formatCode="General">
                  <c:v>13.891999999999999</c:v>
                </c:pt>
                <c:pt idx="13893" formatCode="General">
                  <c:v>13.893000000000001</c:v>
                </c:pt>
                <c:pt idx="13894" formatCode="General">
                  <c:v>13.894</c:v>
                </c:pt>
                <c:pt idx="13895" formatCode="General">
                  <c:v>13.895</c:v>
                </c:pt>
                <c:pt idx="13896" formatCode="General">
                  <c:v>13.896000000000001</c:v>
                </c:pt>
                <c:pt idx="13897" formatCode="General">
                  <c:v>13.897</c:v>
                </c:pt>
                <c:pt idx="13898" formatCode="General">
                  <c:v>13.898</c:v>
                </c:pt>
                <c:pt idx="13899" formatCode="General">
                  <c:v>13.898999999999999</c:v>
                </c:pt>
                <c:pt idx="13900" formatCode="General">
                  <c:v>13.9</c:v>
                </c:pt>
                <c:pt idx="13901" formatCode="General">
                  <c:v>13.901</c:v>
                </c:pt>
                <c:pt idx="13902" formatCode="General">
                  <c:v>13.901999999999999</c:v>
                </c:pt>
                <c:pt idx="13903" formatCode="General">
                  <c:v>13.903</c:v>
                </c:pt>
                <c:pt idx="13904" formatCode="General">
                  <c:v>13.904</c:v>
                </c:pt>
                <c:pt idx="13905" formatCode="General">
                  <c:v>13.904999999999999</c:v>
                </c:pt>
                <c:pt idx="13906" formatCode="General">
                  <c:v>13.906000000000001</c:v>
                </c:pt>
                <c:pt idx="13907" formatCode="General">
                  <c:v>13.907</c:v>
                </c:pt>
                <c:pt idx="13908" formatCode="General">
                  <c:v>13.907999999999999</c:v>
                </c:pt>
                <c:pt idx="13909" formatCode="General">
                  <c:v>13.909000000000001</c:v>
                </c:pt>
                <c:pt idx="13910" formatCode="General">
                  <c:v>13.91</c:v>
                </c:pt>
                <c:pt idx="13911" formatCode="General">
                  <c:v>13.911</c:v>
                </c:pt>
                <c:pt idx="13912" formatCode="General">
                  <c:v>13.912000000000001</c:v>
                </c:pt>
                <c:pt idx="13913" formatCode="General">
                  <c:v>13.913</c:v>
                </c:pt>
                <c:pt idx="13914" formatCode="General">
                  <c:v>13.914</c:v>
                </c:pt>
                <c:pt idx="13915" formatCode="General">
                  <c:v>13.914999999999999</c:v>
                </c:pt>
                <c:pt idx="13916" formatCode="General">
                  <c:v>13.916</c:v>
                </c:pt>
                <c:pt idx="13917" formatCode="General">
                  <c:v>13.917</c:v>
                </c:pt>
                <c:pt idx="13918" formatCode="General">
                  <c:v>13.917999999999999</c:v>
                </c:pt>
                <c:pt idx="13919" formatCode="General">
                  <c:v>13.919</c:v>
                </c:pt>
                <c:pt idx="13920" formatCode="General">
                  <c:v>13.92</c:v>
                </c:pt>
                <c:pt idx="13921" formatCode="General">
                  <c:v>13.920999999999999</c:v>
                </c:pt>
                <c:pt idx="13922" formatCode="General">
                  <c:v>13.922000000000001</c:v>
                </c:pt>
                <c:pt idx="13923" formatCode="General">
                  <c:v>13.923</c:v>
                </c:pt>
                <c:pt idx="13924" formatCode="General">
                  <c:v>13.923999999999999</c:v>
                </c:pt>
                <c:pt idx="13925" formatCode="General">
                  <c:v>13.925000000000001</c:v>
                </c:pt>
                <c:pt idx="13926" formatCode="General">
                  <c:v>13.926</c:v>
                </c:pt>
                <c:pt idx="13927" formatCode="General">
                  <c:v>13.927</c:v>
                </c:pt>
                <c:pt idx="13928" formatCode="General">
                  <c:v>13.928000000000001</c:v>
                </c:pt>
                <c:pt idx="13929" formatCode="General">
                  <c:v>13.929</c:v>
                </c:pt>
                <c:pt idx="13930" formatCode="General">
                  <c:v>13.93</c:v>
                </c:pt>
                <c:pt idx="13931" formatCode="General">
                  <c:v>13.930999999999999</c:v>
                </c:pt>
                <c:pt idx="13932" formatCode="General">
                  <c:v>13.932</c:v>
                </c:pt>
                <c:pt idx="13933" formatCode="General">
                  <c:v>13.933</c:v>
                </c:pt>
                <c:pt idx="13934" formatCode="General">
                  <c:v>13.933999999999999</c:v>
                </c:pt>
                <c:pt idx="13935" formatCode="General">
                  <c:v>13.935</c:v>
                </c:pt>
                <c:pt idx="13936" formatCode="General">
                  <c:v>13.936</c:v>
                </c:pt>
                <c:pt idx="13937" formatCode="General">
                  <c:v>13.936999999999999</c:v>
                </c:pt>
                <c:pt idx="13938" formatCode="General">
                  <c:v>13.938000000000001</c:v>
                </c:pt>
                <c:pt idx="13939" formatCode="General">
                  <c:v>13.939</c:v>
                </c:pt>
                <c:pt idx="13940" formatCode="General">
                  <c:v>13.94</c:v>
                </c:pt>
                <c:pt idx="13941" formatCode="General">
                  <c:v>13.941000000000001</c:v>
                </c:pt>
                <c:pt idx="13942" formatCode="General">
                  <c:v>13.942</c:v>
                </c:pt>
                <c:pt idx="13943" formatCode="General">
                  <c:v>13.943</c:v>
                </c:pt>
                <c:pt idx="13944" formatCode="General">
                  <c:v>13.944000000000001</c:v>
                </c:pt>
                <c:pt idx="13945" formatCode="General">
                  <c:v>13.945</c:v>
                </c:pt>
                <c:pt idx="13946" formatCode="General">
                  <c:v>13.946</c:v>
                </c:pt>
                <c:pt idx="13947" formatCode="General">
                  <c:v>13.946999999999999</c:v>
                </c:pt>
                <c:pt idx="13948" formatCode="General">
                  <c:v>13.948</c:v>
                </c:pt>
                <c:pt idx="13949" formatCode="General">
                  <c:v>13.949</c:v>
                </c:pt>
                <c:pt idx="13950" formatCode="General">
                  <c:v>13.95</c:v>
                </c:pt>
                <c:pt idx="13951" formatCode="General">
                  <c:v>13.951000000000001</c:v>
                </c:pt>
                <c:pt idx="13952" formatCode="General">
                  <c:v>13.952</c:v>
                </c:pt>
                <c:pt idx="13953" formatCode="General">
                  <c:v>13.952999999999999</c:v>
                </c:pt>
                <c:pt idx="13954" formatCode="General">
                  <c:v>13.954000000000001</c:v>
                </c:pt>
                <c:pt idx="13955" formatCode="General">
                  <c:v>13.955</c:v>
                </c:pt>
                <c:pt idx="13956" formatCode="General">
                  <c:v>13.956</c:v>
                </c:pt>
                <c:pt idx="13957" formatCode="General">
                  <c:v>13.957000000000001</c:v>
                </c:pt>
                <c:pt idx="13958" formatCode="General">
                  <c:v>13.958</c:v>
                </c:pt>
                <c:pt idx="13959" formatCode="General">
                  <c:v>13.959</c:v>
                </c:pt>
                <c:pt idx="13960" formatCode="General">
                  <c:v>13.96</c:v>
                </c:pt>
                <c:pt idx="13961" formatCode="General">
                  <c:v>13.961</c:v>
                </c:pt>
                <c:pt idx="13962" formatCode="General">
                  <c:v>13.962</c:v>
                </c:pt>
                <c:pt idx="13963" formatCode="General">
                  <c:v>13.962999999999999</c:v>
                </c:pt>
                <c:pt idx="13964" formatCode="General">
                  <c:v>13.964</c:v>
                </c:pt>
                <c:pt idx="13965" formatCode="General">
                  <c:v>13.965</c:v>
                </c:pt>
                <c:pt idx="13966" formatCode="General">
                  <c:v>13.965999999999999</c:v>
                </c:pt>
                <c:pt idx="13967" formatCode="General">
                  <c:v>13.967000000000001</c:v>
                </c:pt>
                <c:pt idx="13968" formatCode="General">
                  <c:v>13.968</c:v>
                </c:pt>
                <c:pt idx="13969" formatCode="General">
                  <c:v>13.968999999999999</c:v>
                </c:pt>
                <c:pt idx="13970" formatCode="General">
                  <c:v>13.97</c:v>
                </c:pt>
                <c:pt idx="13971" formatCode="General">
                  <c:v>13.971</c:v>
                </c:pt>
                <c:pt idx="13972" formatCode="General">
                  <c:v>13.972</c:v>
                </c:pt>
                <c:pt idx="13973" formatCode="General">
                  <c:v>13.973000000000001</c:v>
                </c:pt>
                <c:pt idx="13974" formatCode="General">
                  <c:v>13.974</c:v>
                </c:pt>
                <c:pt idx="13975" formatCode="General">
                  <c:v>13.975</c:v>
                </c:pt>
                <c:pt idx="13976" formatCode="General">
                  <c:v>13.976000000000001</c:v>
                </c:pt>
                <c:pt idx="13977" formatCode="General">
                  <c:v>13.977</c:v>
                </c:pt>
                <c:pt idx="13978" formatCode="General">
                  <c:v>13.978</c:v>
                </c:pt>
                <c:pt idx="13979" formatCode="General">
                  <c:v>13.978999999999999</c:v>
                </c:pt>
                <c:pt idx="13980" formatCode="General">
                  <c:v>13.98</c:v>
                </c:pt>
                <c:pt idx="13981" formatCode="General">
                  <c:v>13.981</c:v>
                </c:pt>
                <c:pt idx="13982" formatCode="General">
                  <c:v>13.981999999999999</c:v>
                </c:pt>
                <c:pt idx="13983" formatCode="General">
                  <c:v>13.983000000000001</c:v>
                </c:pt>
                <c:pt idx="13984" formatCode="General">
                  <c:v>13.984</c:v>
                </c:pt>
                <c:pt idx="13985" formatCode="General">
                  <c:v>13.984999999999999</c:v>
                </c:pt>
                <c:pt idx="13986" formatCode="General">
                  <c:v>13.986000000000001</c:v>
                </c:pt>
                <c:pt idx="13987" formatCode="General">
                  <c:v>13.987</c:v>
                </c:pt>
                <c:pt idx="13988" formatCode="General">
                  <c:v>13.988</c:v>
                </c:pt>
                <c:pt idx="13989" formatCode="General">
                  <c:v>13.989000000000001</c:v>
                </c:pt>
                <c:pt idx="13990" formatCode="General">
                  <c:v>13.99</c:v>
                </c:pt>
                <c:pt idx="13991" formatCode="General">
                  <c:v>13.991</c:v>
                </c:pt>
                <c:pt idx="13992" formatCode="General">
                  <c:v>13.992000000000001</c:v>
                </c:pt>
                <c:pt idx="13993" formatCode="General">
                  <c:v>13.993</c:v>
                </c:pt>
                <c:pt idx="13994" formatCode="General">
                  <c:v>13.994</c:v>
                </c:pt>
                <c:pt idx="13995" formatCode="General">
                  <c:v>13.994999999999999</c:v>
                </c:pt>
                <c:pt idx="13996" formatCode="General">
                  <c:v>13.996</c:v>
                </c:pt>
                <c:pt idx="13997" formatCode="General">
                  <c:v>13.997</c:v>
                </c:pt>
                <c:pt idx="13998" formatCode="General">
                  <c:v>13.997999999999999</c:v>
                </c:pt>
                <c:pt idx="13999" formatCode="General">
                  <c:v>13.999000000000001</c:v>
                </c:pt>
                <c:pt idx="14000" formatCode="General">
                  <c:v>14</c:v>
                </c:pt>
                <c:pt idx="14001" formatCode="General">
                  <c:v>14.000999999999999</c:v>
                </c:pt>
                <c:pt idx="14002" formatCode="General">
                  <c:v>14.002000000000001</c:v>
                </c:pt>
                <c:pt idx="14003" formatCode="General">
                  <c:v>14.003</c:v>
                </c:pt>
                <c:pt idx="14004" formatCode="General">
                  <c:v>14.004</c:v>
                </c:pt>
                <c:pt idx="14005" formatCode="General">
                  <c:v>14.005000000000001</c:v>
                </c:pt>
                <c:pt idx="14006" formatCode="General">
                  <c:v>14.006</c:v>
                </c:pt>
                <c:pt idx="14007" formatCode="General">
                  <c:v>14.007</c:v>
                </c:pt>
                <c:pt idx="14008" formatCode="General">
                  <c:v>14.007999999999999</c:v>
                </c:pt>
                <c:pt idx="14009" formatCode="General">
                  <c:v>14.009</c:v>
                </c:pt>
                <c:pt idx="14010" formatCode="General">
                  <c:v>14.01</c:v>
                </c:pt>
                <c:pt idx="14011" formatCode="General">
                  <c:v>14.010999999999999</c:v>
                </c:pt>
                <c:pt idx="14012" formatCode="General">
                  <c:v>14.012</c:v>
                </c:pt>
                <c:pt idx="14013" formatCode="General">
                  <c:v>14.013</c:v>
                </c:pt>
                <c:pt idx="14014" formatCode="General">
                  <c:v>14.013999999999999</c:v>
                </c:pt>
                <c:pt idx="14015" formatCode="General">
                  <c:v>14.015000000000001</c:v>
                </c:pt>
                <c:pt idx="14016" formatCode="General">
                  <c:v>14.016</c:v>
                </c:pt>
                <c:pt idx="14017" formatCode="General">
                  <c:v>14.016999999999999</c:v>
                </c:pt>
                <c:pt idx="14018" formatCode="General">
                  <c:v>14.018000000000001</c:v>
                </c:pt>
                <c:pt idx="14019" formatCode="General">
                  <c:v>14.019</c:v>
                </c:pt>
                <c:pt idx="14020" formatCode="General">
                  <c:v>14.02</c:v>
                </c:pt>
                <c:pt idx="14021" formatCode="General">
                  <c:v>14.021000000000001</c:v>
                </c:pt>
                <c:pt idx="14022" formatCode="General">
                  <c:v>14.022</c:v>
                </c:pt>
                <c:pt idx="14023" formatCode="General">
                  <c:v>14.023</c:v>
                </c:pt>
                <c:pt idx="14024" formatCode="General">
                  <c:v>14.023999999999999</c:v>
                </c:pt>
                <c:pt idx="14025" formatCode="General">
                  <c:v>14.025</c:v>
                </c:pt>
                <c:pt idx="14026" formatCode="General">
                  <c:v>14.026</c:v>
                </c:pt>
                <c:pt idx="14027" formatCode="General">
                  <c:v>14.026999999999999</c:v>
                </c:pt>
                <c:pt idx="14028" formatCode="General">
                  <c:v>14.028</c:v>
                </c:pt>
                <c:pt idx="14029" formatCode="General">
                  <c:v>14.029</c:v>
                </c:pt>
                <c:pt idx="14030" formatCode="General">
                  <c:v>14.03</c:v>
                </c:pt>
                <c:pt idx="14031" formatCode="General">
                  <c:v>14.031000000000001</c:v>
                </c:pt>
                <c:pt idx="14032" formatCode="General">
                  <c:v>14.032</c:v>
                </c:pt>
                <c:pt idx="14033" formatCode="General">
                  <c:v>14.032999999999999</c:v>
                </c:pt>
                <c:pt idx="14034" formatCode="General">
                  <c:v>14.034000000000001</c:v>
                </c:pt>
                <c:pt idx="14035" formatCode="General">
                  <c:v>14.035</c:v>
                </c:pt>
                <c:pt idx="14036" formatCode="General">
                  <c:v>14.036</c:v>
                </c:pt>
                <c:pt idx="14037" formatCode="General">
                  <c:v>14.037000000000001</c:v>
                </c:pt>
                <c:pt idx="14038" formatCode="General">
                  <c:v>14.038</c:v>
                </c:pt>
                <c:pt idx="14039" formatCode="General">
                  <c:v>14.039</c:v>
                </c:pt>
                <c:pt idx="14040" formatCode="General">
                  <c:v>14.04</c:v>
                </c:pt>
                <c:pt idx="14041" formatCode="General">
                  <c:v>14.041</c:v>
                </c:pt>
                <c:pt idx="14042" formatCode="General">
                  <c:v>14.042</c:v>
                </c:pt>
                <c:pt idx="14043" formatCode="General">
                  <c:v>14.042999999999999</c:v>
                </c:pt>
                <c:pt idx="14044" formatCode="General">
                  <c:v>14.044</c:v>
                </c:pt>
                <c:pt idx="14045" formatCode="General">
                  <c:v>14.045</c:v>
                </c:pt>
                <c:pt idx="14046" formatCode="General">
                  <c:v>14.045999999999999</c:v>
                </c:pt>
                <c:pt idx="14047" formatCode="General">
                  <c:v>14.047000000000001</c:v>
                </c:pt>
                <c:pt idx="14048" formatCode="General">
                  <c:v>14.048</c:v>
                </c:pt>
                <c:pt idx="14049" formatCode="General">
                  <c:v>14.048999999999999</c:v>
                </c:pt>
                <c:pt idx="14050" formatCode="General">
                  <c:v>14.05</c:v>
                </c:pt>
                <c:pt idx="14051" formatCode="General">
                  <c:v>14.051</c:v>
                </c:pt>
                <c:pt idx="14052" formatCode="General">
                  <c:v>14.052</c:v>
                </c:pt>
                <c:pt idx="14053" formatCode="General">
                  <c:v>14.053000000000001</c:v>
                </c:pt>
                <c:pt idx="14054" formatCode="General">
                  <c:v>14.054</c:v>
                </c:pt>
                <c:pt idx="14055" formatCode="General">
                  <c:v>14.055</c:v>
                </c:pt>
                <c:pt idx="14056" formatCode="General">
                  <c:v>14.055999999999999</c:v>
                </c:pt>
                <c:pt idx="14057" formatCode="General">
                  <c:v>14.057</c:v>
                </c:pt>
                <c:pt idx="14058" formatCode="General">
                  <c:v>14.058</c:v>
                </c:pt>
                <c:pt idx="14059" formatCode="General">
                  <c:v>14.058999999999999</c:v>
                </c:pt>
                <c:pt idx="14060" formatCode="General">
                  <c:v>14.06</c:v>
                </c:pt>
                <c:pt idx="14061" formatCode="General">
                  <c:v>14.061</c:v>
                </c:pt>
                <c:pt idx="14062" formatCode="General">
                  <c:v>14.061999999999999</c:v>
                </c:pt>
                <c:pt idx="14063" formatCode="General">
                  <c:v>14.063000000000001</c:v>
                </c:pt>
                <c:pt idx="14064" formatCode="General">
                  <c:v>14.064</c:v>
                </c:pt>
                <c:pt idx="14065" formatCode="General">
                  <c:v>14.065</c:v>
                </c:pt>
                <c:pt idx="14066" formatCode="General">
                  <c:v>14.066000000000001</c:v>
                </c:pt>
                <c:pt idx="14067" formatCode="General">
                  <c:v>14.067</c:v>
                </c:pt>
                <c:pt idx="14068" formatCode="General">
                  <c:v>14.068</c:v>
                </c:pt>
                <c:pt idx="14069" formatCode="General">
                  <c:v>14.069000000000001</c:v>
                </c:pt>
                <c:pt idx="14070" formatCode="General">
                  <c:v>14.07</c:v>
                </c:pt>
                <c:pt idx="14071" formatCode="General">
                  <c:v>14.071</c:v>
                </c:pt>
                <c:pt idx="14072" formatCode="General">
                  <c:v>14.071999999999999</c:v>
                </c:pt>
                <c:pt idx="14073" formatCode="General">
                  <c:v>14.073</c:v>
                </c:pt>
                <c:pt idx="14074" formatCode="General">
                  <c:v>14.074</c:v>
                </c:pt>
                <c:pt idx="14075" formatCode="General">
                  <c:v>14.074999999999999</c:v>
                </c:pt>
                <c:pt idx="14076" formatCode="General">
                  <c:v>14.076000000000001</c:v>
                </c:pt>
                <c:pt idx="14077" formatCode="General">
                  <c:v>14.077</c:v>
                </c:pt>
                <c:pt idx="14078" formatCode="General">
                  <c:v>14.077999999999999</c:v>
                </c:pt>
                <c:pt idx="14079" formatCode="General">
                  <c:v>14.079000000000001</c:v>
                </c:pt>
                <c:pt idx="14080" formatCode="General">
                  <c:v>14.08</c:v>
                </c:pt>
                <c:pt idx="14081" formatCode="General">
                  <c:v>14.081</c:v>
                </c:pt>
                <c:pt idx="14082" formatCode="General">
                  <c:v>14.082000000000001</c:v>
                </c:pt>
                <c:pt idx="14083" formatCode="General">
                  <c:v>14.083</c:v>
                </c:pt>
                <c:pt idx="14084" formatCode="General">
                  <c:v>14.084</c:v>
                </c:pt>
                <c:pt idx="14085" formatCode="General">
                  <c:v>14.085000000000001</c:v>
                </c:pt>
                <c:pt idx="14086" formatCode="General">
                  <c:v>14.086</c:v>
                </c:pt>
                <c:pt idx="14087" formatCode="General">
                  <c:v>14.087</c:v>
                </c:pt>
                <c:pt idx="14088" formatCode="General">
                  <c:v>14.087999999999999</c:v>
                </c:pt>
                <c:pt idx="14089" formatCode="General">
                  <c:v>14.089</c:v>
                </c:pt>
                <c:pt idx="14090" formatCode="General">
                  <c:v>14.09</c:v>
                </c:pt>
                <c:pt idx="14091" formatCode="General">
                  <c:v>14.090999999999999</c:v>
                </c:pt>
                <c:pt idx="14092" formatCode="General">
                  <c:v>14.092000000000001</c:v>
                </c:pt>
                <c:pt idx="14093" formatCode="General">
                  <c:v>14.093</c:v>
                </c:pt>
                <c:pt idx="14094" formatCode="General">
                  <c:v>14.093999999999999</c:v>
                </c:pt>
                <c:pt idx="14095" formatCode="General">
                  <c:v>14.095000000000001</c:v>
                </c:pt>
                <c:pt idx="14096" formatCode="General">
                  <c:v>14.096</c:v>
                </c:pt>
                <c:pt idx="14097" formatCode="General">
                  <c:v>14.097</c:v>
                </c:pt>
                <c:pt idx="14098" formatCode="General">
                  <c:v>14.098000000000001</c:v>
                </c:pt>
                <c:pt idx="14099" formatCode="General">
                  <c:v>14.099</c:v>
                </c:pt>
                <c:pt idx="14100" formatCode="General">
                  <c:v>14.1</c:v>
                </c:pt>
                <c:pt idx="14101" formatCode="General">
                  <c:v>14.101000000000001</c:v>
                </c:pt>
                <c:pt idx="14102" formatCode="General">
                  <c:v>14.102</c:v>
                </c:pt>
                <c:pt idx="14103" formatCode="General">
                  <c:v>14.103</c:v>
                </c:pt>
                <c:pt idx="14104" formatCode="General">
                  <c:v>14.103999999999999</c:v>
                </c:pt>
                <c:pt idx="14105" formatCode="General">
                  <c:v>14.105</c:v>
                </c:pt>
                <c:pt idx="14106" formatCode="General">
                  <c:v>14.106</c:v>
                </c:pt>
                <c:pt idx="14107" formatCode="General">
                  <c:v>14.106999999999999</c:v>
                </c:pt>
                <c:pt idx="14108" formatCode="General">
                  <c:v>14.108000000000001</c:v>
                </c:pt>
                <c:pt idx="14109" formatCode="General">
                  <c:v>14.109</c:v>
                </c:pt>
                <c:pt idx="14110" formatCode="General">
                  <c:v>14.11</c:v>
                </c:pt>
                <c:pt idx="14111" formatCode="General">
                  <c:v>14.111000000000001</c:v>
                </c:pt>
                <c:pt idx="14112" formatCode="General">
                  <c:v>14.112</c:v>
                </c:pt>
                <c:pt idx="14113" formatCode="General">
                  <c:v>14.113</c:v>
                </c:pt>
                <c:pt idx="14114" formatCode="General">
                  <c:v>14.114000000000001</c:v>
                </c:pt>
                <c:pt idx="14115" formatCode="General">
                  <c:v>14.115</c:v>
                </c:pt>
                <c:pt idx="14116" formatCode="General">
                  <c:v>14.116</c:v>
                </c:pt>
                <c:pt idx="14117" formatCode="General">
                  <c:v>14.117000000000001</c:v>
                </c:pt>
                <c:pt idx="14118" formatCode="General">
                  <c:v>14.118</c:v>
                </c:pt>
                <c:pt idx="14119" formatCode="General">
                  <c:v>14.119</c:v>
                </c:pt>
                <c:pt idx="14120" formatCode="General">
                  <c:v>14.12</c:v>
                </c:pt>
                <c:pt idx="14121" formatCode="General">
                  <c:v>14.121</c:v>
                </c:pt>
                <c:pt idx="14122" formatCode="General">
                  <c:v>14.122</c:v>
                </c:pt>
                <c:pt idx="14123" formatCode="General">
                  <c:v>14.122999999999999</c:v>
                </c:pt>
                <c:pt idx="14124" formatCode="General">
                  <c:v>14.124000000000001</c:v>
                </c:pt>
                <c:pt idx="14125" formatCode="General">
                  <c:v>14.125</c:v>
                </c:pt>
                <c:pt idx="14126" formatCode="General">
                  <c:v>14.125999999999999</c:v>
                </c:pt>
                <c:pt idx="14127" formatCode="General">
                  <c:v>14.127000000000001</c:v>
                </c:pt>
                <c:pt idx="14128" formatCode="General">
                  <c:v>14.128</c:v>
                </c:pt>
                <c:pt idx="14129" formatCode="General">
                  <c:v>14.129</c:v>
                </c:pt>
                <c:pt idx="14130" formatCode="General">
                  <c:v>14.13</c:v>
                </c:pt>
                <c:pt idx="14131" formatCode="General">
                  <c:v>14.131</c:v>
                </c:pt>
                <c:pt idx="14132" formatCode="General">
                  <c:v>14.132</c:v>
                </c:pt>
                <c:pt idx="14133" formatCode="General">
                  <c:v>14.132999999999999</c:v>
                </c:pt>
                <c:pt idx="14134" formatCode="General">
                  <c:v>14.134</c:v>
                </c:pt>
                <c:pt idx="14135" formatCode="General">
                  <c:v>14.135</c:v>
                </c:pt>
                <c:pt idx="14136" formatCode="General">
                  <c:v>14.135999999999999</c:v>
                </c:pt>
                <c:pt idx="14137" formatCode="General">
                  <c:v>14.137</c:v>
                </c:pt>
                <c:pt idx="14138" formatCode="General">
                  <c:v>14.138</c:v>
                </c:pt>
                <c:pt idx="14139" formatCode="General">
                  <c:v>14.138999999999999</c:v>
                </c:pt>
                <c:pt idx="14140" formatCode="General">
                  <c:v>14.14</c:v>
                </c:pt>
                <c:pt idx="14141" formatCode="General">
                  <c:v>14.141</c:v>
                </c:pt>
                <c:pt idx="14142" formatCode="General">
                  <c:v>14.141999999999999</c:v>
                </c:pt>
                <c:pt idx="14143" formatCode="General">
                  <c:v>14.143000000000001</c:v>
                </c:pt>
                <c:pt idx="14144" formatCode="General">
                  <c:v>14.144</c:v>
                </c:pt>
                <c:pt idx="14145" formatCode="General">
                  <c:v>14.145</c:v>
                </c:pt>
                <c:pt idx="14146" formatCode="General">
                  <c:v>14.146000000000001</c:v>
                </c:pt>
                <c:pt idx="14147" formatCode="General">
                  <c:v>14.147</c:v>
                </c:pt>
                <c:pt idx="14148" formatCode="General">
                  <c:v>14.148</c:v>
                </c:pt>
                <c:pt idx="14149" formatCode="General">
                  <c:v>14.148999999999999</c:v>
                </c:pt>
                <c:pt idx="14150" formatCode="General">
                  <c:v>14.15</c:v>
                </c:pt>
                <c:pt idx="14151" formatCode="General">
                  <c:v>14.151</c:v>
                </c:pt>
                <c:pt idx="14152" formatCode="General">
                  <c:v>14.151999999999999</c:v>
                </c:pt>
                <c:pt idx="14153" formatCode="General">
                  <c:v>14.153</c:v>
                </c:pt>
                <c:pt idx="14154" formatCode="General">
                  <c:v>14.154</c:v>
                </c:pt>
                <c:pt idx="14155" formatCode="General">
                  <c:v>14.154999999999999</c:v>
                </c:pt>
                <c:pt idx="14156" formatCode="General">
                  <c:v>14.156000000000001</c:v>
                </c:pt>
                <c:pt idx="14157" formatCode="General">
                  <c:v>14.157</c:v>
                </c:pt>
                <c:pt idx="14158" formatCode="General">
                  <c:v>14.157999999999999</c:v>
                </c:pt>
                <c:pt idx="14159" formatCode="General">
                  <c:v>14.159000000000001</c:v>
                </c:pt>
                <c:pt idx="14160" formatCode="General">
                  <c:v>14.16</c:v>
                </c:pt>
                <c:pt idx="14161" formatCode="General">
                  <c:v>14.161</c:v>
                </c:pt>
                <c:pt idx="14162" formatCode="General">
                  <c:v>14.162000000000001</c:v>
                </c:pt>
                <c:pt idx="14163" formatCode="General">
                  <c:v>14.163</c:v>
                </c:pt>
                <c:pt idx="14164" formatCode="General">
                  <c:v>14.164</c:v>
                </c:pt>
                <c:pt idx="14165" formatCode="General">
                  <c:v>14.164999999999999</c:v>
                </c:pt>
                <c:pt idx="14166" formatCode="General">
                  <c:v>14.166</c:v>
                </c:pt>
                <c:pt idx="14167" formatCode="General">
                  <c:v>14.167</c:v>
                </c:pt>
                <c:pt idx="14168" formatCode="General">
                  <c:v>14.167999999999999</c:v>
                </c:pt>
                <c:pt idx="14169" formatCode="General">
                  <c:v>14.169</c:v>
                </c:pt>
                <c:pt idx="14170" formatCode="General">
                  <c:v>14.17</c:v>
                </c:pt>
                <c:pt idx="14171" formatCode="General">
                  <c:v>14.170999999999999</c:v>
                </c:pt>
                <c:pt idx="14172" formatCode="General">
                  <c:v>14.172000000000001</c:v>
                </c:pt>
                <c:pt idx="14173" formatCode="General">
                  <c:v>14.173</c:v>
                </c:pt>
                <c:pt idx="14174" formatCode="General">
                  <c:v>14.173999999999999</c:v>
                </c:pt>
                <c:pt idx="14175" formatCode="General">
                  <c:v>14.175000000000001</c:v>
                </c:pt>
                <c:pt idx="14176" formatCode="General">
                  <c:v>14.176</c:v>
                </c:pt>
                <c:pt idx="14177" formatCode="General">
                  <c:v>14.177</c:v>
                </c:pt>
                <c:pt idx="14178" formatCode="General">
                  <c:v>14.178000000000001</c:v>
                </c:pt>
                <c:pt idx="14179" formatCode="General">
                  <c:v>14.179</c:v>
                </c:pt>
                <c:pt idx="14180" formatCode="General">
                  <c:v>14.18</c:v>
                </c:pt>
                <c:pt idx="14181" formatCode="General">
                  <c:v>14.180999999999999</c:v>
                </c:pt>
                <c:pt idx="14182" formatCode="General">
                  <c:v>14.182</c:v>
                </c:pt>
                <c:pt idx="14183" formatCode="General">
                  <c:v>14.183</c:v>
                </c:pt>
                <c:pt idx="14184" formatCode="General">
                  <c:v>14.183999999999999</c:v>
                </c:pt>
                <c:pt idx="14185" formatCode="General">
                  <c:v>14.185</c:v>
                </c:pt>
                <c:pt idx="14186" formatCode="General">
                  <c:v>14.186</c:v>
                </c:pt>
                <c:pt idx="14187" formatCode="General">
                  <c:v>14.186999999999999</c:v>
                </c:pt>
                <c:pt idx="14188" formatCode="General">
                  <c:v>14.188000000000001</c:v>
                </c:pt>
                <c:pt idx="14189" formatCode="General">
                  <c:v>14.189</c:v>
                </c:pt>
                <c:pt idx="14190" formatCode="General">
                  <c:v>14.19</c:v>
                </c:pt>
                <c:pt idx="14191" formatCode="General">
                  <c:v>14.191000000000001</c:v>
                </c:pt>
                <c:pt idx="14192" formatCode="General">
                  <c:v>14.192</c:v>
                </c:pt>
                <c:pt idx="14193" formatCode="General">
                  <c:v>14.193</c:v>
                </c:pt>
                <c:pt idx="14194" formatCode="General">
                  <c:v>14.194000000000001</c:v>
                </c:pt>
                <c:pt idx="14195" formatCode="General">
                  <c:v>14.195</c:v>
                </c:pt>
                <c:pt idx="14196" formatCode="General">
                  <c:v>14.196</c:v>
                </c:pt>
                <c:pt idx="14197" formatCode="General">
                  <c:v>14.196999999999999</c:v>
                </c:pt>
                <c:pt idx="14198" formatCode="General">
                  <c:v>14.198</c:v>
                </c:pt>
                <c:pt idx="14199" formatCode="General">
                  <c:v>14.199</c:v>
                </c:pt>
                <c:pt idx="14200" formatCode="General">
                  <c:v>14.2</c:v>
                </c:pt>
                <c:pt idx="14201" formatCode="General">
                  <c:v>14.201000000000001</c:v>
                </c:pt>
                <c:pt idx="14202" formatCode="General">
                  <c:v>14.202</c:v>
                </c:pt>
                <c:pt idx="14203" formatCode="General">
                  <c:v>14.202999999999999</c:v>
                </c:pt>
                <c:pt idx="14204" formatCode="General">
                  <c:v>14.204000000000001</c:v>
                </c:pt>
                <c:pt idx="14205" formatCode="General">
                  <c:v>14.205</c:v>
                </c:pt>
                <c:pt idx="14206" formatCode="General">
                  <c:v>14.206</c:v>
                </c:pt>
                <c:pt idx="14207" formatCode="General">
                  <c:v>14.207000000000001</c:v>
                </c:pt>
                <c:pt idx="14208" formatCode="General">
                  <c:v>14.208</c:v>
                </c:pt>
                <c:pt idx="14209" formatCode="General">
                  <c:v>14.209</c:v>
                </c:pt>
                <c:pt idx="14210" formatCode="General">
                  <c:v>14.21</c:v>
                </c:pt>
                <c:pt idx="14211" formatCode="General">
                  <c:v>14.211</c:v>
                </c:pt>
                <c:pt idx="14212" formatCode="General">
                  <c:v>14.212</c:v>
                </c:pt>
                <c:pt idx="14213" formatCode="General">
                  <c:v>14.212999999999999</c:v>
                </c:pt>
                <c:pt idx="14214" formatCode="General">
                  <c:v>14.214</c:v>
                </c:pt>
                <c:pt idx="14215" formatCode="General">
                  <c:v>14.215</c:v>
                </c:pt>
                <c:pt idx="14216" formatCode="General">
                  <c:v>14.215999999999999</c:v>
                </c:pt>
                <c:pt idx="14217" formatCode="General">
                  <c:v>14.217000000000001</c:v>
                </c:pt>
                <c:pt idx="14218" formatCode="General">
                  <c:v>14.218</c:v>
                </c:pt>
                <c:pt idx="14219" formatCode="General">
                  <c:v>14.218999999999999</c:v>
                </c:pt>
                <c:pt idx="14220" formatCode="General">
                  <c:v>14.22</c:v>
                </c:pt>
                <c:pt idx="14221" formatCode="General">
                  <c:v>14.221</c:v>
                </c:pt>
                <c:pt idx="14222" formatCode="General">
                  <c:v>14.222</c:v>
                </c:pt>
                <c:pt idx="14223" formatCode="General">
                  <c:v>14.223000000000001</c:v>
                </c:pt>
                <c:pt idx="14224" formatCode="General">
                  <c:v>14.224</c:v>
                </c:pt>
                <c:pt idx="14225" formatCode="General">
                  <c:v>14.225</c:v>
                </c:pt>
                <c:pt idx="14226" formatCode="General">
                  <c:v>14.226000000000001</c:v>
                </c:pt>
                <c:pt idx="14227" formatCode="General">
                  <c:v>14.227</c:v>
                </c:pt>
                <c:pt idx="14228" formatCode="General">
                  <c:v>14.228</c:v>
                </c:pt>
                <c:pt idx="14229" formatCode="General">
                  <c:v>14.228999999999999</c:v>
                </c:pt>
                <c:pt idx="14230" formatCode="General">
                  <c:v>14.23</c:v>
                </c:pt>
                <c:pt idx="14231" formatCode="General">
                  <c:v>14.231</c:v>
                </c:pt>
                <c:pt idx="14232" formatCode="General">
                  <c:v>14.231999999999999</c:v>
                </c:pt>
                <c:pt idx="14233" formatCode="General">
                  <c:v>14.233000000000001</c:v>
                </c:pt>
                <c:pt idx="14234" formatCode="General">
                  <c:v>14.234</c:v>
                </c:pt>
                <c:pt idx="14235" formatCode="General">
                  <c:v>14.234999999999999</c:v>
                </c:pt>
                <c:pt idx="14236" formatCode="General">
                  <c:v>14.236000000000001</c:v>
                </c:pt>
                <c:pt idx="14237" formatCode="General">
                  <c:v>14.237</c:v>
                </c:pt>
                <c:pt idx="14238" formatCode="General">
                  <c:v>14.238</c:v>
                </c:pt>
                <c:pt idx="14239" formatCode="General">
                  <c:v>14.239000000000001</c:v>
                </c:pt>
                <c:pt idx="14240" formatCode="General">
                  <c:v>14.24</c:v>
                </c:pt>
                <c:pt idx="14241" formatCode="General">
                  <c:v>14.241</c:v>
                </c:pt>
                <c:pt idx="14242" formatCode="General">
                  <c:v>14.242000000000001</c:v>
                </c:pt>
                <c:pt idx="14243" formatCode="General">
                  <c:v>14.243</c:v>
                </c:pt>
                <c:pt idx="14244" formatCode="General">
                  <c:v>14.244</c:v>
                </c:pt>
                <c:pt idx="14245" formatCode="General">
                  <c:v>14.244999999999999</c:v>
                </c:pt>
                <c:pt idx="14246" formatCode="General">
                  <c:v>14.246</c:v>
                </c:pt>
                <c:pt idx="14247" formatCode="General">
                  <c:v>14.247</c:v>
                </c:pt>
                <c:pt idx="14248" formatCode="General">
                  <c:v>14.247999999999999</c:v>
                </c:pt>
                <c:pt idx="14249" formatCode="General">
                  <c:v>14.249000000000001</c:v>
                </c:pt>
                <c:pt idx="14250" formatCode="General">
                  <c:v>14.25</c:v>
                </c:pt>
                <c:pt idx="14251" formatCode="General">
                  <c:v>14.250999999999999</c:v>
                </c:pt>
                <c:pt idx="14252" formatCode="General">
                  <c:v>14.252000000000001</c:v>
                </c:pt>
                <c:pt idx="14253" formatCode="General">
                  <c:v>14.253</c:v>
                </c:pt>
                <c:pt idx="14254" formatCode="General">
                  <c:v>14.254</c:v>
                </c:pt>
                <c:pt idx="14255" formatCode="General">
                  <c:v>14.255000000000001</c:v>
                </c:pt>
                <c:pt idx="14256" formatCode="General">
                  <c:v>14.256</c:v>
                </c:pt>
                <c:pt idx="14257" formatCode="General">
                  <c:v>14.257</c:v>
                </c:pt>
                <c:pt idx="14258" formatCode="General">
                  <c:v>14.257999999999999</c:v>
                </c:pt>
                <c:pt idx="14259" formatCode="General">
                  <c:v>14.259</c:v>
                </c:pt>
                <c:pt idx="14260" formatCode="General">
                  <c:v>14.26</c:v>
                </c:pt>
                <c:pt idx="14261" formatCode="General">
                  <c:v>14.260999999999999</c:v>
                </c:pt>
                <c:pt idx="14262" formatCode="General">
                  <c:v>14.262</c:v>
                </c:pt>
                <c:pt idx="14263" formatCode="General">
                  <c:v>14.263</c:v>
                </c:pt>
                <c:pt idx="14264" formatCode="General">
                  <c:v>14.263999999999999</c:v>
                </c:pt>
                <c:pt idx="14265" formatCode="General">
                  <c:v>14.265000000000001</c:v>
                </c:pt>
                <c:pt idx="14266" formatCode="General">
                  <c:v>14.266</c:v>
                </c:pt>
                <c:pt idx="14267" formatCode="General">
                  <c:v>14.266999999999999</c:v>
                </c:pt>
                <c:pt idx="14268" formatCode="General">
                  <c:v>14.268000000000001</c:v>
                </c:pt>
                <c:pt idx="14269" formatCode="General">
                  <c:v>14.269</c:v>
                </c:pt>
                <c:pt idx="14270" formatCode="General">
                  <c:v>14.27</c:v>
                </c:pt>
                <c:pt idx="14271" formatCode="General">
                  <c:v>14.271000000000001</c:v>
                </c:pt>
                <c:pt idx="14272" formatCode="General">
                  <c:v>14.272</c:v>
                </c:pt>
                <c:pt idx="14273" formatCode="General">
                  <c:v>14.273</c:v>
                </c:pt>
                <c:pt idx="14274" formatCode="General">
                  <c:v>14.273999999999999</c:v>
                </c:pt>
                <c:pt idx="14275" formatCode="General">
                  <c:v>14.275</c:v>
                </c:pt>
                <c:pt idx="14276" formatCode="General">
                  <c:v>14.276</c:v>
                </c:pt>
                <c:pt idx="14277" formatCode="General">
                  <c:v>14.276999999999999</c:v>
                </c:pt>
                <c:pt idx="14278" formatCode="General">
                  <c:v>14.278</c:v>
                </c:pt>
                <c:pt idx="14279" formatCode="General">
                  <c:v>14.279</c:v>
                </c:pt>
                <c:pt idx="14280" formatCode="General">
                  <c:v>14.28</c:v>
                </c:pt>
                <c:pt idx="14281" formatCode="General">
                  <c:v>14.281000000000001</c:v>
                </c:pt>
                <c:pt idx="14282" formatCode="General">
                  <c:v>14.282</c:v>
                </c:pt>
                <c:pt idx="14283" formatCode="General">
                  <c:v>14.282999999999999</c:v>
                </c:pt>
                <c:pt idx="14284" formatCode="General">
                  <c:v>14.284000000000001</c:v>
                </c:pt>
                <c:pt idx="14285" formatCode="General">
                  <c:v>14.285</c:v>
                </c:pt>
                <c:pt idx="14286" formatCode="General">
                  <c:v>14.286</c:v>
                </c:pt>
                <c:pt idx="14287" formatCode="General">
                  <c:v>14.287000000000001</c:v>
                </c:pt>
                <c:pt idx="14288" formatCode="General">
                  <c:v>14.288</c:v>
                </c:pt>
                <c:pt idx="14289" formatCode="General">
                  <c:v>14.289</c:v>
                </c:pt>
                <c:pt idx="14290" formatCode="General">
                  <c:v>14.29</c:v>
                </c:pt>
                <c:pt idx="14291" formatCode="General">
                  <c:v>14.291</c:v>
                </c:pt>
                <c:pt idx="14292" formatCode="General">
                  <c:v>14.292</c:v>
                </c:pt>
                <c:pt idx="14293" formatCode="General">
                  <c:v>14.292999999999999</c:v>
                </c:pt>
                <c:pt idx="14294" formatCode="General">
                  <c:v>14.294</c:v>
                </c:pt>
                <c:pt idx="14295" formatCode="General">
                  <c:v>14.295</c:v>
                </c:pt>
                <c:pt idx="14296" formatCode="General">
                  <c:v>14.295999999999999</c:v>
                </c:pt>
                <c:pt idx="14297" formatCode="General">
                  <c:v>14.297000000000001</c:v>
                </c:pt>
                <c:pt idx="14298" formatCode="General">
                  <c:v>14.298</c:v>
                </c:pt>
                <c:pt idx="14299" formatCode="General">
                  <c:v>14.298999999999999</c:v>
                </c:pt>
                <c:pt idx="14300" formatCode="General">
                  <c:v>14.3</c:v>
                </c:pt>
                <c:pt idx="14301" formatCode="General">
                  <c:v>14.301</c:v>
                </c:pt>
                <c:pt idx="14302" formatCode="General">
                  <c:v>14.302</c:v>
                </c:pt>
                <c:pt idx="14303" formatCode="General">
                  <c:v>14.303000000000001</c:v>
                </c:pt>
                <c:pt idx="14304" formatCode="General">
                  <c:v>14.304</c:v>
                </c:pt>
                <c:pt idx="14305" formatCode="General">
                  <c:v>14.305</c:v>
                </c:pt>
                <c:pt idx="14306" formatCode="General">
                  <c:v>14.305999999999999</c:v>
                </c:pt>
                <c:pt idx="14307" formatCode="General">
                  <c:v>14.307</c:v>
                </c:pt>
                <c:pt idx="14308" formatCode="General">
                  <c:v>14.308</c:v>
                </c:pt>
                <c:pt idx="14309" formatCode="General">
                  <c:v>14.308999999999999</c:v>
                </c:pt>
                <c:pt idx="14310" formatCode="General">
                  <c:v>14.31</c:v>
                </c:pt>
                <c:pt idx="14311" formatCode="General">
                  <c:v>14.311</c:v>
                </c:pt>
                <c:pt idx="14312" formatCode="General">
                  <c:v>14.311999999999999</c:v>
                </c:pt>
                <c:pt idx="14313" formatCode="General">
                  <c:v>14.313000000000001</c:v>
                </c:pt>
                <c:pt idx="14314" formatCode="General">
                  <c:v>14.314</c:v>
                </c:pt>
                <c:pt idx="14315" formatCode="General">
                  <c:v>14.315</c:v>
                </c:pt>
                <c:pt idx="14316" formatCode="General">
                  <c:v>14.316000000000001</c:v>
                </c:pt>
                <c:pt idx="14317" formatCode="General">
                  <c:v>14.317</c:v>
                </c:pt>
                <c:pt idx="14318" formatCode="General">
                  <c:v>14.318</c:v>
                </c:pt>
                <c:pt idx="14319" formatCode="General">
                  <c:v>14.319000000000001</c:v>
                </c:pt>
                <c:pt idx="14320" formatCode="General">
                  <c:v>14.32</c:v>
                </c:pt>
                <c:pt idx="14321" formatCode="General">
                  <c:v>14.321</c:v>
                </c:pt>
                <c:pt idx="14322" formatCode="General">
                  <c:v>14.321999999999999</c:v>
                </c:pt>
                <c:pt idx="14323" formatCode="General">
                  <c:v>14.323</c:v>
                </c:pt>
                <c:pt idx="14324" formatCode="General">
                  <c:v>14.324</c:v>
                </c:pt>
                <c:pt idx="14325" formatCode="General">
                  <c:v>14.324999999999999</c:v>
                </c:pt>
                <c:pt idx="14326" formatCode="General">
                  <c:v>14.326000000000001</c:v>
                </c:pt>
                <c:pt idx="14327" formatCode="General">
                  <c:v>14.327</c:v>
                </c:pt>
                <c:pt idx="14328" formatCode="General">
                  <c:v>14.327999999999999</c:v>
                </c:pt>
                <c:pt idx="14329" formatCode="General">
                  <c:v>14.329000000000001</c:v>
                </c:pt>
                <c:pt idx="14330" formatCode="General">
                  <c:v>14.33</c:v>
                </c:pt>
                <c:pt idx="14331" formatCode="General">
                  <c:v>14.331</c:v>
                </c:pt>
                <c:pt idx="14332" formatCode="General">
                  <c:v>14.332000000000001</c:v>
                </c:pt>
                <c:pt idx="14333" formatCode="General">
                  <c:v>14.333</c:v>
                </c:pt>
                <c:pt idx="14334" formatCode="General">
                  <c:v>14.334</c:v>
                </c:pt>
                <c:pt idx="14335" formatCode="General">
                  <c:v>14.335000000000001</c:v>
                </c:pt>
                <c:pt idx="14336" formatCode="General">
                  <c:v>14.336</c:v>
                </c:pt>
                <c:pt idx="14337" formatCode="General">
                  <c:v>14.337</c:v>
                </c:pt>
                <c:pt idx="14338" formatCode="General">
                  <c:v>14.337999999999999</c:v>
                </c:pt>
                <c:pt idx="14339" formatCode="General">
                  <c:v>14.339</c:v>
                </c:pt>
                <c:pt idx="14340" formatCode="General">
                  <c:v>14.34</c:v>
                </c:pt>
                <c:pt idx="14341" formatCode="General">
                  <c:v>14.340999999999999</c:v>
                </c:pt>
                <c:pt idx="14342" formatCode="General">
                  <c:v>14.342000000000001</c:v>
                </c:pt>
                <c:pt idx="14343" formatCode="General">
                  <c:v>14.343</c:v>
                </c:pt>
                <c:pt idx="14344" formatCode="General">
                  <c:v>14.343999999999999</c:v>
                </c:pt>
                <c:pt idx="14345" formatCode="General">
                  <c:v>14.345000000000001</c:v>
                </c:pt>
                <c:pt idx="14346" formatCode="General">
                  <c:v>14.346</c:v>
                </c:pt>
                <c:pt idx="14347" formatCode="General">
                  <c:v>14.347</c:v>
                </c:pt>
                <c:pt idx="14348" formatCode="General">
                  <c:v>14.348000000000001</c:v>
                </c:pt>
                <c:pt idx="14349" formatCode="General">
                  <c:v>14.349</c:v>
                </c:pt>
                <c:pt idx="14350" formatCode="General">
                  <c:v>14.35</c:v>
                </c:pt>
                <c:pt idx="14351" formatCode="General">
                  <c:v>14.351000000000001</c:v>
                </c:pt>
                <c:pt idx="14352" formatCode="General">
                  <c:v>14.352</c:v>
                </c:pt>
                <c:pt idx="14353" formatCode="General">
                  <c:v>14.353</c:v>
                </c:pt>
                <c:pt idx="14354" formatCode="General">
                  <c:v>14.353999999999999</c:v>
                </c:pt>
                <c:pt idx="14355" formatCode="General">
                  <c:v>14.355</c:v>
                </c:pt>
                <c:pt idx="14356" formatCode="General">
                  <c:v>14.356</c:v>
                </c:pt>
                <c:pt idx="14357" formatCode="General">
                  <c:v>14.356999999999999</c:v>
                </c:pt>
                <c:pt idx="14358" formatCode="General">
                  <c:v>14.358000000000001</c:v>
                </c:pt>
                <c:pt idx="14359" formatCode="General">
                  <c:v>14.359</c:v>
                </c:pt>
                <c:pt idx="14360" formatCode="General">
                  <c:v>14.36</c:v>
                </c:pt>
                <c:pt idx="14361" formatCode="General">
                  <c:v>14.361000000000001</c:v>
                </c:pt>
                <c:pt idx="14362" formatCode="General">
                  <c:v>14.362</c:v>
                </c:pt>
                <c:pt idx="14363" formatCode="General">
                  <c:v>14.363</c:v>
                </c:pt>
                <c:pt idx="14364" formatCode="General">
                  <c:v>14.364000000000001</c:v>
                </c:pt>
                <c:pt idx="14365" formatCode="General">
                  <c:v>14.365</c:v>
                </c:pt>
                <c:pt idx="14366" formatCode="General">
                  <c:v>14.366</c:v>
                </c:pt>
                <c:pt idx="14367" formatCode="General">
                  <c:v>14.367000000000001</c:v>
                </c:pt>
                <c:pt idx="14368" formatCode="General">
                  <c:v>14.368</c:v>
                </c:pt>
                <c:pt idx="14369" formatCode="General">
                  <c:v>14.369</c:v>
                </c:pt>
                <c:pt idx="14370" formatCode="General">
                  <c:v>14.37</c:v>
                </c:pt>
                <c:pt idx="14371" formatCode="General">
                  <c:v>14.371</c:v>
                </c:pt>
                <c:pt idx="14372" formatCode="General">
                  <c:v>14.372</c:v>
                </c:pt>
                <c:pt idx="14373" formatCode="General">
                  <c:v>14.372999999999999</c:v>
                </c:pt>
                <c:pt idx="14374" formatCode="General">
                  <c:v>14.374000000000001</c:v>
                </c:pt>
                <c:pt idx="14375" formatCode="General">
                  <c:v>14.375</c:v>
                </c:pt>
                <c:pt idx="14376" formatCode="General">
                  <c:v>14.375999999999999</c:v>
                </c:pt>
                <c:pt idx="14377" formatCode="General">
                  <c:v>14.377000000000001</c:v>
                </c:pt>
                <c:pt idx="14378" formatCode="General">
                  <c:v>14.378</c:v>
                </c:pt>
                <c:pt idx="14379" formatCode="General">
                  <c:v>14.379</c:v>
                </c:pt>
                <c:pt idx="14380" formatCode="General">
                  <c:v>14.38</c:v>
                </c:pt>
                <c:pt idx="14381" formatCode="General">
                  <c:v>14.381</c:v>
                </c:pt>
                <c:pt idx="14382" formatCode="General">
                  <c:v>14.382</c:v>
                </c:pt>
                <c:pt idx="14383" formatCode="General">
                  <c:v>14.382999999999999</c:v>
                </c:pt>
                <c:pt idx="14384" formatCode="General">
                  <c:v>14.384</c:v>
                </c:pt>
                <c:pt idx="14385" formatCode="General">
                  <c:v>14.385</c:v>
                </c:pt>
                <c:pt idx="14386" formatCode="General">
                  <c:v>14.385999999999999</c:v>
                </c:pt>
                <c:pt idx="14387" formatCode="General">
                  <c:v>14.387</c:v>
                </c:pt>
                <c:pt idx="14388" formatCode="General">
                  <c:v>14.388</c:v>
                </c:pt>
                <c:pt idx="14389" formatCode="General">
                  <c:v>14.388999999999999</c:v>
                </c:pt>
                <c:pt idx="14390" formatCode="General">
                  <c:v>14.39</c:v>
                </c:pt>
                <c:pt idx="14391" formatCode="General">
                  <c:v>14.391</c:v>
                </c:pt>
                <c:pt idx="14392" formatCode="General">
                  <c:v>14.391999999999999</c:v>
                </c:pt>
                <c:pt idx="14393" formatCode="General">
                  <c:v>14.393000000000001</c:v>
                </c:pt>
                <c:pt idx="14394" formatCode="General">
                  <c:v>14.394</c:v>
                </c:pt>
                <c:pt idx="14395" formatCode="General">
                  <c:v>14.395</c:v>
                </c:pt>
                <c:pt idx="14396" formatCode="General">
                  <c:v>14.396000000000001</c:v>
                </c:pt>
                <c:pt idx="14397" formatCode="General">
                  <c:v>14.397</c:v>
                </c:pt>
                <c:pt idx="14398" formatCode="General">
                  <c:v>14.398</c:v>
                </c:pt>
                <c:pt idx="14399" formatCode="General">
                  <c:v>14.398999999999999</c:v>
                </c:pt>
                <c:pt idx="14400" formatCode="General">
                  <c:v>14.4</c:v>
                </c:pt>
                <c:pt idx="14401" formatCode="General">
                  <c:v>14.401</c:v>
                </c:pt>
                <c:pt idx="14402" formatCode="General">
                  <c:v>14.401999999999999</c:v>
                </c:pt>
                <c:pt idx="14403" formatCode="General">
                  <c:v>14.403</c:v>
                </c:pt>
                <c:pt idx="14404" formatCode="General">
                  <c:v>14.404</c:v>
                </c:pt>
                <c:pt idx="14405" formatCode="General">
                  <c:v>14.404999999999999</c:v>
                </c:pt>
                <c:pt idx="14406" formatCode="General">
                  <c:v>14.406000000000001</c:v>
                </c:pt>
                <c:pt idx="14407" formatCode="General">
                  <c:v>14.407</c:v>
                </c:pt>
                <c:pt idx="14408" formatCode="General">
                  <c:v>14.407999999999999</c:v>
                </c:pt>
                <c:pt idx="14409" formatCode="General">
                  <c:v>14.409000000000001</c:v>
                </c:pt>
                <c:pt idx="14410" formatCode="General">
                  <c:v>14.41</c:v>
                </c:pt>
                <c:pt idx="14411" formatCode="General">
                  <c:v>14.411</c:v>
                </c:pt>
                <c:pt idx="14412" formatCode="General">
                  <c:v>14.412000000000001</c:v>
                </c:pt>
                <c:pt idx="14413" formatCode="General">
                  <c:v>14.413</c:v>
                </c:pt>
                <c:pt idx="14414" formatCode="General">
                  <c:v>14.414</c:v>
                </c:pt>
                <c:pt idx="14415" formatCode="General">
                  <c:v>14.414999999999999</c:v>
                </c:pt>
                <c:pt idx="14416" formatCode="General">
                  <c:v>14.416</c:v>
                </c:pt>
                <c:pt idx="14417" formatCode="General">
                  <c:v>14.417</c:v>
                </c:pt>
                <c:pt idx="14418" formatCode="General">
                  <c:v>14.417999999999999</c:v>
                </c:pt>
                <c:pt idx="14419" formatCode="General">
                  <c:v>14.419</c:v>
                </c:pt>
                <c:pt idx="14420" formatCode="General">
                  <c:v>14.42</c:v>
                </c:pt>
                <c:pt idx="14421" formatCode="General">
                  <c:v>14.420999999999999</c:v>
                </c:pt>
                <c:pt idx="14422" formatCode="General">
                  <c:v>14.422000000000001</c:v>
                </c:pt>
                <c:pt idx="14423" formatCode="General">
                  <c:v>14.423</c:v>
                </c:pt>
                <c:pt idx="14424" formatCode="General">
                  <c:v>14.423999999999999</c:v>
                </c:pt>
                <c:pt idx="14425" formatCode="General">
                  <c:v>14.425000000000001</c:v>
                </c:pt>
                <c:pt idx="14426" formatCode="General">
                  <c:v>14.426</c:v>
                </c:pt>
                <c:pt idx="14427" formatCode="General">
                  <c:v>14.427</c:v>
                </c:pt>
                <c:pt idx="14428" formatCode="General">
                  <c:v>14.428000000000001</c:v>
                </c:pt>
                <c:pt idx="14429" formatCode="General">
                  <c:v>14.429</c:v>
                </c:pt>
                <c:pt idx="14430" formatCode="General">
                  <c:v>14.43</c:v>
                </c:pt>
                <c:pt idx="14431" formatCode="General">
                  <c:v>14.430999999999999</c:v>
                </c:pt>
                <c:pt idx="14432" formatCode="General">
                  <c:v>14.432</c:v>
                </c:pt>
                <c:pt idx="14433" formatCode="General">
                  <c:v>14.433</c:v>
                </c:pt>
                <c:pt idx="14434" formatCode="General">
                  <c:v>14.433999999999999</c:v>
                </c:pt>
                <c:pt idx="14435" formatCode="General">
                  <c:v>14.435</c:v>
                </c:pt>
                <c:pt idx="14436" formatCode="General">
                  <c:v>14.436</c:v>
                </c:pt>
                <c:pt idx="14437" formatCode="General">
                  <c:v>14.436999999999999</c:v>
                </c:pt>
                <c:pt idx="14438" formatCode="General">
                  <c:v>14.438000000000001</c:v>
                </c:pt>
                <c:pt idx="14439" formatCode="General">
                  <c:v>14.439</c:v>
                </c:pt>
                <c:pt idx="14440" formatCode="General">
                  <c:v>14.44</c:v>
                </c:pt>
                <c:pt idx="14441" formatCode="General">
                  <c:v>14.441000000000001</c:v>
                </c:pt>
                <c:pt idx="14442" formatCode="General">
                  <c:v>14.442</c:v>
                </c:pt>
                <c:pt idx="14443" formatCode="General">
                  <c:v>14.443</c:v>
                </c:pt>
                <c:pt idx="14444" formatCode="General">
                  <c:v>14.444000000000001</c:v>
                </c:pt>
                <c:pt idx="14445" formatCode="General">
                  <c:v>14.445</c:v>
                </c:pt>
                <c:pt idx="14446" formatCode="General">
                  <c:v>14.446</c:v>
                </c:pt>
                <c:pt idx="14447" formatCode="General">
                  <c:v>14.446999999999999</c:v>
                </c:pt>
                <c:pt idx="14448" formatCode="General">
                  <c:v>14.448</c:v>
                </c:pt>
                <c:pt idx="14449" formatCode="General">
                  <c:v>14.449</c:v>
                </c:pt>
                <c:pt idx="14450" formatCode="General">
                  <c:v>14.45</c:v>
                </c:pt>
                <c:pt idx="14451" formatCode="General">
                  <c:v>14.451000000000001</c:v>
                </c:pt>
                <c:pt idx="14452" formatCode="General">
                  <c:v>14.452</c:v>
                </c:pt>
                <c:pt idx="14453" formatCode="General">
                  <c:v>14.452999999999999</c:v>
                </c:pt>
                <c:pt idx="14454" formatCode="General">
                  <c:v>14.454000000000001</c:v>
                </c:pt>
                <c:pt idx="14455" formatCode="General">
                  <c:v>14.455</c:v>
                </c:pt>
                <c:pt idx="14456" formatCode="General">
                  <c:v>14.456</c:v>
                </c:pt>
                <c:pt idx="14457" formatCode="General">
                  <c:v>14.457000000000001</c:v>
                </c:pt>
                <c:pt idx="14458" formatCode="General">
                  <c:v>14.458</c:v>
                </c:pt>
                <c:pt idx="14459" formatCode="General">
                  <c:v>14.459</c:v>
                </c:pt>
                <c:pt idx="14460" formatCode="General">
                  <c:v>14.46</c:v>
                </c:pt>
                <c:pt idx="14461" formatCode="General">
                  <c:v>14.461</c:v>
                </c:pt>
                <c:pt idx="14462" formatCode="General">
                  <c:v>14.462</c:v>
                </c:pt>
                <c:pt idx="14463" formatCode="General">
                  <c:v>14.462999999999999</c:v>
                </c:pt>
                <c:pt idx="14464" formatCode="General">
                  <c:v>14.464</c:v>
                </c:pt>
                <c:pt idx="14465" formatCode="General">
                  <c:v>14.465</c:v>
                </c:pt>
                <c:pt idx="14466" formatCode="General">
                  <c:v>14.465999999999999</c:v>
                </c:pt>
                <c:pt idx="14467" formatCode="General">
                  <c:v>14.467000000000001</c:v>
                </c:pt>
                <c:pt idx="14468" formatCode="General">
                  <c:v>14.468</c:v>
                </c:pt>
                <c:pt idx="14469" formatCode="General">
                  <c:v>14.468999999999999</c:v>
                </c:pt>
                <c:pt idx="14470" formatCode="General">
                  <c:v>14.47</c:v>
                </c:pt>
                <c:pt idx="14471" formatCode="General">
                  <c:v>14.471</c:v>
                </c:pt>
                <c:pt idx="14472" formatCode="General">
                  <c:v>14.472</c:v>
                </c:pt>
                <c:pt idx="14473" formatCode="General">
                  <c:v>14.473000000000001</c:v>
                </c:pt>
                <c:pt idx="14474" formatCode="General">
                  <c:v>14.474</c:v>
                </c:pt>
                <c:pt idx="14475" formatCode="General">
                  <c:v>14.475</c:v>
                </c:pt>
                <c:pt idx="14476" formatCode="General">
                  <c:v>14.476000000000001</c:v>
                </c:pt>
                <c:pt idx="14477" formatCode="General">
                  <c:v>14.477</c:v>
                </c:pt>
                <c:pt idx="14478" formatCode="General">
                  <c:v>14.478</c:v>
                </c:pt>
                <c:pt idx="14479" formatCode="General">
                  <c:v>14.478999999999999</c:v>
                </c:pt>
                <c:pt idx="14480" formatCode="General">
                  <c:v>14.48</c:v>
                </c:pt>
                <c:pt idx="14481" formatCode="General">
                  <c:v>14.481</c:v>
                </c:pt>
                <c:pt idx="14482" formatCode="General">
                  <c:v>14.481999999999999</c:v>
                </c:pt>
                <c:pt idx="14483" formatCode="General">
                  <c:v>14.483000000000001</c:v>
                </c:pt>
                <c:pt idx="14484" formatCode="General">
                  <c:v>14.484</c:v>
                </c:pt>
                <c:pt idx="14485" formatCode="General">
                  <c:v>14.484999999999999</c:v>
                </c:pt>
                <c:pt idx="14486" formatCode="General">
                  <c:v>14.486000000000001</c:v>
                </c:pt>
                <c:pt idx="14487" formatCode="General">
                  <c:v>14.487</c:v>
                </c:pt>
                <c:pt idx="14488" formatCode="General">
                  <c:v>14.488</c:v>
                </c:pt>
                <c:pt idx="14489" formatCode="General">
                  <c:v>14.489000000000001</c:v>
                </c:pt>
                <c:pt idx="14490" formatCode="General">
                  <c:v>14.49</c:v>
                </c:pt>
                <c:pt idx="14491" formatCode="General">
                  <c:v>14.491</c:v>
                </c:pt>
                <c:pt idx="14492" formatCode="General">
                  <c:v>14.492000000000001</c:v>
                </c:pt>
                <c:pt idx="14493" formatCode="General">
                  <c:v>14.493</c:v>
                </c:pt>
                <c:pt idx="14494" formatCode="General">
                  <c:v>14.494</c:v>
                </c:pt>
                <c:pt idx="14495" formatCode="General">
                  <c:v>14.494999999999999</c:v>
                </c:pt>
                <c:pt idx="14496" formatCode="General">
                  <c:v>14.496</c:v>
                </c:pt>
                <c:pt idx="14497" formatCode="General">
                  <c:v>14.497</c:v>
                </c:pt>
                <c:pt idx="14498" formatCode="General">
                  <c:v>14.497999999999999</c:v>
                </c:pt>
                <c:pt idx="14499" formatCode="General">
                  <c:v>14.499000000000001</c:v>
                </c:pt>
                <c:pt idx="14500" formatCode="General">
                  <c:v>14.5</c:v>
                </c:pt>
                <c:pt idx="14501" formatCode="General">
                  <c:v>14.500999999999999</c:v>
                </c:pt>
                <c:pt idx="14502" formatCode="General">
                  <c:v>14.502000000000001</c:v>
                </c:pt>
                <c:pt idx="14503" formatCode="General">
                  <c:v>14.503</c:v>
                </c:pt>
                <c:pt idx="14504" formatCode="General">
                  <c:v>14.504</c:v>
                </c:pt>
                <c:pt idx="14505" formatCode="General">
                  <c:v>14.505000000000001</c:v>
                </c:pt>
                <c:pt idx="14506" formatCode="General">
                  <c:v>14.506</c:v>
                </c:pt>
                <c:pt idx="14507" formatCode="General">
                  <c:v>14.507</c:v>
                </c:pt>
                <c:pt idx="14508" formatCode="General">
                  <c:v>14.507999999999999</c:v>
                </c:pt>
                <c:pt idx="14509" formatCode="General">
                  <c:v>14.509</c:v>
                </c:pt>
                <c:pt idx="14510" formatCode="General">
                  <c:v>14.51</c:v>
                </c:pt>
                <c:pt idx="14511" formatCode="General">
                  <c:v>14.510999999999999</c:v>
                </c:pt>
                <c:pt idx="14512" formatCode="General">
                  <c:v>14.512</c:v>
                </c:pt>
                <c:pt idx="14513" formatCode="General">
                  <c:v>14.513</c:v>
                </c:pt>
                <c:pt idx="14514" formatCode="General">
                  <c:v>14.513999999999999</c:v>
                </c:pt>
                <c:pt idx="14515" formatCode="General">
                  <c:v>14.515000000000001</c:v>
                </c:pt>
                <c:pt idx="14516" formatCode="General">
                  <c:v>14.516</c:v>
                </c:pt>
                <c:pt idx="14517" formatCode="General">
                  <c:v>14.516999999999999</c:v>
                </c:pt>
                <c:pt idx="14518" formatCode="General">
                  <c:v>14.518000000000001</c:v>
                </c:pt>
                <c:pt idx="14519" formatCode="General">
                  <c:v>14.519</c:v>
                </c:pt>
                <c:pt idx="14520" formatCode="General">
                  <c:v>14.52</c:v>
                </c:pt>
                <c:pt idx="14521" formatCode="General">
                  <c:v>14.521000000000001</c:v>
                </c:pt>
                <c:pt idx="14522" formatCode="General">
                  <c:v>14.522</c:v>
                </c:pt>
                <c:pt idx="14523" formatCode="General">
                  <c:v>14.523</c:v>
                </c:pt>
                <c:pt idx="14524" formatCode="General">
                  <c:v>14.523999999999999</c:v>
                </c:pt>
                <c:pt idx="14525" formatCode="General">
                  <c:v>14.525</c:v>
                </c:pt>
                <c:pt idx="14526" formatCode="General">
                  <c:v>14.526</c:v>
                </c:pt>
                <c:pt idx="14527" formatCode="General">
                  <c:v>14.526999999999999</c:v>
                </c:pt>
                <c:pt idx="14528" formatCode="General">
                  <c:v>14.528</c:v>
                </c:pt>
                <c:pt idx="14529" formatCode="General">
                  <c:v>14.529</c:v>
                </c:pt>
                <c:pt idx="14530" formatCode="General">
                  <c:v>14.53</c:v>
                </c:pt>
                <c:pt idx="14531" formatCode="General">
                  <c:v>14.531000000000001</c:v>
                </c:pt>
                <c:pt idx="14532" formatCode="General">
                  <c:v>14.532</c:v>
                </c:pt>
                <c:pt idx="14533" formatCode="General">
                  <c:v>14.532999999999999</c:v>
                </c:pt>
                <c:pt idx="14534" formatCode="General">
                  <c:v>14.534000000000001</c:v>
                </c:pt>
                <c:pt idx="14535" formatCode="General">
                  <c:v>14.535</c:v>
                </c:pt>
                <c:pt idx="14536" formatCode="General">
                  <c:v>14.536</c:v>
                </c:pt>
                <c:pt idx="14537" formatCode="General">
                  <c:v>14.537000000000001</c:v>
                </c:pt>
                <c:pt idx="14538" formatCode="General">
                  <c:v>14.538</c:v>
                </c:pt>
                <c:pt idx="14539" formatCode="General">
                  <c:v>14.539</c:v>
                </c:pt>
                <c:pt idx="14540" formatCode="General">
                  <c:v>14.54</c:v>
                </c:pt>
                <c:pt idx="14541" formatCode="General">
                  <c:v>14.541</c:v>
                </c:pt>
                <c:pt idx="14542" formatCode="General">
                  <c:v>14.542</c:v>
                </c:pt>
                <c:pt idx="14543" formatCode="General">
                  <c:v>14.542999999999999</c:v>
                </c:pt>
                <c:pt idx="14544" formatCode="General">
                  <c:v>14.544</c:v>
                </c:pt>
                <c:pt idx="14545" formatCode="General">
                  <c:v>14.545</c:v>
                </c:pt>
                <c:pt idx="14546" formatCode="General">
                  <c:v>14.545999999999999</c:v>
                </c:pt>
                <c:pt idx="14547" formatCode="General">
                  <c:v>14.547000000000001</c:v>
                </c:pt>
                <c:pt idx="14548" formatCode="General">
                  <c:v>14.548</c:v>
                </c:pt>
                <c:pt idx="14549" formatCode="General">
                  <c:v>14.548999999999999</c:v>
                </c:pt>
                <c:pt idx="14550" formatCode="General">
                  <c:v>14.55</c:v>
                </c:pt>
                <c:pt idx="14551" formatCode="General">
                  <c:v>14.551</c:v>
                </c:pt>
                <c:pt idx="14552" formatCode="General">
                  <c:v>14.552</c:v>
                </c:pt>
                <c:pt idx="14553" formatCode="General">
                  <c:v>14.553000000000001</c:v>
                </c:pt>
                <c:pt idx="14554" formatCode="General">
                  <c:v>14.554</c:v>
                </c:pt>
                <c:pt idx="14555" formatCode="General">
                  <c:v>14.555</c:v>
                </c:pt>
                <c:pt idx="14556" formatCode="General">
                  <c:v>14.555999999999999</c:v>
                </c:pt>
                <c:pt idx="14557" formatCode="General">
                  <c:v>14.557</c:v>
                </c:pt>
                <c:pt idx="14558" formatCode="General">
                  <c:v>14.558</c:v>
                </c:pt>
                <c:pt idx="14559" formatCode="General">
                  <c:v>14.558999999999999</c:v>
                </c:pt>
                <c:pt idx="14560" formatCode="General">
                  <c:v>14.56</c:v>
                </c:pt>
                <c:pt idx="14561" formatCode="General">
                  <c:v>14.561</c:v>
                </c:pt>
                <c:pt idx="14562" formatCode="General">
                  <c:v>14.561999999999999</c:v>
                </c:pt>
                <c:pt idx="14563" formatCode="General">
                  <c:v>14.563000000000001</c:v>
                </c:pt>
                <c:pt idx="14564" formatCode="General">
                  <c:v>14.564</c:v>
                </c:pt>
                <c:pt idx="14565" formatCode="General">
                  <c:v>14.565</c:v>
                </c:pt>
                <c:pt idx="14566" formatCode="General">
                  <c:v>14.566000000000001</c:v>
                </c:pt>
                <c:pt idx="14567" formatCode="General">
                  <c:v>14.567</c:v>
                </c:pt>
                <c:pt idx="14568" formatCode="General">
                  <c:v>14.568</c:v>
                </c:pt>
                <c:pt idx="14569" formatCode="General">
                  <c:v>14.569000000000001</c:v>
                </c:pt>
                <c:pt idx="14570" formatCode="General">
                  <c:v>14.57</c:v>
                </c:pt>
                <c:pt idx="14571" formatCode="General">
                  <c:v>14.571</c:v>
                </c:pt>
                <c:pt idx="14572" formatCode="General">
                  <c:v>14.571999999999999</c:v>
                </c:pt>
                <c:pt idx="14573" formatCode="General">
                  <c:v>14.573</c:v>
                </c:pt>
                <c:pt idx="14574" formatCode="General">
                  <c:v>14.574</c:v>
                </c:pt>
                <c:pt idx="14575" formatCode="General">
                  <c:v>14.574999999999999</c:v>
                </c:pt>
                <c:pt idx="14576" formatCode="General">
                  <c:v>14.576000000000001</c:v>
                </c:pt>
                <c:pt idx="14577" formatCode="General">
                  <c:v>14.577</c:v>
                </c:pt>
                <c:pt idx="14578" formatCode="General">
                  <c:v>14.577999999999999</c:v>
                </c:pt>
                <c:pt idx="14579" formatCode="General">
                  <c:v>14.579000000000001</c:v>
                </c:pt>
                <c:pt idx="14580" formatCode="General">
                  <c:v>14.58</c:v>
                </c:pt>
                <c:pt idx="14581" formatCode="General">
                  <c:v>14.581</c:v>
                </c:pt>
                <c:pt idx="14582" formatCode="General">
                  <c:v>14.582000000000001</c:v>
                </c:pt>
                <c:pt idx="14583" formatCode="General">
                  <c:v>14.583</c:v>
                </c:pt>
                <c:pt idx="14584" formatCode="General">
                  <c:v>14.584</c:v>
                </c:pt>
                <c:pt idx="14585" formatCode="General">
                  <c:v>14.585000000000001</c:v>
                </c:pt>
                <c:pt idx="14586" formatCode="General">
                  <c:v>14.586</c:v>
                </c:pt>
                <c:pt idx="14587" formatCode="General">
                  <c:v>14.587</c:v>
                </c:pt>
                <c:pt idx="14588" formatCode="General">
                  <c:v>14.587999999999999</c:v>
                </c:pt>
                <c:pt idx="14589" formatCode="General">
                  <c:v>14.589</c:v>
                </c:pt>
                <c:pt idx="14590" formatCode="General">
                  <c:v>14.59</c:v>
                </c:pt>
                <c:pt idx="14591" formatCode="General">
                  <c:v>14.590999999999999</c:v>
                </c:pt>
                <c:pt idx="14592" formatCode="General">
                  <c:v>14.592000000000001</c:v>
                </c:pt>
                <c:pt idx="14593" formatCode="General">
                  <c:v>14.593</c:v>
                </c:pt>
                <c:pt idx="14594" formatCode="General">
                  <c:v>14.593999999999999</c:v>
                </c:pt>
                <c:pt idx="14595" formatCode="General">
                  <c:v>14.595000000000001</c:v>
                </c:pt>
                <c:pt idx="14596" formatCode="General">
                  <c:v>14.596</c:v>
                </c:pt>
                <c:pt idx="14597" formatCode="General">
                  <c:v>14.597</c:v>
                </c:pt>
                <c:pt idx="14598" formatCode="General">
                  <c:v>14.598000000000001</c:v>
                </c:pt>
                <c:pt idx="14599" formatCode="General">
                  <c:v>14.599</c:v>
                </c:pt>
                <c:pt idx="14600" formatCode="General">
                  <c:v>14.6</c:v>
                </c:pt>
                <c:pt idx="14601" formatCode="General">
                  <c:v>14.601000000000001</c:v>
                </c:pt>
                <c:pt idx="14602" formatCode="General">
                  <c:v>14.602</c:v>
                </c:pt>
                <c:pt idx="14603" formatCode="General">
                  <c:v>14.603</c:v>
                </c:pt>
                <c:pt idx="14604" formatCode="General">
                  <c:v>14.603999999999999</c:v>
                </c:pt>
                <c:pt idx="14605" formatCode="General">
                  <c:v>14.605</c:v>
                </c:pt>
                <c:pt idx="14606" formatCode="General">
                  <c:v>14.606</c:v>
                </c:pt>
                <c:pt idx="14607" formatCode="General">
                  <c:v>14.606999999999999</c:v>
                </c:pt>
                <c:pt idx="14608" formatCode="General">
                  <c:v>14.608000000000001</c:v>
                </c:pt>
                <c:pt idx="14609" formatCode="General">
                  <c:v>14.609</c:v>
                </c:pt>
                <c:pt idx="14610" formatCode="General">
                  <c:v>14.61</c:v>
                </c:pt>
                <c:pt idx="14611" formatCode="General">
                  <c:v>14.611000000000001</c:v>
                </c:pt>
                <c:pt idx="14612" formatCode="General">
                  <c:v>14.612</c:v>
                </c:pt>
                <c:pt idx="14613" formatCode="General">
                  <c:v>14.613</c:v>
                </c:pt>
                <c:pt idx="14614" formatCode="General">
                  <c:v>14.614000000000001</c:v>
                </c:pt>
                <c:pt idx="14615" formatCode="General">
                  <c:v>14.615</c:v>
                </c:pt>
                <c:pt idx="14616" formatCode="General">
                  <c:v>14.616</c:v>
                </c:pt>
                <c:pt idx="14617" formatCode="General">
                  <c:v>14.617000000000001</c:v>
                </c:pt>
                <c:pt idx="14618" formatCode="General">
                  <c:v>14.618</c:v>
                </c:pt>
                <c:pt idx="14619" formatCode="General">
                  <c:v>14.619</c:v>
                </c:pt>
                <c:pt idx="14620" formatCode="General">
                  <c:v>14.62</c:v>
                </c:pt>
                <c:pt idx="14621" formatCode="General">
                  <c:v>14.621</c:v>
                </c:pt>
                <c:pt idx="14622" formatCode="General">
                  <c:v>14.622</c:v>
                </c:pt>
                <c:pt idx="14623" formatCode="General">
                  <c:v>14.622999999999999</c:v>
                </c:pt>
                <c:pt idx="14624" formatCode="General">
                  <c:v>14.624000000000001</c:v>
                </c:pt>
                <c:pt idx="14625" formatCode="General">
                  <c:v>14.625</c:v>
                </c:pt>
                <c:pt idx="14626" formatCode="General">
                  <c:v>14.625999999999999</c:v>
                </c:pt>
                <c:pt idx="14627" formatCode="General">
                  <c:v>14.627000000000001</c:v>
                </c:pt>
                <c:pt idx="14628" formatCode="General">
                  <c:v>14.628</c:v>
                </c:pt>
                <c:pt idx="14629" formatCode="General">
                  <c:v>14.629</c:v>
                </c:pt>
                <c:pt idx="14630" formatCode="General">
                  <c:v>14.63</c:v>
                </c:pt>
                <c:pt idx="14631" formatCode="General">
                  <c:v>14.631</c:v>
                </c:pt>
                <c:pt idx="14632" formatCode="General">
                  <c:v>14.632</c:v>
                </c:pt>
                <c:pt idx="14633" formatCode="General">
                  <c:v>14.632999999999999</c:v>
                </c:pt>
                <c:pt idx="14634" formatCode="General">
                  <c:v>14.634</c:v>
                </c:pt>
                <c:pt idx="14635" formatCode="General">
                  <c:v>14.635</c:v>
                </c:pt>
                <c:pt idx="14636" formatCode="General">
                  <c:v>14.635999999999999</c:v>
                </c:pt>
                <c:pt idx="14637" formatCode="General">
                  <c:v>14.637</c:v>
                </c:pt>
                <c:pt idx="14638" formatCode="General">
                  <c:v>14.638</c:v>
                </c:pt>
                <c:pt idx="14639" formatCode="General">
                  <c:v>14.638999999999999</c:v>
                </c:pt>
                <c:pt idx="14640" formatCode="General">
                  <c:v>14.64</c:v>
                </c:pt>
                <c:pt idx="14641" formatCode="General">
                  <c:v>14.641</c:v>
                </c:pt>
                <c:pt idx="14642" formatCode="General">
                  <c:v>14.641999999999999</c:v>
                </c:pt>
                <c:pt idx="14643" formatCode="General">
                  <c:v>14.643000000000001</c:v>
                </c:pt>
                <c:pt idx="14644" formatCode="General">
                  <c:v>14.644</c:v>
                </c:pt>
                <c:pt idx="14645" formatCode="General">
                  <c:v>14.645</c:v>
                </c:pt>
                <c:pt idx="14646" formatCode="General">
                  <c:v>14.646000000000001</c:v>
                </c:pt>
                <c:pt idx="14647" formatCode="General">
                  <c:v>14.647</c:v>
                </c:pt>
                <c:pt idx="14648" formatCode="General">
                  <c:v>14.648</c:v>
                </c:pt>
                <c:pt idx="14649" formatCode="General">
                  <c:v>14.648999999999999</c:v>
                </c:pt>
                <c:pt idx="14650" formatCode="General">
                  <c:v>14.65</c:v>
                </c:pt>
                <c:pt idx="14651" formatCode="General">
                  <c:v>14.651</c:v>
                </c:pt>
                <c:pt idx="14652" formatCode="General">
                  <c:v>14.651999999999999</c:v>
                </c:pt>
                <c:pt idx="14653" formatCode="General">
                  <c:v>14.653</c:v>
                </c:pt>
                <c:pt idx="14654" formatCode="General">
                  <c:v>14.654</c:v>
                </c:pt>
                <c:pt idx="14655" formatCode="General">
                  <c:v>14.654999999999999</c:v>
                </c:pt>
                <c:pt idx="14656" formatCode="General">
                  <c:v>14.656000000000001</c:v>
                </c:pt>
                <c:pt idx="14657" formatCode="General">
                  <c:v>14.657</c:v>
                </c:pt>
                <c:pt idx="14658" formatCode="General">
                  <c:v>14.657999999999999</c:v>
                </c:pt>
                <c:pt idx="14659" formatCode="General">
                  <c:v>14.659000000000001</c:v>
                </c:pt>
                <c:pt idx="14660" formatCode="General">
                  <c:v>14.66</c:v>
                </c:pt>
                <c:pt idx="14661" formatCode="General">
                  <c:v>14.661</c:v>
                </c:pt>
                <c:pt idx="14662" formatCode="General">
                  <c:v>14.662000000000001</c:v>
                </c:pt>
                <c:pt idx="14663" formatCode="General">
                  <c:v>14.663</c:v>
                </c:pt>
                <c:pt idx="14664" formatCode="General">
                  <c:v>14.664</c:v>
                </c:pt>
                <c:pt idx="14665" formatCode="General">
                  <c:v>14.664999999999999</c:v>
                </c:pt>
                <c:pt idx="14666" formatCode="General">
                  <c:v>14.666</c:v>
                </c:pt>
                <c:pt idx="14667" formatCode="General">
                  <c:v>14.667</c:v>
                </c:pt>
                <c:pt idx="14668" formatCode="General">
                  <c:v>14.667999999999999</c:v>
                </c:pt>
                <c:pt idx="14669" formatCode="General">
                  <c:v>14.669</c:v>
                </c:pt>
                <c:pt idx="14670" formatCode="General">
                  <c:v>14.67</c:v>
                </c:pt>
                <c:pt idx="14671" formatCode="General">
                  <c:v>14.670999999999999</c:v>
                </c:pt>
                <c:pt idx="14672" formatCode="General">
                  <c:v>14.672000000000001</c:v>
                </c:pt>
                <c:pt idx="14673" formatCode="General">
                  <c:v>14.673</c:v>
                </c:pt>
                <c:pt idx="14674" formatCode="General">
                  <c:v>14.673999999999999</c:v>
                </c:pt>
                <c:pt idx="14675" formatCode="General">
                  <c:v>14.675000000000001</c:v>
                </c:pt>
                <c:pt idx="14676" formatCode="General">
                  <c:v>14.676</c:v>
                </c:pt>
                <c:pt idx="14677" formatCode="General">
                  <c:v>14.677</c:v>
                </c:pt>
                <c:pt idx="14678" formatCode="General">
                  <c:v>14.678000000000001</c:v>
                </c:pt>
                <c:pt idx="14679" formatCode="General">
                  <c:v>14.679</c:v>
                </c:pt>
                <c:pt idx="14680" formatCode="General">
                  <c:v>14.68</c:v>
                </c:pt>
                <c:pt idx="14681" formatCode="General">
                  <c:v>14.680999999999999</c:v>
                </c:pt>
                <c:pt idx="14682" formatCode="General">
                  <c:v>14.682</c:v>
                </c:pt>
                <c:pt idx="14683" formatCode="General">
                  <c:v>14.683</c:v>
                </c:pt>
                <c:pt idx="14684" formatCode="General">
                  <c:v>14.683999999999999</c:v>
                </c:pt>
                <c:pt idx="14685" formatCode="General">
                  <c:v>14.685</c:v>
                </c:pt>
                <c:pt idx="14686" formatCode="General">
                  <c:v>14.686</c:v>
                </c:pt>
                <c:pt idx="14687" formatCode="General">
                  <c:v>14.686999999999999</c:v>
                </c:pt>
                <c:pt idx="14688" formatCode="General">
                  <c:v>14.688000000000001</c:v>
                </c:pt>
                <c:pt idx="14689" formatCode="General">
                  <c:v>14.689</c:v>
                </c:pt>
                <c:pt idx="14690" formatCode="General">
                  <c:v>14.69</c:v>
                </c:pt>
                <c:pt idx="14691" formatCode="General">
                  <c:v>14.691000000000001</c:v>
                </c:pt>
                <c:pt idx="14692" formatCode="General">
                  <c:v>14.692</c:v>
                </c:pt>
                <c:pt idx="14693" formatCode="General">
                  <c:v>14.693</c:v>
                </c:pt>
                <c:pt idx="14694" formatCode="General">
                  <c:v>14.694000000000001</c:v>
                </c:pt>
                <c:pt idx="14695" formatCode="General">
                  <c:v>14.695</c:v>
                </c:pt>
                <c:pt idx="14696" formatCode="General">
                  <c:v>14.696</c:v>
                </c:pt>
                <c:pt idx="14697" formatCode="General">
                  <c:v>14.696999999999999</c:v>
                </c:pt>
                <c:pt idx="14698" formatCode="General">
                  <c:v>14.698</c:v>
                </c:pt>
                <c:pt idx="14699" formatCode="General">
                  <c:v>14.699</c:v>
                </c:pt>
                <c:pt idx="14700" formatCode="General">
                  <c:v>14.7</c:v>
                </c:pt>
                <c:pt idx="14701" formatCode="General">
                  <c:v>14.701000000000001</c:v>
                </c:pt>
                <c:pt idx="14702" formatCode="General">
                  <c:v>14.702</c:v>
                </c:pt>
                <c:pt idx="14703" formatCode="General">
                  <c:v>14.702999999999999</c:v>
                </c:pt>
                <c:pt idx="14704" formatCode="General">
                  <c:v>14.704000000000001</c:v>
                </c:pt>
                <c:pt idx="14705" formatCode="General">
                  <c:v>14.705</c:v>
                </c:pt>
                <c:pt idx="14706" formatCode="General">
                  <c:v>14.706</c:v>
                </c:pt>
                <c:pt idx="14707" formatCode="General">
                  <c:v>14.707000000000001</c:v>
                </c:pt>
                <c:pt idx="14708" formatCode="General">
                  <c:v>14.708</c:v>
                </c:pt>
                <c:pt idx="14709" formatCode="General">
                  <c:v>14.709</c:v>
                </c:pt>
                <c:pt idx="14710" formatCode="General">
                  <c:v>14.71</c:v>
                </c:pt>
                <c:pt idx="14711" formatCode="General">
                  <c:v>14.711</c:v>
                </c:pt>
                <c:pt idx="14712" formatCode="General">
                  <c:v>14.712</c:v>
                </c:pt>
                <c:pt idx="14713" formatCode="General">
                  <c:v>14.712999999999999</c:v>
                </c:pt>
                <c:pt idx="14714" formatCode="General">
                  <c:v>14.714</c:v>
                </c:pt>
                <c:pt idx="14715" formatCode="General">
                  <c:v>14.715</c:v>
                </c:pt>
                <c:pt idx="14716" formatCode="General">
                  <c:v>14.715999999999999</c:v>
                </c:pt>
                <c:pt idx="14717" formatCode="General">
                  <c:v>14.717000000000001</c:v>
                </c:pt>
                <c:pt idx="14718" formatCode="General">
                  <c:v>14.718</c:v>
                </c:pt>
                <c:pt idx="14719" formatCode="General">
                  <c:v>14.718999999999999</c:v>
                </c:pt>
                <c:pt idx="14720" formatCode="General">
                  <c:v>14.72</c:v>
                </c:pt>
                <c:pt idx="14721" formatCode="General">
                  <c:v>14.721</c:v>
                </c:pt>
                <c:pt idx="14722" formatCode="General">
                  <c:v>14.722</c:v>
                </c:pt>
                <c:pt idx="14723" formatCode="General">
                  <c:v>14.723000000000001</c:v>
                </c:pt>
                <c:pt idx="14724" formatCode="General">
                  <c:v>14.724</c:v>
                </c:pt>
                <c:pt idx="14725" formatCode="General">
                  <c:v>14.725</c:v>
                </c:pt>
                <c:pt idx="14726" formatCode="General">
                  <c:v>14.726000000000001</c:v>
                </c:pt>
                <c:pt idx="14727" formatCode="General">
                  <c:v>14.727</c:v>
                </c:pt>
                <c:pt idx="14728" formatCode="General">
                  <c:v>14.728</c:v>
                </c:pt>
                <c:pt idx="14729" formatCode="General">
                  <c:v>14.728999999999999</c:v>
                </c:pt>
                <c:pt idx="14730" formatCode="General">
                  <c:v>14.73</c:v>
                </c:pt>
                <c:pt idx="14731" formatCode="General">
                  <c:v>14.731</c:v>
                </c:pt>
                <c:pt idx="14732" formatCode="General">
                  <c:v>14.731999999999999</c:v>
                </c:pt>
                <c:pt idx="14733" formatCode="General">
                  <c:v>14.733000000000001</c:v>
                </c:pt>
                <c:pt idx="14734" formatCode="General">
                  <c:v>14.734</c:v>
                </c:pt>
                <c:pt idx="14735" formatCode="General">
                  <c:v>14.734999999999999</c:v>
                </c:pt>
                <c:pt idx="14736" formatCode="General">
                  <c:v>14.736000000000001</c:v>
                </c:pt>
                <c:pt idx="14737" formatCode="General">
                  <c:v>14.737</c:v>
                </c:pt>
                <c:pt idx="14738" formatCode="General">
                  <c:v>14.738</c:v>
                </c:pt>
                <c:pt idx="14739" formatCode="General">
                  <c:v>14.739000000000001</c:v>
                </c:pt>
                <c:pt idx="14740" formatCode="General">
                  <c:v>14.74</c:v>
                </c:pt>
                <c:pt idx="14741" formatCode="General">
                  <c:v>14.741</c:v>
                </c:pt>
                <c:pt idx="14742" formatCode="General">
                  <c:v>14.742000000000001</c:v>
                </c:pt>
                <c:pt idx="14743" formatCode="General">
                  <c:v>14.743</c:v>
                </c:pt>
                <c:pt idx="14744" formatCode="General">
                  <c:v>14.744</c:v>
                </c:pt>
                <c:pt idx="14745" formatCode="General">
                  <c:v>14.744999999999999</c:v>
                </c:pt>
                <c:pt idx="14746" formatCode="General">
                  <c:v>14.746</c:v>
                </c:pt>
                <c:pt idx="14747" formatCode="General">
                  <c:v>14.747</c:v>
                </c:pt>
                <c:pt idx="14748" formatCode="General">
                  <c:v>14.747999999999999</c:v>
                </c:pt>
                <c:pt idx="14749" formatCode="General">
                  <c:v>14.749000000000001</c:v>
                </c:pt>
                <c:pt idx="14750" formatCode="General">
                  <c:v>14.75</c:v>
                </c:pt>
                <c:pt idx="14751" formatCode="General">
                  <c:v>14.750999999999999</c:v>
                </c:pt>
                <c:pt idx="14752" formatCode="General">
                  <c:v>14.752000000000001</c:v>
                </c:pt>
                <c:pt idx="14753" formatCode="General">
                  <c:v>14.753</c:v>
                </c:pt>
                <c:pt idx="14754" formatCode="General">
                  <c:v>14.754</c:v>
                </c:pt>
                <c:pt idx="14755" formatCode="General">
                  <c:v>14.755000000000001</c:v>
                </c:pt>
                <c:pt idx="14756" formatCode="General">
                  <c:v>14.756</c:v>
                </c:pt>
                <c:pt idx="14757" formatCode="General">
                  <c:v>14.757</c:v>
                </c:pt>
                <c:pt idx="14758" formatCode="General">
                  <c:v>14.757999999999999</c:v>
                </c:pt>
                <c:pt idx="14759" formatCode="General">
                  <c:v>14.759</c:v>
                </c:pt>
                <c:pt idx="14760" formatCode="General">
                  <c:v>14.76</c:v>
                </c:pt>
                <c:pt idx="14761" formatCode="General">
                  <c:v>14.760999999999999</c:v>
                </c:pt>
                <c:pt idx="14762" formatCode="General">
                  <c:v>14.762</c:v>
                </c:pt>
                <c:pt idx="14763" formatCode="General">
                  <c:v>14.763</c:v>
                </c:pt>
                <c:pt idx="14764" formatCode="General">
                  <c:v>14.763999999999999</c:v>
                </c:pt>
                <c:pt idx="14765" formatCode="General">
                  <c:v>14.765000000000001</c:v>
                </c:pt>
                <c:pt idx="14766" formatCode="General">
                  <c:v>14.766</c:v>
                </c:pt>
                <c:pt idx="14767" formatCode="General">
                  <c:v>14.766999999999999</c:v>
                </c:pt>
                <c:pt idx="14768" formatCode="General">
                  <c:v>14.768000000000001</c:v>
                </c:pt>
                <c:pt idx="14769" formatCode="General">
                  <c:v>14.769</c:v>
                </c:pt>
                <c:pt idx="14770" formatCode="General">
                  <c:v>14.77</c:v>
                </c:pt>
                <c:pt idx="14771" formatCode="General">
                  <c:v>14.771000000000001</c:v>
                </c:pt>
                <c:pt idx="14772" formatCode="General">
                  <c:v>14.772</c:v>
                </c:pt>
                <c:pt idx="14773" formatCode="General">
                  <c:v>14.773</c:v>
                </c:pt>
                <c:pt idx="14774" formatCode="General">
                  <c:v>14.773999999999999</c:v>
                </c:pt>
                <c:pt idx="14775" formatCode="General">
                  <c:v>14.775</c:v>
                </c:pt>
                <c:pt idx="14776" formatCode="General">
                  <c:v>14.776</c:v>
                </c:pt>
                <c:pt idx="14777" formatCode="General">
                  <c:v>14.776999999999999</c:v>
                </c:pt>
                <c:pt idx="14778" formatCode="General">
                  <c:v>14.778</c:v>
                </c:pt>
                <c:pt idx="14779" formatCode="General">
                  <c:v>14.779</c:v>
                </c:pt>
                <c:pt idx="14780" formatCode="General">
                  <c:v>14.78</c:v>
                </c:pt>
                <c:pt idx="14781" formatCode="General">
                  <c:v>14.781000000000001</c:v>
                </c:pt>
                <c:pt idx="14782" formatCode="General">
                  <c:v>14.782</c:v>
                </c:pt>
                <c:pt idx="14783" formatCode="General">
                  <c:v>14.782999999999999</c:v>
                </c:pt>
                <c:pt idx="14784" formatCode="General">
                  <c:v>14.784000000000001</c:v>
                </c:pt>
                <c:pt idx="14785" formatCode="General">
                  <c:v>14.785</c:v>
                </c:pt>
                <c:pt idx="14786" formatCode="General">
                  <c:v>14.786</c:v>
                </c:pt>
                <c:pt idx="14787" formatCode="General">
                  <c:v>14.787000000000001</c:v>
                </c:pt>
                <c:pt idx="14788" formatCode="General">
                  <c:v>14.788</c:v>
                </c:pt>
                <c:pt idx="14789" formatCode="General">
                  <c:v>14.789</c:v>
                </c:pt>
                <c:pt idx="14790" formatCode="General">
                  <c:v>14.79</c:v>
                </c:pt>
                <c:pt idx="14791" formatCode="General">
                  <c:v>14.791</c:v>
                </c:pt>
                <c:pt idx="14792" formatCode="General">
                  <c:v>14.792</c:v>
                </c:pt>
                <c:pt idx="14793" formatCode="General">
                  <c:v>14.792999999999999</c:v>
                </c:pt>
                <c:pt idx="14794" formatCode="General">
                  <c:v>14.794</c:v>
                </c:pt>
                <c:pt idx="14795" formatCode="General">
                  <c:v>14.795</c:v>
                </c:pt>
                <c:pt idx="14796" formatCode="General">
                  <c:v>14.795999999999999</c:v>
                </c:pt>
                <c:pt idx="14797" formatCode="General">
                  <c:v>14.797000000000001</c:v>
                </c:pt>
                <c:pt idx="14798" formatCode="General">
                  <c:v>14.798</c:v>
                </c:pt>
                <c:pt idx="14799" formatCode="General">
                  <c:v>14.798999999999999</c:v>
                </c:pt>
                <c:pt idx="14800" formatCode="General">
                  <c:v>14.8</c:v>
                </c:pt>
                <c:pt idx="14801" formatCode="General">
                  <c:v>14.801</c:v>
                </c:pt>
                <c:pt idx="14802" formatCode="General">
                  <c:v>14.802</c:v>
                </c:pt>
                <c:pt idx="14803" formatCode="General">
                  <c:v>14.803000000000001</c:v>
                </c:pt>
                <c:pt idx="14804" formatCode="General">
                  <c:v>14.804</c:v>
                </c:pt>
                <c:pt idx="14805" formatCode="General">
                  <c:v>14.805</c:v>
                </c:pt>
                <c:pt idx="14806" formatCode="General">
                  <c:v>14.805999999999999</c:v>
                </c:pt>
                <c:pt idx="14807" formatCode="General">
                  <c:v>14.807</c:v>
                </c:pt>
                <c:pt idx="14808" formatCode="General">
                  <c:v>14.808</c:v>
                </c:pt>
                <c:pt idx="14809" formatCode="General">
                  <c:v>14.808999999999999</c:v>
                </c:pt>
                <c:pt idx="14810" formatCode="General">
                  <c:v>14.81</c:v>
                </c:pt>
                <c:pt idx="14811" formatCode="General">
                  <c:v>14.811</c:v>
                </c:pt>
                <c:pt idx="14812" formatCode="General">
                  <c:v>14.811999999999999</c:v>
                </c:pt>
                <c:pt idx="14813" formatCode="General">
                  <c:v>14.813000000000001</c:v>
                </c:pt>
                <c:pt idx="14814" formatCode="General">
                  <c:v>14.814</c:v>
                </c:pt>
                <c:pt idx="14815" formatCode="General">
                  <c:v>14.815</c:v>
                </c:pt>
                <c:pt idx="14816" formatCode="General">
                  <c:v>14.816000000000001</c:v>
                </c:pt>
                <c:pt idx="14817" formatCode="General">
                  <c:v>14.817</c:v>
                </c:pt>
                <c:pt idx="14818" formatCode="General">
                  <c:v>14.818</c:v>
                </c:pt>
                <c:pt idx="14819" formatCode="General">
                  <c:v>14.819000000000001</c:v>
                </c:pt>
                <c:pt idx="14820" formatCode="General">
                  <c:v>14.82</c:v>
                </c:pt>
                <c:pt idx="14821" formatCode="General">
                  <c:v>14.821</c:v>
                </c:pt>
                <c:pt idx="14822" formatCode="General">
                  <c:v>14.821999999999999</c:v>
                </c:pt>
                <c:pt idx="14823" formatCode="General">
                  <c:v>14.823</c:v>
                </c:pt>
                <c:pt idx="14824" formatCode="General">
                  <c:v>14.824</c:v>
                </c:pt>
                <c:pt idx="14825" formatCode="General">
                  <c:v>14.824999999999999</c:v>
                </c:pt>
                <c:pt idx="14826" formatCode="General">
                  <c:v>14.826000000000001</c:v>
                </c:pt>
                <c:pt idx="14827" formatCode="General">
                  <c:v>14.827</c:v>
                </c:pt>
                <c:pt idx="14828" formatCode="General">
                  <c:v>14.827999999999999</c:v>
                </c:pt>
                <c:pt idx="14829" formatCode="General">
                  <c:v>14.829000000000001</c:v>
                </c:pt>
                <c:pt idx="14830" formatCode="General">
                  <c:v>14.83</c:v>
                </c:pt>
                <c:pt idx="14831" formatCode="General">
                  <c:v>14.831</c:v>
                </c:pt>
                <c:pt idx="14832" formatCode="General">
                  <c:v>14.832000000000001</c:v>
                </c:pt>
                <c:pt idx="14833" formatCode="General">
                  <c:v>14.833</c:v>
                </c:pt>
                <c:pt idx="14834" formatCode="General">
                  <c:v>14.834</c:v>
                </c:pt>
                <c:pt idx="14835" formatCode="General">
                  <c:v>14.835000000000001</c:v>
                </c:pt>
                <c:pt idx="14836" formatCode="General">
                  <c:v>14.836</c:v>
                </c:pt>
                <c:pt idx="14837" formatCode="General">
                  <c:v>14.837</c:v>
                </c:pt>
                <c:pt idx="14838" formatCode="General">
                  <c:v>14.837999999999999</c:v>
                </c:pt>
                <c:pt idx="14839" formatCode="General">
                  <c:v>14.839</c:v>
                </c:pt>
                <c:pt idx="14840" formatCode="General">
                  <c:v>14.84</c:v>
                </c:pt>
                <c:pt idx="14841" formatCode="General">
                  <c:v>14.840999999999999</c:v>
                </c:pt>
                <c:pt idx="14842" formatCode="General">
                  <c:v>14.842000000000001</c:v>
                </c:pt>
                <c:pt idx="14843" formatCode="General">
                  <c:v>14.843</c:v>
                </c:pt>
                <c:pt idx="14844" formatCode="General">
                  <c:v>14.843999999999999</c:v>
                </c:pt>
                <c:pt idx="14845" formatCode="General">
                  <c:v>14.845000000000001</c:v>
                </c:pt>
                <c:pt idx="14846" formatCode="General">
                  <c:v>14.846</c:v>
                </c:pt>
                <c:pt idx="14847" formatCode="General">
                  <c:v>14.847</c:v>
                </c:pt>
                <c:pt idx="14848" formatCode="General">
                  <c:v>14.848000000000001</c:v>
                </c:pt>
                <c:pt idx="14849" formatCode="General">
                  <c:v>14.849</c:v>
                </c:pt>
                <c:pt idx="14850" formatCode="General">
                  <c:v>14.85</c:v>
                </c:pt>
                <c:pt idx="14851" formatCode="General">
                  <c:v>14.851000000000001</c:v>
                </c:pt>
                <c:pt idx="14852" formatCode="General">
                  <c:v>14.852</c:v>
                </c:pt>
                <c:pt idx="14853" formatCode="General">
                  <c:v>14.853</c:v>
                </c:pt>
                <c:pt idx="14854" formatCode="General">
                  <c:v>14.853999999999999</c:v>
                </c:pt>
                <c:pt idx="14855" formatCode="General">
                  <c:v>14.855</c:v>
                </c:pt>
                <c:pt idx="14856" formatCode="General">
                  <c:v>14.856</c:v>
                </c:pt>
                <c:pt idx="14857" formatCode="General">
                  <c:v>14.856999999999999</c:v>
                </c:pt>
                <c:pt idx="14858" formatCode="General">
                  <c:v>14.858000000000001</c:v>
                </c:pt>
                <c:pt idx="14859" formatCode="General">
                  <c:v>14.859</c:v>
                </c:pt>
                <c:pt idx="14860" formatCode="General">
                  <c:v>14.86</c:v>
                </c:pt>
                <c:pt idx="14861" formatCode="General">
                  <c:v>14.861000000000001</c:v>
                </c:pt>
                <c:pt idx="14862" formatCode="General">
                  <c:v>14.862</c:v>
                </c:pt>
                <c:pt idx="14863" formatCode="General">
                  <c:v>14.863</c:v>
                </c:pt>
                <c:pt idx="14864" formatCode="General">
                  <c:v>14.864000000000001</c:v>
                </c:pt>
                <c:pt idx="14865" formatCode="General">
                  <c:v>14.865</c:v>
                </c:pt>
                <c:pt idx="14866" formatCode="General">
                  <c:v>14.866</c:v>
                </c:pt>
                <c:pt idx="14867" formatCode="General">
                  <c:v>14.867000000000001</c:v>
                </c:pt>
                <c:pt idx="14868" formatCode="General">
                  <c:v>14.868</c:v>
                </c:pt>
                <c:pt idx="14869" formatCode="General">
                  <c:v>14.869</c:v>
                </c:pt>
                <c:pt idx="14870" formatCode="General">
                  <c:v>14.87</c:v>
                </c:pt>
                <c:pt idx="14871" formatCode="General">
                  <c:v>14.871</c:v>
                </c:pt>
                <c:pt idx="14872" formatCode="General">
                  <c:v>14.872</c:v>
                </c:pt>
                <c:pt idx="14873" formatCode="General">
                  <c:v>14.872999999999999</c:v>
                </c:pt>
                <c:pt idx="14874" formatCode="General">
                  <c:v>14.874000000000001</c:v>
                </c:pt>
                <c:pt idx="14875" formatCode="General">
                  <c:v>14.875</c:v>
                </c:pt>
                <c:pt idx="14876" formatCode="General">
                  <c:v>14.875999999999999</c:v>
                </c:pt>
                <c:pt idx="14877" formatCode="General">
                  <c:v>14.877000000000001</c:v>
                </c:pt>
                <c:pt idx="14878" formatCode="General">
                  <c:v>14.878</c:v>
                </c:pt>
                <c:pt idx="14879" formatCode="General">
                  <c:v>14.879</c:v>
                </c:pt>
                <c:pt idx="14880" formatCode="General">
                  <c:v>14.88</c:v>
                </c:pt>
                <c:pt idx="14881" formatCode="General">
                  <c:v>14.881</c:v>
                </c:pt>
                <c:pt idx="14882" formatCode="General">
                  <c:v>14.882</c:v>
                </c:pt>
                <c:pt idx="14883" formatCode="General">
                  <c:v>14.882999999999999</c:v>
                </c:pt>
                <c:pt idx="14884" formatCode="General">
                  <c:v>14.884</c:v>
                </c:pt>
                <c:pt idx="14885" formatCode="General">
                  <c:v>14.885</c:v>
                </c:pt>
                <c:pt idx="14886" formatCode="General">
                  <c:v>14.885999999999999</c:v>
                </c:pt>
                <c:pt idx="14887" formatCode="General">
                  <c:v>14.887</c:v>
                </c:pt>
                <c:pt idx="14888" formatCode="General">
                  <c:v>14.888</c:v>
                </c:pt>
                <c:pt idx="14889" formatCode="General">
                  <c:v>14.888999999999999</c:v>
                </c:pt>
                <c:pt idx="14890" formatCode="General">
                  <c:v>14.89</c:v>
                </c:pt>
                <c:pt idx="14891" formatCode="General">
                  <c:v>14.891</c:v>
                </c:pt>
                <c:pt idx="14892" formatCode="General">
                  <c:v>14.891999999999999</c:v>
                </c:pt>
                <c:pt idx="14893" formatCode="General">
                  <c:v>14.893000000000001</c:v>
                </c:pt>
                <c:pt idx="14894" formatCode="General">
                  <c:v>14.894</c:v>
                </c:pt>
                <c:pt idx="14895" formatCode="General">
                  <c:v>14.895</c:v>
                </c:pt>
                <c:pt idx="14896" formatCode="General">
                  <c:v>14.896000000000001</c:v>
                </c:pt>
                <c:pt idx="14897" formatCode="General">
                  <c:v>14.897</c:v>
                </c:pt>
                <c:pt idx="14898" formatCode="General">
                  <c:v>14.898</c:v>
                </c:pt>
                <c:pt idx="14899" formatCode="General">
                  <c:v>14.898999999999999</c:v>
                </c:pt>
                <c:pt idx="14900" formatCode="General">
                  <c:v>14.9</c:v>
                </c:pt>
                <c:pt idx="14901" formatCode="General">
                  <c:v>14.901</c:v>
                </c:pt>
                <c:pt idx="14902" formatCode="General">
                  <c:v>14.901999999999999</c:v>
                </c:pt>
                <c:pt idx="14903" formatCode="General">
                  <c:v>14.903</c:v>
                </c:pt>
                <c:pt idx="14904" formatCode="General">
                  <c:v>14.904</c:v>
                </c:pt>
                <c:pt idx="14905" formatCode="General">
                  <c:v>14.904999999999999</c:v>
                </c:pt>
                <c:pt idx="14906" formatCode="General">
                  <c:v>14.906000000000001</c:v>
                </c:pt>
                <c:pt idx="14907" formatCode="General">
                  <c:v>14.907</c:v>
                </c:pt>
                <c:pt idx="14908" formatCode="General">
                  <c:v>14.907999999999999</c:v>
                </c:pt>
                <c:pt idx="14909" formatCode="General">
                  <c:v>14.909000000000001</c:v>
                </c:pt>
                <c:pt idx="14910" formatCode="General">
                  <c:v>14.91</c:v>
                </c:pt>
                <c:pt idx="14911" formatCode="General">
                  <c:v>14.911</c:v>
                </c:pt>
                <c:pt idx="14912" formatCode="General">
                  <c:v>14.912000000000001</c:v>
                </c:pt>
                <c:pt idx="14913" formatCode="General">
                  <c:v>14.913</c:v>
                </c:pt>
                <c:pt idx="14914" formatCode="General">
                  <c:v>14.914</c:v>
                </c:pt>
                <c:pt idx="14915" formatCode="General">
                  <c:v>14.914999999999999</c:v>
                </c:pt>
                <c:pt idx="14916" formatCode="General">
                  <c:v>14.916</c:v>
                </c:pt>
                <c:pt idx="14917" formatCode="General">
                  <c:v>14.917</c:v>
                </c:pt>
                <c:pt idx="14918" formatCode="General">
                  <c:v>14.917999999999999</c:v>
                </c:pt>
                <c:pt idx="14919" formatCode="General">
                  <c:v>14.919</c:v>
                </c:pt>
                <c:pt idx="14920" formatCode="General">
                  <c:v>14.92</c:v>
                </c:pt>
                <c:pt idx="14921" formatCode="General">
                  <c:v>14.920999999999999</c:v>
                </c:pt>
                <c:pt idx="14922" formatCode="General">
                  <c:v>14.922000000000001</c:v>
                </c:pt>
                <c:pt idx="14923" formatCode="General">
                  <c:v>14.923</c:v>
                </c:pt>
                <c:pt idx="14924" formatCode="General">
                  <c:v>14.923999999999999</c:v>
                </c:pt>
                <c:pt idx="14925" formatCode="General">
                  <c:v>14.925000000000001</c:v>
                </c:pt>
                <c:pt idx="14926" formatCode="General">
                  <c:v>14.926</c:v>
                </c:pt>
                <c:pt idx="14927" formatCode="General">
                  <c:v>14.927</c:v>
                </c:pt>
                <c:pt idx="14928" formatCode="General">
                  <c:v>14.928000000000001</c:v>
                </c:pt>
                <c:pt idx="14929" formatCode="General">
                  <c:v>14.929</c:v>
                </c:pt>
                <c:pt idx="14930" formatCode="General">
                  <c:v>14.93</c:v>
                </c:pt>
                <c:pt idx="14931" formatCode="General">
                  <c:v>14.930999999999999</c:v>
                </c:pt>
                <c:pt idx="14932" formatCode="General">
                  <c:v>14.932</c:v>
                </c:pt>
                <c:pt idx="14933" formatCode="General">
                  <c:v>14.933</c:v>
                </c:pt>
                <c:pt idx="14934" formatCode="General">
                  <c:v>14.933999999999999</c:v>
                </c:pt>
                <c:pt idx="14935" formatCode="General">
                  <c:v>14.935</c:v>
                </c:pt>
                <c:pt idx="14936" formatCode="General">
                  <c:v>14.936</c:v>
                </c:pt>
                <c:pt idx="14937" formatCode="General">
                  <c:v>14.936999999999999</c:v>
                </c:pt>
                <c:pt idx="14938" formatCode="General">
                  <c:v>14.938000000000001</c:v>
                </c:pt>
                <c:pt idx="14939" formatCode="General">
                  <c:v>14.939</c:v>
                </c:pt>
                <c:pt idx="14940" formatCode="General">
                  <c:v>14.94</c:v>
                </c:pt>
                <c:pt idx="14941" formatCode="General">
                  <c:v>14.941000000000001</c:v>
                </c:pt>
                <c:pt idx="14942" formatCode="General">
                  <c:v>14.942</c:v>
                </c:pt>
                <c:pt idx="14943" formatCode="General">
                  <c:v>14.943</c:v>
                </c:pt>
                <c:pt idx="14944" formatCode="General">
                  <c:v>14.944000000000001</c:v>
                </c:pt>
                <c:pt idx="14945" formatCode="General">
                  <c:v>14.945</c:v>
                </c:pt>
                <c:pt idx="14946" formatCode="General">
                  <c:v>14.946</c:v>
                </c:pt>
                <c:pt idx="14947" formatCode="General">
                  <c:v>14.946999999999999</c:v>
                </c:pt>
                <c:pt idx="14948" formatCode="General">
                  <c:v>14.948</c:v>
                </c:pt>
                <c:pt idx="14949" formatCode="General">
                  <c:v>14.949</c:v>
                </c:pt>
                <c:pt idx="14950" formatCode="General">
                  <c:v>14.95</c:v>
                </c:pt>
                <c:pt idx="14951" formatCode="General">
                  <c:v>14.951000000000001</c:v>
                </c:pt>
                <c:pt idx="14952" formatCode="General">
                  <c:v>14.952</c:v>
                </c:pt>
                <c:pt idx="14953" formatCode="General">
                  <c:v>14.952999999999999</c:v>
                </c:pt>
                <c:pt idx="14954" formatCode="General">
                  <c:v>14.954000000000001</c:v>
                </c:pt>
                <c:pt idx="14955" formatCode="General">
                  <c:v>14.955</c:v>
                </c:pt>
                <c:pt idx="14956" formatCode="General">
                  <c:v>14.956</c:v>
                </c:pt>
                <c:pt idx="14957" formatCode="General">
                  <c:v>14.957000000000001</c:v>
                </c:pt>
                <c:pt idx="14958" formatCode="General">
                  <c:v>14.958</c:v>
                </c:pt>
                <c:pt idx="14959" formatCode="General">
                  <c:v>14.959</c:v>
                </c:pt>
                <c:pt idx="14960" formatCode="General">
                  <c:v>14.96</c:v>
                </c:pt>
                <c:pt idx="14961" formatCode="General">
                  <c:v>14.961</c:v>
                </c:pt>
                <c:pt idx="14962" formatCode="General">
                  <c:v>14.962</c:v>
                </c:pt>
                <c:pt idx="14963" formatCode="General">
                  <c:v>14.962999999999999</c:v>
                </c:pt>
                <c:pt idx="14964" formatCode="General">
                  <c:v>14.964</c:v>
                </c:pt>
                <c:pt idx="14965" formatCode="General">
                  <c:v>14.965</c:v>
                </c:pt>
                <c:pt idx="14966" formatCode="General">
                  <c:v>14.965999999999999</c:v>
                </c:pt>
                <c:pt idx="14967" formatCode="General">
                  <c:v>14.967000000000001</c:v>
                </c:pt>
                <c:pt idx="14968" formatCode="General">
                  <c:v>14.968</c:v>
                </c:pt>
                <c:pt idx="14969" formatCode="General">
                  <c:v>14.968999999999999</c:v>
                </c:pt>
                <c:pt idx="14970" formatCode="General">
                  <c:v>14.97</c:v>
                </c:pt>
                <c:pt idx="14971" formatCode="General">
                  <c:v>14.971</c:v>
                </c:pt>
                <c:pt idx="14972" formatCode="General">
                  <c:v>14.972</c:v>
                </c:pt>
                <c:pt idx="14973" formatCode="General">
                  <c:v>14.973000000000001</c:v>
                </c:pt>
                <c:pt idx="14974" formatCode="General">
                  <c:v>14.974</c:v>
                </c:pt>
                <c:pt idx="14975" formatCode="General">
                  <c:v>14.975</c:v>
                </c:pt>
                <c:pt idx="14976" formatCode="General">
                  <c:v>14.976000000000001</c:v>
                </c:pt>
                <c:pt idx="14977" formatCode="General">
                  <c:v>14.977</c:v>
                </c:pt>
                <c:pt idx="14978" formatCode="General">
                  <c:v>14.978</c:v>
                </c:pt>
                <c:pt idx="14979" formatCode="General">
                  <c:v>14.978999999999999</c:v>
                </c:pt>
                <c:pt idx="14980" formatCode="General">
                  <c:v>14.98</c:v>
                </c:pt>
                <c:pt idx="14981" formatCode="General">
                  <c:v>14.981</c:v>
                </c:pt>
                <c:pt idx="14982" formatCode="General">
                  <c:v>14.981999999999999</c:v>
                </c:pt>
                <c:pt idx="14983" formatCode="General">
                  <c:v>14.983000000000001</c:v>
                </c:pt>
                <c:pt idx="14984" formatCode="General">
                  <c:v>14.984</c:v>
                </c:pt>
                <c:pt idx="14985" formatCode="General">
                  <c:v>14.984999999999999</c:v>
                </c:pt>
                <c:pt idx="14986" formatCode="General">
                  <c:v>14.986000000000001</c:v>
                </c:pt>
                <c:pt idx="14987" formatCode="General">
                  <c:v>14.987</c:v>
                </c:pt>
                <c:pt idx="14988" formatCode="General">
                  <c:v>14.988</c:v>
                </c:pt>
                <c:pt idx="14989" formatCode="General">
                  <c:v>14.989000000000001</c:v>
                </c:pt>
                <c:pt idx="14990" formatCode="General">
                  <c:v>14.99</c:v>
                </c:pt>
                <c:pt idx="14991" formatCode="General">
                  <c:v>14.991</c:v>
                </c:pt>
                <c:pt idx="14992" formatCode="General">
                  <c:v>14.992000000000001</c:v>
                </c:pt>
                <c:pt idx="14993" formatCode="General">
                  <c:v>14.993</c:v>
                </c:pt>
                <c:pt idx="14994" formatCode="General">
                  <c:v>14.994</c:v>
                </c:pt>
                <c:pt idx="14995" formatCode="General">
                  <c:v>14.994999999999999</c:v>
                </c:pt>
                <c:pt idx="14996" formatCode="General">
                  <c:v>14.996</c:v>
                </c:pt>
                <c:pt idx="14997" formatCode="General">
                  <c:v>14.997</c:v>
                </c:pt>
                <c:pt idx="14998" formatCode="General">
                  <c:v>14.997999999999999</c:v>
                </c:pt>
                <c:pt idx="14999" formatCode="General">
                  <c:v>14.999000000000001</c:v>
                </c:pt>
                <c:pt idx="15000" formatCode="General">
                  <c:v>15</c:v>
                </c:pt>
                <c:pt idx="15001" formatCode="General">
                  <c:v>15.000999999999999</c:v>
                </c:pt>
                <c:pt idx="15002" formatCode="General">
                  <c:v>15.002000000000001</c:v>
                </c:pt>
                <c:pt idx="15003" formatCode="General">
                  <c:v>15.003</c:v>
                </c:pt>
                <c:pt idx="15004" formatCode="General">
                  <c:v>15.004</c:v>
                </c:pt>
                <c:pt idx="15005" formatCode="General">
                  <c:v>15.005000000000001</c:v>
                </c:pt>
                <c:pt idx="15006" formatCode="General">
                  <c:v>15.006</c:v>
                </c:pt>
                <c:pt idx="15007" formatCode="General">
                  <c:v>15.007</c:v>
                </c:pt>
                <c:pt idx="15008" formatCode="General">
                  <c:v>15.007999999999999</c:v>
                </c:pt>
                <c:pt idx="15009" formatCode="General">
                  <c:v>15.009</c:v>
                </c:pt>
                <c:pt idx="15010" formatCode="General">
                  <c:v>15.01</c:v>
                </c:pt>
                <c:pt idx="15011" formatCode="General">
                  <c:v>15.010999999999999</c:v>
                </c:pt>
                <c:pt idx="15012" formatCode="General">
                  <c:v>15.012</c:v>
                </c:pt>
                <c:pt idx="15013" formatCode="General">
                  <c:v>15.013</c:v>
                </c:pt>
                <c:pt idx="15014" formatCode="General">
                  <c:v>15.013999999999999</c:v>
                </c:pt>
                <c:pt idx="15015" formatCode="General">
                  <c:v>15.015000000000001</c:v>
                </c:pt>
                <c:pt idx="15016" formatCode="General">
                  <c:v>15.016</c:v>
                </c:pt>
                <c:pt idx="15017" formatCode="General">
                  <c:v>15.016999999999999</c:v>
                </c:pt>
                <c:pt idx="15018" formatCode="General">
                  <c:v>15.018000000000001</c:v>
                </c:pt>
                <c:pt idx="15019" formatCode="General">
                  <c:v>15.019</c:v>
                </c:pt>
                <c:pt idx="15020" formatCode="General">
                  <c:v>15.02</c:v>
                </c:pt>
                <c:pt idx="15021" formatCode="General">
                  <c:v>15.021000000000001</c:v>
                </c:pt>
                <c:pt idx="15022" formatCode="General">
                  <c:v>15.022</c:v>
                </c:pt>
                <c:pt idx="15023" formatCode="General">
                  <c:v>15.023</c:v>
                </c:pt>
                <c:pt idx="15024" formatCode="General">
                  <c:v>15.023999999999999</c:v>
                </c:pt>
                <c:pt idx="15025" formatCode="General">
                  <c:v>15.025</c:v>
                </c:pt>
                <c:pt idx="15026" formatCode="General">
                  <c:v>15.026</c:v>
                </c:pt>
                <c:pt idx="15027" formatCode="General">
                  <c:v>15.026999999999999</c:v>
                </c:pt>
                <c:pt idx="15028" formatCode="General">
                  <c:v>15.028</c:v>
                </c:pt>
                <c:pt idx="15029" formatCode="General">
                  <c:v>15.029</c:v>
                </c:pt>
                <c:pt idx="15030" formatCode="General">
                  <c:v>15.03</c:v>
                </c:pt>
                <c:pt idx="15031" formatCode="General">
                  <c:v>15.031000000000001</c:v>
                </c:pt>
                <c:pt idx="15032" formatCode="General">
                  <c:v>15.032</c:v>
                </c:pt>
                <c:pt idx="15033" formatCode="General">
                  <c:v>15.032999999999999</c:v>
                </c:pt>
                <c:pt idx="15034" formatCode="General">
                  <c:v>15.034000000000001</c:v>
                </c:pt>
                <c:pt idx="15035" formatCode="General">
                  <c:v>15.035</c:v>
                </c:pt>
                <c:pt idx="15036" formatCode="General">
                  <c:v>15.036</c:v>
                </c:pt>
                <c:pt idx="15037" formatCode="General">
                  <c:v>15.037000000000001</c:v>
                </c:pt>
                <c:pt idx="15038" formatCode="General">
                  <c:v>15.038</c:v>
                </c:pt>
                <c:pt idx="15039" formatCode="General">
                  <c:v>15.039</c:v>
                </c:pt>
                <c:pt idx="15040" formatCode="General">
                  <c:v>15.04</c:v>
                </c:pt>
                <c:pt idx="15041" formatCode="General">
                  <c:v>15.041</c:v>
                </c:pt>
                <c:pt idx="15042" formatCode="General">
                  <c:v>15.042</c:v>
                </c:pt>
                <c:pt idx="15043" formatCode="General">
                  <c:v>15.042999999999999</c:v>
                </c:pt>
                <c:pt idx="15044" formatCode="General">
                  <c:v>15.044</c:v>
                </c:pt>
                <c:pt idx="15045" formatCode="General">
                  <c:v>15.045</c:v>
                </c:pt>
                <c:pt idx="15046" formatCode="General">
                  <c:v>15.045999999999999</c:v>
                </c:pt>
                <c:pt idx="15047" formatCode="General">
                  <c:v>15.047000000000001</c:v>
                </c:pt>
                <c:pt idx="15048" formatCode="General">
                  <c:v>15.048</c:v>
                </c:pt>
                <c:pt idx="15049" formatCode="General">
                  <c:v>15.048999999999999</c:v>
                </c:pt>
                <c:pt idx="15050" formatCode="General">
                  <c:v>15.05</c:v>
                </c:pt>
                <c:pt idx="15051" formatCode="General">
                  <c:v>15.051</c:v>
                </c:pt>
                <c:pt idx="15052" formatCode="General">
                  <c:v>15.052</c:v>
                </c:pt>
                <c:pt idx="15053" formatCode="General">
                  <c:v>15.053000000000001</c:v>
                </c:pt>
                <c:pt idx="15054" formatCode="General">
                  <c:v>15.054</c:v>
                </c:pt>
                <c:pt idx="15055" formatCode="General">
                  <c:v>15.055</c:v>
                </c:pt>
                <c:pt idx="15056" formatCode="General">
                  <c:v>15.055999999999999</c:v>
                </c:pt>
                <c:pt idx="15057" formatCode="General">
                  <c:v>15.057</c:v>
                </c:pt>
                <c:pt idx="15058" formatCode="General">
                  <c:v>15.058</c:v>
                </c:pt>
                <c:pt idx="15059" formatCode="General">
                  <c:v>15.058999999999999</c:v>
                </c:pt>
                <c:pt idx="15060" formatCode="General">
                  <c:v>15.06</c:v>
                </c:pt>
                <c:pt idx="15061" formatCode="General">
                  <c:v>15.061</c:v>
                </c:pt>
                <c:pt idx="15062" formatCode="General">
                  <c:v>15.061999999999999</c:v>
                </c:pt>
                <c:pt idx="15063" formatCode="General">
                  <c:v>15.063000000000001</c:v>
                </c:pt>
                <c:pt idx="15064" formatCode="General">
                  <c:v>15.064</c:v>
                </c:pt>
                <c:pt idx="15065" formatCode="General">
                  <c:v>15.065</c:v>
                </c:pt>
                <c:pt idx="15066" formatCode="General">
                  <c:v>15.066000000000001</c:v>
                </c:pt>
                <c:pt idx="15067" formatCode="General">
                  <c:v>15.067</c:v>
                </c:pt>
                <c:pt idx="15068" formatCode="General">
                  <c:v>15.068</c:v>
                </c:pt>
                <c:pt idx="15069" formatCode="General">
                  <c:v>15.069000000000001</c:v>
                </c:pt>
                <c:pt idx="15070" formatCode="General">
                  <c:v>15.07</c:v>
                </c:pt>
                <c:pt idx="15071" formatCode="General">
                  <c:v>15.071</c:v>
                </c:pt>
                <c:pt idx="15072" formatCode="General">
                  <c:v>15.071999999999999</c:v>
                </c:pt>
                <c:pt idx="15073" formatCode="General">
                  <c:v>15.073</c:v>
                </c:pt>
                <c:pt idx="15074" formatCode="General">
                  <c:v>15.074</c:v>
                </c:pt>
                <c:pt idx="15075" formatCode="General">
                  <c:v>15.074999999999999</c:v>
                </c:pt>
                <c:pt idx="15076" formatCode="General">
                  <c:v>15.076000000000001</c:v>
                </c:pt>
                <c:pt idx="15077" formatCode="General">
                  <c:v>15.077</c:v>
                </c:pt>
                <c:pt idx="15078" formatCode="General">
                  <c:v>15.077999999999999</c:v>
                </c:pt>
                <c:pt idx="15079" formatCode="General">
                  <c:v>15.079000000000001</c:v>
                </c:pt>
                <c:pt idx="15080" formatCode="General">
                  <c:v>15.08</c:v>
                </c:pt>
                <c:pt idx="15081" formatCode="General">
                  <c:v>15.081</c:v>
                </c:pt>
                <c:pt idx="15082" formatCode="General">
                  <c:v>15.082000000000001</c:v>
                </c:pt>
                <c:pt idx="15083" formatCode="General">
                  <c:v>15.083</c:v>
                </c:pt>
                <c:pt idx="15084" formatCode="General">
                  <c:v>15.084</c:v>
                </c:pt>
                <c:pt idx="15085" formatCode="General">
                  <c:v>15.085000000000001</c:v>
                </c:pt>
                <c:pt idx="15086" formatCode="General">
                  <c:v>15.086</c:v>
                </c:pt>
                <c:pt idx="15087" formatCode="General">
                  <c:v>15.087</c:v>
                </c:pt>
                <c:pt idx="15088" formatCode="General">
                  <c:v>15.087999999999999</c:v>
                </c:pt>
                <c:pt idx="15089" formatCode="General">
                  <c:v>15.089</c:v>
                </c:pt>
                <c:pt idx="15090" formatCode="General">
                  <c:v>15.09</c:v>
                </c:pt>
                <c:pt idx="15091" formatCode="General">
                  <c:v>15.090999999999999</c:v>
                </c:pt>
                <c:pt idx="15092" formatCode="General">
                  <c:v>15.092000000000001</c:v>
                </c:pt>
                <c:pt idx="15093" formatCode="General">
                  <c:v>15.093</c:v>
                </c:pt>
                <c:pt idx="15094" formatCode="General">
                  <c:v>15.093999999999999</c:v>
                </c:pt>
                <c:pt idx="15095" formatCode="General">
                  <c:v>15.095000000000001</c:v>
                </c:pt>
                <c:pt idx="15096" formatCode="General">
                  <c:v>15.096</c:v>
                </c:pt>
                <c:pt idx="15097" formatCode="General">
                  <c:v>15.097</c:v>
                </c:pt>
                <c:pt idx="15098" formatCode="General">
                  <c:v>15.098000000000001</c:v>
                </c:pt>
                <c:pt idx="15099" formatCode="General">
                  <c:v>15.099</c:v>
                </c:pt>
                <c:pt idx="15100" formatCode="General">
                  <c:v>15.1</c:v>
                </c:pt>
                <c:pt idx="15101" formatCode="General">
                  <c:v>15.101000000000001</c:v>
                </c:pt>
                <c:pt idx="15102" formatCode="General">
                  <c:v>15.102</c:v>
                </c:pt>
                <c:pt idx="15103" formatCode="General">
                  <c:v>15.103</c:v>
                </c:pt>
                <c:pt idx="15104" formatCode="General">
                  <c:v>15.103999999999999</c:v>
                </c:pt>
                <c:pt idx="15105" formatCode="General">
                  <c:v>15.105</c:v>
                </c:pt>
                <c:pt idx="15106" formatCode="General">
                  <c:v>15.106</c:v>
                </c:pt>
                <c:pt idx="15107" formatCode="General">
                  <c:v>15.106999999999999</c:v>
                </c:pt>
                <c:pt idx="15108" formatCode="General">
                  <c:v>15.108000000000001</c:v>
                </c:pt>
                <c:pt idx="15109" formatCode="General">
                  <c:v>15.109</c:v>
                </c:pt>
                <c:pt idx="15110" formatCode="General">
                  <c:v>15.11</c:v>
                </c:pt>
                <c:pt idx="15111" formatCode="General">
                  <c:v>15.111000000000001</c:v>
                </c:pt>
                <c:pt idx="15112" formatCode="General">
                  <c:v>15.112</c:v>
                </c:pt>
                <c:pt idx="15113" formatCode="General">
                  <c:v>15.113</c:v>
                </c:pt>
                <c:pt idx="15114" formatCode="General">
                  <c:v>15.114000000000001</c:v>
                </c:pt>
                <c:pt idx="15115" formatCode="General">
                  <c:v>15.115</c:v>
                </c:pt>
                <c:pt idx="15116" formatCode="General">
                  <c:v>15.116</c:v>
                </c:pt>
                <c:pt idx="15117" formatCode="General">
                  <c:v>15.117000000000001</c:v>
                </c:pt>
                <c:pt idx="15118" formatCode="General">
                  <c:v>15.118</c:v>
                </c:pt>
                <c:pt idx="15119" formatCode="General">
                  <c:v>15.119</c:v>
                </c:pt>
                <c:pt idx="15120" formatCode="General">
                  <c:v>15.12</c:v>
                </c:pt>
                <c:pt idx="15121" formatCode="General">
                  <c:v>15.121</c:v>
                </c:pt>
                <c:pt idx="15122" formatCode="General">
                  <c:v>15.122</c:v>
                </c:pt>
                <c:pt idx="15123" formatCode="General">
                  <c:v>15.122999999999999</c:v>
                </c:pt>
                <c:pt idx="15124" formatCode="General">
                  <c:v>15.124000000000001</c:v>
                </c:pt>
                <c:pt idx="15125" formatCode="General">
                  <c:v>15.125</c:v>
                </c:pt>
                <c:pt idx="15126" formatCode="General">
                  <c:v>15.125999999999999</c:v>
                </c:pt>
                <c:pt idx="15127" formatCode="General">
                  <c:v>15.127000000000001</c:v>
                </c:pt>
                <c:pt idx="15128" formatCode="General">
                  <c:v>15.128</c:v>
                </c:pt>
                <c:pt idx="15129" formatCode="General">
                  <c:v>15.129</c:v>
                </c:pt>
                <c:pt idx="15130" formatCode="General">
                  <c:v>15.13</c:v>
                </c:pt>
                <c:pt idx="15131" formatCode="General">
                  <c:v>15.131</c:v>
                </c:pt>
                <c:pt idx="15132" formatCode="General">
                  <c:v>15.132</c:v>
                </c:pt>
                <c:pt idx="15133" formatCode="General">
                  <c:v>15.132999999999999</c:v>
                </c:pt>
                <c:pt idx="15134" formatCode="General">
                  <c:v>15.134</c:v>
                </c:pt>
                <c:pt idx="15135" formatCode="General">
                  <c:v>15.135</c:v>
                </c:pt>
                <c:pt idx="15136" formatCode="General">
                  <c:v>15.135999999999999</c:v>
                </c:pt>
                <c:pt idx="15137" formatCode="General">
                  <c:v>15.137</c:v>
                </c:pt>
                <c:pt idx="15138" formatCode="General">
                  <c:v>15.138</c:v>
                </c:pt>
                <c:pt idx="15139" formatCode="General">
                  <c:v>15.138999999999999</c:v>
                </c:pt>
                <c:pt idx="15140" formatCode="General">
                  <c:v>15.14</c:v>
                </c:pt>
                <c:pt idx="15141" formatCode="General">
                  <c:v>15.141</c:v>
                </c:pt>
                <c:pt idx="15142" formatCode="General">
                  <c:v>15.141999999999999</c:v>
                </c:pt>
                <c:pt idx="15143" formatCode="General">
                  <c:v>15.143000000000001</c:v>
                </c:pt>
                <c:pt idx="15144" formatCode="General">
                  <c:v>15.144</c:v>
                </c:pt>
                <c:pt idx="15145" formatCode="General">
                  <c:v>15.145</c:v>
                </c:pt>
                <c:pt idx="15146" formatCode="General">
                  <c:v>15.146000000000001</c:v>
                </c:pt>
                <c:pt idx="15147" formatCode="General">
                  <c:v>15.147</c:v>
                </c:pt>
                <c:pt idx="15148" formatCode="General">
                  <c:v>15.148</c:v>
                </c:pt>
                <c:pt idx="15149" formatCode="General">
                  <c:v>15.148999999999999</c:v>
                </c:pt>
                <c:pt idx="15150" formatCode="General">
                  <c:v>15.15</c:v>
                </c:pt>
                <c:pt idx="15151" formatCode="General">
                  <c:v>15.151</c:v>
                </c:pt>
                <c:pt idx="15152" formatCode="General">
                  <c:v>15.151999999999999</c:v>
                </c:pt>
                <c:pt idx="15153" formatCode="General">
                  <c:v>15.153</c:v>
                </c:pt>
                <c:pt idx="15154" formatCode="General">
                  <c:v>15.154</c:v>
                </c:pt>
                <c:pt idx="15155" formatCode="General">
                  <c:v>15.154999999999999</c:v>
                </c:pt>
                <c:pt idx="15156" formatCode="General">
                  <c:v>15.156000000000001</c:v>
                </c:pt>
                <c:pt idx="15157" formatCode="General">
                  <c:v>15.157</c:v>
                </c:pt>
                <c:pt idx="15158" formatCode="General">
                  <c:v>15.157999999999999</c:v>
                </c:pt>
                <c:pt idx="15159" formatCode="General">
                  <c:v>15.159000000000001</c:v>
                </c:pt>
                <c:pt idx="15160" formatCode="General">
                  <c:v>15.16</c:v>
                </c:pt>
                <c:pt idx="15161" formatCode="General">
                  <c:v>15.161</c:v>
                </c:pt>
                <c:pt idx="15162" formatCode="General">
                  <c:v>15.162000000000001</c:v>
                </c:pt>
                <c:pt idx="15163" formatCode="General">
                  <c:v>15.163</c:v>
                </c:pt>
                <c:pt idx="15164" formatCode="General">
                  <c:v>15.164</c:v>
                </c:pt>
                <c:pt idx="15165" formatCode="General">
                  <c:v>15.164999999999999</c:v>
                </c:pt>
                <c:pt idx="15166" formatCode="General">
                  <c:v>15.166</c:v>
                </c:pt>
                <c:pt idx="15167" formatCode="General">
                  <c:v>15.167</c:v>
                </c:pt>
                <c:pt idx="15168" formatCode="General">
                  <c:v>15.167999999999999</c:v>
                </c:pt>
                <c:pt idx="15169" formatCode="General">
                  <c:v>15.169</c:v>
                </c:pt>
                <c:pt idx="15170" formatCode="General">
                  <c:v>15.17</c:v>
                </c:pt>
                <c:pt idx="15171" formatCode="General">
                  <c:v>15.170999999999999</c:v>
                </c:pt>
                <c:pt idx="15172" formatCode="General">
                  <c:v>15.172000000000001</c:v>
                </c:pt>
                <c:pt idx="15173" formatCode="General">
                  <c:v>15.173</c:v>
                </c:pt>
                <c:pt idx="15174" formatCode="General">
                  <c:v>15.173999999999999</c:v>
                </c:pt>
                <c:pt idx="15175" formatCode="General">
                  <c:v>15.175000000000001</c:v>
                </c:pt>
                <c:pt idx="15176" formatCode="General">
                  <c:v>15.176</c:v>
                </c:pt>
                <c:pt idx="15177" formatCode="General">
                  <c:v>15.177</c:v>
                </c:pt>
                <c:pt idx="15178" formatCode="General">
                  <c:v>15.178000000000001</c:v>
                </c:pt>
                <c:pt idx="15179" formatCode="General">
                  <c:v>15.179</c:v>
                </c:pt>
                <c:pt idx="15180" formatCode="General">
                  <c:v>15.18</c:v>
                </c:pt>
                <c:pt idx="15181" formatCode="General">
                  <c:v>15.180999999999999</c:v>
                </c:pt>
                <c:pt idx="15182" formatCode="General">
                  <c:v>15.182</c:v>
                </c:pt>
                <c:pt idx="15183" formatCode="General">
                  <c:v>15.183</c:v>
                </c:pt>
                <c:pt idx="15184" formatCode="General">
                  <c:v>15.183999999999999</c:v>
                </c:pt>
                <c:pt idx="15185" formatCode="General">
                  <c:v>15.185</c:v>
                </c:pt>
                <c:pt idx="15186" formatCode="General">
                  <c:v>15.186</c:v>
                </c:pt>
                <c:pt idx="15187" formatCode="General">
                  <c:v>15.186999999999999</c:v>
                </c:pt>
                <c:pt idx="15188" formatCode="General">
                  <c:v>15.188000000000001</c:v>
                </c:pt>
                <c:pt idx="15189" formatCode="General">
                  <c:v>15.189</c:v>
                </c:pt>
                <c:pt idx="15190" formatCode="General">
                  <c:v>15.19</c:v>
                </c:pt>
                <c:pt idx="15191" formatCode="General">
                  <c:v>15.191000000000001</c:v>
                </c:pt>
                <c:pt idx="15192" formatCode="General">
                  <c:v>15.192</c:v>
                </c:pt>
                <c:pt idx="15193" formatCode="General">
                  <c:v>15.193</c:v>
                </c:pt>
                <c:pt idx="15194" formatCode="General">
                  <c:v>15.194000000000001</c:v>
                </c:pt>
                <c:pt idx="15195" formatCode="General">
                  <c:v>15.195</c:v>
                </c:pt>
                <c:pt idx="15196" formatCode="General">
                  <c:v>15.196</c:v>
                </c:pt>
                <c:pt idx="15197" formatCode="General">
                  <c:v>15.196999999999999</c:v>
                </c:pt>
                <c:pt idx="15198" formatCode="General">
                  <c:v>15.198</c:v>
                </c:pt>
                <c:pt idx="15199" formatCode="General">
                  <c:v>15.199</c:v>
                </c:pt>
                <c:pt idx="15200" formatCode="General">
                  <c:v>15.2</c:v>
                </c:pt>
                <c:pt idx="15201" formatCode="General">
                  <c:v>15.201000000000001</c:v>
                </c:pt>
                <c:pt idx="15202" formatCode="General">
                  <c:v>15.202</c:v>
                </c:pt>
                <c:pt idx="15203" formatCode="General">
                  <c:v>15.202999999999999</c:v>
                </c:pt>
                <c:pt idx="15204" formatCode="General">
                  <c:v>15.204000000000001</c:v>
                </c:pt>
                <c:pt idx="15205" formatCode="General">
                  <c:v>15.205</c:v>
                </c:pt>
                <c:pt idx="15206" formatCode="General">
                  <c:v>15.206</c:v>
                </c:pt>
                <c:pt idx="15207" formatCode="General">
                  <c:v>15.207000000000001</c:v>
                </c:pt>
                <c:pt idx="15208" formatCode="General">
                  <c:v>15.208</c:v>
                </c:pt>
                <c:pt idx="15209" formatCode="General">
                  <c:v>15.209</c:v>
                </c:pt>
                <c:pt idx="15210" formatCode="General">
                  <c:v>15.21</c:v>
                </c:pt>
                <c:pt idx="15211" formatCode="General">
                  <c:v>15.211</c:v>
                </c:pt>
                <c:pt idx="15212" formatCode="General">
                  <c:v>15.212</c:v>
                </c:pt>
                <c:pt idx="15213" formatCode="General">
                  <c:v>15.212999999999999</c:v>
                </c:pt>
                <c:pt idx="15214" formatCode="General">
                  <c:v>15.214</c:v>
                </c:pt>
                <c:pt idx="15215" formatCode="General">
                  <c:v>15.215</c:v>
                </c:pt>
                <c:pt idx="15216" formatCode="General">
                  <c:v>15.215999999999999</c:v>
                </c:pt>
                <c:pt idx="15217" formatCode="General">
                  <c:v>15.217000000000001</c:v>
                </c:pt>
                <c:pt idx="15218" formatCode="General">
                  <c:v>15.218</c:v>
                </c:pt>
                <c:pt idx="15219" formatCode="General">
                  <c:v>15.218999999999999</c:v>
                </c:pt>
                <c:pt idx="15220" formatCode="General">
                  <c:v>15.22</c:v>
                </c:pt>
                <c:pt idx="15221" formatCode="General">
                  <c:v>15.221</c:v>
                </c:pt>
                <c:pt idx="15222" formatCode="General">
                  <c:v>15.222</c:v>
                </c:pt>
                <c:pt idx="15223" formatCode="General">
                  <c:v>15.223000000000001</c:v>
                </c:pt>
                <c:pt idx="15224" formatCode="General">
                  <c:v>15.224</c:v>
                </c:pt>
                <c:pt idx="15225" formatCode="General">
                  <c:v>15.225</c:v>
                </c:pt>
                <c:pt idx="15226" formatCode="General">
                  <c:v>15.226000000000001</c:v>
                </c:pt>
                <c:pt idx="15227" formatCode="General">
                  <c:v>15.227</c:v>
                </c:pt>
                <c:pt idx="15228" formatCode="General">
                  <c:v>15.228</c:v>
                </c:pt>
                <c:pt idx="15229" formatCode="General">
                  <c:v>15.228999999999999</c:v>
                </c:pt>
                <c:pt idx="15230" formatCode="General">
                  <c:v>15.23</c:v>
                </c:pt>
                <c:pt idx="15231" formatCode="General">
                  <c:v>15.231</c:v>
                </c:pt>
                <c:pt idx="15232" formatCode="General">
                  <c:v>15.231999999999999</c:v>
                </c:pt>
                <c:pt idx="15233" formatCode="General">
                  <c:v>15.233000000000001</c:v>
                </c:pt>
                <c:pt idx="15234" formatCode="General">
                  <c:v>15.234</c:v>
                </c:pt>
                <c:pt idx="15235" formatCode="General">
                  <c:v>15.234999999999999</c:v>
                </c:pt>
                <c:pt idx="15236" formatCode="General">
                  <c:v>15.236000000000001</c:v>
                </c:pt>
                <c:pt idx="15237" formatCode="General">
                  <c:v>15.237</c:v>
                </c:pt>
                <c:pt idx="15238" formatCode="General">
                  <c:v>15.238</c:v>
                </c:pt>
                <c:pt idx="15239" formatCode="General">
                  <c:v>15.239000000000001</c:v>
                </c:pt>
                <c:pt idx="15240" formatCode="General">
                  <c:v>15.24</c:v>
                </c:pt>
                <c:pt idx="15241" formatCode="General">
                  <c:v>15.241</c:v>
                </c:pt>
                <c:pt idx="15242" formatCode="General">
                  <c:v>15.242000000000001</c:v>
                </c:pt>
                <c:pt idx="15243" formatCode="General">
                  <c:v>15.243</c:v>
                </c:pt>
                <c:pt idx="15244" formatCode="General">
                  <c:v>15.244</c:v>
                </c:pt>
                <c:pt idx="15245" formatCode="General">
                  <c:v>15.244999999999999</c:v>
                </c:pt>
                <c:pt idx="15246" formatCode="General">
                  <c:v>15.246</c:v>
                </c:pt>
                <c:pt idx="15247" formatCode="General">
                  <c:v>15.247</c:v>
                </c:pt>
                <c:pt idx="15248" formatCode="General">
                  <c:v>15.247999999999999</c:v>
                </c:pt>
                <c:pt idx="15249" formatCode="General">
                  <c:v>15.249000000000001</c:v>
                </c:pt>
                <c:pt idx="15250" formatCode="General">
                  <c:v>15.25</c:v>
                </c:pt>
                <c:pt idx="15251" formatCode="General">
                  <c:v>15.250999999999999</c:v>
                </c:pt>
                <c:pt idx="15252" formatCode="General">
                  <c:v>15.252000000000001</c:v>
                </c:pt>
                <c:pt idx="15253" formatCode="General">
                  <c:v>15.253</c:v>
                </c:pt>
                <c:pt idx="15254" formatCode="General">
                  <c:v>15.254</c:v>
                </c:pt>
                <c:pt idx="15255" formatCode="General">
                  <c:v>15.255000000000001</c:v>
                </c:pt>
                <c:pt idx="15256" formatCode="General">
                  <c:v>15.256</c:v>
                </c:pt>
                <c:pt idx="15257" formatCode="General">
                  <c:v>15.257</c:v>
                </c:pt>
                <c:pt idx="15258" formatCode="General">
                  <c:v>15.257999999999999</c:v>
                </c:pt>
                <c:pt idx="15259" formatCode="General">
                  <c:v>15.259</c:v>
                </c:pt>
                <c:pt idx="15260" formatCode="General">
                  <c:v>15.26</c:v>
                </c:pt>
                <c:pt idx="15261" formatCode="General">
                  <c:v>15.260999999999999</c:v>
                </c:pt>
                <c:pt idx="15262" formatCode="General">
                  <c:v>15.262</c:v>
                </c:pt>
                <c:pt idx="15263" formatCode="General">
                  <c:v>15.263</c:v>
                </c:pt>
                <c:pt idx="15264" formatCode="General">
                  <c:v>15.263999999999999</c:v>
                </c:pt>
                <c:pt idx="15265" formatCode="General">
                  <c:v>15.265000000000001</c:v>
                </c:pt>
                <c:pt idx="15266" formatCode="General">
                  <c:v>15.266</c:v>
                </c:pt>
                <c:pt idx="15267" formatCode="General">
                  <c:v>15.266999999999999</c:v>
                </c:pt>
                <c:pt idx="15268" formatCode="General">
                  <c:v>15.268000000000001</c:v>
                </c:pt>
                <c:pt idx="15269" formatCode="General">
                  <c:v>15.269</c:v>
                </c:pt>
                <c:pt idx="15270" formatCode="General">
                  <c:v>15.27</c:v>
                </c:pt>
                <c:pt idx="15271" formatCode="General">
                  <c:v>15.271000000000001</c:v>
                </c:pt>
                <c:pt idx="15272" formatCode="General">
                  <c:v>15.272</c:v>
                </c:pt>
                <c:pt idx="15273" formatCode="General">
                  <c:v>15.273</c:v>
                </c:pt>
                <c:pt idx="15274" formatCode="General">
                  <c:v>15.273999999999999</c:v>
                </c:pt>
                <c:pt idx="15275" formatCode="General">
                  <c:v>15.275</c:v>
                </c:pt>
                <c:pt idx="15276" formatCode="General">
                  <c:v>15.276</c:v>
                </c:pt>
                <c:pt idx="15277" formatCode="General">
                  <c:v>15.276999999999999</c:v>
                </c:pt>
                <c:pt idx="15278" formatCode="General">
                  <c:v>15.278</c:v>
                </c:pt>
                <c:pt idx="15279" formatCode="General">
                  <c:v>15.279</c:v>
                </c:pt>
                <c:pt idx="15280" formatCode="General">
                  <c:v>15.28</c:v>
                </c:pt>
                <c:pt idx="15281" formatCode="General">
                  <c:v>15.281000000000001</c:v>
                </c:pt>
                <c:pt idx="15282" formatCode="General">
                  <c:v>15.282</c:v>
                </c:pt>
                <c:pt idx="15283" formatCode="General">
                  <c:v>15.282999999999999</c:v>
                </c:pt>
                <c:pt idx="15284" formatCode="General">
                  <c:v>15.284000000000001</c:v>
                </c:pt>
                <c:pt idx="15285" formatCode="General">
                  <c:v>15.285</c:v>
                </c:pt>
                <c:pt idx="15286" formatCode="General">
                  <c:v>15.286</c:v>
                </c:pt>
                <c:pt idx="15287" formatCode="General">
                  <c:v>15.287000000000001</c:v>
                </c:pt>
                <c:pt idx="15288" formatCode="General">
                  <c:v>15.288</c:v>
                </c:pt>
                <c:pt idx="15289" formatCode="General">
                  <c:v>15.289</c:v>
                </c:pt>
                <c:pt idx="15290" formatCode="General">
                  <c:v>15.29</c:v>
                </c:pt>
                <c:pt idx="15291" formatCode="General">
                  <c:v>15.291</c:v>
                </c:pt>
                <c:pt idx="15292" formatCode="General">
                  <c:v>15.292</c:v>
                </c:pt>
                <c:pt idx="15293" formatCode="General">
                  <c:v>15.292999999999999</c:v>
                </c:pt>
                <c:pt idx="15294" formatCode="General">
                  <c:v>15.294</c:v>
                </c:pt>
                <c:pt idx="15295" formatCode="General">
                  <c:v>15.295</c:v>
                </c:pt>
                <c:pt idx="15296" formatCode="General">
                  <c:v>15.295999999999999</c:v>
                </c:pt>
                <c:pt idx="15297" formatCode="General">
                  <c:v>15.297000000000001</c:v>
                </c:pt>
                <c:pt idx="15298" formatCode="General">
                  <c:v>15.298</c:v>
                </c:pt>
                <c:pt idx="15299" formatCode="General">
                  <c:v>15.298999999999999</c:v>
                </c:pt>
                <c:pt idx="15300" formatCode="General">
                  <c:v>15.3</c:v>
                </c:pt>
                <c:pt idx="15301" formatCode="General">
                  <c:v>15.301</c:v>
                </c:pt>
                <c:pt idx="15302" formatCode="General">
                  <c:v>15.302</c:v>
                </c:pt>
                <c:pt idx="15303" formatCode="General">
                  <c:v>15.303000000000001</c:v>
                </c:pt>
                <c:pt idx="15304" formatCode="General">
                  <c:v>15.304</c:v>
                </c:pt>
                <c:pt idx="15305" formatCode="General">
                  <c:v>15.305</c:v>
                </c:pt>
                <c:pt idx="15306" formatCode="General">
                  <c:v>15.305999999999999</c:v>
                </c:pt>
                <c:pt idx="15307" formatCode="General">
                  <c:v>15.307</c:v>
                </c:pt>
                <c:pt idx="15308" formatCode="General">
                  <c:v>15.308</c:v>
                </c:pt>
                <c:pt idx="15309" formatCode="General">
                  <c:v>15.308999999999999</c:v>
                </c:pt>
                <c:pt idx="15310" formatCode="General">
                  <c:v>15.31</c:v>
                </c:pt>
                <c:pt idx="15311" formatCode="General">
                  <c:v>15.311</c:v>
                </c:pt>
                <c:pt idx="15312" formatCode="General">
                  <c:v>15.311999999999999</c:v>
                </c:pt>
                <c:pt idx="15313" formatCode="General">
                  <c:v>15.313000000000001</c:v>
                </c:pt>
                <c:pt idx="15314" formatCode="General">
                  <c:v>15.314</c:v>
                </c:pt>
                <c:pt idx="15315" formatCode="General">
                  <c:v>15.315</c:v>
                </c:pt>
                <c:pt idx="15316" formatCode="General">
                  <c:v>15.316000000000001</c:v>
                </c:pt>
                <c:pt idx="15317" formatCode="General">
                  <c:v>15.317</c:v>
                </c:pt>
                <c:pt idx="15318" formatCode="General">
                  <c:v>15.318</c:v>
                </c:pt>
                <c:pt idx="15319" formatCode="General">
                  <c:v>15.319000000000001</c:v>
                </c:pt>
                <c:pt idx="15320" formatCode="General">
                  <c:v>15.32</c:v>
                </c:pt>
                <c:pt idx="15321" formatCode="General">
                  <c:v>15.321</c:v>
                </c:pt>
                <c:pt idx="15322" formatCode="General">
                  <c:v>15.321999999999999</c:v>
                </c:pt>
                <c:pt idx="15323" formatCode="General">
                  <c:v>15.323</c:v>
                </c:pt>
                <c:pt idx="15324" formatCode="General">
                  <c:v>15.324</c:v>
                </c:pt>
                <c:pt idx="15325" formatCode="General">
                  <c:v>15.324999999999999</c:v>
                </c:pt>
                <c:pt idx="15326" formatCode="General">
                  <c:v>15.326000000000001</c:v>
                </c:pt>
                <c:pt idx="15327" formatCode="General">
                  <c:v>15.327</c:v>
                </c:pt>
                <c:pt idx="15328" formatCode="General">
                  <c:v>15.327999999999999</c:v>
                </c:pt>
                <c:pt idx="15329" formatCode="General">
                  <c:v>15.329000000000001</c:v>
                </c:pt>
                <c:pt idx="15330" formatCode="General">
                  <c:v>15.33</c:v>
                </c:pt>
                <c:pt idx="15331" formatCode="General">
                  <c:v>15.331</c:v>
                </c:pt>
                <c:pt idx="15332" formatCode="General">
                  <c:v>15.332000000000001</c:v>
                </c:pt>
                <c:pt idx="15333" formatCode="General">
                  <c:v>15.333</c:v>
                </c:pt>
                <c:pt idx="15334" formatCode="General">
                  <c:v>15.334</c:v>
                </c:pt>
                <c:pt idx="15335" formatCode="General">
                  <c:v>15.335000000000001</c:v>
                </c:pt>
                <c:pt idx="15336" formatCode="General">
                  <c:v>15.336</c:v>
                </c:pt>
                <c:pt idx="15337" formatCode="General">
                  <c:v>15.337</c:v>
                </c:pt>
                <c:pt idx="15338" formatCode="General">
                  <c:v>15.337999999999999</c:v>
                </c:pt>
                <c:pt idx="15339" formatCode="General">
                  <c:v>15.339</c:v>
                </c:pt>
                <c:pt idx="15340" formatCode="General">
                  <c:v>15.34</c:v>
                </c:pt>
                <c:pt idx="15341" formatCode="General">
                  <c:v>15.340999999999999</c:v>
                </c:pt>
                <c:pt idx="15342" formatCode="General">
                  <c:v>15.342000000000001</c:v>
                </c:pt>
                <c:pt idx="15343" formatCode="General">
                  <c:v>15.343</c:v>
                </c:pt>
                <c:pt idx="15344" formatCode="General">
                  <c:v>15.343999999999999</c:v>
                </c:pt>
                <c:pt idx="15345" formatCode="General">
                  <c:v>15.345000000000001</c:v>
                </c:pt>
                <c:pt idx="15346" formatCode="General">
                  <c:v>15.346</c:v>
                </c:pt>
                <c:pt idx="15347" formatCode="General">
                  <c:v>15.347</c:v>
                </c:pt>
                <c:pt idx="15348" formatCode="General">
                  <c:v>15.348000000000001</c:v>
                </c:pt>
                <c:pt idx="15349" formatCode="General">
                  <c:v>15.349</c:v>
                </c:pt>
                <c:pt idx="15350" formatCode="General">
                  <c:v>15.35</c:v>
                </c:pt>
                <c:pt idx="15351" formatCode="General">
                  <c:v>15.351000000000001</c:v>
                </c:pt>
                <c:pt idx="15352" formatCode="General">
                  <c:v>15.352</c:v>
                </c:pt>
                <c:pt idx="15353" formatCode="General">
                  <c:v>15.353</c:v>
                </c:pt>
                <c:pt idx="15354" formatCode="General">
                  <c:v>15.353999999999999</c:v>
                </c:pt>
                <c:pt idx="15355" formatCode="General">
                  <c:v>15.355</c:v>
                </c:pt>
                <c:pt idx="15356" formatCode="General">
                  <c:v>15.356</c:v>
                </c:pt>
                <c:pt idx="15357" formatCode="General">
                  <c:v>15.356999999999999</c:v>
                </c:pt>
                <c:pt idx="15358" formatCode="General">
                  <c:v>15.358000000000001</c:v>
                </c:pt>
                <c:pt idx="15359" formatCode="General">
                  <c:v>15.359</c:v>
                </c:pt>
                <c:pt idx="15360" formatCode="General">
                  <c:v>15.36</c:v>
                </c:pt>
                <c:pt idx="15361" formatCode="General">
                  <c:v>15.361000000000001</c:v>
                </c:pt>
                <c:pt idx="15362" formatCode="General">
                  <c:v>15.362</c:v>
                </c:pt>
                <c:pt idx="15363" formatCode="General">
                  <c:v>15.363</c:v>
                </c:pt>
                <c:pt idx="15364" formatCode="General">
                  <c:v>15.364000000000001</c:v>
                </c:pt>
                <c:pt idx="15365" formatCode="General">
                  <c:v>15.365</c:v>
                </c:pt>
                <c:pt idx="15366" formatCode="General">
                  <c:v>15.366</c:v>
                </c:pt>
                <c:pt idx="15367" formatCode="General">
                  <c:v>15.367000000000001</c:v>
                </c:pt>
                <c:pt idx="15368" formatCode="General">
                  <c:v>15.368</c:v>
                </c:pt>
                <c:pt idx="15369" formatCode="General">
                  <c:v>15.369</c:v>
                </c:pt>
                <c:pt idx="15370" formatCode="General">
                  <c:v>15.37</c:v>
                </c:pt>
                <c:pt idx="15371" formatCode="General">
                  <c:v>15.371</c:v>
                </c:pt>
                <c:pt idx="15372" formatCode="General">
                  <c:v>15.372</c:v>
                </c:pt>
                <c:pt idx="15373" formatCode="General">
                  <c:v>15.372999999999999</c:v>
                </c:pt>
                <c:pt idx="15374" formatCode="General">
                  <c:v>15.374000000000001</c:v>
                </c:pt>
                <c:pt idx="15375" formatCode="General">
                  <c:v>15.375</c:v>
                </c:pt>
                <c:pt idx="15376" formatCode="General">
                  <c:v>15.375999999999999</c:v>
                </c:pt>
                <c:pt idx="15377" formatCode="General">
                  <c:v>15.377000000000001</c:v>
                </c:pt>
                <c:pt idx="15378" formatCode="General">
                  <c:v>15.378</c:v>
                </c:pt>
                <c:pt idx="15379" formatCode="General">
                  <c:v>15.379</c:v>
                </c:pt>
                <c:pt idx="15380" formatCode="General">
                  <c:v>15.38</c:v>
                </c:pt>
                <c:pt idx="15381" formatCode="General">
                  <c:v>15.381</c:v>
                </c:pt>
                <c:pt idx="15382" formatCode="General">
                  <c:v>15.382</c:v>
                </c:pt>
                <c:pt idx="15383" formatCode="General">
                  <c:v>15.382999999999999</c:v>
                </c:pt>
                <c:pt idx="15384" formatCode="General">
                  <c:v>15.384</c:v>
                </c:pt>
                <c:pt idx="15385" formatCode="General">
                  <c:v>15.385</c:v>
                </c:pt>
                <c:pt idx="15386" formatCode="General">
                  <c:v>15.385999999999999</c:v>
                </c:pt>
                <c:pt idx="15387" formatCode="General">
                  <c:v>15.387</c:v>
                </c:pt>
                <c:pt idx="15388" formatCode="General">
                  <c:v>15.388</c:v>
                </c:pt>
                <c:pt idx="15389" formatCode="General">
                  <c:v>15.388999999999999</c:v>
                </c:pt>
                <c:pt idx="15390" formatCode="General">
                  <c:v>15.39</c:v>
                </c:pt>
                <c:pt idx="15391" formatCode="General">
                  <c:v>15.391</c:v>
                </c:pt>
                <c:pt idx="15392" formatCode="General">
                  <c:v>15.391999999999999</c:v>
                </c:pt>
                <c:pt idx="15393" formatCode="General">
                  <c:v>15.393000000000001</c:v>
                </c:pt>
                <c:pt idx="15394" formatCode="General">
                  <c:v>15.394</c:v>
                </c:pt>
                <c:pt idx="15395" formatCode="General">
                  <c:v>15.395</c:v>
                </c:pt>
                <c:pt idx="15396" formatCode="General">
                  <c:v>15.396000000000001</c:v>
                </c:pt>
                <c:pt idx="15397" formatCode="General">
                  <c:v>15.397</c:v>
                </c:pt>
                <c:pt idx="15398" formatCode="General">
                  <c:v>15.398</c:v>
                </c:pt>
                <c:pt idx="15399" formatCode="General">
                  <c:v>15.398999999999999</c:v>
                </c:pt>
                <c:pt idx="15400" formatCode="General">
                  <c:v>15.4</c:v>
                </c:pt>
                <c:pt idx="15401" formatCode="General">
                  <c:v>15.401</c:v>
                </c:pt>
                <c:pt idx="15402" formatCode="General">
                  <c:v>15.401999999999999</c:v>
                </c:pt>
                <c:pt idx="15403" formatCode="General">
                  <c:v>15.403</c:v>
                </c:pt>
                <c:pt idx="15404" formatCode="General">
                  <c:v>15.404</c:v>
                </c:pt>
                <c:pt idx="15405" formatCode="General">
                  <c:v>15.404999999999999</c:v>
                </c:pt>
                <c:pt idx="15406" formatCode="General">
                  <c:v>15.406000000000001</c:v>
                </c:pt>
                <c:pt idx="15407" formatCode="General">
                  <c:v>15.407</c:v>
                </c:pt>
                <c:pt idx="15408" formatCode="General">
                  <c:v>15.407999999999999</c:v>
                </c:pt>
                <c:pt idx="15409" formatCode="General">
                  <c:v>15.409000000000001</c:v>
                </c:pt>
                <c:pt idx="15410" formatCode="General">
                  <c:v>15.41</c:v>
                </c:pt>
                <c:pt idx="15411" formatCode="General">
                  <c:v>15.411</c:v>
                </c:pt>
                <c:pt idx="15412" formatCode="General">
                  <c:v>15.412000000000001</c:v>
                </c:pt>
                <c:pt idx="15413" formatCode="General">
                  <c:v>15.413</c:v>
                </c:pt>
                <c:pt idx="15414" formatCode="General">
                  <c:v>15.414</c:v>
                </c:pt>
                <c:pt idx="15415" formatCode="General">
                  <c:v>15.414999999999999</c:v>
                </c:pt>
                <c:pt idx="15416" formatCode="General">
                  <c:v>15.416</c:v>
                </c:pt>
                <c:pt idx="15417" formatCode="General">
                  <c:v>15.417</c:v>
                </c:pt>
                <c:pt idx="15418" formatCode="General">
                  <c:v>15.417999999999999</c:v>
                </c:pt>
                <c:pt idx="15419" formatCode="General">
                  <c:v>15.419</c:v>
                </c:pt>
                <c:pt idx="15420" formatCode="General">
                  <c:v>15.42</c:v>
                </c:pt>
                <c:pt idx="15421" formatCode="General">
                  <c:v>15.420999999999999</c:v>
                </c:pt>
                <c:pt idx="15422" formatCode="General">
                  <c:v>15.422000000000001</c:v>
                </c:pt>
                <c:pt idx="15423" formatCode="General">
                  <c:v>15.423</c:v>
                </c:pt>
                <c:pt idx="15424" formatCode="General">
                  <c:v>15.423999999999999</c:v>
                </c:pt>
                <c:pt idx="15425" formatCode="General">
                  <c:v>15.425000000000001</c:v>
                </c:pt>
                <c:pt idx="15426" formatCode="General">
                  <c:v>15.426</c:v>
                </c:pt>
                <c:pt idx="15427" formatCode="General">
                  <c:v>15.427</c:v>
                </c:pt>
                <c:pt idx="15428" formatCode="General">
                  <c:v>15.428000000000001</c:v>
                </c:pt>
                <c:pt idx="15429" formatCode="General">
                  <c:v>15.429</c:v>
                </c:pt>
                <c:pt idx="15430" formatCode="General">
                  <c:v>15.43</c:v>
                </c:pt>
                <c:pt idx="15431" formatCode="General">
                  <c:v>15.430999999999999</c:v>
                </c:pt>
                <c:pt idx="15432" formatCode="General">
                  <c:v>15.432</c:v>
                </c:pt>
                <c:pt idx="15433" formatCode="General">
                  <c:v>15.433</c:v>
                </c:pt>
                <c:pt idx="15434" formatCode="General">
                  <c:v>15.433999999999999</c:v>
                </c:pt>
                <c:pt idx="15435" formatCode="General">
                  <c:v>15.435</c:v>
                </c:pt>
                <c:pt idx="15436" formatCode="General">
                  <c:v>15.436</c:v>
                </c:pt>
                <c:pt idx="15437" formatCode="General">
                  <c:v>15.436999999999999</c:v>
                </c:pt>
                <c:pt idx="15438" formatCode="General">
                  <c:v>15.438000000000001</c:v>
                </c:pt>
                <c:pt idx="15439" formatCode="General">
                  <c:v>15.439</c:v>
                </c:pt>
                <c:pt idx="15440" formatCode="General">
                  <c:v>15.44</c:v>
                </c:pt>
                <c:pt idx="15441" formatCode="General">
                  <c:v>15.441000000000001</c:v>
                </c:pt>
                <c:pt idx="15442" formatCode="General">
                  <c:v>15.442</c:v>
                </c:pt>
                <c:pt idx="15443" formatCode="General">
                  <c:v>15.443</c:v>
                </c:pt>
                <c:pt idx="15444" formatCode="General">
                  <c:v>15.444000000000001</c:v>
                </c:pt>
                <c:pt idx="15445" formatCode="General">
                  <c:v>15.445</c:v>
                </c:pt>
                <c:pt idx="15446" formatCode="General">
                  <c:v>15.446</c:v>
                </c:pt>
                <c:pt idx="15447" formatCode="General">
                  <c:v>15.446999999999999</c:v>
                </c:pt>
                <c:pt idx="15448" formatCode="General">
                  <c:v>15.448</c:v>
                </c:pt>
                <c:pt idx="15449" formatCode="General">
                  <c:v>15.449</c:v>
                </c:pt>
                <c:pt idx="15450" formatCode="General">
                  <c:v>15.45</c:v>
                </c:pt>
                <c:pt idx="15451" formatCode="General">
                  <c:v>15.451000000000001</c:v>
                </c:pt>
                <c:pt idx="15452" formatCode="General">
                  <c:v>15.452</c:v>
                </c:pt>
                <c:pt idx="15453" formatCode="General">
                  <c:v>15.452999999999999</c:v>
                </c:pt>
                <c:pt idx="15454" formatCode="General">
                  <c:v>15.454000000000001</c:v>
                </c:pt>
                <c:pt idx="15455" formatCode="General">
                  <c:v>15.455</c:v>
                </c:pt>
                <c:pt idx="15456" formatCode="General">
                  <c:v>15.456</c:v>
                </c:pt>
                <c:pt idx="15457" formatCode="General">
                  <c:v>15.457000000000001</c:v>
                </c:pt>
                <c:pt idx="15458" formatCode="General">
                  <c:v>15.458</c:v>
                </c:pt>
                <c:pt idx="15459" formatCode="General">
                  <c:v>15.459</c:v>
                </c:pt>
                <c:pt idx="15460" formatCode="General">
                  <c:v>15.46</c:v>
                </c:pt>
                <c:pt idx="15461" formatCode="General">
                  <c:v>15.461</c:v>
                </c:pt>
                <c:pt idx="15462" formatCode="General">
                  <c:v>15.462</c:v>
                </c:pt>
                <c:pt idx="15463" formatCode="General">
                  <c:v>15.462999999999999</c:v>
                </c:pt>
                <c:pt idx="15464" formatCode="General">
                  <c:v>15.464</c:v>
                </c:pt>
                <c:pt idx="15465" formatCode="General">
                  <c:v>15.465</c:v>
                </c:pt>
                <c:pt idx="15466" formatCode="General">
                  <c:v>15.465999999999999</c:v>
                </c:pt>
                <c:pt idx="15467" formatCode="General">
                  <c:v>15.467000000000001</c:v>
                </c:pt>
                <c:pt idx="15468" formatCode="General">
                  <c:v>15.468</c:v>
                </c:pt>
                <c:pt idx="15469" formatCode="General">
                  <c:v>15.468999999999999</c:v>
                </c:pt>
                <c:pt idx="15470" formatCode="General">
                  <c:v>15.47</c:v>
                </c:pt>
                <c:pt idx="15471" formatCode="General">
                  <c:v>15.471</c:v>
                </c:pt>
                <c:pt idx="15472" formatCode="General">
                  <c:v>15.472</c:v>
                </c:pt>
                <c:pt idx="15473" formatCode="General">
                  <c:v>15.473000000000001</c:v>
                </c:pt>
                <c:pt idx="15474" formatCode="General">
                  <c:v>15.474</c:v>
                </c:pt>
                <c:pt idx="15475" formatCode="General">
                  <c:v>15.475</c:v>
                </c:pt>
                <c:pt idx="15476" formatCode="General">
                  <c:v>15.476000000000001</c:v>
                </c:pt>
                <c:pt idx="15477" formatCode="General">
                  <c:v>15.477</c:v>
                </c:pt>
                <c:pt idx="15478" formatCode="General">
                  <c:v>15.478</c:v>
                </c:pt>
                <c:pt idx="15479" formatCode="General">
                  <c:v>15.478999999999999</c:v>
                </c:pt>
                <c:pt idx="15480" formatCode="General">
                  <c:v>15.48</c:v>
                </c:pt>
                <c:pt idx="15481" formatCode="General">
                  <c:v>15.481</c:v>
                </c:pt>
                <c:pt idx="15482" formatCode="General">
                  <c:v>15.481999999999999</c:v>
                </c:pt>
                <c:pt idx="15483" formatCode="General">
                  <c:v>15.483000000000001</c:v>
                </c:pt>
                <c:pt idx="15484" formatCode="General">
                  <c:v>15.484</c:v>
                </c:pt>
                <c:pt idx="15485" formatCode="General">
                  <c:v>15.484999999999999</c:v>
                </c:pt>
                <c:pt idx="15486" formatCode="General">
                  <c:v>15.486000000000001</c:v>
                </c:pt>
                <c:pt idx="15487" formatCode="General">
                  <c:v>15.487</c:v>
                </c:pt>
                <c:pt idx="15488" formatCode="General">
                  <c:v>15.488</c:v>
                </c:pt>
                <c:pt idx="15489" formatCode="General">
                  <c:v>15.489000000000001</c:v>
                </c:pt>
                <c:pt idx="15490" formatCode="General">
                  <c:v>15.49</c:v>
                </c:pt>
                <c:pt idx="15491" formatCode="General">
                  <c:v>15.491</c:v>
                </c:pt>
                <c:pt idx="15492" formatCode="General">
                  <c:v>15.492000000000001</c:v>
                </c:pt>
                <c:pt idx="15493" formatCode="General">
                  <c:v>15.493</c:v>
                </c:pt>
                <c:pt idx="15494" formatCode="General">
                  <c:v>15.494</c:v>
                </c:pt>
                <c:pt idx="15495" formatCode="General">
                  <c:v>15.494999999999999</c:v>
                </c:pt>
                <c:pt idx="15496" formatCode="General">
                  <c:v>15.496</c:v>
                </c:pt>
                <c:pt idx="15497" formatCode="General">
                  <c:v>15.497</c:v>
                </c:pt>
                <c:pt idx="15498" formatCode="General">
                  <c:v>15.497999999999999</c:v>
                </c:pt>
                <c:pt idx="15499" formatCode="General">
                  <c:v>15.499000000000001</c:v>
                </c:pt>
                <c:pt idx="15500" formatCode="General">
                  <c:v>15.5</c:v>
                </c:pt>
                <c:pt idx="15501" formatCode="General">
                  <c:v>15.500999999999999</c:v>
                </c:pt>
                <c:pt idx="15502" formatCode="General">
                  <c:v>15.502000000000001</c:v>
                </c:pt>
                <c:pt idx="15503" formatCode="General">
                  <c:v>15.503</c:v>
                </c:pt>
                <c:pt idx="15504" formatCode="General">
                  <c:v>15.504</c:v>
                </c:pt>
                <c:pt idx="15505" formatCode="General">
                  <c:v>15.505000000000001</c:v>
                </c:pt>
                <c:pt idx="15506" formatCode="General">
                  <c:v>15.506</c:v>
                </c:pt>
                <c:pt idx="15507" formatCode="General">
                  <c:v>15.507</c:v>
                </c:pt>
                <c:pt idx="15508" formatCode="General">
                  <c:v>15.507999999999999</c:v>
                </c:pt>
                <c:pt idx="15509" formatCode="General">
                  <c:v>15.509</c:v>
                </c:pt>
                <c:pt idx="15510" formatCode="General">
                  <c:v>15.51</c:v>
                </c:pt>
                <c:pt idx="15511" formatCode="General">
                  <c:v>15.510999999999999</c:v>
                </c:pt>
                <c:pt idx="15512" formatCode="General">
                  <c:v>15.512</c:v>
                </c:pt>
                <c:pt idx="15513" formatCode="General">
                  <c:v>15.513</c:v>
                </c:pt>
                <c:pt idx="15514" formatCode="General">
                  <c:v>15.513999999999999</c:v>
                </c:pt>
                <c:pt idx="15515" formatCode="General">
                  <c:v>15.515000000000001</c:v>
                </c:pt>
                <c:pt idx="15516" formatCode="General">
                  <c:v>15.516</c:v>
                </c:pt>
                <c:pt idx="15517" formatCode="General">
                  <c:v>15.516999999999999</c:v>
                </c:pt>
                <c:pt idx="15518" formatCode="General">
                  <c:v>15.518000000000001</c:v>
                </c:pt>
                <c:pt idx="15519" formatCode="General">
                  <c:v>15.519</c:v>
                </c:pt>
                <c:pt idx="15520" formatCode="General">
                  <c:v>15.52</c:v>
                </c:pt>
                <c:pt idx="15521" formatCode="General">
                  <c:v>15.521000000000001</c:v>
                </c:pt>
                <c:pt idx="15522" formatCode="General">
                  <c:v>15.522</c:v>
                </c:pt>
                <c:pt idx="15523" formatCode="General">
                  <c:v>15.523</c:v>
                </c:pt>
                <c:pt idx="15524" formatCode="General">
                  <c:v>15.523999999999999</c:v>
                </c:pt>
                <c:pt idx="15525" formatCode="General">
                  <c:v>15.525</c:v>
                </c:pt>
                <c:pt idx="15526" formatCode="General">
                  <c:v>15.526</c:v>
                </c:pt>
                <c:pt idx="15527" formatCode="General">
                  <c:v>15.526999999999999</c:v>
                </c:pt>
                <c:pt idx="15528" formatCode="General">
                  <c:v>15.528</c:v>
                </c:pt>
                <c:pt idx="15529" formatCode="General">
                  <c:v>15.529</c:v>
                </c:pt>
                <c:pt idx="15530" formatCode="General">
                  <c:v>15.53</c:v>
                </c:pt>
                <c:pt idx="15531" formatCode="General">
                  <c:v>15.531000000000001</c:v>
                </c:pt>
                <c:pt idx="15532" formatCode="General">
                  <c:v>15.532</c:v>
                </c:pt>
                <c:pt idx="15533" formatCode="General">
                  <c:v>15.532999999999999</c:v>
                </c:pt>
                <c:pt idx="15534" formatCode="General">
                  <c:v>15.534000000000001</c:v>
                </c:pt>
                <c:pt idx="15535" formatCode="General">
                  <c:v>15.535</c:v>
                </c:pt>
                <c:pt idx="15536" formatCode="General">
                  <c:v>15.536</c:v>
                </c:pt>
                <c:pt idx="15537" formatCode="General">
                  <c:v>15.537000000000001</c:v>
                </c:pt>
                <c:pt idx="15538" formatCode="General">
                  <c:v>15.538</c:v>
                </c:pt>
                <c:pt idx="15539" formatCode="General">
                  <c:v>15.539</c:v>
                </c:pt>
                <c:pt idx="15540" formatCode="General">
                  <c:v>15.54</c:v>
                </c:pt>
                <c:pt idx="15541" formatCode="General">
                  <c:v>15.541</c:v>
                </c:pt>
                <c:pt idx="15542" formatCode="General">
                  <c:v>15.542</c:v>
                </c:pt>
                <c:pt idx="15543" formatCode="General">
                  <c:v>15.542999999999999</c:v>
                </c:pt>
                <c:pt idx="15544" formatCode="General">
                  <c:v>15.544</c:v>
                </c:pt>
                <c:pt idx="15545" formatCode="General">
                  <c:v>15.545</c:v>
                </c:pt>
                <c:pt idx="15546" formatCode="General">
                  <c:v>15.545999999999999</c:v>
                </c:pt>
                <c:pt idx="15547" formatCode="General">
                  <c:v>15.547000000000001</c:v>
                </c:pt>
                <c:pt idx="15548" formatCode="General">
                  <c:v>15.548</c:v>
                </c:pt>
                <c:pt idx="15549" formatCode="General">
                  <c:v>15.548999999999999</c:v>
                </c:pt>
                <c:pt idx="15550" formatCode="General">
                  <c:v>15.55</c:v>
                </c:pt>
                <c:pt idx="15551" formatCode="General">
                  <c:v>15.551</c:v>
                </c:pt>
                <c:pt idx="15552" formatCode="General">
                  <c:v>15.552</c:v>
                </c:pt>
                <c:pt idx="15553" formatCode="General">
                  <c:v>15.553000000000001</c:v>
                </c:pt>
                <c:pt idx="15554" formatCode="General">
                  <c:v>15.554</c:v>
                </c:pt>
                <c:pt idx="15555" formatCode="General">
                  <c:v>15.555</c:v>
                </c:pt>
                <c:pt idx="15556" formatCode="General">
                  <c:v>15.555999999999999</c:v>
                </c:pt>
                <c:pt idx="15557" formatCode="General">
                  <c:v>15.557</c:v>
                </c:pt>
                <c:pt idx="15558" formatCode="General">
                  <c:v>15.558</c:v>
                </c:pt>
                <c:pt idx="15559" formatCode="General">
                  <c:v>15.558999999999999</c:v>
                </c:pt>
                <c:pt idx="15560" formatCode="General">
                  <c:v>15.56</c:v>
                </c:pt>
                <c:pt idx="15561" formatCode="General">
                  <c:v>15.561</c:v>
                </c:pt>
                <c:pt idx="15562" formatCode="General">
                  <c:v>15.561999999999999</c:v>
                </c:pt>
                <c:pt idx="15563" formatCode="General">
                  <c:v>15.563000000000001</c:v>
                </c:pt>
                <c:pt idx="15564" formatCode="General">
                  <c:v>15.564</c:v>
                </c:pt>
                <c:pt idx="15565" formatCode="General">
                  <c:v>15.565</c:v>
                </c:pt>
                <c:pt idx="15566" formatCode="General">
                  <c:v>15.566000000000001</c:v>
                </c:pt>
                <c:pt idx="15567" formatCode="General">
                  <c:v>15.567</c:v>
                </c:pt>
                <c:pt idx="15568" formatCode="General">
                  <c:v>15.568</c:v>
                </c:pt>
                <c:pt idx="15569" formatCode="General">
                  <c:v>15.569000000000001</c:v>
                </c:pt>
                <c:pt idx="15570" formatCode="General">
                  <c:v>15.57</c:v>
                </c:pt>
                <c:pt idx="15571" formatCode="General">
                  <c:v>15.571</c:v>
                </c:pt>
                <c:pt idx="15572" formatCode="General">
                  <c:v>15.571999999999999</c:v>
                </c:pt>
                <c:pt idx="15573" formatCode="General">
                  <c:v>15.573</c:v>
                </c:pt>
                <c:pt idx="15574" formatCode="General">
                  <c:v>15.574</c:v>
                </c:pt>
                <c:pt idx="15575" formatCode="General">
                  <c:v>15.574999999999999</c:v>
                </c:pt>
                <c:pt idx="15576" formatCode="General">
                  <c:v>15.576000000000001</c:v>
                </c:pt>
                <c:pt idx="15577" formatCode="General">
                  <c:v>15.577</c:v>
                </c:pt>
                <c:pt idx="15578" formatCode="General">
                  <c:v>15.577999999999999</c:v>
                </c:pt>
                <c:pt idx="15579" formatCode="General">
                  <c:v>15.579000000000001</c:v>
                </c:pt>
                <c:pt idx="15580" formatCode="General">
                  <c:v>15.58</c:v>
                </c:pt>
                <c:pt idx="15581" formatCode="General">
                  <c:v>15.581</c:v>
                </c:pt>
                <c:pt idx="15582" formatCode="General">
                  <c:v>15.582000000000001</c:v>
                </c:pt>
                <c:pt idx="15583" formatCode="General">
                  <c:v>15.583</c:v>
                </c:pt>
                <c:pt idx="15584" formatCode="General">
                  <c:v>15.584</c:v>
                </c:pt>
                <c:pt idx="15585" formatCode="General">
                  <c:v>15.585000000000001</c:v>
                </c:pt>
                <c:pt idx="15586" formatCode="General">
                  <c:v>15.586</c:v>
                </c:pt>
                <c:pt idx="15587" formatCode="General">
                  <c:v>15.587</c:v>
                </c:pt>
                <c:pt idx="15588" formatCode="General">
                  <c:v>15.587999999999999</c:v>
                </c:pt>
                <c:pt idx="15589" formatCode="General">
                  <c:v>15.589</c:v>
                </c:pt>
                <c:pt idx="15590" formatCode="General">
                  <c:v>15.59</c:v>
                </c:pt>
                <c:pt idx="15591" formatCode="General">
                  <c:v>15.590999999999999</c:v>
                </c:pt>
                <c:pt idx="15592" formatCode="General">
                  <c:v>15.592000000000001</c:v>
                </c:pt>
                <c:pt idx="15593" formatCode="General">
                  <c:v>15.593</c:v>
                </c:pt>
                <c:pt idx="15594" formatCode="General">
                  <c:v>15.593999999999999</c:v>
                </c:pt>
                <c:pt idx="15595" formatCode="General">
                  <c:v>15.595000000000001</c:v>
                </c:pt>
                <c:pt idx="15596" formatCode="General">
                  <c:v>15.596</c:v>
                </c:pt>
                <c:pt idx="15597" formatCode="General">
                  <c:v>15.597</c:v>
                </c:pt>
                <c:pt idx="15598" formatCode="General">
                  <c:v>15.598000000000001</c:v>
                </c:pt>
                <c:pt idx="15599" formatCode="General">
                  <c:v>15.599</c:v>
                </c:pt>
                <c:pt idx="15600" formatCode="General">
                  <c:v>15.6</c:v>
                </c:pt>
                <c:pt idx="15601" formatCode="General">
                  <c:v>15.601000000000001</c:v>
                </c:pt>
                <c:pt idx="15602" formatCode="General">
                  <c:v>15.602</c:v>
                </c:pt>
                <c:pt idx="15603" formatCode="General">
                  <c:v>15.603</c:v>
                </c:pt>
                <c:pt idx="15604" formatCode="General">
                  <c:v>15.603999999999999</c:v>
                </c:pt>
                <c:pt idx="15605" formatCode="General">
                  <c:v>15.605</c:v>
                </c:pt>
                <c:pt idx="15606" formatCode="General">
                  <c:v>15.606</c:v>
                </c:pt>
                <c:pt idx="15607" formatCode="General">
                  <c:v>15.606999999999999</c:v>
                </c:pt>
                <c:pt idx="15608" formatCode="General">
                  <c:v>15.608000000000001</c:v>
                </c:pt>
                <c:pt idx="15609" formatCode="General">
                  <c:v>15.609</c:v>
                </c:pt>
                <c:pt idx="15610" formatCode="General">
                  <c:v>15.61</c:v>
                </c:pt>
                <c:pt idx="15611" formatCode="General">
                  <c:v>15.611000000000001</c:v>
                </c:pt>
                <c:pt idx="15612" formatCode="General">
                  <c:v>15.612</c:v>
                </c:pt>
                <c:pt idx="15613" formatCode="General">
                  <c:v>15.613</c:v>
                </c:pt>
                <c:pt idx="15614" formatCode="General">
                  <c:v>15.614000000000001</c:v>
                </c:pt>
                <c:pt idx="15615" formatCode="General">
                  <c:v>15.615</c:v>
                </c:pt>
                <c:pt idx="15616" formatCode="General">
                  <c:v>15.616</c:v>
                </c:pt>
                <c:pt idx="15617" formatCode="General">
                  <c:v>15.617000000000001</c:v>
                </c:pt>
                <c:pt idx="15618" formatCode="General">
                  <c:v>15.618</c:v>
                </c:pt>
                <c:pt idx="15619" formatCode="General">
                  <c:v>15.619</c:v>
                </c:pt>
                <c:pt idx="15620" formatCode="General">
                  <c:v>15.62</c:v>
                </c:pt>
                <c:pt idx="15621" formatCode="General">
                  <c:v>15.621</c:v>
                </c:pt>
                <c:pt idx="15622" formatCode="General">
                  <c:v>15.622</c:v>
                </c:pt>
                <c:pt idx="15623" formatCode="General">
                  <c:v>15.622999999999999</c:v>
                </c:pt>
                <c:pt idx="15624" formatCode="General">
                  <c:v>15.624000000000001</c:v>
                </c:pt>
                <c:pt idx="15625" formatCode="General">
                  <c:v>15.625</c:v>
                </c:pt>
                <c:pt idx="15626" formatCode="General">
                  <c:v>15.625999999999999</c:v>
                </c:pt>
                <c:pt idx="15627" formatCode="General">
                  <c:v>15.627000000000001</c:v>
                </c:pt>
                <c:pt idx="15628" formatCode="General">
                  <c:v>15.628</c:v>
                </c:pt>
                <c:pt idx="15629" formatCode="General">
                  <c:v>15.629</c:v>
                </c:pt>
                <c:pt idx="15630" formatCode="General">
                  <c:v>15.63</c:v>
                </c:pt>
                <c:pt idx="15631" formatCode="General">
                  <c:v>15.631</c:v>
                </c:pt>
                <c:pt idx="15632" formatCode="General">
                  <c:v>15.632</c:v>
                </c:pt>
                <c:pt idx="15633" formatCode="General">
                  <c:v>15.632999999999999</c:v>
                </c:pt>
                <c:pt idx="15634" formatCode="General">
                  <c:v>15.634</c:v>
                </c:pt>
                <c:pt idx="15635" formatCode="General">
                  <c:v>15.635</c:v>
                </c:pt>
                <c:pt idx="15636" formatCode="General">
                  <c:v>15.635999999999999</c:v>
                </c:pt>
                <c:pt idx="15637" formatCode="General">
                  <c:v>15.637</c:v>
                </c:pt>
                <c:pt idx="15638" formatCode="General">
                  <c:v>15.638</c:v>
                </c:pt>
                <c:pt idx="15639" formatCode="General">
                  <c:v>15.638999999999999</c:v>
                </c:pt>
                <c:pt idx="15640" formatCode="General">
                  <c:v>15.64</c:v>
                </c:pt>
                <c:pt idx="15641" formatCode="General">
                  <c:v>15.641</c:v>
                </c:pt>
                <c:pt idx="15642" formatCode="General">
                  <c:v>15.641999999999999</c:v>
                </c:pt>
                <c:pt idx="15643" formatCode="General">
                  <c:v>15.643000000000001</c:v>
                </c:pt>
                <c:pt idx="15644" formatCode="General">
                  <c:v>15.644</c:v>
                </c:pt>
                <c:pt idx="15645" formatCode="General">
                  <c:v>15.645</c:v>
                </c:pt>
                <c:pt idx="15646" formatCode="General">
                  <c:v>15.646000000000001</c:v>
                </c:pt>
                <c:pt idx="15647" formatCode="General">
                  <c:v>15.647</c:v>
                </c:pt>
                <c:pt idx="15648" formatCode="General">
                  <c:v>15.648</c:v>
                </c:pt>
                <c:pt idx="15649" formatCode="General">
                  <c:v>15.648999999999999</c:v>
                </c:pt>
                <c:pt idx="15650" formatCode="General">
                  <c:v>15.65</c:v>
                </c:pt>
                <c:pt idx="15651" formatCode="General">
                  <c:v>15.651</c:v>
                </c:pt>
                <c:pt idx="15652" formatCode="General">
                  <c:v>15.651999999999999</c:v>
                </c:pt>
                <c:pt idx="15653" formatCode="General">
                  <c:v>15.653</c:v>
                </c:pt>
                <c:pt idx="15654" formatCode="General">
                  <c:v>15.654</c:v>
                </c:pt>
                <c:pt idx="15655" formatCode="General">
                  <c:v>15.654999999999999</c:v>
                </c:pt>
                <c:pt idx="15656" formatCode="General">
                  <c:v>15.656000000000001</c:v>
                </c:pt>
                <c:pt idx="15657" formatCode="General">
                  <c:v>15.657</c:v>
                </c:pt>
                <c:pt idx="15658" formatCode="General">
                  <c:v>15.657999999999999</c:v>
                </c:pt>
                <c:pt idx="15659" formatCode="General">
                  <c:v>15.659000000000001</c:v>
                </c:pt>
                <c:pt idx="15660" formatCode="General">
                  <c:v>15.66</c:v>
                </c:pt>
                <c:pt idx="15661" formatCode="General">
                  <c:v>15.661</c:v>
                </c:pt>
                <c:pt idx="15662" formatCode="General">
                  <c:v>15.662000000000001</c:v>
                </c:pt>
                <c:pt idx="15663" formatCode="General">
                  <c:v>15.663</c:v>
                </c:pt>
                <c:pt idx="15664" formatCode="General">
                  <c:v>15.664</c:v>
                </c:pt>
                <c:pt idx="15665" formatCode="General">
                  <c:v>15.664999999999999</c:v>
                </c:pt>
                <c:pt idx="15666" formatCode="General">
                  <c:v>15.666</c:v>
                </c:pt>
                <c:pt idx="15667" formatCode="General">
                  <c:v>15.667</c:v>
                </c:pt>
                <c:pt idx="15668" formatCode="General">
                  <c:v>15.667999999999999</c:v>
                </c:pt>
                <c:pt idx="15669" formatCode="General">
                  <c:v>15.669</c:v>
                </c:pt>
                <c:pt idx="15670" formatCode="General">
                  <c:v>15.67</c:v>
                </c:pt>
                <c:pt idx="15671" formatCode="General">
                  <c:v>15.670999999999999</c:v>
                </c:pt>
                <c:pt idx="15672" formatCode="General">
                  <c:v>15.672000000000001</c:v>
                </c:pt>
                <c:pt idx="15673" formatCode="General">
                  <c:v>15.673</c:v>
                </c:pt>
                <c:pt idx="15674" formatCode="General">
                  <c:v>15.673999999999999</c:v>
                </c:pt>
                <c:pt idx="15675" formatCode="General">
                  <c:v>15.675000000000001</c:v>
                </c:pt>
                <c:pt idx="15676" formatCode="General">
                  <c:v>15.676</c:v>
                </c:pt>
                <c:pt idx="15677" formatCode="General">
                  <c:v>15.677</c:v>
                </c:pt>
                <c:pt idx="15678" formatCode="General">
                  <c:v>15.678000000000001</c:v>
                </c:pt>
                <c:pt idx="15679" formatCode="General">
                  <c:v>15.679</c:v>
                </c:pt>
                <c:pt idx="15680" formatCode="General">
                  <c:v>15.68</c:v>
                </c:pt>
                <c:pt idx="15681" formatCode="General">
                  <c:v>15.680999999999999</c:v>
                </c:pt>
                <c:pt idx="15682" formatCode="General">
                  <c:v>15.682</c:v>
                </c:pt>
                <c:pt idx="15683" formatCode="General">
                  <c:v>15.683</c:v>
                </c:pt>
                <c:pt idx="15684" formatCode="General">
                  <c:v>15.683999999999999</c:v>
                </c:pt>
                <c:pt idx="15685" formatCode="General">
                  <c:v>15.685</c:v>
                </c:pt>
                <c:pt idx="15686" formatCode="General">
                  <c:v>15.686</c:v>
                </c:pt>
                <c:pt idx="15687" formatCode="General">
                  <c:v>15.686999999999999</c:v>
                </c:pt>
                <c:pt idx="15688" formatCode="General">
                  <c:v>15.688000000000001</c:v>
                </c:pt>
                <c:pt idx="15689" formatCode="General">
                  <c:v>15.689</c:v>
                </c:pt>
                <c:pt idx="15690" formatCode="General">
                  <c:v>15.69</c:v>
                </c:pt>
                <c:pt idx="15691" formatCode="General">
                  <c:v>15.691000000000001</c:v>
                </c:pt>
                <c:pt idx="15692" formatCode="General">
                  <c:v>15.692</c:v>
                </c:pt>
                <c:pt idx="15693" formatCode="General">
                  <c:v>15.693</c:v>
                </c:pt>
                <c:pt idx="15694" formatCode="General">
                  <c:v>15.694000000000001</c:v>
                </c:pt>
                <c:pt idx="15695" formatCode="General">
                  <c:v>15.695</c:v>
                </c:pt>
                <c:pt idx="15696" formatCode="General">
                  <c:v>15.696</c:v>
                </c:pt>
                <c:pt idx="15697" formatCode="General">
                  <c:v>15.696999999999999</c:v>
                </c:pt>
                <c:pt idx="15698" formatCode="General">
                  <c:v>15.698</c:v>
                </c:pt>
                <c:pt idx="15699" formatCode="General">
                  <c:v>15.699</c:v>
                </c:pt>
                <c:pt idx="15700" formatCode="General">
                  <c:v>15.7</c:v>
                </c:pt>
                <c:pt idx="15701" formatCode="General">
                  <c:v>15.701000000000001</c:v>
                </c:pt>
                <c:pt idx="15702" formatCode="General">
                  <c:v>15.702</c:v>
                </c:pt>
                <c:pt idx="15703" formatCode="General">
                  <c:v>15.702999999999999</c:v>
                </c:pt>
                <c:pt idx="15704" formatCode="General">
                  <c:v>15.704000000000001</c:v>
                </c:pt>
                <c:pt idx="15705" formatCode="General">
                  <c:v>15.705</c:v>
                </c:pt>
                <c:pt idx="15706" formatCode="General">
                  <c:v>15.706</c:v>
                </c:pt>
                <c:pt idx="15707" formatCode="General">
                  <c:v>15.707000000000001</c:v>
                </c:pt>
                <c:pt idx="15708" formatCode="General">
                  <c:v>15.708</c:v>
                </c:pt>
                <c:pt idx="15709" formatCode="General">
                  <c:v>15.709</c:v>
                </c:pt>
                <c:pt idx="15710" formatCode="General">
                  <c:v>15.71</c:v>
                </c:pt>
                <c:pt idx="15711" formatCode="General">
                  <c:v>15.711</c:v>
                </c:pt>
                <c:pt idx="15712" formatCode="General">
                  <c:v>15.712</c:v>
                </c:pt>
                <c:pt idx="15713" formatCode="General">
                  <c:v>15.712999999999999</c:v>
                </c:pt>
                <c:pt idx="15714" formatCode="General">
                  <c:v>15.714</c:v>
                </c:pt>
                <c:pt idx="15715" formatCode="General">
                  <c:v>15.715</c:v>
                </c:pt>
                <c:pt idx="15716" formatCode="General">
                  <c:v>15.715999999999999</c:v>
                </c:pt>
                <c:pt idx="15717" formatCode="General">
                  <c:v>15.717000000000001</c:v>
                </c:pt>
                <c:pt idx="15718" formatCode="General">
                  <c:v>15.718</c:v>
                </c:pt>
                <c:pt idx="15719" formatCode="General">
                  <c:v>15.718999999999999</c:v>
                </c:pt>
                <c:pt idx="15720" formatCode="General">
                  <c:v>15.72</c:v>
                </c:pt>
                <c:pt idx="15721" formatCode="General">
                  <c:v>15.721</c:v>
                </c:pt>
                <c:pt idx="15722" formatCode="General">
                  <c:v>15.722</c:v>
                </c:pt>
                <c:pt idx="15723" formatCode="General">
                  <c:v>15.723000000000001</c:v>
                </c:pt>
                <c:pt idx="15724" formatCode="General">
                  <c:v>15.724</c:v>
                </c:pt>
                <c:pt idx="15725" formatCode="General">
                  <c:v>15.725</c:v>
                </c:pt>
                <c:pt idx="15726" formatCode="General">
                  <c:v>15.726000000000001</c:v>
                </c:pt>
                <c:pt idx="15727" formatCode="General">
                  <c:v>15.727</c:v>
                </c:pt>
                <c:pt idx="15728" formatCode="General">
                  <c:v>15.728</c:v>
                </c:pt>
                <c:pt idx="15729" formatCode="General">
                  <c:v>15.728999999999999</c:v>
                </c:pt>
                <c:pt idx="15730" formatCode="General">
                  <c:v>15.73</c:v>
                </c:pt>
                <c:pt idx="15731" formatCode="General">
                  <c:v>15.731</c:v>
                </c:pt>
                <c:pt idx="15732" formatCode="General">
                  <c:v>15.731999999999999</c:v>
                </c:pt>
                <c:pt idx="15733" formatCode="General">
                  <c:v>15.733000000000001</c:v>
                </c:pt>
                <c:pt idx="15734" formatCode="General">
                  <c:v>15.734</c:v>
                </c:pt>
                <c:pt idx="15735" formatCode="General">
                  <c:v>15.734999999999999</c:v>
                </c:pt>
                <c:pt idx="15736" formatCode="General">
                  <c:v>15.736000000000001</c:v>
                </c:pt>
                <c:pt idx="15737" formatCode="General">
                  <c:v>15.737</c:v>
                </c:pt>
                <c:pt idx="15738" formatCode="General">
                  <c:v>15.738</c:v>
                </c:pt>
                <c:pt idx="15739" formatCode="General">
                  <c:v>15.739000000000001</c:v>
                </c:pt>
                <c:pt idx="15740" formatCode="General">
                  <c:v>15.74</c:v>
                </c:pt>
                <c:pt idx="15741" formatCode="General">
                  <c:v>15.741</c:v>
                </c:pt>
                <c:pt idx="15742" formatCode="General">
                  <c:v>15.742000000000001</c:v>
                </c:pt>
                <c:pt idx="15743" formatCode="General">
                  <c:v>15.743</c:v>
                </c:pt>
                <c:pt idx="15744" formatCode="General">
                  <c:v>15.744</c:v>
                </c:pt>
                <c:pt idx="15745" formatCode="General">
                  <c:v>15.744999999999999</c:v>
                </c:pt>
                <c:pt idx="15746" formatCode="General">
                  <c:v>15.746</c:v>
                </c:pt>
                <c:pt idx="15747" formatCode="General">
                  <c:v>15.747</c:v>
                </c:pt>
                <c:pt idx="15748" formatCode="General">
                  <c:v>15.747999999999999</c:v>
                </c:pt>
                <c:pt idx="15749" formatCode="General">
                  <c:v>15.749000000000001</c:v>
                </c:pt>
                <c:pt idx="15750" formatCode="General">
                  <c:v>15.75</c:v>
                </c:pt>
                <c:pt idx="15751" formatCode="General">
                  <c:v>15.750999999999999</c:v>
                </c:pt>
                <c:pt idx="15752" formatCode="General">
                  <c:v>15.752000000000001</c:v>
                </c:pt>
                <c:pt idx="15753" formatCode="General">
                  <c:v>15.753</c:v>
                </c:pt>
                <c:pt idx="15754" formatCode="General">
                  <c:v>15.754</c:v>
                </c:pt>
                <c:pt idx="15755" formatCode="General">
                  <c:v>15.755000000000001</c:v>
                </c:pt>
                <c:pt idx="15756" formatCode="General">
                  <c:v>15.756</c:v>
                </c:pt>
                <c:pt idx="15757" formatCode="General">
                  <c:v>15.757</c:v>
                </c:pt>
                <c:pt idx="15758" formatCode="General">
                  <c:v>15.757999999999999</c:v>
                </c:pt>
                <c:pt idx="15759" formatCode="General">
                  <c:v>15.759</c:v>
                </c:pt>
                <c:pt idx="15760" formatCode="General">
                  <c:v>15.76</c:v>
                </c:pt>
                <c:pt idx="15761" formatCode="General">
                  <c:v>15.760999999999999</c:v>
                </c:pt>
                <c:pt idx="15762" formatCode="General">
                  <c:v>15.762</c:v>
                </c:pt>
                <c:pt idx="15763" formatCode="General">
                  <c:v>15.763</c:v>
                </c:pt>
                <c:pt idx="15764" formatCode="General">
                  <c:v>15.763999999999999</c:v>
                </c:pt>
                <c:pt idx="15765" formatCode="General">
                  <c:v>15.765000000000001</c:v>
                </c:pt>
                <c:pt idx="15766" formatCode="General">
                  <c:v>15.766</c:v>
                </c:pt>
                <c:pt idx="15767" formatCode="General">
                  <c:v>15.766999999999999</c:v>
                </c:pt>
                <c:pt idx="15768" formatCode="General">
                  <c:v>15.768000000000001</c:v>
                </c:pt>
                <c:pt idx="15769" formatCode="General">
                  <c:v>15.769</c:v>
                </c:pt>
                <c:pt idx="15770" formatCode="General">
                  <c:v>15.77</c:v>
                </c:pt>
                <c:pt idx="15771" formatCode="General">
                  <c:v>15.771000000000001</c:v>
                </c:pt>
                <c:pt idx="15772" formatCode="General">
                  <c:v>15.772</c:v>
                </c:pt>
                <c:pt idx="15773" formatCode="General">
                  <c:v>15.773</c:v>
                </c:pt>
                <c:pt idx="15774" formatCode="General">
                  <c:v>15.773999999999999</c:v>
                </c:pt>
                <c:pt idx="15775" formatCode="General">
                  <c:v>15.775</c:v>
                </c:pt>
                <c:pt idx="15776" formatCode="General">
                  <c:v>15.776</c:v>
                </c:pt>
                <c:pt idx="15777" formatCode="General">
                  <c:v>15.776999999999999</c:v>
                </c:pt>
                <c:pt idx="15778" formatCode="General">
                  <c:v>15.778</c:v>
                </c:pt>
                <c:pt idx="15779" formatCode="General">
                  <c:v>15.779</c:v>
                </c:pt>
                <c:pt idx="15780" formatCode="General">
                  <c:v>15.78</c:v>
                </c:pt>
                <c:pt idx="15781" formatCode="General">
                  <c:v>15.781000000000001</c:v>
                </c:pt>
                <c:pt idx="15782" formatCode="General">
                  <c:v>15.782</c:v>
                </c:pt>
                <c:pt idx="15783" formatCode="General">
                  <c:v>15.782999999999999</c:v>
                </c:pt>
                <c:pt idx="15784" formatCode="General">
                  <c:v>15.784000000000001</c:v>
                </c:pt>
                <c:pt idx="15785" formatCode="General">
                  <c:v>15.785</c:v>
                </c:pt>
                <c:pt idx="15786" formatCode="General">
                  <c:v>15.786</c:v>
                </c:pt>
                <c:pt idx="15787" formatCode="General">
                  <c:v>15.787000000000001</c:v>
                </c:pt>
                <c:pt idx="15788" formatCode="General">
                  <c:v>15.788</c:v>
                </c:pt>
                <c:pt idx="15789" formatCode="General">
                  <c:v>15.789</c:v>
                </c:pt>
                <c:pt idx="15790" formatCode="General">
                  <c:v>15.79</c:v>
                </c:pt>
                <c:pt idx="15791" formatCode="General">
                  <c:v>15.791</c:v>
                </c:pt>
                <c:pt idx="15792" formatCode="General">
                  <c:v>15.792</c:v>
                </c:pt>
                <c:pt idx="15793" formatCode="General">
                  <c:v>15.792999999999999</c:v>
                </c:pt>
                <c:pt idx="15794" formatCode="General">
                  <c:v>15.794</c:v>
                </c:pt>
                <c:pt idx="15795" formatCode="General">
                  <c:v>15.795</c:v>
                </c:pt>
                <c:pt idx="15796" formatCode="General">
                  <c:v>15.795999999999999</c:v>
                </c:pt>
                <c:pt idx="15797" formatCode="General">
                  <c:v>15.797000000000001</c:v>
                </c:pt>
                <c:pt idx="15798" formatCode="General">
                  <c:v>15.798</c:v>
                </c:pt>
                <c:pt idx="15799" formatCode="General">
                  <c:v>15.798999999999999</c:v>
                </c:pt>
                <c:pt idx="15800" formatCode="General">
                  <c:v>15.8</c:v>
                </c:pt>
                <c:pt idx="15801" formatCode="General">
                  <c:v>15.801</c:v>
                </c:pt>
                <c:pt idx="15802" formatCode="General">
                  <c:v>15.802</c:v>
                </c:pt>
                <c:pt idx="15803" formatCode="General">
                  <c:v>15.803000000000001</c:v>
                </c:pt>
                <c:pt idx="15804" formatCode="General">
                  <c:v>15.804</c:v>
                </c:pt>
                <c:pt idx="15805" formatCode="General">
                  <c:v>15.805</c:v>
                </c:pt>
                <c:pt idx="15806" formatCode="General">
                  <c:v>15.805999999999999</c:v>
                </c:pt>
                <c:pt idx="15807" formatCode="General">
                  <c:v>15.807</c:v>
                </c:pt>
                <c:pt idx="15808" formatCode="General">
                  <c:v>15.808</c:v>
                </c:pt>
                <c:pt idx="15809" formatCode="General">
                  <c:v>15.808999999999999</c:v>
                </c:pt>
                <c:pt idx="15810" formatCode="General">
                  <c:v>15.81</c:v>
                </c:pt>
                <c:pt idx="15811" formatCode="General">
                  <c:v>15.811</c:v>
                </c:pt>
                <c:pt idx="15812" formatCode="General">
                  <c:v>15.811999999999999</c:v>
                </c:pt>
                <c:pt idx="15813" formatCode="General">
                  <c:v>15.813000000000001</c:v>
                </c:pt>
                <c:pt idx="15814" formatCode="General">
                  <c:v>15.814</c:v>
                </c:pt>
                <c:pt idx="15815" formatCode="General">
                  <c:v>15.815</c:v>
                </c:pt>
                <c:pt idx="15816" formatCode="General">
                  <c:v>15.816000000000001</c:v>
                </c:pt>
                <c:pt idx="15817" formatCode="General">
                  <c:v>15.817</c:v>
                </c:pt>
                <c:pt idx="15818" formatCode="General">
                  <c:v>15.818</c:v>
                </c:pt>
                <c:pt idx="15819" formatCode="General">
                  <c:v>15.819000000000001</c:v>
                </c:pt>
                <c:pt idx="15820" formatCode="General">
                  <c:v>15.82</c:v>
                </c:pt>
                <c:pt idx="15821" formatCode="General">
                  <c:v>15.821</c:v>
                </c:pt>
                <c:pt idx="15822" formatCode="General">
                  <c:v>15.821999999999999</c:v>
                </c:pt>
                <c:pt idx="15823" formatCode="General">
                  <c:v>15.823</c:v>
                </c:pt>
                <c:pt idx="15824" formatCode="General">
                  <c:v>15.824</c:v>
                </c:pt>
                <c:pt idx="15825" formatCode="General">
                  <c:v>15.824999999999999</c:v>
                </c:pt>
                <c:pt idx="15826" formatCode="General">
                  <c:v>15.826000000000001</c:v>
                </c:pt>
                <c:pt idx="15827" formatCode="General">
                  <c:v>15.827</c:v>
                </c:pt>
                <c:pt idx="15828" formatCode="General">
                  <c:v>15.827999999999999</c:v>
                </c:pt>
                <c:pt idx="15829" formatCode="General">
                  <c:v>15.829000000000001</c:v>
                </c:pt>
                <c:pt idx="15830" formatCode="General">
                  <c:v>15.83</c:v>
                </c:pt>
                <c:pt idx="15831" formatCode="General">
                  <c:v>15.831</c:v>
                </c:pt>
                <c:pt idx="15832" formatCode="General">
                  <c:v>15.832000000000001</c:v>
                </c:pt>
                <c:pt idx="15833" formatCode="General">
                  <c:v>15.833</c:v>
                </c:pt>
                <c:pt idx="15834" formatCode="General">
                  <c:v>15.834</c:v>
                </c:pt>
                <c:pt idx="15835" formatCode="General">
                  <c:v>15.835000000000001</c:v>
                </c:pt>
                <c:pt idx="15836" formatCode="General">
                  <c:v>15.836</c:v>
                </c:pt>
                <c:pt idx="15837" formatCode="General">
                  <c:v>15.837</c:v>
                </c:pt>
                <c:pt idx="15838" formatCode="General">
                  <c:v>15.837999999999999</c:v>
                </c:pt>
                <c:pt idx="15839" formatCode="General">
                  <c:v>15.839</c:v>
                </c:pt>
                <c:pt idx="15840" formatCode="General">
                  <c:v>15.84</c:v>
                </c:pt>
                <c:pt idx="15841" formatCode="General">
                  <c:v>15.840999999999999</c:v>
                </c:pt>
                <c:pt idx="15842" formatCode="General">
                  <c:v>15.842000000000001</c:v>
                </c:pt>
                <c:pt idx="15843" formatCode="General">
                  <c:v>15.843</c:v>
                </c:pt>
                <c:pt idx="15844" formatCode="General">
                  <c:v>15.843999999999999</c:v>
                </c:pt>
                <c:pt idx="15845" formatCode="General">
                  <c:v>15.845000000000001</c:v>
                </c:pt>
                <c:pt idx="15846" formatCode="General">
                  <c:v>15.846</c:v>
                </c:pt>
                <c:pt idx="15847" formatCode="General">
                  <c:v>15.847</c:v>
                </c:pt>
                <c:pt idx="15848" formatCode="General">
                  <c:v>15.848000000000001</c:v>
                </c:pt>
                <c:pt idx="15849" formatCode="General">
                  <c:v>15.849</c:v>
                </c:pt>
                <c:pt idx="15850" formatCode="General">
                  <c:v>15.85</c:v>
                </c:pt>
                <c:pt idx="15851" formatCode="General">
                  <c:v>15.851000000000001</c:v>
                </c:pt>
                <c:pt idx="15852" formatCode="General">
                  <c:v>15.852</c:v>
                </c:pt>
                <c:pt idx="15853" formatCode="General">
                  <c:v>15.853</c:v>
                </c:pt>
                <c:pt idx="15854" formatCode="General">
                  <c:v>15.853999999999999</c:v>
                </c:pt>
                <c:pt idx="15855" formatCode="General">
                  <c:v>15.855</c:v>
                </c:pt>
                <c:pt idx="15856" formatCode="General">
                  <c:v>15.856</c:v>
                </c:pt>
                <c:pt idx="15857" formatCode="General">
                  <c:v>15.856999999999999</c:v>
                </c:pt>
                <c:pt idx="15858" formatCode="General">
                  <c:v>15.858000000000001</c:v>
                </c:pt>
                <c:pt idx="15859" formatCode="General">
                  <c:v>15.859</c:v>
                </c:pt>
                <c:pt idx="15860" formatCode="General">
                  <c:v>15.86</c:v>
                </c:pt>
                <c:pt idx="15861" formatCode="General">
                  <c:v>15.861000000000001</c:v>
                </c:pt>
                <c:pt idx="15862" formatCode="General">
                  <c:v>15.862</c:v>
                </c:pt>
                <c:pt idx="15863" formatCode="General">
                  <c:v>15.863</c:v>
                </c:pt>
                <c:pt idx="15864" formatCode="General">
                  <c:v>15.864000000000001</c:v>
                </c:pt>
                <c:pt idx="15865" formatCode="General">
                  <c:v>15.865</c:v>
                </c:pt>
                <c:pt idx="15866" formatCode="General">
                  <c:v>15.866</c:v>
                </c:pt>
                <c:pt idx="15867" formatCode="General">
                  <c:v>15.867000000000001</c:v>
                </c:pt>
                <c:pt idx="15868" formatCode="General">
                  <c:v>15.868</c:v>
                </c:pt>
                <c:pt idx="15869" formatCode="General">
                  <c:v>15.869</c:v>
                </c:pt>
                <c:pt idx="15870" formatCode="General">
                  <c:v>15.87</c:v>
                </c:pt>
                <c:pt idx="15871" formatCode="General">
                  <c:v>15.871</c:v>
                </c:pt>
                <c:pt idx="15872" formatCode="General">
                  <c:v>15.872</c:v>
                </c:pt>
                <c:pt idx="15873" formatCode="General">
                  <c:v>15.872999999999999</c:v>
                </c:pt>
                <c:pt idx="15874" formatCode="General">
                  <c:v>15.874000000000001</c:v>
                </c:pt>
                <c:pt idx="15875" formatCode="General">
                  <c:v>15.875</c:v>
                </c:pt>
                <c:pt idx="15876" formatCode="General">
                  <c:v>15.875999999999999</c:v>
                </c:pt>
                <c:pt idx="15877" formatCode="General">
                  <c:v>15.877000000000001</c:v>
                </c:pt>
                <c:pt idx="15878" formatCode="General">
                  <c:v>15.878</c:v>
                </c:pt>
                <c:pt idx="15879" formatCode="General">
                  <c:v>15.879</c:v>
                </c:pt>
                <c:pt idx="15880" formatCode="General">
                  <c:v>15.88</c:v>
                </c:pt>
                <c:pt idx="15881" formatCode="General">
                  <c:v>15.881</c:v>
                </c:pt>
                <c:pt idx="15882" formatCode="General">
                  <c:v>15.882</c:v>
                </c:pt>
                <c:pt idx="15883" formatCode="General">
                  <c:v>15.882999999999999</c:v>
                </c:pt>
                <c:pt idx="15884" formatCode="General">
                  <c:v>15.884</c:v>
                </c:pt>
                <c:pt idx="15885" formatCode="General">
                  <c:v>15.885</c:v>
                </c:pt>
                <c:pt idx="15886" formatCode="General">
                  <c:v>15.885999999999999</c:v>
                </c:pt>
                <c:pt idx="15887" formatCode="General">
                  <c:v>15.887</c:v>
                </c:pt>
                <c:pt idx="15888" formatCode="General">
                  <c:v>15.888</c:v>
                </c:pt>
                <c:pt idx="15889" formatCode="General">
                  <c:v>15.888999999999999</c:v>
                </c:pt>
                <c:pt idx="15890" formatCode="General">
                  <c:v>15.89</c:v>
                </c:pt>
                <c:pt idx="15891" formatCode="General">
                  <c:v>15.891</c:v>
                </c:pt>
                <c:pt idx="15892" formatCode="General">
                  <c:v>15.891999999999999</c:v>
                </c:pt>
                <c:pt idx="15893" formatCode="General">
                  <c:v>15.893000000000001</c:v>
                </c:pt>
                <c:pt idx="15894" formatCode="General">
                  <c:v>15.894</c:v>
                </c:pt>
                <c:pt idx="15895" formatCode="General">
                  <c:v>15.895</c:v>
                </c:pt>
                <c:pt idx="15896" formatCode="General">
                  <c:v>15.896000000000001</c:v>
                </c:pt>
                <c:pt idx="15897" formatCode="General">
                  <c:v>15.897</c:v>
                </c:pt>
                <c:pt idx="15898" formatCode="General">
                  <c:v>15.898</c:v>
                </c:pt>
                <c:pt idx="15899" formatCode="General">
                  <c:v>15.898999999999999</c:v>
                </c:pt>
                <c:pt idx="15900" formatCode="General">
                  <c:v>15.9</c:v>
                </c:pt>
                <c:pt idx="15901" formatCode="General">
                  <c:v>15.901</c:v>
                </c:pt>
                <c:pt idx="15902" formatCode="General">
                  <c:v>15.901999999999999</c:v>
                </c:pt>
                <c:pt idx="15903" formatCode="General">
                  <c:v>15.903</c:v>
                </c:pt>
                <c:pt idx="15904" formatCode="General">
                  <c:v>15.904</c:v>
                </c:pt>
                <c:pt idx="15905" formatCode="General">
                  <c:v>15.904999999999999</c:v>
                </c:pt>
                <c:pt idx="15906" formatCode="General">
                  <c:v>15.906000000000001</c:v>
                </c:pt>
                <c:pt idx="15907" formatCode="General">
                  <c:v>15.907</c:v>
                </c:pt>
                <c:pt idx="15908" formatCode="General">
                  <c:v>15.907999999999999</c:v>
                </c:pt>
                <c:pt idx="15909" formatCode="General">
                  <c:v>15.909000000000001</c:v>
                </c:pt>
                <c:pt idx="15910" formatCode="General">
                  <c:v>15.91</c:v>
                </c:pt>
                <c:pt idx="15911" formatCode="General">
                  <c:v>15.911</c:v>
                </c:pt>
                <c:pt idx="15912" formatCode="General">
                  <c:v>15.912000000000001</c:v>
                </c:pt>
                <c:pt idx="15913" formatCode="General">
                  <c:v>15.913</c:v>
                </c:pt>
                <c:pt idx="15914" formatCode="General">
                  <c:v>15.914</c:v>
                </c:pt>
                <c:pt idx="15915" formatCode="General">
                  <c:v>15.914999999999999</c:v>
                </c:pt>
                <c:pt idx="15916" formatCode="General">
                  <c:v>15.916</c:v>
                </c:pt>
                <c:pt idx="15917" formatCode="General">
                  <c:v>15.917</c:v>
                </c:pt>
                <c:pt idx="15918" formatCode="General">
                  <c:v>15.917999999999999</c:v>
                </c:pt>
                <c:pt idx="15919" formatCode="General">
                  <c:v>15.919</c:v>
                </c:pt>
                <c:pt idx="15920" formatCode="General">
                  <c:v>15.92</c:v>
                </c:pt>
                <c:pt idx="15921" formatCode="General">
                  <c:v>15.920999999999999</c:v>
                </c:pt>
                <c:pt idx="15922" formatCode="General">
                  <c:v>15.922000000000001</c:v>
                </c:pt>
                <c:pt idx="15923" formatCode="General">
                  <c:v>15.923</c:v>
                </c:pt>
                <c:pt idx="15924" formatCode="General">
                  <c:v>15.923999999999999</c:v>
                </c:pt>
                <c:pt idx="15925" formatCode="General">
                  <c:v>15.925000000000001</c:v>
                </c:pt>
                <c:pt idx="15926" formatCode="General">
                  <c:v>15.926</c:v>
                </c:pt>
                <c:pt idx="15927" formatCode="General">
                  <c:v>15.927</c:v>
                </c:pt>
                <c:pt idx="15928" formatCode="General">
                  <c:v>15.928000000000001</c:v>
                </c:pt>
                <c:pt idx="15929" formatCode="General">
                  <c:v>15.929</c:v>
                </c:pt>
                <c:pt idx="15930" formatCode="General">
                  <c:v>15.93</c:v>
                </c:pt>
                <c:pt idx="15931" formatCode="General">
                  <c:v>15.930999999999999</c:v>
                </c:pt>
                <c:pt idx="15932" formatCode="General">
                  <c:v>15.932</c:v>
                </c:pt>
                <c:pt idx="15933" formatCode="General">
                  <c:v>15.933</c:v>
                </c:pt>
                <c:pt idx="15934" formatCode="General">
                  <c:v>15.933999999999999</c:v>
                </c:pt>
                <c:pt idx="15935" formatCode="General">
                  <c:v>15.935</c:v>
                </c:pt>
                <c:pt idx="15936" formatCode="General">
                  <c:v>15.936</c:v>
                </c:pt>
                <c:pt idx="15937" formatCode="General">
                  <c:v>15.936999999999999</c:v>
                </c:pt>
                <c:pt idx="15938" formatCode="General">
                  <c:v>15.938000000000001</c:v>
                </c:pt>
                <c:pt idx="15939" formatCode="General">
                  <c:v>15.939</c:v>
                </c:pt>
                <c:pt idx="15940" formatCode="General">
                  <c:v>15.94</c:v>
                </c:pt>
                <c:pt idx="15941" formatCode="General">
                  <c:v>15.941000000000001</c:v>
                </c:pt>
                <c:pt idx="15942" formatCode="General">
                  <c:v>15.942</c:v>
                </c:pt>
                <c:pt idx="15943" formatCode="General">
                  <c:v>15.943</c:v>
                </c:pt>
                <c:pt idx="15944" formatCode="General">
                  <c:v>15.944000000000001</c:v>
                </c:pt>
                <c:pt idx="15945" formatCode="General">
                  <c:v>15.945</c:v>
                </c:pt>
                <c:pt idx="15946" formatCode="General">
                  <c:v>15.946</c:v>
                </c:pt>
                <c:pt idx="15947" formatCode="General">
                  <c:v>15.946999999999999</c:v>
                </c:pt>
                <c:pt idx="15948" formatCode="General">
                  <c:v>15.948</c:v>
                </c:pt>
                <c:pt idx="15949" formatCode="General">
                  <c:v>15.949</c:v>
                </c:pt>
                <c:pt idx="15950" formatCode="General">
                  <c:v>15.95</c:v>
                </c:pt>
                <c:pt idx="15951" formatCode="General">
                  <c:v>15.951000000000001</c:v>
                </c:pt>
                <c:pt idx="15952" formatCode="General">
                  <c:v>15.952</c:v>
                </c:pt>
                <c:pt idx="15953" formatCode="General">
                  <c:v>15.952999999999999</c:v>
                </c:pt>
                <c:pt idx="15954" formatCode="General">
                  <c:v>15.954000000000001</c:v>
                </c:pt>
                <c:pt idx="15955" formatCode="General">
                  <c:v>15.955</c:v>
                </c:pt>
                <c:pt idx="15956" formatCode="General">
                  <c:v>15.956</c:v>
                </c:pt>
                <c:pt idx="15957" formatCode="General">
                  <c:v>15.957000000000001</c:v>
                </c:pt>
                <c:pt idx="15958" formatCode="General">
                  <c:v>15.958</c:v>
                </c:pt>
                <c:pt idx="15959" formatCode="General">
                  <c:v>15.959</c:v>
                </c:pt>
                <c:pt idx="15960" formatCode="General">
                  <c:v>15.96</c:v>
                </c:pt>
                <c:pt idx="15961" formatCode="General">
                  <c:v>15.961</c:v>
                </c:pt>
                <c:pt idx="15962" formatCode="General">
                  <c:v>15.962</c:v>
                </c:pt>
                <c:pt idx="15963" formatCode="General">
                  <c:v>15.962999999999999</c:v>
                </c:pt>
                <c:pt idx="15964" formatCode="General">
                  <c:v>15.964</c:v>
                </c:pt>
                <c:pt idx="15965" formatCode="General">
                  <c:v>15.965</c:v>
                </c:pt>
                <c:pt idx="15966" formatCode="General">
                  <c:v>15.965999999999999</c:v>
                </c:pt>
                <c:pt idx="15967" formatCode="General">
                  <c:v>15.967000000000001</c:v>
                </c:pt>
                <c:pt idx="15968" formatCode="General">
                  <c:v>15.968</c:v>
                </c:pt>
                <c:pt idx="15969" formatCode="General">
                  <c:v>15.968999999999999</c:v>
                </c:pt>
                <c:pt idx="15970" formatCode="General">
                  <c:v>15.97</c:v>
                </c:pt>
                <c:pt idx="15971" formatCode="General">
                  <c:v>15.971</c:v>
                </c:pt>
                <c:pt idx="15972" formatCode="General">
                  <c:v>15.972</c:v>
                </c:pt>
                <c:pt idx="15973" formatCode="General">
                  <c:v>15.973000000000001</c:v>
                </c:pt>
                <c:pt idx="15974" formatCode="General">
                  <c:v>15.974</c:v>
                </c:pt>
                <c:pt idx="15975" formatCode="General">
                  <c:v>15.975</c:v>
                </c:pt>
                <c:pt idx="15976" formatCode="General">
                  <c:v>15.976000000000001</c:v>
                </c:pt>
                <c:pt idx="15977" formatCode="General">
                  <c:v>15.977</c:v>
                </c:pt>
                <c:pt idx="15978" formatCode="General">
                  <c:v>15.978</c:v>
                </c:pt>
                <c:pt idx="15979" formatCode="General">
                  <c:v>15.978999999999999</c:v>
                </c:pt>
                <c:pt idx="15980" formatCode="General">
                  <c:v>15.98</c:v>
                </c:pt>
                <c:pt idx="15981" formatCode="General">
                  <c:v>15.981</c:v>
                </c:pt>
                <c:pt idx="15982" formatCode="General">
                  <c:v>15.981999999999999</c:v>
                </c:pt>
                <c:pt idx="15983" formatCode="General">
                  <c:v>15.983000000000001</c:v>
                </c:pt>
                <c:pt idx="15984" formatCode="General">
                  <c:v>15.984</c:v>
                </c:pt>
                <c:pt idx="15985" formatCode="General">
                  <c:v>15.984999999999999</c:v>
                </c:pt>
                <c:pt idx="15986" formatCode="General">
                  <c:v>15.986000000000001</c:v>
                </c:pt>
                <c:pt idx="15987" formatCode="General">
                  <c:v>15.987</c:v>
                </c:pt>
                <c:pt idx="15988" formatCode="General">
                  <c:v>15.988</c:v>
                </c:pt>
                <c:pt idx="15989" formatCode="General">
                  <c:v>15.989000000000001</c:v>
                </c:pt>
                <c:pt idx="15990" formatCode="General">
                  <c:v>15.99</c:v>
                </c:pt>
                <c:pt idx="15991" formatCode="General">
                  <c:v>15.991</c:v>
                </c:pt>
                <c:pt idx="15992" formatCode="General">
                  <c:v>15.992000000000001</c:v>
                </c:pt>
                <c:pt idx="15993" formatCode="General">
                  <c:v>15.993</c:v>
                </c:pt>
                <c:pt idx="15994" formatCode="General">
                  <c:v>15.994</c:v>
                </c:pt>
                <c:pt idx="15995" formatCode="General">
                  <c:v>15.994999999999999</c:v>
                </c:pt>
                <c:pt idx="15996" formatCode="General">
                  <c:v>15.996</c:v>
                </c:pt>
                <c:pt idx="15997" formatCode="General">
                  <c:v>15.997</c:v>
                </c:pt>
                <c:pt idx="15998" formatCode="General">
                  <c:v>15.997999999999999</c:v>
                </c:pt>
                <c:pt idx="15999" formatCode="General">
                  <c:v>15.999000000000001</c:v>
                </c:pt>
                <c:pt idx="16000" formatCode="General">
                  <c:v>16</c:v>
                </c:pt>
                <c:pt idx="16001" formatCode="General">
                  <c:v>16.001000000000001</c:v>
                </c:pt>
                <c:pt idx="16002" formatCode="General">
                  <c:v>16.001999999999999</c:v>
                </c:pt>
                <c:pt idx="16003" formatCode="General">
                  <c:v>16.003</c:v>
                </c:pt>
                <c:pt idx="16004" formatCode="General">
                  <c:v>16.004000000000001</c:v>
                </c:pt>
                <c:pt idx="16005" formatCode="General">
                  <c:v>16.004999999999999</c:v>
                </c:pt>
                <c:pt idx="16006" formatCode="General">
                  <c:v>16.006</c:v>
                </c:pt>
                <c:pt idx="16007" formatCode="General">
                  <c:v>16.007000000000001</c:v>
                </c:pt>
                <c:pt idx="16008" formatCode="General">
                  <c:v>16.007999999999999</c:v>
                </c:pt>
                <c:pt idx="16009" formatCode="General">
                  <c:v>16.009</c:v>
                </c:pt>
                <c:pt idx="16010" formatCode="General">
                  <c:v>16.010000000000002</c:v>
                </c:pt>
                <c:pt idx="16011" formatCode="General">
                  <c:v>16.010999999999999</c:v>
                </c:pt>
                <c:pt idx="16012" formatCode="General">
                  <c:v>16.012</c:v>
                </c:pt>
                <c:pt idx="16013" formatCode="General">
                  <c:v>16.013000000000002</c:v>
                </c:pt>
                <c:pt idx="16014" formatCode="General">
                  <c:v>16.013999999999999</c:v>
                </c:pt>
                <c:pt idx="16015" formatCode="General">
                  <c:v>16.015000000000001</c:v>
                </c:pt>
                <c:pt idx="16016" formatCode="General">
                  <c:v>16.015999999999998</c:v>
                </c:pt>
                <c:pt idx="16017" formatCode="General">
                  <c:v>16.016999999999999</c:v>
                </c:pt>
                <c:pt idx="16018" formatCode="General">
                  <c:v>16.018000000000001</c:v>
                </c:pt>
                <c:pt idx="16019" formatCode="General">
                  <c:v>16.018999999999998</c:v>
                </c:pt>
                <c:pt idx="16020" formatCode="General">
                  <c:v>16.02</c:v>
                </c:pt>
                <c:pt idx="16021" formatCode="General">
                  <c:v>16.021000000000001</c:v>
                </c:pt>
                <c:pt idx="16022" formatCode="General">
                  <c:v>16.021999999999998</c:v>
                </c:pt>
                <c:pt idx="16023" formatCode="General">
                  <c:v>16.023</c:v>
                </c:pt>
                <c:pt idx="16024" formatCode="General">
                  <c:v>16.024000000000001</c:v>
                </c:pt>
                <c:pt idx="16025" formatCode="General">
                  <c:v>16.024999999999999</c:v>
                </c:pt>
                <c:pt idx="16026" formatCode="General">
                  <c:v>16.026</c:v>
                </c:pt>
                <c:pt idx="16027" formatCode="General">
                  <c:v>16.027000000000001</c:v>
                </c:pt>
                <c:pt idx="16028" formatCode="General">
                  <c:v>16.027999999999999</c:v>
                </c:pt>
                <c:pt idx="16029" formatCode="General">
                  <c:v>16.029</c:v>
                </c:pt>
                <c:pt idx="16030" formatCode="General">
                  <c:v>16.03</c:v>
                </c:pt>
                <c:pt idx="16031" formatCode="General">
                  <c:v>16.030999999999999</c:v>
                </c:pt>
                <c:pt idx="16032" formatCode="General">
                  <c:v>16.032</c:v>
                </c:pt>
                <c:pt idx="16033" formatCode="General">
                  <c:v>16.033000000000001</c:v>
                </c:pt>
                <c:pt idx="16034" formatCode="General">
                  <c:v>16.033999999999999</c:v>
                </c:pt>
                <c:pt idx="16035" formatCode="General">
                  <c:v>16.035</c:v>
                </c:pt>
                <c:pt idx="16036" formatCode="General">
                  <c:v>16.036000000000001</c:v>
                </c:pt>
                <c:pt idx="16037" formatCode="General">
                  <c:v>16.036999999999999</c:v>
                </c:pt>
                <c:pt idx="16038" formatCode="General">
                  <c:v>16.038</c:v>
                </c:pt>
                <c:pt idx="16039" formatCode="General">
                  <c:v>16.039000000000001</c:v>
                </c:pt>
                <c:pt idx="16040" formatCode="General">
                  <c:v>16.04</c:v>
                </c:pt>
                <c:pt idx="16041" formatCode="General">
                  <c:v>16.041</c:v>
                </c:pt>
                <c:pt idx="16042" formatCode="General">
                  <c:v>16.042000000000002</c:v>
                </c:pt>
                <c:pt idx="16043" formatCode="General">
                  <c:v>16.042999999999999</c:v>
                </c:pt>
                <c:pt idx="16044" formatCode="General">
                  <c:v>16.044</c:v>
                </c:pt>
                <c:pt idx="16045" formatCode="General">
                  <c:v>16.045000000000002</c:v>
                </c:pt>
                <c:pt idx="16046" formatCode="General">
                  <c:v>16.045999999999999</c:v>
                </c:pt>
                <c:pt idx="16047" formatCode="General">
                  <c:v>16.047000000000001</c:v>
                </c:pt>
                <c:pt idx="16048" formatCode="General">
                  <c:v>16.047999999999998</c:v>
                </c:pt>
                <c:pt idx="16049" formatCode="General">
                  <c:v>16.048999999999999</c:v>
                </c:pt>
                <c:pt idx="16050" formatCode="General">
                  <c:v>16.05</c:v>
                </c:pt>
                <c:pt idx="16051" formatCode="General">
                  <c:v>16.050999999999998</c:v>
                </c:pt>
                <c:pt idx="16052" formatCode="General">
                  <c:v>16.052</c:v>
                </c:pt>
                <c:pt idx="16053" formatCode="General">
                  <c:v>16.053000000000001</c:v>
                </c:pt>
                <c:pt idx="16054" formatCode="General">
                  <c:v>16.053999999999998</c:v>
                </c:pt>
                <c:pt idx="16055" formatCode="General">
                  <c:v>16.055</c:v>
                </c:pt>
                <c:pt idx="16056" formatCode="General">
                  <c:v>16.056000000000001</c:v>
                </c:pt>
                <c:pt idx="16057" formatCode="General">
                  <c:v>16.056999999999999</c:v>
                </c:pt>
                <c:pt idx="16058" formatCode="General">
                  <c:v>16.058</c:v>
                </c:pt>
                <c:pt idx="16059" formatCode="General">
                  <c:v>16.059000000000001</c:v>
                </c:pt>
                <c:pt idx="16060" formatCode="General">
                  <c:v>16.059999999999999</c:v>
                </c:pt>
                <c:pt idx="16061" formatCode="General">
                  <c:v>16.061</c:v>
                </c:pt>
                <c:pt idx="16062" formatCode="General">
                  <c:v>16.062000000000001</c:v>
                </c:pt>
                <c:pt idx="16063" formatCode="General">
                  <c:v>16.062999999999999</c:v>
                </c:pt>
                <c:pt idx="16064" formatCode="General">
                  <c:v>16.064</c:v>
                </c:pt>
                <c:pt idx="16065" formatCode="General">
                  <c:v>16.065000000000001</c:v>
                </c:pt>
                <c:pt idx="16066" formatCode="General">
                  <c:v>16.065999999999999</c:v>
                </c:pt>
                <c:pt idx="16067" formatCode="General">
                  <c:v>16.067</c:v>
                </c:pt>
                <c:pt idx="16068" formatCode="General">
                  <c:v>16.068000000000001</c:v>
                </c:pt>
                <c:pt idx="16069" formatCode="General">
                  <c:v>16.068999999999999</c:v>
                </c:pt>
                <c:pt idx="16070" formatCode="General">
                  <c:v>16.07</c:v>
                </c:pt>
                <c:pt idx="16071" formatCode="General">
                  <c:v>16.071000000000002</c:v>
                </c:pt>
                <c:pt idx="16072" formatCode="General">
                  <c:v>16.071999999999999</c:v>
                </c:pt>
                <c:pt idx="16073" formatCode="General">
                  <c:v>16.073</c:v>
                </c:pt>
                <c:pt idx="16074" formatCode="General">
                  <c:v>16.074000000000002</c:v>
                </c:pt>
                <c:pt idx="16075" formatCode="General">
                  <c:v>16.074999999999999</c:v>
                </c:pt>
                <c:pt idx="16076" formatCode="General">
                  <c:v>16.076000000000001</c:v>
                </c:pt>
                <c:pt idx="16077" formatCode="General">
                  <c:v>16.077000000000002</c:v>
                </c:pt>
                <c:pt idx="16078" formatCode="General">
                  <c:v>16.077999999999999</c:v>
                </c:pt>
                <c:pt idx="16079" formatCode="General">
                  <c:v>16.079000000000001</c:v>
                </c:pt>
                <c:pt idx="16080" formatCode="General">
                  <c:v>16.079999999999998</c:v>
                </c:pt>
                <c:pt idx="16081" formatCode="General">
                  <c:v>16.081</c:v>
                </c:pt>
                <c:pt idx="16082" formatCode="General">
                  <c:v>16.082000000000001</c:v>
                </c:pt>
                <c:pt idx="16083" formatCode="General">
                  <c:v>16.082999999999998</c:v>
                </c:pt>
                <c:pt idx="16084" formatCode="General">
                  <c:v>16.084</c:v>
                </c:pt>
                <c:pt idx="16085" formatCode="General">
                  <c:v>16.085000000000001</c:v>
                </c:pt>
                <c:pt idx="16086" formatCode="General">
                  <c:v>16.085999999999999</c:v>
                </c:pt>
                <c:pt idx="16087" formatCode="General">
                  <c:v>16.087</c:v>
                </c:pt>
                <c:pt idx="16088" formatCode="General">
                  <c:v>16.088000000000001</c:v>
                </c:pt>
                <c:pt idx="16089" formatCode="General">
                  <c:v>16.088999999999999</c:v>
                </c:pt>
                <c:pt idx="16090" formatCode="General">
                  <c:v>16.09</c:v>
                </c:pt>
                <c:pt idx="16091" formatCode="General">
                  <c:v>16.091000000000001</c:v>
                </c:pt>
                <c:pt idx="16092" formatCode="General">
                  <c:v>16.091999999999999</c:v>
                </c:pt>
                <c:pt idx="16093" formatCode="General">
                  <c:v>16.093</c:v>
                </c:pt>
                <c:pt idx="16094" formatCode="General">
                  <c:v>16.094000000000001</c:v>
                </c:pt>
                <c:pt idx="16095" formatCode="General">
                  <c:v>16.094999999999999</c:v>
                </c:pt>
                <c:pt idx="16096" formatCode="General">
                  <c:v>16.096</c:v>
                </c:pt>
                <c:pt idx="16097" formatCode="General">
                  <c:v>16.097000000000001</c:v>
                </c:pt>
                <c:pt idx="16098" formatCode="General">
                  <c:v>16.097999999999999</c:v>
                </c:pt>
                <c:pt idx="16099" formatCode="General">
                  <c:v>16.099</c:v>
                </c:pt>
                <c:pt idx="16100" formatCode="General">
                  <c:v>16.100000000000001</c:v>
                </c:pt>
                <c:pt idx="16101" formatCode="General">
                  <c:v>16.100999999999999</c:v>
                </c:pt>
                <c:pt idx="16102" formatCode="General">
                  <c:v>16.102</c:v>
                </c:pt>
                <c:pt idx="16103" formatCode="General">
                  <c:v>16.103000000000002</c:v>
                </c:pt>
                <c:pt idx="16104" formatCode="General">
                  <c:v>16.103999999999999</c:v>
                </c:pt>
                <c:pt idx="16105" formatCode="General">
                  <c:v>16.105</c:v>
                </c:pt>
                <c:pt idx="16106" formatCode="General">
                  <c:v>16.106000000000002</c:v>
                </c:pt>
                <c:pt idx="16107" formatCode="General">
                  <c:v>16.106999999999999</c:v>
                </c:pt>
                <c:pt idx="16108" formatCode="General">
                  <c:v>16.108000000000001</c:v>
                </c:pt>
                <c:pt idx="16109" formatCode="General">
                  <c:v>16.109000000000002</c:v>
                </c:pt>
                <c:pt idx="16110" formatCode="General">
                  <c:v>16.11</c:v>
                </c:pt>
                <c:pt idx="16111" formatCode="General">
                  <c:v>16.111000000000001</c:v>
                </c:pt>
                <c:pt idx="16112" formatCode="General">
                  <c:v>16.111999999999998</c:v>
                </c:pt>
                <c:pt idx="16113" formatCode="General">
                  <c:v>16.113</c:v>
                </c:pt>
                <c:pt idx="16114" formatCode="General">
                  <c:v>16.114000000000001</c:v>
                </c:pt>
                <c:pt idx="16115" formatCode="General">
                  <c:v>16.114999999999998</c:v>
                </c:pt>
                <c:pt idx="16116" formatCode="General">
                  <c:v>16.116</c:v>
                </c:pt>
                <c:pt idx="16117" formatCode="General">
                  <c:v>16.117000000000001</c:v>
                </c:pt>
                <c:pt idx="16118" formatCode="General">
                  <c:v>16.117999999999999</c:v>
                </c:pt>
                <c:pt idx="16119" formatCode="General">
                  <c:v>16.119</c:v>
                </c:pt>
                <c:pt idx="16120" formatCode="General">
                  <c:v>16.12</c:v>
                </c:pt>
                <c:pt idx="16121" formatCode="General">
                  <c:v>16.120999999999999</c:v>
                </c:pt>
                <c:pt idx="16122" formatCode="General">
                  <c:v>16.122</c:v>
                </c:pt>
                <c:pt idx="16123" formatCode="General">
                  <c:v>16.123000000000001</c:v>
                </c:pt>
                <c:pt idx="16124" formatCode="General">
                  <c:v>16.123999999999999</c:v>
                </c:pt>
                <c:pt idx="16125" formatCode="General">
                  <c:v>16.125</c:v>
                </c:pt>
                <c:pt idx="16126" formatCode="General">
                  <c:v>16.126000000000001</c:v>
                </c:pt>
                <c:pt idx="16127" formatCode="General">
                  <c:v>16.126999999999999</c:v>
                </c:pt>
                <c:pt idx="16128" formatCode="General">
                  <c:v>16.128</c:v>
                </c:pt>
                <c:pt idx="16129" formatCode="General">
                  <c:v>16.129000000000001</c:v>
                </c:pt>
                <c:pt idx="16130" formatCode="General">
                  <c:v>16.13</c:v>
                </c:pt>
                <c:pt idx="16131" formatCode="General">
                  <c:v>16.131</c:v>
                </c:pt>
                <c:pt idx="16132" formatCode="General">
                  <c:v>16.132000000000001</c:v>
                </c:pt>
                <c:pt idx="16133" formatCode="General">
                  <c:v>16.132999999999999</c:v>
                </c:pt>
                <c:pt idx="16134" formatCode="General">
                  <c:v>16.134</c:v>
                </c:pt>
                <c:pt idx="16135" formatCode="General">
                  <c:v>16.135000000000002</c:v>
                </c:pt>
                <c:pt idx="16136" formatCode="General">
                  <c:v>16.135999999999999</c:v>
                </c:pt>
                <c:pt idx="16137" formatCode="General">
                  <c:v>16.137</c:v>
                </c:pt>
                <c:pt idx="16138" formatCode="General">
                  <c:v>16.138000000000002</c:v>
                </c:pt>
                <c:pt idx="16139" formatCode="General">
                  <c:v>16.138999999999999</c:v>
                </c:pt>
                <c:pt idx="16140" formatCode="General">
                  <c:v>16.14</c:v>
                </c:pt>
                <c:pt idx="16141" formatCode="General">
                  <c:v>16.140999999999998</c:v>
                </c:pt>
                <c:pt idx="16142" formatCode="General">
                  <c:v>16.141999999999999</c:v>
                </c:pt>
                <c:pt idx="16143" formatCode="General">
                  <c:v>16.143000000000001</c:v>
                </c:pt>
                <c:pt idx="16144" formatCode="General">
                  <c:v>16.143999999999998</c:v>
                </c:pt>
                <c:pt idx="16145" formatCode="General">
                  <c:v>16.145</c:v>
                </c:pt>
                <c:pt idx="16146" formatCode="General">
                  <c:v>16.146000000000001</c:v>
                </c:pt>
                <c:pt idx="16147" formatCode="General">
                  <c:v>16.146999999999998</c:v>
                </c:pt>
                <c:pt idx="16148" formatCode="General">
                  <c:v>16.148</c:v>
                </c:pt>
                <c:pt idx="16149" formatCode="General">
                  <c:v>16.149000000000001</c:v>
                </c:pt>
                <c:pt idx="16150" formatCode="General">
                  <c:v>16.149999999999999</c:v>
                </c:pt>
                <c:pt idx="16151" formatCode="General">
                  <c:v>16.151</c:v>
                </c:pt>
                <c:pt idx="16152" formatCode="General">
                  <c:v>16.152000000000001</c:v>
                </c:pt>
                <c:pt idx="16153" formatCode="General">
                  <c:v>16.152999999999999</c:v>
                </c:pt>
                <c:pt idx="16154" formatCode="General">
                  <c:v>16.154</c:v>
                </c:pt>
                <c:pt idx="16155" formatCode="General">
                  <c:v>16.155000000000001</c:v>
                </c:pt>
                <c:pt idx="16156" formatCode="General">
                  <c:v>16.155999999999999</c:v>
                </c:pt>
                <c:pt idx="16157" formatCode="General">
                  <c:v>16.157</c:v>
                </c:pt>
                <c:pt idx="16158" formatCode="General">
                  <c:v>16.158000000000001</c:v>
                </c:pt>
                <c:pt idx="16159" formatCode="General">
                  <c:v>16.158999999999999</c:v>
                </c:pt>
                <c:pt idx="16160" formatCode="General">
                  <c:v>16.16</c:v>
                </c:pt>
                <c:pt idx="16161" formatCode="General">
                  <c:v>16.161000000000001</c:v>
                </c:pt>
                <c:pt idx="16162" formatCode="General">
                  <c:v>16.161999999999999</c:v>
                </c:pt>
                <c:pt idx="16163" formatCode="General">
                  <c:v>16.163</c:v>
                </c:pt>
                <c:pt idx="16164" formatCode="General">
                  <c:v>16.164000000000001</c:v>
                </c:pt>
                <c:pt idx="16165" formatCode="General">
                  <c:v>16.164999999999999</c:v>
                </c:pt>
                <c:pt idx="16166" formatCode="General">
                  <c:v>16.166</c:v>
                </c:pt>
                <c:pt idx="16167" formatCode="General">
                  <c:v>16.167000000000002</c:v>
                </c:pt>
                <c:pt idx="16168" formatCode="General">
                  <c:v>16.167999999999999</c:v>
                </c:pt>
                <c:pt idx="16169" formatCode="General">
                  <c:v>16.169</c:v>
                </c:pt>
                <c:pt idx="16170" formatCode="General">
                  <c:v>16.170000000000002</c:v>
                </c:pt>
                <c:pt idx="16171" formatCode="General">
                  <c:v>16.170999999999999</c:v>
                </c:pt>
                <c:pt idx="16172" formatCode="General">
                  <c:v>16.172000000000001</c:v>
                </c:pt>
                <c:pt idx="16173" formatCode="General">
                  <c:v>16.172999999999998</c:v>
                </c:pt>
                <c:pt idx="16174" formatCode="General">
                  <c:v>16.173999999999999</c:v>
                </c:pt>
                <c:pt idx="16175" formatCode="General">
                  <c:v>16.175000000000001</c:v>
                </c:pt>
                <c:pt idx="16176" formatCode="General">
                  <c:v>16.175999999999998</c:v>
                </c:pt>
                <c:pt idx="16177" formatCode="General">
                  <c:v>16.177</c:v>
                </c:pt>
                <c:pt idx="16178" formatCode="General">
                  <c:v>16.178000000000001</c:v>
                </c:pt>
                <c:pt idx="16179" formatCode="General">
                  <c:v>16.178999999999998</c:v>
                </c:pt>
                <c:pt idx="16180" formatCode="General">
                  <c:v>16.18</c:v>
                </c:pt>
                <c:pt idx="16181" formatCode="General">
                  <c:v>16.181000000000001</c:v>
                </c:pt>
                <c:pt idx="16182" formatCode="General">
                  <c:v>16.181999999999999</c:v>
                </c:pt>
                <c:pt idx="16183" formatCode="General">
                  <c:v>16.183</c:v>
                </c:pt>
                <c:pt idx="16184" formatCode="General">
                  <c:v>16.184000000000001</c:v>
                </c:pt>
                <c:pt idx="16185" formatCode="General">
                  <c:v>16.184999999999999</c:v>
                </c:pt>
                <c:pt idx="16186" formatCode="General">
                  <c:v>16.186</c:v>
                </c:pt>
                <c:pt idx="16187" formatCode="General">
                  <c:v>16.187000000000001</c:v>
                </c:pt>
                <c:pt idx="16188" formatCode="General">
                  <c:v>16.187999999999999</c:v>
                </c:pt>
                <c:pt idx="16189" formatCode="General">
                  <c:v>16.189</c:v>
                </c:pt>
                <c:pt idx="16190" formatCode="General">
                  <c:v>16.190000000000001</c:v>
                </c:pt>
                <c:pt idx="16191" formatCode="General">
                  <c:v>16.190999999999999</c:v>
                </c:pt>
                <c:pt idx="16192" formatCode="General">
                  <c:v>16.192</c:v>
                </c:pt>
                <c:pt idx="16193" formatCode="General">
                  <c:v>16.193000000000001</c:v>
                </c:pt>
                <c:pt idx="16194" formatCode="General">
                  <c:v>16.193999999999999</c:v>
                </c:pt>
                <c:pt idx="16195" formatCode="General">
                  <c:v>16.195</c:v>
                </c:pt>
                <c:pt idx="16196" formatCode="General">
                  <c:v>16.196000000000002</c:v>
                </c:pt>
                <c:pt idx="16197" formatCode="General">
                  <c:v>16.196999999999999</c:v>
                </c:pt>
                <c:pt idx="16198" formatCode="General">
                  <c:v>16.198</c:v>
                </c:pt>
                <c:pt idx="16199" formatCode="General">
                  <c:v>16.199000000000002</c:v>
                </c:pt>
                <c:pt idx="16200" formatCode="General">
                  <c:v>16.2</c:v>
                </c:pt>
                <c:pt idx="16201" formatCode="General">
                  <c:v>16.201000000000001</c:v>
                </c:pt>
                <c:pt idx="16202" formatCode="General">
                  <c:v>16.202000000000002</c:v>
                </c:pt>
                <c:pt idx="16203" formatCode="General">
                  <c:v>16.202999999999999</c:v>
                </c:pt>
                <c:pt idx="16204" formatCode="General">
                  <c:v>16.204000000000001</c:v>
                </c:pt>
                <c:pt idx="16205" formatCode="General">
                  <c:v>16.204999999999998</c:v>
                </c:pt>
                <c:pt idx="16206" formatCode="General">
                  <c:v>16.206</c:v>
                </c:pt>
                <c:pt idx="16207" formatCode="General">
                  <c:v>16.207000000000001</c:v>
                </c:pt>
                <c:pt idx="16208" formatCode="General">
                  <c:v>16.207999999999998</c:v>
                </c:pt>
                <c:pt idx="16209" formatCode="General">
                  <c:v>16.209</c:v>
                </c:pt>
                <c:pt idx="16210" formatCode="General">
                  <c:v>16.21</c:v>
                </c:pt>
                <c:pt idx="16211" formatCode="General">
                  <c:v>16.210999999999999</c:v>
                </c:pt>
                <c:pt idx="16212" formatCode="General">
                  <c:v>16.212</c:v>
                </c:pt>
                <c:pt idx="16213" formatCode="General">
                  <c:v>16.213000000000001</c:v>
                </c:pt>
                <c:pt idx="16214" formatCode="General">
                  <c:v>16.213999999999999</c:v>
                </c:pt>
                <c:pt idx="16215" formatCode="General">
                  <c:v>16.215</c:v>
                </c:pt>
                <c:pt idx="16216" formatCode="General">
                  <c:v>16.216000000000001</c:v>
                </c:pt>
                <c:pt idx="16217" formatCode="General">
                  <c:v>16.216999999999999</c:v>
                </c:pt>
                <c:pt idx="16218" formatCode="General">
                  <c:v>16.218</c:v>
                </c:pt>
                <c:pt idx="16219" formatCode="General">
                  <c:v>16.219000000000001</c:v>
                </c:pt>
                <c:pt idx="16220" formatCode="General">
                  <c:v>16.22</c:v>
                </c:pt>
                <c:pt idx="16221" formatCode="General">
                  <c:v>16.221</c:v>
                </c:pt>
                <c:pt idx="16222" formatCode="General">
                  <c:v>16.222000000000001</c:v>
                </c:pt>
                <c:pt idx="16223" formatCode="General">
                  <c:v>16.222999999999999</c:v>
                </c:pt>
                <c:pt idx="16224" formatCode="General">
                  <c:v>16.224</c:v>
                </c:pt>
                <c:pt idx="16225" formatCode="General">
                  <c:v>16.225000000000001</c:v>
                </c:pt>
                <c:pt idx="16226" formatCode="General">
                  <c:v>16.225999999999999</c:v>
                </c:pt>
                <c:pt idx="16227" formatCode="General">
                  <c:v>16.227</c:v>
                </c:pt>
                <c:pt idx="16228" formatCode="General">
                  <c:v>16.228000000000002</c:v>
                </c:pt>
                <c:pt idx="16229" formatCode="General">
                  <c:v>16.228999999999999</c:v>
                </c:pt>
                <c:pt idx="16230" formatCode="General">
                  <c:v>16.23</c:v>
                </c:pt>
                <c:pt idx="16231" formatCode="General">
                  <c:v>16.231000000000002</c:v>
                </c:pt>
                <c:pt idx="16232" formatCode="General">
                  <c:v>16.231999999999999</c:v>
                </c:pt>
                <c:pt idx="16233" formatCode="General">
                  <c:v>16.233000000000001</c:v>
                </c:pt>
                <c:pt idx="16234" formatCode="General">
                  <c:v>16.234000000000002</c:v>
                </c:pt>
                <c:pt idx="16235" formatCode="General">
                  <c:v>16.234999999999999</c:v>
                </c:pt>
                <c:pt idx="16236" formatCode="General">
                  <c:v>16.236000000000001</c:v>
                </c:pt>
                <c:pt idx="16237" formatCode="General">
                  <c:v>16.236999999999998</c:v>
                </c:pt>
                <c:pt idx="16238" formatCode="General">
                  <c:v>16.238</c:v>
                </c:pt>
                <c:pt idx="16239" formatCode="General">
                  <c:v>16.239000000000001</c:v>
                </c:pt>
                <c:pt idx="16240" formatCode="General">
                  <c:v>16.239999999999998</c:v>
                </c:pt>
                <c:pt idx="16241" formatCode="General">
                  <c:v>16.241</c:v>
                </c:pt>
                <c:pt idx="16242" formatCode="General">
                  <c:v>16.242000000000001</c:v>
                </c:pt>
                <c:pt idx="16243" formatCode="General">
                  <c:v>16.242999999999999</c:v>
                </c:pt>
                <c:pt idx="16244" formatCode="General">
                  <c:v>16.244</c:v>
                </c:pt>
                <c:pt idx="16245" formatCode="General">
                  <c:v>16.245000000000001</c:v>
                </c:pt>
                <c:pt idx="16246" formatCode="General">
                  <c:v>16.245999999999999</c:v>
                </c:pt>
                <c:pt idx="16247" formatCode="General">
                  <c:v>16.247</c:v>
                </c:pt>
                <c:pt idx="16248" formatCode="General">
                  <c:v>16.248000000000001</c:v>
                </c:pt>
                <c:pt idx="16249" formatCode="General">
                  <c:v>16.248999999999999</c:v>
                </c:pt>
                <c:pt idx="16250" formatCode="General">
                  <c:v>16.25</c:v>
                </c:pt>
                <c:pt idx="16251" formatCode="General">
                  <c:v>16.251000000000001</c:v>
                </c:pt>
                <c:pt idx="16252" formatCode="General">
                  <c:v>16.251999999999999</c:v>
                </c:pt>
                <c:pt idx="16253" formatCode="General">
                  <c:v>16.253</c:v>
                </c:pt>
                <c:pt idx="16254" formatCode="General">
                  <c:v>16.254000000000001</c:v>
                </c:pt>
                <c:pt idx="16255" formatCode="General">
                  <c:v>16.254999999999999</c:v>
                </c:pt>
                <c:pt idx="16256" formatCode="General">
                  <c:v>16.256</c:v>
                </c:pt>
                <c:pt idx="16257" formatCode="General">
                  <c:v>16.257000000000001</c:v>
                </c:pt>
                <c:pt idx="16258" formatCode="General">
                  <c:v>16.257999999999999</c:v>
                </c:pt>
                <c:pt idx="16259" formatCode="General">
                  <c:v>16.259</c:v>
                </c:pt>
                <c:pt idx="16260" formatCode="General">
                  <c:v>16.260000000000002</c:v>
                </c:pt>
                <c:pt idx="16261" formatCode="General">
                  <c:v>16.260999999999999</c:v>
                </c:pt>
                <c:pt idx="16262" formatCode="General">
                  <c:v>16.262</c:v>
                </c:pt>
                <c:pt idx="16263" formatCode="General">
                  <c:v>16.263000000000002</c:v>
                </c:pt>
                <c:pt idx="16264" formatCode="General">
                  <c:v>16.263999999999999</c:v>
                </c:pt>
                <c:pt idx="16265" formatCode="General">
                  <c:v>16.265000000000001</c:v>
                </c:pt>
                <c:pt idx="16266" formatCode="General">
                  <c:v>16.265999999999998</c:v>
                </c:pt>
                <c:pt idx="16267" formatCode="General">
                  <c:v>16.266999999999999</c:v>
                </c:pt>
                <c:pt idx="16268" formatCode="General">
                  <c:v>16.268000000000001</c:v>
                </c:pt>
                <c:pt idx="16269" formatCode="General">
                  <c:v>16.268999999999998</c:v>
                </c:pt>
                <c:pt idx="16270" formatCode="General">
                  <c:v>16.27</c:v>
                </c:pt>
                <c:pt idx="16271" formatCode="General">
                  <c:v>16.271000000000001</c:v>
                </c:pt>
                <c:pt idx="16272" formatCode="General">
                  <c:v>16.271999999999998</c:v>
                </c:pt>
                <c:pt idx="16273" formatCode="General">
                  <c:v>16.273</c:v>
                </c:pt>
                <c:pt idx="16274" formatCode="General">
                  <c:v>16.274000000000001</c:v>
                </c:pt>
                <c:pt idx="16275" formatCode="General">
                  <c:v>16.274999999999999</c:v>
                </c:pt>
                <c:pt idx="16276" formatCode="General">
                  <c:v>16.276</c:v>
                </c:pt>
                <c:pt idx="16277" formatCode="General">
                  <c:v>16.277000000000001</c:v>
                </c:pt>
                <c:pt idx="16278" formatCode="General">
                  <c:v>16.277999999999999</c:v>
                </c:pt>
                <c:pt idx="16279" formatCode="General">
                  <c:v>16.279</c:v>
                </c:pt>
                <c:pt idx="16280" formatCode="General">
                  <c:v>16.28</c:v>
                </c:pt>
                <c:pt idx="16281" formatCode="General">
                  <c:v>16.280999999999999</c:v>
                </c:pt>
                <c:pt idx="16282" formatCode="General">
                  <c:v>16.282</c:v>
                </c:pt>
                <c:pt idx="16283" formatCode="General">
                  <c:v>16.283000000000001</c:v>
                </c:pt>
                <c:pt idx="16284" formatCode="General">
                  <c:v>16.283999999999999</c:v>
                </c:pt>
                <c:pt idx="16285" formatCode="General">
                  <c:v>16.285</c:v>
                </c:pt>
                <c:pt idx="16286" formatCode="General">
                  <c:v>16.286000000000001</c:v>
                </c:pt>
                <c:pt idx="16287" formatCode="General">
                  <c:v>16.286999999999999</c:v>
                </c:pt>
                <c:pt idx="16288" formatCode="General">
                  <c:v>16.288</c:v>
                </c:pt>
                <c:pt idx="16289" formatCode="General">
                  <c:v>16.289000000000001</c:v>
                </c:pt>
                <c:pt idx="16290" formatCode="General">
                  <c:v>16.29</c:v>
                </c:pt>
                <c:pt idx="16291" formatCode="General">
                  <c:v>16.291</c:v>
                </c:pt>
                <c:pt idx="16292" formatCode="General">
                  <c:v>16.292000000000002</c:v>
                </c:pt>
                <c:pt idx="16293" formatCode="General">
                  <c:v>16.292999999999999</c:v>
                </c:pt>
                <c:pt idx="16294" formatCode="General">
                  <c:v>16.294</c:v>
                </c:pt>
                <c:pt idx="16295" formatCode="General">
                  <c:v>16.295000000000002</c:v>
                </c:pt>
                <c:pt idx="16296" formatCode="General">
                  <c:v>16.295999999999999</c:v>
                </c:pt>
                <c:pt idx="16297" formatCode="General">
                  <c:v>16.297000000000001</c:v>
                </c:pt>
                <c:pt idx="16298" formatCode="General">
                  <c:v>16.297999999999998</c:v>
                </c:pt>
                <c:pt idx="16299" formatCode="General">
                  <c:v>16.298999999999999</c:v>
                </c:pt>
                <c:pt idx="16300" formatCode="General">
                  <c:v>16.3</c:v>
                </c:pt>
                <c:pt idx="16301" formatCode="General">
                  <c:v>16.300999999999998</c:v>
                </c:pt>
                <c:pt idx="16302" formatCode="General">
                  <c:v>16.302</c:v>
                </c:pt>
                <c:pt idx="16303" formatCode="General">
                  <c:v>16.303000000000001</c:v>
                </c:pt>
                <c:pt idx="16304" formatCode="General">
                  <c:v>16.303999999999998</c:v>
                </c:pt>
                <c:pt idx="16305" formatCode="General">
                  <c:v>16.305</c:v>
                </c:pt>
                <c:pt idx="16306" formatCode="General">
                  <c:v>16.306000000000001</c:v>
                </c:pt>
                <c:pt idx="16307" formatCode="General">
                  <c:v>16.306999999999999</c:v>
                </c:pt>
                <c:pt idx="16308" formatCode="General">
                  <c:v>16.308</c:v>
                </c:pt>
                <c:pt idx="16309" formatCode="General">
                  <c:v>16.309000000000001</c:v>
                </c:pt>
                <c:pt idx="16310" formatCode="General">
                  <c:v>16.309999999999999</c:v>
                </c:pt>
                <c:pt idx="16311" formatCode="General">
                  <c:v>16.311</c:v>
                </c:pt>
                <c:pt idx="16312" formatCode="General">
                  <c:v>16.312000000000001</c:v>
                </c:pt>
                <c:pt idx="16313" formatCode="General">
                  <c:v>16.312999999999999</c:v>
                </c:pt>
                <c:pt idx="16314" formatCode="General">
                  <c:v>16.314</c:v>
                </c:pt>
                <c:pt idx="16315" formatCode="General">
                  <c:v>16.315000000000001</c:v>
                </c:pt>
                <c:pt idx="16316" formatCode="General">
                  <c:v>16.315999999999999</c:v>
                </c:pt>
                <c:pt idx="16317" formatCode="General">
                  <c:v>16.317</c:v>
                </c:pt>
                <c:pt idx="16318" formatCode="General">
                  <c:v>16.318000000000001</c:v>
                </c:pt>
                <c:pt idx="16319" formatCode="General">
                  <c:v>16.318999999999999</c:v>
                </c:pt>
                <c:pt idx="16320" formatCode="General">
                  <c:v>16.32</c:v>
                </c:pt>
                <c:pt idx="16321" formatCode="General">
                  <c:v>16.321000000000002</c:v>
                </c:pt>
                <c:pt idx="16322" formatCode="General">
                  <c:v>16.321999999999999</c:v>
                </c:pt>
                <c:pt idx="16323" formatCode="General">
                  <c:v>16.323</c:v>
                </c:pt>
                <c:pt idx="16324" formatCode="General">
                  <c:v>16.324000000000002</c:v>
                </c:pt>
                <c:pt idx="16325" formatCode="General">
                  <c:v>16.324999999999999</c:v>
                </c:pt>
                <c:pt idx="16326" formatCode="General">
                  <c:v>16.326000000000001</c:v>
                </c:pt>
                <c:pt idx="16327" formatCode="General">
                  <c:v>16.327000000000002</c:v>
                </c:pt>
                <c:pt idx="16328" formatCode="General">
                  <c:v>16.327999999999999</c:v>
                </c:pt>
                <c:pt idx="16329" formatCode="General">
                  <c:v>16.329000000000001</c:v>
                </c:pt>
                <c:pt idx="16330" formatCode="General">
                  <c:v>16.329999999999998</c:v>
                </c:pt>
                <c:pt idx="16331" formatCode="General">
                  <c:v>16.331</c:v>
                </c:pt>
                <c:pt idx="16332" formatCode="General">
                  <c:v>16.332000000000001</c:v>
                </c:pt>
                <c:pt idx="16333" formatCode="General">
                  <c:v>16.332999999999998</c:v>
                </c:pt>
                <c:pt idx="16334" formatCode="General">
                  <c:v>16.334</c:v>
                </c:pt>
                <c:pt idx="16335" formatCode="General">
                  <c:v>16.335000000000001</c:v>
                </c:pt>
                <c:pt idx="16336" formatCode="General">
                  <c:v>16.335999999999999</c:v>
                </c:pt>
                <c:pt idx="16337" formatCode="General">
                  <c:v>16.337</c:v>
                </c:pt>
                <c:pt idx="16338" formatCode="General">
                  <c:v>16.338000000000001</c:v>
                </c:pt>
                <c:pt idx="16339" formatCode="General">
                  <c:v>16.338999999999999</c:v>
                </c:pt>
                <c:pt idx="16340" formatCode="General">
                  <c:v>16.34</c:v>
                </c:pt>
                <c:pt idx="16341" formatCode="General">
                  <c:v>16.341000000000001</c:v>
                </c:pt>
                <c:pt idx="16342" formatCode="General">
                  <c:v>16.341999999999999</c:v>
                </c:pt>
                <c:pt idx="16343" formatCode="General">
                  <c:v>16.343</c:v>
                </c:pt>
                <c:pt idx="16344" formatCode="General">
                  <c:v>16.344000000000001</c:v>
                </c:pt>
                <c:pt idx="16345" formatCode="General">
                  <c:v>16.344999999999999</c:v>
                </c:pt>
                <c:pt idx="16346" formatCode="General">
                  <c:v>16.346</c:v>
                </c:pt>
                <c:pt idx="16347" formatCode="General">
                  <c:v>16.347000000000001</c:v>
                </c:pt>
                <c:pt idx="16348" formatCode="General">
                  <c:v>16.347999999999999</c:v>
                </c:pt>
                <c:pt idx="16349" formatCode="General">
                  <c:v>16.349</c:v>
                </c:pt>
                <c:pt idx="16350" formatCode="General">
                  <c:v>16.350000000000001</c:v>
                </c:pt>
                <c:pt idx="16351" formatCode="General">
                  <c:v>16.350999999999999</c:v>
                </c:pt>
                <c:pt idx="16352" formatCode="General">
                  <c:v>16.352</c:v>
                </c:pt>
                <c:pt idx="16353" formatCode="General">
                  <c:v>16.353000000000002</c:v>
                </c:pt>
                <c:pt idx="16354" formatCode="General">
                  <c:v>16.353999999999999</c:v>
                </c:pt>
                <c:pt idx="16355" formatCode="General">
                  <c:v>16.355</c:v>
                </c:pt>
                <c:pt idx="16356" formatCode="General">
                  <c:v>16.356000000000002</c:v>
                </c:pt>
                <c:pt idx="16357" formatCode="General">
                  <c:v>16.356999999999999</c:v>
                </c:pt>
                <c:pt idx="16358" formatCode="General">
                  <c:v>16.358000000000001</c:v>
                </c:pt>
                <c:pt idx="16359" formatCode="General">
                  <c:v>16.359000000000002</c:v>
                </c:pt>
                <c:pt idx="16360" formatCode="General">
                  <c:v>16.36</c:v>
                </c:pt>
                <c:pt idx="16361" formatCode="General">
                  <c:v>16.361000000000001</c:v>
                </c:pt>
                <c:pt idx="16362" formatCode="General">
                  <c:v>16.361999999999998</c:v>
                </c:pt>
                <c:pt idx="16363" formatCode="General">
                  <c:v>16.363</c:v>
                </c:pt>
                <c:pt idx="16364" formatCode="General">
                  <c:v>16.364000000000001</c:v>
                </c:pt>
                <c:pt idx="16365" formatCode="General">
                  <c:v>16.364999999999998</c:v>
                </c:pt>
                <c:pt idx="16366" formatCode="General">
                  <c:v>16.366</c:v>
                </c:pt>
                <c:pt idx="16367" formatCode="General">
                  <c:v>16.367000000000001</c:v>
                </c:pt>
                <c:pt idx="16368" formatCode="General">
                  <c:v>16.367999999999999</c:v>
                </c:pt>
                <c:pt idx="16369" formatCode="General">
                  <c:v>16.369</c:v>
                </c:pt>
                <c:pt idx="16370" formatCode="General">
                  <c:v>16.37</c:v>
                </c:pt>
                <c:pt idx="16371" formatCode="General">
                  <c:v>16.370999999999999</c:v>
                </c:pt>
                <c:pt idx="16372" formatCode="General">
                  <c:v>16.372</c:v>
                </c:pt>
                <c:pt idx="16373" formatCode="General">
                  <c:v>16.373000000000001</c:v>
                </c:pt>
                <c:pt idx="16374" formatCode="General">
                  <c:v>16.373999999999999</c:v>
                </c:pt>
                <c:pt idx="16375" formatCode="General">
                  <c:v>16.375</c:v>
                </c:pt>
                <c:pt idx="16376" formatCode="General">
                  <c:v>16.376000000000001</c:v>
                </c:pt>
                <c:pt idx="16377" formatCode="General">
                  <c:v>16.376999999999999</c:v>
                </c:pt>
                <c:pt idx="16378" formatCode="General">
                  <c:v>16.378</c:v>
                </c:pt>
                <c:pt idx="16379" formatCode="General">
                  <c:v>16.379000000000001</c:v>
                </c:pt>
                <c:pt idx="16380" formatCode="General">
                  <c:v>16.38</c:v>
                </c:pt>
                <c:pt idx="16381" formatCode="General">
                  <c:v>16.381</c:v>
                </c:pt>
                <c:pt idx="16382" formatCode="General">
                  <c:v>16.382000000000001</c:v>
                </c:pt>
                <c:pt idx="16383" formatCode="General">
                  <c:v>16.382999999999999</c:v>
                </c:pt>
                <c:pt idx="16384" formatCode="General">
                  <c:v>16.384</c:v>
                </c:pt>
                <c:pt idx="16385" formatCode="General">
                  <c:v>16.385000000000002</c:v>
                </c:pt>
                <c:pt idx="16386" formatCode="General">
                  <c:v>16.385999999999999</c:v>
                </c:pt>
                <c:pt idx="16387" formatCode="General">
                  <c:v>16.387</c:v>
                </c:pt>
                <c:pt idx="16388" formatCode="General">
                  <c:v>16.388000000000002</c:v>
                </c:pt>
                <c:pt idx="16389" formatCode="General">
                  <c:v>16.388999999999999</c:v>
                </c:pt>
                <c:pt idx="16390" formatCode="General">
                  <c:v>16.39</c:v>
                </c:pt>
                <c:pt idx="16391" formatCode="General">
                  <c:v>16.390999999999998</c:v>
                </c:pt>
                <c:pt idx="16392" formatCode="General">
                  <c:v>16.391999999999999</c:v>
                </c:pt>
                <c:pt idx="16393" formatCode="General">
                  <c:v>16.393000000000001</c:v>
                </c:pt>
                <c:pt idx="16394" formatCode="General">
                  <c:v>16.393999999999998</c:v>
                </c:pt>
                <c:pt idx="16395" formatCode="General">
                  <c:v>16.395</c:v>
                </c:pt>
                <c:pt idx="16396" formatCode="General">
                  <c:v>16.396000000000001</c:v>
                </c:pt>
                <c:pt idx="16397" formatCode="General">
                  <c:v>16.396999999999998</c:v>
                </c:pt>
                <c:pt idx="16398" formatCode="General">
                  <c:v>16.398</c:v>
                </c:pt>
                <c:pt idx="16399" formatCode="General">
                  <c:v>16.399000000000001</c:v>
                </c:pt>
                <c:pt idx="16400" formatCode="General">
                  <c:v>16.399999999999999</c:v>
                </c:pt>
                <c:pt idx="16401" formatCode="General">
                  <c:v>16.401</c:v>
                </c:pt>
                <c:pt idx="16402" formatCode="General">
                  <c:v>16.402000000000001</c:v>
                </c:pt>
                <c:pt idx="16403" formatCode="General">
                  <c:v>16.402999999999999</c:v>
                </c:pt>
                <c:pt idx="16404" formatCode="General">
                  <c:v>16.404</c:v>
                </c:pt>
                <c:pt idx="16405" formatCode="General">
                  <c:v>16.405000000000001</c:v>
                </c:pt>
                <c:pt idx="16406" formatCode="General">
                  <c:v>16.405999999999999</c:v>
                </c:pt>
                <c:pt idx="16407" formatCode="General">
                  <c:v>16.407</c:v>
                </c:pt>
                <c:pt idx="16408" formatCode="General">
                  <c:v>16.408000000000001</c:v>
                </c:pt>
                <c:pt idx="16409" formatCode="General">
                  <c:v>16.408999999999999</c:v>
                </c:pt>
                <c:pt idx="16410" formatCode="General">
                  <c:v>16.41</c:v>
                </c:pt>
                <c:pt idx="16411" formatCode="General">
                  <c:v>16.411000000000001</c:v>
                </c:pt>
                <c:pt idx="16412" formatCode="General">
                  <c:v>16.411999999999999</c:v>
                </c:pt>
                <c:pt idx="16413" formatCode="General">
                  <c:v>16.413</c:v>
                </c:pt>
                <c:pt idx="16414" formatCode="General">
                  <c:v>16.414000000000001</c:v>
                </c:pt>
                <c:pt idx="16415" formatCode="General">
                  <c:v>16.414999999999999</c:v>
                </c:pt>
                <c:pt idx="16416" formatCode="General">
                  <c:v>16.416</c:v>
                </c:pt>
                <c:pt idx="16417" formatCode="General">
                  <c:v>16.417000000000002</c:v>
                </c:pt>
                <c:pt idx="16418" formatCode="General">
                  <c:v>16.417999999999999</c:v>
                </c:pt>
                <c:pt idx="16419" formatCode="General">
                  <c:v>16.419</c:v>
                </c:pt>
                <c:pt idx="16420" formatCode="General">
                  <c:v>16.420000000000002</c:v>
                </c:pt>
                <c:pt idx="16421" formatCode="General">
                  <c:v>16.420999999999999</c:v>
                </c:pt>
                <c:pt idx="16422" formatCode="General">
                  <c:v>16.422000000000001</c:v>
                </c:pt>
                <c:pt idx="16423" formatCode="General">
                  <c:v>16.422999999999998</c:v>
                </c:pt>
                <c:pt idx="16424" formatCode="General">
                  <c:v>16.423999999999999</c:v>
                </c:pt>
                <c:pt idx="16425" formatCode="General">
                  <c:v>16.425000000000001</c:v>
                </c:pt>
                <c:pt idx="16426" formatCode="General">
                  <c:v>16.425999999999998</c:v>
                </c:pt>
                <c:pt idx="16427" formatCode="General">
                  <c:v>16.427</c:v>
                </c:pt>
                <c:pt idx="16428" formatCode="General">
                  <c:v>16.428000000000001</c:v>
                </c:pt>
                <c:pt idx="16429" formatCode="General">
                  <c:v>16.428999999999998</c:v>
                </c:pt>
                <c:pt idx="16430" formatCode="General">
                  <c:v>16.43</c:v>
                </c:pt>
                <c:pt idx="16431" formatCode="General">
                  <c:v>16.431000000000001</c:v>
                </c:pt>
                <c:pt idx="16432" formatCode="General">
                  <c:v>16.431999999999999</c:v>
                </c:pt>
                <c:pt idx="16433" formatCode="General">
                  <c:v>16.433</c:v>
                </c:pt>
                <c:pt idx="16434" formatCode="General">
                  <c:v>16.434000000000001</c:v>
                </c:pt>
                <c:pt idx="16435" formatCode="General">
                  <c:v>16.434999999999999</c:v>
                </c:pt>
                <c:pt idx="16436" formatCode="General">
                  <c:v>16.436</c:v>
                </c:pt>
                <c:pt idx="16437" formatCode="General">
                  <c:v>16.437000000000001</c:v>
                </c:pt>
                <c:pt idx="16438" formatCode="General">
                  <c:v>16.437999999999999</c:v>
                </c:pt>
                <c:pt idx="16439" formatCode="General">
                  <c:v>16.439</c:v>
                </c:pt>
                <c:pt idx="16440" formatCode="General">
                  <c:v>16.440000000000001</c:v>
                </c:pt>
                <c:pt idx="16441" formatCode="General">
                  <c:v>16.440999999999999</c:v>
                </c:pt>
                <c:pt idx="16442" formatCode="General">
                  <c:v>16.442</c:v>
                </c:pt>
                <c:pt idx="16443" formatCode="General">
                  <c:v>16.443000000000001</c:v>
                </c:pt>
                <c:pt idx="16444" formatCode="General">
                  <c:v>16.443999999999999</c:v>
                </c:pt>
                <c:pt idx="16445" formatCode="General">
                  <c:v>16.445</c:v>
                </c:pt>
                <c:pt idx="16446" formatCode="General">
                  <c:v>16.446000000000002</c:v>
                </c:pt>
                <c:pt idx="16447" formatCode="General">
                  <c:v>16.446999999999999</c:v>
                </c:pt>
                <c:pt idx="16448" formatCode="General">
                  <c:v>16.448</c:v>
                </c:pt>
                <c:pt idx="16449" formatCode="General">
                  <c:v>16.449000000000002</c:v>
                </c:pt>
                <c:pt idx="16450" formatCode="General">
                  <c:v>16.45</c:v>
                </c:pt>
                <c:pt idx="16451" formatCode="General">
                  <c:v>16.451000000000001</c:v>
                </c:pt>
                <c:pt idx="16452" formatCode="General">
                  <c:v>16.452000000000002</c:v>
                </c:pt>
                <c:pt idx="16453" formatCode="General">
                  <c:v>16.452999999999999</c:v>
                </c:pt>
                <c:pt idx="16454" formatCode="General">
                  <c:v>16.454000000000001</c:v>
                </c:pt>
                <c:pt idx="16455" formatCode="General">
                  <c:v>16.454999999999998</c:v>
                </c:pt>
                <c:pt idx="16456" formatCode="General">
                  <c:v>16.456</c:v>
                </c:pt>
                <c:pt idx="16457" formatCode="General">
                  <c:v>16.457000000000001</c:v>
                </c:pt>
                <c:pt idx="16458" formatCode="General">
                  <c:v>16.457999999999998</c:v>
                </c:pt>
                <c:pt idx="16459" formatCode="General">
                  <c:v>16.459</c:v>
                </c:pt>
                <c:pt idx="16460" formatCode="General">
                  <c:v>16.46</c:v>
                </c:pt>
                <c:pt idx="16461" formatCode="General">
                  <c:v>16.460999999999999</c:v>
                </c:pt>
                <c:pt idx="16462" formatCode="General">
                  <c:v>16.462</c:v>
                </c:pt>
                <c:pt idx="16463" formatCode="General">
                  <c:v>16.463000000000001</c:v>
                </c:pt>
                <c:pt idx="16464" formatCode="General">
                  <c:v>16.463999999999999</c:v>
                </c:pt>
                <c:pt idx="16465" formatCode="General">
                  <c:v>16.465</c:v>
                </c:pt>
                <c:pt idx="16466" formatCode="General">
                  <c:v>16.466000000000001</c:v>
                </c:pt>
                <c:pt idx="16467" formatCode="General">
                  <c:v>16.466999999999999</c:v>
                </c:pt>
                <c:pt idx="16468" formatCode="General">
                  <c:v>16.468</c:v>
                </c:pt>
                <c:pt idx="16469" formatCode="General">
                  <c:v>16.469000000000001</c:v>
                </c:pt>
                <c:pt idx="16470" formatCode="General">
                  <c:v>16.47</c:v>
                </c:pt>
                <c:pt idx="16471" formatCode="General">
                  <c:v>16.471</c:v>
                </c:pt>
                <c:pt idx="16472" formatCode="General">
                  <c:v>16.472000000000001</c:v>
                </c:pt>
                <c:pt idx="16473" formatCode="General">
                  <c:v>16.472999999999999</c:v>
                </c:pt>
                <c:pt idx="16474" formatCode="General">
                  <c:v>16.474</c:v>
                </c:pt>
                <c:pt idx="16475" formatCode="General">
                  <c:v>16.475000000000001</c:v>
                </c:pt>
                <c:pt idx="16476" formatCode="General">
                  <c:v>16.475999999999999</c:v>
                </c:pt>
                <c:pt idx="16477" formatCode="General">
                  <c:v>16.477</c:v>
                </c:pt>
                <c:pt idx="16478" formatCode="General">
                  <c:v>16.478000000000002</c:v>
                </c:pt>
                <c:pt idx="16479" formatCode="General">
                  <c:v>16.478999999999999</c:v>
                </c:pt>
                <c:pt idx="16480" formatCode="General">
                  <c:v>16.48</c:v>
                </c:pt>
                <c:pt idx="16481" formatCode="General">
                  <c:v>16.481000000000002</c:v>
                </c:pt>
                <c:pt idx="16482" formatCode="General">
                  <c:v>16.481999999999999</c:v>
                </c:pt>
                <c:pt idx="16483" formatCode="General">
                  <c:v>16.483000000000001</c:v>
                </c:pt>
                <c:pt idx="16484" formatCode="General">
                  <c:v>16.484000000000002</c:v>
                </c:pt>
                <c:pt idx="16485" formatCode="General">
                  <c:v>16.484999999999999</c:v>
                </c:pt>
                <c:pt idx="16486" formatCode="General">
                  <c:v>16.486000000000001</c:v>
                </c:pt>
                <c:pt idx="16487" formatCode="General">
                  <c:v>16.486999999999998</c:v>
                </c:pt>
                <c:pt idx="16488" formatCode="General">
                  <c:v>16.488</c:v>
                </c:pt>
                <c:pt idx="16489" formatCode="General">
                  <c:v>16.489000000000001</c:v>
                </c:pt>
                <c:pt idx="16490" formatCode="General">
                  <c:v>16.489999999999998</c:v>
                </c:pt>
                <c:pt idx="16491" formatCode="General">
                  <c:v>16.491</c:v>
                </c:pt>
                <c:pt idx="16492" formatCode="General">
                  <c:v>16.492000000000001</c:v>
                </c:pt>
                <c:pt idx="16493" formatCode="General">
                  <c:v>16.492999999999999</c:v>
                </c:pt>
                <c:pt idx="16494" formatCode="General">
                  <c:v>16.494</c:v>
                </c:pt>
                <c:pt idx="16495" formatCode="General">
                  <c:v>16.495000000000001</c:v>
                </c:pt>
                <c:pt idx="16496" formatCode="General">
                  <c:v>16.495999999999999</c:v>
                </c:pt>
                <c:pt idx="16497" formatCode="General">
                  <c:v>16.497</c:v>
                </c:pt>
                <c:pt idx="16498" formatCode="General">
                  <c:v>16.498000000000001</c:v>
                </c:pt>
                <c:pt idx="16499" formatCode="General">
                  <c:v>16.498999999999999</c:v>
                </c:pt>
                <c:pt idx="16500" formatCode="General">
                  <c:v>16.5</c:v>
                </c:pt>
                <c:pt idx="16501" formatCode="General">
                  <c:v>16.501000000000001</c:v>
                </c:pt>
                <c:pt idx="16502" formatCode="General">
                  <c:v>16.501999999999999</c:v>
                </c:pt>
                <c:pt idx="16503" formatCode="General">
                  <c:v>16.503</c:v>
                </c:pt>
                <c:pt idx="16504" formatCode="General">
                  <c:v>16.504000000000001</c:v>
                </c:pt>
                <c:pt idx="16505" formatCode="General">
                  <c:v>16.504999999999999</c:v>
                </c:pt>
                <c:pt idx="16506" formatCode="General">
                  <c:v>16.506</c:v>
                </c:pt>
                <c:pt idx="16507" formatCode="General">
                  <c:v>16.507000000000001</c:v>
                </c:pt>
                <c:pt idx="16508" formatCode="General">
                  <c:v>16.507999999999999</c:v>
                </c:pt>
                <c:pt idx="16509" formatCode="General">
                  <c:v>16.509</c:v>
                </c:pt>
                <c:pt idx="16510" formatCode="General">
                  <c:v>16.510000000000002</c:v>
                </c:pt>
                <c:pt idx="16511" formatCode="General">
                  <c:v>16.510999999999999</c:v>
                </c:pt>
                <c:pt idx="16512" formatCode="General">
                  <c:v>16.512</c:v>
                </c:pt>
                <c:pt idx="16513" formatCode="General">
                  <c:v>16.513000000000002</c:v>
                </c:pt>
                <c:pt idx="16514" formatCode="General">
                  <c:v>16.513999999999999</c:v>
                </c:pt>
                <c:pt idx="16515" formatCode="General">
                  <c:v>16.515000000000001</c:v>
                </c:pt>
                <c:pt idx="16516" formatCode="General">
                  <c:v>16.515999999999998</c:v>
                </c:pt>
                <c:pt idx="16517" formatCode="General">
                  <c:v>16.516999999999999</c:v>
                </c:pt>
                <c:pt idx="16518" formatCode="General">
                  <c:v>16.518000000000001</c:v>
                </c:pt>
                <c:pt idx="16519" formatCode="General">
                  <c:v>16.518999999999998</c:v>
                </c:pt>
                <c:pt idx="16520" formatCode="General">
                  <c:v>16.52</c:v>
                </c:pt>
                <c:pt idx="16521" formatCode="General">
                  <c:v>16.521000000000001</c:v>
                </c:pt>
                <c:pt idx="16522" formatCode="General">
                  <c:v>16.521999999999998</c:v>
                </c:pt>
                <c:pt idx="16523" formatCode="General">
                  <c:v>16.523</c:v>
                </c:pt>
                <c:pt idx="16524" formatCode="General">
                  <c:v>16.524000000000001</c:v>
                </c:pt>
                <c:pt idx="16525" formatCode="General">
                  <c:v>16.524999999999999</c:v>
                </c:pt>
                <c:pt idx="16526" formatCode="General">
                  <c:v>16.526</c:v>
                </c:pt>
                <c:pt idx="16527" formatCode="General">
                  <c:v>16.527000000000001</c:v>
                </c:pt>
                <c:pt idx="16528" formatCode="General">
                  <c:v>16.527999999999999</c:v>
                </c:pt>
                <c:pt idx="16529" formatCode="General">
                  <c:v>16.529</c:v>
                </c:pt>
                <c:pt idx="16530" formatCode="General">
                  <c:v>16.53</c:v>
                </c:pt>
                <c:pt idx="16531" formatCode="General">
                  <c:v>16.530999999999999</c:v>
                </c:pt>
                <c:pt idx="16532" formatCode="General">
                  <c:v>16.532</c:v>
                </c:pt>
                <c:pt idx="16533" formatCode="General">
                  <c:v>16.533000000000001</c:v>
                </c:pt>
                <c:pt idx="16534" formatCode="General">
                  <c:v>16.533999999999999</c:v>
                </c:pt>
                <c:pt idx="16535" formatCode="General">
                  <c:v>16.535</c:v>
                </c:pt>
                <c:pt idx="16536" formatCode="General">
                  <c:v>16.536000000000001</c:v>
                </c:pt>
                <c:pt idx="16537" formatCode="General">
                  <c:v>16.536999999999999</c:v>
                </c:pt>
                <c:pt idx="16538" formatCode="General">
                  <c:v>16.538</c:v>
                </c:pt>
                <c:pt idx="16539" formatCode="General">
                  <c:v>16.539000000000001</c:v>
                </c:pt>
                <c:pt idx="16540" formatCode="General">
                  <c:v>16.54</c:v>
                </c:pt>
                <c:pt idx="16541" formatCode="General">
                  <c:v>16.541</c:v>
                </c:pt>
                <c:pt idx="16542" formatCode="General">
                  <c:v>16.542000000000002</c:v>
                </c:pt>
                <c:pt idx="16543" formatCode="General">
                  <c:v>16.542999999999999</c:v>
                </c:pt>
                <c:pt idx="16544" formatCode="General">
                  <c:v>16.544</c:v>
                </c:pt>
                <c:pt idx="16545" formatCode="General">
                  <c:v>16.545000000000002</c:v>
                </c:pt>
                <c:pt idx="16546" formatCode="General">
                  <c:v>16.545999999999999</c:v>
                </c:pt>
                <c:pt idx="16547" formatCode="General">
                  <c:v>16.547000000000001</c:v>
                </c:pt>
                <c:pt idx="16548" formatCode="General">
                  <c:v>16.547999999999998</c:v>
                </c:pt>
                <c:pt idx="16549" formatCode="General">
                  <c:v>16.548999999999999</c:v>
                </c:pt>
                <c:pt idx="16550" formatCode="General">
                  <c:v>16.55</c:v>
                </c:pt>
                <c:pt idx="16551" formatCode="General">
                  <c:v>16.550999999999998</c:v>
                </c:pt>
                <c:pt idx="16552" formatCode="General">
                  <c:v>16.552</c:v>
                </c:pt>
                <c:pt idx="16553" formatCode="General">
                  <c:v>16.553000000000001</c:v>
                </c:pt>
                <c:pt idx="16554" formatCode="General">
                  <c:v>16.553999999999998</c:v>
                </c:pt>
                <c:pt idx="16555" formatCode="General">
                  <c:v>16.555</c:v>
                </c:pt>
                <c:pt idx="16556" formatCode="General">
                  <c:v>16.556000000000001</c:v>
                </c:pt>
                <c:pt idx="16557" formatCode="General">
                  <c:v>16.556999999999999</c:v>
                </c:pt>
                <c:pt idx="16558" formatCode="General">
                  <c:v>16.558</c:v>
                </c:pt>
                <c:pt idx="16559" formatCode="General">
                  <c:v>16.559000000000001</c:v>
                </c:pt>
                <c:pt idx="16560" formatCode="General">
                  <c:v>16.559999999999999</c:v>
                </c:pt>
                <c:pt idx="16561" formatCode="General">
                  <c:v>16.561</c:v>
                </c:pt>
                <c:pt idx="16562" formatCode="General">
                  <c:v>16.562000000000001</c:v>
                </c:pt>
                <c:pt idx="16563" formatCode="General">
                  <c:v>16.562999999999999</c:v>
                </c:pt>
                <c:pt idx="16564" formatCode="General">
                  <c:v>16.564</c:v>
                </c:pt>
                <c:pt idx="16565" formatCode="General">
                  <c:v>16.565000000000001</c:v>
                </c:pt>
                <c:pt idx="16566" formatCode="General">
                  <c:v>16.565999999999999</c:v>
                </c:pt>
                <c:pt idx="16567" formatCode="General">
                  <c:v>16.567</c:v>
                </c:pt>
                <c:pt idx="16568" formatCode="General">
                  <c:v>16.568000000000001</c:v>
                </c:pt>
                <c:pt idx="16569" formatCode="General">
                  <c:v>16.568999999999999</c:v>
                </c:pt>
                <c:pt idx="16570" formatCode="General">
                  <c:v>16.57</c:v>
                </c:pt>
                <c:pt idx="16571" formatCode="General">
                  <c:v>16.571000000000002</c:v>
                </c:pt>
                <c:pt idx="16572" formatCode="General">
                  <c:v>16.571999999999999</c:v>
                </c:pt>
                <c:pt idx="16573" formatCode="General">
                  <c:v>16.573</c:v>
                </c:pt>
                <c:pt idx="16574" formatCode="General">
                  <c:v>16.574000000000002</c:v>
                </c:pt>
                <c:pt idx="16575" formatCode="General">
                  <c:v>16.574999999999999</c:v>
                </c:pt>
                <c:pt idx="16576" formatCode="General">
                  <c:v>16.576000000000001</c:v>
                </c:pt>
                <c:pt idx="16577" formatCode="General">
                  <c:v>16.577000000000002</c:v>
                </c:pt>
                <c:pt idx="16578" formatCode="General">
                  <c:v>16.577999999999999</c:v>
                </c:pt>
                <c:pt idx="16579" formatCode="General">
                  <c:v>16.579000000000001</c:v>
                </c:pt>
                <c:pt idx="16580" formatCode="General">
                  <c:v>16.579999999999998</c:v>
                </c:pt>
                <c:pt idx="16581" formatCode="General">
                  <c:v>16.581</c:v>
                </c:pt>
                <c:pt idx="16582" formatCode="General">
                  <c:v>16.582000000000001</c:v>
                </c:pt>
                <c:pt idx="16583" formatCode="General">
                  <c:v>16.582999999999998</c:v>
                </c:pt>
                <c:pt idx="16584" formatCode="General">
                  <c:v>16.584</c:v>
                </c:pt>
                <c:pt idx="16585" formatCode="General">
                  <c:v>16.585000000000001</c:v>
                </c:pt>
                <c:pt idx="16586" formatCode="General">
                  <c:v>16.585999999999999</c:v>
                </c:pt>
                <c:pt idx="16587" formatCode="General">
                  <c:v>16.587</c:v>
                </c:pt>
                <c:pt idx="16588" formatCode="General">
                  <c:v>16.588000000000001</c:v>
                </c:pt>
                <c:pt idx="16589" formatCode="General">
                  <c:v>16.588999999999999</c:v>
                </c:pt>
                <c:pt idx="16590" formatCode="General">
                  <c:v>16.59</c:v>
                </c:pt>
                <c:pt idx="16591" formatCode="General">
                  <c:v>16.591000000000001</c:v>
                </c:pt>
                <c:pt idx="16592" formatCode="General">
                  <c:v>16.591999999999999</c:v>
                </c:pt>
                <c:pt idx="16593" formatCode="General">
                  <c:v>16.593</c:v>
                </c:pt>
                <c:pt idx="16594" formatCode="General">
                  <c:v>16.594000000000001</c:v>
                </c:pt>
                <c:pt idx="16595" formatCode="General">
                  <c:v>16.594999999999999</c:v>
                </c:pt>
                <c:pt idx="16596" formatCode="General">
                  <c:v>16.596</c:v>
                </c:pt>
                <c:pt idx="16597" formatCode="General">
                  <c:v>16.597000000000001</c:v>
                </c:pt>
                <c:pt idx="16598" formatCode="General">
                  <c:v>16.597999999999999</c:v>
                </c:pt>
                <c:pt idx="16599" formatCode="General">
                  <c:v>16.599</c:v>
                </c:pt>
                <c:pt idx="16600" formatCode="General">
                  <c:v>16.600000000000001</c:v>
                </c:pt>
                <c:pt idx="16601" formatCode="General">
                  <c:v>16.600999999999999</c:v>
                </c:pt>
                <c:pt idx="16602" formatCode="General">
                  <c:v>16.602</c:v>
                </c:pt>
                <c:pt idx="16603" formatCode="General">
                  <c:v>16.603000000000002</c:v>
                </c:pt>
                <c:pt idx="16604" formatCode="General">
                  <c:v>16.603999999999999</c:v>
                </c:pt>
                <c:pt idx="16605" formatCode="General">
                  <c:v>16.605</c:v>
                </c:pt>
                <c:pt idx="16606" formatCode="General">
                  <c:v>16.606000000000002</c:v>
                </c:pt>
                <c:pt idx="16607" formatCode="General">
                  <c:v>16.606999999999999</c:v>
                </c:pt>
                <c:pt idx="16608" formatCode="General">
                  <c:v>16.608000000000001</c:v>
                </c:pt>
                <c:pt idx="16609" formatCode="General">
                  <c:v>16.609000000000002</c:v>
                </c:pt>
                <c:pt idx="16610" formatCode="General">
                  <c:v>16.61</c:v>
                </c:pt>
                <c:pt idx="16611" formatCode="General">
                  <c:v>16.611000000000001</c:v>
                </c:pt>
                <c:pt idx="16612" formatCode="General">
                  <c:v>16.611999999999998</c:v>
                </c:pt>
                <c:pt idx="16613" formatCode="General">
                  <c:v>16.613</c:v>
                </c:pt>
                <c:pt idx="16614" formatCode="General">
                  <c:v>16.614000000000001</c:v>
                </c:pt>
                <c:pt idx="16615" formatCode="General">
                  <c:v>16.614999999999998</c:v>
                </c:pt>
                <c:pt idx="16616" formatCode="General">
                  <c:v>16.616</c:v>
                </c:pt>
                <c:pt idx="16617" formatCode="General">
                  <c:v>16.617000000000001</c:v>
                </c:pt>
                <c:pt idx="16618" formatCode="General">
                  <c:v>16.617999999999999</c:v>
                </c:pt>
                <c:pt idx="16619" formatCode="General">
                  <c:v>16.619</c:v>
                </c:pt>
                <c:pt idx="16620" formatCode="General">
                  <c:v>16.62</c:v>
                </c:pt>
                <c:pt idx="16621" formatCode="General">
                  <c:v>16.620999999999999</c:v>
                </c:pt>
                <c:pt idx="16622" formatCode="General">
                  <c:v>16.622</c:v>
                </c:pt>
                <c:pt idx="16623" formatCode="General">
                  <c:v>16.623000000000001</c:v>
                </c:pt>
                <c:pt idx="16624" formatCode="General">
                  <c:v>16.623999999999999</c:v>
                </c:pt>
                <c:pt idx="16625" formatCode="General">
                  <c:v>16.625</c:v>
                </c:pt>
                <c:pt idx="16626" formatCode="General">
                  <c:v>16.626000000000001</c:v>
                </c:pt>
                <c:pt idx="16627" formatCode="General">
                  <c:v>16.626999999999999</c:v>
                </c:pt>
                <c:pt idx="16628" formatCode="General">
                  <c:v>16.628</c:v>
                </c:pt>
                <c:pt idx="16629" formatCode="General">
                  <c:v>16.629000000000001</c:v>
                </c:pt>
                <c:pt idx="16630" formatCode="General">
                  <c:v>16.63</c:v>
                </c:pt>
                <c:pt idx="16631" formatCode="General">
                  <c:v>16.631</c:v>
                </c:pt>
                <c:pt idx="16632" formatCode="General">
                  <c:v>16.632000000000001</c:v>
                </c:pt>
                <c:pt idx="16633" formatCode="General">
                  <c:v>16.632999999999999</c:v>
                </c:pt>
                <c:pt idx="16634" formatCode="General">
                  <c:v>16.634</c:v>
                </c:pt>
                <c:pt idx="16635" formatCode="General">
                  <c:v>16.635000000000002</c:v>
                </c:pt>
                <c:pt idx="16636" formatCode="General">
                  <c:v>16.635999999999999</c:v>
                </c:pt>
                <c:pt idx="16637" formatCode="General">
                  <c:v>16.637</c:v>
                </c:pt>
                <c:pt idx="16638" formatCode="General">
                  <c:v>16.638000000000002</c:v>
                </c:pt>
                <c:pt idx="16639" formatCode="General">
                  <c:v>16.638999999999999</c:v>
                </c:pt>
                <c:pt idx="16640" formatCode="General">
                  <c:v>16.64</c:v>
                </c:pt>
                <c:pt idx="16641" formatCode="General">
                  <c:v>16.640999999999998</c:v>
                </c:pt>
                <c:pt idx="16642" formatCode="General">
                  <c:v>16.641999999999999</c:v>
                </c:pt>
                <c:pt idx="16643" formatCode="General">
                  <c:v>16.643000000000001</c:v>
                </c:pt>
                <c:pt idx="16644" formatCode="General">
                  <c:v>16.643999999999998</c:v>
                </c:pt>
                <c:pt idx="16645" formatCode="General">
                  <c:v>16.645</c:v>
                </c:pt>
                <c:pt idx="16646" formatCode="General">
                  <c:v>16.646000000000001</c:v>
                </c:pt>
                <c:pt idx="16647" formatCode="General">
                  <c:v>16.646999999999998</c:v>
                </c:pt>
                <c:pt idx="16648" formatCode="General">
                  <c:v>16.648</c:v>
                </c:pt>
                <c:pt idx="16649" formatCode="General">
                  <c:v>16.649000000000001</c:v>
                </c:pt>
                <c:pt idx="16650" formatCode="General">
                  <c:v>16.649999999999999</c:v>
                </c:pt>
                <c:pt idx="16651" formatCode="General">
                  <c:v>16.651</c:v>
                </c:pt>
                <c:pt idx="16652" formatCode="General">
                  <c:v>16.652000000000001</c:v>
                </c:pt>
                <c:pt idx="16653" formatCode="General">
                  <c:v>16.652999999999999</c:v>
                </c:pt>
                <c:pt idx="16654" formatCode="General">
                  <c:v>16.654</c:v>
                </c:pt>
                <c:pt idx="16655" formatCode="General">
                  <c:v>16.655000000000001</c:v>
                </c:pt>
                <c:pt idx="16656" formatCode="General">
                  <c:v>16.655999999999999</c:v>
                </c:pt>
                <c:pt idx="16657" formatCode="General">
                  <c:v>16.657</c:v>
                </c:pt>
                <c:pt idx="16658" formatCode="General">
                  <c:v>16.658000000000001</c:v>
                </c:pt>
                <c:pt idx="16659" formatCode="General">
                  <c:v>16.658999999999999</c:v>
                </c:pt>
                <c:pt idx="16660" formatCode="General">
                  <c:v>16.66</c:v>
                </c:pt>
                <c:pt idx="16661" formatCode="General">
                  <c:v>16.661000000000001</c:v>
                </c:pt>
                <c:pt idx="16662" formatCode="General">
                  <c:v>16.661999999999999</c:v>
                </c:pt>
                <c:pt idx="16663" formatCode="General">
                  <c:v>16.663</c:v>
                </c:pt>
                <c:pt idx="16664" formatCode="General">
                  <c:v>16.664000000000001</c:v>
                </c:pt>
                <c:pt idx="16665" formatCode="General">
                  <c:v>16.664999999999999</c:v>
                </c:pt>
                <c:pt idx="16666" formatCode="General">
                  <c:v>16.666</c:v>
                </c:pt>
                <c:pt idx="16667" formatCode="General">
                  <c:v>16.667000000000002</c:v>
                </c:pt>
                <c:pt idx="16668" formatCode="General">
                  <c:v>16.667999999999999</c:v>
                </c:pt>
                <c:pt idx="16669" formatCode="General">
                  <c:v>16.669</c:v>
                </c:pt>
                <c:pt idx="16670" formatCode="General">
                  <c:v>16.670000000000002</c:v>
                </c:pt>
                <c:pt idx="16671" formatCode="General">
                  <c:v>16.670999999999999</c:v>
                </c:pt>
                <c:pt idx="16672" formatCode="General">
                  <c:v>16.672000000000001</c:v>
                </c:pt>
                <c:pt idx="16673" formatCode="General">
                  <c:v>16.672999999999998</c:v>
                </c:pt>
                <c:pt idx="16674" formatCode="General">
                  <c:v>16.673999999999999</c:v>
                </c:pt>
                <c:pt idx="16675" formatCode="General">
                  <c:v>16.675000000000001</c:v>
                </c:pt>
                <c:pt idx="16676" formatCode="General">
                  <c:v>16.675999999999998</c:v>
                </c:pt>
                <c:pt idx="16677" formatCode="General">
                  <c:v>16.677</c:v>
                </c:pt>
                <c:pt idx="16678" formatCode="General">
                  <c:v>16.678000000000001</c:v>
                </c:pt>
                <c:pt idx="16679" formatCode="General">
                  <c:v>16.678999999999998</c:v>
                </c:pt>
                <c:pt idx="16680" formatCode="General">
                  <c:v>16.68</c:v>
                </c:pt>
                <c:pt idx="16681" formatCode="General">
                  <c:v>16.681000000000001</c:v>
                </c:pt>
                <c:pt idx="16682" formatCode="General">
                  <c:v>16.681999999999999</c:v>
                </c:pt>
                <c:pt idx="16683" formatCode="General">
                  <c:v>16.683</c:v>
                </c:pt>
                <c:pt idx="16684" formatCode="General">
                  <c:v>16.684000000000001</c:v>
                </c:pt>
                <c:pt idx="16685" formatCode="General">
                  <c:v>16.684999999999999</c:v>
                </c:pt>
                <c:pt idx="16686" formatCode="General">
                  <c:v>16.686</c:v>
                </c:pt>
                <c:pt idx="16687" formatCode="General">
                  <c:v>16.687000000000001</c:v>
                </c:pt>
                <c:pt idx="16688" formatCode="General">
                  <c:v>16.687999999999999</c:v>
                </c:pt>
                <c:pt idx="16689" formatCode="General">
                  <c:v>16.689</c:v>
                </c:pt>
                <c:pt idx="16690" formatCode="General">
                  <c:v>16.690000000000001</c:v>
                </c:pt>
                <c:pt idx="16691" formatCode="General">
                  <c:v>16.690999999999999</c:v>
                </c:pt>
                <c:pt idx="16692" formatCode="General">
                  <c:v>16.692</c:v>
                </c:pt>
                <c:pt idx="16693" formatCode="General">
                  <c:v>16.693000000000001</c:v>
                </c:pt>
                <c:pt idx="16694" formatCode="General">
                  <c:v>16.693999999999999</c:v>
                </c:pt>
                <c:pt idx="16695" formatCode="General">
                  <c:v>16.695</c:v>
                </c:pt>
                <c:pt idx="16696" formatCode="General">
                  <c:v>16.696000000000002</c:v>
                </c:pt>
                <c:pt idx="16697" formatCode="General">
                  <c:v>16.696999999999999</c:v>
                </c:pt>
                <c:pt idx="16698" formatCode="General">
                  <c:v>16.698</c:v>
                </c:pt>
                <c:pt idx="16699" formatCode="General">
                  <c:v>16.699000000000002</c:v>
                </c:pt>
                <c:pt idx="16700" formatCode="General">
                  <c:v>16.7</c:v>
                </c:pt>
                <c:pt idx="16701" formatCode="General">
                  <c:v>16.701000000000001</c:v>
                </c:pt>
                <c:pt idx="16702" formatCode="General">
                  <c:v>16.702000000000002</c:v>
                </c:pt>
                <c:pt idx="16703" formatCode="General">
                  <c:v>16.702999999999999</c:v>
                </c:pt>
                <c:pt idx="16704" formatCode="General">
                  <c:v>16.704000000000001</c:v>
                </c:pt>
                <c:pt idx="16705" formatCode="General">
                  <c:v>16.704999999999998</c:v>
                </c:pt>
                <c:pt idx="16706" formatCode="General">
                  <c:v>16.706</c:v>
                </c:pt>
                <c:pt idx="16707" formatCode="General">
                  <c:v>16.707000000000001</c:v>
                </c:pt>
                <c:pt idx="16708" formatCode="General">
                  <c:v>16.707999999999998</c:v>
                </c:pt>
                <c:pt idx="16709" formatCode="General">
                  <c:v>16.709</c:v>
                </c:pt>
                <c:pt idx="16710" formatCode="General">
                  <c:v>16.71</c:v>
                </c:pt>
                <c:pt idx="16711" formatCode="General">
                  <c:v>16.710999999999999</c:v>
                </c:pt>
                <c:pt idx="16712" formatCode="General">
                  <c:v>16.712</c:v>
                </c:pt>
                <c:pt idx="16713" formatCode="General">
                  <c:v>16.713000000000001</c:v>
                </c:pt>
                <c:pt idx="16714" formatCode="General">
                  <c:v>16.713999999999999</c:v>
                </c:pt>
                <c:pt idx="16715" formatCode="General">
                  <c:v>16.715</c:v>
                </c:pt>
                <c:pt idx="16716" formatCode="General">
                  <c:v>16.716000000000001</c:v>
                </c:pt>
                <c:pt idx="16717" formatCode="General">
                  <c:v>16.716999999999999</c:v>
                </c:pt>
                <c:pt idx="16718" formatCode="General">
                  <c:v>16.718</c:v>
                </c:pt>
                <c:pt idx="16719" formatCode="General">
                  <c:v>16.719000000000001</c:v>
                </c:pt>
                <c:pt idx="16720" formatCode="General">
                  <c:v>16.72</c:v>
                </c:pt>
                <c:pt idx="16721" formatCode="General">
                  <c:v>16.721</c:v>
                </c:pt>
                <c:pt idx="16722" formatCode="General">
                  <c:v>16.722000000000001</c:v>
                </c:pt>
                <c:pt idx="16723" formatCode="General">
                  <c:v>16.722999999999999</c:v>
                </c:pt>
                <c:pt idx="16724" formatCode="General">
                  <c:v>16.724</c:v>
                </c:pt>
                <c:pt idx="16725" formatCode="General">
                  <c:v>16.725000000000001</c:v>
                </c:pt>
                <c:pt idx="16726" formatCode="General">
                  <c:v>16.725999999999999</c:v>
                </c:pt>
                <c:pt idx="16727" formatCode="General">
                  <c:v>16.727</c:v>
                </c:pt>
                <c:pt idx="16728" formatCode="General">
                  <c:v>16.728000000000002</c:v>
                </c:pt>
                <c:pt idx="16729" formatCode="General">
                  <c:v>16.728999999999999</c:v>
                </c:pt>
                <c:pt idx="16730" formatCode="General">
                  <c:v>16.73</c:v>
                </c:pt>
                <c:pt idx="16731" formatCode="General">
                  <c:v>16.731000000000002</c:v>
                </c:pt>
                <c:pt idx="16732" formatCode="General">
                  <c:v>16.731999999999999</c:v>
                </c:pt>
                <c:pt idx="16733" formatCode="General">
                  <c:v>16.733000000000001</c:v>
                </c:pt>
                <c:pt idx="16734" formatCode="General">
                  <c:v>16.734000000000002</c:v>
                </c:pt>
                <c:pt idx="16735" formatCode="General">
                  <c:v>16.734999999999999</c:v>
                </c:pt>
                <c:pt idx="16736" formatCode="General">
                  <c:v>16.736000000000001</c:v>
                </c:pt>
                <c:pt idx="16737" formatCode="General">
                  <c:v>16.736999999999998</c:v>
                </c:pt>
                <c:pt idx="16738" formatCode="General">
                  <c:v>16.738</c:v>
                </c:pt>
                <c:pt idx="16739" formatCode="General">
                  <c:v>16.739000000000001</c:v>
                </c:pt>
                <c:pt idx="16740" formatCode="General">
                  <c:v>16.739999999999998</c:v>
                </c:pt>
                <c:pt idx="16741" formatCode="General">
                  <c:v>16.741</c:v>
                </c:pt>
                <c:pt idx="16742" formatCode="General">
                  <c:v>16.742000000000001</c:v>
                </c:pt>
                <c:pt idx="16743" formatCode="General">
                  <c:v>16.742999999999999</c:v>
                </c:pt>
                <c:pt idx="16744" formatCode="General">
                  <c:v>16.744</c:v>
                </c:pt>
                <c:pt idx="16745" formatCode="General">
                  <c:v>16.745000000000001</c:v>
                </c:pt>
                <c:pt idx="16746" formatCode="General">
                  <c:v>16.745999999999999</c:v>
                </c:pt>
                <c:pt idx="16747" formatCode="General">
                  <c:v>16.747</c:v>
                </c:pt>
                <c:pt idx="16748" formatCode="General">
                  <c:v>16.748000000000001</c:v>
                </c:pt>
                <c:pt idx="16749" formatCode="General">
                  <c:v>16.748999999999999</c:v>
                </c:pt>
                <c:pt idx="16750" formatCode="General">
                  <c:v>16.75</c:v>
                </c:pt>
                <c:pt idx="16751" formatCode="General">
                  <c:v>16.751000000000001</c:v>
                </c:pt>
                <c:pt idx="16752" formatCode="General">
                  <c:v>16.751999999999999</c:v>
                </c:pt>
                <c:pt idx="16753" formatCode="General">
                  <c:v>16.753</c:v>
                </c:pt>
                <c:pt idx="16754" formatCode="General">
                  <c:v>16.754000000000001</c:v>
                </c:pt>
                <c:pt idx="16755" formatCode="General">
                  <c:v>16.754999999999999</c:v>
                </c:pt>
                <c:pt idx="16756" formatCode="General">
                  <c:v>16.756</c:v>
                </c:pt>
                <c:pt idx="16757" formatCode="General">
                  <c:v>16.757000000000001</c:v>
                </c:pt>
                <c:pt idx="16758" formatCode="General">
                  <c:v>16.757999999999999</c:v>
                </c:pt>
                <c:pt idx="16759" formatCode="General">
                  <c:v>16.759</c:v>
                </c:pt>
                <c:pt idx="16760" formatCode="General">
                  <c:v>16.760000000000002</c:v>
                </c:pt>
                <c:pt idx="16761" formatCode="General">
                  <c:v>16.760999999999999</c:v>
                </c:pt>
                <c:pt idx="16762" formatCode="General">
                  <c:v>16.762</c:v>
                </c:pt>
                <c:pt idx="16763" formatCode="General">
                  <c:v>16.763000000000002</c:v>
                </c:pt>
                <c:pt idx="16764" formatCode="General">
                  <c:v>16.763999999999999</c:v>
                </c:pt>
                <c:pt idx="16765" formatCode="General">
                  <c:v>16.765000000000001</c:v>
                </c:pt>
                <c:pt idx="16766" formatCode="General">
                  <c:v>16.765999999999998</c:v>
                </c:pt>
                <c:pt idx="16767" formatCode="General">
                  <c:v>16.766999999999999</c:v>
                </c:pt>
                <c:pt idx="16768" formatCode="General">
                  <c:v>16.768000000000001</c:v>
                </c:pt>
                <c:pt idx="16769" formatCode="General">
                  <c:v>16.768999999999998</c:v>
                </c:pt>
                <c:pt idx="16770" formatCode="General">
                  <c:v>16.77</c:v>
                </c:pt>
                <c:pt idx="16771" formatCode="General">
                  <c:v>16.771000000000001</c:v>
                </c:pt>
                <c:pt idx="16772" formatCode="General">
                  <c:v>16.771999999999998</c:v>
                </c:pt>
                <c:pt idx="16773" formatCode="General">
                  <c:v>16.773</c:v>
                </c:pt>
                <c:pt idx="16774" formatCode="General">
                  <c:v>16.774000000000001</c:v>
                </c:pt>
                <c:pt idx="16775" formatCode="General">
                  <c:v>16.774999999999999</c:v>
                </c:pt>
                <c:pt idx="16776" formatCode="General">
                  <c:v>16.776</c:v>
                </c:pt>
                <c:pt idx="16777" formatCode="General">
                  <c:v>16.777000000000001</c:v>
                </c:pt>
                <c:pt idx="16778" formatCode="General">
                  <c:v>16.777999999999999</c:v>
                </c:pt>
                <c:pt idx="16779" formatCode="General">
                  <c:v>16.779</c:v>
                </c:pt>
                <c:pt idx="16780" formatCode="General">
                  <c:v>16.78</c:v>
                </c:pt>
                <c:pt idx="16781" formatCode="General">
                  <c:v>16.780999999999999</c:v>
                </c:pt>
                <c:pt idx="16782" formatCode="General">
                  <c:v>16.782</c:v>
                </c:pt>
                <c:pt idx="16783" formatCode="General">
                  <c:v>16.783000000000001</c:v>
                </c:pt>
                <c:pt idx="16784" formatCode="General">
                  <c:v>16.783999999999999</c:v>
                </c:pt>
                <c:pt idx="16785" formatCode="General">
                  <c:v>16.785</c:v>
                </c:pt>
                <c:pt idx="16786" formatCode="General">
                  <c:v>16.786000000000001</c:v>
                </c:pt>
                <c:pt idx="16787" formatCode="General">
                  <c:v>16.786999999999999</c:v>
                </c:pt>
                <c:pt idx="16788" formatCode="General">
                  <c:v>16.788</c:v>
                </c:pt>
                <c:pt idx="16789" formatCode="General">
                  <c:v>16.789000000000001</c:v>
                </c:pt>
                <c:pt idx="16790" formatCode="General">
                  <c:v>16.79</c:v>
                </c:pt>
                <c:pt idx="16791" formatCode="General">
                  <c:v>16.791</c:v>
                </c:pt>
                <c:pt idx="16792" formatCode="General">
                  <c:v>16.792000000000002</c:v>
                </c:pt>
                <c:pt idx="16793" formatCode="General">
                  <c:v>16.792999999999999</c:v>
                </c:pt>
                <c:pt idx="16794" formatCode="General">
                  <c:v>16.794</c:v>
                </c:pt>
                <c:pt idx="16795" formatCode="General">
                  <c:v>16.795000000000002</c:v>
                </c:pt>
                <c:pt idx="16796" formatCode="General">
                  <c:v>16.795999999999999</c:v>
                </c:pt>
                <c:pt idx="16797" formatCode="General">
                  <c:v>16.797000000000001</c:v>
                </c:pt>
                <c:pt idx="16798" formatCode="General">
                  <c:v>16.797999999999998</c:v>
                </c:pt>
                <c:pt idx="16799" formatCode="General">
                  <c:v>16.798999999999999</c:v>
                </c:pt>
                <c:pt idx="16800" formatCode="General">
                  <c:v>16.8</c:v>
                </c:pt>
                <c:pt idx="16801" formatCode="General">
                  <c:v>16.800999999999998</c:v>
                </c:pt>
                <c:pt idx="16802" formatCode="General">
                  <c:v>16.802</c:v>
                </c:pt>
                <c:pt idx="16803" formatCode="General">
                  <c:v>16.803000000000001</c:v>
                </c:pt>
                <c:pt idx="16804" formatCode="General">
                  <c:v>16.803999999999998</c:v>
                </c:pt>
                <c:pt idx="16805" formatCode="General">
                  <c:v>16.805</c:v>
                </c:pt>
                <c:pt idx="16806" formatCode="General">
                  <c:v>16.806000000000001</c:v>
                </c:pt>
                <c:pt idx="16807" formatCode="General">
                  <c:v>16.806999999999999</c:v>
                </c:pt>
                <c:pt idx="16808" formatCode="General">
                  <c:v>16.808</c:v>
                </c:pt>
                <c:pt idx="16809" formatCode="General">
                  <c:v>16.809000000000001</c:v>
                </c:pt>
                <c:pt idx="16810" formatCode="General">
                  <c:v>16.809999999999999</c:v>
                </c:pt>
                <c:pt idx="16811" formatCode="General">
                  <c:v>16.811</c:v>
                </c:pt>
                <c:pt idx="16812" formatCode="General">
                  <c:v>16.812000000000001</c:v>
                </c:pt>
                <c:pt idx="16813" formatCode="General">
                  <c:v>16.812999999999999</c:v>
                </c:pt>
                <c:pt idx="16814" formatCode="General">
                  <c:v>16.814</c:v>
                </c:pt>
                <c:pt idx="16815" formatCode="General">
                  <c:v>16.815000000000001</c:v>
                </c:pt>
                <c:pt idx="16816" formatCode="General">
                  <c:v>16.815999999999999</c:v>
                </c:pt>
                <c:pt idx="16817" formatCode="General">
                  <c:v>16.817</c:v>
                </c:pt>
                <c:pt idx="16818" formatCode="General">
                  <c:v>16.818000000000001</c:v>
                </c:pt>
                <c:pt idx="16819" formatCode="General">
                  <c:v>16.818999999999999</c:v>
                </c:pt>
                <c:pt idx="16820" formatCode="General">
                  <c:v>16.82</c:v>
                </c:pt>
                <c:pt idx="16821" formatCode="General">
                  <c:v>16.821000000000002</c:v>
                </c:pt>
                <c:pt idx="16822" formatCode="General">
                  <c:v>16.821999999999999</c:v>
                </c:pt>
                <c:pt idx="16823" formatCode="General">
                  <c:v>16.823</c:v>
                </c:pt>
                <c:pt idx="16824" formatCode="General">
                  <c:v>16.824000000000002</c:v>
                </c:pt>
                <c:pt idx="16825" formatCode="General">
                  <c:v>16.824999999999999</c:v>
                </c:pt>
                <c:pt idx="16826" formatCode="General">
                  <c:v>16.826000000000001</c:v>
                </c:pt>
                <c:pt idx="16827" formatCode="General">
                  <c:v>16.827000000000002</c:v>
                </c:pt>
                <c:pt idx="16828" formatCode="General">
                  <c:v>16.827999999999999</c:v>
                </c:pt>
                <c:pt idx="16829" formatCode="General">
                  <c:v>16.829000000000001</c:v>
                </c:pt>
                <c:pt idx="16830" formatCode="General">
                  <c:v>16.829999999999998</c:v>
                </c:pt>
                <c:pt idx="16831" formatCode="General">
                  <c:v>16.831</c:v>
                </c:pt>
                <c:pt idx="16832" formatCode="General">
                  <c:v>16.832000000000001</c:v>
                </c:pt>
                <c:pt idx="16833" formatCode="General">
                  <c:v>16.832999999999998</c:v>
                </c:pt>
                <c:pt idx="16834" formatCode="General">
                  <c:v>16.834</c:v>
                </c:pt>
                <c:pt idx="16835" formatCode="General">
                  <c:v>16.835000000000001</c:v>
                </c:pt>
                <c:pt idx="16836" formatCode="General">
                  <c:v>16.835999999999999</c:v>
                </c:pt>
                <c:pt idx="16837" formatCode="General">
                  <c:v>16.837</c:v>
                </c:pt>
                <c:pt idx="16838" formatCode="General">
                  <c:v>16.838000000000001</c:v>
                </c:pt>
                <c:pt idx="16839" formatCode="General">
                  <c:v>16.838999999999999</c:v>
                </c:pt>
                <c:pt idx="16840" formatCode="General">
                  <c:v>16.84</c:v>
                </c:pt>
                <c:pt idx="16841" formatCode="General">
                  <c:v>16.841000000000001</c:v>
                </c:pt>
                <c:pt idx="16842" formatCode="General">
                  <c:v>16.841999999999999</c:v>
                </c:pt>
                <c:pt idx="16843" formatCode="General">
                  <c:v>16.843</c:v>
                </c:pt>
                <c:pt idx="16844" formatCode="General">
                  <c:v>16.844000000000001</c:v>
                </c:pt>
                <c:pt idx="16845" formatCode="General">
                  <c:v>16.844999999999999</c:v>
                </c:pt>
                <c:pt idx="16846" formatCode="General">
                  <c:v>16.846</c:v>
                </c:pt>
                <c:pt idx="16847" formatCode="General">
                  <c:v>16.847000000000001</c:v>
                </c:pt>
                <c:pt idx="16848" formatCode="General">
                  <c:v>16.847999999999999</c:v>
                </c:pt>
                <c:pt idx="16849" formatCode="General">
                  <c:v>16.849</c:v>
                </c:pt>
                <c:pt idx="16850" formatCode="General">
                  <c:v>16.850000000000001</c:v>
                </c:pt>
                <c:pt idx="16851" formatCode="General">
                  <c:v>16.850999999999999</c:v>
                </c:pt>
                <c:pt idx="16852" formatCode="General">
                  <c:v>16.852</c:v>
                </c:pt>
                <c:pt idx="16853" formatCode="General">
                  <c:v>16.853000000000002</c:v>
                </c:pt>
                <c:pt idx="16854" formatCode="General">
                  <c:v>16.853999999999999</c:v>
                </c:pt>
                <c:pt idx="16855" formatCode="General">
                  <c:v>16.855</c:v>
                </c:pt>
                <c:pt idx="16856" formatCode="General">
                  <c:v>16.856000000000002</c:v>
                </c:pt>
                <c:pt idx="16857" formatCode="General">
                  <c:v>16.856999999999999</c:v>
                </c:pt>
                <c:pt idx="16858" formatCode="General">
                  <c:v>16.858000000000001</c:v>
                </c:pt>
                <c:pt idx="16859" formatCode="General">
                  <c:v>16.859000000000002</c:v>
                </c:pt>
                <c:pt idx="16860" formatCode="General">
                  <c:v>16.86</c:v>
                </c:pt>
                <c:pt idx="16861" formatCode="General">
                  <c:v>16.861000000000001</c:v>
                </c:pt>
                <c:pt idx="16862" formatCode="General">
                  <c:v>16.861999999999998</c:v>
                </c:pt>
                <c:pt idx="16863" formatCode="General">
                  <c:v>16.863</c:v>
                </c:pt>
                <c:pt idx="16864" formatCode="General">
                  <c:v>16.864000000000001</c:v>
                </c:pt>
                <c:pt idx="16865" formatCode="General">
                  <c:v>16.864999999999998</c:v>
                </c:pt>
                <c:pt idx="16866" formatCode="General">
                  <c:v>16.866</c:v>
                </c:pt>
                <c:pt idx="16867" formatCode="General">
                  <c:v>16.867000000000001</c:v>
                </c:pt>
                <c:pt idx="16868" formatCode="General">
                  <c:v>16.867999999999999</c:v>
                </c:pt>
                <c:pt idx="16869" formatCode="General">
                  <c:v>16.869</c:v>
                </c:pt>
                <c:pt idx="16870" formatCode="General">
                  <c:v>16.87</c:v>
                </c:pt>
                <c:pt idx="16871" formatCode="General">
                  <c:v>16.870999999999999</c:v>
                </c:pt>
                <c:pt idx="16872" formatCode="General">
                  <c:v>16.872</c:v>
                </c:pt>
                <c:pt idx="16873" formatCode="General">
                  <c:v>16.873000000000001</c:v>
                </c:pt>
                <c:pt idx="16874" formatCode="General">
                  <c:v>16.873999999999999</c:v>
                </c:pt>
                <c:pt idx="16875" formatCode="General">
                  <c:v>16.875</c:v>
                </c:pt>
                <c:pt idx="16876" formatCode="General">
                  <c:v>16.876000000000001</c:v>
                </c:pt>
                <c:pt idx="16877" formatCode="General">
                  <c:v>16.876999999999999</c:v>
                </c:pt>
                <c:pt idx="16878" formatCode="General">
                  <c:v>16.878</c:v>
                </c:pt>
                <c:pt idx="16879" formatCode="General">
                  <c:v>16.879000000000001</c:v>
                </c:pt>
                <c:pt idx="16880" formatCode="General">
                  <c:v>16.88</c:v>
                </c:pt>
                <c:pt idx="16881" formatCode="General">
                  <c:v>16.881</c:v>
                </c:pt>
                <c:pt idx="16882" formatCode="General">
                  <c:v>16.882000000000001</c:v>
                </c:pt>
                <c:pt idx="16883" formatCode="General">
                  <c:v>16.882999999999999</c:v>
                </c:pt>
                <c:pt idx="16884" formatCode="General">
                  <c:v>16.884</c:v>
                </c:pt>
                <c:pt idx="16885" formatCode="General">
                  <c:v>16.885000000000002</c:v>
                </c:pt>
                <c:pt idx="16886" formatCode="General">
                  <c:v>16.885999999999999</c:v>
                </c:pt>
                <c:pt idx="16887" formatCode="General">
                  <c:v>16.887</c:v>
                </c:pt>
                <c:pt idx="16888" formatCode="General">
                  <c:v>16.888000000000002</c:v>
                </c:pt>
                <c:pt idx="16889" formatCode="General">
                  <c:v>16.888999999999999</c:v>
                </c:pt>
                <c:pt idx="16890" formatCode="General">
                  <c:v>16.89</c:v>
                </c:pt>
                <c:pt idx="16891" formatCode="General">
                  <c:v>16.890999999999998</c:v>
                </c:pt>
                <c:pt idx="16892" formatCode="General">
                  <c:v>16.891999999999999</c:v>
                </c:pt>
                <c:pt idx="16893" formatCode="General">
                  <c:v>16.893000000000001</c:v>
                </c:pt>
                <c:pt idx="16894" formatCode="General">
                  <c:v>16.893999999999998</c:v>
                </c:pt>
                <c:pt idx="16895" formatCode="General">
                  <c:v>16.895</c:v>
                </c:pt>
                <c:pt idx="16896" formatCode="General">
                  <c:v>16.896000000000001</c:v>
                </c:pt>
                <c:pt idx="16897" formatCode="General">
                  <c:v>16.896999999999998</c:v>
                </c:pt>
                <c:pt idx="16898" formatCode="General">
                  <c:v>16.898</c:v>
                </c:pt>
                <c:pt idx="16899" formatCode="General">
                  <c:v>16.899000000000001</c:v>
                </c:pt>
                <c:pt idx="16900" formatCode="General">
                  <c:v>16.899999999999999</c:v>
                </c:pt>
                <c:pt idx="16901" formatCode="General">
                  <c:v>16.901</c:v>
                </c:pt>
                <c:pt idx="16902" formatCode="General">
                  <c:v>16.902000000000001</c:v>
                </c:pt>
                <c:pt idx="16903" formatCode="General">
                  <c:v>16.902999999999999</c:v>
                </c:pt>
                <c:pt idx="16904" formatCode="General">
                  <c:v>16.904</c:v>
                </c:pt>
                <c:pt idx="16905" formatCode="General">
                  <c:v>16.905000000000001</c:v>
                </c:pt>
                <c:pt idx="16906" formatCode="General">
                  <c:v>16.905999999999999</c:v>
                </c:pt>
                <c:pt idx="16907" formatCode="General">
                  <c:v>16.907</c:v>
                </c:pt>
                <c:pt idx="16908" formatCode="General">
                  <c:v>16.908000000000001</c:v>
                </c:pt>
                <c:pt idx="16909" formatCode="General">
                  <c:v>16.908999999999999</c:v>
                </c:pt>
                <c:pt idx="16910" formatCode="General">
                  <c:v>16.91</c:v>
                </c:pt>
                <c:pt idx="16911" formatCode="General">
                  <c:v>16.911000000000001</c:v>
                </c:pt>
                <c:pt idx="16912" formatCode="General">
                  <c:v>16.911999999999999</c:v>
                </c:pt>
                <c:pt idx="16913" formatCode="General">
                  <c:v>16.913</c:v>
                </c:pt>
                <c:pt idx="16914" formatCode="General">
                  <c:v>16.914000000000001</c:v>
                </c:pt>
                <c:pt idx="16915" formatCode="General">
                  <c:v>16.914999999999999</c:v>
                </c:pt>
                <c:pt idx="16916" formatCode="General">
                  <c:v>16.916</c:v>
                </c:pt>
                <c:pt idx="16917" formatCode="General">
                  <c:v>16.917000000000002</c:v>
                </c:pt>
                <c:pt idx="16918" formatCode="General">
                  <c:v>16.917999999999999</c:v>
                </c:pt>
                <c:pt idx="16919" formatCode="General">
                  <c:v>16.919</c:v>
                </c:pt>
                <c:pt idx="16920" formatCode="General">
                  <c:v>16.920000000000002</c:v>
                </c:pt>
                <c:pt idx="16921" formatCode="General">
                  <c:v>16.920999999999999</c:v>
                </c:pt>
                <c:pt idx="16922" formatCode="General">
                  <c:v>16.922000000000001</c:v>
                </c:pt>
                <c:pt idx="16923" formatCode="General">
                  <c:v>16.922999999999998</c:v>
                </c:pt>
                <c:pt idx="16924" formatCode="General">
                  <c:v>16.923999999999999</c:v>
                </c:pt>
                <c:pt idx="16925" formatCode="General">
                  <c:v>16.925000000000001</c:v>
                </c:pt>
                <c:pt idx="16926" formatCode="General">
                  <c:v>16.925999999999998</c:v>
                </c:pt>
                <c:pt idx="16927" formatCode="General">
                  <c:v>16.927</c:v>
                </c:pt>
                <c:pt idx="16928" formatCode="General">
                  <c:v>16.928000000000001</c:v>
                </c:pt>
                <c:pt idx="16929" formatCode="General">
                  <c:v>16.928999999999998</c:v>
                </c:pt>
                <c:pt idx="16930" formatCode="General">
                  <c:v>16.93</c:v>
                </c:pt>
                <c:pt idx="16931" formatCode="General">
                  <c:v>16.931000000000001</c:v>
                </c:pt>
                <c:pt idx="16932" formatCode="General">
                  <c:v>16.931999999999999</c:v>
                </c:pt>
                <c:pt idx="16933" formatCode="General">
                  <c:v>16.933</c:v>
                </c:pt>
                <c:pt idx="16934" formatCode="General">
                  <c:v>16.934000000000001</c:v>
                </c:pt>
                <c:pt idx="16935" formatCode="General">
                  <c:v>16.934999999999999</c:v>
                </c:pt>
                <c:pt idx="16936" formatCode="General">
                  <c:v>16.936</c:v>
                </c:pt>
                <c:pt idx="16937" formatCode="General">
                  <c:v>16.937000000000001</c:v>
                </c:pt>
                <c:pt idx="16938" formatCode="General">
                  <c:v>16.937999999999999</c:v>
                </c:pt>
                <c:pt idx="16939" formatCode="General">
                  <c:v>16.939</c:v>
                </c:pt>
                <c:pt idx="16940" formatCode="General">
                  <c:v>16.940000000000001</c:v>
                </c:pt>
                <c:pt idx="16941" formatCode="General">
                  <c:v>16.940999999999999</c:v>
                </c:pt>
                <c:pt idx="16942" formatCode="General">
                  <c:v>16.942</c:v>
                </c:pt>
                <c:pt idx="16943" formatCode="General">
                  <c:v>16.943000000000001</c:v>
                </c:pt>
                <c:pt idx="16944" formatCode="General">
                  <c:v>16.943999999999999</c:v>
                </c:pt>
                <c:pt idx="16945" formatCode="General">
                  <c:v>16.945</c:v>
                </c:pt>
                <c:pt idx="16946" formatCode="General">
                  <c:v>16.946000000000002</c:v>
                </c:pt>
                <c:pt idx="16947" formatCode="General">
                  <c:v>16.946999999999999</c:v>
                </c:pt>
                <c:pt idx="16948" formatCode="General">
                  <c:v>16.948</c:v>
                </c:pt>
                <c:pt idx="16949" formatCode="General">
                  <c:v>16.949000000000002</c:v>
                </c:pt>
                <c:pt idx="16950" formatCode="General">
                  <c:v>16.95</c:v>
                </c:pt>
                <c:pt idx="16951" formatCode="General">
                  <c:v>16.951000000000001</c:v>
                </c:pt>
                <c:pt idx="16952" formatCode="General">
                  <c:v>16.952000000000002</c:v>
                </c:pt>
                <c:pt idx="16953" formatCode="General">
                  <c:v>16.952999999999999</c:v>
                </c:pt>
                <c:pt idx="16954" formatCode="General">
                  <c:v>16.954000000000001</c:v>
                </c:pt>
                <c:pt idx="16955" formatCode="General">
                  <c:v>16.954999999999998</c:v>
                </c:pt>
                <c:pt idx="16956" formatCode="General">
                  <c:v>16.956</c:v>
                </c:pt>
                <c:pt idx="16957" formatCode="General">
                  <c:v>16.957000000000001</c:v>
                </c:pt>
                <c:pt idx="16958" formatCode="General">
                  <c:v>16.957999999999998</c:v>
                </c:pt>
                <c:pt idx="16959" formatCode="General">
                  <c:v>16.959</c:v>
                </c:pt>
                <c:pt idx="16960" formatCode="General">
                  <c:v>16.96</c:v>
                </c:pt>
                <c:pt idx="16961" formatCode="General">
                  <c:v>16.960999999999999</c:v>
                </c:pt>
                <c:pt idx="16962" formatCode="General">
                  <c:v>16.962</c:v>
                </c:pt>
                <c:pt idx="16963" formatCode="General">
                  <c:v>16.963000000000001</c:v>
                </c:pt>
                <c:pt idx="16964" formatCode="General">
                  <c:v>16.963999999999999</c:v>
                </c:pt>
                <c:pt idx="16965" formatCode="General">
                  <c:v>16.965</c:v>
                </c:pt>
                <c:pt idx="16966" formatCode="General">
                  <c:v>16.966000000000001</c:v>
                </c:pt>
                <c:pt idx="16967" formatCode="General">
                  <c:v>16.966999999999999</c:v>
                </c:pt>
                <c:pt idx="16968" formatCode="General">
                  <c:v>16.968</c:v>
                </c:pt>
                <c:pt idx="16969" formatCode="General">
                  <c:v>16.969000000000001</c:v>
                </c:pt>
                <c:pt idx="16970" formatCode="General">
                  <c:v>16.97</c:v>
                </c:pt>
                <c:pt idx="16971" formatCode="General">
                  <c:v>16.971</c:v>
                </c:pt>
                <c:pt idx="16972" formatCode="General">
                  <c:v>16.972000000000001</c:v>
                </c:pt>
                <c:pt idx="16973" formatCode="General">
                  <c:v>16.972999999999999</c:v>
                </c:pt>
                <c:pt idx="16974" formatCode="General">
                  <c:v>16.974</c:v>
                </c:pt>
                <c:pt idx="16975" formatCode="General">
                  <c:v>16.975000000000001</c:v>
                </c:pt>
                <c:pt idx="16976" formatCode="General">
                  <c:v>16.975999999999999</c:v>
                </c:pt>
                <c:pt idx="16977" formatCode="General">
                  <c:v>16.977</c:v>
                </c:pt>
                <c:pt idx="16978" formatCode="General">
                  <c:v>16.978000000000002</c:v>
                </c:pt>
                <c:pt idx="16979" formatCode="General">
                  <c:v>16.978999999999999</c:v>
                </c:pt>
                <c:pt idx="16980" formatCode="General">
                  <c:v>16.98</c:v>
                </c:pt>
                <c:pt idx="16981" formatCode="General">
                  <c:v>16.981000000000002</c:v>
                </c:pt>
                <c:pt idx="16982" formatCode="General">
                  <c:v>16.981999999999999</c:v>
                </c:pt>
                <c:pt idx="16983" formatCode="General">
                  <c:v>16.983000000000001</c:v>
                </c:pt>
                <c:pt idx="16984" formatCode="General">
                  <c:v>16.984000000000002</c:v>
                </c:pt>
                <c:pt idx="16985" formatCode="General">
                  <c:v>16.984999999999999</c:v>
                </c:pt>
                <c:pt idx="16986" formatCode="General">
                  <c:v>16.986000000000001</c:v>
                </c:pt>
                <c:pt idx="16987" formatCode="General">
                  <c:v>16.986999999999998</c:v>
                </c:pt>
                <c:pt idx="16988" formatCode="General">
                  <c:v>16.988</c:v>
                </c:pt>
                <c:pt idx="16989" formatCode="General">
                  <c:v>16.989000000000001</c:v>
                </c:pt>
                <c:pt idx="16990" formatCode="General">
                  <c:v>16.989999999999998</c:v>
                </c:pt>
                <c:pt idx="16991" formatCode="General">
                  <c:v>16.991</c:v>
                </c:pt>
                <c:pt idx="16992" formatCode="General">
                  <c:v>16.992000000000001</c:v>
                </c:pt>
                <c:pt idx="16993" formatCode="General">
                  <c:v>16.992999999999999</c:v>
                </c:pt>
                <c:pt idx="16994" formatCode="General">
                  <c:v>16.994</c:v>
                </c:pt>
                <c:pt idx="16995" formatCode="General">
                  <c:v>16.995000000000001</c:v>
                </c:pt>
                <c:pt idx="16996" formatCode="General">
                  <c:v>16.995999999999999</c:v>
                </c:pt>
                <c:pt idx="16997" formatCode="General">
                  <c:v>16.997</c:v>
                </c:pt>
                <c:pt idx="16998" formatCode="General">
                  <c:v>16.998000000000001</c:v>
                </c:pt>
                <c:pt idx="16999" formatCode="General">
                  <c:v>16.998999999999999</c:v>
                </c:pt>
                <c:pt idx="17000" formatCode="General">
                  <c:v>17</c:v>
                </c:pt>
                <c:pt idx="17001" formatCode="General">
                  <c:v>17.001000000000001</c:v>
                </c:pt>
                <c:pt idx="17002" formatCode="General">
                  <c:v>17.001999999999999</c:v>
                </c:pt>
                <c:pt idx="17003" formatCode="General">
                  <c:v>17.003</c:v>
                </c:pt>
                <c:pt idx="17004" formatCode="General">
                  <c:v>17.004000000000001</c:v>
                </c:pt>
                <c:pt idx="17005" formatCode="General">
                  <c:v>17.004999999999999</c:v>
                </c:pt>
                <c:pt idx="17006" formatCode="General">
                  <c:v>17.006</c:v>
                </c:pt>
                <c:pt idx="17007" formatCode="General">
                  <c:v>17.007000000000001</c:v>
                </c:pt>
                <c:pt idx="17008" formatCode="General">
                  <c:v>17.007999999999999</c:v>
                </c:pt>
                <c:pt idx="17009" formatCode="General">
                  <c:v>17.009</c:v>
                </c:pt>
                <c:pt idx="17010" formatCode="General">
                  <c:v>17.010000000000002</c:v>
                </c:pt>
                <c:pt idx="17011" formatCode="General">
                  <c:v>17.010999999999999</c:v>
                </c:pt>
                <c:pt idx="17012" formatCode="General">
                  <c:v>17.012</c:v>
                </c:pt>
                <c:pt idx="17013" formatCode="General">
                  <c:v>17.013000000000002</c:v>
                </c:pt>
                <c:pt idx="17014" formatCode="General">
                  <c:v>17.013999999999999</c:v>
                </c:pt>
                <c:pt idx="17015" formatCode="General">
                  <c:v>17.015000000000001</c:v>
                </c:pt>
                <c:pt idx="17016" formatCode="General">
                  <c:v>17.015999999999998</c:v>
                </c:pt>
                <c:pt idx="17017" formatCode="General">
                  <c:v>17.016999999999999</c:v>
                </c:pt>
                <c:pt idx="17018" formatCode="General">
                  <c:v>17.018000000000001</c:v>
                </c:pt>
                <c:pt idx="17019" formatCode="General">
                  <c:v>17.018999999999998</c:v>
                </c:pt>
                <c:pt idx="17020" formatCode="General">
                  <c:v>17.02</c:v>
                </c:pt>
                <c:pt idx="17021" formatCode="General">
                  <c:v>17.021000000000001</c:v>
                </c:pt>
                <c:pt idx="17022" formatCode="General">
                  <c:v>17.021999999999998</c:v>
                </c:pt>
                <c:pt idx="17023" formatCode="General">
                  <c:v>17.023</c:v>
                </c:pt>
                <c:pt idx="17024" formatCode="General">
                  <c:v>17.024000000000001</c:v>
                </c:pt>
                <c:pt idx="17025" formatCode="General">
                  <c:v>17.024999999999999</c:v>
                </c:pt>
                <c:pt idx="17026" formatCode="General">
                  <c:v>17.026</c:v>
                </c:pt>
                <c:pt idx="17027" formatCode="General">
                  <c:v>17.027000000000001</c:v>
                </c:pt>
                <c:pt idx="17028" formatCode="General">
                  <c:v>17.027999999999999</c:v>
                </c:pt>
                <c:pt idx="17029" formatCode="General">
                  <c:v>17.029</c:v>
                </c:pt>
                <c:pt idx="17030" formatCode="General">
                  <c:v>17.03</c:v>
                </c:pt>
                <c:pt idx="17031" formatCode="General">
                  <c:v>17.030999999999999</c:v>
                </c:pt>
                <c:pt idx="17032" formatCode="General">
                  <c:v>17.032</c:v>
                </c:pt>
                <c:pt idx="17033" formatCode="General">
                  <c:v>17.033000000000001</c:v>
                </c:pt>
                <c:pt idx="17034" formatCode="General">
                  <c:v>17.033999999999999</c:v>
                </c:pt>
                <c:pt idx="17035" formatCode="General">
                  <c:v>17.035</c:v>
                </c:pt>
                <c:pt idx="17036" formatCode="General">
                  <c:v>17.036000000000001</c:v>
                </c:pt>
                <c:pt idx="17037" formatCode="General">
                  <c:v>17.036999999999999</c:v>
                </c:pt>
                <c:pt idx="17038" formatCode="General">
                  <c:v>17.038</c:v>
                </c:pt>
                <c:pt idx="17039" formatCode="General">
                  <c:v>17.039000000000001</c:v>
                </c:pt>
                <c:pt idx="17040" formatCode="General">
                  <c:v>17.04</c:v>
                </c:pt>
                <c:pt idx="17041" formatCode="General">
                  <c:v>17.041</c:v>
                </c:pt>
                <c:pt idx="17042" formatCode="General">
                  <c:v>17.042000000000002</c:v>
                </c:pt>
                <c:pt idx="17043" formatCode="General">
                  <c:v>17.042999999999999</c:v>
                </c:pt>
                <c:pt idx="17044" formatCode="General">
                  <c:v>17.044</c:v>
                </c:pt>
                <c:pt idx="17045" formatCode="General">
                  <c:v>17.045000000000002</c:v>
                </c:pt>
                <c:pt idx="17046" formatCode="General">
                  <c:v>17.045999999999999</c:v>
                </c:pt>
                <c:pt idx="17047" formatCode="General">
                  <c:v>17.047000000000001</c:v>
                </c:pt>
                <c:pt idx="17048" formatCode="General">
                  <c:v>17.047999999999998</c:v>
                </c:pt>
                <c:pt idx="17049" formatCode="General">
                  <c:v>17.048999999999999</c:v>
                </c:pt>
                <c:pt idx="17050" formatCode="General">
                  <c:v>17.05</c:v>
                </c:pt>
                <c:pt idx="17051" formatCode="General">
                  <c:v>17.050999999999998</c:v>
                </c:pt>
                <c:pt idx="17052" formatCode="General">
                  <c:v>17.052</c:v>
                </c:pt>
                <c:pt idx="17053" formatCode="General">
                  <c:v>17.053000000000001</c:v>
                </c:pt>
                <c:pt idx="17054" formatCode="General">
                  <c:v>17.053999999999998</c:v>
                </c:pt>
                <c:pt idx="17055" formatCode="General">
                  <c:v>17.055</c:v>
                </c:pt>
                <c:pt idx="17056" formatCode="General">
                  <c:v>17.056000000000001</c:v>
                </c:pt>
                <c:pt idx="17057" formatCode="General">
                  <c:v>17.056999999999999</c:v>
                </c:pt>
                <c:pt idx="17058" formatCode="General">
                  <c:v>17.058</c:v>
                </c:pt>
                <c:pt idx="17059" formatCode="General">
                  <c:v>17.059000000000001</c:v>
                </c:pt>
                <c:pt idx="17060" formatCode="General">
                  <c:v>17.059999999999999</c:v>
                </c:pt>
                <c:pt idx="17061" formatCode="General">
                  <c:v>17.061</c:v>
                </c:pt>
                <c:pt idx="17062" formatCode="General">
                  <c:v>17.062000000000001</c:v>
                </c:pt>
                <c:pt idx="17063" formatCode="General">
                  <c:v>17.062999999999999</c:v>
                </c:pt>
                <c:pt idx="17064" formatCode="General">
                  <c:v>17.064</c:v>
                </c:pt>
                <c:pt idx="17065" formatCode="General">
                  <c:v>17.065000000000001</c:v>
                </c:pt>
                <c:pt idx="17066" formatCode="General">
                  <c:v>17.065999999999999</c:v>
                </c:pt>
                <c:pt idx="17067" formatCode="General">
                  <c:v>17.067</c:v>
                </c:pt>
                <c:pt idx="17068" formatCode="General">
                  <c:v>17.068000000000001</c:v>
                </c:pt>
                <c:pt idx="17069" formatCode="General">
                  <c:v>17.068999999999999</c:v>
                </c:pt>
                <c:pt idx="17070" formatCode="General">
                  <c:v>17.07</c:v>
                </c:pt>
                <c:pt idx="17071" formatCode="General">
                  <c:v>17.071000000000002</c:v>
                </c:pt>
                <c:pt idx="17072" formatCode="General">
                  <c:v>17.071999999999999</c:v>
                </c:pt>
                <c:pt idx="17073" formatCode="General">
                  <c:v>17.073</c:v>
                </c:pt>
                <c:pt idx="17074" formatCode="General">
                  <c:v>17.074000000000002</c:v>
                </c:pt>
                <c:pt idx="17075" formatCode="General">
                  <c:v>17.074999999999999</c:v>
                </c:pt>
                <c:pt idx="17076" formatCode="General">
                  <c:v>17.076000000000001</c:v>
                </c:pt>
                <c:pt idx="17077" formatCode="General">
                  <c:v>17.077000000000002</c:v>
                </c:pt>
                <c:pt idx="17078" formatCode="General">
                  <c:v>17.077999999999999</c:v>
                </c:pt>
                <c:pt idx="17079" formatCode="General">
                  <c:v>17.079000000000001</c:v>
                </c:pt>
                <c:pt idx="17080" formatCode="General">
                  <c:v>17.079999999999998</c:v>
                </c:pt>
                <c:pt idx="17081" formatCode="General">
                  <c:v>17.081</c:v>
                </c:pt>
                <c:pt idx="17082" formatCode="General">
                  <c:v>17.082000000000001</c:v>
                </c:pt>
                <c:pt idx="17083" formatCode="General">
                  <c:v>17.082999999999998</c:v>
                </c:pt>
                <c:pt idx="17084" formatCode="General">
                  <c:v>17.084</c:v>
                </c:pt>
                <c:pt idx="17085" formatCode="General">
                  <c:v>17.085000000000001</c:v>
                </c:pt>
                <c:pt idx="17086" formatCode="General">
                  <c:v>17.085999999999999</c:v>
                </c:pt>
                <c:pt idx="17087" formatCode="General">
                  <c:v>17.087</c:v>
                </c:pt>
                <c:pt idx="17088" formatCode="General">
                  <c:v>17.088000000000001</c:v>
                </c:pt>
                <c:pt idx="17089" formatCode="General">
                  <c:v>17.088999999999999</c:v>
                </c:pt>
                <c:pt idx="17090" formatCode="General">
                  <c:v>17.09</c:v>
                </c:pt>
                <c:pt idx="17091" formatCode="General">
                  <c:v>17.091000000000001</c:v>
                </c:pt>
                <c:pt idx="17092" formatCode="General">
                  <c:v>17.091999999999999</c:v>
                </c:pt>
                <c:pt idx="17093" formatCode="General">
                  <c:v>17.093</c:v>
                </c:pt>
                <c:pt idx="17094" formatCode="General">
                  <c:v>17.094000000000001</c:v>
                </c:pt>
                <c:pt idx="17095" formatCode="General">
                  <c:v>17.094999999999999</c:v>
                </c:pt>
                <c:pt idx="17096" formatCode="General">
                  <c:v>17.096</c:v>
                </c:pt>
                <c:pt idx="17097" formatCode="General">
                  <c:v>17.097000000000001</c:v>
                </c:pt>
                <c:pt idx="17098" formatCode="General">
                  <c:v>17.097999999999999</c:v>
                </c:pt>
                <c:pt idx="17099" formatCode="General">
                  <c:v>17.099</c:v>
                </c:pt>
                <c:pt idx="17100" formatCode="General">
                  <c:v>17.100000000000001</c:v>
                </c:pt>
                <c:pt idx="17101" formatCode="General">
                  <c:v>17.100999999999999</c:v>
                </c:pt>
                <c:pt idx="17102" formatCode="General">
                  <c:v>17.102</c:v>
                </c:pt>
                <c:pt idx="17103" formatCode="General">
                  <c:v>17.103000000000002</c:v>
                </c:pt>
                <c:pt idx="17104" formatCode="General">
                  <c:v>17.103999999999999</c:v>
                </c:pt>
                <c:pt idx="17105" formatCode="General">
                  <c:v>17.105</c:v>
                </c:pt>
                <c:pt idx="17106" formatCode="General">
                  <c:v>17.106000000000002</c:v>
                </c:pt>
                <c:pt idx="17107" formatCode="General">
                  <c:v>17.106999999999999</c:v>
                </c:pt>
                <c:pt idx="17108" formatCode="General">
                  <c:v>17.108000000000001</c:v>
                </c:pt>
                <c:pt idx="17109" formatCode="General">
                  <c:v>17.109000000000002</c:v>
                </c:pt>
                <c:pt idx="17110" formatCode="General">
                  <c:v>17.11</c:v>
                </c:pt>
                <c:pt idx="17111" formatCode="General">
                  <c:v>17.111000000000001</c:v>
                </c:pt>
                <c:pt idx="17112" formatCode="General">
                  <c:v>17.111999999999998</c:v>
                </c:pt>
                <c:pt idx="17113" formatCode="General">
                  <c:v>17.113</c:v>
                </c:pt>
                <c:pt idx="17114" formatCode="General">
                  <c:v>17.114000000000001</c:v>
                </c:pt>
                <c:pt idx="17115" formatCode="General">
                  <c:v>17.114999999999998</c:v>
                </c:pt>
                <c:pt idx="17116" formatCode="General">
                  <c:v>17.116</c:v>
                </c:pt>
                <c:pt idx="17117" formatCode="General">
                  <c:v>17.117000000000001</c:v>
                </c:pt>
                <c:pt idx="17118" formatCode="General">
                  <c:v>17.117999999999999</c:v>
                </c:pt>
                <c:pt idx="17119" formatCode="General">
                  <c:v>17.119</c:v>
                </c:pt>
                <c:pt idx="17120" formatCode="General">
                  <c:v>17.12</c:v>
                </c:pt>
                <c:pt idx="17121" formatCode="General">
                  <c:v>17.120999999999999</c:v>
                </c:pt>
                <c:pt idx="17122" formatCode="General">
                  <c:v>17.122</c:v>
                </c:pt>
                <c:pt idx="17123" formatCode="General">
                  <c:v>17.123000000000001</c:v>
                </c:pt>
                <c:pt idx="17124" formatCode="General">
                  <c:v>17.123999999999999</c:v>
                </c:pt>
                <c:pt idx="17125" formatCode="General">
                  <c:v>17.125</c:v>
                </c:pt>
                <c:pt idx="17126" formatCode="General">
                  <c:v>17.126000000000001</c:v>
                </c:pt>
                <c:pt idx="17127" formatCode="General">
                  <c:v>17.126999999999999</c:v>
                </c:pt>
                <c:pt idx="17128" formatCode="General">
                  <c:v>17.128</c:v>
                </c:pt>
                <c:pt idx="17129" formatCode="General">
                  <c:v>17.129000000000001</c:v>
                </c:pt>
                <c:pt idx="17130" formatCode="General">
                  <c:v>17.13</c:v>
                </c:pt>
                <c:pt idx="17131" formatCode="General">
                  <c:v>17.131</c:v>
                </c:pt>
                <c:pt idx="17132" formatCode="General">
                  <c:v>17.132000000000001</c:v>
                </c:pt>
                <c:pt idx="17133" formatCode="General">
                  <c:v>17.132999999999999</c:v>
                </c:pt>
                <c:pt idx="17134" formatCode="General">
                  <c:v>17.134</c:v>
                </c:pt>
                <c:pt idx="17135" formatCode="General">
                  <c:v>17.135000000000002</c:v>
                </c:pt>
                <c:pt idx="17136" formatCode="General">
                  <c:v>17.135999999999999</c:v>
                </c:pt>
                <c:pt idx="17137" formatCode="General">
                  <c:v>17.137</c:v>
                </c:pt>
                <c:pt idx="17138" formatCode="General">
                  <c:v>17.138000000000002</c:v>
                </c:pt>
                <c:pt idx="17139" formatCode="General">
                  <c:v>17.138999999999999</c:v>
                </c:pt>
                <c:pt idx="17140" formatCode="General">
                  <c:v>17.14</c:v>
                </c:pt>
                <c:pt idx="17141" formatCode="General">
                  <c:v>17.140999999999998</c:v>
                </c:pt>
                <c:pt idx="17142" formatCode="General">
                  <c:v>17.141999999999999</c:v>
                </c:pt>
                <c:pt idx="17143" formatCode="General">
                  <c:v>17.143000000000001</c:v>
                </c:pt>
                <c:pt idx="17144" formatCode="General">
                  <c:v>17.143999999999998</c:v>
                </c:pt>
                <c:pt idx="17145" formatCode="General">
                  <c:v>17.145</c:v>
                </c:pt>
                <c:pt idx="17146" formatCode="General">
                  <c:v>17.146000000000001</c:v>
                </c:pt>
                <c:pt idx="17147" formatCode="General">
                  <c:v>17.146999999999998</c:v>
                </c:pt>
                <c:pt idx="17148" formatCode="General">
                  <c:v>17.148</c:v>
                </c:pt>
                <c:pt idx="17149" formatCode="General">
                  <c:v>17.149000000000001</c:v>
                </c:pt>
                <c:pt idx="17150" formatCode="General">
                  <c:v>17.149999999999999</c:v>
                </c:pt>
                <c:pt idx="17151" formatCode="General">
                  <c:v>17.151</c:v>
                </c:pt>
                <c:pt idx="17152" formatCode="General">
                  <c:v>17.152000000000001</c:v>
                </c:pt>
                <c:pt idx="17153" formatCode="General">
                  <c:v>17.152999999999999</c:v>
                </c:pt>
                <c:pt idx="17154" formatCode="General">
                  <c:v>17.154</c:v>
                </c:pt>
                <c:pt idx="17155" formatCode="General">
                  <c:v>17.155000000000001</c:v>
                </c:pt>
                <c:pt idx="17156" formatCode="General">
                  <c:v>17.155999999999999</c:v>
                </c:pt>
                <c:pt idx="17157" formatCode="General">
                  <c:v>17.157</c:v>
                </c:pt>
                <c:pt idx="17158" formatCode="General">
                  <c:v>17.158000000000001</c:v>
                </c:pt>
                <c:pt idx="17159" formatCode="General">
                  <c:v>17.158999999999999</c:v>
                </c:pt>
                <c:pt idx="17160" formatCode="General">
                  <c:v>17.16</c:v>
                </c:pt>
                <c:pt idx="17161" formatCode="General">
                  <c:v>17.161000000000001</c:v>
                </c:pt>
                <c:pt idx="17162" formatCode="General">
                  <c:v>17.161999999999999</c:v>
                </c:pt>
                <c:pt idx="17163" formatCode="General">
                  <c:v>17.163</c:v>
                </c:pt>
                <c:pt idx="17164" formatCode="General">
                  <c:v>17.164000000000001</c:v>
                </c:pt>
                <c:pt idx="17165" formatCode="General">
                  <c:v>17.164999999999999</c:v>
                </c:pt>
                <c:pt idx="17166" formatCode="General">
                  <c:v>17.166</c:v>
                </c:pt>
                <c:pt idx="17167" formatCode="General">
                  <c:v>17.167000000000002</c:v>
                </c:pt>
                <c:pt idx="17168" formatCode="General">
                  <c:v>17.167999999999999</c:v>
                </c:pt>
                <c:pt idx="17169" formatCode="General">
                  <c:v>17.169</c:v>
                </c:pt>
                <c:pt idx="17170" formatCode="General">
                  <c:v>17.170000000000002</c:v>
                </c:pt>
                <c:pt idx="17171" formatCode="General">
                  <c:v>17.170999999999999</c:v>
                </c:pt>
                <c:pt idx="17172" formatCode="General">
                  <c:v>17.172000000000001</c:v>
                </c:pt>
                <c:pt idx="17173" formatCode="General">
                  <c:v>17.172999999999998</c:v>
                </c:pt>
                <c:pt idx="17174" formatCode="General">
                  <c:v>17.173999999999999</c:v>
                </c:pt>
                <c:pt idx="17175" formatCode="General">
                  <c:v>17.175000000000001</c:v>
                </c:pt>
                <c:pt idx="17176" formatCode="General">
                  <c:v>17.175999999999998</c:v>
                </c:pt>
                <c:pt idx="17177" formatCode="General">
                  <c:v>17.177</c:v>
                </c:pt>
                <c:pt idx="17178" formatCode="General">
                  <c:v>17.178000000000001</c:v>
                </c:pt>
                <c:pt idx="17179" formatCode="General">
                  <c:v>17.178999999999998</c:v>
                </c:pt>
                <c:pt idx="17180" formatCode="General">
                  <c:v>17.18</c:v>
                </c:pt>
                <c:pt idx="17181" formatCode="General">
                  <c:v>17.181000000000001</c:v>
                </c:pt>
                <c:pt idx="17182" formatCode="General">
                  <c:v>17.181999999999999</c:v>
                </c:pt>
                <c:pt idx="17183" formatCode="General">
                  <c:v>17.183</c:v>
                </c:pt>
                <c:pt idx="17184" formatCode="General">
                  <c:v>17.184000000000001</c:v>
                </c:pt>
                <c:pt idx="17185" formatCode="General">
                  <c:v>17.184999999999999</c:v>
                </c:pt>
                <c:pt idx="17186" formatCode="General">
                  <c:v>17.186</c:v>
                </c:pt>
                <c:pt idx="17187" formatCode="General">
                  <c:v>17.187000000000001</c:v>
                </c:pt>
                <c:pt idx="17188" formatCode="General">
                  <c:v>17.187999999999999</c:v>
                </c:pt>
                <c:pt idx="17189" formatCode="General">
                  <c:v>17.189</c:v>
                </c:pt>
                <c:pt idx="17190" formatCode="General">
                  <c:v>17.190000000000001</c:v>
                </c:pt>
                <c:pt idx="17191" formatCode="General">
                  <c:v>17.190999999999999</c:v>
                </c:pt>
                <c:pt idx="17192" formatCode="General">
                  <c:v>17.192</c:v>
                </c:pt>
                <c:pt idx="17193" formatCode="General">
                  <c:v>17.193000000000001</c:v>
                </c:pt>
                <c:pt idx="17194" formatCode="General">
                  <c:v>17.193999999999999</c:v>
                </c:pt>
                <c:pt idx="17195" formatCode="General">
                  <c:v>17.195</c:v>
                </c:pt>
                <c:pt idx="17196" formatCode="General">
                  <c:v>17.196000000000002</c:v>
                </c:pt>
                <c:pt idx="17197" formatCode="General">
                  <c:v>17.196999999999999</c:v>
                </c:pt>
                <c:pt idx="17198" formatCode="General">
                  <c:v>17.198</c:v>
                </c:pt>
                <c:pt idx="17199" formatCode="General">
                  <c:v>17.199000000000002</c:v>
                </c:pt>
                <c:pt idx="17200" formatCode="General">
                  <c:v>17.2</c:v>
                </c:pt>
                <c:pt idx="17201" formatCode="General">
                  <c:v>17.201000000000001</c:v>
                </c:pt>
                <c:pt idx="17202" formatCode="General">
                  <c:v>17.202000000000002</c:v>
                </c:pt>
                <c:pt idx="17203" formatCode="General">
                  <c:v>17.202999999999999</c:v>
                </c:pt>
                <c:pt idx="17204" formatCode="General">
                  <c:v>17.204000000000001</c:v>
                </c:pt>
                <c:pt idx="17205" formatCode="General">
                  <c:v>17.204999999999998</c:v>
                </c:pt>
                <c:pt idx="17206" formatCode="General">
                  <c:v>17.206</c:v>
                </c:pt>
                <c:pt idx="17207" formatCode="General">
                  <c:v>17.207000000000001</c:v>
                </c:pt>
                <c:pt idx="17208" formatCode="General">
                  <c:v>17.207999999999998</c:v>
                </c:pt>
                <c:pt idx="17209" formatCode="General">
                  <c:v>17.209</c:v>
                </c:pt>
                <c:pt idx="17210" formatCode="General">
                  <c:v>17.21</c:v>
                </c:pt>
                <c:pt idx="17211" formatCode="General">
                  <c:v>17.210999999999999</c:v>
                </c:pt>
                <c:pt idx="17212" formatCode="General">
                  <c:v>17.212</c:v>
                </c:pt>
                <c:pt idx="17213" formatCode="General">
                  <c:v>17.213000000000001</c:v>
                </c:pt>
                <c:pt idx="17214" formatCode="General">
                  <c:v>17.213999999999999</c:v>
                </c:pt>
                <c:pt idx="17215" formatCode="General">
                  <c:v>17.215</c:v>
                </c:pt>
                <c:pt idx="17216" formatCode="General">
                  <c:v>17.216000000000001</c:v>
                </c:pt>
                <c:pt idx="17217" formatCode="General">
                  <c:v>17.216999999999999</c:v>
                </c:pt>
                <c:pt idx="17218" formatCode="General">
                  <c:v>17.218</c:v>
                </c:pt>
                <c:pt idx="17219" formatCode="General">
                  <c:v>17.219000000000001</c:v>
                </c:pt>
                <c:pt idx="17220" formatCode="General">
                  <c:v>17.22</c:v>
                </c:pt>
                <c:pt idx="17221" formatCode="General">
                  <c:v>17.221</c:v>
                </c:pt>
                <c:pt idx="17222" formatCode="General">
                  <c:v>17.222000000000001</c:v>
                </c:pt>
                <c:pt idx="17223" formatCode="General">
                  <c:v>17.222999999999999</c:v>
                </c:pt>
                <c:pt idx="17224" formatCode="General">
                  <c:v>17.224</c:v>
                </c:pt>
                <c:pt idx="17225" formatCode="General">
                  <c:v>17.225000000000001</c:v>
                </c:pt>
                <c:pt idx="17226" formatCode="General">
                  <c:v>17.225999999999999</c:v>
                </c:pt>
                <c:pt idx="17227" formatCode="General">
                  <c:v>17.227</c:v>
                </c:pt>
                <c:pt idx="17228" formatCode="General">
                  <c:v>17.228000000000002</c:v>
                </c:pt>
                <c:pt idx="17229" formatCode="General">
                  <c:v>17.228999999999999</c:v>
                </c:pt>
                <c:pt idx="17230" formatCode="General">
                  <c:v>17.23</c:v>
                </c:pt>
                <c:pt idx="17231" formatCode="General">
                  <c:v>17.231000000000002</c:v>
                </c:pt>
                <c:pt idx="17232" formatCode="General">
                  <c:v>17.231999999999999</c:v>
                </c:pt>
                <c:pt idx="17233" formatCode="General">
                  <c:v>17.233000000000001</c:v>
                </c:pt>
                <c:pt idx="17234" formatCode="General">
                  <c:v>17.234000000000002</c:v>
                </c:pt>
                <c:pt idx="17235" formatCode="General">
                  <c:v>17.234999999999999</c:v>
                </c:pt>
                <c:pt idx="17236" formatCode="General">
                  <c:v>17.236000000000001</c:v>
                </c:pt>
                <c:pt idx="17237" formatCode="General">
                  <c:v>17.236999999999998</c:v>
                </c:pt>
                <c:pt idx="17238" formatCode="General">
                  <c:v>17.238</c:v>
                </c:pt>
                <c:pt idx="17239" formatCode="General">
                  <c:v>17.239000000000001</c:v>
                </c:pt>
                <c:pt idx="17240" formatCode="General">
                  <c:v>17.239999999999998</c:v>
                </c:pt>
                <c:pt idx="17241" formatCode="General">
                  <c:v>17.241</c:v>
                </c:pt>
                <c:pt idx="17242" formatCode="General">
                  <c:v>17.242000000000001</c:v>
                </c:pt>
                <c:pt idx="17243" formatCode="General">
                  <c:v>17.242999999999999</c:v>
                </c:pt>
                <c:pt idx="17244" formatCode="General">
                  <c:v>17.244</c:v>
                </c:pt>
                <c:pt idx="17245" formatCode="General">
                  <c:v>17.245000000000001</c:v>
                </c:pt>
                <c:pt idx="17246" formatCode="General">
                  <c:v>17.245999999999999</c:v>
                </c:pt>
                <c:pt idx="17247" formatCode="General">
                  <c:v>17.247</c:v>
                </c:pt>
                <c:pt idx="17248" formatCode="General">
                  <c:v>17.248000000000001</c:v>
                </c:pt>
                <c:pt idx="17249" formatCode="General">
                  <c:v>17.248999999999999</c:v>
                </c:pt>
                <c:pt idx="17250" formatCode="General">
                  <c:v>17.25</c:v>
                </c:pt>
                <c:pt idx="17251" formatCode="General">
                  <c:v>17.251000000000001</c:v>
                </c:pt>
                <c:pt idx="17252" formatCode="General">
                  <c:v>17.251999999999999</c:v>
                </c:pt>
                <c:pt idx="17253" formatCode="General">
                  <c:v>17.253</c:v>
                </c:pt>
                <c:pt idx="17254" formatCode="General">
                  <c:v>17.254000000000001</c:v>
                </c:pt>
                <c:pt idx="17255" formatCode="General">
                  <c:v>17.254999999999999</c:v>
                </c:pt>
                <c:pt idx="17256" formatCode="General">
                  <c:v>17.256</c:v>
                </c:pt>
                <c:pt idx="17257" formatCode="General">
                  <c:v>17.257000000000001</c:v>
                </c:pt>
                <c:pt idx="17258" formatCode="General">
                  <c:v>17.257999999999999</c:v>
                </c:pt>
                <c:pt idx="17259" formatCode="General">
                  <c:v>17.259</c:v>
                </c:pt>
                <c:pt idx="17260" formatCode="General">
                  <c:v>17.260000000000002</c:v>
                </c:pt>
                <c:pt idx="17261" formatCode="General">
                  <c:v>17.260999999999999</c:v>
                </c:pt>
                <c:pt idx="17262" formatCode="General">
                  <c:v>17.262</c:v>
                </c:pt>
                <c:pt idx="17263" formatCode="General">
                  <c:v>17.263000000000002</c:v>
                </c:pt>
                <c:pt idx="17264" formatCode="General">
                  <c:v>17.263999999999999</c:v>
                </c:pt>
                <c:pt idx="17265" formatCode="General">
                  <c:v>17.265000000000001</c:v>
                </c:pt>
                <c:pt idx="17266" formatCode="General">
                  <c:v>17.265999999999998</c:v>
                </c:pt>
                <c:pt idx="17267" formatCode="General">
                  <c:v>17.266999999999999</c:v>
                </c:pt>
                <c:pt idx="17268" formatCode="General">
                  <c:v>17.268000000000001</c:v>
                </c:pt>
                <c:pt idx="17269" formatCode="General">
                  <c:v>17.268999999999998</c:v>
                </c:pt>
                <c:pt idx="17270" formatCode="General">
                  <c:v>17.27</c:v>
                </c:pt>
                <c:pt idx="17271" formatCode="General">
                  <c:v>17.271000000000001</c:v>
                </c:pt>
                <c:pt idx="17272" formatCode="General">
                  <c:v>17.271999999999998</c:v>
                </c:pt>
                <c:pt idx="17273" formatCode="General">
                  <c:v>17.273</c:v>
                </c:pt>
                <c:pt idx="17274" formatCode="General">
                  <c:v>17.274000000000001</c:v>
                </c:pt>
                <c:pt idx="17275" formatCode="General">
                  <c:v>17.274999999999999</c:v>
                </c:pt>
                <c:pt idx="17276" formatCode="General">
                  <c:v>17.276</c:v>
                </c:pt>
                <c:pt idx="17277" formatCode="General">
                  <c:v>17.277000000000001</c:v>
                </c:pt>
                <c:pt idx="17278" formatCode="General">
                  <c:v>17.277999999999999</c:v>
                </c:pt>
                <c:pt idx="17279" formatCode="General">
                  <c:v>17.279</c:v>
                </c:pt>
                <c:pt idx="17280" formatCode="General">
                  <c:v>17.28</c:v>
                </c:pt>
                <c:pt idx="17281" formatCode="General">
                  <c:v>17.280999999999999</c:v>
                </c:pt>
                <c:pt idx="17282" formatCode="General">
                  <c:v>17.282</c:v>
                </c:pt>
                <c:pt idx="17283" formatCode="General">
                  <c:v>17.283000000000001</c:v>
                </c:pt>
                <c:pt idx="17284" formatCode="General">
                  <c:v>17.283999999999999</c:v>
                </c:pt>
                <c:pt idx="17285" formatCode="General">
                  <c:v>17.285</c:v>
                </c:pt>
                <c:pt idx="17286" formatCode="General">
                  <c:v>17.286000000000001</c:v>
                </c:pt>
                <c:pt idx="17287" formatCode="General">
                  <c:v>17.286999999999999</c:v>
                </c:pt>
                <c:pt idx="17288" formatCode="General">
                  <c:v>17.288</c:v>
                </c:pt>
                <c:pt idx="17289" formatCode="General">
                  <c:v>17.289000000000001</c:v>
                </c:pt>
                <c:pt idx="17290" formatCode="General">
                  <c:v>17.29</c:v>
                </c:pt>
                <c:pt idx="17291" formatCode="General">
                  <c:v>17.291</c:v>
                </c:pt>
                <c:pt idx="17292" formatCode="General">
                  <c:v>17.292000000000002</c:v>
                </c:pt>
                <c:pt idx="17293" formatCode="General">
                  <c:v>17.292999999999999</c:v>
                </c:pt>
                <c:pt idx="17294" formatCode="General">
                  <c:v>17.294</c:v>
                </c:pt>
                <c:pt idx="17295" formatCode="General">
                  <c:v>17.295000000000002</c:v>
                </c:pt>
                <c:pt idx="17296" formatCode="General">
                  <c:v>17.295999999999999</c:v>
                </c:pt>
                <c:pt idx="17297" formatCode="General">
                  <c:v>17.297000000000001</c:v>
                </c:pt>
                <c:pt idx="17298" formatCode="General">
                  <c:v>17.297999999999998</c:v>
                </c:pt>
                <c:pt idx="17299" formatCode="General">
                  <c:v>17.298999999999999</c:v>
                </c:pt>
                <c:pt idx="17300" formatCode="General">
                  <c:v>17.3</c:v>
                </c:pt>
                <c:pt idx="17301" formatCode="General">
                  <c:v>17.300999999999998</c:v>
                </c:pt>
                <c:pt idx="17302" formatCode="General">
                  <c:v>17.302</c:v>
                </c:pt>
                <c:pt idx="17303" formatCode="General">
                  <c:v>17.303000000000001</c:v>
                </c:pt>
                <c:pt idx="17304" formatCode="General">
                  <c:v>17.303999999999998</c:v>
                </c:pt>
                <c:pt idx="17305" formatCode="General">
                  <c:v>17.305</c:v>
                </c:pt>
                <c:pt idx="17306" formatCode="General">
                  <c:v>17.306000000000001</c:v>
                </c:pt>
                <c:pt idx="17307" formatCode="General">
                  <c:v>17.306999999999999</c:v>
                </c:pt>
                <c:pt idx="17308" formatCode="General">
                  <c:v>17.308</c:v>
                </c:pt>
                <c:pt idx="17309" formatCode="General">
                  <c:v>17.309000000000001</c:v>
                </c:pt>
                <c:pt idx="17310" formatCode="General">
                  <c:v>17.309999999999999</c:v>
                </c:pt>
                <c:pt idx="17311" formatCode="General">
                  <c:v>17.311</c:v>
                </c:pt>
                <c:pt idx="17312" formatCode="General">
                  <c:v>17.312000000000001</c:v>
                </c:pt>
                <c:pt idx="17313" formatCode="General">
                  <c:v>17.312999999999999</c:v>
                </c:pt>
                <c:pt idx="17314" formatCode="General">
                  <c:v>17.314</c:v>
                </c:pt>
                <c:pt idx="17315" formatCode="General">
                  <c:v>17.315000000000001</c:v>
                </c:pt>
                <c:pt idx="17316" formatCode="General">
                  <c:v>17.315999999999999</c:v>
                </c:pt>
                <c:pt idx="17317" formatCode="General">
                  <c:v>17.317</c:v>
                </c:pt>
                <c:pt idx="17318" formatCode="General">
                  <c:v>17.318000000000001</c:v>
                </c:pt>
                <c:pt idx="17319" formatCode="General">
                  <c:v>17.318999999999999</c:v>
                </c:pt>
                <c:pt idx="17320" formatCode="General">
                  <c:v>17.32</c:v>
                </c:pt>
                <c:pt idx="17321" formatCode="General">
                  <c:v>17.321000000000002</c:v>
                </c:pt>
                <c:pt idx="17322" formatCode="General">
                  <c:v>17.321999999999999</c:v>
                </c:pt>
                <c:pt idx="17323" formatCode="General">
                  <c:v>17.323</c:v>
                </c:pt>
                <c:pt idx="17324" formatCode="General">
                  <c:v>17.324000000000002</c:v>
                </c:pt>
                <c:pt idx="17325" formatCode="General">
                  <c:v>17.324999999999999</c:v>
                </c:pt>
                <c:pt idx="17326" formatCode="General">
                  <c:v>17.326000000000001</c:v>
                </c:pt>
                <c:pt idx="17327" formatCode="General">
                  <c:v>17.327000000000002</c:v>
                </c:pt>
                <c:pt idx="17328" formatCode="General">
                  <c:v>17.327999999999999</c:v>
                </c:pt>
                <c:pt idx="17329" formatCode="General">
                  <c:v>17.329000000000001</c:v>
                </c:pt>
                <c:pt idx="17330" formatCode="General">
                  <c:v>17.329999999999998</c:v>
                </c:pt>
                <c:pt idx="17331" formatCode="General">
                  <c:v>17.331</c:v>
                </c:pt>
                <c:pt idx="17332" formatCode="General">
                  <c:v>17.332000000000001</c:v>
                </c:pt>
                <c:pt idx="17333" formatCode="General">
                  <c:v>17.332999999999998</c:v>
                </c:pt>
                <c:pt idx="17334" formatCode="General">
                  <c:v>17.334</c:v>
                </c:pt>
                <c:pt idx="17335" formatCode="General">
                  <c:v>17.335000000000001</c:v>
                </c:pt>
                <c:pt idx="17336" formatCode="General">
                  <c:v>17.335999999999999</c:v>
                </c:pt>
                <c:pt idx="17337" formatCode="General">
                  <c:v>17.337</c:v>
                </c:pt>
                <c:pt idx="17338" formatCode="General">
                  <c:v>17.338000000000001</c:v>
                </c:pt>
                <c:pt idx="17339" formatCode="General">
                  <c:v>17.338999999999999</c:v>
                </c:pt>
                <c:pt idx="17340" formatCode="General">
                  <c:v>17.34</c:v>
                </c:pt>
                <c:pt idx="17341" formatCode="General">
                  <c:v>17.341000000000001</c:v>
                </c:pt>
                <c:pt idx="17342" formatCode="General">
                  <c:v>17.341999999999999</c:v>
                </c:pt>
                <c:pt idx="17343" formatCode="General">
                  <c:v>17.343</c:v>
                </c:pt>
                <c:pt idx="17344" formatCode="General">
                  <c:v>17.344000000000001</c:v>
                </c:pt>
                <c:pt idx="17345" formatCode="General">
                  <c:v>17.344999999999999</c:v>
                </c:pt>
                <c:pt idx="17346" formatCode="General">
                  <c:v>17.346</c:v>
                </c:pt>
                <c:pt idx="17347" formatCode="General">
                  <c:v>17.347000000000001</c:v>
                </c:pt>
                <c:pt idx="17348" formatCode="General">
                  <c:v>17.347999999999999</c:v>
                </c:pt>
                <c:pt idx="17349" formatCode="General">
                  <c:v>17.349</c:v>
                </c:pt>
                <c:pt idx="17350" formatCode="General">
                  <c:v>17.350000000000001</c:v>
                </c:pt>
                <c:pt idx="17351" formatCode="General">
                  <c:v>17.350999999999999</c:v>
                </c:pt>
                <c:pt idx="17352" formatCode="General">
                  <c:v>17.352</c:v>
                </c:pt>
                <c:pt idx="17353" formatCode="General">
                  <c:v>17.353000000000002</c:v>
                </c:pt>
                <c:pt idx="17354" formatCode="General">
                  <c:v>17.353999999999999</c:v>
                </c:pt>
                <c:pt idx="17355" formatCode="General">
                  <c:v>17.355</c:v>
                </c:pt>
                <c:pt idx="17356" formatCode="General">
                  <c:v>17.356000000000002</c:v>
                </c:pt>
                <c:pt idx="17357" formatCode="General">
                  <c:v>17.356999999999999</c:v>
                </c:pt>
                <c:pt idx="17358" formatCode="General">
                  <c:v>17.358000000000001</c:v>
                </c:pt>
                <c:pt idx="17359" formatCode="General">
                  <c:v>17.359000000000002</c:v>
                </c:pt>
                <c:pt idx="17360" formatCode="General">
                  <c:v>17.36</c:v>
                </c:pt>
                <c:pt idx="17361" formatCode="General">
                  <c:v>17.361000000000001</c:v>
                </c:pt>
                <c:pt idx="17362" formatCode="General">
                  <c:v>17.361999999999998</c:v>
                </c:pt>
                <c:pt idx="17363" formatCode="General">
                  <c:v>17.363</c:v>
                </c:pt>
                <c:pt idx="17364" formatCode="General">
                  <c:v>17.364000000000001</c:v>
                </c:pt>
                <c:pt idx="17365" formatCode="General">
                  <c:v>17.364999999999998</c:v>
                </c:pt>
                <c:pt idx="17366" formatCode="General">
                  <c:v>17.366</c:v>
                </c:pt>
                <c:pt idx="17367" formatCode="General">
                  <c:v>17.367000000000001</c:v>
                </c:pt>
                <c:pt idx="17368" formatCode="General">
                  <c:v>17.367999999999999</c:v>
                </c:pt>
                <c:pt idx="17369" formatCode="General">
                  <c:v>17.369</c:v>
                </c:pt>
                <c:pt idx="17370" formatCode="General">
                  <c:v>17.37</c:v>
                </c:pt>
                <c:pt idx="17371" formatCode="General">
                  <c:v>17.370999999999999</c:v>
                </c:pt>
                <c:pt idx="17372" formatCode="General">
                  <c:v>17.372</c:v>
                </c:pt>
                <c:pt idx="17373" formatCode="General">
                  <c:v>17.373000000000001</c:v>
                </c:pt>
                <c:pt idx="17374" formatCode="General">
                  <c:v>17.373999999999999</c:v>
                </c:pt>
                <c:pt idx="17375" formatCode="General">
                  <c:v>17.375</c:v>
                </c:pt>
                <c:pt idx="17376" formatCode="General">
                  <c:v>17.376000000000001</c:v>
                </c:pt>
                <c:pt idx="17377" formatCode="General">
                  <c:v>17.376999999999999</c:v>
                </c:pt>
                <c:pt idx="17378" formatCode="General">
                  <c:v>17.378</c:v>
                </c:pt>
                <c:pt idx="17379" formatCode="General">
                  <c:v>17.379000000000001</c:v>
                </c:pt>
                <c:pt idx="17380" formatCode="General">
                  <c:v>17.38</c:v>
                </c:pt>
                <c:pt idx="17381" formatCode="General">
                  <c:v>17.381</c:v>
                </c:pt>
                <c:pt idx="17382" formatCode="General">
                  <c:v>17.382000000000001</c:v>
                </c:pt>
                <c:pt idx="17383" formatCode="General">
                  <c:v>17.382999999999999</c:v>
                </c:pt>
                <c:pt idx="17384" formatCode="General">
                  <c:v>17.384</c:v>
                </c:pt>
                <c:pt idx="17385" formatCode="General">
                  <c:v>17.385000000000002</c:v>
                </c:pt>
                <c:pt idx="17386" formatCode="General">
                  <c:v>17.385999999999999</c:v>
                </c:pt>
                <c:pt idx="17387" formatCode="General">
                  <c:v>17.387</c:v>
                </c:pt>
                <c:pt idx="17388" formatCode="General">
                  <c:v>17.388000000000002</c:v>
                </c:pt>
                <c:pt idx="17389" formatCode="General">
                  <c:v>17.388999999999999</c:v>
                </c:pt>
                <c:pt idx="17390" formatCode="General">
                  <c:v>17.39</c:v>
                </c:pt>
                <c:pt idx="17391" formatCode="General">
                  <c:v>17.390999999999998</c:v>
                </c:pt>
                <c:pt idx="17392" formatCode="General">
                  <c:v>17.391999999999999</c:v>
                </c:pt>
                <c:pt idx="17393" formatCode="General">
                  <c:v>17.393000000000001</c:v>
                </c:pt>
                <c:pt idx="17394" formatCode="General">
                  <c:v>17.393999999999998</c:v>
                </c:pt>
                <c:pt idx="17395" formatCode="General">
                  <c:v>17.395</c:v>
                </c:pt>
                <c:pt idx="17396" formatCode="General">
                  <c:v>17.396000000000001</c:v>
                </c:pt>
                <c:pt idx="17397" formatCode="General">
                  <c:v>17.396999999999998</c:v>
                </c:pt>
                <c:pt idx="17398" formatCode="General">
                  <c:v>17.398</c:v>
                </c:pt>
                <c:pt idx="17399" formatCode="General">
                  <c:v>17.399000000000001</c:v>
                </c:pt>
                <c:pt idx="17400" formatCode="General">
                  <c:v>17.399999999999999</c:v>
                </c:pt>
                <c:pt idx="17401" formatCode="General">
                  <c:v>17.401</c:v>
                </c:pt>
                <c:pt idx="17402" formatCode="General">
                  <c:v>17.402000000000001</c:v>
                </c:pt>
                <c:pt idx="17403" formatCode="General">
                  <c:v>17.402999999999999</c:v>
                </c:pt>
                <c:pt idx="17404" formatCode="General">
                  <c:v>17.404</c:v>
                </c:pt>
                <c:pt idx="17405" formatCode="General">
                  <c:v>17.405000000000001</c:v>
                </c:pt>
                <c:pt idx="17406" formatCode="General">
                  <c:v>17.405999999999999</c:v>
                </c:pt>
                <c:pt idx="17407" formatCode="General">
                  <c:v>17.407</c:v>
                </c:pt>
                <c:pt idx="17408" formatCode="General">
                  <c:v>17.408000000000001</c:v>
                </c:pt>
                <c:pt idx="17409" formatCode="General">
                  <c:v>17.408999999999999</c:v>
                </c:pt>
                <c:pt idx="17410" formatCode="General">
                  <c:v>17.41</c:v>
                </c:pt>
                <c:pt idx="17411" formatCode="General">
                  <c:v>17.411000000000001</c:v>
                </c:pt>
                <c:pt idx="17412" formatCode="General">
                  <c:v>17.411999999999999</c:v>
                </c:pt>
                <c:pt idx="17413" formatCode="General">
                  <c:v>17.413</c:v>
                </c:pt>
                <c:pt idx="17414" formatCode="General">
                  <c:v>17.414000000000001</c:v>
                </c:pt>
                <c:pt idx="17415" formatCode="General">
                  <c:v>17.414999999999999</c:v>
                </c:pt>
                <c:pt idx="17416" formatCode="General">
                  <c:v>17.416</c:v>
                </c:pt>
                <c:pt idx="17417" formatCode="General">
                  <c:v>17.417000000000002</c:v>
                </c:pt>
                <c:pt idx="17418" formatCode="General">
                  <c:v>17.417999999999999</c:v>
                </c:pt>
                <c:pt idx="17419" formatCode="General">
                  <c:v>17.419</c:v>
                </c:pt>
                <c:pt idx="17420" formatCode="General">
                  <c:v>17.420000000000002</c:v>
                </c:pt>
                <c:pt idx="17421" formatCode="General">
                  <c:v>17.420999999999999</c:v>
                </c:pt>
                <c:pt idx="17422" formatCode="General">
                  <c:v>17.422000000000001</c:v>
                </c:pt>
                <c:pt idx="17423" formatCode="General">
                  <c:v>17.422999999999998</c:v>
                </c:pt>
                <c:pt idx="17424" formatCode="General">
                  <c:v>17.423999999999999</c:v>
                </c:pt>
                <c:pt idx="17425" formatCode="General">
                  <c:v>17.425000000000001</c:v>
                </c:pt>
                <c:pt idx="17426" formatCode="General">
                  <c:v>17.425999999999998</c:v>
                </c:pt>
                <c:pt idx="17427" formatCode="General">
                  <c:v>17.427</c:v>
                </c:pt>
                <c:pt idx="17428" formatCode="General">
                  <c:v>17.428000000000001</c:v>
                </c:pt>
                <c:pt idx="17429" formatCode="General">
                  <c:v>17.428999999999998</c:v>
                </c:pt>
                <c:pt idx="17430" formatCode="General">
                  <c:v>17.43</c:v>
                </c:pt>
                <c:pt idx="17431" formatCode="General">
                  <c:v>17.431000000000001</c:v>
                </c:pt>
                <c:pt idx="17432" formatCode="General">
                  <c:v>17.431999999999999</c:v>
                </c:pt>
                <c:pt idx="17433" formatCode="General">
                  <c:v>17.433</c:v>
                </c:pt>
                <c:pt idx="17434" formatCode="General">
                  <c:v>17.434000000000001</c:v>
                </c:pt>
                <c:pt idx="17435" formatCode="General">
                  <c:v>17.434999999999999</c:v>
                </c:pt>
                <c:pt idx="17436" formatCode="General">
                  <c:v>17.436</c:v>
                </c:pt>
                <c:pt idx="17437" formatCode="General">
                  <c:v>17.437000000000001</c:v>
                </c:pt>
                <c:pt idx="17438" formatCode="General">
                  <c:v>17.437999999999999</c:v>
                </c:pt>
                <c:pt idx="17439" formatCode="General">
                  <c:v>17.439</c:v>
                </c:pt>
                <c:pt idx="17440" formatCode="General">
                  <c:v>17.440000000000001</c:v>
                </c:pt>
                <c:pt idx="17441" formatCode="General">
                  <c:v>17.440999999999999</c:v>
                </c:pt>
                <c:pt idx="17442" formatCode="General">
                  <c:v>17.442</c:v>
                </c:pt>
                <c:pt idx="17443" formatCode="General">
                  <c:v>17.443000000000001</c:v>
                </c:pt>
                <c:pt idx="17444" formatCode="General">
                  <c:v>17.443999999999999</c:v>
                </c:pt>
                <c:pt idx="17445" formatCode="General">
                  <c:v>17.445</c:v>
                </c:pt>
                <c:pt idx="17446" formatCode="General">
                  <c:v>17.446000000000002</c:v>
                </c:pt>
                <c:pt idx="17447" formatCode="General">
                  <c:v>17.446999999999999</c:v>
                </c:pt>
                <c:pt idx="17448" formatCode="General">
                  <c:v>17.448</c:v>
                </c:pt>
                <c:pt idx="17449" formatCode="General">
                  <c:v>17.449000000000002</c:v>
                </c:pt>
                <c:pt idx="17450" formatCode="General">
                  <c:v>17.45</c:v>
                </c:pt>
                <c:pt idx="17451" formatCode="General">
                  <c:v>17.451000000000001</c:v>
                </c:pt>
                <c:pt idx="17452" formatCode="General">
                  <c:v>17.452000000000002</c:v>
                </c:pt>
                <c:pt idx="17453" formatCode="General">
                  <c:v>17.452999999999999</c:v>
                </c:pt>
                <c:pt idx="17454" formatCode="General">
                  <c:v>17.454000000000001</c:v>
                </c:pt>
                <c:pt idx="17455" formatCode="General">
                  <c:v>17.454999999999998</c:v>
                </c:pt>
                <c:pt idx="17456" formatCode="General">
                  <c:v>17.456</c:v>
                </c:pt>
                <c:pt idx="17457" formatCode="General">
                  <c:v>17.457000000000001</c:v>
                </c:pt>
                <c:pt idx="17458" formatCode="General">
                  <c:v>17.457999999999998</c:v>
                </c:pt>
                <c:pt idx="17459" formatCode="General">
                  <c:v>17.459</c:v>
                </c:pt>
                <c:pt idx="17460" formatCode="General">
                  <c:v>17.46</c:v>
                </c:pt>
                <c:pt idx="17461" formatCode="General">
                  <c:v>17.460999999999999</c:v>
                </c:pt>
                <c:pt idx="17462" formatCode="General">
                  <c:v>17.462</c:v>
                </c:pt>
                <c:pt idx="17463" formatCode="General">
                  <c:v>17.463000000000001</c:v>
                </c:pt>
                <c:pt idx="17464" formatCode="General">
                  <c:v>17.463999999999999</c:v>
                </c:pt>
                <c:pt idx="17465" formatCode="General">
                  <c:v>17.465</c:v>
                </c:pt>
                <c:pt idx="17466" formatCode="General">
                  <c:v>17.466000000000001</c:v>
                </c:pt>
                <c:pt idx="17467" formatCode="General">
                  <c:v>17.466999999999999</c:v>
                </c:pt>
                <c:pt idx="17468" formatCode="General">
                  <c:v>17.468</c:v>
                </c:pt>
                <c:pt idx="17469" formatCode="General">
                  <c:v>17.469000000000001</c:v>
                </c:pt>
                <c:pt idx="17470" formatCode="General">
                  <c:v>17.47</c:v>
                </c:pt>
                <c:pt idx="17471" formatCode="General">
                  <c:v>17.471</c:v>
                </c:pt>
                <c:pt idx="17472" formatCode="General">
                  <c:v>17.472000000000001</c:v>
                </c:pt>
                <c:pt idx="17473" formatCode="General">
                  <c:v>17.472999999999999</c:v>
                </c:pt>
                <c:pt idx="17474" formatCode="General">
                  <c:v>17.474</c:v>
                </c:pt>
                <c:pt idx="17475" formatCode="General">
                  <c:v>17.475000000000001</c:v>
                </c:pt>
                <c:pt idx="17476" formatCode="General">
                  <c:v>17.475999999999999</c:v>
                </c:pt>
                <c:pt idx="17477" formatCode="General">
                  <c:v>17.477</c:v>
                </c:pt>
                <c:pt idx="17478" formatCode="General">
                  <c:v>17.478000000000002</c:v>
                </c:pt>
                <c:pt idx="17479" formatCode="General">
                  <c:v>17.478999999999999</c:v>
                </c:pt>
                <c:pt idx="17480" formatCode="General">
                  <c:v>17.48</c:v>
                </c:pt>
                <c:pt idx="17481" formatCode="General">
                  <c:v>17.481000000000002</c:v>
                </c:pt>
                <c:pt idx="17482" formatCode="General">
                  <c:v>17.481999999999999</c:v>
                </c:pt>
                <c:pt idx="17483" formatCode="General">
                  <c:v>17.483000000000001</c:v>
                </c:pt>
                <c:pt idx="17484" formatCode="General">
                  <c:v>17.484000000000002</c:v>
                </c:pt>
                <c:pt idx="17485" formatCode="General">
                  <c:v>17.484999999999999</c:v>
                </c:pt>
                <c:pt idx="17486" formatCode="General">
                  <c:v>17.486000000000001</c:v>
                </c:pt>
                <c:pt idx="17487" formatCode="General">
                  <c:v>17.486999999999998</c:v>
                </c:pt>
                <c:pt idx="17488" formatCode="General">
                  <c:v>17.488</c:v>
                </c:pt>
                <c:pt idx="17489" formatCode="General">
                  <c:v>17.489000000000001</c:v>
                </c:pt>
                <c:pt idx="17490" formatCode="General">
                  <c:v>17.489999999999998</c:v>
                </c:pt>
                <c:pt idx="17491" formatCode="General">
                  <c:v>17.491</c:v>
                </c:pt>
                <c:pt idx="17492" formatCode="General">
                  <c:v>17.492000000000001</c:v>
                </c:pt>
                <c:pt idx="17493" formatCode="General">
                  <c:v>17.492999999999999</c:v>
                </c:pt>
                <c:pt idx="17494" formatCode="General">
                  <c:v>17.494</c:v>
                </c:pt>
                <c:pt idx="17495" formatCode="General">
                  <c:v>17.495000000000001</c:v>
                </c:pt>
                <c:pt idx="17496" formatCode="General">
                  <c:v>17.495999999999999</c:v>
                </c:pt>
                <c:pt idx="17497" formatCode="General">
                  <c:v>17.497</c:v>
                </c:pt>
                <c:pt idx="17498" formatCode="General">
                  <c:v>17.498000000000001</c:v>
                </c:pt>
                <c:pt idx="17499" formatCode="General">
                  <c:v>17.498999999999999</c:v>
                </c:pt>
                <c:pt idx="17500" formatCode="General">
                  <c:v>17.5</c:v>
                </c:pt>
                <c:pt idx="17501" formatCode="General">
                  <c:v>17.501000000000001</c:v>
                </c:pt>
                <c:pt idx="17502" formatCode="General">
                  <c:v>17.501999999999999</c:v>
                </c:pt>
                <c:pt idx="17503" formatCode="General">
                  <c:v>17.503</c:v>
                </c:pt>
                <c:pt idx="17504" formatCode="General">
                  <c:v>17.504000000000001</c:v>
                </c:pt>
                <c:pt idx="17505" formatCode="General">
                  <c:v>17.504999999999999</c:v>
                </c:pt>
                <c:pt idx="17506" formatCode="General">
                  <c:v>17.506</c:v>
                </c:pt>
                <c:pt idx="17507" formatCode="General">
                  <c:v>17.507000000000001</c:v>
                </c:pt>
                <c:pt idx="17508" formatCode="General">
                  <c:v>17.507999999999999</c:v>
                </c:pt>
                <c:pt idx="17509" formatCode="General">
                  <c:v>17.509</c:v>
                </c:pt>
                <c:pt idx="17510" formatCode="General">
                  <c:v>17.510000000000002</c:v>
                </c:pt>
                <c:pt idx="17511" formatCode="General">
                  <c:v>17.510999999999999</c:v>
                </c:pt>
                <c:pt idx="17512" formatCode="General">
                  <c:v>17.512</c:v>
                </c:pt>
                <c:pt idx="17513" formatCode="General">
                  <c:v>17.513000000000002</c:v>
                </c:pt>
                <c:pt idx="17514" formatCode="General">
                  <c:v>17.513999999999999</c:v>
                </c:pt>
                <c:pt idx="17515" formatCode="General">
                  <c:v>17.515000000000001</c:v>
                </c:pt>
                <c:pt idx="17516" formatCode="General">
                  <c:v>17.515999999999998</c:v>
                </c:pt>
                <c:pt idx="17517" formatCode="General">
                  <c:v>17.516999999999999</c:v>
                </c:pt>
                <c:pt idx="17518" formatCode="General">
                  <c:v>17.518000000000001</c:v>
                </c:pt>
                <c:pt idx="17519" formatCode="General">
                  <c:v>17.518999999999998</c:v>
                </c:pt>
                <c:pt idx="17520" formatCode="General">
                  <c:v>17.52</c:v>
                </c:pt>
                <c:pt idx="17521" formatCode="General">
                  <c:v>17.521000000000001</c:v>
                </c:pt>
                <c:pt idx="17522" formatCode="General">
                  <c:v>17.521999999999998</c:v>
                </c:pt>
                <c:pt idx="17523" formatCode="General">
                  <c:v>17.523</c:v>
                </c:pt>
                <c:pt idx="17524" formatCode="General">
                  <c:v>17.524000000000001</c:v>
                </c:pt>
                <c:pt idx="17525" formatCode="General">
                  <c:v>17.524999999999999</c:v>
                </c:pt>
                <c:pt idx="17526" formatCode="General">
                  <c:v>17.526</c:v>
                </c:pt>
                <c:pt idx="17527" formatCode="General">
                  <c:v>17.527000000000001</c:v>
                </c:pt>
                <c:pt idx="17528" formatCode="General">
                  <c:v>17.527999999999999</c:v>
                </c:pt>
                <c:pt idx="17529" formatCode="General">
                  <c:v>17.529</c:v>
                </c:pt>
                <c:pt idx="17530" formatCode="General">
                  <c:v>17.53</c:v>
                </c:pt>
                <c:pt idx="17531" formatCode="General">
                  <c:v>17.530999999999999</c:v>
                </c:pt>
                <c:pt idx="17532" formatCode="General">
                  <c:v>17.532</c:v>
                </c:pt>
                <c:pt idx="17533" formatCode="General">
                  <c:v>17.533000000000001</c:v>
                </c:pt>
                <c:pt idx="17534" formatCode="General">
                  <c:v>17.533999999999999</c:v>
                </c:pt>
                <c:pt idx="17535" formatCode="General">
                  <c:v>17.535</c:v>
                </c:pt>
                <c:pt idx="17536" formatCode="General">
                  <c:v>17.536000000000001</c:v>
                </c:pt>
                <c:pt idx="17537" formatCode="General">
                  <c:v>17.536999999999999</c:v>
                </c:pt>
                <c:pt idx="17538" formatCode="General">
                  <c:v>17.538</c:v>
                </c:pt>
                <c:pt idx="17539" formatCode="General">
                  <c:v>17.539000000000001</c:v>
                </c:pt>
                <c:pt idx="17540" formatCode="General">
                  <c:v>17.54</c:v>
                </c:pt>
                <c:pt idx="17541" formatCode="General">
                  <c:v>17.541</c:v>
                </c:pt>
                <c:pt idx="17542" formatCode="General">
                  <c:v>17.542000000000002</c:v>
                </c:pt>
                <c:pt idx="17543" formatCode="General">
                  <c:v>17.542999999999999</c:v>
                </c:pt>
                <c:pt idx="17544" formatCode="General">
                  <c:v>17.544</c:v>
                </c:pt>
                <c:pt idx="17545" formatCode="General">
                  <c:v>17.545000000000002</c:v>
                </c:pt>
                <c:pt idx="17546" formatCode="General">
                  <c:v>17.545999999999999</c:v>
                </c:pt>
                <c:pt idx="17547" formatCode="General">
                  <c:v>17.547000000000001</c:v>
                </c:pt>
                <c:pt idx="17548" formatCode="General">
                  <c:v>17.547999999999998</c:v>
                </c:pt>
                <c:pt idx="17549" formatCode="General">
                  <c:v>17.548999999999999</c:v>
                </c:pt>
                <c:pt idx="17550" formatCode="General">
                  <c:v>17.55</c:v>
                </c:pt>
                <c:pt idx="17551" formatCode="General">
                  <c:v>17.550999999999998</c:v>
                </c:pt>
                <c:pt idx="17552" formatCode="General">
                  <c:v>17.552</c:v>
                </c:pt>
                <c:pt idx="17553" formatCode="General">
                  <c:v>17.553000000000001</c:v>
                </c:pt>
                <c:pt idx="17554" formatCode="General">
                  <c:v>17.553999999999998</c:v>
                </c:pt>
                <c:pt idx="17555" formatCode="General">
                  <c:v>17.555</c:v>
                </c:pt>
                <c:pt idx="17556" formatCode="General">
                  <c:v>17.556000000000001</c:v>
                </c:pt>
                <c:pt idx="17557" formatCode="General">
                  <c:v>17.556999999999999</c:v>
                </c:pt>
                <c:pt idx="17558" formatCode="General">
                  <c:v>17.558</c:v>
                </c:pt>
                <c:pt idx="17559" formatCode="General">
                  <c:v>17.559000000000001</c:v>
                </c:pt>
                <c:pt idx="17560" formatCode="General">
                  <c:v>17.559999999999999</c:v>
                </c:pt>
                <c:pt idx="17561" formatCode="General">
                  <c:v>17.561</c:v>
                </c:pt>
                <c:pt idx="17562" formatCode="General">
                  <c:v>17.562000000000001</c:v>
                </c:pt>
                <c:pt idx="17563" formatCode="General">
                  <c:v>17.562999999999999</c:v>
                </c:pt>
                <c:pt idx="17564" formatCode="General">
                  <c:v>17.564</c:v>
                </c:pt>
                <c:pt idx="17565" formatCode="General">
                  <c:v>17.565000000000001</c:v>
                </c:pt>
                <c:pt idx="17566" formatCode="General">
                  <c:v>17.565999999999999</c:v>
                </c:pt>
                <c:pt idx="17567" formatCode="General">
                  <c:v>17.567</c:v>
                </c:pt>
                <c:pt idx="17568" formatCode="General">
                  <c:v>17.568000000000001</c:v>
                </c:pt>
                <c:pt idx="17569" formatCode="General">
                  <c:v>17.568999999999999</c:v>
                </c:pt>
                <c:pt idx="17570" formatCode="General">
                  <c:v>17.57</c:v>
                </c:pt>
                <c:pt idx="17571" formatCode="General">
                  <c:v>17.571000000000002</c:v>
                </c:pt>
                <c:pt idx="17572" formatCode="General">
                  <c:v>17.571999999999999</c:v>
                </c:pt>
                <c:pt idx="17573" formatCode="General">
                  <c:v>17.573</c:v>
                </c:pt>
                <c:pt idx="17574" formatCode="General">
                  <c:v>17.574000000000002</c:v>
                </c:pt>
                <c:pt idx="17575" formatCode="General">
                  <c:v>17.574999999999999</c:v>
                </c:pt>
                <c:pt idx="17576" formatCode="General">
                  <c:v>17.576000000000001</c:v>
                </c:pt>
                <c:pt idx="17577" formatCode="General">
                  <c:v>17.577000000000002</c:v>
                </c:pt>
                <c:pt idx="17578" formatCode="General">
                  <c:v>17.577999999999999</c:v>
                </c:pt>
                <c:pt idx="17579" formatCode="General">
                  <c:v>17.579000000000001</c:v>
                </c:pt>
                <c:pt idx="17580" formatCode="General">
                  <c:v>17.579999999999998</c:v>
                </c:pt>
                <c:pt idx="17581" formatCode="General">
                  <c:v>17.581</c:v>
                </c:pt>
                <c:pt idx="17582" formatCode="General">
                  <c:v>17.582000000000001</c:v>
                </c:pt>
                <c:pt idx="17583" formatCode="General">
                  <c:v>17.582999999999998</c:v>
                </c:pt>
                <c:pt idx="17584" formatCode="General">
                  <c:v>17.584</c:v>
                </c:pt>
                <c:pt idx="17585" formatCode="General">
                  <c:v>17.585000000000001</c:v>
                </c:pt>
                <c:pt idx="17586" formatCode="General">
                  <c:v>17.585999999999999</c:v>
                </c:pt>
                <c:pt idx="17587" formatCode="General">
                  <c:v>17.587</c:v>
                </c:pt>
                <c:pt idx="17588" formatCode="General">
                  <c:v>17.588000000000001</c:v>
                </c:pt>
                <c:pt idx="17589" formatCode="General">
                  <c:v>17.588999999999999</c:v>
                </c:pt>
                <c:pt idx="17590" formatCode="General">
                  <c:v>17.59</c:v>
                </c:pt>
                <c:pt idx="17591" formatCode="General">
                  <c:v>17.591000000000001</c:v>
                </c:pt>
                <c:pt idx="17592" formatCode="General">
                  <c:v>17.591999999999999</c:v>
                </c:pt>
                <c:pt idx="17593" formatCode="General">
                  <c:v>17.593</c:v>
                </c:pt>
                <c:pt idx="17594" formatCode="General">
                  <c:v>17.594000000000001</c:v>
                </c:pt>
                <c:pt idx="17595" formatCode="General">
                  <c:v>17.594999999999999</c:v>
                </c:pt>
                <c:pt idx="17596" formatCode="General">
                  <c:v>17.596</c:v>
                </c:pt>
                <c:pt idx="17597" formatCode="General">
                  <c:v>17.597000000000001</c:v>
                </c:pt>
                <c:pt idx="17598" formatCode="General">
                  <c:v>17.597999999999999</c:v>
                </c:pt>
                <c:pt idx="17599" formatCode="General">
                  <c:v>17.599</c:v>
                </c:pt>
                <c:pt idx="17600" formatCode="General">
                  <c:v>17.600000000000001</c:v>
                </c:pt>
                <c:pt idx="17601" formatCode="General">
                  <c:v>17.600999999999999</c:v>
                </c:pt>
                <c:pt idx="17602" formatCode="General">
                  <c:v>17.602</c:v>
                </c:pt>
                <c:pt idx="17603" formatCode="General">
                  <c:v>17.603000000000002</c:v>
                </c:pt>
                <c:pt idx="17604" formatCode="General">
                  <c:v>17.603999999999999</c:v>
                </c:pt>
                <c:pt idx="17605" formatCode="General">
                  <c:v>17.605</c:v>
                </c:pt>
                <c:pt idx="17606" formatCode="General">
                  <c:v>17.606000000000002</c:v>
                </c:pt>
                <c:pt idx="17607" formatCode="General">
                  <c:v>17.606999999999999</c:v>
                </c:pt>
                <c:pt idx="17608" formatCode="General">
                  <c:v>17.608000000000001</c:v>
                </c:pt>
                <c:pt idx="17609" formatCode="General">
                  <c:v>17.609000000000002</c:v>
                </c:pt>
                <c:pt idx="17610" formatCode="General">
                  <c:v>17.61</c:v>
                </c:pt>
                <c:pt idx="17611" formatCode="General">
                  <c:v>17.611000000000001</c:v>
                </c:pt>
                <c:pt idx="17612" formatCode="General">
                  <c:v>17.611999999999998</c:v>
                </c:pt>
                <c:pt idx="17613" formatCode="General">
                  <c:v>17.613</c:v>
                </c:pt>
                <c:pt idx="17614" formatCode="General">
                  <c:v>17.614000000000001</c:v>
                </c:pt>
                <c:pt idx="17615" formatCode="General">
                  <c:v>17.614999999999998</c:v>
                </c:pt>
                <c:pt idx="17616" formatCode="General">
                  <c:v>17.616</c:v>
                </c:pt>
                <c:pt idx="17617" formatCode="General">
                  <c:v>17.617000000000001</c:v>
                </c:pt>
                <c:pt idx="17618" formatCode="General">
                  <c:v>17.617999999999999</c:v>
                </c:pt>
                <c:pt idx="17619" formatCode="General">
                  <c:v>17.619</c:v>
                </c:pt>
                <c:pt idx="17620" formatCode="General">
                  <c:v>17.62</c:v>
                </c:pt>
                <c:pt idx="17621" formatCode="General">
                  <c:v>17.620999999999999</c:v>
                </c:pt>
                <c:pt idx="17622" formatCode="General">
                  <c:v>17.622</c:v>
                </c:pt>
                <c:pt idx="17623" formatCode="General">
                  <c:v>17.623000000000001</c:v>
                </c:pt>
                <c:pt idx="17624" formatCode="General">
                  <c:v>17.623999999999999</c:v>
                </c:pt>
                <c:pt idx="17625" formatCode="General">
                  <c:v>17.625</c:v>
                </c:pt>
                <c:pt idx="17626" formatCode="General">
                  <c:v>17.626000000000001</c:v>
                </c:pt>
                <c:pt idx="17627" formatCode="General">
                  <c:v>17.626999999999999</c:v>
                </c:pt>
                <c:pt idx="17628" formatCode="General">
                  <c:v>17.628</c:v>
                </c:pt>
                <c:pt idx="17629" formatCode="General">
                  <c:v>17.629000000000001</c:v>
                </c:pt>
                <c:pt idx="17630" formatCode="General">
                  <c:v>17.63</c:v>
                </c:pt>
                <c:pt idx="17631" formatCode="General">
                  <c:v>17.631</c:v>
                </c:pt>
                <c:pt idx="17632" formatCode="General">
                  <c:v>17.632000000000001</c:v>
                </c:pt>
                <c:pt idx="17633" formatCode="General">
                  <c:v>17.632999999999999</c:v>
                </c:pt>
                <c:pt idx="17634" formatCode="General">
                  <c:v>17.634</c:v>
                </c:pt>
                <c:pt idx="17635" formatCode="General">
                  <c:v>17.635000000000002</c:v>
                </c:pt>
                <c:pt idx="17636" formatCode="General">
                  <c:v>17.635999999999999</c:v>
                </c:pt>
                <c:pt idx="17637" formatCode="General">
                  <c:v>17.637</c:v>
                </c:pt>
                <c:pt idx="17638" formatCode="General">
                  <c:v>17.638000000000002</c:v>
                </c:pt>
                <c:pt idx="17639" formatCode="General">
                  <c:v>17.638999999999999</c:v>
                </c:pt>
                <c:pt idx="17640" formatCode="General">
                  <c:v>17.64</c:v>
                </c:pt>
                <c:pt idx="17641" formatCode="General">
                  <c:v>17.640999999999998</c:v>
                </c:pt>
                <c:pt idx="17642" formatCode="General">
                  <c:v>17.641999999999999</c:v>
                </c:pt>
                <c:pt idx="17643" formatCode="General">
                  <c:v>17.643000000000001</c:v>
                </c:pt>
                <c:pt idx="17644" formatCode="General">
                  <c:v>17.643999999999998</c:v>
                </c:pt>
                <c:pt idx="17645" formatCode="General">
                  <c:v>17.645</c:v>
                </c:pt>
                <c:pt idx="17646" formatCode="General">
                  <c:v>17.646000000000001</c:v>
                </c:pt>
                <c:pt idx="17647" formatCode="General">
                  <c:v>17.646999999999998</c:v>
                </c:pt>
                <c:pt idx="17648" formatCode="General">
                  <c:v>17.648</c:v>
                </c:pt>
                <c:pt idx="17649" formatCode="General">
                  <c:v>17.649000000000001</c:v>
                </c:pt>
                <c:pt idx="17650" formatCode="General">
                  <c:v>17.649999999999999</c:v>
                </c:pt>
                <c:pt idx="17651" formatCode="General">
                  <c:v>17.651</c:v>
                </c:pt>
                <c:pt idx="17652" formatCode="General">
                  <c:v>17.652000000000001</c:v>
                </c:pt>
                <c:pt idx="17653" formatCode="General">
                  <c:v>17.652999999999999</c:v>
                </c:pt>
                <c:pt idx="17654" formatCode="General">
                  <c:v>17.654</c:v>
                </c:pt>
                <c:pt idx="17655" formatCode="General">
                  <c:v>17.655000000000001</c:v>
                </c:pt>
                <c:pt idx="17656" formatCode="General">
                  <c:v>17.655999999999999</c:v>
                </c:pt>
                <c:pt idx="17657" formatCode="General">
                  <c:v>17.657</c:v>
                </c:pt>
                <c:pt idx="17658" formatCode="General">
                  <c:v>17.658000000000001</c:v>
                </c:pt>
                <c:pt idx="17659" formatCode="General">
                  <c:v>17.658999999999999</c:v>
                </c:pt>
                <c:pt idx="17660" formatCode="General">
                  <c:v>17.66</c:v>
                </c:pt>
                <c:pt idx="17661" formatCode="General">
                  <c:v>17.661000000000001</c:v>
                </c:pt>
                <c:pt idx="17662" formatCode="General">
                  <c:v>17.661999999999999</c:v>
                </c:pt>
                <c:pt idx="17663" formatCode="General">
                  <c:v>17.663</c:v>
                </c:pt>
                <c:pt idx="17664" formatCode="General">
                  <c:v>17.664000000000001</c:v>
                </c:pt>
                <c:pt idx="17665" formatCode="General">
                  <c:v>17.664999999999999</c:v>
                </c:pt>
                <c:pt idx="17666" formatCode="General">
                  <c:v>17.666</c:v>
                </c:pt>
                <c:pt idx="17667" formatCode="General">
                  <c:v>17.667000000000002</c:v>
                </c:pt>
                <c:pt idx="17668" formatCode="General">
                  <c:v>17.667999999999999</c:v>
                </c:pt>
                <c:pt idx="17669" formatCode="General">
                  <c:v>17.669</c:v>
                </c:pt>
                <c:pt idx="17670" formatCode="General">
                  <c:v>17.670000000000002</c:v>
                </c:pt>
                <c:pt idx="17671" formatCode="General">
                  <c:v>17.670999999999999</c:v>
                </c:pt>
                <c:pt idx="17672" formatCode="General">
                  <c:v>17.672000000000001</c:v>
                </c:pt>
                <c:pt idx="17673" formatCode="General">
                  <c:v>17.672999999999998</c:v>
                </c:pt>
                <c:pt idx="17674" formatCode="General">
                  <c:v>17.673999999999999</c:v>
                </c:pt>
                <c:pt idx="17675" formatCode="General">
                  <c:v>17.675000000000001</c:v>
                </c:pt>
                <c:pt idx="17676" formatCode="General">
                  <c:v>17.675999999999998</c:v>
                </c:pt>
                <c:pt idx="17677" formatCode="General">
                  <c:v>17.677</c:v>
                </c:pt>
                <c:pt idx="17678" formatCode="General">
                  <c:v>17.678000000000001</c:v>
                </c:pt>
                <c:pt idx="17679" formatCode="General">
                  <c:v>17.678999999999998</c:v>
                </c:pt>
                <c:pt idx="17680" formatCode="General">
                  <c:v>17.68</c:v>
                </c:pt>
                <c:pt idx="17681" formatCode="General">
                  <c:v>17.681000000000001</c:v>
                </c:pt>
                <c:pt idx="17682" formatCode="General">
                  <c:v>17.681999999999999</c:v>
                </c:pt>
                <c:pt idx="17683" formatCode="General">
                  <c:v>17.683</c:v>
                </c:pt>
                <c:pt idx="17684" formatCode="General">
                  <c:v>17.684000000000001</c:v>
                </c:pt>
                <c:pt idx="17685" formatCode="General">
                  <c:v>17.684999999999999</c:v>
                </c:pt>
                <c:pt idx="17686" formatCode="General">
                  <c:v>17.686</c:v>
                </c:pt>
                <c:pt idx="17687" formatCode="General">
                  <c:v>17.687000000000001</c:v>
                </c:pt>
                <c:pt idx="17688" formatCode="General">
                  <c:v>17.687999999999999</c:v>
                </c:pt>
                <c:pt idx="17689" formatCode="General">
                  <c:v>17.689</c:v>
                </c:pt>
                <c:pt idx="17690" formatCode="General">
                  <c:v>17.690000000000001</c:v>
                </c:pt>
                <c:pt idx="17691" formatCode="General">
                  <c:v>17.690999999999999</c:v>
                </c:pt>
                <c:pt idx="17692" formatCode="General">
                  <c:v>17.692</c:v>
                </c:pt>
                <c:pt idx="17693" formatCode="General">
                  <c:v>17.693000000000001</c:v>
                </c:pt>
                <c:pt idx="17694" formatCode="General">
                  <c:v>17.693999999999999</c:v>
                </c:pt>
                <c:pt idx="17695" formatCode="General">
                  <c:v>17.695</c:v>
                </c:pt>
                <c:pt idx="17696" formatCode="General">
                  <c:v>17.696000000000002</c:v>
                </c:pt>
                <c:pt idx="17697" formatCode="General">
                  <c:v>17.696999999999999</c:v>
                </c:pt>
                <c:pt idx="17698" formatCode="General">
                  <c:v>17.698</c:v>
                </c:pt>
                <c:pt idx="17699" formatCode="General">
                  <c:v>17.699000000000002</c:v>
                </c:pt>
                <c:pt idx="17700" formatCode="General">
                  <c:v>17.7</c:v>
                </c:pt>
                <c:pt idx="17701" formatCode="General">
                  <c:v>17.701000000000001</c:v>
                </c:pt>
                <c:pt idx="17702" formatCode="General">
                  <c:v>17.702000000000002</c:v>
                </c:pt>
                <c:pt idx="17703" formatCode="General">
                  <c:v>17.702999999999999</c:v>
                </c:pt>
                <c:pt idx="17704" formatCode="General">
                  <c:v>17.704000000000001</c:v>
                </c:pt>
                <c:pt idx="17705" formatCode="General">
                  <c:v>17.704999999999998</c:v>
                </c:pt>
                <c:pt idx="17706" formatCode="General">
                  <c:v>17.706</c:v>
                </c:pt>
                <c:pt idx="17707" formatCode="General">
                  <c:v>17.707000000000001</c:v>
                </c:pt>
                <c:pt idx="17708" formatCode="General">
                  <c:v>17.707999999999998</c:v>
                </c:pt>
                <c:pt idx="17709" formatCode="General">
                  <c:v>17.709</c:v>
                </c:pt>
                <c:pt idx="17710" formatCode="General">
                  <c:v>17.71</c:v>
                </c:pt>
                <c:pt idx="17711" formatCode="General">
                  <c:v>17.710999999999999</c:v>
                </c:pt>
                <c:pt idx="17712" formatCode="General">
                  <c:v>17.712</c:v>
                </c:pt>
                <c:pt idx="17713" formatCode="General">
                  <c:v>17.713000000000001</c:v>
                </c:pt>
                <c:pt idx="17714" formatCode="General">
                  <c:v>17.713999999999999</c:v>
                </c:pt>
                <c:pt idx="17715" formatCode="General">
                  <c:v>17.715</c:v>
                </c:pt>
                <c:pt idx="17716" formatCode="General">
                  <c:v>17.716000000000001</c:v>
                </c:pt>
                <c:pt idx="17717" formatCode="General">
                  <c:v>17.716999999999999</c:v>
                </c:pt>
                <c:pt idx="17718" formatCode="General">
                  <c:v>17.718</c:v>
                </c:pt>
                <c:pt idx="17719" formatCode="General">
                  <c:v>17.719000000000001</c:v>
                </c:pt>
                <c:pt idx="17720" formatCode="General">
                  <c:v>17.72</c:v>
                </c:pt>
                <c:pt idx="17721" formatCode="General">
                  <c:v>17.721</c:v>
                </c:pt>
                <c:pt idx="17722" formatCode="General">
                  <c:v>17.722000000000001</c:v>
                </c:pt>
                <c:pt idx="17723" formatCode="General">
                  <c:v>17.722999999999999</c:v>
                </c:pt>
                <c:pt idx="17724" formatCode="General">
                  <c:v>17.724</c:v>
                </c:pt>
                <c:pt idx="17725" formatCode="General">
                  <c:v>17.725000000000001</c:v>
                </c:pt>
                <c:pt idx="17726" formatCode="General">
                  <c:v>17.725999999999999</c:v>
                </c:pt>
                <c:pt idx="17727" formatCode="General">
                  <c:v>17.727</c:v>
                </c:pt>
                <c:pt idx="17728" formatCode="General">
                  <c:v>17.728000000000002</c:v>
                </c:pt>
                <c:pt idx="17729" formatCode="General">
                  <c:v>17.728999999999999</c:v>
                </c:pt>
                <c:pt idx="17730" formatCode="General">
                  <c:v>17.73</c:v>
                </c:pt>
                <c:pt idx="17731" formatCode="General">
                  <c:v>17.731000000000002</c:v>
                </c:pt>
                <c:pt idx="17732" formatCode="General">
                  <c:v>17.731999999999999</c:v>
                </c:pt>
                <c:pt idx="17733" formatCode="General">
                  <c:v>17.733000000000001</c:v>
                </c:pt>
                <c:pt idx="17734" formatCode="General">
                  <c:v>17.734000000000002</c:v>
                </c:pt>
                <c:pt idx="17735" formatCode="General">
                  <c:v>17.734999999999999</c:v>
                </c:pt>
                <c:pt idx="17736" formatCode="General">
                  <c:v>17.736000000000001</c:v>
                </c:pt>
                <c:pt idx="17737" formatCode="General">
                  <c:v>17.736999999999998</c:v>
                </c:pt>
                <c:pt idx="17738" formatCode="General">
                  <c:v>17.738</c:v>
                </c:pt>
                <c:pt idx="17739" formatCode="General">
                  <c:v>17.739000000000001</c:v>
                </c:pt>
                <c:pt idx="17740" formatCode="General">
                  <c:v>17.739999999999998</c:v>
                </c:pt>
                <c:pt idx="17741" formatCode="General">
                  <c:v>17.741</c:v>
                </c:pt>
                <c:pt idx="17742" formatCode="General">
                  <c:v>17.742000000000001</c:v>
                </c:pt>
                <c:pt idx="17743" formatCode="General">
                  <c:v>17.742999999999999</c:v>
                </c:pt>
                <c:pt idx="17744" formatCode="General">
                  <c:v>17.744</c:v>
                </c:pt>
                <c:pt idx="17745" formatCode="General">
                  <c:v>17.745000000000001</c:v>
                </c:pt>
                <c:pt idx="17746" formatCode="General">
                  <c:v>17.745999999999999</c:v>
                </c:pt>
                <c:pt idx="17747" formatCode="General">
                  <c:v>17.747</c:v>
                </c:pt>
                <c:pt idx="17748" formatCode="General">
                  <c:v>17.748000000000001</c:v>
                </c:pt>
                <c:pt idx="17749" formatCode="General">
                  <c:v>17.748999999999999</c:v>
                </c:pt>
                <c:pt idx="17750" formatCode="General">
                  <c:v>17.75</c:v>
                </c:pt>
                <c:pt idx="17751" formatCode="General">
                  <c:v>17.751000000000001</c:v>
                </c:pt>
                <c:pt idx="17752" formatCode="General">
                  <c:v>17.751999999999999</c:v>
                </c:pt>
                <c:pt idx="17753" formatCode="General">
                  <c:v>17.753</c:v>
                </c:pt>
                <c:pt idx="17754" formatCode="General">
                  <c:v>17.754000000000001</c:v>
                </c:pt>
                <c:pt idx="17755" formatCode="General">
                  <c:v>17.754999999999999</c:v>
                </c:pt>
                <c:pt idx="17756" formatCode="General">
                  <c:v>17.756</c:v>
                </c:pt>
                <c:pt idx="17757" formatCode="General">
                  <c:v>17.757000000000001</c:v>
                </c:pt>
                <c:pt idx="17758" formatCode="General">
                  <c:v>17.757999999999999</c:v>
                </c:pt>
                <c:pt idx="17759" formatCode="General">
                  <c:v>17.759</c:v>
                </c:pt>
                <c:pt idx="17760" formatCode="General">
                  <c:v>17.760000000000002</c:v>
                </c:pt>
                <c:pt idx="17761" formatCode="General">
                  <c:v>17.760999999999999</c:v>
                </c:pt>
                <c:pt idx="17762" formatCode="General">
                  <c:v>17.762</c:v>
                </c:pt>
                <c:pt idx="17763" formatCode="General">
                  <c:v>17.763000000000002</c:v>
                </c:pt>
                <c:pt idx="17764" formatCode="General">
                  <c:v>17.763999999999999</c:v>
                </c:pt>
                <c:pt idx="17765" formatCode="General">
                  <c:v>17.765000000000001</c:v>
                </c:pt>
                <c:pt idx="17766" formatCode="General">
                  <c:v>17.765999999999998</c:v>
                </c:pt>
                <c:pt idx="17767" formatCode="General">
                  <c:v>17.766999999999999</c:v>
                </c:pt>
                <c:pt idx="17768" formatCode="General">
                  <c:v>17.768000000000001</c:v>
                </c:pt>
                <c:pt idx="17769" formatCode="General">
                  <c:v>17.768999999999998</c:v>
                </c:pt>
                <c:pt idx="17770" formatCode="General">
                  <c:v>17.77</c:v>
                </c:pt>
                <c:pt idx="17771" formatCode="General">
                  <c:v>17.771000000000001</c:v>
                </c:pt>
                <c:pt idx="17772" formatCode="General">
                  <c:v>17.771999999999998</c:v>
                </c:pt>
                <c:pt idx="17773" formatCode="General">
                  <c:v>17.773</c:v>
                </c:pt>
                <c:pt idx="17774" formatCode="General">
                  <c:v>17.774000000000001</c:v>
                </c:pt>
                <c:pt idx="17775" formatCode="General">
                  <c:v>17.774999999999999</c:v>
                </c:pt>
                <c:pt idx="17776" formatCode="General">
                  <c:v>17.776</c:v>
                </c:pt>
                <c:pt idx="17777" formatCode="General">
                  <c:v>17.777000000000001</c:v>
                </c:pt>
                <c:pt idx="17778" formatCode="General">
                  <c:v>17.777999999999999</c:v>
                </c:pt>
                <c:pt idx="17779" formatCode="General">
                  <c:v>17.779</c:v>
                </c:pt>
                <c:pt idx="17780" formatCode="General">
                  <c:v>17.78</c:v>
                </c:pt>
                <c:pt idx="17781" formatCode="General">
                  <c:v>17.780999999999999</c:v>
                </c:pt>
                <c:pt idx="17782" formatCode="General">
                  <c:v>17.782</c:v>
                </c:pt>
                <c:pt idx="17783" formatCode="General">
                  <c:v>17.783000000000001</c:v>
                </c:pt>
                <c:pt idx="17784" formatCode="General">
                  <c:v>17.783999999999999</c:v>
                </c:pt>
                <c:pt idx="17785" formatCode="General">
                  <c:v>17.785</c:v>
                </c:pt>
                <c:pt idx="17786" formatCode="General">
                  <c:v>17.786000000000001</c:v>
                </c:pt>
                <c:pt idx="17787" formatCode="General">
                  <c:v>17.786999999999999</c:v>
                </c:pt>
                <c:pt idx="17788" formatCode="General">
                  <c:v>17.788</c:v>
                </c:pt>
                <c:pt idx="17789" formatCode="General">
                  <c:v>17.789000000000001</c:v>
                </c:pt>
                <c:pt idx="17790" formatCode="General">
                  <c:v>17.79</c:v>
                </c:pt>
                <c:pt idx="17791" formatCode="General">
                  <c:v>17.791</c:v>
                </c:pt>
                <c:pt idx="17792" formatCode="General">
                  <c:v>17.792000000000002</c:v>
                </c:pt>
                <c:pt idx="17793" formatCode="General">
                  <c:v>17.792999999999999</c:v>
                </c:pt>
                <c:pt idx="17794" formatCode="General">
                  <c:v>17.794</c:v>
                </c:pt>
                <c:pt idx="17795" formatCode="General">
                  <c:v>17.795000000000002</c:v>
                </c:pt>
                <c:pt idx="17796" formatCode="General">
                  <c:v>17.795999999999999</c:v>
                </c:pt>
                <c:pt idx="17797" formatCode="General">
                  <c:v>17.797000000000001</c:v>
                </c:pt>
                <c:pt idx="17798" formatCode="General">
                  <c:v>17.797999999999998</c:v>
                </c:pt>
                <c:pt idx="17799" formatCode="General">
                  <c:v>17.798999999999999</c:v>
                </c:pt>
                <c:pt idx="17800" formatCode="General">
                  <c:v>17.8</c:v>
                </c:pt>
                <c:pt idx="17801" formatCode="General">
                  <c:v>17.800999999999998</c:v>
                </c:pt>
                <c:pt idx="17802" formatCode="General">
                  <c:v>17.802</c:v>
                </c:pt>
                <c:pt idx="17803" formatCode="General">
                  <c:v>17.803000000000001</c:v>
                </c:pt>
                <c:pt idx="17804" formatCode="General">
                  <c:v>17.803999999999998</c:v>
                </c:pt>
                <c:pt idx="17805" formatCode="General">
                  <c:v>17.805</c:v>
                </c:pt>
                <c:pt idx="17806" formatCode="General">
                  <c:v>17.806000000000001</c:v>
                </c:pt>
                <c:pt idx="17807" formatCode="General">
                  <c:v>17.806999999999999</c:v>
                </c:pt>
                <c:pt idx="17808" formatCode="General">
                  <c:v>17.808</c:v>
                </c:pt>
                <c:pt idx="17809" formatCode="General">
                  <c:v>17.809000000000001</c:v>
                </c:pt>
                <c:pt idx="17810" formatCode="General">
                  <c:v>17.809999999999999</c:v>
                </c:pt>
                <c:pt idx="17811" formatCode="General">
                  <c:v>17.811</c:v>
                </c:pt>
                <c:pt idx="17812" formatCode="General">
                  <c:v>17.812000000000001</c:v>
                </c:pt>
                <c:pt idx="17813" formatCode="General">
                  <c:v>17.812999999999999</c:v>
                </c:pt>
                <c:pt idx="17814" formatCode="General">
                  <c:v>17.814</c:v>
                </c:pt>
                <c:pt idx="17815" formatCode="General">
                  <c:v>17.815000000000001</c:v>
                </c:pt>
                <c:pt idx="17816" formatCode="General">
                  <c:v>17.815999999999999</c:v>
                </c:pt>
                <c:pt idx="17817" formatCode="General">
                  <c:v>17.817</c:v>
                </c:pt>
                <c:pt idx="17818" formatCode="General">
                  <c:v>17.818000000000001</c:v>
                </c:pt>
                <c:pt idx="17819" formatCode="General">
                  <c:v>17.818999999999999</c:v>
                </c:pt>
                <c:pt idx="17820" formatCode="General">
                  <c:v>17.82</c:v>
                </c:pt>
                <c:pt idx="17821" formatCode="General">
                  <c:v>17.821000000000002</c:v>
                </c:pt>
                <c:pt idx="17822" formatCode="General">
                  <c:v>17.821999999999999</c:v>
                </c:pt>
                <c:pt idx="17823" formatCode="General">
                  <c:v>17.823</c:v>
                </c:pt>
                <c:pt idx="17824" formatCode="General">
                  <c:v>17.824000000000002</c:v>
                </c:pt>
                <c:pt idx="17825" formatCode="General">
                  <c:v>17.824999999999999</c:v>
                </c:pt>
                <c:pt idx="17826" formatCode="General">
                  <c:v>17.826000000000001</c:v>
                </c:pt>
                <c:pt idx="17827" formatCode="General">
                  <c:v>17.827000000000002</c:v>
                </c:pt>
                <c:pt idx="17828" formatCode="General">
                  <c:v>17.827999999999999</c:v>
                </c:pt>
                <c:pt idx="17829" formatCode="General">
                  <c:v>17.829000000000001</c:v>
                </c:pt>
                <c:pt idx="17830" formatCode="General">
                  <c:v>17.829999999999998</c:v>
                </c:pt>
                <c:pt idx="17831" formatCode="General">
                  <c:v>17.831</c:v>
                </c:pt>
                <c:pt idx="17832" formatCode="General">
                  <c:v>17.832000000000001</c:v>
                </c:pt>
                <c:pt idx="17833" formatCode="General">
                  <c:v>17.832999999999998</c:v>
                </c:pt>
                <c:pt idx="17834" formatCode="General">
                  <c:v>17.834</c:v>
                </c:pt>
                <c:pt idx="17835" formatCode="General">
                  <c:v>17.835000000000001</c:v>
                </c:pt>
                <c:pt idx="17836" formatCode="General">
                  <c:v>17.835999999999999</c:v>
                </c:pt>
                <c:pt idx="17837" formatCode="General">
                  <c:v>17.837</c:v>
                </c:pt>
                <c:pt idx="17838" formatCode="General">
                  <c:v>17.838000000000001</c:v>
                </c:pt>
                <c:pt idx="17839" formatCode="General">
                  <c:v>17.838999999999999</c:v>
                </c:pt>
                <c:pt idx="17840" formatCode="General">
                  <c:v>17.84</c:v>
                </c:pt>
                <c:pt idx="17841" formatCode="General">
                  <c:v>17.841000000000001</c:v>
                </c:pt>
                <c:pt idx="17842" formatCode="General">
                  <c:v>17.841999999999999</c:v>
                </c:pt>
                <c:pt idx="17843" formatCode="General">
                  <c:v>17.843</c:v>
                </c:pt>
                <c:pt idx="17844" formatCode="General">
                  <c:v>17.844000000000001</c:v>
                </c:pt>
                <c:pt idx="17845" formatCode="General">
                  <c:v>17.844999999999999</c:v>
                </c:pt>
                <c:pt idx="17846" formatCode="General">
                  <c:v>17.846</c:v>
                </c:pt>
                <c:pt idx="17847" formatCode="General">
                  <c:v>17.847000000000001</c:v>
                </c:pt>
                <c:pt idx="17848" formatCode="General">
                  <c:v>17.847999999999999</c:v>
                </c:pt>
                <c:pt idx="17849" formatCode="General">
                  <c:v>17.849</c:v>
                </c:pt>
                <c:pt idx="17850" formatCode="General">
                  <c:v>17.850000000000001</c:v>
                </c:pt>
                <c:pt idx="17851" formatCode="General">
                  <c:v>17.850999999999999</c:v>
                </c:pt>
                <c:pt idx="17852" formatCode="General">
                  <c:v>17.852</c:v>
                </c:pt>
                <c:pt idx="17853" formatCode="General">
                  <c:v>17.853000000000002</c:v>
                </c:pt>
                <c:pt idx="17854" formatCode="General">
                  <c:v>17.853999999999999</c:v>
                </c:pt>
                <c:pt idx="17855" formatCode="General">
                  <c:v>17.855</c:v>
                </c:pt>
                <c:pt idx="17856" formatCode="General">
                  <c:v>17.856000000000002</c:v>
                </c:pt>
                <c:pt idx="17857" formatCode="General">
                  <c:v>17.856999999999999</c:v>
                </c:pt>
                <c:pt idx="17858" formatCode="General">
                  <c:v>17.858000000000001</c:v>
                </c:pt>
                <c:pt idx="17859" formatCode="General">
                  <c:v>17.859000000000002</c:v>
                </c:pt>
                <c:pt idx="17860" formatCode="General">
                  <c:v>17.86</c:v>
                </c:pt>
                <c:pt idx="17861" formatCode="General">
                  <c:v>17.861000000000001</c:v>
                </c:pt>
                <c:pt idx="17862" formatCode="General">
                  <c:v>17.861999999999998</c:v>
                </c:pt>
                <c:pt idx="17863" formatCode="General">
                  <c:v>17.863</c:v>
                </c:pt>
                <c:pt idx="17864" formatCode="General">
                  <c:v>17.864000000000001</c:v>
                </c:pt>
                <c:pt idx="17865" formatCode="General">
                  <c:v>17.864999999999998</c:v>
                </c:pt>
                <c:pt idx="17866" formatCode="General">
                  <c:v>17.866</c:v>
                </c:pt>
                <c:pt idx="17867" formatCode="General">
                  <c:v>17.867000000000001</c:v>
                </c:pt>
                <c:pt idx="17868" formatCode="General">
                  <c:v>17.867999999999999</c:v>
                </c:pt>
                <c:pt idx="17869" formatCode="General">
                  <c:v>17.869</c:v>
                </c:pt>
                <c:pt idx="17870" formatCode="General">
                  <c:v>17.87</c:v>
                </c:pt>
                <c:pt idx="17871" formatCode="General">
                  <c:v>17.870999999999999</c:v>
                </c:pt>
                <c:pt idx="17872" formatCode="General">
                  <c:v>17.872</c:v>
                </c:pt>
                <c:pt idx="17873" formatCode="General">
                  <c:v>17.873000000000001</c:v>
                </c:pt>
                <c:pt idx="17874" formatCode="General">
                  <c:v>17.873999999999999</c:v>
                </c:pt>
                <c:pt idx="17875" formatCode="General">
                  <c:v>17.875</c:v>
                </c:pt>
                <c:pt idx="17876" formatCode="General">
                  <c:v>17.876000000000001</c:v>
                </c:pt>
                <c:pt idx="17877" formatCode="General">
                  <c:v>17.876999999999999</c:v>
                </c:pt>
                <c:pt idx="17878" formatCode="General">
                  <c:v>17.878</c:v>
                </c:pt>
                <c:pt idx="17879" formatCode="General">
                  <c:v>17.879000000000001</c:v>
                </c:pt>
                <c:pt idx="17880" formatCode="General">
                  <c:v>17.88</c:v>
                </c:pt>
                <c:pt idx="17881" formatCode="General">
                  <c:v>17.881</c:v>
                </c:pt>
                <c:pt idx="17882" formatCode="General">
                  <c:v>17.882000000000001</c:v>
                </c:pt>
                <c:pt idx="17883" formatCode="General">
                  <c:v>17.882999999999999</c:v>
                </c:pt>
                <c:pt idx="17884" formatCode="General">
                  <c:v>17.884</c:v>
                </c:pt>
                <c:pt idx="17885" formatCode="General">
                  <c:v>17.885000000000002</c:v>
                </c:pt>
                <c:pt idx="17886" formatCode="General">
                  <c:v>17.885999999999999</c:v>
                </c:pt>
                <c:pt idx="17887" formatCode="General">
                  <c:v>17.887</c:v>
                </c:pt>
                <c:pt idx="17888" formatCode="General">
                  <c:v>17.888000000000002</c:v>
                </c:pt>
                <c:pt idx="17889" formatCode="General">
                  <c:v>17.888999999999999</c:v>
                </c:pt>
                <c:pt idx="17890" formatCode="General">
                  <c:v>17.89</c:v>
                </c:pt>
                <c:pt idx="17891" formatCode="General">
                  <c:v>17.890999999999998</c:v>
                </c:pt>
                <c:pt idx="17892" formatCode="General">
                  <c:v>17.891999999999999</c:v>
                </c:pt>
                <c:pt idx="17893" formatCode="General">
                  <c:v>17.893000000000001</c:v>
                </c:pt>
                <c:pt idx="17894" formatCode="General">
                  <c:v>17.893999999999998</c:v>
                </c:pt>
                <c:pt idx="17895" formatCode="General">
                  <c:v>17.895</c:v>
                </c:pt>
                <c:pt idx="17896" formatCode="General">
                  <c:v>17.896000000000001</c:v>
                </c:pt>
                <c:pt idx="17897" formatCode="General">
                  <c:v>17.896999999999998</c:v>
                </c:pt>
                <c:pt idx="17898" formatCode="General">
                  <c:v>17.898</c:v>
                </c:pt>
                <c:pt idx="17899" formatCode="General">
                  <c:v>17.899000000000001</c:v>
                </c:pt>
                <c:pt idx="17900" formatCode="General">
                  <c:v>17.899999999999999</c:v>
                </c:pt>
                <c:pt idx="17901" formatCode="General">
                  <c:v>17.901</c:v>
                </c:pt>
                <c:pt idx="17902" formatCode="General">
                  <c:v>17.902000000000001</c:v>
                </c:pt>
                <c:pt idx="17903" formatCode="General">
                  <c:v>17.902999999999999</c:v>
                </c:pt>
                <c:pt idx="17904" formatCode="General">
                  <c:v>17.904</c:v>
                </c:pt>
                <c:pt idx="17905" formatCode="General">
                  <c:v>17.905000000000001</c:v>
                </c:pt>
                <c:pt idx="17906" formatCode="General">
                  <c:v>17.905999999999999</c:v>
                </c:pt>
                <c:pt idx="17907" formatCode="General">
                  <c:v>17.907</c:v>
                </c:pt>
                <c:pt idx="17908" formatCode="General">
                  <c:v>17.908000000000001</c:v>
                </c:pt>
                <c:pt idx="17909" formatCode="General">
                  <c:v>17.908999999999999</c:v>
                </c:pt>
                <c:pt idx="17910" formatCode="General">
                  <c:v>17.91</c:v>
                </c:pt>
                <c:pt idx="17911" formatCode="General">
                  <c:v>17.911000000000001</c:v>
                </c:pt>
                <c:pt idx="17912" formatCode="General">
                  <c:v>17.911999999999999</c:v>
                </c:pt>
                <c:pt idx="17913" formatCode="General">
                  <c:v>17.913</c:v>
                </c:pt>
                <c:pt idx="17914" formatCode="General">
                  <c:v>17.914000000000001</c:v>
                </c:pt>
                <c:pt idx="17915" formatCode="General">
                  <c:v>17.914999999999999</c:v>
                </c:pt>
                <c:pt idx="17916" formatCode="General">
                  <c:v>17.916</c:v>
                </c:pt>
                <c:pt idx="17917" formatCode="General">
                  <c:v>17.917000000000002</c:v>
                </c:pt>
                <c:pt idx="17918" formatCode="General">
                  <c:v>17.917999999999999</c:v>
                </c:pt>
                <c:pt idx="17919" formatCode="General">
                  <c:v>17.919</c:v>
                </c:pt>
                <c:pt idx="17920" formatCode="General">
                  <c:v>17.920000000000002</c:v>
                </c:pt>
                <c:pt idx="17921" formatCode="General">
                  <c:v>17.920999999999999</c:v>
                </c:pt>
                <c:pt idx="17922" formatCode="General">
                  <c:v>17.922000000000001</c:v>
                </c:pt>
                <c:pt idx="17923" formatCode="General">
                  <c:v>17.922999999999998</c:v>
                </c:pt>
                <c:pt idx="17924" formatCode="General">
                  <c:v>17.923999999999999</c:v>
                </c:pt>
                <c:pt idx="17925" formatCode="General">
                  <c:v>17.925000000000001</c:v>
                </c:pt>
                <c:pt idx="17926" formatCode="General">
                  <c:v>17.925999999999998</c:v>
                </c:pt>
                <c:pt idx="17927" formatCode="General">
                  <c:v>17.927</c:v>
                </c:pt>
                <c:pt idx="17928" formatCode="General">
                  <c:v>17.928000000000001</c:v>
                </c:pt>
                <c:pt idx="17929" formatCode="General">
                  <c:v>17.928999999999998</c:v>
                </c:pt>
                <c:pt idx="17930" formatCode="General">
                  <c:v>17.93</c:v>
                </c:pt>
                <c:pt idx="17931" formatCode="General">
                  <c:v>17.931000000000001</c:v>
                </c:pt>
                <c:pt idx="17932" formatCode="General">
                  <c:v>17.931999999999999</c:v>
                </c:pt>
                <c:pt idx="17933" formatCode="General">
                  <c:v>17.933</c:v>
                </c:pt>
                <c:pt idx="17934" formatCode="General">
                  <c:v>17.934000000000001</c:v>
                </c:pt>
                <c:pt idx="17935" formatCode="General">
                  <c:v>17.934999999999999</c:v>
                </c:pt>
                <c:pt idx="17936" formatCode="General">
                  <c:v>17.936</c:v>
                </c:pt>
                <c:pt idx="17937" formatCode="General">
                  <c:v>17.937000000000001</c:v>
                </c:pt>
                <c:pt idx="17938" formatCode="General">
                  <c:v>17.937999999999999</c:v>
                </c:pt>
                <c:pt idx="17939" formatCode="General">
                  <c:v>17.939</c:v>
                </c:pt>
                <c:pt idx="17940" formatCode="General">
                  <c:v>17.940000000000001</c:v>
                </c:pt>
                <c:pt idx="17941" formatCode="General">
                  <c:v>17.940999999999999</c:v>
                </c:pt>
                <c:pt idx="17942" formatCode="General">
                  <c:v>17.942</c:v>
                </c:pt>
                <c:pt idx="17943" formatCode="General">
                  <c:v>17.943000000000001</c:v>
                </c:pt>
                <c:pt idx="17944" formatCode="General">
                  <c:v>17.943999999999999</c:v>
                </c:pt>
                <c:pt idx="17945" formatCode="General">
                  <c:v>17.945</c:v>
                </c:pt>
                <c:pt idx="17946" formatCode="General">
                  <c:v>17.946000000000002</c:v>
                </c:pt>
                <c:pt idx="17947" formatCode="General">
                  <c:v>17.946999999999999</c:v>
                </c:pt>
                <c:pt idx="17948" formatCode="General">
                  <c:v>17.948</c:v>
                </c:pt>
                <c:pt idx="17949" formatCode="General">
                  <c:v>17.949000000000002</c:v>
                </c:pt>
                <c:pt idx="17950" formatCode="General">
                  <c:v>17.95</c:v>
                </c:pt>
                <c:pt idx="17951" formatCode="General">
                  <c:v>17.951000000000001</c:v>
                </c:pt>
                <c:pt idx="17952" formatCode="General">
                  <c:v>17.952000000000002</c:v>
                </c:pt>
                <c:pt idx="17953" formatCode="General">
                  <c:v>17.952999999999999</c:v>
                </c:pt>
                <c:pt idx="17954" formatCode="General">
                  <c:v>17.954000000000001</c:v>
                </c:pt>
                <c:pt idx="17955" formatCode="General">
                  <c:v>17.954999999999998</c:v>
                </c:pt>
                <c:pt idx="17956" formatCode="General">
                  <c:v>17.956</c:v>
                </c:pt>
                <c:pt idx="17957" formatCode="General">
                  <c:v>17.957000000000001</c:v>
                </c:pt>
                <c:pt idx="17958" formatCode="General">
                  <c:v>17.957999999999998</c:v>
                </c:pt>
                <c:pt idx="17959" formatCode="General">
                  <c:v>17.959</c:v>
                </c:pt>
                <c:pt idx="17960" formatCode="General">
                  <c:v>17.96</c:v>
                </c:pt>
                <c:pt idx="17961" formatCode="General">
                  <c:v>17.960999999999999</c:v>
                </c:pt>
                <c:pt idx="17962" formatCode="General">
                  <c:v>17.962</c:v>
                </c:pt>
                <c:pt idx="17963" formatCode="General">
                  <c:v>17.963000000000001</c:v>
                </c:pt>
                <c:pt idx="17964" formatCode="General">
                  <c:v>17.963999999999999</c:v>
                </c:pt>
                <c:pt idx="17965" formatCode="General">
                  <c:v>17.965</c:v>
                </c:pt>
                <c:pt idx="17966" formatCode="General">
                  <c:v>17.966000000000001</c:v>
                </c:pt>
                <c:pt idx="17967" formatCode="General">
                  <c:v>17.966999999999999</c:v>
                </c:pt>
                <c:pt idx="17968" formatCode="General">
                  <c:v>17.968</c:v>
                </c:pt>
                <c:pt idx="17969" formatCode="General">
                  <c:v>17.969000000000001</c:v>
                </c:pt>
                <c:pt idx="17970" formatCode="General">
                  <c:v>17.97</c:v>
                </c:pt>
                <c:pt idx="17971" formatCode="General">
                  <c:v>17.971</c:v>
                </c:pt>
                <c:pt idx="17972" formatCode="General">
                  <c:v>17.972000000000001</c:v>
                </c:pt>
                <c:pt idx="17973" formatCode="General">
                  <c:v>17.972999999999999</c:v>
                </c:pt>
                <c:pt idx="17974" formatCode="General">
                  <c:v>17.974</c:v>
                </c:pt>
                <c:pt idx="17975" formatCode="General">
                  <c:v>17.975000000000001</c:v>
                </c:pt>
                <c:pt idx="17976" formatCode="General">
                  <c:v>17.975999999999999</c:v>
                </c:pt>
                <c:pt idx="17977" formatCode="General">
                  <c:v>17.977</c:v>
                </c:pt>
                <c:pt idx="17978" formatCode="General">
                  <c:v>17.978000000000002</c:v>
                </c:pt>
                <c:pt idx="17979" formatCode="General">
                  <c:v>17.978999999999999</c:v>
                </c:pt>
                <c:pt idx="17980" formatCode="General">
                  <c:v>17.98</c:v>
                </c:pt>
                <c:pt idx="17981" formatCode="General">
                  <c:v>17.981000000000002</c:v>
                </c:pt>
                <c:pt idx="17982" formatCode="General">
                  <c:v>17.981999999999999</c:v>
                </c:pt>
                <c:pt idx="17983" formatCode="General">
                  <c:v>17.983000000000001</c:v>
                </c:pt>
                <c:pt idx="17984" formatCode="General">
                  <c:v>17.984000000000002</c:v>
                </c:pt>
                <c:pt idx="17985" formatCode="General">
                  <c:v>17.984999999999999</c:v>
                </c:pt>
                <c:pt idx="17986" formatCode="General">
                  <c:v>17.986000000000001</c:v>
                </c:pt>
                <c:pt idx="17987" formatCode="General">
                  <c:v>17.986999999999998</c:v>
                </c:pt>
                <c:pt idx="17988" formatCode="General">
                  <c:v>17.988</c:v>
                </c:pt>
                <c:pt idx="17989" formatCode="General">
                  <c:v>17.989000000000001</c:v>
                </c:pt>
                <c:pt idx="17990" formatCode="General">
                  <c:v>17.989999999999998</c:v>
                </c:pt>
                <c:pt idx="17991" formatCode="General">
                  <c:v>17.991</c:v>
                </c:pt>
                <c:pt idx="17992" formatCode="General">
                  <c:v>17.992000000000001</c:v>
                </c:pt>
                <c:pt idx="17993" formatCode="General">
                  <c:v>17.992999999999999</c:v>
                </c:pt>
                <c:pt idx="17994" formatCode="General">
                  <c:v>17.994</c:v>
                </c:pt>
                <c:pt idx="17995" formatCode="General">
                  <c:v>17.995000000000001</c:v>
                </c:pt>
                <c:pt idx="17996" formatCode="General">
                  <c:v>17.995999999999999</c:v>
                </c:pt>
                <c:pt idx="17997" formatCode="General">
                  <c:v>17.997</c:v>
                </c:pt>
                <c:pt idx="17998" formatCode="General">
                  <c:v>17.998000000000001</c:v>
                </c:pt>
                <c:pt idx="17999" formatCode="General">
                  <c:v>17.998999999999999</c:v>
                </c:pt>
                <c:pt idx="18000" formatCode="General">
                  <c:v>18</c:v>
                </c:pt>
                <c:pt idx="18001" formatCode="General">
                  <c:v>18.001000000000001</c:v>
                </c:pt>
                <c:pt idx="18002" formatCode="General">
                  <c:v>18.001999999999999</c:v>
                </c:pt>
                <c:pt idx="18003" formatCode="General">
                  <c:v>18.003</c:v>
                </c:pt>
                <c:pt idx="18004" formatCode="General">
                  <c:v>18.004000000000001</c:v>
                </c:pt>
                <c:pt idx="18005" formatCode="General">
                  <c:v>18.004999999999999</c:v>
                </c:pt>
                <c:pt idx="18006" formatCode="General">
                  <c:v>18.006</c:v>
                </c:pt>
                <c:pt idx="18007" formatCode="General">
                  <c:v>18.007000000000001</c:v>
                </c:pt>
                <c:pt idx="18008" formatCode="General">
                  <c:v>18.007999999999999</c:v>
                </c:pt>
                <c:pt idx="18009" formatCode="General">
                  <c:v>18.009</c:v>
                </c:pt>
                <c:pt idx="18010" formatCode="General">
                  <c:v>18.010000000000002</c:v>
                </c:pt>
                <c:pt idx="18011" formatCode="General">
                  <c:v>18.010999999999999</c:v>
                </c:pt>
                <c:pt idx="18012" formatCode="General">
                  <c:v>18.012</c:v>
                </c:pt>
                <c:pt idx="18013" formatCode="General">
                  <c:v>18.013000000000002</c:v>
                </c:pt>
                <c:pt idx="18014" formatCode="General">
                  <c:v>18.013999999999999</c:v>
                </c:pt>
                <c:pt idx="18015" formatCode="General">
                  <c:v>18.015000000000001</c:v>
                </c:pt>
                <c:pt idx="18016" formatCode="General">
                  <c:v>18.015999999999998</c:v>
                </c:pt>
                <c:pt idx="18017" formatCode="General">
                  <c:v>18.016999999999999</c:v>
                </c:pt>
                <c:pt idx="18018" formatCode="General">
                  <c:v>18.018000000000001</c:v>
                </c:pt>
                <c:pt idx="18019" formatCode="General">
                  <c:v>18.018999999999998</c:v>
                </c:pt>
                <c:pt idx="18020" formatCode="General">
                  <c:v>18.02</c:v>
                </c:pt>
                <c:pt idx="18021" formatCode="General">
                  <c:v>18.021000000000001</c:v>
                </c:pt>
                <c:pt idx="18022" formatCode="General">
                  <c:v>18.021999999999998</c:v>
                </c:pt>
                <c:pt idx="18023" formatCode="General">
                  <c:v>18.023</c:v>
                </c:pt>
                <c:pt idx="18024" formatCode="General">
                  <c:v>18.024000000000001</c:v>
                </c:pt>
                <c:pt idx="18025" formatCode="General">
                  <c:v>18.024999999999999</c:v>
                </c:pt>
                <c:pt idx="18026" formatCode="General">
                  <c:v>18.026</c:v>
                </c:pt>
                <c:pt idx="18027" formatCode="General">
                  <c:v>18.027000000000001</c:v>
                </c:pt>
                <c:pt idx="18028" formatCode="General">
                  <c:v>18.027999999999999</c:v>
                </c:pt>
                <c:pt idx="18029" formatCode="General">
                  <c:v>18.029</c:v>
                </c:pt>
                <c:pt idx="18030" formatCode="General">
                  <c:v>18.03</c:v>
                </c:pt>
                <c:pt idx="18031" formatCode="General">
                  <c:v>18.030999999999999</c:v>
                </c:pt>
                <c:pt idx="18032" formatCode="General">
                  <c:v>18.032</c:v>
                </c:pt>
                <c:pt idx="18033" formatCode="General">
                  <c:v>18.033000000000001</c:v>
                </c:pt>
                <c:pt idx="18034" formatCode="General">
                  <c:v>18.033999999999999</c:v>
                </c:pt>
                <c:pt idx="18035" formatCode="General">
                  <c:v>18.035</c:v>
                </c:pt>
                <c:pt idx="18036" formatCode="General">
                  <c:v>18.036000000000001</c:v>
                </c:pt>
                <c:pt idx="18037" formatCode="General">
                  <c:v>18.036999999999999</c:v>
                </c:pt>
                <c:pt idx="18038" formatCode="General">
                  <c:v>18.038</c:v>
                </c:pt>
                <c:pt idx="18039" formatCode="General">
                  <c:v>18.039000000000001</c:v>
                </c:pt>
                <c:pt idx="18040" formatCode="General">
                  <c:v>18.04</c:v>
                </c:pt>
                <c:pt idx="18041" formatCode="General">
                  <c:v>18.041</c:v>
                </c:pt>
                <c:pt idx="18042" formatCode="General">
                  <c:v>18.042000000000002</c:v>
                </c:pt>
                <c:pt idx="18043" formatCode="General">
                  <c:v>18.042999999999999</c:v>
                </c:pt>
                <c:pt idx="18044" formatCode="General">
                  <c:v>18.044</c:v>
                </c:pt>
                <c:pt idx="18045" formatCode="General">
                  <c:v>18.045000000000002</c:v>
                </c:pt>
                <c:pt idx="18046" formatCode="General">
                  <c:v>18.045999999999999</c:v>
                </c:pt>
                <c:pt idx="18047" formatCode="General">
                  <c:v>18.047000000000001</c:v>
                </c:pt>
                <c:pt idx="18048" formatCode="General">
                  <c:v>18.047999999999998</c:v>
                </c:pt>
                <c:pt idx="18049" formatCode="General">
                  <c:v>18.048999999999999</c:v>
                </c:pt>
                <c:pt idx="18050" formatCode="General">
                  <c:v>18.05</c:v>
                </c:pt>
                <c:pt idx="18051" formatCode="General">
                  <c:v>18.050999999999998</c:v>
                </c:pt>
                <c:pt idx="18052" formatCode="General">
                  <c:v>18.052</c:v>
                </c:pt>
                <c:pt idx="18053" formatCode="General">
                  <c:v>18.053000000000001</c:v>
                </c:pt>
                <c:pt idx="18054" formatCode="General">
                  <c:v>18.053999999999998</c:v>
                </c:pt>
                <c:pt idx="18055" formatCode="General">
                  <c:v>18.055</c:v>
                </c:pt>
                <c:pt idx="18056" formatCode="General">
                  <c:v>18.056000000000001</c:v>
                </c:pt>
                <c:pt idx="18057" formatCode="General">
                  <c:v>18.056999999999999</c:v>
                </c:pt>
                <c:pt idx="18058" formatCode="General">
                  <c:v>18.058</c:v>
                </c:pt>
                <c:pt idx="18059" formatCode="General">
                  <c:v>18.059000000000001</c:v>
                </c:pt>
                <c:pt idx="18060" formatCode="General">
                  <c:v>18.059999999999999</c:v>
                </c:pt>
                <c:pt idx="18061" formatCode="General">
                  <c:v>18.061</c:v>
                </c:pt>
                <c:pt idx="18062" formatCode="General">
                  <c:v>18.062000000000001</c:v>
                </c:pt>
                <c:pt idx="18063" formatCode="General">
                  <c:v>18.062999999999999</c:v>
                </c:pt>
                <c:pt idx="18064" formatCode="General">
                  <c:v>18.064</c:v>
                </c:pt>
                <c:pt idx="18065" formatCode="General">
                  <c:v>18.065000000000001</c:v>
                </c:pt>
                <c:pt idx="18066" formatCode="General">
                  <c:v>18.065999999999999</c:v>
                </c:pt>
                <c:pt idx="18067" formatCode="General">
                  <c:v>18.067</c:v>
                </c:pt>
                <c:pt idx="18068" formatCode="General">
                  <c:v>18.068000000000001</c:v>
                </c:pt>
                <c:pt idx="18069" formatCode="General">
                  <c:v>18.068999999999999</c:v>
                </c:pt>
                <c:pt idx="18070" formatCode="General">
                  <c:v>18.07</c:v>
                </c:pt>
                <c:pt idx="18071" formatCode="General">
                  <c:v>18.071000000000002</c:v>
                </c:pt>
                <c:pt idx="18072" formatCode="General">
                  <c:v>18.071999999999999</c:v>
                </c:pt>
                <c:pt idx="18073" formatCode="General">
                  <c:v>18.073</c:v>
                </c:pt>
                <c:pt idx="18074" formatCode="General">
                  <c:v>18.074000000000002</c:v>
                </c:pt>
                <c:pt idx="18075" formatCode="General">
                  <c:v>18.074999999999999</c:v>
                </c:pt>
                <c:pt idx="18076" formatCode="General">
                  <c:v>18.076000000000001</c:v>
                </c:pt>
                <c:pt idx="18077" formatCode="General">
                  <c:v>18.077000000000002</c:v>
                </c:pt>
                <c:pt idx="18078" formatCode="General">
                  <c:v>18.077999999999999</c:v>
                </c:pt>
                <c:pt idx="18079" formatCode="General">
                  <c:v>18.079000000000001</c:v>
                </c:pt>
                <c:pt idx="18080" formatCode="General">
                  <c:v>18.079999999999998</c:v>
                </c:pt>
                <c:pt idx="18081" formatCode="General">
                  <c:v>18.081</c:v>
                </c:pt>
                <c:pt idx="18082" formatCode="General">
                  <c:v>18.082000000000001</c:v>
                </c:pt>
                <c:pt idx="18083" formatCode="General">
                  <c:v>18.082999999999998</c:v>
                </c:pt>
                <c:pt idx="18084" formatCode="General">
                  <c:v>18.084</c:v>
                </c:pt>
                <c:pt idx="18085" formatCode="General">
                  <c:v>18.085000000000001</c:v>
                </c:pt>
                <c:pt idx="18086" formatCode="General">
                  <c:v>18.085999999999999</c:v>
                </c:pt>
                <c:pt idx="18087" formatCode="General">
                  <c:v>18.087</c:v>
                </c:pt>
                <c:pt idx="18088" formatCode="General">
                  <c:v>18.088000000000001</c:v>
                </c:pt>
                <c:pt idx="18089" formatCode="General">
                  <c:v>18.088999999999999</c:v>
                </c:pt>
                <c:pt idx="18090" formatCode="General">
                  <c:v>18.09</c:v>
                </c:pt>
                <c:pt idx="18091" formatCode="General">
                  <c:v>18.091000000000001</c:v>
                </c:pt>
                <c:pt idx="18092" formatCode="General">
                  <c:v>18.091999999999999</c:v>
                </c:pt>
                <c:pt idx="18093" formatCode="General">
                  <c:v>18.093</c:v>
                </c:pt>
                <c:pt idx="18094" formatCode="General">
                  <c:v>18.094000000000001</c:v>
                </c:pt>
                <c:pt idx="18095" formatCode="General">
                  <c:v>18.094999999999999</c:v>
                </c:pt>
                <c:pt idx="18096" formatCode="General">
                  <c:v>18.096</c:v>
                </c:pt>
                <c:pt idx="18097" formatCode="General">
                  <c:v>18.097000000000001</c:v>
                </c:pt>
                <c:pt idx="18098" formatCode="General">
                  <c:v>18.097999999999999</c:v>
                </c:pt>
                <c:pt idx="18099" formatCode="General">
                  <c:v>18.099</c:v>
                </c:pt>
                <c:pt idx="18100" formatCode="General">
                  <c:v>18.100000000000001</c:v>
                </c:pt>
                <c:pt idx="18101" formatCode="General">
                  <c:v>18.100999999999999</c:v>
                </c:pt>
                <c:pt idx="18102" formatCode="General">
                  <c:v>18.102</c:v>
                </c:pt>
                <c:pt idx="18103" formatCode="General">
                  <c:v>18.103000000000002</c:v>
                </c:pt>
                <c:pt idx="18104" formatCode="General">
                  <c:v>18.103999999999999</c:v>
                </c:pt>
                <c:pt idx="18105" formatCode="General">
                  <c:v>18.105</c:v>
                </c:pt>
                <c:pt idx="18106" formatCode="General">
                  <c:v>18.106000000000002</c:v>
                </c:pt>
                <c:pt idx="18107" formatCode="General">
                  <c:v>18.106999999999999</c:v>
                </c:pt>
                <c:pt idx="18108" formatCode="General">
                  <c:v>18.108000000000001</c:v>
                </c:pt>
                <c:pt idx="18109" formatCode="General">
                  <c:v>18.109000000000002</c:v>
                </c:pt>
                <c:pt idx="18110" formatCode="General">
                  <c:v>18.11</c:v>
                </c:pt>
                <c:pt idx="18111" formatCode="General">
                  <c:v>18.111000000000001</c:v>
                </c:pt>
                <c:pt idx="18112" formatCode="General">
                  <c:v>18.111999999999998</c:v>
                </c:pt>
                <c:pt idx="18113" formatCode="General">
                  <c:v>18.113</c:v>
                </c:pt>
                <c:pt idx="18114" formatCode="General">
                  <c:v>18.114000000000001</c:v>
                </c:pt>
                <c:pt idx="18115" formatCode="General">
                  <c:v>18.114999999999998</c:v>
                </c:pt>
                <c:pt idx="18116" formatCode="General">
                  <c:v>18.116</c:v>
                </c:pt>
                <c:pt idx="18117" formatCode="General">
                  <c:v>18.117000000000001</c:v>
                </c:pt>
                <c:pt idx="18118" formatCode="General">
                  <c:v>18.117999999999999</c:v>
                </c:pt>
                <c:pt idx="18119" formatCode="General">
                  <c:v>18.119</c:v>
                </c:pt>
                <c:pt idx="18120" formatCode="General">
                  <c:v>18.12</c:v>
                </c:pt>
                <c:pt idx="18121" formatCode="General">
                  <c:v>18.120999999999999</c:v>
                </c:pt>
                <c:pt idx="18122" formatCode="General">
                  <c:v>18.122</c:v>
                </c:pt>
                <c:pt idx="18123" formatCode="General">
                  <c:v>18.123000000000001</c:v>
                </c:pt>
                <c:pt idx="18124" formatCode="General">
                  <c:v>18.123999999999999</c:v>
                </c:pt>
                <c:pt idx="18125" formatCode="General">
                  <c:v>18.125</c:v>
                </c:pt>
                <c:pt idx="18126" formatCode="General">
                  <c:v>18.126000000000001</c:v>
                </c:pt>
                <c:pt idx="18127" formatCode="General">
                  <c:v>18.126999999999999</c:v>
                </c:pt>
                <c:pt idx="18128" formatCode="General">
                  <c:v>18.128</c:v>
                </c:pt>
                <c:pt idx="18129" formatCode="General">
                  <c:v>18.129000000000001</c:v>
                </c:pt>
                <c:pt idx="18130" formatCode="General">
                  <c:v>18.13</c:v>
                </c:pt>
                <c:pt idx="18131" formatCode="General">
                  <c:v>18.131</c:v>
                </c:pt>
                <c:pt idx="18132" formatCode="General">
                  <c:v>18.132000000000001</c:v>
                </c:pt>
                <c:pt idx="18133" formatCode="General">
                  <c:v>18.132999999999999</c:v>
                </c:pt>
                <c:pt idx="18134" formatCode="General">
                  <c:v>18.134</c:v>
                </c:pt>
                <c:pt idx="18135" formatCode="General">
                  <c:v>18.135000000000002</c:v>
                </c:pt>
                <c:pt idx="18136" formatCode="General">
                  <c:v>18.135999999999999</c:v>
                </c:pt>
                <c:pt idx="18137" formatCode="General">
                  <c:v>18.137</c:v>
                </c:pt>
                <c:pt idx="18138" formatCode="General">
                  <c:v>18.138000000000002</c:v>
                </c:pt>
                <c:pt idx="18139" formatCode="General">
                  <c:v>18.138999999999999</c:v>
                </c:pt>
                <c:pt idx="18140" formatCode="General">
                  <c:v>18.14</c:v>
                </c:pt>
                <c:pt idx="18141" formatCode="General">
                  <c:v>18.140999999999998</c:v>
                </c:pt>
                <c:pt idx="18142" formatCode="General">
                  <c:v>18.141999999999999</c:v>
                </c:pt>
                <c:pt idx="18143" formatCode="General">
                  <c:v>18.143000000000001</c:v>
                </c:pt>
                <c:pt idx="18144" formatCode="General">
                  <c:v>18.143999999999998</c:v>
                </c:pt>
                <c:pt idx="18145" formatCode="General">
                  <c:v>18.145</c:v>
                </c:pt>
                <c:pt idx="18146" formatCode="General">
                  <c:v>18.146000000000001</c:v>
                </c:pt>
                <c:pt idx="18147" formatCode="General">
                  <c:v>18.146999999999998</c:v>
                </c:pt>
                <c:pt idx="18148" formatCode="General">
                  <c:v>18.148</c:v>
                </c:pt>
                <c:pt idx="18149" formatCode="General">
                  <c:v>18.149000000000001</c:v>
                </c:pt>
                <c:pt idx="18150" formatCode="General">
                  <c:v>18.149999999999999</c:v>
                </c:pt>
                <c:pt idx="18151" formatCode="General">
                  <c:v>18.151</c:v>
                </c:pt>
                <c:pt idx="18152" formatCode="General">
                  <c:v>18.152000000000001</c:v>
                </c:pt>
                <c:pt idx="18153" formatCode="General">
                  <c:v>18.152999999999999</c:v>
                </c:pt>
                <c:pt idx="18154" formatCode="General">
                  <c:v>18.154</c:v>
                </c:pt>
                <c:pt idx="18155" formatCode="General">
                  <c:v>18.155000000000001</c:v>
                </c:pt>
                <c:pt idx="18156" formatCode="General">
                  <c:v>18.155999999999999</c:v>
                </c:pt>
                <c:pt idx="18157" formatCode="General">
                  <c:v>18.157</c:v>
                </c:pt>
                <c:pt idx="18158" formatCode="General">
                  <c:v>18.158000000000001</c:v>
                </c:pt>
                <c:pt idx="18159" formatCode="General">
                  <c:v>18.158999999999999</c:v>
                </c:pt>
                <c:pt idx="18160" formatCode="General">
                  <c:v>18.16</c:v>
                </c:pt>
                <c:pt idx="18161" formatCode="General">
                  <c:v>18.161000000000001</c:v>
                </c:pt>
                <c:pt idx="18162" formatCode="General">
                  <c:v>18.161999999999999</c:v>
                </c:pt>
                <c:pt idx="18163" formatCode="General">
                  <c:v>18.163</c:v>
                </c:pt>
                <c:pt idx="18164" formatCode="General">
                  <c:v>18.164000000000001</c:v>
                </c:pt>
                <c:pt idx="18165" formatCode="General">
                  <c:v>18.164999999999999</c:v>
                </c:pt>
                <c:pt idx="18166" formatCode="General">
                  <c:v>18.166</c:v>
                </c:pt>
                <c:pt idx="18167" formatCode="General">
                  <c:v>18.167000000000002</c:v>
                </c:pt>
                <c:pt idx="18168" formatCode="General">
                  <c:v>18.167999999999999</c:v>
                </c:pt>
                <c:pt idx="18169" formatCode="General">
                  <c:v>18.169</c:v>
                </c:pt>
                <c:pt idx="18170" formatCode="General">
                  <c:v>18.170000000000002</c:v>
                </c:pt>
                <c:pt idx="18171" formatCode="General">
                  <c:v>18.170999999999999</c:v>
                </c:pt>
                <c:pt idx="18172" formatCode="General">
                  <c:v>18.172000000000001</c:v>
                </c:pt>
                <c:pt idx="18173" formatCode="General">
                  <c:v>18.172999999999998</c:v>
                </c:pt>
                <c:pt idx="18174" formatCode="General">
                  <c:v>18.173999999999999</c:v>
                </c:pt>
                <c:pt idx="18175" formatCode="General">
                  <c:v>18.175000000000001</c:v>
                </c:pt>
                <c:pt idx="18176" formatCode="General">
                  <c:v>18.175999999999998</c:v>
                </c:pt>
                <c:pt idx="18177" formatCode="General">
                  <c:v>18.177</c:v>
                </c:pt>
                <c:pt idx="18178" formatCode="General">
                  <c:v>18.178000000000001</c:v>
                </c:pt>
                <c:pt idx="18179" formatCode="General">
                  <c:v>18.178999999999998</c:v>
                </c:pt>
                <c:pt idx="18180" formatCode="General">
                  <c:v>18.18</c:v>
                </c:pt>
                <c:pt idx="18181" formatCode="General">
                  <c:v>18.181000000000001</c:v>
                </c:pt>
                <c:pt idx="18182" formatCode="General">
                  <c:v>18.181999999999999</c:v>
                </c:pt>
                <c:pt idx="18183" formatCode="General">
                  <c:v>18.183</c:v>
                </c:pt>
                <c:pt idx="18184" formatCode="General">
                  <c:v>18.184000000000001</c:v>
                </c:pt>
                <c:pt idx="18185" formatCode="General">
                  <c:v>18.184999999999999</c:v>
                </c:pt>
                <c:pt idx="18186" formatCode="General">
                  <c:v>18.186</c:v>
                </c:pt>
                <c:pt idx="18187" formatCode="General">
                  <c:v>18.187000000000001</c:v>
                </c:pt>
                <c:pt idx="18188" formatCode="General">
                  <c:v>18.187999999999999</c:v>
                </c:pt>
                <c:pt idx="18189" formatCode="General">
                  <c:v>18.189</c:v>
                </c:pt>
                <c:pt idx="18190" formatCode="General">
                  <c:v>18.190000000000001</c:v>
                </c:pt>
                <c:pt idx="18191" formatCode="General">
                  <c:v>18.190999999999999</c:v>
                </c:pt>
                <c:pt idx="18192" formatCode="General">
                  <c:v>18.192</c:v>
                </c:pt>
                <c:pt idx="18193" formatCode="General">
                  <c:v>18.193000000000001</c:v>
                </c:pt>
                <c:pt idx="18194" formatCode="General">
                  <c:v>18.193999999999999</c:v>
                </c:pt>
                <c:pt idx="18195" formatCode="General">
                  <c:v>18.195</c:v>
                </c:pt>
                <c:pt idx="18196" formatCode="General">
                  <c:v>18.196000000000002</c:v>
                </c:pt>
                <c:pt idx="18197" formatCode="General">
                  <c:v>18.196999999999999</c:v>
                </c:pt>
                <c:pt idx="18198" formatCode="General">
                  <c:v>18.198</c:v>
                </c:pt>
                <c:pt idx="18199" formatCode="General">
                  <c:v>18.199000000000002</c:v>
                </c:pt>
                <c:pt idx="18200" formatCode="General">
                  <c:v>18.2</c:v>
                </c:pt>
                <c:pt idx="18201" formatCode="General">
                  <c:v>18.201000000000001</c:v>
                </c:pt>
                <c:pt idx="18202" formatCode="General">
                  <c:v>18.202000000000002</c:v>
                </c:pt>
                <c:pt idx="18203" formatCode="General">
                  <c:v>18.202999999999999</c:v>
                </c:pt>
                <c:pt idx="18204" formatCode="General">
                  <c:v>18.204000000000001</c:v>
                </c:pt>
                <c:pt idx="18205" formatCode="General">
                  <c:v>18.204999999999998</c:v>
                </c:pt>
                <c:pt idx="18206" formatCode="General">
                  <c:v>18.206</c:v>
                </c:pt>
                <c:pt idx="18207" formatCode="General">
                  <c:v>18.207000000000001</c:v>
                </c:pt>
                <c:pt idx="18208" formatCode="General">
                  <c:v>18.207999999999998</c:v>
                </c:pt>
                <c:pt idx="18209" formatCode="General">
                  <c:v>18.209</c:v>
                </c:pt>
                <c:pt idx="18210" formatCode="General">
                  <c:v>18.21</c:v>
                </c:pt>
                <c:pt idx="18211" formatCode="General">
                  <c:v>18.210999999999999</c:v>
                </c:pt>
                <c:pt idx="18212" formatCode="General">
                  <c:v>18.212</c:v>
                </c:pt>
                <c:pt idx="18213" formatCode="General">
                  <c:v>18.213000000000001</c:v>
                </c:pt>
                <c:pt idx="18214" formatCode="General">
                  <c:v>18.213999999999999</c:v>
                </c:pt>
                <c:pt idx="18215" formatCode="General">
                  <c:v>18.215</c:v>
                </c:pt>
                <c:pt idx="18216" formatCode="General">
                  <c:v>18.216000000000001</c:v>
                </c:pt>
                <c:pt idx="18217" formatCode="General">
                  <c:v>18.216999999999999</c:v>
                </c:pt>
                <c:pt idx="18218" formatCode="General">
                  <c:v>18.218</c:v>
                </c:pt>
                <c:pt idx="18219" formatCode="General">
                  <c:v>18.219000000000001</c:v>
                </c:pt>
                <c:pt idx="18220" formatCode="General">
                  <c:v>18.22</c:v>
                </c:pt>
                <c:pt idx="18221" formatCode="General">
                  <c:v>18.221</c:v>
                </c:pt>
                <c:pt idx="18222" formatCode="General">
                  <c:v>18.222000000000001</c:v>
                </c:pt>
                <c:pt idx="18223" formatCode="General">
                  <c:v>18.222999999999999</c:v>
                </c:pt>
                <c:pt idx="18224" formatCode="General">
                  <c:v>18.224</c:v>
                </c:pt>
                <c:pt idx="18225" formatCode="General">
                  <c:v>18.225000000000001</c:v>
                </c:pt>
                <c:pt idx="18226" formatCode="General">
                  <c:v>18.225999999999999</c:v>
                </c:pt>
                <c:pt idx="18227" formatCode="General">
                  <c:v>18.227</c:v>
                </c:pt>
                <c:pt idx="18228" formatCode="General">
                  <c:v>18.228000000000002</c:v>
                </c:pt>
                <c:pt idx="18229" formatCode="General">
                  <c:v>18.228999999999999</c:v>
                </c:pt>
                <c:pt idx="18230" formatCode="General">
                  <c:v>18.23</c:v>
                </c:pt>
                <c:pt idx="18231" formatCode="General">
                  <c:v>18.231000000000002</c:v>
                </c:pt>
                <c:pt idx="18232" formatCode="General">
                  <c:v>18.231999999999999</c:v>
                </c:pt>
                <c:pt idx="18233" formatCode="General">
                  <c:v>18.233000000000001</c:v>
                </c:pt>
                <c:pt idx="18234" formatCode="General">
                  <c:v>18.234000000000002</c:v>
                </c:pt>
                <c:pt idx="18235" formatCode="General">
                  <c:v>18.234999999999999</c:v>
                </c:pt>
                <c:pt idx="18236" formatCode="General">
                  <c:v>18.236000000000001</c:v>
                </c:pt>
                <c:pt idx="18237" formatCode="General">
                  <c:v>18.236999999999998</c:v>
                </c:pt>
                <c:pt idx="18238" formatCode="General">
                  <c:v>18.238</c:v>
                </c:pt>
                <c:pt idx="18239" formatCode="General">
                  <c:v>18.239000000000001</c:v>
                </c:pt>
                <c:pt idx="18240" formatCode="General">
                  <c:v>18.239999999999998</c:v>
                </c:pt>
                <c:pt idx="18241" formatCode="General">
                  <c:v>18.241</c:v>
                </c:pt>
                <c:pt idx="18242" formatCode="General">
                  <c:v>18.242000000000001</c:v>
                </c:pt>
                <c:pt idx="18243" formatCode="General">
                  <c:v>18.242999999999999</c:v>
                </c:pt>
                <c:pt idx="18244" formatCode="General">
                  <c:v>18.244</c:v>
                </c:pt>
                <c:pt idx="18245" formatCode="General">
                  <c:v>18.245000000000001</c:v>
                </c:pt>
                <c:pt idx="18246" formatCode="General">
                  <c:v>18.245999999999999</c:v>
                </c:pt>
                <c:pt idx="18247" formatCode="General">
                  <c:v>18.247</c:v>
                </c:pt>
                <c:pt idx="18248" formatCode="General">
                  <c:v>18.248000000000001</c:v>
                </c:pt>
                <c:pt idx="18249" formatCode="General">
                  <c:v>18.248999999999999</c:v>
                </c:pt>
                <c:pt idx="18250" formatCode="General">
                  <c:v>18.25</c:v>
                </c:pt>
                <c:pt idx="18251" formatCode="General">
                  <c:v>18.251000000000001</c:v>
                </c:pt>
                <c:pt idx="18252" formatCode="General">
                  <c:v>18.251999999999999</c:v>
                </c:pt>
                <c:pt idx="18253" formatCode="General">
                  <c:v>18.253</c:v>
                </c:pt>
                <c:pt idx="18254" formatCode="General">
                  <c:v>18.254000000000001</c:v>
                </c:pt>
                <c:pt idx="18255" formatCode="General">
                  <c:v>18.254999999999999</c:v>
                </c:pt>
                <c:pt idx="18256" formatCode="General">
                  <c:v>18.256</c:v>
                </c:pt>
                <c:pt idx="18257" formatCode="General">
                  <c:v>18.257000000000001</c:v>
                </c:pt>
                <c:pt idx="18258" formatCode="General">
                  <c:v>18.257999999999999</c:v>
                </c:pt>
                <c:pt idx="18259" formatCode="General">
                  <c:v>18.259</c:v>
                </c:pt>
                <c:pt idx="18260" formatCode="General">
                  <c:v>18.260000000000002</c:v>
                </c:pt>
                <c:pt idx="18261" formatCode="General">
                  <c:v>18.260999999999999</c:v>
                </c:pt>
                <c:pt idx="18262" formatCode="General">
                  <c:v>18.262</c:v>
                </c:pt>
                <c:pt idx="18263" formatCode="General">
                  <c:v>18.263000000000002</c:v>
                </c:pt>
                <c:pt idx="18264" formatCode="General">
                  <c:v>18.263999999999999</c:v>
                </c:pt>
                <c:pt idx="18265" formatCode="General">
                  <c:v>18.265000000000001</c:v>
                </c:pt>
                <c:pt idx="18266" formatCode="General">
                  <c:v>18.265999999999998</c:v>
                </c:pt>
                <c:pt idx="18267" formatCode="General">
                  <c:v>18.266999999999999</c:v>
                </c:pt>
                <c:pt idx="18268" formatCode="General">
                  <c:v>18.268000000000001</c:v>
                </c:pt>
                <c:pt idx="18269" formatCode="General">
                  <c:v>18.268999999999998</c:v>
                </c:pt>
                <c:pt idx="18270" formatCode="General">
                  <c:v>18.27</c:v>
                </c:pt>
                <c:pt idx="18271" formatCode="General">
                  <c:v>18.271000000000001</c:v>
                </c:pt>
                <c:pt idx="18272" formatCode="General">
                  <c:v>18.271999999999998</c:v>
                </c:pt>
                <c:pt idx="18273" formatCode="General">
                  <c:v>18.273</c:v>
                </c:pt>
                <c:pt idx="18274" formatCode="General">
                  <c:v>18.274000000000001</c:v>
                </c:pt>
                <c:pt idx="18275" formatCode="General">
                  <c:v>18.274999999999999</c:v>
                </c:pt>
                <c:pt idx="18276" formatCode="General">
                  <c:v>18.276</c:v>
                </c:pt>
                <c:pt idx="18277" formatCode="General">
                  <c:v>18.277000000000001</c:v>
                </c:pt>
                <c:pt idx="18278" formatCode="General">
                  <c:v>18.277999999999999</c:v>
                </c:pt>
                <c:pt idx="18279" formatCode="General">
                  <c:v>18.279</c:v>
                </c:pt>
                <c:pt idx="18280" formatCode="General">
                  <c:v>18.28</c:v>
                </c:pt>
                <c:pt idx="18281" formatCode="General">
                  <c:v>18.280999999999999</c:v>
                </c:pt>
                <c:pt idx="18282" formatCode="General">
                  <c:v>18.282</c:v>
                </c:pt>
                <c:pt idx="18283" formatCode="General">
                  <c:v>18.283000000000001</c:v>
                </c:pt>
                <c:pt idx="18284" formatCode="General">
                  <c:v>18.283999999999999</c:v>
                </c:pt>
                <c:pt idx="18285" formatCode="General">
                  <c:v>18.285</c:v>
                </c:pt>
                <c:pt idx="18286" formatCode="General">
                  <c:v>18.286000000000001</c:v>
                </c:pt>
                <c:pt idx="18287" formatCode="General">
                  <c:v>18.286999999999999</c:v>
                </c:pt>
                <c:pt idx="18288" formatCode="General">
                  <c:v>18.288</c:v>
                </c:pt>
                <c:pt idx="18289" formatCode="General">
                  <c:v>18.289000000000001</c:v>
                </c:pt>
                <c:pt idx="18290" formatCode="General">
                  <c:v>18.29</c:v>
                </c:pt>
                <c:pt idx="18291" formatCode="General">
                  <c:v>18.291</c:v>
                </c:pt>
                <c:pt idx="18292" formatCode="General">
                  <c:v>18.292000000000002</c:v>
                </c:pt>
                <c:pt idx="18293" formatCode="General">
                  <c:v>18.292999999999999</c:v>
                </c:pt>
                <c:pt idx="18294" formatCode="General">
                  <c:v>18.294</c:v>
                </c:pt>
                <c:pt idx="18295" formatCode="General">
                  <c:v>18.295000000000002</c:v>
                </c:pt>
                <c:pt idx="18296" formatCode="General">
                  <c:v>18.295999999999999</c:v>
                </c:pt>
                <c:pt idx="18297" formatCode="General">
                  <c:v>18.297000000000001</c:v>
                </c:pt>
                <c:pt idx="18298" formatCode="General">
                  <c:v>18.297999999999998</c:v>
                </c:pt>
                <c:pt idx="18299" formatCode="General">
                  <c:v>18.298999999999999</c:v>
                </c:pt>
                <c:pt idx="18300" formatCode="General">
                  <c:v>18.3</c:v>
                </c:pt>
                <c:pt idx="18301" formatCode="General">
                  <c:v>18.300999999999998</c:v>
                </c:pt>
                <c:pt idx="18302" formatCode="General">
                  <c:v>18.302</c:v>
                </c:pt>
                <c:pt idx="18303" formatCode="General">
                  <c:v>18.303000000000001</c:v>
                </c:pt>
                <c:pt idx="18304" formatCode="General">
                  <c:v>18.303999999999998</c:v>
                </c:pt>
                <c:pt idx="18305" formatCode="General">
                  <c:v>18.305</c:v>
                </c:pt>
                <c:pt idx="18306" formatCode="General">
                  <c:v>18.306000000000001</c:v>
                </c:pt>
                <c:pt idx="18307" formatCode="General">
                  <c:v>18.306999999999999</c:v>
                </c:pt>
                <c:pt idx="18308" formatCode="General">
                  <c:v>18.308</c:v>
                </c:pt>
                <c:pt idx="18309" formatCode="General">
                  <c:v>18.309000000000001</c:v>
                </c:pt>
                <c:pt idx="18310" formatCode="General">
                  <c:v>18.309999999999999</c:v>
                </c:pt>
                <c:pt idx="18311" formatCode="General">
                  <c:v>18.311</c:v>
                </c:pt>
                <c:pt idx="18312" formatCode="General">
                  <c:v>18.312000000000001</c:v>
                </c:pt>
                <c:pt idx="18313" formatCode="General">
                  <c:v>18.312999999999999</c:v>
                </c:pt>
                <c:pt idx="18314" formatCode="General">
                  <c:v>18.314</c:v>
                </c:pt>
                <c:pt idx="18315" formatCode="General">
                  <c:v>18.315000000000001</c:v>
                </c:pt>
                <c:pt idx="18316" formatCode="General">
                  <c:v>18.315999999999999</c:v>
                </c:pt>
                <c:pt idx="18317" formatCode="General">
                  <c:v>18.317</c:v>
                </c:pt>
                <c:pt idx="18318" formatCode="General">
                  <c:v>18.318000000000001</c:v>
                </c:pt>
                <c:pt idx="18319" formatCode="General">
                  <c:v>18.318999999999999</c:v>
                </c:pt>
                <c:pt idx="18320" formatCode="General">
                  <c:v>18.32</c:v>
                </c:pt>
                <c:pt idx="18321" formatCode="General">
                  <c:v>18.321000000000002</c:v>
                </c:pt>
                <c:pt idx="18322" formatCode="General">
                  <c:v>18.321999999999999</c:v>
                </c:pt>
                <c:pt idx="18323" formatCode="General">
                  <c:v>18.323</c:v>
                </c:pt>
                <c:pt idx="18324" formatCode="General">
                  <c:v>18.324000000000002</c:v>
                </c:pt>
                <c:pt idx="18325" formatCode="General">
                  <c:v>18.324999999999999</c:v>
                </c:pt>
                <c:pt idx="18326" formatCode="General">
                  <c:v>18.326000000000001</c:v>
                </c:pt>
                <c:pt idx="18327" formatCode="General">
                  <c:v>18.327000000000002</c:v>
                </c:pt>
                <c:pt idx="18328" formatCode="General">
                  <c:v>18.327999999999999</c:v>
                </c:pt>
                <c:pt idx="18329" formatCode="General">
                  <c:v>18.329000000000001</c:v>
                </c:pt>
                <c:pt idx="18330" formatCode="General">
                  <c:v>18.329999999999998</c:v>
                </c:pt>
                <c:pt idx="18331" formatCode="General">
                  <c:v>18.331</c:v>
                </c:pt>
                <c:pt idx="18332" formatCode="General">
                  <c:v>18.332000000000001</c:v>
                </c:pt>
                <c:pt idx="18333" formatCode="General">
                  <c:v>18.332999999999998</c:v>
                </c:pt>
                <c:pt idx="18334" formatCode="General">
                  <c:v>18.334</c:v>
                </c:pt>
                <c:pt idx="18335" formatCode="General">
                  <c:v>18.335000000000001</c:v>
                </c:pt>
                <c:pt idx="18336" formatCode="General">
                  <c:v>18.335999999999999</c:v>
                </c:pt>
                <c:pt idx="18337" formatCode="General">
                  <c:v>18.337</c:v>
                </c:pt>
                <c:pt idx="18338" formatCode="General">
                  <c:v>18.338000000000001</c:v>
                </c:pt>
                <c:pt idx="18339" formatCode="General">
                  <c:v>18.338999999999999</c:v>
                </c:pt>
                <c:pt idx="18340" formatCode="General">
                  <c:v>18.34</c:v>
                </c:pt>
                <c:pt idx="18341" formatCode="General">
                  <c:v>18.341000000000001</c:v>
                </c:pt>
                <c:pt idx="18342" formatCode="General">
                  <c:v>18.341999999999999</c:v>
                </c:pt>
                <c:pt idx="18343" formatCode="General">
                  <c:v>18.343</c:v>
                </c:pt>
                <c:pt idx="18344" formatCode="General">
                  <c:v>18.344000000000001</c:v>
                </c:pt>
                <c:pt idx="18345" formatCode="General">
                  <c:v>18.344999999999999</c:v>
                </c:pt>
                <c:pt idx="18346" formatCode="General">
                  <c:v>18.346</c:v>
                </c:pt>
                <c:pt idx="18347" formatCode="General">
                  <c:v>18.347000000000001</c:v>
                </c:pt>
                <c:pt idx="18348" formatCode="General">
                  <c:v>18.347999999999999</c:v>
                </c:pt>
                <c:pt idx="18349" formatCode="General">
                  <c:v>18.349</c:v>
                </c:pt>
                <c:pt idx="18350" formatCode="General">
                  <c:v>18.350000000000001</c:v>
                </c:pt>
                <c:pt idx="18351" formatCode="General">
                  <c:v>18.350999999999999</c:v>
                </c:pt>
                <c:pt idx="18352" formatCode="General">
                  <c:v>18.352</c:v>
                </c:pt>
                <c:pt idx="18353" formatCode="General">
                  <c:v>18.353000000000002</c:v>
                </c:pt>
                <c:pt idx="18354" formatCode="General">
                  <c:v>18.353999999999999</c:v>
                </c:pt>
                <c:pt idx="18355" formatCode="General">
                  <c:v>18.355</c:v>
                </c:pt>
                <c:pt idx="18356" formatCode="General">
                  <c:v>18.356000000000002</c:v>
                </c:pt>
                <c:pt idx="18357" formatCode="General">
                  <c:v>18.356999999999999</c:v>
                </c:pt>
                <c:pt idx="18358" formatCode="General">
                  <c:v>18.358000000000001</c:v>
                </c:pt>
                <c:pt idx="18359" formatCode="General">
                  <c:v>18.359000000000002</c:v>
                </c:pt>
                <c:pt idx="18360" formatCode="General">
                  <c:v>18.36</c:v>
                </c:pt>
                <c:pt idx="18361" formatCode="General">
                  <c:v>18.361000000000001</c:v>
                </c:pt>
                <c:pt idx="18362" formatCode="General">
                  <c:v>18.361999999999998</c:v>
                </c:pt>
                <c:pt idx="18363" formatCode="General">
                  <c:v>18.363</c:v>
                </c:pt>
                <c:pt idx="18364" formatCode="General">
                  <c:v>18.364000000000001</c:v>
                </c:pt>
                <c:pt idx="18365" formatCode="General">
                  <c:v>18.364999999999998</c:v>
                </c:pt>
                <c:pt idx="18366" formatCode="General">
                  <c:v>18.366</c:v>
                </c:pt>
                <c:pt idx="18367" formatCode="General">
                  <c:v>18.367000000000001</c:v>
                </c:pt>
                <c:pt idx="18368" formatCode="General">
                  <c:v>18.367999999999999</c:v>
                </c:pt>
                <c:pt idx="18369" formatCode="General">
                  <c:v>18.369</c:v>
                </c:pt>
                <c:pt idx="18370" formatCode="General">
                  <c:v>18.37</c:v>
                </c:pt>
                <c:pt idx="18371" formatCode="General">
                  <c:v>18.370999999999999</c:v>
                </c:pt>
                <c:pt idx="18372" formatCode="General">
                  <c:v>18.372</c:v>
                </c:pt>
                <c:pt idx="18373" formatCode="General">
                  <c:v>18.373000000000001</c:v>
                </c:pt>
                <c:pt idx="18374" formatCode="General">
                  <c:v>18.373999999999999</c:v>
                </c:pt>
                <c:pt idx="18375" formatCode="General">
                  <c:v>18.375</c:v>
                </c:pt>
                <c:pt idx="18376" formatCode="General">
                  <c:v>18.376000000000001</c:v>
                </c:pt>
                <c:pt idx="18377" formatCode="General">
                  <c:v>18.376999999999999</c:v>
                </c:pt>
                <c:pt idx="18378" formatCode="General">
                  <c:v>18.378</c:v>
                </c:pt>
                <c:pt idx="18379" formatCode="General">
                  <c:v>18.379000000000001</c:v>
                </c:pt>
                <c:pt idx="18380" formatCode="General">
                  <c:v>18.38</c:v>
                </c:pt>
                <c:pt idx="18381" formatCode="General">
                  <c:v>18.381</c:v>
                </c:pt>
                <c:pt idx="18382" formatCode="General">
                  <c:v>18.382000000000001</c:v>
                </c:pt>
                <c:pt idx="18383" formatCode="General">
                  <c:v>18.382999999999999</c:v>
                </c:pt>
                <c:pt idx="18384" formatCode="General">
                  <c:v>18.384</c:v>
                </c:pt>
                <c:pt idx="18385" formatCode="General">
                  <c:v>18.385000000000002</c:v>
                </c:pt>
                <c:pt idx="18386" formatCode="General">
                  <c:v>18.385999999999999</c:v>
                </c:pt>
                <c:pt idx="18387" formatCode="General">
                  <c:v>18.387</c:v>
                </c:pt>
                <c:pt idx="18388" formatCode="General">
                  <c:v>18.388000000000002</c:v>
                </c:pt>
                <c:pt idx="18389" formatCode="General">
                  <c:v>18.388999999999999</c:v>
                </c:pt>
                <c:pt idx="18390" formatCode="General">
                  <c:v>18.39</c:v>
                </c:pt>
                <c:pt idx="18391" formatCode="General">
                  <c:v>18.390999999999998</c:v>
                </c:pt>
                <c:pt idx="18392" formatCode="General">
                  <c:v>18.391999999999999</c:v>
                </c:pt>
                <c:pt idx="18393" formatCode="General">
                  <c:v>18.393000000000001</c:v>
                </c:pt>
                <c:pt idx="18394" formatCode="General">
                  <c:v>18.393999999999998</c:v>
                </c:pt>
                <c:pt idx="18395" formatCode="General">
                  <c:v>18.395</c:v>
                </c:pt>
                <c:pt idx="18396" formatCode="General">
                  <c:v>18.396000000000001</c:v>
                </c:pt>
                <c:pt idx="18397" formatCode="General">
                  <c:v>18.396999999999998</c:v>
                </c:pt>
                <c:pt idx="18398" formatCode="General">
                  <c:v>18.398</c:v>
                </c:pt>
                <c:pt idx="18399" formatCode="General">
                  <c:v>18.399000000000001</c:v>
                </c:pt>
                <c:pt idx="18400" formatCode="General">
                  <c:v>18.399999999999999</c:v>
                </c:pt>
                <c:pt idx="18401" formatCode="General">
                  <c:v>18.401</c:v>
                </c:pt>
                <c:pt idx="18402" formatCode="General">
                  <c:v>18.402000000000001</c:v>
                </c:pt>
                <c:pt idx="18403" formatCode="General">
                  <c:v>18.402999999999999</c:v>
                </c:pt>
                <c:pt idx="18404" formatCode="General">
                  <c:v>18.404</c:v>
                </c:pt>
                <c:pt idx="18405" formatCode="General">
                  <c:v>18.405000000000001</c:v>
                </c:pt>
                <c:pt idx="18406" formatCode="General">
                  <c:v>18.405999999999999</c:v>
                </c:pt>
                <c:pt idx="18407" formatCode="General">
                  <c:v>18.407</c:v>
                </c:pt>
                <c:pt idx="18408" formatCode="General">
                  <c:v>18.408000000000001</c:v>
                </c:pt>
                <c:pt idx="18409" formatCode="General">
                  <c:v>18.408999999999999</c:v>
                </c:pt>
                <c:pt idx="18410" formatCode="General">
                  <c:v>18.41</c:v>
                </c:pt>
                <c:pt idx="18411" formatCode="General">
                  <c:v>18.411000000000001</c:v>
                </c:pt>
                <c:pt idx="18412" formatCode="General">
                  <c:v>18.411999999999999</c:v>
                </c:pt>
                <c:pt idx="18413" formatCode="General">
                  <c:v>18.413</c:v>
                </c:pt>
                <c:pt idx="18414" formatCode="General">
                  <c:v>18.414000000000001</c:v>
                </c:pt>
                <c:pt idx="18415" formatCode="General">
                  <c:v>18.414999999999999</c:v>
                </c:pt>
                <c:pt idx="18416" formatCode="General">
                  <c:v>18.416</c:v>
                </c:pt>
                <c:pt idx="18417" formatCode="General">
                  <c:v>18.417000000000002</c:v>
                </c:pt>
                <c:pt idx="18418" formatCode="General">
                  <c:v>18.417999999999999</c:v>
                </c:pt>
                <c:pt idx="18419" formatCode="General">
                  <c:v>18.419</c:v>
                </c:pt>
                <c:pt idx="18420" formatCode="General">
                  <c:v>18.420000000000002</c:v>
                </c:pt>
                <c:pt idx="18421" formatCode="General">
                  <c:v>18.420999999999999</c:v>
                </c:pt>
                <c:pt idx="18422" formatCode="General">
                  <c:v>18.422000000000001</c:v>
                </c:pt>
                <c:pt idx="18423" formatCode="General">
                  <c:v>18.422999999999998</c:v>
                </c:pt>
                <c:pt idx="18424" formatCode="General">
                  <c:v>18.423999999999999</c:v>
                </c:pt>
                <c:pt idx="18425" formatCode="General">
                  <c:v>18.425000000000001</c:v>
                </c:pt>
                <c:pt idx="18426" formatCode="General">
                  <c:v>18.425999999999998</c:v>
                </c:pt>
                <c:pt idx="18427" formatCode="General">
                  <c:v>18.427</c:v>
                </c:pt>
                <c:pt idx="18428" formatCode="General">
                  <c:v>18.428000000000001</c:v>
                </c:pt>
                <c:pt idx="18429" formatCode="General">
                  <c:v>18.428999999999998</c:v>
                </c:pt>
                <c:pt idx="18430" formatCode="General">
                  <c:v>18.43</c:v>
                </c:pt>
                <c:pt idx="18431" formatCode="General">
                  <c:v>18.431000000000001</c:v>
                </c:pt>
                <c:pt idx="18432" formatCode="General">
                  <c:v>18.431999999999999</c:v>
                </c:pt>
                <c:pt idx="18433" formatCode="General">
                  <c:v>18.433</c:v>
                </c:pt>
                <c:pt idx="18434" formatCode="General">
                  <c:v>18.434000000000001</c:v>
                </c:pt>
                <c:pt idx="18435" formatCode="General">
                  <c:v>18.434999999999999</c:v>
                </c:pt>
                <c:pt idx="18436" formatCode="General">
                  <c:v>18.436</c:v>
                </c:pt>
                <c:pt idx="18437" formatCode="General">
                  <c:v>18.437000000000001</c:v>
                </c:pt>
                <c:pt idx="18438" formatCode="General">
                  <c:v>18.437999999999999</c:v>
                </c:pt>
                <c:pt idx="18439" formatCode="General">
                  <c:v>18.439</c:v>
                </c:pt>
                <c:pt idx="18440" formatCode="General">
                  <c:v>18.440000000000001</c:v>
                </c:pt>
                <c:pt idx="18441" formatCode="General">
                  <c:v>18.440999999999999</c:v>
                </c:pt>
                <c:pt idx="18442" formatCode="General">
                  <c:v>18.442</c:v>
                </c:pt>
                <c:pt idx="18443" formatCode="General">
                  <c:v>18.443000000000001</c:v>
                </c:pt>
                <c:pt idx="18444" formatCode="General">
                  <c:v>18.443999999999999</c:v>
                </c:pt>
                <c:pt idx="18445" formatCode="General">
                  <c:v>18.445</c:v>
                </c:pt>
                <c:pt idx="18446" formatCode="General">
                  <c:v>18.446000000000002</c:v>
                </c:pt>
                <c:pt idx="18447" formatCode="General">
                  <c:v>18.446999999999999</c:v>
                </c:pt>
                <c:pt idx="18448" formatCode="General">
                  <c:v>18.448</c:v>
                </c:pt>
                <c:pt idx="18449" formatCode="General">
                  <c:v>18.449000000000002</c:v>
                </c:pt>
                <c:pt idx="18450" formatCode="General">
                  <c:v>18.45</c:v>
                </c:pt>
                <c:pt idx="18451" formatCode="General">
                  <c:v>18.451000000000001</c:v>
                </c:pt>
                <c:pt idx="18452" formatCode="General">
                  <c:v>18.452000000000002</c:v>
                </c:pt>
                <c:pt idx="18453" formatCode="General">
                  <c:v>18.452999999999999</c:v>
                </c:pt>
                <c:pt idx="18454" formatCode="General">
                  <c:v>18.454000000000001</c:v>
                </c:pt>
                <c:pt idx="18455" formatCode="General">
                  <c:v>18.454999999999998</c:v>
                </c:pt>
                <c:pt idx="18456" formatCode="General">
                  <c:v>18.456</c:v>
                </c:pt>
                <c:pt idx="18457" formatCode="General">
                  <c:v>18.457000000000001</c:v>
                </c:pt>
                <c:pt idx="18458" formatCode="General">
                  <c:v>18.457999999999998</c:v>
                </c:pt>
                <c:pt idx="18459" formatCode="General">
                  <c:v>18.459</c:v>
                </c:pt>
                <c:pt idx="18460" formatCode="General">
                  <c:v>18.46</c:v>
                </c:pt>
                <c:pt idx="18461" formatCode="General">
                  <c:v>18.460999999999999</c:v>
                </c:pt>
                <c:pt idx="18462" formatCode="General">
                  <c:v>18.462</c:v>
                </c:pt>
                <c:pt idx="18463" formatCode="General">
                  <c:v>18.463000000000001</c:v>
                </c:pt>
                <c:pt idx="18464" formatCode="General">
                  <c:v>18.463999999999999</c:v>
                </c:pt>
                <c:pt idx="18465" formatCode="General">
                  <c:v>18.465</c:v>
                </c:pt>
                <c:pt idx="18466" formatCode="General">
                  <c:v>18.466000000000001</c:v>
                </c:pt>
                <c:pt idx="18467" formatCode="General">
                  <c:v>18.466999999999999</c:v>
                </c:pt>
                <c:pt idx="18468" formatCode="General">
                  <c:v>18.468</c:v>
                </c:pt>
                <c:pt idx="18469" formatCode="General">
                  <c:v>18.469000000000001</c:v>
                </c:pt>
                <c:pt idx="18470" formatCode="General">
                  <c:v>18.47</c:v>
                </c:pt>
                <c:pt idx="18471" formatCode="General">
                  <c:v>18.471</c:v>
                </c:pt>
                <c:pt idx="18472" formatCode="General">
                  <c:v>18.472000000000001</c:v>
                </c:pt>
                <c:pt idx="18473" formatCode="General">
                  <c:v>18.472999999999999</c:v>
                </c:pt>
                <c:pt idx="18474" formatCode="General">
                  <c:v>18.474</c:v>
                </c:pt>
                <c:pt idx="18475" formatCode="General">
                  <c:v>18.475000000000001</c:v>
                </c:pt>
                <c:pt idx="18476" formatCode="General">
                  <c:v>18.475999999999999</c:v>
                </c:pt>
                <c:pt idx="18477" formatCode="General">
                  <c:v>18.477</c:v>
                </c:pt>
                <c:pt idx="18478" formatCode="General">
                  <c:v>18.478000000000002</c:v>
                </c:pt>
                <c:pt idx="18479" formatCode="General">
                  <c:v>18.478999999999999</c:v>
                </c:pt>
                <c:pt idx="18480" formatCode="General">
                  <c:v>18.48</c:v>
                </c:pt>
                <c:pt idx="18481" formatCode="General">
                  <c:v>18.481000000000002</c:v>
                </c:pt>
                <c:pt idx="18482" formatCode="General">
                  <c:v>18.481999999999999</c:v>
                </c:pt>
                <c:pt idx="18483" formatCode="General">
                  <c:v>18.483000000000001</c:v>
                </c:pt>
                <c:pt idx="18484" formatCode="General">
                  <c:v>18.484000000000002</c:v>
                </c:pt>
                <c:pt idx="18485" formatCode="General">
                  <c:v>18.484999999999999</c:v>
                </c:pt>
                <c:pt idx="18486" formatCode="General">
                  <c:v>18.486000000000001</c:v>
                </c:pt>
                <c:pt idx="18487" formatCode="General">
                  <c:v>18.486999999999998</c:v>
                </c:pt>
                <c:pt idx="18488" formatCode="General">
                  <c:v>18.488</c:v>
                </c:pt>
                <c:pt idx="18489" formatCode="General">
                  <c:v>18.489000000000001</c:v>
                </c:pt>
                <c:pt idx="18490" formatCode="General">
                  <c:v>18.489999999999998</c:v>
                </c:pt>
                <c:pt idx="18491" formatCode="General">
                  <c:v>18.491</c:v>
                </c:pt>
                <c:pt idx="18492" formatCode="General">
                  <c:v>18.492000000000001</c:v>
                </c:pt>
                <c:pt idx="18493" formatCode="General">
                  <c:v>18.492999999999999</c:v>
                </c:pt>
                <c:pt idx="18494" formatCode="General">
                  <c:v>18.494</c:v>
                </c:pt>
                <c:pt idx="18495" formatCode="General">
                  <c:v>18.495000000000001</c:v>
                </c:pt>
                <c:pt idx="18496" formatCode="General">
                  <c:v>18.495999999999999</c:v>
                </c:pt>
                <c:pt idx="18497" formatCode="General">
                  <c:v>18.497</c:v>
                </c:pt>
                <c:pt idx="18498" formatCode="General">
                  <c:v>18.498000000000001</c:v>
                </c:pt>
                <c:pt idx="18499" formatCode="General">
                  <c:v>18.498999999999999</c:v>
                </c:pt>
                <c:pt idx="18500" formatCode="General">
                  <c:v>18.5</c:v>
                </c:pt>
                <c:pt idx="18501" formatCode="General">
                  <c:v>18.501000000000001</c:v>
                </c:pt>
                <c:pt idx="18502" formatCode="General">
                  <c:v>18.501999999999999</c:v>
                </c:pt>
                <c:pt idx="18503" formatCode="General">
                  <c:v>18.503</c:v>
                </c:pt>
                <c:pt idx="18504" formatCode="General">
                  <c:v>18.504000000000001</c:v>
                </c:pt>
                <c:pt idx="18505" formatCode="General">
                  <c:v>18.504999999999999</c:v>
                </c:pt>
                <c:pt idx="18506" formatCode="General">
                  <c:v>18.506</c:v>
                </c:pt>
                <c:pt idx="18507" formatCode="General">
                  <c:v>18.507000000000001</c:v>
                </c:pt>
                <c:pt idx="18508" formatCode="General">
                  <c:v>18.507999999999999</c:v>
                </c:pt>
                <c:pt idx="18509" formatCode="General">
                  <c:v>18.509</c:v>
                </c:pt>
                <c:pt idx="18510" formatCode="General">
                  <c:v>18.510000000000002</c:v>
                </c:pt>
                <c:pt idx="18511" formatCode="General">
                  <c:v>18.510999999999999</c:v>
                </c:pt>
                <c:pt idx="18512" formatCode="General">
                  <c:v>18.512</c:v>
                </c:pt>
                <c:pt idx="18513" formatCode="General">
                  <c:v>18.513000000000002</c:v>
                </c:pt>
                <c:pt idx="18514" formatCode="General">
                  <c:v>18.513999999999999</c:v>
                </c:pt>
                <c:pt idx="18515" formatCode="General">
                  <c:v>18.515000000000001</c:v>
                </c:pt>
                <c:pt idx="18516" formatCode="General">
                  <c:v>18.515999999999998</c:v>
                </c:pt>
                <c:pt idx="18517" formatCode="General">
                  <c:v>18.516999999999999</c:v>
                </c:pt>
                <c:pt idx="18518" formatCode="General">
                  <c:v>18.518000000000001</c:v>
                </c:pt>
                <c:pt idx="18519" formatCode="General">
                  <c:v>18.518999999999998</c:v>
                </c:pt>
                <c:pt idx="18520" formatCode="General">
                  <c:v>18.52</c:v>
                </c:pt>
                <c:pt idx="18521" formatCode="General">
                  <c:v>18.521000000000001</c:v>
                </c:pt>
                <c:pt idx="18522" formatCode="General">
                  <c:v>18.521999999999998</c:v>
                </c:pt>
                <c:pt idx="18523" formatCode="General">
                  <c:v>18.523</c:v>
                </c:pt>
                <c:pt idx="18524" formatCode="General">
                  <c:v>18.524000000000001</c:v>
                </c:pt>
                <c:pt idx="18525" formatCode="General">
                  <c:v>18.524999999999999</c:v>
                </c:pt>
                <c:pt idx="18526" formatCode="General">
                  <c:v>18.526</c:v>
                </c:pt>
                <c:pt idx="18527" formatCode="General">
                  <c:v>18.527000000000001</c:v>
                </c:pt>
                <c:pt idx="18528" formatCode="General">
                  <c:v>18.527999999999999</c:v>
                </c:pt>
                <c:pt idx="18529" formatCode="General">
                  <c:v>18.529</c:v>
                </c:pt>
                <c:pt idx="18530" formatCode="General">
                  <c:v>18.53</c:v>
                </c:pt>
                <c:pt idx="18531" formatCode="General">
                  <c:v>18.530999999999999</c:v>
                </c:pt>
                <c:pt idx="18532" formatCode="General">
                  <c:v>18.532</c:v>
                </c:pt>
                <c:pt idx="18533" formatCode="General">
                  <c:v>18.533000000000001</c:v>
                </c:pt>
                <c:pt idx="18534" formatCode="General">
                  <c:v>18.533999999999999</c:v>
                </c:pt>
                <c:pt idx="18535" formatCode="General">
                  <c:v>18.535</c:v>
                </c:pt>
                <c:pt idx="18536" formatCode="General">
                  <c:v>18.536000000000001</c:v>
                </c:pt>
                <c:pt idx="18537" formatCode="General">
                  <c:v>18.536999999999999</c:v>
                </c:pt>
                <c:pt idx="18538" formatCode="General">
                  <c:v>18.538</c:v>
                </c:pt>
                <c:pt idx="18539" formatCode="General">
                  <c:v>18.539000000000001</c:v>
                </c:pt>
                <c:pt idx="18540" formatCode="General">
                  <c:v>18.54</c:v>
                </c:pt>
                <c:pt idx="18541" formatCode="General">
                  <c:v>18.541</c:v>
                </c:pt>
                <c:pt idx="18542" formatCode="General">
                  <c:v>18.542000000000002</c:v>
                </c:pt>
                <c:pt idx="18543" formatCode="General">
                  <c:v>18.542999999999999</c:v>
                </c:pt>
                <c:pt idx="18544" formatCode="General">
                  <c:v>18.544</c:v>
                </c:pt>
                <c:pt idx="18545" formatCode="General">
                  <c:v>18.545000000000002</c:v>
                </c:pt>
                <c:pt idx="18546" formatCode="General">
                  <c:v>18.545999999999999</c:v>
                </c:pt>
                <c:pt idx="18547" formatCode="General">
                  <c:v>18.547000000000001</c:v>
                </c:pt>
                <c:pt idx="18548" formatCode="General">
                  <c:v>18.547999999999998</c:v>
                </c:pt>
                <c:pt idx="18549" formatCode="General">
                  <c:v>18.548999999999999</c:v>
                </c:pt>
                <c:pt idx="18550" formatCode="General">
                  <c:v>18.55</c:v>
                </c:pt>
                <c:pt idx="18551" formatCode="General">
                  <c:v>18.550999999999998</c:v>
                </c:pt>
                <c:pt idx="18552" formatCode="General">
                  <c:v>18.552</c:v>
                </c:pt>
                <c:pt idx="18553" formatCode="General">
                  <c:v>18.553000000000001</c:v>
                </c:pt>
                <c:pt idx="18554" formatCode="General">
                  <c:v>18.553999999999998</c:v>
                </c:pt>
                <c:pt idx="18555" formatCode="General">
                  <c:v>18.555</c:v>
                </c:pt>
                <c:pt idx="18556" formatCode="General">
                  <c:v>18.556000000000001</c:v>
                </c:pt>
                <c:pt idx="18557" formatCode="General">
                  <c:v>18.556999999999999</c:v>
                </c:pt>
                <c:pt idx="18558" formatCode="General">
                  <c:v>18.558</c:v>
                </c:pt>
                <c:pt idx="18559" formatCode="General">
                  <c:v>18.559000000000001</c:v>
                </c:pt>
                <c:pt idx="18560" formatCode="General">
                  <c:v>18.559999999999999</c:v>
                </c:pt>
                <c:pt idx="18561" formatCode="General">
                  <c:v>18.561</c:v>
                </c:pt>
                <c:pt idx="18562" formatCode="General">
                  <c:v>18.562000000000001</c:v>
                </c:pt>
                <c:pt idx="18563" formatCode="General">
                  <c:v>18.562999999999999</c:v>
                </c:pt>
                <c:pt idx="18564" formatCode="General">
                  <c:v>18.564</c:v>
                </c:pt>
                <c:pt idx="18565" formatCode="General">
                  <c:v>18.565000000000001</c:v>
                </c:pt>
                <c:pt idx="18566" formatCode="General">
                  <c:v>18.565999999999999</c:v>
                </c:pt>
                <c:pt idx="18567" formatCode="General">
                  <c:v>18.567</c:v>
                </c:pt>
                <c:pt idx="18568" formatCode="General">
                  <c:v>18.568000000000001</c:v>
                </c:pt>
                <c:pt idx="18569" formatCode="General">
                  <c:v>18.568999999999999</c:v>
                </c:pt>
                <c:pt idx="18570" formatCode="General">
                  <c:v>18.57</c:v>
                </c:pt>
                <c:pt idx="18571" formatCode="General">
                  <c:v>18.571000000000002</c:v>
                </c:pt>
                <c:pt idx="18572" formatCode="General">
                  <c:v>18.571999999999999</c:v>
                </c:pt>
                <c:pt idx="18573" formatCode="General">
                  <c:v>18.573</c:v>
                </c:pt>
                <c:pt idx="18574" formatCode="General">
                  <c:v>18.574000000000002</c:v>
                </c:pt>
                <c:pt idx="18575" formatCode="General">
                  <c:v>18.574999999999999</c:v>
                </c:pt>
                <c:pt idx="18576" formatCode="General">
                  <c:v>18.576000000000001</c:v>
                </c:pt>
                <c:pt idx="18577" formatCode="General">
                  <c:v>18.577000000000002</c:v>
                </c:pt>
                <c:pt idx="18578" formatCode="General">
                  <c:v>18.577999999999999</c:v>
                </c:pt>
                <c:pt idx="18579" formatCode="General">
                  <c:v>18.579000000000001</c:v>
                </c:pt>
                <c:pt idx="18580" formatCode="General">
                  <c:v>18.579999999999998</c:v>
                </c:pt>
                <c:pt idx="18581" formatCode="General">
                  <c:v>18.581</c:v>
                </c:pt>
                <c:pt idx="18582" formatCode="General">
                  <c:v>18.582000000000001</c:v>
                </c:pt>
                <c:pt idx="18583" formatCode="General">
                  <c:v>18.582999999999998</c:v>
                </c:pt>
                <c:pt idx="18584" formatCode="General">
                  <c:v>18.584</c:v>
                </c:pt>
                <c:pt idx="18585" formatCode="General">
                  <c:v>18.585000000000001</c:v>
                </c:pt>
                <c:pt idx="18586" formatCode="General">
                  <c:v>18.585999999999999</c:v>
                </c:pt>
                <c:pt idx="18587" formatCode="General">
                  <c:v>18.587</c:v>
                </c:pt>
                <c:pt idx="18588" formatCode="General">
                  <c:v>18.588000000000001</c:v>
                </c:pt>
                <c:pt idx="18589" formatCode="General">
                  <c:v>18.588999999999999</c:v>
                </c:pt>
                <c:pt idx="18590" formatCode="General">
                  <c:v>18.59</c:v>
                </c:pt>
                <c:pt idx="18591" formatCode="General">
                  <c:v>18.591000000000001</c:v>
                </c:pt>
                <c:pt idx="18592" formatCode="General">
                  <c:v>18.591999999999999</c:v>
                </c:pt>
                <c:pt idx="18593" formatCode="General">
                  <c:v>18.593</c:v>
                </c:pt>
                <c:pt idx="18594" formatCode="General">
                  <c:v>18.594000000000001</c:v>
                </c:pt>
                <c:pt idx="18595" formatCode="General">
                  <c:v>18.594999999999999</c:v>
                </c:pt>
                <c:pt idx="18596" formatCode="General">
                  <c:v>18.596</c:v>
                </c:pt>
                <c:pt idx="18597" formatCode="General">
                  <c:v>18.597000000000001</c:v>
                </c:pt>
                <c:pt idx="18598" formatCode="General">
                  <c:v>18.597999999999999</c:v>
                </c:pt>
                <c:pt idx="18599" formatCode="General">
                  <c:v>18.599</c:v>
                </c:pt>
                <c:pt idx="18600" formatCode="General">
                  <c:v>18.600000000000001</c:v>
                </c:pt>
                <c:pt idx="18601" formatCode="General">
                  <c:v>18.600999999999999</c:v>
                </c:pt>
                <c:pt idx="18602" formatCode="General">
                  <c:v>18.602</c:v>
                </c:pt>
                <c:pt idx="18603" formatCode="General">
                  <c:v>18.603000000000002</c:v>
                </c:pt>
                <c:pt idx="18604" formatCode="General">
                  <c:v>18.603999999999999</c:v>
                </c:pt>
                <c:pt idx="18605" formatCode="General">
                  <c:v>18.605</c:v>
                </c:pt>
                <c:pt idx="18606" formatCode="General">
                  <c:v>18.606000000000002</c:v>
                </c:pt>
                <c:pt idx="18607" formatCode="General">
                  <c:v>18.606999999999999</c:v>
                </c:pt>
                <c:pt idx="18608" formatCode="General">
                  <c:v>18.608000000000001</c:v>
                </c:pt>
                <c:pt idx="18609" formatCode="General">
                  <c:v>18.609000000000002</c:v>
                </c:pt>
                <c:pt idx="18610" formatCode="General">
                  <c:v>18.61</c:v>
                </c:pt>
                <c:pt idx="18611" formatCode="General">
                  <c:v>18.611000000000001</c:v>
                </c:pt>
                <c:pt idx="18612" formatCode="General">
                  <c:v>18.611999999999998</c:v>
                </c:pt>
                <c:pt idx="18613" formatCode="General">
                  <c:v>18.613</c:v>
                </c:pt>
                <c:pt idx="18614" formatCode="General">
                  <c:v>18.614000000000001</c:v>
                </c:pt>
                <c:pt idx="18615" formatCode="General">
                  <c:v>18.614999999999998</c:v>
                </c:pt>
                <c:pt idx="18616" formatCode="General">
                  <c:v>18.616</c:v>
                </c:pt>
                <c:pt idx="18617" formatCode="General">
                  <c:v>18.617000000000001</c:v>
                </c:pt>
                <c:pt idx="18618" formatCode="General">
                  <c:v>18.617999999999999</c:v>
                </c:pt>
                <c:pt idx="18619" formatCode="General">
                  <c:v>18.619</c:v>
                </c:pt>
                <c:pt idx="18620" formatCode="General">
                  <c:v>18.62</c:v>
                </c:pt>
                <c:pt idx="18621" formatCode="General">
                  <c:v>18.620999999999999</c:v>
                </c:pt>
                <c:pt idx="18622" formatCode="General">
                  <c:v>18.622</c:v>
                </c:pt>
                <c:pt idx="18623" formatCode="General">
                  <c:v>18.623000000000001</c:v>
                </c:pt>
                <c:pt idx="18624" formatCode="General">
                  <c:v>18.623999999999999</c:v>
                </c:pt>
                <c:pt idx="18625" formatCode="General">
                  <c:v>18.625</c:v>
                </c:pt>
                <c:pt idx="18626" formatCode="General">
                  <c:v>18.626000000000001</c:v>
                </c:pt>
                <c:pt idx="18627" formatCode="General">
                  <c:v>18.626999999999999</c:v>
                </c:pt>
                <c:pt idx="18628" formatCode="General">
                  <c:v>18.628</c:v>
                </c:pt>
                <c:pt idx="18629" formatCode="General">
                  <c:v>18.629000000000001</c:v>
                </c:pt>
                <c:pt idx="18630" formatCode="General">
                  <c:v>18.63</c:v>
                </c:pt>
                <c:pt idx="18631" formatCode="General">
                  <c:v>18.631</c:v>
                </c:pt>
                <c:pt idx="18632" formatCode="General">
                  <c:v>18.632000000000001</c:v>
                </c:pt>
                <c:pt idx="18633" formatCode="General">
                  <c:v>18.632999999999999</c:v>
                </c:pt>
                <c:pt idx="18634" formatCode="General">
                  <c:v>18.634</c:v>
                </c:pt>
                <c:pt idx="18635" formatCode="General">
                  <c:v>18.635000000000002</c:v>
                </c:pt>
                <c:pt idx="18636" formatCode="General">
                  <c:v>18.635999999999999</c:v>
                </c:pt>
                <c:pt idx="18637" formatCode="General">
                  <c:v>18.637</c:v>
                </c:pt>
                <c:pt idx="18638" formatCode="General">
                  <c:v>18.638000000000002</c:v>
                </c:pt>
                <c:pt idx="18639" formatCode="General">
                  <c:v>18.638999999999999</c:v>
                </c:pt>
                <c:pt idx="18640" formatCode="General">
                  <c:v>18.64</c:v>
                </c:pt>
                <c:pt idx="18641" formatCode="General">
                  <c:v>18.640999999999998</c:v>
                </c:pt>
                <c:pt idx="18642" formatCode="General">
                  <c:v>18.641999999999999</c:v>
                </c:pt>
                <c:pt idx="18643" formatCode="General">
                  <c:v>18.643000000000001</c:v>
                </c:pt>
                <c:pt idx="18644" formatCode="General">
                  <c:v>18.643999999999998</c:v>
                </c:pt>
                <c:pt idx="18645" formatCode="General">
                  <c:v>18.645</c:v>
                </c:pt>
                <c:pt idx="18646" formatCode="General">
                  <c:v>18.646000000000001</c:v>
                </c:pt>
                <c:pt idx="18647" formatCode="General">
                  <c:v>18.646999999999998</c:v>
                </c:pt>
                <c:pt idx="18648" formatCode="General">
                  <c:v>18.648</c:v>
                </c:pt>
                <c:pt idx="18649" formatCode="General">
                  <c:v>18.649000000000001</c:v>
                </c:pt>
                <c:pt idx="18650" formatCode="General">
                  <c:v>18.649999999999999</c:v>
                </c:pt>
                <c:pt idx="18651" formatCode="General">
                  <c:v>18.651</c:v>
                </c:pt>
                <c:pt idx="18652" formatCode="General">
                  <c:v>18.652000000000001</c:v>
                </c:pt>
                <c:pt idx="18653" formatCode="General">
                  <c:v>18.652999999999999</c:v>
                </c:pt>
                <c:pt idx="18654" formatCode="General">
                  <c:v>18.654</c:v>
                </c:pt>
                <c:pt idx="18655" formatCode="General">
                  <c:v>18.655000000000001</c:v>
                </c:pt>
                <c:pt idx="18656" formatCode="General">
                  <c:v>18.655999999999999</c:v>
                </c:pt>
                <c:pt idx="18657" formatCode="General">
                  <c:v>18.657</c:v>
                </c:pt>
                <c:pt idx="18658" formatCode="General">
                  <c:v>18.658000000000001</c:v>
                </c:pt>
                <c:pt idx="18659" formatCode="General">
                  <c:v>18.658999999999999</c:v>
                </c:pt>
                <c:pt idx="18660" formatCode="General">
                  <c:v>18.66</c:v>
                </c:pt>
                <c:pt idx="18661" formatCode="General">
                  <c:v>18.661000000000001</c:v>
                </c:pt>
                <c:pt idx="18662" formatCode="General">
                  <c:v>18.661999999999999</c:v>
                </c:pt>
                <c:pt idx="18663" formatCode="General">
                  <c:v>18.663</c:v>
                </c:pt>
                <c:pt idx="18664" formatCode="General">
                  <c:v>18.664000000000001</c:v>
                </c:pt>
                <c:pt idx="18665" formatCode="General">
                  <c:v>18.664999999999999</c:v>
                </c:pt>
                <c:pt idx="18666" formatCode="General">
                  <c:v>18.666</c:v>
                </c:pt>
                <c:pt idx="18667" formatCode="General">
                  <c:v>18.667000000000002</c:v>
                </c:pt>
                <c:pt idx="18668" formatCode="General">
                  <c:v>18.667999999999999</c:v>
                </c:pt>
                <c:pt idx="18669" formatCode="General">
                  <c:v>18.669</c:v>
                </c:pt>
                <c:pt idx="18670" formatCode="General">
                  <c:v>18.670000000000002</c:v>
                </c:pt>
                <c:pt idx="18671" formatCode="General">
                  <c:v>18.670999999999999</c:v>
                </c:pt>
                <c:pt idx="18672" formatCode="General">
                  <c:v>18.672000000000001</c:v>
                </c:pt>
                <c:pt idx="18673" formatCode="General">
                  <c:v>18.672999999999998</c:v>
                </c:pt>
                <c:pt idx="18674" formatCode="General">
                  <c:v>18.673999999999999</c:v>
                </c:pt>
                <c:pt idx="18675" formatCode="General">
                  <c:v>18.675000000000001</c:v>
                </c:pt>
                <c:pt idx="18676" formatCode="General">
                  <c:v>18.675999999999998</c:v>
                </c:pt>
                <c:pt idx="18677" formatCode="General">
                  <c:v>18.677</c:v>
                </c:pt>
                <c:pt idx="18678" formatCode="General">
                  <c:v>18.678000000000001</c:v>
                </c:pt>
                <c:pt idx="18679" formatCode="General">
                  <c:v>18.678999999999998</c:v>
                </c:pt>
                <c:pt idx="18680" formatCode="General">
                  <c:v>18.68</c:v>
                </c:pt>
                <c:pt idx="18681" formatCode="General">
                  <c:v>18.681000000000001</c:v>
                </c:pt>
                <c:pt idx="18682" formatCode="General">
                  <c:v>18.681999999999999</c:v>
                </c:pt>
                <c:pt idx="18683" formatCode="General">
                  <c:v>18.683</c:v>
                </c:pt>
                <c:pt idx="18684" formatCode="General">
                  <c:v>18.684000000000001</c:v>
                </c:pt>
                <c:pt idx="18685" formatCode="General">
                  <c:v>18.684999999999999</c:v>
                </c:pt>
                <c:pt idx="18686" formatCode="General">
                  <c:v>18.686</c:v>
                </c:pt>
                <c:pt idx="18687" formatCode="General">
                  <c:v>18.687000000000001</c:v>
                </c:pt>
                <c:pt idx="18688" formatCode="General">
                  <c:v>18.687999999999999</c:v>
                </c:pt>
                <c:pt idx="18689" formatCode="General">
                  <c:v>18.689</c:v>
                </c:pt>
                <c:pt idx="18690" formatCode="General">
                  <c:v>18.690000000000001</c:v>
                </c:pt>
                <c:pt idx="18691" formatCode="General">
                  <c:v>18.690999999999999</c:v>
                </c:pt>
                <c:pt idx="18692" formatCode="General">
                  <c:v>18.692</c:v>
                </c:pt>
                <c:pt idx="18693" formatCode="General">
                  <c:v>18.693000000000001</c:v>
                </c:pt>
                <c:pt idx="18694" formatCode="General">
                  <c:v>18.693999999999999</c:v>
                </c:pt>
                <c:pt idx="18695" formatCode="General">
                  <c:v>18.695</c:v>
                </c:pt>
                <c:pt idx="18696" formatCode="General">
                  <c:v>18.696000000000002</c:v>
                </c:pt>
                <c:pt idx="18697" formatCode="General">
                  <c:v>18.696999999999999</c:v>
                </c:pt>
                <c:pt idx="18698" formatCode="General">
                  <c:v>18.698</c:v>
                </c:pt>
                <c:pt idx="18699" formatCode="General">
                  <c:v>18.699000000000002</c:v>
                </c:pt>
                <c:pt idx="18700" formatCode="General">
                  <c:v>18.7</c:v>
                </c:pt>
                <c:pt idx="18701" formatCode="General">
                  <c:v>18.701000000000001</c:v>
                </c:pt>
                <c:pt idx="18702" formatCode="General">
                  <c:v>18.702000000000002</c:v>
                </c:pt>
                <c:pt idx="18703" formatCode="General">
                  <c:v>18.702999999999999</c:v>
                </c:pt>
                <c:pt idx="18704" formatCode="General">
                  <c:v>18.704000000000001</c:v>
                </c:pt>
                <c:pt idx="18705" formatCode="General">
                  <c:v>18.704999999999998</c:v>
                </c:pt>
                <c:pt idx="18706" formatCode="General">
                  <c:v>18.706</c:v>
                </c:pt>
                <c:pt idx="18707" formatCode="General">
                  <c:v>18.707000000000001</c:v>
                </c:pt>
                <c:pt idx="18708" formatCode="General">
                  <c:v>18.707999999999998</c:v>
                </c:pt>
                <c:pt idx="18709" formatCode="General">
                  <c:v>18.709</c:v>
                </c:pt>
                <c:pt idx="18710" formatCode="General">
                  <c:v>18.71</c:v>
                </c:pt>
                <c:pt idx="18711" formatCode="General">
                  <c:v>18.710999999999999</c:v>
                </c:pt>
                <c:pt idx="18712" formatCode="General">
                  <c:v>18.712</c:v>
                </c:pt>
                <c:pt idx="18713" formatCode="General">
                  <c:v>18.713000000000001</c:v>
                </c:pt>
                <c:pt idx="18714" formatCode="General">
                  <c:v>18.713999999999999</c:v>
                </c:pt>
                <c:pt idx="18715" formatCode="General">
                  <c:v>18.715</c:v>
                </c:pt>
                <c:pt idx="18716" formatCode="General">
                  <c:v>18.716000000000001</c:v>
                </c:pt>
                <c:pt idx="18717" formatCode="General">
                  <c:v>18.716999999999999</c:v>
                </c:pt>
                <c:pt idx="18718" formatCode="General">
                  <c:v>18.718</c:v>
                </c:pt>
                <c:pt idx="18719" formatCode="General">
                  <c:v>18.719000000000001</c:v>
                </c:pt>
                <c:pt idx="18720" formatCode="General">
                  <c:v>18.72</c:v>
                </c:pt>
                <c:pt idx="18721" formatCode="General">
                  <c:v>18.721</c:v>
                </c:pt>
                <c:pt idx="18722" formatCode="General">
                  <c:v>18.722000000000001</c:v>
                </c:pt>
                <c:pt idx="18723" formatCode="General">
                  <c:v>18.722999999999999</c:v>
                </c:pt>
                <c:pt idx="18724" formatCode="General">
                  <c:v>18.724</c:v>
                </c:pt>
                <c:pt idx="18725" formatCode="General">
                  <c:v>18.725000000000001</c:v>
                </c:pt>
                <c:pt idx="18726" formatCode="General">
                  <c:v>18.725999999999999</c:v>
                </c:pt>
                <c:pt idx="18727" formatCode="General">
                  <c:v>18.727</c:v>
                </c:pt>
                <c:pt idx="18728" formatCode="General">
                  <c:v>18.728000000000002</c:v>
                </c:pt>
                <c:pt idx="18729" formatCode="General">
                  <c:v>18.728999999999999</c:v>
                </c:pt>
                <c:pt idx="18730" formatCode="General">
                  <c:v>18.73</c:v>
                </c:pt>
                <c:pt idx="18731" formatCode="General">
                  <c:v>18.731000000000002</c:v>
                </c:pt>
                <c:pt idx="18732" formatCode="General">
                  <c:v>18.731999999999999</c:v>
                </c:pt>
                <c:pt idx="18733" formatCode="General">
                  <c:v>18.733000000000001</c:v>
                </c:pt>
                <c:pt idx="18734" formatCode="General">
                  <c:v>18.734000000000002</c:v>
                </c:pt>
                <c:pt idx="18735" formatCode="General">
                  <c:v>18.734999999999999</c:v>
                </c:pt>
                <c:pt idx="18736" formatCode="General">
                  <c:v>18.736000000000001</c:v>
                </c:pt>
                <c:pt idx="18737" formatCode="General">
                  <c:v>18.736999999999998</c:v>
                </c:pt>
                <c:pt idx="18738" formatCode="General">
                  <c:v>18.738</c:v>
                </c:pt>
                <c:pt idx="18739" formatCode="General">
                  <c:v>18.739000000000001</c:v>
                </c:pt>
                <c:pt idx="18740" formatCode="General">
                  <c:v>18.739999999999998</c:v>
                </c:pt>
                <c:pt idx="18741" formatCode="General">
                  <c:v>18.741</c:v>
                </c:pt>
                <c:pt idx="18742" formatCode="General">
                  <c:v>18.742000000000001</c:v>
                </c:pt>
                <c:pt idx="18743" formatCode="General">
                  <c:v>18.742999999999999</c:v>
                </c:pt>
                <c:pt idx="18744" formatCode="General">
                  <c:v>18.744</c:v>
                </c:pt>
                <c:pt idx="18745" formatCode="General">
                  <c:v>18.745000000000001</c:v>
                </c:pt>
                <c:pt idx="18746" formatCode="General">
                  <c:v>18.745999999999999</c:v>
                </c:pt>
                <c:pt idx="18747" formatCode="General">
                  <c:v>18.747</c:v>
                </c:pt>
                <c:pt idx="18748" formatCode="General">
                  <c:v>18.748000000000001</c:v>
                </c:pt>
                <c:pt idx="18749" formatCode="General">
                  <c:v>18.748999999999999</c:v>
                </c:pt>
                <c:pt idx="18750" formatCode="General">
                  <c:v>18.75</c:v>
                </c:pt>
                <c:pt idx="18751" formatCode="General">
                  <c:v>18.751000000000001</c:v>
                </c:pt>
                <c:pt idx="18752" formatCode="General">
                  <c:v>18.751999999999999</c:v>
                </c:pt>
                <c:pt idx="18753" formatCode="General">
                  <c:v>18.753</c:v>
                </c:pt>
                <c:pt idx="18754" formatCode="General">
                  <c:v>18.754000000000001</c:v>
                </c:pt>
                <c:pt idx="18755" formatCode="General">
                  <c:v>18.754999999999999</c:v>
                </c:pt>
                <c:pt idx="18756" formatCode="General">
                  <c:v>18.756</c:v>
                </c:pt>
                <c:pt idx="18757" formatCode="General">
                  <c:v>18.757000000000001</c:v>
                </c:pt>
                <c:pt idx="18758" formatCode="General">
                  <c:v>18.757999999999999</c:v>
                </c:pt>
                <c:pt idx="18759" formatCode="General">
                  <c:v>18.759</c:v>
                </c:pt>
                <c:pt idx="18760" formatCode="General">
                  <c:v>18.760000000000002</c:v>
                </c:pt>
                <c:pt idx="18761" formatCode="General">
                  <c:v>18.760999999999999</c:v>
                </c:pt>
                <c:pt idx="18762" formatCode="General">
                  <c:v>18.762</c:v>
                </c:pt>
                <c:pt idx="18763" formatCode="General">
                  <c:v>18.763000000000002</c:v>
                </c:pt>
                <c:pt idx="18764" formatCode="General">
                  <c:v>18.763999999999999</c:v>
                </c:pt>
                <c:pt idx="18765" formatCode="General">
                  <c:v>18.765000000000001</c:v>
                </c:pt>
                <c:pt idx="18766" formatCode="General">
                  <c:v>18.765999999999998</c:v>
                </c:pt>
                <c:pt idx="18767" formatCode="General">
                  <c:v>18.766999999999999</c:v>
                </c:pt>
                <c:pt idx="18768" formatCode="General">
                  <c:v>18.768000000000001</c:v>
                </c:pt>
                <c:pt idx="18769" formatCode="General">
                  <c:v>18.768999999999998</c:v>
                </c:pt>
                <c:pt idx="18770" formatCode="General">
                  <c:v>18.77</c:v>
                </c:pt>
                <c:pt idx="18771" formatCode="General">
                  <c:v>18.771000000000001</c:v>
                </c:pt>
                <c:pt idx="18772" formatCode="General">
                  <c:v>18.771999999999998</c:v>
                </c:pt>
                <c:pt idx="18773" formatCode="General">
                  <c:v>18.773</c:v>
                </c:pt>
                <c:pt idx="18774" formatCode="General">
                  <c:v>18.774000000000001</c:v>
                </c:pt>
                <c:pt idx="18775" formatCode="General">
                  <c:v>18.774999999999999</c:v>
                </c:pt>
                <c:pt idx="18776" formatCode="General">
                  <c:v>18.776</c:v>
                </c:pt>
                <c:pt idx="18777" formatCode="General">
                  <c:v>18.777000000000001</c:v>
                </c:pt>
                <c:pt idx="18778" formatCode="General">
                  <c:v>18.777999999999999</c:v>
                </c:pt>
                <c:pt idx="18779" formatCode="General">
                  <c:v>18.779</c:v>
                </c:pt>
                <c:pt idx="18780" formatCode="General">
                  <c:v>18.78</c:v>
                </c:pt>
                <c:pt idx="18781" formatCode="General">
                  <c:v>18.780999999999999</c:v>
                </c:pt>
                <c:pt idx="18782" formatCode="General">
                  <c:v>18.782</c:v>
                </c:pt>
                <c:pt idx="18783" formatCode="General">
                  <c:v>18.783000000000001</c:v>
                </c:pt>
                <c:pt idx="18784" formatCode="General">
                  <c:v>18.783999999999999</c:v>
                </c:pt>
                <c:pt idx="18785" formatCode="General">
                  <c:v>18.785</c:v>
                </c:pt>
                <c:pt idx="18786" formatCode="General">
                  <c:v>18.786000000000001</c:v>
                </c:pt>
                <c:pt idx="18787" formatCode="General">
                  <c:v>18.786999999999999</c:v>
                </c:pt>
                <c:pt idx="18788" formatCode="General">
                  <c:v>18.788</c:v>
                </c:pt>
                <c:pt idx="18789" formatCode="General">
                  <c:v>18.789000000000001</c:v>
                </c:pt>
                <c:pt idx="18790" formatCode="General">
                  <c:v>18.79</c:v>
                </c:pt>
                <c:pt idx="18791" formatCode="General">
                  <c:v>18.791</c:v>
                </c:pt>
                <c:pt idx="18792" formatCode="General">
                  <c:v>18.792000000000002</c:v>
                </c:pt>
                <c:pt idx="18793" formatCode="General">
                  <c:v>18.792999999999999</c:v>
                </c:pt>
                <c:pt idx="18794" formatCode="General">
                  <c:v>18.794</c:v>
                </c:pt>
                <c:pt idx="18795" formatCode="General">
                  <c:v>18.795000000000002</c:v>
                </c:pt>
                <c:pt idx="18796" formatCode="General">
                  <c:v>18.795999999999999</c:v>
                </c:pt>
                <c:pt idx="18797" formatCode="General">
                  <c:v>18.797000000000001</c:v>
                </c:pt>
                <c:pt idx="18798" formatCode="General">
                  <c:v>18.797999999999998</c:v>
                </c:pt>
                <c:pt idx="18799" formatCode="General">
                  <c:v>18.798999999999999</c:v>
                </c:pt>
                <c:pt idx="18800" formatCode="General">
                  <c:v>18.8</c:v>
                </c:pt>
                <c:pt idx="18801" formatCode="General">
                  <c:v>18.800999999999998</c:v>
                </c:pt>
                <c:pt idx="18802" formatCode="General">
                  <c:v>18.802</c:v>
                </c:pt>
                <c:pt idx="18803" formatCode="General">
                  <c:v>18.803000000000001</c:v>
                </c:pt>
                <c:pt idx="18804" formatCode="General">
                  <c:v>18.803999999999998</c:v>
                </c:pt>
                <c:pt idx="18805" formatCode="General">
                  <c:v>18.805</c:v>
                </c:pt>
                <c:pt idx="18806" formatCode="General">
                  <c:v>18.806000000000001</c:v>
                </c:pt>
                <c:pt idx="18807" formatCode="General">
                  <c:v>18.806999999999999</c:v>
                </c:pt>
                <c:pt idx="18808" formatCode="General">
                  <c:v>18.808</c:v>
                </c:pt>
                <c:pt idx="18809" formatCode="General">
                  <c:v>18.809000000000001</c:v>
                </c:pt>
                <c:pt idx="18810" formatCode="General">
                  <c:v>18.809999999999999</c:v>
                </c:pt>
                <c:pt idx="18811" formatCode="General">
                  <c:v>18.811</c:v>
                </c:pt>
                <c:pt idx="18812" formatCode="General">
                  <c:v>18.812000000000001</c:v>
                </c:pt>
                <c:pt idx="18813" formatCode="General">
                  <c:v>18.812999999999999</c:v>
                </c:pt>
                <c:pt idx="18814" formatCode="General">
                  <c:v>18.814</c:v>
                </c:pt>
                <c:pt idx="18815" formatCode="General">
                  <c:v>18.815000000000001</c:v>
                </c:pt>
                <c:pt idx="18816" formatCode="General">
                  <c:v>18.815999999999999</c:v>
                </c:pt>
                <c:pt idx="18817" formatCode="General">
                  <c:v>18.817</c:v>
                </c:pt>
                <c:pt idx="18818" formatCode="General">
                  <c:v>18.818000000000001</c:v>
                </c:pt>
                <c:pt idx="18819" formatCode="General">
                  <c:v>18.818999999999999</c:v>
                </c:pt>
                <c:pt idx="18820" formatCode="General">
                  <c:v>18.82</c:v>
                </c:pt>
                <c:pt idx="18821" formatCode="General">
                  <c:v>18.821000000000002</c:v>
                </c:pt>
                <c:pt idx="18822" formatCode="General">
                  <c:v>18.821999999999999</c:v>
                </c:pt>
                <c:pt idx="18823" formatCode="General">
                  <c:v>18.823</c:v>
                </c:pt>
                <c:pt idx="18824" formatCode="General">
                  <c:v>18.824000000000002</c:v>
                </c:pt>
                <c:pt idx="18825" formatCode="General">
                  <c:v>18.824999999999999</c:v>
                </c:pt>
                <c:pt idx="18826" formatCode="General">
                  <c:v>18.826000000000001</c:v>
                </c:pt>
                <c:pt idx="18827" formatCode="General">
                  <c:v>18.827000000000002</c:v>
                </c:pt>
                <c:pt idx="18828" formatCode="General">
                  <c:v>18.827999999999999</c:v>
                </c:pt>
                <c:pt idx="18829" formatCode="General">
                  <c:v>18.829000000000001</c:v>
                </c:pt>
                <c:pt idx="18830" formatCode="General">
                  <c:v>18.829999999999998</c:v>
                </c:pt>
                <c:pt idx="18831" formatCode="General">
                  <c:v>18.831</c:v>
                </c:pt>
                <c:pt idx="18832" formatCode="General">
                  <c:v>18.832000000000001</c:v>
                </c:pt>
                <c:pt idx="18833" formatCode="General">
                  <c:v>18.832999999999998</c:v>
                </c:pt>
                <c:pt idx="18834" formatCode="General">
                  <c:v>18.834</c:v>
                </c:pt>
                <c:pt idx="18835" formatCode="General">
                  <c:v>18.835000000000001</c:v>
                </c:pt>
                <c:pt idx="18836" formatCode="General">
                  <c:v>18.835999999999999</c:v>
                </c:pt>
                <c:pt idx="18837" formatCode="General">
                  <c:v>18.837</c:v>
                </c:pt>
                <c:pt idx="18838" formatCode="General">
                  <c:v>18.838000000000001</c:v>
                </c:pt>
                <c:pt idx="18839" formatCode="General">
                  <c:v>18.838999999999999</c:v>
                </c:pt>
                <c:pt idx="18840" formatCode="General">
                  <c:v>18.84</c:v>
                </c:pt>
                <c:pt idx="18841" formatCode="General">
                  <c:v>18.841000000000001</c:v>
                </c:pt>
                <c:pt idx="18842" formatCode="General">
                  <c:v>18.841999999999999</c:v>
                </c:pt>
                <c:pt idx="18843" formatCode="General">
                  <c:v>18.843</c:v>
                </c:pt>
                <c:pt idx="18844" formatCode="General">
                  <c:v>18.844000000000001</c:v>
                </c:pt>
                <c:pt idx="18845" formatCode="General">
                  <c:v>18.844999999999999</c:v>
                </c:pt>
                <c:pt idx="18846" formatCode="General">
                  <c:v>18.846</c:v>
                </c:pt>
                <c:pt idx="18847" formatCode="General">
                  <c:v>18.847000000000001</c:v>
                </c:pt>
                <c:pt idx="18848" formatCode="General">
                  <c:v>18.847999999999999</c:v>
                </c:pt>
                <c:pt idx="18849" formatCode="General">
                  <c:v>18.849</c:v>
                </c:pt>
                <c:pt idx="18850" formatCode="General">
                  <c:v>18.850000000000001</c:v>
                </c:pt>
                <c:pt idx="18851" formatCode="General">
                  <c:v>18.850999999999999</c:v>
                </c:pt>
                <c:pt idx="18852" formatCode="General">
                  <c:v>18.852</c:v>
                </c:pt>
                <c:pt idx="18853" formatCode="General">
                  <c:v>18.853000000000002</c:v>
                </c:pt>
                <c:pt idx="18854" formatCode="General">
                  <c:v>18.853999999999999</c:v>
                </c:pt>
                <c:pt idx="18855" formatCode="General">
                  <c:v>18.855</c:v>
                </c:pt>
                <c:pt idx="18856" formatCode="General">
                  <c:v>18.856000000000002</c:v>
                </c:pt>
                <c:pt idx="18857" formatCode="General">
                  <c:v>18.856999999999999</c:v>
                </c:pt>
                <c:pt idx="18858" formatCode="General">
                  <c:v>18.858000000000001</c:v>
                </c:pt>
                <c:pt idx="18859" formatCode="General">
                  <c:v>18.859000000000002</c:v>
                </c:pt>
                <c:pt idx="18860" formatCode="General">
                  <c:v>18.86</c:v>
                </c:pt>
                <c:pt idx="18861" formatCode="General">
                  <c:v>18.861000000000001</c:v>
                </c:pt>
                <c:pt idx="18862" formatCode="General">
                  <c:v>18.861999999999998</c:v>
                </c:pt>
                <c:pt idx="18863" formatCode="General">
                  <c:v>18.863</c:v>
                </c:pt>
                <c:pt idx="18864" formatCode="General">
                  <c:v>18.864000000000001</c:v>
                </c:pt>
                <c:pt idx="18865" formatCode="General">
                  <c:v>18.864999999999998</c:v>
                </c:pt>
                <c:pt idx="18866" formatCode="General">
                  <c:v>18.866</c:v>
                </c:pt>
                <c:pt idx="18867" formatCode="General">
                  <c:v>18.867000000000001</c:v>
                </c:pt>
                <c:pt idx="18868" formatCode="General">
                  <c:v>18.867999999999999</c:v>
                </c:pt>
                <c:pt idx="18869" formatCode="General">
                  <c:v>18.869</c:v>
                </c:pt>
                <c:pt idx="18870" formatCode="General">
                  <c:v>18.87</c:v>
                </c:pt>
                <c:pt idx="18871" formatCode="General">
                  <c:v>18.870999999999999</c:v>
                </c:pt>
                <c:pt idx="18872" formatCode="General">
                  <c:v>18.872</c:v>
                </c:pt>
                <c:pt idx="18873" formatCode="General">
                  <c:v>18.873000000000001</c:v>
                </c:pt>
                <c:pt idx="18874" formatCode="General">
                  <c:v>18.873999999999999</c:v>
                </c:pt>
                <c:pt idx="18875" formatCode="General">
                  <c:v>18.875</c:v>
                </c:pt>
                <c:pt idx="18876" formatCode="General">
                  <c:v>18.876000000000001</c:v>
                </c:pt>
                <c:pt idx="18877" formatCode="General">
                  <c:v>18.876999999999999</c:v>
                </c:pt>
                <c:pt idx="18878" formatCode="General">
                  <c:v>18.878</c:v>
                </c:pt>
                <c:pt idx="18879" formatCode="General">
                  <c:v>18.879000000000001</c:v>
                </c:pt>
                <c:pt idx="18880" formatCode="General">
                  <c:v>18.88</c:v>
                </c:pt>
                <c:pt idx="18881" formatCode="General">
                  <c:v>18.881</c:v>
                </c:pt>
                <c:pt idx="18882" formatCode="General">
                  <c:v>18.882000000000001</c:v>
                </c:pt>
                <c:pt idx="18883" formatCode="General">
                  <c:v>18.882999999999999</c:v>
                </c:pt>
                <c:pt idx="18884" formatCode="General">
                  <c:v>18.884</c:v>
                </c:pt>
                <c:pt idx="18885" formatCode="General">
                  <c:v>18.885000000000002</c:v>
                </c:pt>
                <c:pt idx="18886" formatCode="General">
                  <c:v>18.885999999999999</c:v>
                </c:pt>
                <c:pt idx="18887" formatCode="General">
                  <c:v>18.887</c:v>
                </c:pt>
                <c:pt idx="18888" formatCode="General">
                  <c:v>18.888000000000002</c:v>
                </c:pt>
                <c:pt idx="18889" formatCode="General">
                  <c:v>18.888999999999999</c:v>
                </c:pt>
                <c:pt idx="18890" formatCode="General">
                  <c:v>18.89</c:v>
                </c:pt>
                <c:pt idx="18891" formatCode="General">
                  <c:v>18.890999999999998</c:v>
                </c:pt>
                <c:pt idx="18892" formatCode="General">
                  <c:v>18.891999999999999</c:v>
                </c:pt>
                <c:pt idx="18893" formatCode="General">
                  <c:v>18.893000000000001</c:v>
                </c:pt>
                <c:pt idx="18894" formatCode="General">
                  <c:v>18.893999999999998</c:v>
                </c:pt>
                <c:pt idx="18895" formatCode="General">
                  <c:v>18.895</c:v>
                </c:pt>
                <c:pt idx="18896" formatCode="General">
                  <c:v>18.896000000000001</c:v>
                </c:pt>
                <c:pt idx="18897" formatCode="General">
                  <c:v>18.896999999999998</c:v>
                </c:pt>
                <c:pt idx="18898" formatCode="General">
                  <c:v>18.898</c:v>
                </c:pt>
                <c:pt idx="18899" formatCode="General">
                  <c:v>18.899000000000001</c:v>
                </c:pt>
                <c:pt idx="18900" formatCode="General">
                  <c:v>18.899999999999999</c:v>
                </c:pt>
                <c:pt idx="18901" formatCode="General">
                  <c:v>18.901</c:v>
                </c:pt>
                <c:pt idx="18902" formatCode="General">
                  <c:v>18.902000000000001</c:v>
                </c:pt>
                <c:pt idx="18903" formatCode="General">
                  <c:v>18.902999999999999</c:v>
                </c:pt>
                <c:pt idx="18904" formatCode="General">
                  <c:v>18.904</c:v>
                </c:pt>
                <c:pt idx="18905" formatCode="General">
                  <c:v>18.905000000000001</c:v>
                </c:pt>
                <c:pt idx="18906" formatCode="General">
                  <c:v>18.905999999999999</c:v>
                </c:pt>
                <c:pt idx="18907" formatCode="General">
                  <c:v>18.907</c:v>
                </c:pt>
                <c:pt idx="18908" formatCode="General">
                  <c:v>18.908000000000001</c:v>
                </c:pt>
                <c:pt idx="18909" formatCode="General">
                  <c:v>18.908999999999999</c:v>
                </c:pt>
                <c:pt idx="18910" formatCode="General">
                  <c:v>18.91</c:v>
                </c:pt>
                <c:pt idx="18911" formatCode="General">
                  <c:v>18.911000000000001</c:v>
                </c:pt>
                <c:pt idx="18912" formatCode="General">
                  <c:v>18.911999999999999</c:v>
                </c:pt>
                <c:pt idx="18913" formatCode="General">
                  <c:v>18.913</c:v>
                </c:pt>
                <c:pt idx="18914" formatCode="General">
                  <c:v>18.914000000000001</c:v>
                </c:pt>
                <c:pt idx="18915" formatCode="General">
                  <c:v>18.914999999999999</c:v>
                </c:pt>
                <c:pt idx="18916" formatCode="General">
                  <c:v>18.916</c:v>
                </c:pt>
                <c:pt idx="18917" formatCode="General">
                  <c:v>18.917000000000002</c:v>
                </c:pt>
                <c:pt idx="18918" formatCode="General">
                  <c:v>18.917999999999999</c:v>
                </c:pt>
                <c:pt idx="18919" formatCode="General">
                  <c:v>18.919</c:v>
                </c:pt>
                <c:pt idx="18920" formatCode="General">
                  <c:v>18.920000000000002</c:v>
                </c:pt>
                <c:pt idx="18921" formatCode="General">
                  <c:v>18.920999999999999</c:v>
                </c:pt>
                <c:pt idx="18922" formatCode="General">
                  <c:v>18.922000000000001</c:v>
                </c:pt>
                <c:pt idx="18923" formatCode="General">
                  <c:v>18.922999999999998</c:v>
                </c:pt>
                <c:pt idx="18924" formatCode="General">
                  <c:v>18.923999999999999</c:v>
                </c:pt>
                <c:pt idx="18925" formatCode="General">
                  <c:v>18.925000000000001</c:v>
                </c:pt>
                <c:pt idx="18926" formatCode="General">
                  <c:v>18.925999999999998</c:v>
                </c:pt>
                <c:pt idx="18927" formatCode="General">
                  <c:v>18.927</c:v>
                </c:pt>
                <c:pt idx="18928" formatCode="General">
                  <c:v>18.928000000000001</c:v>
                </c:pt>
                <c:pt idx="18929" formatCode="General">
                  <c:v>18.928999999999998</c:v>
                </c:pt>
                <c:pt idx="18930" formatCode="General">
                  <c:v>18.93</c:v>
                </c:pt>
                <c:pt idx="18931" formatCode="General">
                  <c:v>18.931000000000001</c:v>
                </c:pt>
                <c:pt idx="18932" formatCode="General">
                  <c:v>18.931999999999999</c:v>
                </c:pt>
                <c:pt idx="18933" formatCode="General">
                  <c:v>18.933</c:v>
                </c:pt>
                <c:pt idx="18934" formatCode="General">
                  <c:v>18.934000000000001</c:v>
                </c:pt>
                <c:pt idx="18935" formatCode="General">
                  <c:v>18.934999999999999</c:v>
                </c:pt>
                <c:pt idx="18936" formatCode="General">
                  <c:v>18.936</c:v>
                </c:pt>
                <c:pt idx="18937" formatCode="General">
                  <c:v>18.937000000000001</c:v>
                </c:pt>
                <c:pt idx="18938" formatCode="General">
                  <c:v>18.937999999999999</c:v>
                </c:pt>
                <c:pt idx="18939" formatCode="General">
                  <c:v>18.939</c:v>
                </c:pt>
                <c:pt idx="18940" formatCode="General">
                  <c:v>18.940000000000001</c:v>
                </c:pt>
                <c:pt idx="18941" formatCode="General">
                  <c:v>18.940999999999999</c:v>
                </c:pt>
                <c:pt idx="18942" formatCode="General">
                  <c:v>18.942</c:v>
                </c:pt>
                <c:pt idx="18943" formatCode="General">
                  <c:v>18.943000000000001</c:v>
                </c:pt>
                <c:pt idx="18944" formatCode="General">
                  <c:v>18.943999999999999</c:v>
                </c:pt>
                <c:pt idx="18945" formatCode="General">
                  <c:v>18.945</c:v>
                </c:pt>
                <c:pt idx="18946" formatCode="General">
                  <c:v>18.946000000000002</c:v>
                </c:pt>
                <c:pt idx="18947" formatCode="General">
                  <c:v>18.946999999999999</c:v>
                </c:pt>
                <c:pt idx="18948" formatCode="General">
                  <c:v>18.948</c:v>
                </c:pt>
                <c:pt idx="18949" formatCode="General">
                  <c:v>18.949000000000002</c:v>
                </c:pt>
                <c:pt idx="18950" formatCode="General">
                  <c:v>18.95</c:v>
                </c:pt>
                <c:pt idx="18951" formatCode="General">
                  <c:v>18.951000000000001</c:v>
                </c:pt>
                <c:pt idx="18952" formatCode="General">
                  <c:v>18.952000000000002</c:v>
                </c:pt>
                <c:pt idx="18953" formatCode="General">
                  <c:v>18.952999999999999</c:v>
                </c:pt>
                <c:pt idx="18954" formatCode="General">
                  <c:v>18.954000000000001</c:v>
                </c:pt>
                <c:pt idx="18955" formatCode="General">
                  <c:v>18.954999999999998</c:v>
                </c:pt>
                <c:pt idx="18956" formatCode="General">
                  <c:v>18.956</c:v>
                </c:pt>
                <c:pt idx="18957" formatCode="General">
                  <c:v>18.957000000000001</c:v>
                </c:pt>
                <c:pt idx="18958" formatCode="General">
                  <c:v>18.957999999999998</c:v>
                </c:pt>
                <c:pt idx="18959" formatCode="General">
                  <c:v>18.959</c:v>
                </c:pt>
                <c:pt idx="18960" formatCode="General">
                  <c:v>18.96</c:v>
                </c:pt>
                <c:pt idx="18961" formatCode="General">
                  <c:v>18.960999999999999</c:v>
                </c:pt>
                <c:pt idx="18962" formatCode="General">
                  <c:v>18.962</c:v>
                </c:pt>
                <c:pt idx="18963" formatCode="General">
                  <c:v>18.963000000000001</c:v>
                </c:pt>
                <c:pt idx="18964" formatCode="General">
                  <c:v>18.963999999999999</c:v>
                </c:pt>
                <c:pt idx="18965" formatCode="General">
                  <c:v>18.965</c:v>
                </c:pt>
                <c:pt idx="18966" formatCode="General">
                  <c:v>18.966000000000001</c:v>
                </c:pt>
                <c:pt idx="18967" formatCode="General">
                  <c:v>18.966999999999999</c:v>
                </c:pt>
                <c:pt idx="18968" formatCode="General">
                  <c:v>18.968</c:v>
                </c:pt>
                <c:pt idx="18969" formatCode="General">
                  <c:v>18.969000000000001</c:v>
                </c:pt>
                <c:pt idx="18970" formatCode="General">
                  <c:v>18.97</c:v>
                </c:pt>
                <c:pt idx="18971" formatCode="General">
                  <c:v>18.971</c:v>
                </c:pt>
                <c:pt idx="18972" formatCode="General">
                  <c:v>18.972000000000001</c:v>
                </c:pt>
                <c:pt idx="18973" formatCode="General">
                  <c:v>18.972999999999999</c:v>
                </c:pt>
                <c:pt idx="18974" formatCode="General">
                  <c:v>18.974</c:v>
                </c:pt>
                <c:pt idx="18975" formatCode="General">
                  <c:v>18.975000000000001</c:v>
                </c:pt>
                <c:pt idx="18976" formatCode="General">
                  <c:v>18.975999999999999</c:v>
                </c:pt>
                <c:pt idx="18977" formatCode="General">
                  <c:v>18.977</c:v>
                </c:pt>
                <c:pt idx="18978" formatCode="General">
                  <c:v>18.978000000000002</c:v>
                </c:pt>
                <c:pt idx="18979" formatCode="General">
                  <c:v>18.978999999999999</c:v>
                </c:pt>
                <c:pt idx="18980" formatCode="General">
                  <c:v>18.98</c:v>
                </c:pt>
                <c:pt idx="18981" formatCode="General">
                  <c:v>18.981000000000002</c:v>
                </c:pt>
                <c:pt idx="18982" formatCode="General">
                  <c:v>18.981999999999999</c:v>
                </c:pt>
                <c:pt idx="18983" formatCode="General">
                  <c:v>18.983000000000001</c:v>
                </c:pt>
                <c:pt idx="18984" formatCode="General">
                  <c:v>18.984000000000002</c:v>
                </c:pt>
                <c:pt idx="18985" formatCode="General">
                  <c:v>18.984999999999999</c:v>
                </c:pt>
                <c:pt idx="18986" formatCode="General">
                  <c:v>18.986000000000001</c:v>
                </c:pt>
                <c:pt idx="18987" formatCode="General">
                  <c:v>18.986999999999998</c:v>
                </c:pt>
                <c:pt idx="18988" formatCode="General">
                  <c:v>18.988</c:v>
                </c:pt>
                <c:pt idx="18989" formatCode="General">
                  <c:v>18.989000000000001</c:v>
                </c:pt>
                <c:pt idx="18990" formatCode="General">
                  <c:v>18.989999999999998</c:v>
                </c:pt>
                <c:pt idx="18991" formatCode="General">
                  <c:v>18.991</c:v>
                </c:pt>
                <c:pt idx="18992" formatCode="General">
                  <c:v>18.992000000000001</c:v>
                </c:pt>
                <c:pt idx="18993" formatCode="General">
                  <c:v>18.992999999999999</c:v>
                </c:pt>
                <c:pt idx="18994" formatCode="General">
                  <c:v>18.994</c:v>
                </c:pt>
                <c:pt idx="18995" formatCode="General">
                  <c:v>18.995000000000001</c:v>
                </c:pt>
                <c:pt idx="18996" formatCode="General">
                  <c:v>18.995999999999999</c:v>
                </c:pt>
                <c:pt idx="18997" formatCode="General">
                  <c:v>18.997</c:v>
                </c:pt>
                <c:pt idx="18998" formatCode="General">
                  <c:v>18.998000000000001</c:v>
                </c:pt>
                <c:pt idx="18999" formatCode="General">
                  <c:v>18.998999999999999</c:v>
                </c:pt>
                <c:pt idx="19000" formatCode="General">
                  <c:v>19</c:v>
                </c:pt>
                <c:pt idx="19001" formatCode="General">
                  <c:v>19.001000000000001</c:v>
                </c:pt>
                <c:pt idx="19002" formatCode="General">
                  <c:v>19.001999999999999</c:v>
                </c:pt>
                <c:pt idx="19003" formatCode="General">
                  <c:v>19.003</c:v>
                </c:pt>
                <c:pt idx="19004" formatCode="General">
                  <c:v>19.004000000000001</c:v>
                </c:pt>
                <c:pt idx="19005" formatCode="General">
                  <c:v>19.004999999999999</c:v>
                </c:pt>
                <c:pt idx="19006" formatCode="General">
                  <c:v>19.006</c:v>
                </c:pt>
                <c:pt idx="19007" formatCode="General">
                  <c:v>19.007000000000001</c:v>
                </c:pt>
                <c:pt idx="19008" formatCode="General">
                  <c:v>19.007999999999999</c:v>
                </c:pt>
                <c:pt idx="19009" formatCode="General">
                  <c:v>19.009</c:v>
                </c:pt>
                <c:pt idx="19010" formatCode="General">
                  <c:v>19.010000000000002</c:v>
                </c:pt>
                <c:pt idx="19011" formatCode="General">
                  <c:v>19.010999999999999</c:v>
                </c:pt>
                <c:pt idx="19012" formatCode="General">
                  <c:v>19.012</c:v>
                </c:pt>
                <c:pt idx="19013" formatCode="General">
                  <c:v>19.013000000000002</c:v>
                </c:pt>
                <c:pt idx="19014" formatCode="General">
                  <c:v>19.013999999999999</c:v>
                </c:pt>
                <c:pt idx="19015" formatCode="General">
                  <c:v>19.015000000000001</c:v>
                </c:pt>
                <c:pt idx="19016" formatCode="General">
                  <c:v>19.015999999999998</c:v>
                </c:pt>
                <c:pt idx="19017" formatCode="General">
                  <c:v>19.016999999999999</c:v>
                </c:pt>
                <c:pt idx="19018" formatCode="General">
                  <c:v>19.018000000000001</c:v>
                </c:pt>
                <c:pt idx="19019" formatCode="General">
                  <c:v>19.018999999999998</c:v>
                </c:pt>
                <c:pt idx="19020" formatCode="General">
                  <c:v>19.02</c:v>
                </c:pt>
                <c:pt idx="19021" formatCode="General">
                  <c:v>19.021000000000001</c:v>
                </c:pt>
                <c:pt idx="19022" formatCode="General">
                  <c:v>19.021999999999998</c:v>
                </c:pt>
                <c:pt idx="19023" formatCode="General">
                  <c:v>19.023</c:v>
                </c:pt>
                <c:pt idx="19024" formatCode="General">
                  <c:v>19.024000000000001</c:v>
                </c:pt>
                <c:pt idx="19025" formatCode="General">
                  <c:v>19.024999999999999</c:v>
                </c:pt>
                <c:pt idx="19026" formatCode="General">
                  <c:v>19.026</c:v>
                </c:pt>
                <c:pt idx="19027" formatCode="General">
                  <c:v>19.027000000000001</c:v>
                </c:pt>
                <c:pt idx="19028" formatCode="General">
                  <c:v>19.027999999999999</c:v>
                </c:pt>
                <c:pt idx="19029" formatCode="General">
                  <c:v>19.029</c:v>
                </c:pt>
                <c:pt idx="19030" formatCode="General">
                  <c:v>19.03</c:v>
                </c:pt>
                <c:pt idx="19031" formatCode="General">
                  <c:v>19.030999999999999</c:v>
                </c:pt>
                <c:pt idx="19032" formatCode="General">
                  <c:v>19.032</c:v>
                </c:pt>
                <c:pt idx="19033" formatCode="General">
                  <c:v>19.033000000000001</c:v>
                </c:pt>
                <c:pt idx="19034" formatCode="General">
                  <c:v>19.033999999999999</c:v>
                </c:pt>
                <c:pt idx="19035" formatCode="General">
                  <c:v>19.035</c:v>
                </c:pt>
                <c:pt idx="19036" formatCode="General">
                  <c:v>19.036000000000001</c:v>
                </c:pt>
                <c:pt idx="19037" formatCode="General">
                  <c:v>19.036999999999999</c:v>
                </c:pt>
                <c:pt idx="19038" formatCode="General">
                  <c:v>19.038</c:v>
                </c:pt>
                <c:pt idx="19039" formatCode="General">
                  <c:v>19.039000000000001</c:v>
                </c:pt>
                <c:pt idx="19040" formatCode="General">
                  <c:v>19.04</c:v>
                </c:pt>
                <c:pt idx="19041" formatCode="General">
                  <c:v>19.041</c:v>
                </c:pt>
                <c:pt idx="19042" formatCode="General">
                  <c:v>19.042000000000002</c:v>
                </c:pt>
                <c:pt idx="19043" formatCode="General">
                  <c:v>19.042999999999999</c:v>
                </c:pt>
                <c:pt idx="19044" formatCode="General">
                  <c:v>19.044</c:v>
                </c:pt>
                <c:pt idx="19045" formatCode="General">
                  <c:v>19.045000000000002</c:v>
                </c:pt>
                <c:pt idx="19046" formatCode="General">
                  <c:v>19.045999999999999</c:v>
                </c:pt>
                <c:pt idx="19047" formatCode="General">
                  <c:v>19.047000000000001</c:v>
                </c:pt>
                <c:pt idx="19048" formatCode="General">
                  <c:v>19.047999999999998</c:v>
                </c:pt>
                <c:pt idx="19049" formatCode="General">
                  <c:v>19.048999999999999</c:v>
                </c:pt>
                <c:pt idx="19050" formatCode="General">
                  <c:v>19.05</c:v>
                </c:pt>
                <c:pt idx="19051" formatCode="General">
                  <c:v>19.050999999999998</c:v>
                </c:pt>
                <c:pt idx="19052" formatCode="General">
                  <c:v>19.052</c:v>
                </c:pt>
                <c:pt idx="19053" formatCode="General">
                  <c:v>19.053000000000001</c:v>
                </c:pt>
                <c:pt idx="19054" formatCode="General">
                  <c:v>19.053999999999998</c:v>
                </c:pt>
                <c:pt idx="19055" formatCode="General">
                  <c:v>19.055</c:v>
                </c:pt>
                <c:pt idx="19056" formatCode="General">
                  <c:v>19.056000000000001</c:v>
                </c:pt>
                <c:pt idx="19057" formatCode="General">
                  <c:v>19.056999999999999</c:v>
                </c:pt>
                <c:pt idx="19058" formatCode="General">
                  <c:v>19.058</c:v>
                </c:pt>
                <c:pt idx="19059" formatCode="General">
                  <c:v>19.059000000000001</c:v>
                </c:pt>
                <c:pt idx="19060" formatCode="General">
                  <c:v>19.059999999999999</c:v>
                </c:pt>
                <c:pt idx="19061" formatCode="General">
                  <c:v>19.061</c:v>
                </c:pt>
                <c:pt idx="19062" formatCode="General">
                  <c:v>19.062000000000001</c:v>
                </c:pt>
                <c:pt idx="19063" formatCode="General">
                  <c:v>19.062999999999999</c:v>
                </c:pt>
                <c:pt idx="19064" formatCode="General">
                  <c:v>19.064</c:v>
                </c:pt>
                <c:pt idx="19065" formatCode="General">
                  <c:v>19.065000000000001</c:v>
                </c:pt>
                <c:pt idx="19066" formatCode="General">
                  <c:v>19.065999999999999</c:v>
                </c:pt>
                <c:pt idx="19067" formatCode="General">
                  <c:v>19.067</c:v>
                </c:pt>
                <c:pt idx="19068" formatCode="General">
                  <c:v>19.068000000000001</c:v>
                </c:pt>
                <c:pt idx="19069" formatCode="General">
                  <c:v>19.068999999999999</c:v>
                </c:pt>
                <c:pt idx="19070" formatCode="General">
                  <c:v>19.07</c:v>
                </c:pt>
                <c:pt idx="19071" formatCode="General">
                  <c:v>19.071000000000002</c:v>
                </c:pt>
                <c:pt idx="19072" formatCode="General">
                  <c:v>19.071999999999999</c:v>
                </c:pt>
                <c:pt idx="19073" formatCode="General">
                  <c:v>19.073</c:v>
                </c:pt>
                <c:pt idx="19074" formatCode="General">
                  <c:v>19.074000000000002</c:v>
                </c:pt>
                <c:pt idx="19075" formatCode="General">
                  <c:v>19.074999999999999</c:v>
                </c:pt>
                <c:pt idx="19076" formatCode="General">
                  <c:v>19.076000000000001</c:v>
                </c:pt>
                <c:pt idx="19077" formatCode="General">
                  <c:v>19.077000000000002</c:v>
                </c:pt>
                <c:pt idx="19078" formatCode="General">
                  <c:v>19.077999999999999</c:v>
                </c:pt>
                <c:pt idx="19079" formatCode="General">
                  <c:v>19.079000000000001</c:v>
                </c:pt>
                <c:pt idx="19080" formatCode="General">
                  <c:v>19.079999999999998</c:v>
                </c:pt>
                <c:pt idx="19081" formatCode="General">
                  <c:v>19.081</c:v>
                </c:pt>
                <c:pt idx="19082" formatCode="General">
                  <c:v>19.082000000000001</c:v>
                </c:pt>
                <c:pt idx="19083" formatCode="General">
                  <c:v>19.082999999999998</c:v>
                </c:pt>
                <c:pt idx="19084" formatCode="General">
                  <c:v>19.084</c:v>
                </c:pt>
                <c:pt idx="19085" formatCode="General">
                  <c:v>19.085000000000001</c:v>
                </c:pt>
                <c:pt idx="19086" formatCode="General">
                  <c:v>19.085999999999999</c:v>
                </c:pt>
                <c:pt idx="19087" formatCode="General">
                  <c:v>19.087</c:v>
                </c:pt>
                <c:pt idx="19088" formatCode="General">
                  <c:v>19.088000000000001</c:v>
                </c:pt>
                <c:pt idx="19089" formatCode="General">
                  <c:v>19.088999999999999</c:v>
                </c:pt>
                <c:pt idx="19090" formatCode="General">
                  <c:v>19.09</c:v>
                </c:pt>
                <c:pt idx="19091" formatCode="General">
                  <c:v>19.091000000000001</c:v>
                </c:pt>
                <c:pt idx="19092" formatCode="General">
                  <c:v>19.091999999999999</c:v>
                </c:pt>
                <c:pt idx="19093" formatCode="General">
                  <c:v>19.093</c:v>
                </c:pt>
                <c:pt idx="19094" formatCode="General">
                  <c:v>19.094000000000001</c:v>
                </c:pt>
                <c:pt idx="19095" formatCode="General">
                  <c:v>19.094999999999999</c:v>
                </c:pt>
                <c:pt idx="19096" formatCode="General">
                  <c:v>19.096</c:v>
                </c:pt>
                <c:pt idx="19097" formatCode="General">
                  <c:v>19.097000000000001</c:v>
                </c:pt>
                <c:pt idx="19098" formatCode="General">
                  <c:v>19.097999999999999</c:v>
                </c:pt>
                <c:pt idx="19099" formatCode="General">
                  <c:v>19.099</c:v>
                </c:pt>
                <c:pt idx="19100" formatCode="General">
                  <c:v>19.100000000000001</c:v>
                </c:pt>
                <c:pt idx="19101" formatCode="General">
                  <c:v>19.100999999999999</c:v>
                </c:pt>
                <c:pt idx="19102" formatCode="General">
                  <c:v>19.102</c:v>
                </c:pt>
                <c:pt idx="19103" formatCode="General">
                  <c:v>19.103000000000002</c:v>
                </c:pt>
                <c:pt idx="19104" formatCode="General">
                  <c:v>19.103999999999999</c:v>
                </c:pt>
                <c:pt idx="19105" formatCode="General">
                  <c:v>19.105</c:v>
                </c:pt>
                <c:pt idx="19106" formatCode="General">
                  <c:v>19.106000000000002</c:v>
                </c:pt>
                <c:pt idx="19107" formatCode="General">
                  <c:v>19.106999999999999</c:v>
                </c:pt>
                <c:pt idx="19108" formatCode="General">
                  <c:v>19.108000000000001</c:v>
                </c:pt>
                <c:pt idx="19109" formatCode="General">
                  <c:v>19.109000000000002</c:v>
                </c:pt>
                <c:pt idx="19110" formatCode="General">
                  <c:v>19.11</c:v>
                </c:pt>
                <c:pt idx="19111" formatCode="General">
                  <c:v>19.111000000000001</c:v>
                </c:pt>
                <c:pt idx="19112" formatCode="General">
                  <c:v>19.111999999999998</c:v>
                </c:pt>
                <c:pt idx="19113" formatCode="General">
                  <c:v>19.113</c:v>
                </c:pt>
                <c:pt idx="19114" formatCode="General">
                  <c:v>19.114000000000001</c:v>
                </c:pt>
                <c:pt idx="19115" formatCode="General">
                  <c:v>19.114999999999998</c:v>
                </c:pt>
                <c:pt idx="19116" formatCode="General">
                  <c:v>19.116</c:v>
                </c:pt>
                <c:pt idx="19117" formatCode="General">
                  <c:v>19.117000000000001</c:v>
                </c:pt>
                <c:pt idx="19118" formatCode="General">
                  <c:v>19.117999999999999</c:v>
                </c:pt>
                <c:pt idx="19119" formatCode="General">
                  <c:v>19.119</c:v>
                </c:pt>
                <c:pt idx="19120" formatCode="General">
                  <c:v>19.12</c:v>
                </c:pt>
                <c:pt idx="19121" formatCode="General">
                  <c:v>19.120999999999999</c:v>
                </c:pt>
                <c:pt idx="19122" formatCode="General">
                  <c:v>19.122</c:v>
                </c:pt>
                <c:pt idx="19123" formatCode="General">
                  <c:v>19.123000000000001</c:v>
                </c:pt>
                <c:pt idx="19124" formatCode="General">
                  <c:v>19.123999999999999</c:v>
                </c:pt>
                <c:pt idx="19125" formatCode="General">
                  <c:v>19.125</c:v>
                </c:pt>
                <c:pt idx="19126" formatCode="General">
                  <c:v>19.126000000000001</c:v>
                </c:pt>
                <c:pt idx="19127" formatCode="General">
                  <c:v>19.126999999999999</c:v>
                </c:pt>
                <c:pt idx="19128" formatCode="General">
                  <c:v>19.128</c:v>
                </c:pt>
                <c:pt idx="19129" formatCode="General">
                  <c:v>19.129000000000001</c:v>
                </c:pt>
                <c:pt idx="19130" formatCode="General">
                  <c:v>19.13</c:v>
                </c:pt>
                <c:pt idx="19131" formatCode="General">
                  <c:v>19.131</c:v>
                </c:pt>
                <c:pt idx="19132" formatCode="General">
                  <c:v>19.132000000000001</c:v>
                </c:pt>
                <c:pt idx="19133" formatCode="General">
                  <c:v>19.132999999999999</c:v>
                </c:pt>
                <c:pt idx="19134" formatCode="General">
                  <c:v>19.134</c:v>
                </c:pt>
                <c:pt idx="19135" formatCode="General">
                  <c:v>19.135000000000002</c:v>
                </c:pt>
                <c:pt idx="19136" formatCode="General">
                  <c:v>19.135999999999999</c:v>
                </c:pt>
                <c:pt idx="19137" formatCode="General">
                  <c:v>19.137</c:v>
                </c:pt>
                <c:pt idx="19138" formatCode="General">
                  <c:v>19.138000000000002</c:v>
                </c:pt>
                <c:pt idx="19139" formatCode="General">
                  <c:v>19.138999999999999</c:v>
                </c:pt>
                <c:pt idx="19140" formatCode="General">
                  <c:v>19.14</c:v>
                </c:pt>
                <c:pt idx="19141" formatCode="General">
                  <c:v>19.140999999999998</c:v>
                </c:pt>
                <c:pt idx="19142" formatCode="General">
                  <c:v>19.141999999999999</c:v>
                </c:pt>
                <c:pt idx="19143" formatCode="General">
                  <c:v>19.143000000000001</c:v>
                </c:pt>
                <c:pt idx="19144" formatCode="General">
                  <c:v>19.143999999999998</c:v>
                </c:pt>
                <c:pt idx="19145" formatCode="General">
                  <c:v>19.145</c:v>
                </c:pt>
                <c:pt idx="19146" formatCode="General">
                  <c:v>19.146000000000001</c:v>
                </c:pt>
                <c:pt idx="19147" formatCode="General">
                  <c:v>19.146999999999998</c:v>
                </c:pt>
                <c:pt idx="19148" formatCode="General">
                  <c:v>19.148</c:v>
                </c:pt>
                <c:pt idx="19149" formatCode="General">
                  <c:v>19.149000000000001</c:v>
                </c:pt>
                <c:pt idx="19150" formatCode="General">
                  <c:v>19.149999999999999</c:v>
                </c:pt>
                <c:pt idx="19151" formatCode="General">
                  <c:v>19.151</c:v>
                </c:pt>
                <c:pt idx="19152" formatCode="General">
                  <c:v>19.152000000000001</c:v>
                </c:pt>
                <c:pt idx="19153" formatCode="General">
                  <c:v>19.152999999999999</c:v>
                </c:pt>
                <c:pt idx="19154" formatCode="General">
                  <c:v>19.154</c:v>
                </c:pt>
                <c:pt idx="19155" formatCode="General">
                  <c:v>19.155000000000001</c:v>
                </c:pt>
                <c:pt idx="19156" formatCode="General">
                  <c:v>19.155999999999999</c:v>
                </c:pt>
                <c:pt idx="19157" formatCode="General">
                  <c:v>19.157</c:v>
                </c:pt>
                <c:pt idx="19158" formatCode="General">
                  <c:v>19.158000000000001</c:v>
                </c:pt>
                <c:pt idx="19159" formatCode="General">
                  <c:v>19.158999999999999</c:v>
                </c:pt>
                <c:pt idx="19160" formatCode="General">
                  <c:v>19.16</c:v>
                </c:pt>
                <c:pt idx="19161" formatCode="General">
                  <c:v>19.161000000000001</c:v>
                </c:pt>
                <c:pt idx="19162" formatCode="General">
                  <c:v>19.161999999999999</c:v>
                </c:pt>
                <c:pt idx="19163" formatCode="General">
                  <c:v>19.163</c:v>
                </c:pt>
                <c:pt idx="19164" formatCode="General">
                  <c:v>19.164000000000001</c:v>
                </c:pt>
                <c:pt idx="19165" formatCode="General">
                  <c:v>19.164999999999999</c:v>
                </c:pt>
                <c:pt idx="19166" formatCode="General">
                  <c:v>19.166</c:v>
                </c:pt>
                <c:pt idx="19167" formatCode="General">
                  <c:v>19.167000000000002</c:v>
                </c:pt>
                <c:pt idx="19168" formatCode="General">
                  <c:v>19.167999999999999</c:v>
                </c:pt>
                <c:pt idx="19169" formatCode="General">
                  <c:v>19.169</c:v>
                </c:pt>
                <c:pt idx="19170" formatCode="General">
                  <c:v>19.170000000000002</c:v>
                </c:pt>
                <c:pt idx="19171" formatCode="General">
                  <c:v>19.170999999999999</c:v>
                </c:pt>
                <c:pt idx="19172" formatCode="General">
                  <c:v>19.172000000000001</c:v>
                </c:pt>
                <c:pt idx="19173" formatCode="General">
                  <c:v>19.172999999999998</c:v>
                </c:pt>
                <c:pt idx="19174" formatCode="General">
                  <c:v>19.173999999999999</c:v>
                </c:pt>
                <c:pt idx="19175" formatCode="General">
                  <c:v>19.175000000000001</c:v>
                </c:pt>
                <c:pt idx="19176" formatCode="General">
                  <c:v>19.175999999999998</c:v>
                </c:pt>
                <c:pt idx="19177" formatCode="General">
                  <c:v>19.177</c:v>
                </c:pt>
                <c:pt idx="19178" formatCode="General">
                  <c:v>19.178000000000001</c:v>
                </c:pt>
                <c:pt idx="19179" formatCode="General">
                  <c:v>19.178999999999998</c:v>
                </c:pt>
                <c:pt idx="19180" formatCode="General">
                  <c:v>19.18</c:v>
                </c:pt>
                <c:pt idx="19181" formatCode="General">
                  <c:v>19.181000000000001</c:v>
                </c:pt>
                <c:pt idx="19182" formatCode="General">
                  <c:v>19.181999999999999</c:v>
                </c:pt>
                <c:pt idx="19183" formatCode="General">
                  <c:v>19.183</c:v>
                </c:pt>
                <c:pt idx="19184" formatCode="General">
                  <c:v>19.184000000000001</c:v>
                </c:pt>
                <c:pt idx="19185" formatCode="General">
                  <c:v>19.184999999999999</c:v>
                </c:pt>
                <c:pt idx="19186" formatCode="General">
                  <c:v>19.186</c:v>
                </c:pt>
                <c:pt idx="19187" formatCode="General">
                  <c:v>19.187000000000001</c:v>
                </c:pt>
                <c:pt idx="19188" formatCode="General">
                  <c:v>19.187999999999999</c:v>
                </c:pt>
                <c:pt idx="19189" formatCode="General">
                  <c:v>19.189</c:v>
                </c:pt>
                <c:pt idx="19190" formatCode="General">
                  <c:v>19.190000000000001</c:v>
                </c:pt>
                <c:pt idx="19191" formatCode="General">
                  <c:v>19.190999999999999</c:v>
                </c:pt>
                <c:pt idx="19192" formatCode="General">
                  <c:v>19.192</c:v>
                </c:pt>
                <c:pt idx="19193" formatCode="General">
                  <c:v>19.193000000000001</c:v>
                </c:pt>
                <c:pt idx="19194" formatCode="General">
                  <c:v>19.193999999999999</c:v>
                </c:pt>
                <c:pt idx="19195" formatCode="General">
                  <c:v>19.195</c:v>
                </c:pt>
                <c:pt idx="19196" formatCode="General">
                  <c:v>19.196000000000002</c:v>
                </c:pt>
                <c:pt idx="19197" formatCode="General">
                  <c:v>19.196999999999999</c:v>
                </c:pt>
                <c:pt idx="19198" formatCode="General">
                  <c:v>19.198</c:v>
                </c:pt>
                <c:pt idx="19199" formatCode="General">
                  <c:v>19.199000000000002</c:v>
                </c:pt>
                <c:pt idx="19200" formatCode="General">
                  <c:v>19.2</c:v>
                </c:pt>
                <c:pt idx="19201" formatCode="General">
                  <c:v>19.201000000000001</c:v>
                </c:pt>
                <c:pt idx="19202" formatCode="General">
                  <c:v>19.202000000000002</c:v>
                </c:pt>
                <c:pt idx="19203" formatCode="General">
                  <c:v>19.202999999999999</c:v>
                </c:pt>
                <c:pt idx="19204" formatCode="General">
                  <c:v>19.204000000000001</c:v>
                </c:pt>
                <c:pt idx="19205" formatCode="General">
                  <c:v>19.204999999999998</c:v>
                </c:pt>
                <c:pt idx="19206" formatCode="General">
                  <c:v>19.206</c:v>
                </c:pt>
                <c:pt idx="19207" formatCode="General">
                  <c:v>19.207000000000001</c:v>
                </c:pt>
                <c:pt idx="19208" formatCode="General">
                  <c:v>19.207999999999998</c:v>
                </c:pt>
                <c:pt idx="19209" formatCode="General">
                  <c:v>19.209</c:v>
                </c:pt>
                <c:pt idx="19210" formatCode="General">
                  <c:v>19.21</c:v>
                </c:pt>
                <c:pt idx="19211" formatCode="General">
                  <c:v>19.210999999999999</c:v>
                </c:pt>
                <c:pt idx="19212" formatCode="General">
                  <c:v>19.212</c:v>
                </c:pt>
                <c:pt idx="19213" formatCode="General">
                  <c:v>19.213000000000001</c:v>
                </c:pt>
                <c:pt idx="19214" formatCode="General">
                  <c:v>19.213999999999999</c:v>
                </c:pt>
                <c:pt idx="19215" formatCode="General">
                  <c:v>19.215</c:v>
                </c:pt>
                <c:pt idx="19216" formatCode="General">
                  <c:v>19.216000000000001</c:v>
                </c:pt>
                <c:pt idx="19217" formatCode="General">
                  <c:v>19.216999999999999</c:v>
                </c:pt>
                <c:pt idx="19218" formatCode="General">
                  <c:v>19.218</c:v>
                </c:pt>
                <c:pt idx="19219" formatCode="General">
                  <c:v>19.219000000000001</c:v>
                </c:pt>
                <c:pt idx="19220" formatCode="General">
                  <c:v>19.22</c:v>
                </c:pt>
                <c:pt idx="19221" formatCode="General">
                  <c:v>19.221</c:v>
                </c:pt>
                <c:pt idx="19222" formatCode="General">
                  <c:v>19.222000000000001</c:v>
                </c:pt>
                <c:pt idx="19223" formatCode="General">
                  <c:v>19.222999999999999</c:v>
                </c:pt>
                <c:pt idx="19224" formatCode="General">
                  <c:v>19.224</c:v>
                </c:pt>
                <c:pt idx="19225" formatCode="General">
                  <c:v>19.225000000000001</c:v>
                </c:pt>
                <c:pt idx="19226" formatCode="General">
                  <c:v>19.225999999999999</c:v>
                </c:pt>
                <c:pt idx="19227" formatCode="General">
                  <c:v>19.227</c:v>
                </c:pt>
                <c:pt idx="19228" formatCode="General">
                  <c:v>19.228000000000002</c:v>
                </c:pt>
                <c:pt idx="19229" formatCode="General">
                  <c:v>19.228999999999999</c:v>
                </c:pt>
                <c:pt idx="19230" formatCode="General">
                  <c:v>19.23</c:v>
                </c:pt>
                <c:pt idx="19231" formatCode="General">
                  <c:v>19.231000000000002</c:v>
                </c:pt>
                <c:pt idx="19232" formatCode="General">
                  <c:v>19.231999999999999</c:v>
                </c:pt>
                <c:pt idx="19233" formatCode="General">
                  <c:v>19.233000000000001</c:v>
                </c:pt>
                <c:pt idx="19234" formatCode="General">
                  <c:v>19.234000000000002</c:v>
                </c:pt>
                <c:pt idx="19235" formatCode="General">
                  <c:v>19.234999999999999</c:v>
                </c:pt>
                <c:pt idx="19236" formatCode="General">
                  <c:v>19.236000000000001</c:v>
                </c:pt>
                <c:pt idx="19237" formatCode="General">
                  <c:v>19.236999999999998</c:v>
                </c:pt>
                <c:pt idx="19238" formatCode="General">
                  <c:v>19.238</c:v>
                </c:pt>
                <c:pt idx="19239" formatCode="General">
                  <c:v>19.239000000000001</c:v>
                </c:pt>
                <c:pt idx="19240" formatCode="General">
                  <c:v>19.239999999999998</c:v>
                </c:pt>
                <c:pt idx="19241" formatCode="General">
                  <c:v>19.241</c:v>
                </c:pt>
                <c:pt idx="19242" formatCode="General">
                  <c:v>19.242000000000001</c:v>
                </c:pt>
                <c:pt idx="19243" formatCode="General">
                  <c:v>19.242999999999999</c:v>
                </c:pt>
                <c:pt idx="19244" formatCode="General">
                  <c:v>19.244</c:v>
                </c:pt>
                <c:pt idx="19245" formatCode="General">
                  <c:v>19.245000000000001</c:v>
                </c:pt>
                <c:pt idx="19246" formatCode="General">
                  <c:v>19.245999999999999</c:v>
                </c:pt>
                <c:pt idx="19247" formatCode="General">
                  <c:v>19.247</c:v>
                </c:pt>
                <c:pt idx="19248" formatCode="General">
                  <c:v>19.248000000000001</c:v>
                </c:pt>
                <c:pt idx="19249" formatCode="General">
                  <c:v>19.248999999999999</c:v>
                </c:pt>
                <c:pt idx="19250" formatCode="General">
                  <c:v>19.25</c:v>
                </c:pt>
                <c:pt idx="19251" formatCode="General">
                  <c:v>19.251000000000001</c:v>
                </c:pt>
                <c:pt idx="19252" formatCode="General">
                  <c:v>19.251999999999999</c:v>
                </c:pt>
                <c:pt idx="19253" formatCode="General">
                  <c:v>19.253</c:v>
                </c:pt>
                <c:pt idx="19254" formatCode="General">
                  <c:v>19.254000000000001</c:v>
                </c:pt>
                <c:pt idx="19255" formatCode="General">
                  <c:v>19.254999999999999</c:v>
                </c:pt>
                <c:pt idx="19256" formatCode="General">
                  <c:v>19.256</c:v>
                </c:pt>
                <c:pt idx="19257" formatCode="General">
                  <c:v>19.257000000000001</c:v>
                </c:pt>
                <c:pt idx="19258" formatCode="General">
                  <c:v>19.257999999999999</c:v>
                </c:pt>
                <c:pt idx="19259" formatCode="General">
                  <c:v>19.259</c:v>
                </c:pt>
                <c:pt idx="19260" formatCode="General">
                  <c:v>19.260000000000002</c:v>
                </c:pt>
                <c:pt idx="19261" formatCode="General">
                  <c:v>19.260999999999999</c:v>
                </c:pt>
                <c:pt idx="19262" formatCode="General">
                  <c:v>19.262</c:v>
                </c:pt>
                <c:pt idx="19263" formatCode="General">
                  <c:v>19.263000000000002</c:v>
                </c:pt>
                <c:pt idx="19264" formatCode="General">
                  <c:v>19.263999999999999</c:v>
                </c:pt>
                <c:pt idx="19265" formatCode="General">
                  <c:v>19.265000000000001</c:v>
                </c:pt>
                <c:pt idx="19266" formatCode="General">
                  <c:v>19.265999999999998</c:v>
                </c:pt>
                <c:pt idx="19267" formatCode="General">
                  <c:v>19.266999999999999</c:v>
                </c:pt>
                <c:pt idx="19268" formatCode="General">
                  <c:v>19.268000000000001</c:v>
                </c:pt>
                <c:pt idx="19269" formatCode="General">
                  <c:v>19.268999999999998</c:v>
                </c:pt>
                <c:pt idx="19270" formatCode="General">
                  <c:v>19.27</c:v>
                </c:pt>
                <c:pt idx="19271" formatCode="General">
                  <c:v>19.271000000000001</c:v>
                </c:pt>
                <c:pt idx="19272" formatCode="General">
                  <c:v>19.271999999999998</c:v>
                </c:pt>
                <c:pt idx="19273" formatCode="General">
                  <c:v>19.273</c:v>
                </c:pt>
                <c:pt idx="19274" formatCode="General">
                  <c:v>19.274000000000001</c:v>
                </c:pt>
                <c:pt idx="19275" formatCode="General">
                  <c:v>19.274999999999999</c:v>
                </c:pt>
                <c:pt idx="19276" formatCode="General">
                  <c:v>19.276</c:v>
                </c:pt>
                <c:pt idx="19277" formatCode="General">
                  <c:v>19.277000000000001</c:v>
                </c:pt>
                <c:pt idx="19278" formatCode="General">
                  <c:v>19.277999999999999</c:v>
                </c:pt>
                <c:pt idx="19279" formatCode="General">
                  <c:v>19.279</c:v>
                </c:pt>
                <c:pt idx="19280" formatCode="General">
                  <c:v>19.28</c:v>
                </c:pt>
                <c:pt idx="19281" formatCode="General">
                  <c:v>19.280999999999999</c:v>
                </c:pt>
                <c:pt idx="19282" formatCode="General">
                  <c:v>19.282</c:v>
                </c:pt>
                <c:pt idx="19283" formatCode="General">
                  <c:v>19.283000000000001</c:v>
                </c:pt>
                <c:pt idx="19284" formatCode="General">
                  <c:v>19.283999999999999</c:v>
                </c:pt>
                <c:pt idx="19285" formatCode="General">
                  <c:v>19.285</c:v>
                </c:pt>
                <c:pt idx="19286" formatCode="General">
                  <c:v>19.286000000000001</c:v>
                </c:pt>
                <c:pt idx="19287" formatCode="General">
                  <c:v>19.286999999999999</c:v>
                </c:pt>
                <c:pt idx="19288" formatCode="General">
                  <c:v>19.288</c:v>
                </c:pt>
                <c:pt idx="19289" formatCode="General">
                  <c:v>19.289000000000001</c:v>
                </c:pt>
                <c:pt idx="19290" formatCode="General">
                  <c:v>19.29</c:v>
                </c:pt>
                <c:pt idx="19291" formatCode="General">
                  <c:v>19.291</c:v>
                </c:pt>
                <c:pt idx="19292" formatCode="General">
                  <c:v>19.292000000000002</c:v>
                </c:pt>
                <c:pt idx="19293" formatCode="General">
                  <c:v>19.292999999999999</c:v>
                </c:pt>
                <c:pt idx="19294" formatCode="General">
                  <c:v>19.294</c:v>
                </c:pt>
                <c:pt idx="19295" formatCode="General">
                  <c:v>19.295000000000002</c:v>
                </c:pt>
                <c:pt idx="19296" formatCode="General">
                  <c:v>19.295999999999999</c:v>
                </c:pt>
                <c:pt idx="19297" formatCode="General">
                  <c:v>19.297000000000001</c:v>
                </c:pt>
                <c:pt idx="19298" formatCode="General">
                  <c:v>19.297999999999998</c:v>
                </c:pt>
                <c:pt idx="19299" formatCode="General">
                  <c:v>19.298999999999999</c:v>
                </c:pt>
                <c:pt idx="19300" formatCode="General">
                  <c:v>19.3</c:v>
                </c:pt>
                <c:pt idx="19301" formatCode="General">
                  <c:v>19.300999999999998</c:v>
                </c:pt>
                <c:pt idx="19302" formatCode="General">
                  <c:v>19.302</c:v>
                </c:pt>
                <c:pt idx="19303" formatCode="General">
                  <c:v>19.303000000000001</c:v>
                </c:pt>
                <c:pt idx="19304" formatCode="General">
                  <c:v>19.303999999999998</c:v>
                </c:pt>
                <c:pt idx="19305" formatCode="General">
                  <c:v>19.305</c:v>
                </c:pt>
                <c:pt idx="19306" formatCode="General">
                  <c:v>19.306000000000001</c:v>
                </c:pt>
                <c:pt idx="19307" formatCode="General">
                  <c:v>19.306999999999999</c:v>
                </c:pt>
                <c:pt idx="19308" formatCode="General">
                  <c:v>19.308</c:v>
                </c:pt>
                <c:pt idx="19309" formatCode="General">
                  <c:v>19.309000000000001</c:v>
                </c:pt>
                <c:pt idx="19310" formatCode="General">
                  <c:v>19.309999999999999</c:v>
                </c:pt>
                <c:pt idx="19311" formatCode="General">
                  <c:v>19.311</c:v>
                </c:pt>
                <c:pt idx="19312" formatCode="General">
                  <c:v>19.312000000000001</c:v>
                </c:pt>
                <c:pt idx="19313" formatCode="General">
                  <c:v>19.312999999999999</c:v>
                </c:pt>
                <c:pt idx="19314" formatCode="General">
                  <c:v>19.314</c:v>
                </c:pt>
                <c:pt idx="19315" formatCode="General">
                  <c:v>19.315000000000001</c:v>
                </c:pt>
                <c:pt idx="19316" formatCode="General">
                  <c:v>19.315999999999999</c:v>
                </c:pt>
                <c:pt idx="19317" formatCode="General">
                  <c:v>19.317</c:v>
                </c:pt>
                <c:pt idx="19318" formatCode="General">
                  <c:v>19.318000000000001</c:v>
                </c:pt>
                <c:pt idx="19319" formatCode="General">
                  <c:v>19.318999999999999</c:v>
                </c:pt>
                <c:pt idx="19320" formatCode="General">
                  <c:v>19.32</c:v>
                </c:pt>
                <c:pt idx="19321" formatCode="General">
                  <c:v>19.321000000000002</c:v>
                </c:pt>
                <c:pt idx="19322" formatCode="General">
                  <c:v>19.321999999999999</c:v>
                </c:pt>
                <c:pt idx="19323" formatCode="General">
                  <c:v>19.323</c:v>
                </c:pt>
                <c:pt idx="19324" formatCode="General">
                  <c:v>19.324000000000002</c:v>
                </c:pt>
                <c:pt idx="19325" formatCode="General">
                  <c:v>19.324999999999999</c:v>
                </c:pt>
                <c:pt idx="19326" formatCode="General">
                  <c:v>19.326000000000001</c:v>
                </c:pt>
                <c:pt idx="19327" formatCode="General">
                  <c:v>19.327000000000002</c:v>
                </c:pt>
                <c:pt idx="19328" formatCode="General">
                  <c:v>19.327999999999999</c:v>
                </c:pt>
                <c:pt idx="19329" formatCode="General">
                  <c:v>19.329000000000001</c:v>
                </c:pt>
                <c:pt idx="19330" formatCode="General">
                  <c:v>19.329999999999998</c:v>
                </c:pt>
                <c:pt idx="19331" formatCode="General">
                  <c:v>19.331</c:v>
                </c:pt>
                <c:pt idx="19332" formatCode="General">
                  <c:v>19.332000000000001</c:v>
                </c:pt>
                <c:pt idx="19333" formatCode="General">
                  <c:v>19.332999999999998</c:v>
                </c:pt>
                <c:pt idx="19334" formatCode="General">
                  <c:v>19.334</c:v>
                </c:pt>
                <c:pt idx="19335" formatCode="General">
                  <c:v>19.335000000000001</c:v>
                </c:pt>
                <c:pt idx="19336" formatCode="General">
                  <c:v>19.335999999999999</c:v>
                </c:pt>
                <c:pt idx="19337" formatCode="General">
                  <c:v>19.337</c:v>
                </c:pt>
                <c:pt idx="19338" formatCode="General">
                  <c:v>19.338000000000001</c:v>
                </c:pt>
                <c:pt idx="19339" formatCode="General">
                  <c:v>19.338999999999999</c:v>
                </c:pt>
                <c:pt idx="19340" formatCode="General">
                  <c:v>19.34</c:v>
                </c:pt>
                <c:pt idx="19341" formatCode="General">
                  <c:v>19.341000000000001</c:v>
                </c:pt>
                <c:pt idx="19342" formatCode="General">
                  <c:v>19.341999999999999</c:v>
                </c:pt>
                <c:pt idx="19343" formatCode="General">
                  <c:v>19.343</c:v>
                </c:pt>
                <c:pt idx="19344" formatCode="General">
                  <c:v>19.344000000000001</c:v>
                </c:pt>
                <c:pt idx="19345" formatCode="General">
                  <c:v>19.344999999999999</c:v>
                </c:pt>
                <c:pt idx="19346" formatCode="General">
                  <c:v>19.346</c:v>
                </c:pt>
                <c:pt idx="19347" formatCode="General">
                  <c:v>19.347000000000001</c:v>
                </c:pt>
                <c:pt idx="19348" formatCode="General">
                  <c:v>19.347999999999999</c:v>
                </c:pt>
                <c:pt idx="19349" formatCode="General">
                  <c:v>19.349</c:v>
                </c:pt>
                <c:pt idx="19350" formatCode="General">
                  <c:v>19.350000000000001</c:v>
                </c:pt>
                <c:pt idx="19351" formatCode="General">
                  <c:v>19.350999999999999</c:v>
                </c:pt>
                <c:pt idx="19352" formatCode="General">
                  <c:v>19.352</c:v>
                </c:pt>
                <c:pt idx="19353" formatCode="General">
                  <c:v>19.353000000000002</c:v>
                </c:pt>
                <c:pt idx="19354" formatCode="General">
                  <c:v>19.353999999999999</c:v>
                </c:pt>
                <c:pt idx="19355" formatCode="General">
                  <c:v>19.355</c:v>
                </c:pt>
                <c:pt idx="19356" formatCode="General">
                  <c:v>19.356000000000002</c:v>
                </c:pt>
                <c:pt idx="19357" formatCode="General">
                  <c:v>19.356999999999999</c:v>
                </c:pt>
                <c:pt idx="19358" formatCode="General">
                  <c:v>19.358000000000001</c:v>
                </c:pt>
                <c:pt idx="19359" formatCode="General">
                  <c:v>19.359000000000002</c:v>
                </c:pt>
                <c:pt idx="19360" formatCode="General">
                  <c:v>19.36</c:v>
                </c:pt>
                <c:pt idx="19361" formatCode="General">
                  <c:v>19.361000000000001</c:v>
                </c:pt>
                <c:pt idx="19362" formatCode="General">
                  <c:v>19.361999999999998</c:v>
                </c:pt>
                <c:pt idx="19363" formatCode="General">
                  <c:v>19.363</c:v>
                </c:pt>
                <c:pt idx="19364" formatCode="General">
                  <c:v>19.364000000000001</c:v>
                </c:pt>
                <c:pt idx="19365" formatCode="General">
                  <c:v>19.364999999999998</c:v>
                </c:pt>
                <c:pt idx="19366" formatCode="General">
                  <c:v>19.366</c:v>
                </c:pt>
                <c:pt idx="19367" formatCode="General">
                  <c:v>19.367000000000001</c:v>
                </c:pt>
                <c:pt idx="19368" formatCode="General">
                  <c:v>19.367999999999999</c:v>
                </c:pt>
                <c:pt idx="19369" formatCode="General">
                  <c:v>19.369</c:v>
                </c:pt>
                <c:pt idx="19370" formatCode="General">
                  <c:v>19.37</c:v>
                </c:pt>
                <c:pt idx="19371" formatCode="General">
                  <c:v>19.370999999999999</c:v>
                </c:pt>
                <c:pt idx="19372" formatCode="General">
                  <c:v>19.372</c:v>
                </c:pt>
                <c:pt idx="19373" formatCode="General">
                  <c:v>19.373000000000001</c:v>
                </c:pt>
                <c:pt idx="19374" formatCode="General">
                  <c:v>19.373999999999999</c:v>
                </c:pt>
                <c:pt idx="19375" formatCode="General">
                  <c:v>19.375</c:v>
                </c:pt>
                <c:pt idx="19376" formatCode="General">
                  <c:v>19.376000000000001</c:v>
                </c:pt>
                <c:pt idx="19377" formatCode="General">
                  <c:v>19.376999999999999</c:v>
                </c:pt>
                <c:pt idx="19378" formatCode="General">
                  <c:v>19.378</c:v>
                </c:pt>
                <c:pt idx="19379" formatCode="General">
                  <c:v>19.379000000000001</c:v>
                </c:pt>
                <c:pt idx="19380" formatCode="General">
                  <c:v>19.38</c:v>
                </c:pt>
                <c:pt idx="19381" formatCode="General">
                  <c:v>19.381</c:v>
                </c:pt>
                <c:pt idx="19382" formatCode="General">
                  <c:v>19.382000000000001</c:v>
                </c:pt>
                <c:pt idx="19383" formatCode="General">
                  <c:v>19.382999999999999</c:v>
                </c:pt>
                <c:pt idx="19384" formatCode="General">
                  <c:v>19.384</c:v>
                </c:pt>
                <c:pt idx="19385" formatCode="General">
                  <c:v>19.385000000000002</c:v>
                </c:pt>
                <c:pt idx="19386" formatCode="General">
                  <c:v>19.385999999999999</c:v>
                </c:pt>
                <c:pt idx="19387" formatCode="General">
                  <c:v>19.387</c:v>
                </c:pt>
                <c:pt idx="19388" formatCode="General">
                  <c:v>19.388000000000002</c:v>
                </c:pt>
                <c:pt idx="19389" formatCode="General">
                  <c:v>19.388999999999999</c:v>
                </c:pt>
                <c:pt idx="19390" formatCode="General">
                  <c:v>19.39</c:v>
                </c:pt>
                <c:pt idx="19391" formatCode="General">
                  <c:v>19.390999999999998</c:v>
                </c:pt>
                <c:pt idx="19392" formatCode="General">
                  <c:v>19.391999999999999</c:v>
                </c:pt>
                <c:pt idx="19393" formatCode="General">
                  <c:v>19.393000000000001</c:v>
                </c:pt>
                <c:pt idx="19394" formatCode="General">
                  <c:v>19.393999999999998</c:v>
                </c:pt>
                <c:pt idx="19395" formatCode="General">
                  <c:v>19.395</c:v>
                </c:pt>
                <c:pt idx="19396" formatCode="General">
                  <c:v>19.396000000000001</c:v>
                </c:pt>
                <c:pt idx="19397" formatCode="General">
                  <c:v>19.396999999999998</c:v>
                </c:pt>
                <c:pt idx="19398" formatCode="General">
                  <c:v>19.398</c:v>
                </c:pt>
                <c:pt idx="19399" formatCode="General">
                  <c:v>19.399000000000001</c:v>
                </c:pt>
                <c:pt idx="19400" formatCode="General">
                  <c:v>19.399999999999999</c:v>
                </c:pt>
                <c:pt idx="19401" formatCode="General">
                  <c:v>19.401</c:v>
                </c:pt>
                <c:pt idx="19402" formatCode="General">
                  <c:v>19.402000000000001</c:v>
                </c:pt>
                <c:pt idx="19403" formatCode="General">
                  <c:v>19.402999999999999</c:v>
                </c:pt>
                <c:pt idx="19404" formatCode="General">
                  <c:v>19.404</c:v>
                </c:pt>
                <c:pt idx="19405" formatCode="General">
                  <c:v>19.405000000000001</c:v>
                </c:pt>
                <c:pt idx="19406" formatCode="General">
                  <c:v>19.405999999999999</c:v>
                </c:pt>
                <c:pt idx="19407" formatCode="General">
                  <c:v>19.407</c:v>
                </c:pt>
                <c:pt idx="19408" formatCode="General">
                  <c:v>19.408000000000001</c:v>
                </c:pt>
                <c:pt idx="19409" formatCode="General">
                  <c:v>19.408999999999999</c:v>
                </c:pt>
                <c:pt idx="19410" formatCode="General">
                  <c:v>19.41</c:v>
                </c:pt>
                <c:pt idx="19411" formatCode="General">
                  <c:v>19.411000000000001</c:v>
                </c:pt>
                <c:pt idx="19412" formatCode="General">
                  <c:v>19.411999999999999</c:v>
                </c:pt>
                <c:pt idx="19413" formatCode="General">
                  <c:v>19.413</c:v>
                </c:pt>
                <c:pt idx="19414" formatCode="General">
                  <c:v>19.414000000000001</c:v>
                </c:pt>
                <c:pt idx="19415" formatCode="General">
                  <c:v>19.414999999999999</c:v>
                </c:pt>
                <c:pt idx="19416" formatCode="General">
                  <c:v>19.416</c:v>
                </c:pt>
                <c:pt idx="19417" formatCode="General">
                  <c:v>19.417000000000002</c:v>
                </c:pt>
                <c:pt idx="19418" formatCode="General">
                  <c:v>19.417999999999999</c:v>
                </c:pt>
                <c:pt idx="19419" formatCode="General">
                  <c:v>19.419</c:v>
                </c:pt>
                <c:pt idx="19420" formatCode="General">
                  <c:v>19.420000000000002</c:v>
                </c:pt>
                <c:pt idx="19421" formatCode="General">
                  <c:v>19.420999999999999</c:v>
                </c:pt>
                <c:pt idx="19422" formatCode="General">
                  <c:v>19.422000000000001</c:v>
                </c:pt>
                <c:pt idx="19423" formatCode="General">
                  <c:v>19.422999999999998</c:v>
                </c:pt>
                <c:pt idx="19424" formatCode="General">
                  <c:v>19.423999999999999</c:v>
                </c:pt>
                <c:pt idx="19425" formatCode="General">
                  <c:v>19.425000000000001</c:v>
                </c:pt>
                <c:pt idx="19426" formatCode="General">
                  <c:v>19.425999999999998</c:v>
                </c:pt>
                <c:pt idx="19427" formatCode="General">
                  <c:v>19.427</c:v>
                </c:pt>
                <c:pt idx="19428" formatCode="General">
                  <c:v>19.428000000000001</c:v>
                </c:pt>
                <c:pt idx="19429" formatCode="General">
                  <c:v>19.428999999999998</c:v>
                </c:pt>
                <c:pt idx="19430" formatCode="General">
                  <c:v>19.43</c:v>
                </c:pt>
                <c:pt idx="19431" formatCode="General">
                  <c:v>19.431000000000001</c:v>
                </c:pt>
                <c:pt idx="19432" formatCode="General">
                  <c:v>19.431999999999999</c:v>
                </c:pt>
                <c:pt idx="19433" formatCode="General">
                  <c:v>19.433</c:v>
                </c:pt>
                <c:pt idx="19434" formatCode="General">
                  <c:v>19.434000000000001</c:v>
                </c:pt>
                <c:pt idx="19435" formatCode="General">
                  <c:v>19.434999999999999</c:v>
                </c:pt>
                <c:pt idx="19436" formatCode="General">
                  <c:v>19.436</c:v>
                </c:pt>
                <c:pt idx="19437" formatCode="General">
                  <c:v>19.437000000000001</c:v>
                </c:pt>
                <c:pt idx="19438" formatCode="General">
                  <c:v>19.437999999999999</c:v>
                </c:pt>
                <c:pt idx="19439" formatCode="General">
                  <c:v>19.439</c:v>
                </c:pt>
                <c:pt idx="19440" formatCode="General">
                  <c:v>19.440000000000001</c:v>
                </c:pt>
                <c:pt idx="19441" formatCode="General">
                  <c:v>19.440999999999999</c:v>
                </c:pt>
                <c:pt idx="19442" formatCode="General">
                  <c:v>19.442</c:v>
                </c:pt>
                <c:pt idx="19443" formatCode="General">
                  <c:v>19.443000000000001</c:v>
                </c:pt>
                <c:pt idx="19444" formatCode="General">
                  <c:v>19.443999999999999</c:v>
                </c:pt>
                <c:pt idx="19445" formatCode="General">
                  <c:v>19.445</c:v>
                </c:pt>
                <c:pt idx="19446" formatCode="General">
                  <c:v>19.446000000000002</c:v>
                </c:pt>
                <c:pt idx="19447" formatCode="General">
                  <c:v>19.446999999999999</c:v>
                </c:pt>
                <c:pt idx="19448" formatCode="General">
                  <c:v>19.448</c:v>
                </c:pt>
                <c:pt idx="19449" formatCode="General">
                  <c:v>19.449000000000002</c:v>
                </c:pt>
                <c:pt idx="19450" formatCode="General">
                  <c:v>19.45</c:v>
                </c:pt>
                <c:pt idx="19451" formatCode="General">
                  <c:v>19.451000000000001</c:v>
                </c:pt>
                <c:pt idx="19452" formatCode="General">
                  <c:v>19.452000000000002</c:v>
                </c:pt>
                <c:pt idx="19453" formatCode="General">
                  <c:v>19.452999999999999</c:v>
                </c:pt>
                <c:pt idx="19454" formatCode="General">
                  <c:v>19.454000000000001</c:v>
                </c:pt>
                <c:pt idx="19455" formatCode="General">
                  <c:v>19.454999999999998</c:v>
                </c:pt>
                <c:pt idx="19456" formatCode="General">
                  <c:v>19.456</c:v>
                </c:pt>
                <c:pt idx="19457" formatCode="General">
                  <c:v>19.457000000000001</c:v>
                </c:pt>
                <c:pt idx="19458" formatCode="General">
                  <c:v>19.457999999999998</c:v>
                </c:pt>
                <c:pt idx="19459" formatCode="General">
                  <c:v>19.459</c:v>
                </c:pt>
                <c:pt idx="19460" formatCode="General">
                  <c:v>19.46</c:v>
                </c:pt>
                <c:pt idx="19461" formatCode="General">
                  <c:v>19.460999999999999</c:v>
                </c:pt>
                <c:pt idx="19462" formatCode="General">
                  <c:v>19.462</c:v>
                </c:pt>
                <c:pt idx="19463" formatCode="General">
                  <c:v>19.463000000000001</c:v>
                </c:pt>
                <c:pt idx="19464" formatCode="General">
                  <c:v>19.463999999999999</c:v>
                </c:pt>
                <c:pt idx="19465" formatCode="General">
                  <c:v>19.465</c:v>
                </c:pt>
                <c:pt idx="19466" formatCode="General">
                  <c:v>19.466000000000001</c:v>
                </c:pt>
                <c:pt idx="19467" formatCode="General">
                  <c:v>19.466999999999999</c:v>
                </c:pt>
                <c:pt idx="19468" formatCode="General">
                  <c:v>19.468</c:v>
                </c:pt>
                <c:pt idx="19469" formatCode="General">
                  <c:v>19.469000000000001</c:v>
                </c:pt>
                <c:pt idx="19470" formatCode="General">
                  <c:v>19.47</c:v>
                </c:pt>
                <c:pt idx="19471" formatCode="General">
                  <c:v>19.471</c:v>
                </c:pt>
                <c:pt idx="19472" formatCode="General">
                  <c:v>19.472000000000001</c:v>
                </c:pt>
                <c:pt idx="19473" formatCode="General">
                  <c:v>19.472999999999999</c:v>
                </c:pt>
                <c:pt idx="19474" formatCode="General">
                  <c:v>19.474</c:v>
                </c:pt>
                <c:pt idx="19475" formatCode="General">
                  <c:v>19.475000000000001</c:v>
                </c:pt>
                <c:pt idx="19476" formatCode="General">
                  <c:v>19.475999999999999</c:v>
                </c:pt>
                <c:pt idx="19477" formatCode="General">
                  <c:v>19.477</c:v>
                </c:pt>
                <c:pt idx="19478" formatCode="General">
                  <c:v>19.478000000000002</c:v>
                </c:pt>
                <c:pt idx="19479" formatCode="General">
                  <c:v>19.478999999999999</c:v>
                </c:pt>
                <c:pt idx="19480" formatCode="General">
                  <c:v>19.48</c:v>
                </c:pt>
                <c:pt idx="19481" formatCode="General">
                  <c:v>19.481000000000002</c:v>
                </c:pt>
                <c:pt idx="19482" formatCode="General">
                  <c:v>19.481999999999999</c:v>
                </c:pt>
                <c:pt idx="19483" formatCode="General">
                  <c:v>19.483000000000001</c:v>
                </c:pt>
                <c:pt idx="19484" formatCode="General">
                  <c:v>19.484000000000002</c:v>
                </c:pt>
                <c:pt idx="19485" formatCode="General">
                  <c:v>19.484999999999999</c:v>
                </c:pt>
                <c:pt idx="19486" formatCode="General">
                  <c:v>19.486000000000001</c:v>
                </c:pt>
                <c:pt idx="19487" formatCode="General">
                  <c:v>19.486999999999998</c:v>
                </c:pt>
                <c:pt idx="19488" formatCode="General">
                  <c:v>19.488</c:v>
                </c:pt>
                <c:pt idx="19489" formatCode="General">
                  <c:v>19.489000000000001</c:v>
                </c:pt>
                <c:pt idx="19490" formatCode="General">
                  <c:v>19.489999999999998</c:v>
                </c:pt>
                <c:pt idx="19491" formatCode="General">
                  <c:v>19.491</c:v>
                </c:pt>
                <c:pt idx="19492" formatCode="General">
                  <c:v>19.492000000000001</c:v>
                </c:pt>
                <c:pt idx="19493" formatCode="General">
                  <c:v>19.492999999999999</c:v>
                </c:pt>
                <c:pt idx="19494" formatCode="General">
                  <c:v>19.494</c:v>
                </c:pt>
                <c:pt idx="19495" formatCode="General">
                  <c:v>19.495000000000001</c:v>
                </c:pt>
                <c:pt idx="19496" formatCode="General">
                  <c:v>19.495999999999999</c:v>
                </c:pt>
                <c:pt idx="19497" formatCode="General">
                  <c:v>19.497</c:v>
                </c:pt>
                <c:pt idx="19498" formatCode="General">
                  <c:v>19.498000000000001</c:v>
                </c:pt>
                <c:pt idx="19499" formatCode="General">
                  <c:v>19.498999999999999</c:v>
                </c:pt>
                <c:pt idx="19500" formatCode="General">
                  <c:v>19.5</c:v>
                </c:pt>
                <c:pt idx="19501" formatCode="General">
                  <c:v>19.501000000000001</c:v>
                </c:pt>
                <c:pt idx="19502" formatCode="General">
                  <c:v>19.501999999999999</c:v>
                </c:pt>
                <c:pt idx="19503" formatCode="General">
                  <c:v>19.503</c:v>
                </c:pt>
                <c:pt idx="19504" formatCode="General">
                  <c:v>19.504000000000001</c:v>
                </c:pt>
                <c:pt idx="19505" formatCode="General">
                  <c:v>19.504999999999999</c:v>
                </c:pt>
                <c:pt idx="19506" formatCode="General">
                  <c:v>19.506</c:v>
                </c:pt>
                <c:pt idx="19507" formatCode="General">
                  <c:v>19.507000000000001</c:v>
                </c:pt>
                <c:pt idx="19508" formatCode="General">
                  <c:v>19.507999999999999</c:v>
                </c:pt>
                <c:pt idx="19509" formatCode="General">
                  <c:v>19.509</c:v>
                </c:pt>
                <c:pt idx="19510" formatCode="General">
                  <c:v>19.510000000000002</c:v>
                </c:pt>
                <c:pt idx="19511" formatCode="General">
                  <c:v>19.510999999999999</c:v>
                </c:pt>
                <c:pt idx="19512" formatCode="General">
                  <c:v>19.512</c:v>
                </c:pt>
                <c:pt idx="19513" formatCode="General">
                  <c:v>19.513000000000002</c:v>
                </c:pt>
                <c:pt idx="19514" formatCode="General">
                  <c:v>19.513999999999999</c:v>
                </c:pt>
                <c:pt idx="19515" formatCode="General">
                  <c:v>19.515000000000001</c:v>
                </c:pt>
                <c:pt idx="19516" formatCode="General">
                  <c:v>19.515999999999998</c:v>
                </c:pt>
                <c:pt idx="19517" formatCode="General">
                  <c:v>19.516999999999999</c:v>
                </c:pt>
                <c:pt idx="19518" formatCode="General">
                  <c:v>19.518000000000001</c:v>
                </c:pt>
                <c:pt idx="19519" formatCode="General">
                  <c:v>19.518999999999998</c:v>
                </c:pt>
                <c:pt idx="19520" formatCode="General">
                  <c:v>19.52</c:v>
                </c:pt>
                <c:pt idx="19521" formatCode="General">
                  <c:v>19.521000000000001</c:v>
                </c:pt>
                <c:pt idx="19522" formatCode="General">
                  <c:v>19.521999999999998</c:v>
                </c:pt>
                <c:pt idx="19523" formatCode="General">
                  <c:v>19.523</c:v>
                </c:pt>
                <c:pt idx="19524" formatCode="General">
                  <c:v>19.524000000000001</c:v>
                </c:pt>
                <c:pt idx="19525" formatCode="General">
                  <c:v>19.524999999999999</c:v>
                </c:pt>
                <c:pt idx="19526" formatCode="General">
                  <c:v>19.526</c:v>
                </c:pt>
                <c:pt idx="19527" formatCode="General">
                  <c:v>19.527000000000001</c:v>
                </c:pt>
                <c:pt idx="19528" formatCode="General">
                  <c:v>19.527999999999999</c:v>
                </c:pt>
                <c:pt idx="19529" formatCode="General">
                  <c:v>19.529</c:v>
                </c:pt>
                <c:pt idx="19530" formatCode="General">
                  <c:v>19.53</c:v>
                </c:pt>
                <c:pt idx="19531" formatCode="General">
                  <c:v>19.530999999999999</c:v>
                </c:pt>
                <c:pt idx="19532" formatCode="General">
                  <c:v>19.532</c:v>
                </c:pt>
                <c:pt idx="19533" formatCode="General">
                  <c:v>19.533000000000001</c:v>
                </c:pt>
                <c:pt idx="19534" formatCode="General">
                  <c:v>19.533999999999999</c:v>
                </c:pt>
                <c:pt idx="19535" formatCode="General">
                  <c:v>19.535</c:v>
                </c:pt>
                <c:pt idx="19536" formatCode="General">
                  <c:v>19.536000000000001</c:v>
                </c:pt>
                <c:pt idx="19537" formatCode="General">
                  <c:v>19.536999999999999</c:v>
                </c:pt>
                <c:pt idx="19538" formatCode="General">
                  <c:v>19.538</c:v>
                </c:pt>
                <c:pt idx="19539" formatCode="General">
                  <c:v>19.539000000000001</c:v>
                </c:pt>
                <c:pt idx="19540" formatCode="General">
                  <c:v>19.54</c:v>
                </c:pt>
                <c:pt idx="19541" formatCode="General">
                  <c:v>19.541</c:v>
                </c:pt>
                <c:pt idx="19542" formatCode="General">
                  <c:v>19.542000000000002</c:v>
                </c:pt>
                <c:pt idx="19543" formatCode="General">
                  <c:v>19.542999999999999</c:v>
                </c:pt>
                <c:pt idx="19544" formatCode="General">
                  <c:v>19.544</c:v>
                </c:pt>
                <c:pt idx="19545" formatCode="General">
                  <c:v>19.545000000000002</c:v>
                </c:pt>
                <c:pt idx="19546" formatCode="General">
                  <c:v>19.545999999999999</c:v>
                </c:pt>
                <c:pt idx="19547" formatCode="General">
                  <c:v>19.547000000000001</c:v>
                </c:pt>
                <c:pt idx="19548" formatCode="General">
                  <c:v>19.547999999999998</c:v>
                </c:pt>
                <c:pt idx="19549" formatCode="General">
                  <c:v>19.548999999999999</c:v>
                </c:pt>
                <c:pt idx="19550" formatCode="General">
                  <c:v>19.55</c:v>
                </c:pt>
                <c:pt idx="19551" formatCode="General">
                  <c:v>19.550999999999998</c:v>
                </c:pt>
                <c:pt idx="19552" formatCode="General">
                  <c:v>19.552</c:v>
                </c:pt>
                <c:pt idx="19553" formatCode="General">
                  <c:v>19.553000000000001</c:v>
                </c:pt>
                <c:pt idx="19554" formatCode="General">
                  <c:v>19.553999999999998</c:v>
                </c:pt>
                <c:pt idx="19555" formatCode="General">
                  <c:v>19.555</c:v>
                </c:pt>
                <c:pt idx="19556" formatCode="General">
                  <c:v>19.556000000000001</c:v>
                </c:pt>
                <c:pt idx="19557" formatCode="General">
                  <c:v>19.556999999999999</c:v>
                </c:pt>
                <c:pt idx="19558" formatCode="General">
                  <c:v>19.558</c:v>
                </c:pt>
                <c:pt idx="19559" formatCode="General">
                  <c:v>19.559000000000001</c:v>
                </c:pt>
                <c:pt idx="19560" formatCode="General">
                  <c:v>19.559999999999999</c:v>
                </c:pt>
                <c:pt idx="19561" formatCode="General">
                  <c:v>19.561</c:v>
                </c:pt>
                <c:pt idx="19562" formatCode="General">
                  <c:v>19.562000000000001</c:v>
                </c:pt>
                <c:pt idx="19563" formatCode="General">
                  <c:v>19.562999999999999</c:v>
                </c:pt>
                <c:pt idx="19564" formatCode="General">
                  <c:v>19.564</c:v>
                </c:pt>
                <c:pt idx="19565" formatCode="General">
                  <c:v>19.565000000000001</c:v>
                </c:pt>
                <c:pt idx="19566" formatCode="General">
                  <c:v>19.565999999999999</c:v>
                </c:pt>
                <c:pt idx="19567" formatCode="General">
                  <c:v>19.567</c:v>
                </c:pt>
                <c:pt idx="19568" formatCode="General">
                  <c:v>19.568000000000001</c:v>
                </c:pt>
                <c:pt idx="19569" formatCode="General">
                  <c:v>19.568999999999999</c:v>
                </c:pt>
                <c:pt idx="19570" formatCode="General">
                  <c:v>19.57</c:v>
                </c:pt>
                <c:pt idx="19571" formatCode="General">
                  <c:v>19.571000000000002</c:v>
                </c:pt>
                <c:pt idx="19572" formatCode="General">
                  <c:v>19.571999999999999</c:v>
                </c:pt>
                <c:pt idx="19573" formatCode="General">
                  <c:v>19.573</c:v>
                </c:pt>
                <c:pt idx="19574" formatCode="General">
                  <c:v>19.574000000000002</c:v>
                </c:pt>
                <c:pt idx="19575" formatCode="General">
                  <c:v>19.574999999999999</c:v>
                </c:pt>
                <c:pt idx="19576" formatCode="General">
                  <c:v>19.576000000000001</c:v>
                </c:pt>
                <c:pt idx="19577" formatCode="General">
                  <c:v>19.577000000000002</c:v>
                </c:pt>
                <c:pt idx="19578" formatCode="General">
                  <c:v>19.577999999999999</c:v>
                </c:pt>
                <c:pt idx="19579" formatCode="General">
                  <c:v>19.579000000000001</c:v>
                </c:pt>
                <c:pt idx="19580" formatCode="General">
                  <c:v>19.579999999999998</c:v>
                </c:pt>
                <c:pt idx="19581" formatCode="General">
                  <c:v>19.581</c:v>
                </c:pt>
                <c:pt idx="19582" formatCode="General">
                  <c:v>19.582000000000001</c:v>
                </c:pt>
                <c:pt idx="19583" formatCode="General">
                  <c:v>19.582999999999998</c:v>
                </c:pt>
                <c:pt idx="19584" formatCode="General">
                  <c:v>19.584</c:v>
                </c:pt>
                <c:pt idx="19585" formatCode="General">
                  <c:v>19.585000000000001</c:v>
                </c:pt>
                <c:pt idx="19586" formatCode="General">
                  <c:v>19.585999999999999</c:v>
                </c:pt>
                <c:pt idx="19587" formatCode="General">
                  <c:v>19.587</c:v>
                </c:pt>
                <c:pt idx="19588" formatCode="General">
                  <c:v>19.588000000000001</c:v>
                </c:pt>
                <c:pt idx="19589" formatCode="General">
                  <c:v>19.588999999999999</c:v>
                </c:pt>
                <c:pt idx="19590" formatCode="General">
                  <c:v>19.59</c:v>
                </c:pt>
                <c:pt idx="19591" formatCode="General">
                  <c:v>19.591000000000001</c:v>
                </c:pt>
                <c:pt idx="19592" formatCode="General">
                  <c:v>19.591999999999999</c:v>
                </c:pt>
                <c:pt idx="19593" formatCode="General">
                  <c:v>19.593</c:v>
                </c:pt>
                <c:pt idx="19594" formatCode="General">
                  <c:v>19.594000000000001</c:v>
                </c:pt>
                <c:pt idx="19595" formatCode="General">
                  <c:v>19.594999999999999</c:v>
                </c:pt>
                <c:pt idx="19596" formatCode="General">
                  <c:v>19.596</c:v>
                </c:pt>
                <c:pt idx="19597" formatCode="General">
                  <c:v>19.597000000000001</c:v>
                </c:pt>
                <c:pt idx="19598" formatCode="General">
                  <c:v>19.597999999999999</c:v>
                </c:pt>
                <c:pt idx="19599" formatCode="General">
                  <c:v>19.599</c:v>
                </c:pt>
                <c:pt idx="19600" formatCode="General">
                  <c:v>19.600000000000001</c:v>
                </c:pt>
                <c:pt idx="19601" formatCode="General">
                  <c:v>19.600999999999999</c:v>
                </c:pt>
                <c:pt idx="19602" formatCode="General">
                  <c:v>19.602</c:v>
                </c:pt>
                <c:pt idx="19603" formatCode="General">
                  <c:v>19.603000000000002</c:v>
                </c:pt>
                <c:pt idx="19604" formatCode="General">
                  <c:v>19.603999999999999</c:v>
                </c:pt>
                <c:pt idx="19605" formatCode="General">
                  <c:v>19.605</c:v>
                </c:pt>
                <c:pt idx="19606" formatCode="General">
                  <c:v>19.606000000000002</c:v>
                </c:pt>
                <c:pt idx="19607" formatCode="General">
                  <c:v>19.606999999999999</c:v>
                </c:pt>
                <c:pt idx="19608" formatCode="General">
                  <c:v>19.608000000000001</c:v>
                </c:pt>
                <c:pt idx="19609" formatCode="General">
                  <c:v>19.609000000000002</c:v>
                </c:pt>
                <c:pt idx="19610" formatCode="General">
                  <c:v>19.61</c:v>
                </c:pt>
                <c:pt idx="19611" formatCode="General">
                  <c:v>19.611000000000001</c:v>
                </c:pt>
                <c:pt idx="19612" formatCode="General">
                  <c:v>19.611999999999998</c:v>
                </c:pt>
                <c:pt idx="19613" formatCode="General">
                  <c:v>19.613</c:v>
                </c:pt>
                <c:pt idx="19614" formatCode="General">
                  <c:v>19.614000000000001</c:v>
                </c:pt>
                <c:pt idx="19615" formatCode="General">
                  <c:v>19.614999999999998</c:v>
                </c:pt>
                <c:pt idx="19616" formatCode="General">
                  <c:v>19.616</c:v>
                </c:pt>
                <c:pt idx="19617" formatCode="General">
                  <c:v>19.617000000000001</c:v>
                </c:pt>
                <c:pt idx="19618" formatCode="General">
                  <c:v>19.617999999999999</c:v>
                </c:pt>
                <c:pt idx="19619" formatCode="General">
                  <c:v>19.619</c:v>
                </c:pt>
                <c:pt idx="19620" formatCode="General">
                  <c:v>19.62</c:v>
                </c:pt>
                <c:pt idx="19621" formatCode="General">
                  <c:v>19.620999999999999</c:v>
                </c:pt>
                <c:pt idx="19622" formatCode="General">
                  <c:v>19.622</c:v>
                </c:pt>
                <c:pt idx="19623" formatCode="General">
                  <c:v>19.623000000000001</c:v>
                </c:pt>
                <c:pt idx="19624" formatCode="General">
                  <c:v>19.623999999999999</c:v>
                </c:pt>
                <c:pt idx="19625" formatCode="General">
                  <c:v>19.625</c:v>
                </c:pt>
                <c:pt idx="19626" formatCode="General">
                  <c:v>19.626000000000001</c:v>
                </c:pt>
                <c:pt idx="19627" formatCode="General">
                  <c:v>19.626999999999999</c:v>
                </c:pt>
                <c:pt idx="19628" formatCode="General">
                  <c:v>19.628</c:v>
                </c:pt>
                <c:pt idx="19629" formatCode="General">
                  <c:v>19.629000000000001</c:v>
                </c:pt>
                <c:pt idx="19630" formatCode="General">
                  <c:v>19.63</c:v>
                </c:pt>
                <c:pt idx="19631" formatCode="General">
                  <c:v>19.631</c:v>
                </c:pt>
                <c:pt idx="19632" formatCode="General">
                  <c:v>19.632000000000001</c:v>
                </c:pt>
                <c:pt idx="19633" formatCode="General">
                  <c:v>19.632999999999999</c:v>
                </c:pt>
                <c:pt idx="19634" formatCode="General">
                  <c:v>19.634</c:v>
                </c:pt>
                <c:pt idx="19635" formatCode="General">
                  <c:v>19.635000000000002</c:v>
                </c:pt>
                <c:pt idx="19636" formatCode="General">
                  <c:v>19.635999999999999</c:v>
                </c:pt>
                <c:pt idx="19637" formatCode="General">
                  <c:v>19.637</c:v>
                </c:pt>
                <c:pt idx="19638" formatCode="General">
                  <c:v>19.638000000000002</c:v>
                </c:pt>
                <c:pt idx="19639" formatCode="General">
                  <c:v>19.638999999999999</c:v>
                </c:pt>
                <c:pt idx="19640" formatCode="General">
                  <c:v>19.64</c:v>
                </c:pt>
                <c:pt idx="19641" formatCode="General">
                  <c:v>19.640999999999998</c:v>
                </c:pt>
                <c:pt idx="19642" formatCode="General">
                  <c:v>19.641999999999999</c:v>
                </c:pt>
                <c:pt idx="19643" formatCode="General">
                  <c:v>19.643000000000001</c:v>
                </c:pt>
                <c:pt idx="19644" formatCode="General">
                  <c:v>19.643999999999998</c:v>
                </c:pt>
                <c:pt idx="19645" formatCode="General">
                  <c:v>19.645</c:v>
                </c:pt>
                <c:pt idx="19646" formatCode="General">
                  <c:v>19.646000000000001</c:v>
                </c:pt>
                <c:pt idx="19647" formatCode="General">
                  <c:v>19.646999999999998</c:v>
                </c:pt>
                <c:pt idx="19648" formatCode="General">
                  <c:v>19.648</c:v>
                </c:pt>
                <c:pt idx="19649" formatCode="General">
                  <c:v>19.649000000000001</c:v>
                </c:pt>
                <c:pt idx="19650" formatCode="General">
                  <c:v>19.649999999999999</c:v>
                </c:pt>
                <c:pt idx="19651" formatCode="General">
                  <c:v>19.651</c:v>
                </c:pt>
                <c:pt idx="19652" formatCode="General">
                  <c:v>19.652000000000001</c:v>
                </c:pt>
                <c:pt idx="19653" formatCode="General">
                  <c:v>19.652999999999999</c:v>
                </c:pt>
                <c:pt idx="19654" formatCode="General">
                  <c:v>19.654</c:v>
                </c:pt>
                <c:pt idx="19655" formatCode="General">
                  <c:v>19.655000000000001</c:v>
                </c:pt>
                <c:pt idx="19656" formatCode="General">
                  <c:v>19.655999999999999</c:v>
                </c:pt>
                <c:pt idx="19657" formatCode="General">
                  <c:v>19.657</c:v>
                </c:pt>
                <c:pt idx="19658" formatCode="General">
                  <c:v>19.658000000000001</c:v>
                </c:pt>
                <c:pt idx="19659" formatCode="General">
                  <c:v>19.658999999999999</c:v>
                </c:pt>
                <c:pt idx="19660" formatCode="General">
                  <c:v>19.66</c:v>
                </c:pt>
                <c:pt idx="19661" formatCode="General">
                  <c:v>19.661000000000001</c:v>
                </c:pt>
                <c:pt idx="19662" formatCode="General">
                  <c:v>19.661999999999999</c:v>
                </c:pt>
                <c:pt idx="19663" formatCode="General">
                  <c:v>19.663</c:v>
                </c:pt>
                <c:pt idx="19664" formatCode="General">
                  <c:v>19.664000000000001</c:v>
                </c:pt>
                <c:pt idx="19665" formatCode="General">
                  <c:v>19.664999999999999</c:v>
                </c:pt>
                <c:pt idx="19666" formatCode="General">
                  <c:v>19.666</c:v>
                </c:pt>
                <c:pt idx="19667" formatCode="General">
                  <c:v>19.667000000000002</c:v>
                </c:pt>
                <c:pt idx="19668" formatCode="General">
                  <c:v>19.667999999999999</c:v>
                </c:pt>
                <c:pt idx="19669" formatCode="General">
                  <c:v>19.669</c:v>
                </c:pt>
                <c:pt idx="19670" formatCode="General">
                  <c:v>19.670000000000002</c:v>
                </c:pt>
                <c:pt idx="19671" formatCode="General">
                  <c:v>19.670999999999999</c:v>
                </c:pt>
                <c:pt idx="19672" formatCode="General">
                  <c:v>19.672000000000001</c:v>
                </c:pt>
                <c:pt idx="19673" formatCode="General">
                  <c:v>19.672999999999998</c:v>
                </c:pt>
                <c:pt idx="19674" formatCode="General">
                  <c:v>19.673999999999999</c:v>
                </c:pt>
                <c:pt idx="19675" formatCode="General">
                  <c:v>19.675000000000001</c:v>
                </c:pt>
                <c:pt idx="19676" formatCode="General">
                  <c:v>19.675999999999998</c:v>
                </c:pt>
                <c:pt idx="19677" formatCode="General">
                  <c:v>19.677</c:v>
                </c:pt>
                <c:pt idx="19678" formatCode="General">
                  <c:v>19.678000000000001</c:v>
                </c:pt>
                <c:pt idx="19679" formatCode="General">
                  <c:v>19.678999999999998</c:v>
                </c:pt>
                <c:pt idx="19680" formatCode="General">
                  <c:v>19.68</c:v>
                </c:pt>
                <c:pt idx="19681" formatCode="General">
                  <c:v>19.681000000000001</c:v>
                </c:pt>
                <c:pt idx="19682" formatCode="General">
                  <c:v>19.681999999999999</c:v>
                </c:pt>
                <c:pt idx="19683" formatCode="General">
                  <c:v>19.683</c:v>
                </c:pt>
                <c:pt idx="19684" formatCode="General">
                  <c:v>19.684000000000001</c:v>
                </c:pt>
                <c:pt idx="19685" formatCode="General">
                  <c:v>19.684999999999999</c:v>
                </c:pt>
                <c:pt idx="19686" formatCode="General">
                  <c:v>19.686</c:v>
                </c:pt>
                <c:pt idx="19687" formatCode="General">
                  <c:v>19.687000000000001</c:v>
                </c:pt>
                <c:pt idx="19688" formatCode="General">
                  <c:v>19.687999999999999</c:v>
                </c:pt>
                <c:pt idx="19689" formatCode="General">
                  <c:v>19.689</c:v>
                </c:pt>
                <c:pt idx="19690" formatCode="General">
                  <c:v>19.690000000000001</c:v>
                </c:pt>
                <c:pt idx="19691" formatCode="General">
                  <c:v>19.690999999999999</c:v>
                </c:pt>
                <c:pt idx="19692" formatCode="General">
                  <c:v>19.692</c:v>
                </c:pt>
                <c:pt idx="19693" formatCode="General">
                  <c:v>19.693000000000001</c:v>
                </c:pt>
                <c:pt idx="19694" formatCode="General">
                  <c:v>19.693999999999999</c:v>
                </c:pt>
                <c:pt idx="19695" formatCode="General">
                  <c:v>19.695</c:v>
                </c:pt>
                <c:pt idx="19696" formatCode="General">
                  <c:v>19.696000000000002</c:v>
                </c:pt>
                <c:pt idx="19697" formatCode="General">
                  <c:v>19.696999999999999</c:v>
                </c:pt>
                <c:pt idx="19698" formatCode="General">
                  <c:v>19.698</c:v>
                </c:pt>
                <c:pt idx="19699" formatCode="General">
                  <c:v>19.699000000000002</c:v>
                </c:pt>
                <c:pt idx="19700" formatCode="General">
                  <c:v>19.7</c:v>
                </c:pt>
                <c:pt idx="19701" formatCode="General">
                  <c:v>19.701000000000001</c:v>
                </c:pt>
                <c:pt idx="19702" formatCode="General">
                  <c:v>19.702000000000002</c:v>
                </c:pt>
                <c:pt idx="19703" formatCode="General">
                  <c:v>19.702999999999999</c:v>
                </c:pt>
                <c:pt idx="19704" formatCode="General">
                  <c:v>19.704000000000001</c:v>
                </c:pt>
                <c:pt idx="19705" formatCode="General">
                  <c:v>19.704999999999998</c:v>
                </c:pt>
                <c:pt idx="19706" formatCode="General">
                  <c:v>19.706</c:v>
                </c:pt>
                <c:pt idx="19707" formatCode="General">
                  <c:v>19.707000000000001</c:v>
                </c:pt>
                <c:pt idx="19708" formatCode="General">
                  <c:v>19.707999999999998</c:v>
                </c:pt>
                <c:pt idx="19709" formatCode="General">
                  <c:v>19.709</c:v>
                </c:pt>
                <c:pt idx="19710" formatCode="General">
                  <c:v>19.71</c:v>
                </c:pt>
                <c:pt idx="19711" formatCode="General">
                  <c:v>19.710999999999999</c:v>
                </c:pt>
                <c:pt idx="19712" formatCode="General">
                  <c:v>19.712</c:v>
                </c:pt>
                <c:pt idx="19713" formatCode="General">
                  <c:v>19.713000000000001</c:v>
                </c:pt>
                <c:pt idx="19714" formatCode="General">
                  <c:v>19.713999999999999</c:v>
                </c:pt>
                <c:pt idx="19715" formatCode="General">
                  <c:v>19.715</c:v>
                </c:pt>
                <c:pt idx="19716" formatCode="General">
                  <c:v>19.716000000000001</c:v>
                </c:pt>
                <c:pt idx="19717" formatCode="General">
                  <c:v>19.716999999999999</c:v>
                </c:pt>
                <c:pt idx="19718" formatCode="General">
                  <c:v>19.718</c:v>
                </c:pt>
                <c:pt idx="19719" formatCode="General">
                  <c:v>19.719000000000001</c:v>
                </c:pt>
                <c:pt idx="19720" formatCode="General">
                  <c:v>19.72</c:v>
                </c:pt>
                <c:pt idx="19721" formatCode="General">
                  <c:v>19.721</c:v>
                </c:pt>
                <c:pt idx="19722" formatCode="General">
                  <c:v>19.722000000000001</c:v>
                </c:pt>
                <c:pt idx="19723" formatCode="General">
                  <c:v>19.722999999999999</c:v>
                </c:pt>
                <c:pt idx="19724" formatCode="General">
                  <c:v>19.724</c:v>
                </c:pt>
                <c:pt idx="19725" formatCode="General">
                  <c:v>19.725000000000001</c:v>
                </c:pt>
                <c:pt idx="19726" formatCode="General">
                  <c:v>19.725999999999999</c:v>
                </c:pt>
                <c:pt idx="19727" formatCode="General">
                  <c:v>19.727</c:v>
                </c:pt>
                <c:pt idx="19728" formatCode="General">
                  <c:v>19.728000000000002</c:v>
                </c:pt>
                <c:pt idx="19729" formatCode="General">
                  <c:v>19.728999999999999</c:v>
                </c:pt>
                <c:pt idx="19730" formatCode="General">
                  <c:v>19.73</c:v>
                </c:pt>
                <c:pt idx="19731" formatCode="General">
                  <c:v>19.731000000000002</c:v>
                </c:pt>
                <c:pt idx="19732" formatCode="General">
                  <c:v>19.731999999999999</c:v>
                </c:pt>
                <c:pt idx="19733" formatCode="General">
                  <c:v>19.733000000000001</c:v>
                </c:pt>
                <c:pt idx="19734" formatCode="General">
                  <c:v>19.734000000000002</c:v>
                </c:pt>
                <c:pt idx="19735" formatCode="General">
                  <c:v>19.734999999999999</c:v>
                </c:pt>
                <c:pt idx="19736" formatCode="General">
                  <c:v>19.736000000000001</c:v>
                </c:pt>
                <c:pt idx="19737" formatCode="General">
                  <c:v>19.736999999999998</c:v>
                </c:pt>
                <c:pt idx="19738" formatCode="General">
                  <c:v>19.738</c:v>
                </c:pt>
                <c:pt idx="19739" formatCode="General">
                  <c:v>19.739000000000001</c:v>
                </c:pt>
                <c:pt idx="19740" formatCode="General">
                  <c:v>19.739999999999998</c:v>
                </c:pt>
                <c:pt idx="19741" formatCode="General">
                  <c:v>19.741</c:v>
                </c:pt>
                <c:pt idx="19742" formatCode="General">
                  <c:v>19.742000000000001</c:v>
                </c:pt>
                <c:pt idx="19743" formatCode="General">
                  <c:v>19.742999999999999</c:v>
                </c:pt>
                <c:pt idx="19744" formatCode="General">
                  <c:v>19.744</c:v>
                </c:pt>
                <c:pt idx="19745" formatCode="General">
                  <c:v>19.745000000000001</c:v>
                </c:pt>
                <c:pt idx="19746" formatCode="General">
                  <c:v>19.745999999999999</c:v>
                </c:pt>
                <c:pt idx="19747" formatCode="General">
                  <c:v>19.747</c:v>
                </c:pt>
                <c:pt idx="19748" formatCode="General">
                  <c:v>19.748000000000001</c:v>
                </c:pt>
                <c:pt idx="19749" formatCode="General">
                  <c:v>19.748999999999999</c:v>
                </c:pt>
                <c:pt idx="19750" formatCode="General">
                  <c:v>19.75</c:v>
                </c:pt>
                <c:pt idx="19751" formatCode="General">
                  <c:v>19.751000000000001</c:v>
                </c:pt>
                <c:pt idx="19752" formatCode="General">
                  <c:v>19.751999999999999</c:v>
                </c:pt>
                <c:pt idx="19753" formatCode="General">
                  <c:v>19.753</c:v>
                </c:pt>
                <c:pt idx="19754" formatCode="General">
                  <c:v>19.754000000000001</c:v>
                </c:pt>
                <c:pt idx="19755" formatCode="General">
                  <c:v>19.754999999999999</c:v>
                </c:pt>
                <c:pt idx="19756" formatCode="General">
                  <c:v>19.756</c:v>
                </c:pt>
                <c:pt idx="19757" formatCode="General">
                  <c:v>19.757000000000001</c:v>
                </c:pt>
                <c:pt idx="19758" formatCode="General">
                  <c:v>19.757999999999999</c:v>
                </c:pt>
                <c:pt idx="19759" formatCode="General">
                  <c:v>19.759</c:v>
                </c:pt>
                <c:pt idx="19760" formatCode="General">
                  <c:v>19.760000000000002</c:v>
                </c:pt>
                <c:pt idx="19761" formatCode="General">
                  <c:v>19.760999999999999</c:v>
                </c:pt>
                <c:pt idx="19762" formatCode="General">
                  <c:v>19.762</c:v>
                </c:pt>
                <c:pt idx="19763" formatCode="General">
                  <c:v>19.763000000000002</c:v>
                </c:pt>
                <c:pt idx="19764" formatCode="General">
                  <c:v>19.763999999999999</c:v>
                </c:pt>
                <c:pt idx="19765" formatCode="General">
                  <c:v>19.765000000000001</c:v>
                </c:pt>
                <c:pt idx="19766" formatCode="General">
                  <c:v>19.765999999999998</c:v>
                </c:pt>
                <c:pt idx="19767" formatCode="General">
                  <c:v>19.766999999999999</c:v>
                </c:pt>
                <c:pt idx="19768" formatCode="General">
                  <c:v>19.768000000000001</c:v>
                </c:pt>
                <c:pt idx="19769" formatCode="General">
                  <c:v>19.768999999999998</c:v>
                </c:pt>
                <c:pt idx="19770" formatCode="General">
                  <c:v>19.77</c:v>
                </c:pt>
                <c:pt idx="19771" formatCode="General">
                  <c:v>19.771000000000001</c:v>
                </c:pt>
                <c:pt idx="19772" formatCode="General">
                  <c:v>19.771999999999998</c:v>
                </c:pt>
                <c:pt idx="19773" formatCode="General">
                  <c:v>19.773</c:v>
                </c:pt>
                <c:pt idx="19774" formatCode="General">
                  <c:v>19.774000000000001</c:v>
                </c:pt>
                <c:pt idx="19775" formatCode="General">
                  <c:v>19.774999999999999</c:v>
                </c:pt>
                <c:pt idx="19776" formatCode="General">
                  <c:v>19.776</c:v>
                </c:pt>
                <c:pt idx="19777" formatCode="General">
                  <c:v>19.777000000000001</c:v>
                </c:pt>
                <c:pt idx="19778" formatCode="General">
                  <c:v>19.777999999999999</c:v>
                </c:pt>
                <c:pt idx="19779" formatCode="General">
                  <c:v>19.779</c:v>
                </c:pt>
                <c:pt idx="19780" formatCode="General">
                  <c:v>19.78</c:v>
                </c:pt>
                <c:pt idx="19781" formatCode="General">
                  <c:v>19.780999999999999</c:v>
                </c:pt>
                <c:pt idx="19782" formatCode="General">
                  <c:v>19.782</c:v>
                </c:pt>
                <c:pt idx="19783" formatCode="General">
                  <c:v>19.783000000000001</c:v>
                </c:pt>
                <c:pt idx="19784" formatCode="General">
                  <c:v>19.783999999999999</c:v>
                </c:pt>
                <c:pt idx="19785" formatCode="General">
                  <c:v>19.785</c:v>
                </c:pt>
                <c:pt idx="19786" formatCode="General">
                  <c:v>19.786000000000001</c:v>
                </c:pt>
                <c:pt idx="19787" formatCode="General">
                  <c:v>19.786999999999999</c:v>
                </c:pt>
                <c:pt idx="19788" formatCode="General">
                  <c:v>19.788</c:v>
                </c:pt>
                <c:pt idx="19789" formatCode="General">
                  <c:v>19.789000000000001</c:v>
                </c:pt>
                <c:pt idx="19790" formatCode="General">
                  <c:v>19.79</c:v>
                </c:pt>
                <c:pt idx="19791" formatCode="General">
                  <c:v>19.791</c:v>
                </c:pt>
                <c:pt idx="19792" formatCode="General">
                  <c:v>19.792000000000002</c:v>
                </c:pt>
                <c:pt idx="19793" formatCode="General">
                  <c:v>19.792999999999999</c:v>
                </c:pt>
                <c:pt idx="19794" formatCode="General">
                  <c:v>19.794</c:v>
                </c:pt>
                <c:pt idx="19795" formatCode="General">
                  <c:v>19.795000000000002</c:v>
                </c:pt>
                <c:pt idx="19796" formatCode="General">
                  <c:v>19.795999999999999</c:v>
                </c:pt>
                <c:pt idx="19797" formatCode="General">
                  <c:v>19.797000000000001</c:v>
                </c:pt>
                <c:pt idx="19798" formatCode="General">
                  <c:v>19.797999999999998</c:v>
                </c:pt>
                <c:pt idx="19799" formatCode="General">
                  <c:v>19.798999999999999</c:v>
                </c:pt>
                <c:pt idx="19800" formatCode="General">
                  <c:v>19.8</c:v>
                </c:pt>
                <c:pt idx="19801" formatCode="General">
                  <c:v>19.800999999999998</c:v>
                </c:pt>
                <c:pt idx="19802" formatCode="General">
                  <c:v>19.802</c:v>
                </c:pt>
                <c:pt idx="19803" formatCode="General">
                  <c:v>19.803000000000001</c:v>
                </c:pt>
                <c:pt idx="19804" formatCode="General">
                  <c:v>19.803999999999998</c:v>
                </c:pt>
                <c:pt idx="19805" formatCode="General">
                  <c:v>19.805</c:v>
                </c:pt>
                <c:pt idx="19806" formatCode="General">
                  <c:v>19.806000000000001</c:v>
                </c:pt>
                <c:pt idx="19807" formatCode="General">
                  <c:v>19.806999999999999</c:v>
                </c:pt>
                <c:pt idx="19808" formatCode="General">
                  <c:v>19.808</c:v>
                </c:pt>
                <c:pt idx="19809" formatCode="General">
                  <c:v>19.809000000000001</c:v>
                </c:pt>
                <c:pt idx="19810" formatCode="General">
                  <c:v>19.809999999999999</c:v>
                </c:pt>
                <c:pt idx="19811" formatCode="General">
                  <c:v>19.811</c:v>
                </c:pt>
                <c:pt idx="19812" formatCode="General">
                  <c:v>19.812000000000001</c:v>
                </c:pt>
                <c:pt idx="19813" formatCode="General">
                  <c:v>19.812999999999999</c:v>
                </c:pt>
                <c:pt idx="19814" formatCode="General">
                  <c:v>19.814</c:v>
                </c:pt>
                <c:pt idx="19815" formatCode="General">
                  <c:v>19.815000000000001</c:v>
                </c:pt>
                <c:pt idx="19816" formatCode="General">
                  <c:v>19.815999999999999</c:v>
                </c:pt>
                <c:pt idx="19817" formatCode="General">
                  <c:v>19.817</c:v>
                </c:pt>
                <c:pt idx="19818" formatCode="General">
                  <c:v>19.818000000000001</c:v>
                </c:pt>
                <c:pt idx="19819" formatCode="General">
                  <c:v>19.818999999999999</c:v>
                </c:pt>
                <c:pt idx="19820" formatCode="General">
                  <c:v>19.82</c:v>
                </c:pt>
                <c:pt idx="19821" formatCode="General">
                  <c:v>19.821000000000002</c:v>
                </c:pt>
                <c:pt idx="19822" formatCode="General">
                  <c:v>19.821999999999999</c:v>
                </c:pt>
                <c:pt idx="19823" formatCode="General">
                  <c:v>19.823</c:v>
                </c:pt>
                <c:pt idx="19824" formatCode="General">
                  <c:v>19.824000000000002</c:v>
                </c:pt>
                <c:pt idx="19825" formatCode="General">
                  <c:v>19.824999999999999</c:v>
                </c:pt>
                <c:pt idx="19826" formatCode="General">
                  <c:v>19.826000000000001</c:v>
                </c:pt>
                <c:pt idx="19827" formatCode="General">
                  <c:v>19.827000000000002</c:v>
                </c:pt>
                <c:pt idx="19828" formatCode="General">
                  <c:v>19.827999999999999</c:v>
                </c:pt>
                <c:pt idx="19829" formatCode="General">
                  <c:v>19.829000000000001</c:v>
                </c:pt>
                <c:pt idx="19830" formatCode="General">
                  <c:v>19.829999999999998</c:v>
                </c:pt>
                <c:pt idx="19831" formatCode="General">
                  <c:v>19.831</c:v>
                </c:pt>
                <c:pt idx="19832" formatCode="General">
                  <c:v>19.832000000000001</c:v>
                </c:pt>
                <c:pt idx="19833" formatCode="General">
                  <c:v>19.832999999999998</c:v>
                </c:pt>
                <c:pt idx="19834" formatCode="General">
                  <c:v>19.834</c:v>
                </c:pt>
                <c:pt idx="19835" formatCode="General">
                  <c:v>19.835000000000001</c:v>
                </c:pt>
                <c:pt idx="19836" formatCode="General">
                  <c:v>19.835999999999999</c:v>
                </c:pt>
                <c:pt idx="19837" formatCode="General">
                  <c:v>19.837</c:v>
                </c:pt>
                <c:pt idx="19838" formatCode="General">
                  <c:v>19.838000000000001</c:v>
                </c:pt>
                <c:pt idx="19839" formatCode="General">
                  <c:v>19.838999999999999</c:v>
                </c:pt>
                <c:pt idx="19840" formatCode="General">
                  <c:v>19.84</c:v>
                </c:pt>
                <c:pt idx="19841" formatCode="General">
                  <c:v>19.841000000000001</c:v>
                </c:pt>
                <c:pt idx="19842" formatCode="General">
                  <c:v>19.841999999999999</c:v>
                </c:pt>
                <c:pt idx="19843" formatCode="General">
                  <c:v>19.843</c:v>
                </c:pt>
                <c:pt idx="19844" formatCode="General">
                  <c:v>19.844000000000001</c:v>
                </c:pt>
                <c:pt idx="19845" formatCode="General">
                  <c:v>19.844999999999999</c:v>
                </c:pt>
                <c:pt idx="19846" formatCode="General">
                  <c:v>19.846</c:v>
                </c:pt>
                <c:pt idx="19847" formatCode="General">
                  <c:v>19.847000000000001</c:v>
                </c:pt>
                <c:pt idx="19848" formatCode="General">
                  <c:v>19.847999999999999</c:v>
                </c:pt>
                <c:pt idx="19849" formatCode="General">
                  <c:v>19.849</c:v>
                </c:pt>
                <c:pt idx="19850" formatCode="General">
                  <c:v>19.850000000000001</c:v>
                </c:pt>
                <c:pt idx="19851" formatCode="General">
                  <c:v>19.850999999999999</c:v>
                </c:pt>
                <c:pt idx="19852" formatCode="General">
                  <c:v>19.852</c:v>
                </c:pt>
                <c:pt idx="19853" formatCode="General">
                  <c:v>19.853000000000002</c:v>
                </c:pt>
                <c:pt idx="19854" formatCode="General">
                  <c:v>19.853999999999999</c:v>
                </c:pt>
                <c:pt idx="19855" formatCode="General">
                  <c:v>19.855</c:v>
                </c:pt>
                <c:pt idx="19856" formatCode="General">
                  <c:v>19.856000000000002</c:v>
                </c:pt>
                <c:pt idx="19857" formatCode="General">
                  <c:v>19.856999999999999</c:v>
                </c:pt>
                <c:pt idx="19858" formatCode="General">
                  <c:v>19.858000000000001</c:v>
                </c:pt>
                <c:pt idx="19859" formatCode="General">
                  <c:v>19.859000000000002</c:v>
                </c:pt>
                <c:pt idx="19860" formatCode="General">
                  <c:v>19.86</c:v>
                </c:pt>
                <c:pt idx="19861" formatCode="General">
                  <c:v>19.861000000000001</c:v>
                </c:pt>
                <c:pt idx="19862" formatCode="General">
                  <c:v>19.861999999999998</c:v>
                </c:pt>
                <c:pt idx="19863" formatCode="General">
                  <c:v>19.863</c:v>
                </c:pt>
                <c:pt idx="19864" formatCode="General">
                  <c:v>19.864000000000001</c:v>
                </c:pt>
                <c:pt idx="19865" formatCode="General">
                  <c:v>19.864999999999998</c:v>
                </c:pt>
                <c:pt idx="19866" formatCode="General">
                  <c:v>19.866</c:v>
                </c:pt>
                <c:pt idx="19867" formatCode="General">
                  <c:v>19.867000000000001</c:v>
                </c:pt>
                <c:pt idx="19868" formatCode="General">
                  <c:v>19.867999999999999</c:v>
                </c:pt>
                <c:pt idx="19869" formatCode="General">
                  <c:v>19.869</c:v>
                </c:pt>
                <c:pt idx="19870" formatCode="General">
                  <c:v>19.87</c:v>
                </c:pt>
                <c:pt idx="19871" formatCode="General">
                  <c:v>19.870999999999999</c:v>
                </c:pt>
                <c:pt idx="19872" formatCode="General">
                  <c:v>19.872</c:v>
                </c:pt>
                <c:pt idx="19873" formatCode="General">
                  <c:v>19.873000000000001</c:v>
                </c:pt>
                <c:pt idx="19874" formatCode="General">
                  <c:v>19.873999999999999</c:v>
                </c:pt>
                <c:pt idx="19875" formatCode="General">
                  <c:v>19.875</c:v>
                </c:pt>
                <c:pt idx="19876" formatCode="General">
                  <c:v>19.876000000000001</c:v>
                </c:pt>
                <c:pt idx="19877" formatCode="General">
                  <c:v>19.876999999999999</c:v>
                </c:pt>
                <c:pt idx="19878" formatCode="General">
                  <c:v>19.878</c:v>
                </c:pt>
                <c:pt idx="19879" formatCode="General">
                  <c:v>19.879000000000001</c:v>
                </c:pt>
                <c:pt idx="19880" formatCode="General">
                  <c:v>19.88</c:v>
                </c:pt>
                <c:pt idx="19881" formatCode="General">
                  <c:v>19.881</c:v>
                </c:pt>
                <c:pt idx="19882" formatCode="General">
                  <c:v>19.882000000000001</c:v>
                </c:pt>
                <c:pt idx="19883" formatCode="General">
                  <c:v>19.882999999999999</c:v>
                </c:pt>
                <c:pt idx="19884" formatCode="General">
                  <c:v>19.884</c:v>
                </c:pt>
                <c:pt idx="19885" formatCode="General">
                  <c:v>19.885000000000002</c:v>
                </c:pt>
                <c:pt idx="19886" formatCode="General">
                  <c:v>19.885999999999999</c:v>
                </c:pt>
                <c:pt idx="19887" formatCode="General">
                  <c:v>19.887</c:v>
                </c:pt>
                <c:pt idx="19888" formatCode="General">
                  <c:v>19.888000000000002</c:v>
                </c:pt>
                <c:pt idx="19889" formatCode="General">
                  <c:v>19.888999999999999</c:v>
                </c:pt>
                <c:pt idx="19890" formatCode="General">
                  <c:v>19.89</c:v>
                </c:pt>
                <c:pt idx="19891" formatCode="General">
                  <c:v>19.890999999999998</c:v>
                </c:pt>
                <c:pt idx="19892" formatCode="General">
                  <c:v>19.891999999999999</c:v>
                </c:pt>
                <c:pt idx="19893" formatCode="General">
                  <c:v>19.893000000000001</c:v>
                </c:pt>
                <c:pt idx="19894" formatCode="General">
                  <c:v>19.893999999999998</c:v>
                </c:pt>
                <c:pt idx="19895" formatCode="General">
                  <c:v>19.895</c:v>
                </c:pt>
                <c:pt idx="19896" formatCode="General">
                  <c:v>19.896000000000001</c:v>
                </c:pt>
                <c:pt idx="19897" formatCode="General">
                  <c:v>19.896999999999998</c:v>
                </c:pt>
                <c:pt idx="19898" formatCode="General">
                  <c:v>19.898</c:v>
                </c:pt>
                <c:pt idx="19899" formatCode="General">
                  <c:v>19.899000000000001</c:v>
                </c:pt>
                <c:pt idx="19900" formatCode="General">
                  <c:v>19.899999999999999</c:v>
                </c:pt>
                <c:pt idx="19901" formatCode="General">
                  <c:v>19.901</c:v>
                </c:pt>
                <c:pt idx="19902" formatCode="General">
                  <c:v>19.902000000000001</c:v>
                </c:pt>
                <c:pt idx="19903" formatCode="General">
                  <c:v>19.902999999999999</c:v>
                </c:pt>
                <c:pt idx="19904" formatCode="General">
                  <c:v>19.904</c:v>
                </c:pt>
                <c:pt idx="19905" formatCode="General">
                  <c:v>19.905000000000001</c:v>
                </c:pt>
                <c:pt idx="19906" formatCode="General">
                  <c:v>19.905999999999999</c:v>
                </c:pt>
                <c:pt idx="19907" formatCode="General">
                  <c:v>19.907</c:v>
                </c:pt>
                <c:pt idx="19908" formatCode="General">
                  <c:v>19.908000000000001</c:v>
                </c:pt>
                <c:pt idx="19909" formatCode="General">
                  <c:v>19.908999999999999</c:v>
                </c:pt>
                <c:pt idx="19910" formatCode="General">
                  <c:v>19.91</c:v>
                </c:pt>
                <c:pt idx="19911" formatCode="General">
                  <c:v>19.911000000000001</c:v>
                </c:pt>
                <c:pt idx="19912" formatCode="General">
                  <c:v>19.911999999999999</c:v>
                </c:pt>
                <c:pt idx="19913" formatCode="General">
                  <c:v>19.913</c:v>
                </c:pt>
                <c:pt idx="19914" formatCode="General">
                  <c:v>19.914000000000001</c:v>
                </c:pt>
                <c:pt idx="19915" formatCode="General">
                  <c:v>19.914999999999999</c:v>
                </c:pt>
                <c:pt idx="19916" formatCode="General">
                  <c:v>19.916</c:v>
                </c:pt>
                <c:pt idx="19917" formatCode="General">
                  <c:v>19.917000000000002</c:v>
                </c:pt>
                <c:pt idx="19918" formatCode="General">
                  <c:v>19.917999999999999</c:v>
                </c:pt>
                <c:pt idx="19919" formatCode="General">
                  <c:v>19.919</c:v>
                </c:pt>
                <c:pt idx="19920" formatCode="General">
                  <c:v>19.920000000000002</c:v>
                </c:pt>
                <c:pt idx="19921" formatCode="General">
                  <c:v>19.920999999999999</c:v>
                </c:pt>
                <c:pt idx="19922" formatCode="General">
                  <c:v>19.922000000000001</c:v>
                </c:pt>
                <c:pt idx="19923" formatCode="General">
                  <c:v>19.922999999999998</c:v>
                </c:pt>
                <c:pt idx="19924" formatCode="General">
                  <c:v>19.923999999999999</c:v>
                </c:pt>
                <c:pt idx="19925" formatCode="General">
                  <c:v>19.925000000000001</c:v>
                </c:pt>
                <c:pt idx="19926" formatCode="General">
                  <c:v>19.925999999999998</c:v>
                </c:pt>
                <c:pt idx="19927" formatCode="General">
                  <c:v>19.927</c:v>
                </c:pt>
                <c:pt idx="19928" formatCode="General">
                  <c:v>19.928000000000001</c:v>
                </c:pt>
                <c:pt idx="19929" formatCode="General">
                  <c:v>19.928999999999998</c:v>
                </c:pt>
                <c:pt idx="19930" formatCode="General">
                  <c:v>19.93</c:v>
                </c:pt>
                <c:pt idx="19931" formatCode="General">
                  <c:v>19.931000000000001</c:v>
                </c:pt>
                <c:pt idx="19932" formatCode="General">
                  <c:v>19.931999999999999</c:v>
                </c:pt>
                <c:pt idx="19933" formatCode="General">
                  <c:v>19.933</c:v>
                </c:pt>
                <c:pt idx="19934" formatCode="General">
                  <c:v>19.934000000000001</c:v>
                </c:pt>
                <c:pt idx="19935" formatCode="General">
                  <c:v>19.934999999999999</c:v>
                </c:pt>
                <c:pt idx="19936" formatCode="General">
                  <c:v>19.936</c:v>
                </c:pt>
                <c:pt idx="19937" formatCode="General">
                  <c:v>19.937000000000001</c:v>
                </c:pt>
                <c:pt idx="19938" formatCode="General">
                  <c:v>19.937999999999999</c:v>
                </c:pt>
                <c:pt idx="19939" formatCode="General">
                  <c:v>19.939</c:v>
                </c:pt>
                <c:pt idx="19940" formatCode="General">
                  <c:v>19.940000000000001</c:v>
                </c:pt>
                <c:pt idx="19941" formatCode="General">
                  <c:v>19.940999999999999</c:v>
                </c:pt>
                <c:pt idx="19942" formatCode="General">
                  <c:v>19.942</c:v>
                </c:pt>
                <c:pt idx="19943" formatCode="General">
                  <c:v>19.943000000000001</c:v>
                </c:pt>
                <c:pt idx="19944" formatCode="General">
                  <c:v>19.943999999999999</c:v>
                </c:pt>
                <c:pt idx="19945" formatCode="General">
                  <c:v>19.945</c:v>
                </c:pt>
                <c:pt idx="19946" formatCode="General">
                  <c:v>19.946000000000002</c:v>
                </c:pt>
                <c:pt idx="19947" formatCode="General">
                  <c:v>19.946999999999999</c:v>
                </c:pt>
                <c:pt idx="19948" formatCode="General">
                  <c:v>19.948</c:v>
                </c:pt>
                <c:pt idx="19949" formatCode="General">
                  <c:v>19.949000000000002</c:v>
                </c:pt>
                <c:pt idx="19950" formatCode="General">
                  <c:v>19.95</c:v>
                </c:pt>
                <c:pt idx="19951" formatCode="General">
                  <c:v>19.951000000000001</c:v>
                </c:pt>
                <c:pt idx="19952" formatCode="General">
                  <c:v>19.952000000000002</c:v>
                </c:pt>
                <c:pt idx="19953" formatCode="General">
                  <c:v>19.952999999999999</c:v>
                </c:pt>
                <c:pt idx="19954" formatCode="General">
                  <c:v>19.954000000000001</c:v>
                </c:pt>
                <c:pt idx="19955" formatCode="General">
                  <c:v>19.954999999999998</c:v>
                </c:pt>
                <c:pt idx="19956" formatCode="General">
                  <c:v>19.956</c:v>
                </c:pt>
                <c:pt idx="19957" formatCode="General">
                  <c:v>19.957000000000001</c:v>
                </c:pt>
                <c:pt idx="19958" formatCode="General">
                  <c:v>19.957999999999998</c:v>
                </c:pt>
                <c:pt idx="19959" formatCode="General">
                  <c:v>19.959</c:v>
                </c:pt>
                <c:pt idx="19960" formatCode="General">
                  <c:v>19.96</c:v>
                </c:pt>
                <c:pt idx="19961" formatCode="General">
                  <c:v>19.960999999999999</c:v>
                </c:pt>
                <c:pt idx="19962" formatCode="General">
                  <c:v>19.962</c:v>
                </c:pt>
                <c:pt idx="19963" formatCode="General">
                  <c:v>19.963000000000001</c:v>
                </c:pt>
                <c:pt idx="19964" formatCode="General">
                  <c:v>19.963999999999999</c:v>
                </c:pt>
                <c:pt idx="19965" formatCode="General">
                  <c:v>19.965</c:v>
                </c:pt>
                <c:pt idx="19966" formatCode="General">
                  <c:v>19.966000000000001</c:v>
                </c:pt>
                <c:pt idx="19967" formatCode="General">
                  <c:v>19.966999999999999</c:v>
                </c:pt>
                <c:pt idx="19968" formatCode="General">
                  <c:v>19.968</c:v>
                </c:pt>
                <c:pt idx="19969" formatCode="General">
                  <c:v>19.969000000000001</c:v>
                </c:pt>
                <c:pt idx="19970" formatCode="General">
                  <c:v>19.97</c:v>
                </c:pt>
                <c:pt idx="19971" formatCode="General">
                  <c:v>19.971</c:v>
                </c:pt>
                <c:pt idx="19972" formatCode="General">
                  <c:v>19.972000000000001</c:v>
                </c:pt>
                <c:pt idx="19973" formatCode="General">
                  <c:v>19.972999999999999</c:v>
                </c:pt>
                <c:pt idx="19974" formatCode="General">
                  <c:v>19.974</c:v>
                </c:pt>
                <c:pt idx="19975" formatCode="General">
                  <c:v>19.975000000000001</c:v>
                </c:pt>
                <c:pt idx="19976" formatCode="General">
                  <c:v>19.975999999999999</c:v>
                </c:pt>
                <c:pt idx="19977" formatCode="General">
                  <c:v>19.977</c:v>
                </c:pt>
                <c:pt idx="19978" formatCode="General">
                  <c:v>19.978000000000002</c:v>
                </c:pt>
                <c:pt idx="19979" formatCode="General">
                  <c:v>19.978999999999999</c:v>
                </c:pt>
                <c:pt idx="19980" formatCode="General">
                  <c:v>19.98</c:v>
                </c:pt>
                <c:pt idx="19981" formatCode="General">
                  <c:v>19.981000000000002</c:v>
                </c:pt>
                <c:pt idx="19982" formatCode="General">
                  <c:v>19.981999999999999</c:v>
                </c:pt>
                <c:pt idx="19983" formatCode="General">
                  <c:v>19.983000000000001</c:v>
                </c:pt>
                <c:pt idx="19984" formatCode="General">
                  <c:v>19.984000000000002</c:v>
                </c:pt>
                <c:pt idx="19985" formatCode="General">
                  <c:v>19.984999999999999</c:v>
                </c:pt>
                <c:pt idx="19986" formatCode="General">
                  <c:v>19.986000000000001</c:v>
                </c:pt>
                <c:pt idx="19987" formatCode="General">
                  <c:v>19.986999999999998</c:v>
                </c:pt>
                <c:pt idx="19988" formatCode="General">
                  <c:v>19.988</c:v>
                </c:pt>
                <c:pt idx="19989" formatCode="General">
                  <c:v>19.989000000000001</c:v>
                </c:pt>
                <c:pt idx="19990" formatCode="General">
                  <c:v>19.989999999999998</c:v>
                </c:pt>
                <c:pt idx="19991" formatCode="General">
                  <c:v>19.991</c:v>
                </c:pt>
                <c:pt idx="19992" formatCode="General">
                  <c:v>19.992000000000001</c:v>
                </c:pt>
                <c:pt idx="19993" formatCode="General">
                  <c:v>19.992999999999999</c:v>
                </c:pt>
                <c:pt idx="19994" formatCode="General">
                  <c:v>19.994</c:v>
                </c:pt>
                <c:pt idx="19995" formatCode="General">
                  <c:v>19.995000000000001</c:v>
                </c:pt>
                <c:pt idx="19996" formatCode="General">
                  <c:v>19.995999999999999</c:v>
                </c:pt>
                <c:pt idx="19997" formatCode="General">
                  <c:v>19.997</c:v>
                </c:pt>
                <c:pt idx="19998" formatCode="General">
                  <c:v>19.998000000000001</c:v>
                </c:pt>
                <c:pt idx="19999" formatCode="General">
                  <c:v>19.998999999999999</c:v>
                </c:pt>
                <c:pt idx="20000" formatCode="General">
                  <c:v>20</c:v>
                </c:pt>
                <c:pt idx="20001" formatCode="General">
                  <c:v>20.001000000000001</c:v>
                </c:pt>
                <c:pt idx="20002" formatCode="General">
                  <c:v>20.001999999999999</c:v>
                </c:pt>
                <c:pt idx="20003" formatCode="General">
                  <c:v>20.003</c:v>
                </c:pt>
                <c:pt idx="20004" formatCode="General">
                  <c:v>20.004000000000001</c:v>
                </c:pt>
                <c:pt idx="20005" formatCode="General">
                  <c:v>20.004999999999999</c:v>
                </c:pt>
                <c:pt idx="20006" formatCode="General">
                  <c:v>20.006</c:v>
                </c:pt>
                <c:pt idx="20007" formatCode="General">
                  <c:v>20.007000000000001</c:v>
                </c:pt>
                <c:pt idx="20008" formatCode="General">
                  <c:v>20.007999999999999</c:v>
                </c:pt>
                <c:pt idx="20009" formatCode="General">
                  <c:v>20.009</c:v>
                </c:pt>
                <c:pt idx="20010" formatCode="General">
                  <c:v>20.010000000000002</c:v>
                </c:pt>
                <c:pt idx="20011" formatCode="General">
                  <c:v>20.010999999999999</c:v>
                </c:pt>
                <c:pt idx="20012" formatCode="General">
                  <c:v>20.012</c:v>
                </c:pt>
                <c:pt idx="20013" formatCode="General">
                  <c:v>20.013000000000002</c:v>
                </c:pt>
                <c:pt idx="20014" formatCode="General">
                  <c:v>20.013999999999999</c:v>
                </c:pt>
                <c:pt idx="20015" formatCode="General">
                  <c:v>20.015000000000001</c:v>
                </c:pt>
                <c:pt idx="20016" formatCode="General">
                  <c:v>20.015999999999998</c:v>
                </c:pt>
                <c:pt idx="20017" formatCode="General">
                  <c:v>20.016999999999999</c:v>
                </c:pt>
                <c:pt idx="20018" formatCode="General">
                  <c:v>20.018000000000001</c:v>
                </c:pt>
                <c:pt idx="20019" formatCode="General">
                  <c:v>20.018999999999998</c:v>
                </c:pt>
                <c:pt idx="20020" formatCode="General">
                  <c:v>20.02</c:v>
                </c:pt>
                <c:pt idx="20021" formatCode="General">
                  <c:v>20.021000000000001</c:v>
                </c:pt>
                <c:pt idx="20022" formatCode="General">
                  <c:v>20.021999999999998</c:v>
                </c:pt>
                <c:pt idx="20023" formatCode="General">
                  <c:v>20.023</c:v>
                </c:pt>
                <c:pt idx="20024" formatCode="General">
                  <c:v>20.024000000000001</c:v>
                </c:pt>
                <c:pt idx="20025" formatCode="General">
                  <c:v>20.024999999999999</c:v>
                </c:pt>
                <c:pt idx="20026" formatCode="General">
                  <c:v>20.026</c:v>
                </c:pt>
                <c:pt idx="20027" formatCode="General">
                  <c:v>20.027000000000001</c:v>
                </c:pt>
                <c:pt idx="20028" formatCode="General">
                  <c:v>20.027999999999999</c:v>
                </c:pt>
                <c:pt idx="20029" formatCode="General">
                  <c:v>20.029</c:v>
                </c:pt>
                <c:pt idx="20030" formatCode="General">
                  <c:v>20.03</c:v>
                </c:pt>
                <c:pt idx="20031" formatCode="General">
                  <c:v>20.030999999999999</c:v>
                </c:pt>
                <c:pt idx="20032" formatCode="General">
                  <c:v>20.032</c:v>
                </c:pt>
                <c:pt idx="20033" formatCode="General">
                  <c:v>20.033000000000001</c:v>
                </c:pt>
                <c:pt idx="20034" formatCode="General">
                  <c:v>20.033999999999999</c:v>
                </c:pt>
                <c:pt idx="20035" formatCode="General">
                  <c:v>20.035</c:v>
                </c:pt>
                <c:pt idx="20036" formatCode="General">
                  <c:v>20.036000000000001</c:v>
                </c:pt>
                <c:pt idx="20037" formatCode="General">
                  <c:v>20.036999999999999</c:v>
                </c:pt>
                <c:pt idx="20038" formatCode="General">
                  <c:v>20.038</c:v>
                </c:pt>
                <c:pt idx="20039" formatCode="General">
                  <c:v>20.039000000000001</c:v>
                </c:pt>
                <c:pt idx="20040" formatCode="General">
                  <c:v>20.04</c:v>
                </c:pt>
                <c:pt idx="20041" formatCode="General">
                  <c:v>20.041</c:v>
                </c:pt>
                <c:pt idx="20042" formatCode="General">
                  <c:v>20.042000000000002</c:v>
                </c:pt>
                <c:pt idx="20043" formatCode="General">
                  <c:v>20.042999999999999</c:v>
                </c:pt>
                <c:pt idx="20044" formatCode="General">
                  <c:v>20.044</c:v>
                </c:pt>
                <c:pt idx="20045" formatCode="General">
                  <c:v>20.045000000000002</c:v>
                </c:pt>
                <c:pt idx="20046" formatCode="General">
                  <c:v>20.045999999999999</c:v>
                </c:pt>
                <c:pt idx="20047" formatCode="General">
                  <c:v>20.047000000000001</c:v>
                </c:pt>
                <c:pt idx="20048" formatCode="General">
                  <c:v>20.047999999999998</c:v>
                </c:pt>
                <c:pt idx="20049" formatCode="General">
                  <c:v>20.048999999999999</c:v>
                </c:pt>
                <c:pt idx="20050" formatCode="General">
                  <c:v>20.05</c:v>
                </c:pt>
                <c:pt idx="20051" formatCode="General">
                  <c:v>20.050999999999998</c:v>
                </c:pt>
                <c:pt idx="20052" formatCode="General">
                  <c:v>20.052</c:v>
                </c:pt>
                <c:pt idx="20053" formatCode="General">
                  <c:v>20.053000000000001</c:v>
                </c:pt>
                <c:pt idx="20054" formatCode="General">
                  <c:v>20.053999999999998</c:v>
                </c:pt>
                <c:pt idx="20055" formatCode="General">
                  <c:v>20.055</c:v>
                </c:pt>
                <c:pt idx="20056" formatCode="General">
                  <c:v>20.056000000000001</c:v>
                </c:pt>
                <c:pt idx="20057" formatCode="General">
                  <c:v>20.056999999999999</c:v>
                </c:pt>
                <c:pt idx="20058" formatCode="General">
                  <c:v>20.058</c:v>
                </c:pt>
                <c:pt idx="20059" formatCode="General">
                  <c:v>20.059000000000001</c:v>
                </c:pt>
                <c:pt idx="20060" formatCode="General">
                  <c:v>20.059999999999999</c:v>
                </c:pt>
                <c:pt idx="20061" formatCode="General">
                  <c:v>20.061</c:v>
                </c:pt>
                <c:pt idx="20062" formatCode="General">
                  <c:v>20.062000000000001</c:v>
                </c:pt>
                <c:pt idx="20063" formatCode="General">
                  <c:v>20.062999999999999</c:v>
                </c:pt>
                <c:pt idx="20064" formatCode="General">
                  <c:v>20.064</c:v>
                </c:pt>
                <c:pt idx="20065" formatCode="General">
                  <c:v>20.065000000000001</c:v>
                </c:pt>
                <c:pt idx="20066" formatCode="General">
                  <c:v>20.065999999999999</c:v>
                </c:pt>
                <c:pt idx="20067" formatCode="General">
                  <c:v>20.067</c:v>
                </c:pt>
                <c:pt idx="20068" formatCode="General">
                  <c:v>20.068000000000001</c:v>
                </c:pt>
                <c:pt idx="20069" formatCode="General">
                  <c:v>20.068999999999999</c:v>
                </c:pt>
                <c:pt idx="20070" formatCode="General">
                  <c:v>20.07</c:v>
                </c:pt>
                <c:pt idx="20071" formatCode="General">
                  <c:v>20.071000000000002</c:v>
                </c:pt>
                <c:pt idx="20072" formatCode="General">
                  <c:v>20.071999999999999</c:v>
                </c:pt>
                <c:pt idx="20073" formatCode="General">
                  <c:v>20.073</c:v>
                </c:pt>
                <c:pt idx="20074" formatCode="General">
                  <c:v>20.074000000000002</c:v>
                </c:pt>
                <c:pt idx="20075" formatCode="General">
                  <c:v>20.074999999999999</c:v>
                </c:pt>
                <c:pt idx="20076" formatCode="General">
                  <c:v>20.076000000000001</c:v>
                </c:pt>
                <c:pt idx="20077" formatCode="General">
                  <c:v>20.077000000000002</c:v>
                </c:pt>
                <c:pt idx="20078" formatCode="General">
                  <c:v>20.077999999999999</c:v>
                </c:pt>
                <c:pt idx="20079" formatCode="General">
                  <c:v>20.079000000000001</c:v>
                </c:pt>
                <c:pt idx="20080" formatCode="General">
                  <c:v>20.079999999999998</c:v>
                </c:pt>
                <c:pt idx="20081" formatCode="General">
                  <c:v>20.081</c:v>
                </c:pt>
                <c:pt idx="20082" formatCode="General">
                  <c:v>20.082000000000001</c:v>
                </c:pt>
                <c:pt idx="20083" formatCode="General">
                  <c:v>20.082999999999998</c:v>
                </c:pt>
                <c:pt idx="20084" formatCode="General">
                  <c:v>20.084</c:v>
                </c:pt>
                <c:pt idx="20085" formatCode="General">
                  <c:v>20.085000000000001</c:v>
                </c:pt>
                <c:pt idx="20086" formatCode="General">
                  <c:v>20.085999999999999</c:v>
                </c:pt>
                <c:pt idx="20087" formatCode="General">
                  <c:v>20.087</c:v>
                </c:pt>
                <c:pt idx="20088" formatCode="General">
                  <c:v>20.088000000000001</c:v>
                </c:pt>
                <c:pt idx="20089" formatCode="General">
                  <c:v>20.088999999999999</c:v>
                </c:pt>
                <c:pt idx="20090" formatCode="General">
                  <c:v>20.09</c:v>
                </c:pt>
                <c:pt idx="20091" formatCode="General">
                  <c:v>20.091000000000001</c:v>
                </c:pt>
                <c:pt idx="20092" formatCode="General">
                  <c:v>20.091999999999999</c:v>
                </c:pt>
                <c:pt idx="20093" formatCode="General">
                  <c:v>20.093</c:v>
                </c:pt>
                <c:pt idx="20094" formatCode="General">
                  <c:v>20.094000000000001</c:v>
                </c:pt>
                <c:pt idx="20095" formatCode="General">
                  <c:v>20.094999999999999</c:v>
                </c:pt>
                <c:pt idx="20096" formatCode="General">
                  <c:v>20.096</c:v>
                </c:pt>
                <c:pt idx="20097" formatCode="General">
                  <c:v>20.097000000000001</c:v>
                </c:pt>
                <c:pt idx="20098" formatCode="General">
                  <c:v>20.097999999999999</c:v>
                </c:pt>
                <c:pt idx="20099" formatCode="General">
                  <c:v>20.099</c:v>
                </c:pt>
                <c:pt idx="20100" formatCode="General">
                  <c:v>20.100000000000001</c:v>
                </c:pt>
                <c:pt idx="20101" formatCode="General">
                  <c:v>20.100999999999999</c:v>
                </c:pt>
                <c:pt idx="20102" formatCode="General">
                  <c:v>20.102</c:v>
                </c:pt>
                <c:pt idx="20103" formatCode="General">
                  <c:v>20.103000000000002</c:v>
                </c:pt>
                <c:pt idx="20104" formatCode="General">
                  <c:v>20.103999999999999</c:v>
                </c:pt>
                <c:pt idx="20105" formatCode="General">
                  <c:v>20.105</c:v>
                </c:pt>
                <c:pt idx="20106" formatCode="General">
                  <c:v>20.106000000000002</c:v>
                </c:pt>
                <c:pt idx="20107" formatCode="General">
                  <c:v>20.106999999999999</c:v>
                </c:pt>
                <c:pt idx="20108" formatCode="General">
                  <c:v>20.108000000000001</c:v>
                </c:pt>
                <c:pt idx="20109" formatCode="General">
                  <c:v>20.109000000000002</c:v>
                </c:pt>
                <c:pt idx="20110" formatCode="General">
                  <c:v>20.11</c:v>
                </c:pt>
                <c:pt idx="20111" formatCode="General">
                  <c:v>20.111000000000001</c:v>
                </c:pt>
                <c:pt idx="20112" formatCode="General">
                  <c:v>20.111999999999998</c:v>
                </c:pt>
                <c:pt idx="20113" formatCode="General">
                  <c:v>20.113</c:v>
                </c:pt>
                <c:pt idx="20114" formatCode="General">
                  <c:v>20.114000000000001</c:v>
                </c:pt>
                <c:pt idx="20115" formatCode="General">
                  <c:v>20.114999999999998</c:v>
                </c:pt>
                <c:pt idx="20116" formatCode="General">
                  <c:v>20.116</c:v>
                </c:pt>
                <c:pt idx="20117" formatCode="General">
                  <c:v>20.117000000000001</c:v>
                </c:pt>
                <c:pt idx="20118" formatCode="General">
                  <c:v>20.117999999999999</c:v>
                </c:pt>
                <c:pt idx="20119" formatCode="General">
                  <c:v>20.119</c:v>
                </c:pt>
                <c:pt idx="20120" formatCode="General">
                  <c:v>20.12</c:v>
                </c:pt>
                <c:pt idx="20121" formatCode="General">
                  <c:v>20.120999999999999</c:v>
                </c:pt>
                <c:pt idx="20122" formatCode="General">
                  <c:v>20.122</c:v>
                </c:pt>
                <c:pt idx="20123" formatCode="General">
                  <c:v>20.123000000000001</c:v>
                </c:pt>
                <c:pt idx="20124" formatCode="General">
                  <c:v>20.123999999999999</c:v>
                </c:pt>
                <c:pt idx="20125" formatCode="General">
                  <c:v>20.125</c:v>
                </c:pt>
                <c:pt idx="20126" formatCode="General">
                  <c:v>20.126000000000001</c:v>
                </c:pt>
                <c:pt idx="20127" formatCode="General">
                  <c:v>20.126999999999999</c:v>
                </c:pt>
                <c:pt idx="20128" formatCode="General">
                  <c:v>20.128</c:v>
                </c:pt>
                <c:pt idx="20129" formatCode="General">
                  <c:v>20.129000000000001</c:v>
                </c:pt>
                <c:pt idx="20130" formatCode="General">
                  <c:v>20.13</c:v>
                </c:pt>
                <c:pt idx="20131" formatCode="General">
                  <c:v>20.131</c:v>
                </c:pt>
                <c:pt idx="20132" formatCode="General">
                  <c:v>20.132000000000001</c:v>
                </c:pt>
                <c:pt idx="20133" formatCode="General">
                  <c:v>20.132999999999999</c:v>
                </c:pt>
                <c:pt idx="20134" formatCode="General">
                  <c:v>20.134</c:v>
                </c:pt>
                <c:pt idx="20135" formatCode="General">
                  <c:v>20.135000000000002</c:v>
                </c:pt>
                <c:pt idx="20136" formatCode="General">
                  <c:v>20.135999999999999</c:v>
                </c:pt>
                <c:pt idx="20137" formatCode="General">
                  <c:v>20.137</c:v>
                </c:pt>
                <c:pt idx="20138" formatCode="General">
                  <c:v>20.138000000000002</c:v>
                </c:pt>
                <c:pt idx="20139" formatCode="General">
                  <c:v>20.138999999999999</c:v>
                </c:pt>
                <c:pt idx="20140" formatCode="General">
                  <c:v>20.14</c:v>
                </c:pt>
                <c:pt idx="20141" formatCode="General">
                  <c:v>20.140999999999998</c:v>
                </c:pt>
                <c:pt idx="20142" formatCode="General">
                  <c:v>20.141999999999999</c:v>
                </c:pt>
                <c:pt idx="20143" formatCode="General">
                  <c:v>20.143000000000001</c:v>
                </c:pt>
                <c:pt idx="20144" formatCode="General">
                  <c:v>20.143999999999998</c:v>
                </c:pt>
                <c:pt idx="20145" formatCode="General">
                  <c:v>20.145</c:v>
                </c:pt>
                <c:pt idx="20146" formatCode="General">
                  <c:v>20.146000000000001</c:v>
                </c:pt>
                <c:pt idx="20147" formatCode="General">
                  <c:v>20.146999999999998</c:v>
                </c:pt>
                <c:pt idx="20148" formatCode="General">
                  <c:v>20.148</c:v>
                </c:pt>
                <c:pt idx="20149" formatCode="General">
                  <c:v>20.149000000000001</c:v>
                </c:pt>
                <c:pt idx="20150" formatCode="General">
                  <c:v>20.149999999999999</c:v>
                </c:pt>
                <c:pt idx="20151" formatCode="General">
                  <c:v>20.151</c:v>
                </c:pt>
                <c:pt idx="20152" formatCode="General">
                  <c:v>20.152000000000001</c:v>
                </c:pt>
                <c:pt idx="20153" formatCode="General">
                  <c:v>20.152999999999999</c:v>
                </c:pt>
                <c:pt idx="20154" formatCode="General">
                  <c:v>20.154</c:v>
                </c:pt>
                <c:pt idx="20155" formatCode="General">
                  <c:v>20.155000000000001</c:v>
                </c:pt>
                <c:pt idx="20156" formatCode="General">
                  <c:v>20.155999999999999</c:v>
                </c:pt>
                <c:pt idx="20157" formatCode="General">
                  <c:v>20.157</c:v>
                </c:pt>
                <c:pt idx="20158" formatCode="General">
                  <c:v>20.158000000000001</c:v>
                </c:pt>
                <c:pt idx="20159" formatCode="General">
                  <c:v>20.158999999999999</c:v>
                </c:pt>
                <c:pt idx="20160" formatCode="General">
                  <c:v>20.16</c:v>
                </c:pt>
                <c:pt idx="20161" formatCode="General">
                  <c:v>20.161000000000001</c:v>
                </c:pt>
                <c:pt idx="20162" formatCode="General">
                  <c:v>20.161999999999999</c:v>
                </c:pt>
                <c:pt idx="20163" formatCode="General">
                  <c:v>20.163</c:v>
                </c:pt>
                <c:pt idx="20164" formatCode="General">
                  <c:v>20.164000000000001</c:v>
                </c:pt>
                <c:pt idx="20165" formatCode="General">
                  <c:v>20.164999999999999</c:v>
                </c:pt>
                <c:pt idx="20166" formatCode="General">
                  <c:v>20.166</c:v>
                </c:pt>
                <c:pt idx="20167" formatCode="General">
                  <c:v>20.167000000000002</c:v>
                </c:pt>
                <c:pt idx="20168" formatCode="General">
                  <c:v>20.167999999999999</c:v>
                </c:pt>
                <c:pt idx="20169" formatCode="General">
                  <c:v>20.169</c:v>
                </c:pt>
                <c:pt idx="20170" formatCode="General">
                  <c:v>20.170000000000002</c:v>
                </c:pt>
                <c:pt idx="20171" formatCode="General">
                  <c:v>20.170999999999999</c:v>
                </c:pt>
                <c:pt idx="20172" formatCode="General">
                  <c:v>20.172000000000001</c:v>
                </c:pt>
                <c:pt idx="20173" formatCode="General">
                  <c:v>20.172999999999998</c:v>
                </c:pt>
                <c:pt idx="20174" formatCode="General">
                  <c:v>20.173999999999999</c:v>
                </c:pt>
                <c:pt idx="20175" formatCode="General">
                  <c:v>20.175000000000001</c:v>
                </c:pt>
                <c:pt idx="20176" formatCode="General">
                  <c:v>20.175999999999998</c:v>
                </c:pt>
                <c:pt idx="20177" formatCode="General">
                  <c:v>20.177</c:v>
                </c:pt>
                <c:pt idx="20178" formatCode="General">
                  <c:v>20.178000000000001</c:v>
                </c:pt>
                <c:pt idx="20179" formatCode="General">
                  <c:v>20.178999999999998</c:v>
                </c:pt>
                <c:pt idx="20180" formatCode="General">
                  <c:v>20.18</c:v>
                </c:pt>
                <c:pt idx="20181" formatCode="General">
                  <c:v>20.181000000000001</c:v>
                </c:pt>
                <c:pt idx="20182" formatCode="General">
                  <c:v>20.181999999999999</c:v>
                </c:pt>
                <c:pt idx="20183" formatCode="General">
                  <c:v>20.183</c:v>
                </c:pt>
                <c:pt idx="20184" formatCode="General">
                  <c:v>20.184000000000001</c:v>
                </c:pt>
                <c:pt idx="20185" formatCode="General">
                  <c:v>20.184999999999999</c:v>
                </c:pt>
                <c:pt idx="20186" formatCode="General">
                  <c:v>20.186</c:v>
                </c:pt>
                <c:pt idx="20187" formatCode="General">
                  <c:v>20.187000000000001</c:v>
                </c:pt>
                <c:pt idx="20188" formatCode="General">
                  <c:v>20.187999999999999</c:v>
                </c:pt>
                <c:pt idx="20189" formatCode="General">
                  <c:v>20.189</c:v>
                </c:pt>
                <c:pt idx="20190" formatCode="General">
                  <c:v>20.190000000000001</c:v>
                </c:pt>
                <c:pt idx="20191" formatCode="General">
                  <c:v>20.190999999999999</c:v>
                </c:pt>
                <c:pt idx="20192" formatCode="General">
                  <c:v>20.192</c:v>
                </c:pt>
                <c:pt idx="20193" formatCode="General">
                  <c:v>20.193000000000001</c:v>
                </c:pt>
                <c:pt idx="20194" formatCode="General">
                  <c:v>20.193999999999999</c:v>
                </c:pt>
                <c:pt idx="20195" formatCode="General">
                  <c:v>20.195</c:v>
                </c:pt>
                <c:pt idx="20196" formatCode="General">
                  <c:v>20.196000000000002</c:v>
                </c:pt>
                <c:pt idx="20197" formatCode="General">
                  <c:v>20.196999999999999</c:v>
                </c:pt>
                <c:pt idx="20198" formatCode="General">
                  <c:v>20.198</c:v>
                </c:pt>
                <c:pt idx="20199" formatCode="General">
                  <c:v>20.199000000000002</c:v>
                </c:pt>
                <c:pt idx="20200" formatCode="General">
                  <c:v>20.2</c:v>
                </c:pt>
                <c:pt idx="20201" formatCode="General">
                  <c:v>20.201000000000001</c:v>
                </c:pt>
                <c:pt idx="20202" formatCode="General">
                  <c:v>20.202000000000002</c:v>
                </c:pt>
                <c:pt idx="20203" formatCode="General">
                  <c:v>20.202999999999999</c:v>
                </c:pt>
                <c:pt idx="20204" formatCode="General">
                  <c:v>20.204000000000001</c:v>
                </c:pt>
                <c:pt idx="20205" formatCode="General">
                  <c:v>20.204999999999998</c:v>
                </c:pt>
                <c:pt idx="20206" formatCode="General">
                  <c:v>20.206</c:v>
                </c:pt>
                <c:pt idx="20207" formatCode="General">
                  <c:v>20.207000000000001</c:v>
                </c:pt>
                <c:pt idx="20208" formatCode="General">
                  <c:v>20.207999999999998</c:v>
                </c:pt>
                <c:pt idx="20209" formatCode="General">
                  <c:v>20.209</c:v>
                </c:pt>
                <c:pt idx="20210" formatCode="General">
                  <c:v>20.21</c:v>
                </c:pt>
                <c:pt idx="20211" formatCode="General">
                  <c:v>20.210999999999999</c:v>
                </c:pt>
                <c:pt idx="20212" formatCode="General">
                  <c:v>20.212</c:v>
                </c:pt>
                <c:pt idx="20213" formatCode="General">
                  <c:v>20.213000000000001</c:v>
                </c:pt>
                <c:pt idx="20214" formatCode="General">
                  <c:v>20.213999999999999</c:v>
                </c:pt>
                <c:pt idx="20215" formatCode="General">
                  <c:v>20.215</c:v>
                </c:pt>
                <c:pt idx="20216" formatCode="General">
                  <c:v>20.216000000000001</c:v>
                </c:pt>
                <c:pt idx="20217" formatCode="General">
                  <c:v>20.216999999999999</c:v>
                </c:pt>
                <c:pt idx="20218" formatCode="General">
                  <c:v>20.218</c:v>
                </c:pt>
                <c:pt idx="20219" formatCode="General">
                  <c:v>20.219000000000001</c:v>
                </c:pt>
                <c:pt idx="20220" formatCode="General">
                  <c:v>20.22</c:v>
                </c:pt>
                <c:pt idx="20221" formatCode="General">
                  <c:v>20.221</c:v>
                </c:pt>
                <c:pt idx="20222" formatCode="General">
                  <c:v>20.222000000000001</c:v>
                </c:pt>
                <c:pt idx="20223" formatCode="General">
                  <c:v>20.222999999999999</c:v>
                </c:pt>
                <c:pt idx="20224" formatCode="General">
                  <c:v>20.224</c:v>
                </c:pt>
                <c:pt idx="20225" formatCode="General">
                  <c:v>20.225000000000001</c:v>
                </c:pt>
                <c:pt idx="20226" formatCode="General">
                  <c:v>20.225999999999999</c:v>
                </c:pt>
                <c:pt idx="20227" formatCode="General">
                  <c:v>20.227</c:v>
                </c:pt>
                <c:pt idx="20228" formatCode="General">
                  <c:v>20.228000000000002</c:v>
                </c:pt>
                <c:pt idx="20229" formatCode="General">
                  <c:v>20.228999999999999</c:v>
                </c:pt>
                <c:pt idx="20230" formatCode="General">
                  <c:v>20.23</c:v>
                </c:pt>
                <c:pt idx="20231" formatCode="General">
                  <c:v>20.231000000000002</c:v>
                </c:pt>
                <c:pt idx="20232" formatCode="General">
                  <c:v>20.231999999999999</c:v>
                </c:pt>
                <c:pt idx="20233" formatCode="General">
                  <c:v>20.233000000000001</c:v>
                </c:pt>
                <c:pt idx="20234" formatCode="General">
                  <c:v>20.234000000000002</c:v>
                </c:pt>
                <c:pt idx="20235" formatCode="General">
                  <c:v>20.234999999999999</c:v>
                </c:pt>
                <c:pt idx="20236" formatCode="General">
                  <c:v>20.236000000000001</c:v>
                </c:pt>
                <c:pt idx="20237" formatCode="General">
                  <c:v>20.236999999999998</c:v>
                </c:pt>
                <c:pt idx="20238" formatCode="General">
                  <c:v>20.238</c:v>
                </c:pt>
                <c:pt idx="20239" formatCode="General">
                  <c:v>20.239000000000001</c:v>
                </c:pt>
                <c:pt idx="20240" formatCode="General">
                  <c:v>20.239999999999998</c:v>
                </c:pt>
                <c:pt idx="20241" formatCode="General">
                  <c:v>20.241</c:v>
                </c:pt>
                <c:pt idx="20242" formatCode="General">
                  <c:v>20.242000000000001</c:v>
                </c:pt>
                <c:pt idx="20243" formatCode="General">
                  <c:v>20.242999999999999</c:v>
                </c:pt>
                <c:pt idx="20244" formatCode="General">
                  <c:v>20.244</c:v>
                </c:pt>
                <c:pt idx="20245" formatCode="General">
                  <c:v>20.245000000000001</c:v>
                </c:pt>
                <c:pt idx="20246" formatCode="General">
                  <c:v>20.245999999999999</c:v>
                </c:pt>
                <c:pt idx="20247" formatCode="General">
                  <c:v>20.247</c:v>
                </c:pt>
                <c:pt idx="20248" formatCode="General">
                  <c:v>20.248000000000001</c:v>
                </c:pt>
                <c:pt idx="20249" formatCode="General">
                  <c:v>20.248999999999999</c:v>
                </c:pt>
                <c:pt idx="20250" formatCode="General">
                  <c:v>20.25</c:v>
                </c:pt>
                <c:pt idx="20251" formatCode="General">
                  <c:v>20.251000000000001</c:v>
                </c:pt>
                <c:pt idx="20252" formatCode="General">
                  <c:v>20.251999999999999</c:v>
                </c:pt>
                <c:pt idx="20253" formatCode="General">
                  <c:v>20.253</c:v>
                </c:pt>
                <c:pt idx="20254" formatCode="General">
                  <c:v>20.254000000000001</c:v>
                </c:pt>
                <c:pt idx="20255" formatCode="General">
                  <c:v>20.254999999999999</c:v>
                </c:pt>
                <c:pt idx="20256" formatCode="General">
                  <c:v>20.256</c:v>
                </c:pt>
                <c:pt idx="20257" formatCode="General">
                  <c:v>20.257000000000001</c:v>
                </c:pt>
                <c:pt idx="20258" formatCode="General">
                  <c:v>20.257999999999999</c:v>
                </c:pt>
                <c:pt idx="20259" formatCode="General">
                  <c:v>20.259</c:v>
                </c:pt>
                <c:pt idx="20260" formatCode="General">
                  <c:v>20.260000000000002</c:v>
                </c:pt>
                <c:pt idx="20261" formatCode="General">
                  <c:v>20.260999999999999</c:v>
                </c:pt>
                <c:pt idx="20262" formatCode="General">
                  <c:v>20.262</c:v>
                </c:pt>
                <c:pt idx="20263" formatCode="General">
                  <c:v>20.263000000000002</c:v>
                </c:pt>
                <c:pt idx="20264" formatCode="General">
                  <c:v>20.263999999999999</c:v>
                </c:pt>
                <c:pt idx="20265" formatCode="General">
                  <c:v>20.265000000000001</c:v>
                </c:pt>
                <c:pt idx="20266" formatCode="General">
                  <c:v>20.265999999999998</c:v>
                </c:pt>
                <c:pt idx="20267" formatCode="General">
                  <c:v>20.266999999999999</c:v>
                </c:pt>
                <c:pt idx="20268" formatCode="General">
                  <c:v>20.268000000000001</c:v>
                </c:pt>
                <c:pt idx="20269" formatCode="General">
                  <c:v>20.268999999999998</c:v>
                </c:pt>
                <c:pt idx="20270" formatCode="General">
                  <c:v>20.27</c:v>
                </c:pt>
                <c:pt idx="20271" formatCode="General">
                  <c:v>20.271000000000001</c:v>
                </c:pt>
                <c:pt idx="20272" formatCode="General">
                  <c:v>20.271999999999998</c:v>
                </c:pt>
                <c:pt idx="20273" formatCode="General">
                  <c:v>20.273</c:v>
                </c:pt>
                <c:pt idx="20274" formatCode="General">
                  <c:v>20.274000000000001</c:v>
                </c:pt>
                <c:pt idx="20275" formatCode="General">
                  <c:v>20.274999999999999</c:v>
                </c:pt>
                <c:pt idx="20276" formatCode="General">
                  <c:v>20.276</c:v>
                </c:pt>
                <c:pt idx="20277" formatCode="General">
                  <c:v>20.277000000000001</c:v>
                </c:pt>
                <c:pt idx="20278" formatCode="General">
                  <c:v>20.277999999999999</c:v>
                </c:pt>
                <c:pt idx="20279" formatCode="General">
                  <c:v>20.279</c:v>
                </c:pt>
                <c:pt idx="20280" formatCode="General">
                  <c:v>20.28</c:v>
                </c:pt>
                <c:pt idx="20281" formatCode="General">
                  <c:v>20.280999999999999</c:v>
                </c:pt>
                <c:pt idx="20282" formatCode="General">
                  <c:v>20.282</c:v>
                </c:pt>
                <c:pt idx="20283" formatCode="General">
                  <c:v>20.283000000000001</c:v>
                </c:pt>
                <c:pt idx="20284" formatCode="General">
                  <c:v>20.283999999999999</c:v>
                </c:pt>
                <c:pt idx="20285" formatCode="General">
                  <c:v>20.285</c:v>
                </c:pt>
                <c:pt idx="20286" formatCode="General">
                  <c:v>20.286000000000001</c:v>
                </c:pt>
                <c:pt idx="20287" formatCode="General">
                  <c:v>20.286999999999999</c:v>
                </c:pt>
                <c:pt idx="20288" formatCode="General">
                  <c:v>20.288</c:v>
                </c:pt>
                <c:pt idx="20289" formatCode="General">
                  <c:v>20.289000000000001</c:v>
                </c:pt>
                <c:pt idx="20290" formatCode="General">
                  <c:v>20.29</c:v>
                </c:pt>
                <c:pt idx="20291" formatCode="General">
                  <c:v>20.291</c:v>
                </c:pt>
                <c:pt idx="20292" formatCode="General">
                  <c:v>20.292000000000002</c:v>
                </c:pt>
                <c:pt idx="20293" formatCode="General">
                  <c:v>20.292999999999999</c:v>
                </c:pt>
                <c:pt idx="20294" formatCode="General">
                  <c:v>20.294</c:v>
                </c:pt>
                <c:pt idx="20295" formatCode="General">
                  <c:v>20.295000000000002</c:v>
                </c:pt>
                <c:pt idx="20296" formatCode="General">
                  <c:v>20.295999999999999</c:v>
                </c:pt>
                <c:pt idx="20297" formatCode="General">
                  <c:v>20.297000000000001</c:v>
                </c:pt>
                <c:pt idx="20298" formatCode="General">
                  <c:v>20.297999999999998</c:v>
                </c:pt>
                <c:pt idx="20299" formatCode="General">
                  <c:v>20.298999999999999</c:v>
                </c:pt>
                <c:pt idx="20300" formatCode="General">
                  <c:v>20.3</c:v>
                </c:pt>
                <c:pt idx="20301" formatCode="General">
                  <c:v>20.300999999999998</c:v>
                </c:pt>
                <c:pt idx="20302" formatCode="General">
                  <c:v>20.302</c:v>
                </c:pt>
                <c:pt idx="20303" formatCode="General">
                  <c:v>20.303000000000001</c:v>
                </c:pt>
                <c:pt idx="20304" formatCode="General">
                  <c:v>20.303999999999998</c:v>
                </c:pt>
                <c:pt idx="20305" formatCode="General">
                  <c:v>20.305</c:v>
                </c:pt>
                <c:pt idx="20306" formatCode="General">
                  <c:v>20.306000000000001</c:v>
                </c:pt>
                <c:pt idx="20307" formatCode="General">
                  <c:v>20.306999999999999</c:v>
                </c:pt>
                <c:pt idx="20308" formatCode="General">
                  <c:v>20.308</c:v>
                </c:pt>
                <c:pt idx="20309" formatCode="General">
                  <c:v>20.309000000000001</c:v>
                </c:pt>
                <c:pt idx="20310" formatCode="General">
                  <c:v>20.309999999999999</c:v>
                </c:pt>
                <c:pt idx="20311" formatCode="General">
                  <c:v>20.311</c:v>
                </c:pt>
                <c:pt idx="20312" formatCode="General">
                  <c:v>20.312000000000001</c:v>
                </c:pt>
                <c:pt idx="20313" formatCode="General">
                  <c:v>20.312999999999999</c:v>
                </c:pt>
                <c:pt idx="20314" formatCode="General">
                  <c:v>20.314</c:v>
                </c:pt>
                <c:pt idx="20315" formatCode="General">
                  <c:v>20.315000000000001</c:v>
                </c:pt>
                <c:pt idx="20316" formatCode="General">
                  <c:v>20.315999999999999</c:v>
                </c:pt>
                <c:pt idx="20317" formatCode="General">
                  <c:v>20.317</c:v>
                </c:pt>
                <c:pt idx="20318" formatCode="General">
                  <c:v>20.318000000000001</c:v>
                </c:pt>
                <c:pt idx="20319" formatCode="General">
                  <c:v>20.318999999999999</c:v>
                </c:pt>
                <c:pt idx="20320" formatCode="General">
                  <c:v>20.32</c:v>
                </c:pt>
                <c:pt idx="20321" formatCode="General">
                  <c:v>20.321000000000002</c:v>
                </c:pt>
                <c:pt idx="20322" formatCode="General">
                  <c:v>20.321999999999999</c:v>
                </c:pt>
                <c:pt idx="20323" formatCode="General">
                  <c:v>20.323</c:v>
                </c:pt>
                <c:pt idx="20324" formatCode="General">
                  <c:v>20.324000000000002</c:v>
                </c:pt>
                <c:pt idx="20325" formatCode="General">
                  <c:v>20.324999999999999</c:v>
                </c:pt>
                <c:pt idx="20326" formatCode="General">
                  <c:v>20.326000000000001</c:v>
                </c:pt>
                <c:pt idx="20327" formatCode="General">
                  <c:v>20.327000000000002</c:v>
                </c:pt>
                <c:pt idx="20328" formatCode="General">
                  <c:v>20.327999999999999</c:v>
                </c:pt>
                <c:pt idx="20329" formatCode="General">
                  <c:v>20.329000000000001</c:v>
                </c:pt>
                <c:pt idx="20330" formatCode="General">
                  <c:v>20.329999999999998</c:v>
                </c:pt>
                <c:pt idx="20331" formatCode="General">
                  <c:v>20.331</c:v>
                </c:pt>
                <c:pt idx="20332" formatCode="General">
                  <c:v>20.332000000000001</c:v>
                </c:pt>
                <c:pt idx="20333" formatCode="General">
                  <c:v>20.332999999999998</c:v>
                </c:pt>
                <c:pt idx="20334" formatCode="General">
                  <c:v>20.334</c:v>
                </c:pt>
                <c:pt idx="20335" formatCode="General">
                  <c:v>20.335000000000001</c:v>
                </c:pt>
                <c:pt idx="20336" formatCode="General">
                  <c:v>20.335999999999999</c:v>
                </c:pt>
                <c:pt idx="20337" formatCode="General">
                  <c:v>20.337</c:v>
                </c:pt>
                <c:pt idx="20338" formatCode="General">
                  <c:v>20.338000000000001</c:v>
                </c:pt>
                <c:pt idx="20339" formatCode="General">
                  <c:v>20.338999999999999</c:v>
                </c:pt>
                <c:pt idx="20340" formatCode="General">
                  <c:v>20.34</c:v>
                </c:pt>
                <c:pt idx="20341" formatCode="General">
                  <c:v>20.341000000000001</c:v>
                </c:pt>
                <c:pt idx="20342" formatCode="General">
                  <c:v>20.341999999999999</c:v>
                </c:pt>
                <c:pt idx="20343" formatCode="General">
                  <c:v>20.343</c:v>
                </c:pt>
                <c:pt idx="20344" formatCode="General">
                  <c:v>20.344000000000001</c:v>
                </c:pt>
                <c:pt idx="20345" formatCode="General">
                  <c:v>20.344999999999999</c:v>
                </c:pt>
                <c:pt idx="20346" formatCode="General">
                  <c:v>20.346</c:v>
                </c:pt>
                <c:pt idx="20347" formatCode="General">
                  <c:v>20.347000000000001</c:v>
                </c:pt>
                <c:pt idx="20348" formatCode="General">
                  <c:v>20.347999999999999</c:v>
                </c:pt>
                <c:pt idx="20349" formatCode="General">
                  <c:v>20.349</c:v>
                </c:pt>
                <c:pt idx="20350" formatCode="General">
                  <c:v>20.350000000000001</c:v>
                </c:pt>
                <c:pt idx="20351" formatCode="General">
                  <c:v>20.350999999999999</c:v>
                </c:pt>
                <c:pt idx="20352" formatCode="General">
                  <c:v>20.352</c:v>
                </c:pt>
                <c:pt idx="20353" formatCode="General">
                  <c:v>20.353000000000002</c:v>
                </c:pt>
                <c:pt idx="20354" formatCode="General">
                  <c:v>20.353999999999999</c:v>
                </c:pt>
                <c:pt idx="20355" formatCode="General">
                  <c:v>20.355</c:v>
                </c:pt>
                <c:pt idx="20356" formatCode="General">
                  <c:v>20.356000000000002</c:v>
                </c:pt>
                <c:pt idx="20357" formatCode="General">
                  <c:v>20.356999999999999</c:v>
                </c:pt>
                <c:pt idx="20358" formatCode="General">
                  <c:v>20.358000000000001</c:v>
                </c:pt>
                <c:pt idx="20359" formatCode="General">
                  <c:v>20.359000000000002</c:v>
                </c:pt>
                <c:pt idx="20360" formatCode="General">
                  <c:v>20.36</c:v>
                </c:pt>
                <c:pt idx="20361" formatCode="General">
                  <c:v>20.361000000000001</c:v>
                </c:pt>
                <c:pt idx="20362" formatCode="General">
                  <c:v>20.361999999999998</c:v>
                </c:pt>
                <c:pt idx="20363" formatCode="General">
                  <c:v>20.363</c:v>
                </c:pt>
                <c:pt idx="20364" formatCode="General">
                  <c:v>20.364000000000001</c:v>
                </c:pt>
                <c:pt idx="20365" formatCode="General">
                  <c:v>20.364999999999998</c:v>
                </c:pt>
                <c:pt idx="20366" formatCode="General">
                  <c:v>20.366</c:v>
                </c:pt>
                <c:pt idx="20367" formatCode="General">
                  <c:v>20.367000000000001</c:v>
                </c:pt>
                <c:pt idx="20368" formatCode="General">
                  <c:v>20.367999999999999</c:v>
                </c:pt>
                <c:pt idx="20369" formatCode="General">
                  <c:v>20.369</c:v>
                </c:pt>
                <c:pt idx="20370" formatCode="General">
                  <c:v>20.37</c:v>
                </c:pt>
                <c:pt idx="20371" formatCode="General">
                  <c:v>20.370999999999999</c:v>
                </c:pt>
                <c:pt idx="20372" formatCode="General">
                  <c:v>20.372</c:v>
                </c:pt>
                <c:pt idx="20373" formatCode="General">
                  <c:v>20.373000000000001</c:v>
                </c:pt>
                <c:pt idx="20374" formatCode="General">
                  <c:v>20.373999999999999</c:v>
                </c:pt>
                <c:pt idx="20375" formatCode="General">
                  <c:v>20.375</c:v>
                </c:pt>
                <c:pt idx="20376" formatCode="General">
                  <c:v>20.376000000000001</c:v>
                </c:pt>
                <c:pt idx="20377" formatCode="General">
                  <c:v>20.376999999999999</c:v>
                </c:pt>
                <c:pt idx="20378" formatCode="General">
                  <c:v>20.378</c:v>
                </c:pt>
                <c:pt idx="20379" formatCode="General">
                  <c:v>20.379000000000001</c:v>
                </c:pt>
                <c:pt idx="20380" formatCode="General">
                  <c:v>20.38</c:v>
                </c:pt>
                <c:pt idx="20381" formatCode="General">
                  <c:v>20.381</c:v>
                </c:pt>
                <c:pt idx="20382" formatCode="General">
                  <c:v>20.382000000000001</c:v>
                </c:pt>
                <c:pt idx="20383" formatCode="General">
                  <c:v>20.382999999999999</c:v>
                </c:pt>
                <c:pt idx="20384" formatCode="General">
                  <c:v>20.384</c:v>
                </c:pt>
                <c:pt idx="20385" formatCode="General">
                  <c:v>20.385000000000002</c:v>
                </c:pt>
                <c:pt idx="20386" formatCode="General">
                  <c:v>20.385999999999999</c:v>
                </c:pt>
                <c:pt idx="20387" formatCode="General">
                  <c:v>20.387</c:v>
                </c:pt>
                <c:pt idx="20388" formatCode="General">
                  <c:v>20.388000000000002</c:v>
                </c:pt>
                <c:pt idx="20389" formatCode="General">
                  <c:v>20.388999999999999</c:v>
                </c:pt>
                <c:pt idx="20390" formatCode="General">
                  <c:v>20.39</c:v>
                </c:pt>
                <c:pt idx="20391" formatCode="General">
                  <c:v>20.390999999999998</c:v>
                </c:pt>
                <c:pt idx="20392" formatCode="General">
                  <c:v>20.391999999999999</c:v>
                </c:pt>
                <c:pt idx="20393" formatCode="General">
                  <c:v>20.393000000000001</c:v>
                </c:pt>
                <c:pt idx="20394" formatCode="General">
                  <c:v>20.393999999999998</c:v>
                </c:pt>
                <c:pt idx="20395" formatCode="General">
                  <c:v>20.395</c:v>
                </c:pt>
                <c:pt idx="20396" formatCode="General">
                  <c:v>20.396000000000001</c:v>
                </c:pt>
                <c:pt idx="20397" formatCode="General">
                  <c:v>20.396999999999998</c:v>
                </c:pt>
                <c:pt idx="20398" formatCode="General">
                  <c:v>20.398</c:v>
                </c:pt>
                <c:pt idx="20399" formatCode="General">
                  <c:v>20.399000000000001</c:v>
                </c:pt>
                <c:pt idx="20400" formatCode="General">
                  <c:v>20.399999999999999</c:v>
                </c:pt>
                <c:pt idx="20401" formatCode="General">
                  <c:v>20.401</c:v>
                </c:pt>
                <c:pt idx="20402" formatCode="General">
                  <c:v>20.402000000000001</c:v>
                </c:pt>
                <c:pt idx="20403" formatCode="General">
                  <c:v>20.402999999999999</c:v>
                </c:pt>
                <c:pt idx="20404" formatCode="General">
                  <c:v>20.404</c:v>
                </c:pt>
                <c:pt idx="20405" formatCode="General">
                  <c:v>20.405000000000001</c:v>
                </c:pt>
                <c:pt idx="20406" formatCode="General">
                  <c:v>20.405999999999999</c:v>
                </c:pt>
                <c:pt idx="20407" formatCode="General">
                  <c:v>20.407</c:v>
                </c:pt>
                <c:pt idx="20408" formatCode="General">
                  <c:v>20.408000000000001</c:v>
                </c:pt>
                <c:pt idx="20409" formatCode="General">
                  <c:v>20.408999999999999</c:v>
                </c:pt>
                <c:pt idx="20410" formatCode="General">
                  <c:v>20.41</c:v>
                </c:pt>
                <c:pt idx="20411" formatCode="General">
                  <c:v>20.411000000000001</c:v>
                </c:pt>
                <c:pt idx="20412" formatCode="General">
                  <c:v>20.411999999999999</c:v>
                </c:pt>
                <c:pt idx="20413" formatCode="General">
                  <c:v>20.413</c:v>
                </c:pt>
                <c:pt idx="20414" formatCode="General">
                  <c:v>20.414000000000001</c:v>
                </c:pt>
                <c:pt idx="20415" formatCode="General">
                  <c:v>20.414999999999999</c:v>
                </c:pt>
                <c:pt idx="20416" formatCode="General">
                  <c:v>20.416</c:v>
                </c:pt>
                <c:pt idx="20417" formatCode="General">
                  <c:v>20.417000000000002</c:v>
                </c:pt>
                <c:pt idx="20418" formatCode="General">
                  <c:v>20.417999999999999</c:v>
                </c:pt>
                <c:pt idx="20419" formatCode="General">
                  <c:v>20.419</c:v>
                </c:pt>
                <c:pt idx="20420" formatCode="General">
                  <c:v>20.420000000000002</c:v>
                </c:pt>
                <c:pt idx="20421" formatCode="General">
                  <c:v>20.420999999999999</c:v>
                </c:pt>
                <c:pt idx="20422" formatCode="General">
                  <c:v>20.422000000000001</c:v>
                </c:pt>
                <c:pt idx="20423" formatCode="General">
                  <c:v>20.422999999999998</c:v>
                </c:pt>
                <c:pt idx="20424" formatCode="General">
                  <c:v>20.423999999999999</c:v>
                </c:pt>
                <c:pt idx="20425" formatCode="General">
                  <c:v>20.425000000000001</c:v>
                </c:pt>
                <c:pt idx="20426" formatCode="General">
                  <c:v>20.425999999999998</c:v>
                </c:pt>
                <c:pt idx="20427" formatCode="General">
                  <c:v>20.427</c:v>
                </c:pt>
                <c:pt idx="20428" formatCode="General">
                  <c:v>20.428000000000001</c:v>
                </c:pt>
                <c:pt idx="20429" formatCode="General">
                  <c:v>20.428999999999998</c:v>
                </c:pt>
                <c:pt idx="20430" formatCode="General">
                  <c:v>20.43</c:v>
                </c:pt>
                <c:pt idx="20431" formatCode="General">
                  <c:v>20.431000000000001</c:v>
                </c:pt>
                <c:pt idx="20432" formatCode="General">
                  <c:v>20.431999999999999</c:v>
                </c:pt>
                <c:pt idx="20433" formatCode="General">
                  <c:v>20.433</c:v>
                </c:pt>
                <c:pt idx="20434" formatCode="General">
                  <c:v>20.434000000000001</c:v>
                </c:pt>
                <c:pt idx="20435" formatCode="General">
                  <c:v>20.434999999999999</c:v>
                </c:pt>
                <c:pt idx="20436" formatCode="General">
                  <c:v>20.436</c:v>
                </c:pt>
                <c:pt idx="20437" formatCode="General">
                  <c:v>20.437000000000001</c:v>
                </c:pt>
                <c:pt idx="20438" formatCode="General">
                  <c:v>20.437999999999999</c:v>
                </c:pt>
                <c:pt idx="20439" formatCode="General">
                  <c:v>20.439</c:v>
                </c:pt>
                <c:pt idx="20440" formatCode="General">
                  <c:v>20.440000000000001</c:v>
                </c:pt>
                <c:pt idx="20441" formatCode="General">
                  <c:v>20.440999999999999</c:v>
                </c:pt>
                <c:pt idx="20442" formatCode="General">
                  <c:v>20.442</c:v>
                </c:pt>
                <c:pt idx="20443" formatCode="General">
                  <c:v>20.443000000000001</c:v>
                </c:pt>
                <c:pt idx="20444" formatCode="General">
                  <c:v>20.443999999999999</c:v>
                </c:pt>
                <c:pt idx="20445" formatCode="General">
                  <c:v>20.445</c:v>
                </c:pt>
                <c:pt idx="20446" formatCode="General">
                  <c:v>20.446000000000002</c:v>
                </c:pt>
                <c:pt idx="20447" formatCode="General">
                  <c:v>20.446999999999999</c:v>
                </c:pt>
                <c:pt idx="20448" formatCode="General">
                  <c:v>20.448</c:v>
                </c:pt>
                <c:pt idx="20449" formatCode="General">
                  <c:v>20.449000000000002</c:v>
                </c:pt>
                <c:pt idx="20450" formatCode="General">
                  <c:v>20.45</c:v>
                </c:pt>
                <c:pt idx="20451" formatCode="General">
                  <c:v>20.451000000000001</c:v>
                </c:pt>
                <c:pt idx="20452" formatCode="General">
                  <c:v>20.452000000000002</c:v>
                </c:pt>
                <c:pt idx="20453" formatCode="General">
                  <c:v>20.452999999999999</c:v>
                </c:pt>
                <c:pt idx="20454" formatCode="General">
                  <c:v>20.454000000000001</c:v>
                </c:pt>
                <c:pt idx="20455" formatCode="General">
                  <c:v>20.454999999999998</c:v>
                </c:pt>
                <c:pt idx="20456" formatCode="General">
                  <c:v>20.456</c:v>
                </c:pt>
                <c:pt idx="20457" formatCode="General">
                  <c:v>20.457000000000001</c:v>
                </c:pt>
                <c:pt idx="20458" formatCode="General">
                  <c:v>20.457999999999998</c:v>
                </c:pt>
                <c:pt idx="20459" formatCode="General">
                  <c:v>20.459</c:v>
                </c:pt>
                <c:pt idx="20460" formatCode="General">
                  <c:v>20.46</c:v>
                </c:pt>
                <c:pt idx="20461" formatCode="General">
                  <c:v>20.460999999999999</c:v>
                </c:pt>
                <c:pt idx="20462" formatCode="General">
                  <c:v>20.462</c:v>
                </c:pt>
                <c:pt idx="20463" formatCode="General">
                  <c:v>20.463000000000001</c:v>
                </c:pt>
                <c:pt idx="20464" formatCode="General">
                  <c:v>20.463999999999999</c:v>
                </c:pt>
                <c:pt idx="20465" formatCode="General">
                  <c:v>20.465</c:v>
                </c:pt>
                <c:pt idx="20466" formatCode="General">
                  <c:v>20.466000000000001</c:v>
                </c:pt>
                <c:pt idx="20467" formatCode="General">
                  <c:v>20.466999999999999</c:v>
                </c:pt>
                <c:pt idx="20468" formatCode="General">
                  <c:v>20.468</c:v>
                </c:pt>
                <c:pt idx="20469" formatCode="General">
                  <c:v>20.469000000000001</c:v>
                </c:pt>
                <c:pt idx="20470" formatCode="General">
                  <c:v>20.47</c:v>
                </c:pt>
                <c:pt idx="20471" formatCode="General">
                  <c:v>20.471</c:v>
                </c:pt>
                <c:pt idx="20472" formatCode="General">
                  <c:v>20.472000000000001</c:v>
                </c:pt>
                <c:pt idx="20473" formatCode="General">
                  <c:v>20.472999999999999</c:v>
                </c:pt>
                <c:pt idx="20474" formatCode="General">
                  <c:v>20.474</c:v>
                </c:pt>
                <c:pt idx="20475" formatCode="General">
                  <c:v>20.475000000000001</c:v>
                </c:pt>
                <c:pt idx="20476" formatCode="General">
                  <c:v>20.475999999999999</c:v>
                </c:pt>
                <c:pt idx="20477" formatCode="General">
                  <c:v>20.477</c:v>
                </c:pt>
                <c:pt idx="20478" formatCode="General">
                  <c:v>20.478000000000002</c:v>
                </c:pt>
                <c:pt idx="20479" formatCode="General">
                  <c:v>20.478999999999999</c:v>
                </c:pt>
                <c:pt idx="20480" formatCode="General">
                  <c:v>20.48</c:v>
                </c:pt>
                <c:pt idx="20481" formatCode="General">
                  <c:v>20.481000000000002</c:v>
                </c:pt>
                <c:pt idx="20482" formatCode="General">
                  <c:v>20.481999999999999</c:v>
                </c:pt>
                <c:pt idx="20483" formatCode="General">
                  <c:v>20.483000000000001</c:v>
                </c:pt>
                <c:pt idx="20484" formatCode="General">
                  <c:v>20.484000000000002</c:v>
                </c:pt>
                <c:pt idx="20485" formatCode="General">
                  <c:v>20.484999999999999</c:v>
                </c:pt>
                <c:pt idx="20486" formatCode="General">
                  <c:v>20.486000000000001</c:v>
                </c:pt>
                <c:pt idx="20487" formatCode="General">
                  <c:v>20.486999999999998</c:v>
                </c:pt>
                <c:pt idx="20488" formatCode="General">
                  <c:v>20.488</c:v>
                </c:pt>
                <c:pt idx="20489" formatCode="General">
                  <c:v>20.489000000000001</c:v>
                </c:pt>
                <c:pt idx="20490" formatCode="General">
                  <c:v>20.49</c:v>
                </c:pt>
                <c:pt idx="20491" formatCode="General">
                  <c:v>20.491</c:v>
                </c:pt>
                <c:pt idx="20492" formatCode="General">
                  <c:v>20.492000000000001</c:v>
                </c:pt>
                <c:pt idx="20493" formatCode="General">
                  <c:v>20.492999999999999</c:v>
                </c:pt>
                <c:pt idx="20494" formatCode="General">
                  <c:v>20.494</c:v>
                </c:pt>
                <c:pt idx="20495" formatCode="General">
                  <c:v>20.495000000000001</c:v>
                </c:pt>
                <c:pt idx="20496" formatCode="General">
                  <c:v>20.495999999999999</c:v>
                </c:pt>
                <c:pt idx="20497" formatCode="General">
                  <c:v>20.497</c:v>
                </c:pt>
                <c:pt idx="20498" formatCode="General">
                  <c:v>20.498000000000001</c:v>
                </c:pt>
                <c:pt idx="20499" formatCode="General">
                  <c:v>20.498999999999999</c:v>
                </c:pt>
                <c:pt idx="20500" formatCode="General">
                  <c:v>20.5</c:v>
                </c:pt>
                <c:pt idx="20501" formatCode="General">
                  <c:v>20.501000000000001</c:v>
                </c:pt>
                <c:pt idx="20502" formatCode="General">
                  <c:v>20.501999999999999</c:v>
                </c:pt>
                <c:pt idx="20503" formatCode="General">
                  <c:v>20.503</c:v>
                </c:pt>
                <c:pt idx="20504" formatCode="General">
                  <c:v>20.504000000000001</c:v>
                </c:pt>
                <c:pt idx="20505" formatCode="General">
                  <c:v>20.504999999999999</c:v>
                </c:pt>
                <c:pt idx="20506" formatCode="General">
                  <c:v>20.506</c:v>
                </c:pt>
                <c:pt idx="20507" formatCode="General">
                  <c:v>20.507000000000001</c:v>
                </c:pt>
                <c:pt idx="20508" formatCode="General">
                  <c:v>20.507999999999999</c:v>
                </c:pt>
                <c:pt idx="20509" formatCode="General">
                  <c:v>20.509</c:v>
                </c:pt>
                <c:pt idx="20510" formatCode="General">
                  <c:v>20.51</c:v>
                </c:pt>
                <c:pt idx="20511" formatCode="General">
                  <c:v>20.510999999999999</c:v>
                </c:pt>
                <c:pt idx="20512" formatCode="General">
                  <c:v>20.512</c:v>
                </c:pt>
                <c:pt idx="20513" formatCode="General">
                  <c:v>20.513000000000002</c:v>
                </c:pt>
                <c:pt idx="20514" formatCode="General">
                  <c:v>20.513999999999999</c:v>
                </c:pt>
                <c:pt idx="20515" formatCode="General">
                  <c:v>20.515000000000001</c:v>
                </c:pt>
                <c:pt idx="20516" formatCode="General">
                  <c:v>20.515999999999998</c:v>
                </c:pt>
                <c:pt idx="20517" formatCode="General">
                  <c:v>20.516999999999999</c:v>
                </c:pt>
                <c:pt idx="20518" formatCode="General">
                  <c:v>20.518000000000001</c:v>
                </c:pt>
                <c:pt idx="20519" formatCode="General">
                  <c:v>20.518999999999998</c:v>
                </c:pt>
                <c:pt idx="20520" formatCode="General">
                  <c:v>20.52</c:v>
                </c:pt>
                <c:pt idx="20521" formatCode="General">
                  <c:v>20.521000000000001</c:v>
                </c:pt>
                <c:pt idx="20522" formatCode="General">
                  <c:v>20.521999999999998</c:v>
                </c:pt>
                <c:pt idx="20523" formatCode="General">
                  <c:v>20.523</c:v>
                </c:pt>
                <c:pt idx="20524" formatCode="General">
                  <c:v>20.524000000000001</c:v>
                </c:pt>
                <c:pt idx="20525" formatCode="General">
                  <c:v>20.524999999999999</c:v>
                </c:pt>
                <c:pt idx="20526" formatCode="General">
                  <c:v>20.526</c:v>
                </c:pt>
                <c:pt idx="20527" formatCode="General">
                  <c:v>20.527000000000001</c:v>
                </c:pt>
                <c:pt idx="20528" formatCode="General">
                  <c:v>20.527999999999999</c:v>
                </c:pt>
                <c:pt idx="20529" formatCode="General">
                  <c:v>20.529</c:v>
                </c:pt>
                <c:pt idx="20530" formatCode="General">
                  <c:v>20.53</c:v>
                </c:pt>
                <c:pt idx="20531" formatCode="General">
                  <c:v>20.530999999999999</c:v>
                </c:pt>
                <c:pt idx="20532" formatCode="General">
                  <c:v>20.532</c:v>
                </c:pt>
                <c:pt idx="20533" formatCode="General">
                  <c:v>20.533000000000001</c:v>
                </c:pt>
                <c:pt idx="20534" formatCode="General">
                  <c:v>20.533999999999999</c:v>
                </c:pt>
                <c:pt idx="20535" formatCode="General">
                  <c:v>20.535</c:v>
                </c:pt>
                <c:pt idx="20536" formatCode="General">
                  <c:v>20.536000000000001</c:v>
                </c:pt>
                <c:pt idx="20537" formatCode="General">
                  <c:v>20.536999999999999</c:v>
                </c:pt>
                <c:pt idx="20538" formatCode="General">
                  <c:v>20.538</c:v>
                </c:pt>
                <c:pt idx="20539" formatCode="General">
                  <c:v>20.539000000000001</c:v>
                </c:pt>
                <c:pt idx="20540" formatCode="General">
                  <c:v>20.54</c:v>
                </c:pt>
                <c:pt idx="20541" formatCode="General">
                  <c:v>20.541</c:v>
                </c:pt>
                <c:pt idx="20542" formatCode="General">
                  <c:v>20.542000000000002</c:v>
                </c:pt>
                <c:pt idx="20543" formatCode="General">
                  <c:v>20.542999999999999</c:v>
                </c:pt>
                <c:pt idx="20544" formatCode="General">
                  <c:v>20.544</c:v>
                </c:pt>
                <c:pt idx="20545" formatCode="General">
                  <c:v>20.545000000000002</c:v>
                </c:pt>
                <c:pt idx="20546" formatCode="General">
                  <c:v>20.545999999999999</c:v>
                </c:pt>
                <c:pt idx="20547" formatCode="General">
                  <c:v>20.547000000000001</c:v>
                </c:pt>
                <c:pt idx="20548" formatCode="General">
                  <c:v>20.547999999999998</c:v>
                </c:pt>
                <c:pt idx="20549" formatCode="General">
                  <c:v>20.548999999999999</c:v>
                </c:pt>
                <c:pt idx="20550" formatCode="General">
                  <c:v>20.55</c:v>
                </c:pt>
                <c:pt idx="20551" formatCode="General">
                  <c:v>20.550999999999998</c:v>
                </c:pt>
                <c:pt idx="20552" formatCode="General">
                  <c:v>20.552</c:v>
                </c:pt>
                <c:pt idx="20553" formatCode="General">
                  <c:v>20.553000000000001</c:v>
                </c:pt>
                <c:pt idx="20554" formatCode="General">
                  <c:v>20.553999999999998</c:v>
                </c:pt>
                <c:pt idx="20555" formatCode="General">
                  <c:v>20.555</c:v>
                </c:pt>
                <c:pt idx="20556" formatCode="General">
                  <c:v>20.556000000000001</c:v>
                </c:pt>
                <c:pt idx="20557" formatCode="General">
                  <c:v>20.556999999999999</c:v>
                </c:pt>
                <c:pt idx="20558" formatCode="General">
                  <c:v>20.558</c:v>
                </c:pt>
                <c:pt idx="20559" formatCode="General">
                  <c:v>20.559000000000001</c:v>
                </c:pt>
                <c:pt idx="20560" formatCode="General">
                  <c:v>20.56</c:v>
                </c:pt>
                <c:pt idx="20561" formatCode="General">
                  <c:v>20.561</c:v>
                </c:pt>
                <c:pt idx="20562" formatCode="General">
                  <c:v>20.562000000000001</c:v>
                </c:pt>
                <c:pt idx="20563" formatCode="General">
                  <c:v>20.562999999999999</c:v>
                </c:pt>
                <c:pt idx="20564" formatCode="General">
                  <c:v>20.564</c:v>
                </c:pt>
                <c:pt idx="20565" formatCode="General">
                  <c:v>20.565000000000001</c:v>
                </c:pt>
                <c:pt idx="20566" formatCode="General">
                  <c:v>20.565999999999999</c:v>
                </c:pt>
                <c:pt idx="20567" formatCode="General">
                  <c:v>20.567</c:v>
                </c:pt>
                <c:pt idx="20568" formatCode="General">
                  <c:v>20.568000000000001</c:v>
                </c:pt>
                <c:pt idx="20569" formatCode="General">
                  <c:v>20.568999999999999</c:v>
                </c:pt>
                <c:pt idx="20570" formatCode="General">
                  <c:v>20.57</c:v>
                </c:pt>
                <c:pt idx="20571" formatCode="General">
                  <c:v>20.571000000000002</c:v>
                </c:pt>
                <c:pt idx="20572" formatCode="General">
                  <c:v>20.571999999999999</c:v>
                </c:pt>
                <c:pt idx="20573" formatCode="General">
                  <c:v>20.573</c:v>
                </c:pt>
                <c:pt idx="20574" formatCode="General">
                  <c:v>20.574000000000002</c:v>
                </c:pt>
                <c:pt idx="20575" formatCode="General">
                  <c:v>20.574999999999999</c:v>
                </c:pt>
                <c:pt idx="20576" formatCode="General">
                  <c:v>20.576000000000001</c:v>
                </c:pt>
                <c:pt idx="20577" formatCode="General">
                  <c:v>20.577000000000002</c:v>
                </c:pt>
                <c:pt idx="20578" formatCode="General">
                  <c:v>20.577999999999999</c:v>
                </c:pt>
                <c:pt idx="20579" formatCode="General">
                  <c:v>20.579000000000001</c:v>
                </c:pt>
                <c:pt idx="20580" formatCode="General">
                  <c:v>20.58</c:v>
                </c:pt>
                <c:pt idx="20581" formatCode="General">
                  <c:v>20.581</c:v>
                </c:pt>
                <c:pt idx="20582" formatCode="General">
                  <c:v>20.582000000000001</c:v>
                </c:pt>
                <c:pt idx="20583" formatCode="General">
                  <c:v>20.582999999999998</c:v>
                </c:pt>
                <c:pt idx="20584" formatCode="General">
                  <c:v>20.584</c:v>
                </c:pt>
                <c:pt idx="20585" formatCode="General">
                  <c:v>20.585000000000001</c:v>
                </c:pt>
                <c:pt idx="20586" formatCode="General">
                  <c:v>20.585999999999999</c:v>
                </c:pt>
                <c:pt idx="20587" formatCode="General">
                  <c:v>20.587</c:v>
                </c:pt>
                <c:pt idx="20588" formatCode="General">
                  <c:v>20.588000000000001</c:v>
                </c:pt>
                <c:pt idx="20589" formatCode="General">
                  <c:v>20.588999999999999</c:v>
                </c:pt>
                <c:pt idx="20590" formatCode="General">
                  <c:v>20.59</c:v>
                </c:pt>
                <c:pt idx="20591" formatCode="General">
                  <c:v>20.591000000000001</c:v>
                </c:pt>
                <c:pt idx="20592" formatCode="General">
                  <c:v>20.591999999999999</c:v>
                </c:pt>
                <c:pt idx="20593" formatCode="General">
                  <c:v>20.593</c:v>
                </c:pt>
                <c:pt idx="20594" formatCode="General">
                  <c:v>20.594000000000001</c:v>
                </c:pt>
                <c:pt idx="20595" formatCode="General">
                  <c:v>20.594999999999999</c:v>
                </c:pt>
                <c:pt idx="20596" formatCode="General">
                  <c:v>20.596</c:v>
                </c:pt>
                <c:pt idx="20597" formatCode="General">
                  <c:v>20.597000000000001</c:v>
                </c:pt>
                <c:pt idx="20598" formatCode="General">
                  <c:v>20.597999999999999</c:v>
                </c:pt>
                <c:pt idx="20599" formatCode="General">
                  <c:v>20.599</c:v>
                </c:pt>
                <c:pt idx="20600" formatCode="General">
                  <c:v>20.6</c:v>
                </c:pt>
                <c:pt idx="20601" formatCode="General">
                  <c:v>20.600999999999999</c:v>
                </c:pt>
                <c:pt idx="20602" formatCode="General">
                  <c:v>20.602</c:v>
                </c:pt>
                <c:pt idx="20603" formatCode="General">
                  <c:v>20.603000000000002</c:v>
                </c:pt>
                <c:pt idx="20604" formatCode="General">
                  <c:v>20.603999999999999</c:v>
                </c:pt>
                <c:pt idx="20605" formatCode="General">
                  <c:v>20.605</c:v>
                </c:pt>
                <c:pt idx="20606" formatCode="General">
                  <c:v>20.606000000000002</c:v>
                </c:pt>
                <c:pt idx="20607" formatCode="General">
                  <c:v>20.606999999999999</c:v>
                </c:pt>
                <c:pt idx="20608" formatCode="General">
                  <c:v>20.608000000000001</c:v>
                </c:pt>
                <c:pt idx="20609" formatCode="General">
                  <c:v>20.609000000000002</c:v>
                </c:pt>
                <c:pt idx="20610" formatCode="General">
                  <c:v>20.61</c:v>
                </c:pt>
                <c:pt idx="20611" formatCode="General">
                  <c:v>20.611000000000001</c:v>
                </c:pt>
                <c:pt idx="20612" formatCode="General">
                  <c:v>20.611999999999998</c:v>
                </c:pt>
                <c:pt idx="20613" formatCode="General">
                  <c:v>20.613</c:v>
                </c:pt>
                <c:pt idx="20614" formatCode="General">
                  <c:v>20.614000000000001</c:v>
                </c:pt>
                <c:pt idx="20615" formatCode="General">
                  <c:v>20.614999999999998</c:v>
                </c:pt>
                <c:pt idx="20616" formatCode="General">
                  <c:v>20.616</c:v>
                </c:pt>
                <c:pt idx="20617" formatCode="General">
                  <c:v>20.617000000000001</c:v>
                </c:pt>
                <c:pt idx="20618" formatCode="General">
                  <c:v>20.617999999999999</c:v>
                </c:pt>
                <c:pt idx="20619" formatCode="General">
                  <c:v>20.619</c:v>
                </c:pt>
                <c:pt idx="20620" formatCode="General">
                  <c:v>20.62</c:v>
                </c:pt>
                <c:pt idx="20621" formatCode="General">
                  <c:v>20.620999999999999</c:v>
                </c:pt>
                <c:pt idx="20622" formatCode="General">
                  <c:v>20.622</c:v>
                </c:pt>
                <c:pt idx="20623" formatCode="General">
                  <c:v>20.623000000000001</c:v>
                </c:pt>
                <c:pt idx="20624" formatCode="General">
                  <c:v>20.623999999999999</c:v>
                </c:pt>
                <c:pt idx="20625" formatCode="General">
                  <c:v>20.625</c:v>
                </c:pt>
                <c:pt idx="20626" formatCode="General">
                  <c:v>20.626000000000001</c:v>
                </c:pt>
                <c:pt idx="20627" formatCode="General">
                  <c:v>20.626999999999999</c:v>
                </c:pt>
                <c:pt idx="20628" formatCode="General">
                  <c:v>20.628</c:v>
                </c:pt>
                <c:pt idx="20629" formatCode="General">
                  <c:v>20.629000000000001</c:v>
                </c:pt>
                <c:pt idx="20630" formatCode="General">
                  <c:v>20.63</c:v>
                </c:pt>
                <c:pt idx="20631" formatCode="General">
                  <c:v>20.631</c:v>
                </c:pt>
                <c:pt idx="20632" formatCode="General">
                  <c:v>20.632000000000001</c:v>
                </c:pt>
                <c:pt idx="20633" formatCode="General">
                  <c:v>20.632999999999999</c:v>
                </c:pt>
                <c:pt idx="20634" formatCode="General">
                  <c:v>20.634</c:v>
                </c:pt>
                <c:pt idx="20635" formatCode="General">
                  <c:v>20.635000000000002</c:v>
                </c:pt>
                <c:pt idx="20636" formatCode="General">
                  <c:v>20.635999999999999</c:v>
                </c:pt>
                <c:pt idx="20637" formatCode="General">
                  <c:v>20.637</c:v>
                </c:pt>
                <c:pt idx="20638" formatCode="General">
                  <c:v>20.638000000000002</c:v>
                </c:pt>
                <c:pt idx="20639" formatCode="General">
                  <c:v>20.638999999999999</c:v>
                </c:pt>
                <c:pt idx="20640" formatCode="General">
                  <c:v>20.64</c:v>
                </c:pt>
                <c:pt idx="20641" formatCode="General">
                  <c:v>20.640999999999998</c:v>
                </c:pt>
                <c:pt idx="20642" formatCode="General">
                  <c:v>20.641999999999999</c:v>
                </c:pt>
                <c:pt idx="20643" formatCode="General">
                  <c:v>20.643000000000001</c:v>
                </c:pt>
                <c:pt idx="20644" formatCode="General">
                  <c:v>20.643999999999998</c:v>
                </c:pt>
                <c:pt idx="20645" formatCode="General">
                  <c:v>20.645</c:v>
                </c:pt>
                <c:pt idx="20646" formatCode="General">
                  <c:v>20.646000000000001</c:v>
                </c:pt>
                <c:pt idx="20647" formatCode="General">
                  <c:v>20.646999999999998</c:v>
                </c:pt>
                <c:pt idx="20648" formatCode="General">
                  <c:v>20.648</c:v>
                </c:pt>
                <c:pt idx="20649" formatCode="General">
                  <c:v>20.649000000000001</c:v>
                </c:pt>
                <c:pt idx="20650" formatCode="General">
                  <c:v>20.65</c:v>
                </c:pt>
                <c:pt idx="20651" formatCode="General">
                  <c:v>20.651</c:v>
                </c:pt>
                <c:pt idx="20652" formatCode="General">
                  <c:v>20.652000000000001</c:v>
                </c:pt>
                <c:pt idx="20653" formatCode="General">
                  <c:v>20.652999999999999</c:v>
                </c:pt>
                <c:pt idx="20654" formatCode="General">
                  <c:v>20.654</c:v>
                </c:pt>
                <c:pt idx="20655" formatCode="General">
                  <c:v>20.655000000000001</c:v>
                </c:pt>
                <c:pt idx="20656" formatCode="General">
                  <c:v>20.655999999999999</c:v>
                </c:pt>
                <c:pt idx="20657" formatCode="General">
                  <c:v>20.657</c:v>
                </c:pt>
                <c:pt idx="20658" formatCode="General">
                  <c:v>20.658000000000001</c:v>
                </c:pt>
                <c:pt idx="20659" formatCode="General">
                  <c:v>20.658999999999999</c:v>
                </c:pt>
                <c:pt idx="20660" formatCode="General">
                  <c:v>20.66</c:v>
                </c:pt>
                <c:pt idx="20661" formatCode="General">
                  <c:v>20.661000000000001</c:v>
                </c:pt>
                <c:pt idx="20662" formatCode="General">
                  <c:v>20.661999999999999</c:v>
                </c:pt>
                <c:pt idx="20663" formatCode="General">
                  <c:v>20.663</c:v>
                </c:pt>
                <c:pt idx="20664" formatCode="General">
                  <c:v>20.664000000000001</c:v>
                </c:pt>
                <c:pt idx="20665" formatCode="General">
                  <c:v>20.664999999999999</c:v>
                </c:pt>
                <c:pt idx="20666" formatCode="General">
                  <c:v>20.666</c:v>
                </c:pt>
                <c:pt idx="20667" formatCode="General">
                  <c:v>20.667000000000002</c:v>
                </c:pt>
                <c:pt idx="20668" formatCode="General">
                  <c:v>20.667999999999999</c:v>
                </c:pt>
                <c:pt idx="20669" formatCode="General">
                  <c:v>20.669</c:v>
                </c:pt>
                <c:pt idx="20670" formatCode="General">
                  <c:v>20.67</c:v>
                </c:pt>
                <c:pt idx="20671" formatCode="General">
                  <c:v>20.670999999999999</c:v>
                </c:pt>
                <c:pt idx="20672" formatCode="General">
                  <c:v>20.672000000000001</c:v>
                </c:pt>
                <c:pt idx="20673" formatCode="General">
                  <c:v>20.672999999999998</c:v>
                </c:pt>
                <c:pt idx="20674" formatCode="General">
                  <c:v>20.673999999999999</c:v>
                </c:pt>
                <c:pt idx="20675" formatCode="General">
                  <c:v>20.675000000000001</c:v>
                </c:pt>
                <c:pt idx="20676" formatCode="General">
                  <c:v>20.675999999999998</c:v>
                </c:pt>
                <c:pt idx="20677" formatCode="General">
                  <c:v>20.677</c:v>
                </c:pt>
                <c:pt idx="20678" formatCode="General">
                  <c:v>20.678000000000001</c:v>
                </c:pt>
                <c:pt idx="20679" formatCode="General">
                  <c:v>20.678999999999998</c:v>
                </c:pt>
                <c:pt idx="20680" formatCode="General">
                  <c:v>20.68</c:v>
                </c:pt>
                <c:pt idx="20681" formatCode="General">
                  <c:v>20.681000000000001</c:v>
                </c:pt>
                <c:pt idx="20682" formatCode="General">
                  <c:v>20.681999999999999</c:v>
                </c:pt>
                <c:pt idx="20683" formatCode="General">
                  <c:v>20.683</c:v>
                </c:pt>
                <c:pt idx="20684" formatCode="General">
                  <c:v>20.684000000000001</c:v>
                </c:pt>
                <c:pt idx="20685" formatCode="General">
                  <c:v>20.684999999999999</c:v>
                </c:pt>
                <c:pt idx="20686" formatCode="General">
                  <c:v>20.686</c:v>
                </c:pt>
                <c:pt idx="20687" formatCode="General">
                  <c:v>20.687000000000001</c:v>
                </c:pt>
                <c:pt idx="20688" formatCode="General">
                  <c:v>20.687999999999999</c:v>
                </c:pt>
                <c:pt idx="20689" formatCode="General">
                  <c:v>20.689</c:v>
                </c:pt>
                <c:pt idx="20690" formatCode="General">
                  <c:v>20.69</c:v>
                </c:pt>
                <c:pt idx="20691" formatCode="General">
                  <c:v>20.690999999999999</c:v>
                </c:pt>
                <c:pt idx="20692" formatCode="General">
                  <c:v>20.692</c:v>
                </c:pt>
                <c:pt idx="20693" formatCode="General">
                  <c:v>20.693000000000001</c:v>
                </c:pt>
                <c:pt idx="20694" formatCode="General">
                  <c:v>20.693999999999999</c:v>
                </c:pt>
                <c:pt idx="20695" formatCode="General">
                  <c:v>20.695</c:v>
                </c:pt>
                <c:pt idx="20696" formatCode="General">
                  <c:v>20.696000000000002</c:v>
                </c:pt>
                <c:pt idx="20697" formatCode="General">
                  <c:v>20.696999999999999</c:v>
                </c:pt>
                <c:pt idx="20698" formatCode="General">
                  <c:v>20.698</c:v>
                </c:pt>
                <c:pt idx="20699" formatCode="General">
                  <c:v>20.699000000000002</c:v>
                </c:pt>
                <c:pt idx="20700" formatCode="General">
                  <c:v>20.7</c:v>
                </c:pt>
                <c:pt idx="20701" formatCode="General">
                  <c:v>20.701000000000001</c:v>
                </c:pt>
                <c:pt idx="20702" formatCode="General">
                  <c:v>20.702000000000002</c:v>
                </c:pt>
                <c:pt idx="20703" formatCode="General">
                  <c:v>20.702999999999999</c:v>
                </c:pt>
                <c:pt idx="20704" formatCode="General">
                  <c:v>20.704000000000001</c:v>
                </c:pt>
                <c:pt idx="20705" formatCode="General">
                  <c:v>20.704999999999998</c:v>
                </c:pt>
                <c:pt idx="20706" formatCode="General">
                  <c:v>20.706</c:v>
                </c:pt>
                <c:pt idx="20707" formatCode="General">
                  <c:v>20.707000000000001</c:v>
                </c:pt>
                <c:pt idx="20708" formatCode="General">
                  <c:v>20.707999999999998</c:v>
                </c:pt>
                <c:pt idx="20709" formatCode="General">
                  <c:v>20.709</c:v>
                </c:pt>
                <c:pt idx="20710" formatCode="General">
                  <c:v>20.71</c:v>
                </c:pt>
                <c:pt idx="20711" formatCode="General">
                  <c:v>20.710999999999999</c:v>
                </c:pt>
                <c:pt idx="20712" formatCode="General">
                  <c:v>20.712</c:v>
                </c:pt>
                <c:pt idx="20713" formatCode="General">
                  <c:v>20.713000000000001</c:v>
                </c:pt>
                <c:pt idx="20714" formatCode="General">
                  <c:v>20.713999999999999</c:v>
                </c:pt>
                <c:pt idx="20715" formatCode="General">
                  <c:v>20.715</c:v>
                </c:pt>
                <c:pt idx="20716" formatCode="General">
                  <c:v>20.716000000000001</c:v>
                </c:pt>
                <c:pt idx="20717" formatCode="General">
                  <c:v>20.716999999999999</c:v>
                </c:pt>
                <c:pt idx="20718" formatCode="General">
                  <c:v>20.718</c:v>
                </c:pt>
                <c:pt idx="20719" formatCode="General">
                  <c:v>20.719000000000001</c:v>
                </c:pt>
                <c:pt idx="20720" formatCode="General">
                  <c:v>20.72</c:v>
                </c:pt>
                <c:pt idx="20721" formatCode="General">
                  <c:v>20.721</c:v>
                </c:pt>
                <c:pt idx="20722" formatCode="General">
                  <c:v>20.722000000000001</c:v>
                </c:pt>
                <c:pt idx="20723" formatCode="General">
                  <c:v>20.722999999999999</c:v>
                </c:pt>
                <c:pt idx="20724" formatCode="General">
                  <c:v>20.724</c:v>
                </c:pt>
                <c:pt idx="20725" formatCode="General">
                  <c:v>20.725000000000001</c:v>
                </c:pt>
                <c:pt idx="20726" formatCode="General">
                  <c:v>20.725999999999999</c:v>
                </c:pt>
                <c:pt idx="20727" formatCode="General">
                  <c:v>20.727</c:v>
                </c:pt>
                <c:pt idx="20728" formatCode="General">
                  <c:v>20.728000000000002</c:v>
                </c:pt>
                <c:pt idx="20729" formatCode="General">
                  <c:v>20.728999999999999</c:v>
                </c:pt>
                <c:pt idx="20730" formatCode="General">
                  <c:v>20.73</c:v>
                </c:pt>
                <c:pt idx="20731" formatCode="General">
                  <c:v>20.731000000000002</c:v>
                </c:pt>
                <c:pt idx="20732" formatCode="General">
                  <c:v>20.731999999999999</c:v>
                </c:pt>
                <c:pt idx="20733" formatCode="General">
                  <c:v>20.733000000000001</c:v>
                </c:pt>
                <c:pt idx="20734" formatCode="General">
                  <c:v>20.734000000000002</c:v>
                </c:pt>
                <c:pt idx="20735" formatCode="General">
                  <c:v>20.734999999999999</c:v>
                </c:pt>
                <c:pt idx="20736" formatCode="General">
                  <c:v>20.736000000000001</c:v>
                </c:pt>
                <c:pt idx="20737" formatCode="General">
                  <c:v>20.736999999999998</c:v>
                </c:pt>
                <c:pt idx="20738" formatCode="General">
                  <c:v>20.738</c:v>
                </c:pt>
                <c:pt idx="20739" formatCode="General">
                  <c:v>20.739000000000001</c:v>
                </c:pt>
                <c:pt idx="20740" formatCode="General">
                  <c:v>20.74</c:v>
                </c:pt>
                <c:pt idx="20741" formatCode="General">
                  <c:v>20.741</c:v>
                </c:pt>
                <c:pt idx="20742" formatCode="General">
                  <c:v>20.742000000000001</c:v>
                </c:pt>
                <c:pt idx="20743" formatCode="General">
                  <c:v>20.742999999999999</c:v>
                </c:pt>
                <c:pt idx="20744" formatCode="General">
                  <c:v>20.744</c:v>
                </c:pt>
                <c:pt idx="20745" formatCode="General">
                  <c:v>20.745000000000001</c:v>
                </c:pt>
                <c:pt idx="20746" formatCode="General">
                  <c:v>20.745999999999999</c:v>
                </c:pt>
                <c:pt idx="20747" formatCode="General">
                  <c:v>20.747</c:v>
                </c:pt>
                <c:pt idx="20748" formatCode="General">
                  <c:v>20.748000000000001</c:v>
                </c:pt>
                <c:pt idx="20749" formatCode="General">
                  <c:v>20.748999999999999</c:v>
                </c:pt>
                <c:pt idx="20750" formatCode="General">
                  <c:v>20.75</c:v>
                </c:pt>
                <c:pt idx="20751" formatCode="General">
                  <c:v>20.751000000000001</c:v>
                </c:pt>
                <c:pt idx="20752" formatCode="General">
                  <c:v>20.751999999999999</c:v>
                </c:pt>
                <c:pt idx="20753" formatCode="General">
                  <c:v>20.753</c:v>
                </c:pt>
                <c:pt idx="20754" formatCode="General">
                  <c:v>20.754000000000001</c:v>
                </c:pt>
                <c:pt idx="20755" formatCode="General">
                  <c:v>20.754999999999999</c:v>
                </c:pt>
                <c:pt idx="20756" formatCode="General">
                  <c:v>20.756</c:v>
                </c:pt>
                <c:pt idx="20757" formatCode="General">
                  <c:v>20.757000000000001</c:v>
                </c:pt>
                <c:pt idx="20758" formatCode="General">
                  <c:v>20.757999999999999</c:v>
                </c:pt>
                <c:pt idx="20759" formatCode="General">
                  <c:v>20.759</c:v>
                </c:pt>
                <c:pt idx="20760" formatCode="General">
                  <c:v>20.76</c:v>
                </c:pt>
                <c:pt idx="20761" formatCode="General">
                  <c:v>20.760999999999999</c:v>
                </c:pt>
                <c:pt idx="20762" formatCode="General">
                  <c:v>20.762</c:v>
                </c:pt>
                <c:pt idx="20763" formatCode="General">
                  <c:v>20.763000000000002</c:v>
                </c:pt>
                <c:pt idx="20764" formatCode="General">
                  <c:v>20.763999999999999</c:v>
                </c:pt>
                <c:pt idx="20765" formatCode="General">
                  <c:v>20.765000000000001</c:v>
                </c:pt>
                <c:pt idx="20766" formatCode="General">
                  <c:v>20.765999999999998</c:v>
                </c:pt>
                <c:pt idx="20767" formatCode="General">
                  <c:v>20.766999999999999</c:v>
                </c:pt>
                <c:pt idx="20768" formatCode="General">
                  <c:v>20.768000000000001</c:v>
                </c:pt>
                <c:pt idx="20769" formatCode="General">
                  <c:v>20.768999999999998</c:v>
                </c:pt>
                <c:pt idx="20770" formatCode="General">
                  <c:v>20.77</c:v>
                </c:pt>
                <c:pt idx="20771" formatCode="General">
                  <c:v>20.771000000000001</c:v>
                </c:pt>
                <c:pt idx="20772" formatCode="General">
                  <c:v>20.771999999999998</c:v>
                </c:pt>
                <c:pt idx="20773" formatCode="General">
                  <c:v>20.773</c:v>
                </c:pt>
                <c:pt idx="20774" formatCode="General">
                  <c:v>20.774000000000001</c:v>
                </c:pt>
                <c:pt idx="20775" formatCode="General">
                  <c:v>20.774999999999999</c:v>
                </c:pt>
                <c:pt idx="20776" formatCode="General">
                  <c:v>20.776</c:v>
                </c:pt>
                <c:pt idx="20777" formatCode="General">
                  <c:v>20.777000000000001</c:v>
                </c:pt>
                <c:pt idx="20778" formatCode="General">
                  <c:v>20.777999999999999</c:v>
                </c:pt>
                <c:pt idx="20779" formatCode="General">
                  <c:v>20.779</c:v>
                </c:pt>
                <c:pt idx="20780" formatCode="General">
                  <c:v>20.78</c:v>
                </c:pt>
                <c:pt idx="20781" formatCode="General">
                  <c:v>20.780999999999999</c:v>
                </c:pt>
                <c:pt idx="20782" formatCode="General">
                  <c:v>20.782</c:v>
                </c:pt>
                <c:pt idx="20783" formatCode="General">
                  <c:v>20.783000000000001</c:v>
                </c:pt>
                <c:pt idx="20784" formatCode="General">
                  <c:v>20.783999999999999</c:v>
                </c:pt>
                <c:pt idx="20785" formatCode="General">
                  <c:v>20.785</c:v>
                </c:pt>
                <c:pt idx="20786" formatCode="General">
                  <c:v>20.786000000000001</c:v>
                </c:pt>
                <c:pt idx="20787" formatCode="General">
                  <c:v>20.786999999999999</c:v>
                </c:pt>
                <c:pt idx="20788" formatCode="General">
                  <c:v>20.788</c:v>
                </c:pt>
                <c:pt idx="20789" formatCode="General">
                  <c:v>20.789000000000001</c:v>
                </c:pt>
                <c:pt idx="20790" formatCode="General">
                  <c:v>20.79</c:v>
                </c:pt>
                <c:pt idx="20791" formatCode="General">
                  <c:v>20.791</c:v>
                </c:pt>
                <c:pt idx="20792" formatCode="General">
                  <c:v>20.792000000000002</c:v>
                </c:pt>
                <c:pt idx="20793" formatCode="General">
                  <c:v>20.792999999999999</c:v>
                </c:pt>
                <c:pt idx="20794" formatCode="General">
                  <c:v>20.794</c:v>
                </c:pt>
                <c:pt idx="20795" formatCode="General">
                  <c:v>20.795000000000002</c:v>
                </c:pt>
                <c:pt idx="20796" formatCode="General">
                  <c:v>20.795999999999999</c:v>
                </c:pt>
                <c:pt idx="20797" formatCode="General">
                  <c:v>20.797000000000001</c:v>
                </c:pt>
                <c:pt idx="20798" formatCode="General">
                  <c:v>20.797999999999998</c:v>
                </c:pt>
                <c:pt idx="20799" formatCode="General">
                  <c:v>20.798999999999999</c:v>
                </c:pt>
                <c:pt idx="20800" formatCode="General">
                  <c:v>20.8</c:v>
                </c:pt>
                <c:pt idx="20801" formatCode="General">
                  <c:v>20.800999999999998</c:v>
                </c:pt>
                <c:pt idx="20802" formatCode="General">
                  <c:v>20.802</c:v>
                </c:pt>
                <c:pt idx="20803" formatCode="General">
                  <c:v>20.803000000000001</c:v>
                </c:pt>
                <c:pt idx="20804" formatCode="General">
                  <c:v>20.803999999999998</c:v>
                </c:pt>
                <c:pt idx="20805" formatCode="General">
                  <c:v>20.805</c:v>
                </c:pt>
                <c:pt idx="20806" formatCode="General">
                  <c:v>20.806000000000001</c:v>
                </c:pt>
                <c:pt idx="20807" formatCode="General">
                  <c:v>20.806999999999999</c:v>
                </c:pt>
                <c:pt idx="20808" formatCode="General">
                  <c:v>20.808</c:v>
                </c:pt>
                <c:pt idx="20809" formatCode="General">
                  <c:v>20.809000000000001</c:v>
                </c:pt>
                <c:pt idx="20810" formatCode="General">
                  <c:v>20.81</c:v>
                </c:pt>
                <c:pt idx="20811" formatCode="General">
                  <c:v>20.811</c:v>
                </c:pt>
                <c:pt idx="20812" formatCode="General">
                  <c:v>20.812000000000001</c:v>
                </c:pt>
                <c:pt idx="20813" formatCode="General">
                  <c:v>20.812999999999999</c:v>
                </c:pt>
                <c:pt idx="20814" formatCode="General">
                  <c:v>20.814</c:v>
                </c:pt>
                <c:pt idx="20815" formatCode="General">
                  <c:v>20.815000000000001</c:v>
                </c:pt>
                <c:pt idx="20816" formatCode="General">
                  <c:v>20.815999999999999</c:v>
                </c:pt>
                <c:pt idx="20817" formatCode="General">
                  <c:v>20.817</c:v>
                </c:pt>
                <c:pt idx="20818" formatCode="General">
                  <c:v>20.818000000000001</c:v>
                </c:pt>
                <c:pt idx="20819" formatCode="General">
                  <c:v>20.818999999999999</c:v>
                </c:pt>
                <c:pt idx="20820" formatCode="General">
                  <c:v>20.82</c:v>
                </c:pt>
                <c:pt idx="20821" formatCode="General">
                  <c:v>20.821000000000002</c:v>
                </c:pt>
                <c:pt idx="20822" formatCode="General">
                  <c:v>20.821999999999999</c:v>
                </c:pt>
                <c:pt idx="20823" formatCode="General">
                  <c:v>20.823</c:v>
                </c:pt>
                <c:pt idx="20824" formatCode="General">
                  <c:v>20.824000000000002</c:v>
                </c:pt>
                <c:pt idx="20825" formatCode="General">
                  <c:v>20.824999999999999</c:v>
                </c:pt>
                <c:pt idx="20826" formatCode="General">
                  <c:v>20.826000000000001</c:v>
                </c:pt>
                <c:pt idx="20827" formatCode="General">
                  <c:v>20.827000000000002</c:v>
                </c:pt>
                <c:pt idx="20828" formatCode="General">
                  <c:v>20.827999999999999</c:v>
                </c:pt>
                <c:pt idx="20829" formatCode="General">
                  <c:v>20.829000000000001</c:v>
                </c:pt>
                <c:pt idx="20830" formatCode="General">
                  <c:v>20.83</c:v>
                </c:pt>
                <c:pt idx="20831" formatCode="General">
                  <c:v>20.831</c:v>
                </c:pt>
                <c:pt idx="20832" formatCode="General">
                  <c:v>20.832000000000001</c:v>
                </c:pt>
                <c:pt idx="20833" formatCode="General">
                  <c:v>20.832999999999998</c:v>
                </c:pt>
                <c:pt idx="20834" formatCode="General">
                  <c:v>20.834</c:v>
                </c:pt>
                <c:pt idx="20835" formatCode="General">
                  <c:v>20.835000000000001</c:v>
                </c:pt>
                <c:pt idx="20836" formatCode="General">
                  <c:v>20.835999999999999</c:v>
                </c:pt>
                <c:pt idx="20837" formatCode="General">
                  <c:v>20.837</c:v>
                </c:pt>
                <c:pt idx="20838" formatCode="General">
                  <c:v>20.838000000000001</c:v>
                </c:pt>
                <c:pt idx="20839" formatCode="General">
                  <c:v>20.838999999999999</c:v>
                </c:pt>
                <c:pt idx="20840" formatCode="General">
                  <c:v>20.84</c:v>
                </c:pt>
                <c:pt idx="20841" formatCode="General">
                  <c:v>20.841000000000001</c:v>
                </c:pt>
                <c:pt idx="20842" formatCode="General">
                  <c:v>20.841999999999999</c:v>
                </c:pt>
                <c:pt idx="20843" formatCode="General">
                  <c:v>20.843</c:v>
                </c:pt>
                <c:pt idx="20844" formatCode="General">
                  <c:v>20.844000000000001</c:v>
                </c:pt>
                <c:pt idx="20845" formatCode="General">
                  <c:v>20.844999999999999</c:v>
                </c:pt>
                <c:pt idx="20846" formatCode="General">
                  <c:v>20.846</c:v>
                </c:pt>
                <c:pt idx="20847" formatCode="General">
                  <c:v>20.847000000000001</c:v>
                </c:pt>
                <c:pt idx="20848" formatCode="General">
                  <c:v>20.847999999999999</c:v>
                </c:pt>
                <c:pt idx="20849" formatCode="General">
                  <c:v>20.849</c:v>
                </c:pt>
                <c:pt idx="20850" formatCode="General">
                  <c:v>20.85</c:v>
                </c:pt>
                <c:pt idx="20851" formatCode="General">
                  <c:v>20.850999999999999</c:v>
                </c:pt>
                <c:pt idx="20852" formatCode="General">
                  <c:v>20.852</c:v>
                </c:pt>
                <c:pt idx="20853" formatCode="General">
                  <c:v>20.853000000000002</c:v>
                </c:pt>
                <c:pt idx="20854" formatCode="General">
                  <c:v>20.853999999999999</c:v>
                </c:pt>
                <c:pt idx="20855" formatCode="General">
                  <c:v>20.855</c:v>
                </c:pt>
                <c:pt idx="20856" formatCode="General">
                  <c:v>20.856000000000002</c:v>
                </c:pt>
                <c:pt idx="20857" formatCode="General">
                  <c:v>20.856999999999999</c:v>
                </c:pt>
                <c:pt idx="20858" formatCode="General">
                  <c:v>20.858000000000001</c:v>
                </c:pt>
                <c:pt idx="20859" formatCode="General">
                  <c:v>20.859000000000002</c:v>
                </c:pt>
                <c:pt idx="20860" formatCode="General">
                  <c:v>20.86</c:v>
                </c:pt>
                <c:pt idx="20861" formatCode="General">
                  <c:v>20.861000000000001</c:v>
                </c:pt>
                <c:pt idx="20862" formatCode="General">
                  <c:v>20.861999999999998</c:v>
                </c:pt>
                <c:pt idx="20863" formatCode="General">
                  <c:v>20.863</c:v>
                </c:pt>
                <c:pt idx="20864" formatCode="General">
                  <c:v>20.864000000000001</c:v>
                </c:pt>
                <c:pt idx="20865" formatCode="General">
                  <c:v>20.864999999999998</c:v>
                </c:pt>
                <c:pt idx="20866" formatCode="General">
                  <c:v>20.866</c:v>
                </c:pt>
                <c:pt idx="20867" formatCode="General">
                  <c:v>20.867000000000001</c:v>
                </c:pt>
                <c:pt idx="20868" formatCode="General">
                  <c:v>20.867999999999999</c:v>
                </c:pt>
                <c:pt idx="20869" formatCode="General">
                  <c:v>20.869</c:v>
                </c:pt>
                <c:pt idx="20870" formatCode="General">
                  <c:v>20.87</c:v>
                </c:pt>
                <c:pt idx="20871" formatCode="General">
                  <c:v>20.870999999999999</c:v>
                </c:pt>
                <c:pt idx="20872" formatCode="General">
                  <c:v>20.872</c:v>
                </c:pt>
                <c:pt idx="20873" formatCode="General">
                  <c:v>20.873000000000001</c:v>
                </c:pt>
                <c:pt idx="20874" formatCode="General">
                  <c:v>20.873999999999999</c:v>
                </c:pt>
                <c:pt idx="20875" formatCode="General">
                  <c:v>20.875</c:v>
                </c:pt>
                <c:pt idx="20876" formatCode="General">
                  <c:v>20.876000000000001</c:v>
                </c:pt>
                <c:pt idx="20877" formatCode="General">
                  <c:v>20.876999999999999</c:v>
                </c:pt>
                <c:pt idx="20878" formatCode="General">
                  <c:v>20.878</c:v>
                </c:pt>
                <c:pt idx="20879" formatCode="General">
                  <c:v>20.879000000000001</c:v>
                </c:pt>
                <c:pt idx="20880" formatCode="General">
                  <c:v>20.88</c:v>
                </c:pt>
                <c:pt idx="20881" formatCode="General">
                  <c:v>20.881</c:v>
                </c:pt>
                <c:pt idx="20882" formatCode="General">
                  <c:v>20.882000000000001</c:v>
                </c:pt>
                <c:pt idx="20883" formatCode="General">
                  <c:v>20.882999999999999</c:v>
                </c:pt>
                <c:pt idx="20884" formatCode="General">
                  <c:v>20.884</c:v>
                </c:pt>
                <c:pt idx="20885" formatCode="General">
                  <c:v>20.885000000000002</c:v>
                </c:pt>
                <c:pt idx="20886" formatCode="General">
                  <c:v>20.885999999999999</c:v>
                </c:pt>
                <c:pt idx="20887" formatCode="General">
                  <c:v>20.887</c:v>
                </c:pt>
                <c:pt idx="20888" formatCode="General">
                  <c:v>20.888000000000002</c:v>
                </c:pt>
                <c:pt idx="20889" formatCode="General">
                  <c:v>20.888999999999999</c:v>
                </c:pt>
                <c:pt idx="20890" formatCode="General">
                  <c:v>20.89</c:v>
                </c:pt>
                <c:pt idx="20891" formatCode="General">
                  <c:v>20.890999999999998</c:v>
                </c:pt>
                <c:pt idx="20892" formatCode="General">
                  <c:v>20.891999999999999</c:v>
                </c:pt>
                <c:pt idx="20893" formatCode="General">
                  <c:v>20.893000000000001</c:v>
                </c:pt>
                <c:pt idx="20894" formatCode="General">
                  <c:v>20.893999999999998</c:v>
                </c:pt>
                <c:pt idx="20895" formatCode="General">
                  <c:v>20.895</c:v>
                </c:pt>
                <c:pt idx="20896" formatCode="General">
                  <c:v>20.896000000000001</c:v>
                </c:pt>
                <c:pt idx="20897" formatCode="General">
                  <c:v>20.896999999999998</c:v>
                </c:pt>
                <c:pt idx="20898" formatCode="General">
                  <c:v>20.898</c:v>
                </c:pt>
                <c:pt idx="20899" formatCode="General">
                  <c:v>20.899000000000001</c:v>
                </c:pt>
                <c:pt idx="20900" formatCode="General">
                  <c:v>20.9</c:v>
                </c:pt>
                <c:pt idx="20901" formatCode="General">
                  <c:v>20.901</c:v>
                </c:pt>
                <c:pt idx="20902" formatCode="General">
                  <c:v>20.902000000000001</c:v>
                </c:pt>
                <c:pt idx="20903" formatCode="General">
                  <c:v>20.902999999999999</c:v>
                </c:pt>
                <c:pt idx="20904" formatCode="General">
                  <c:v>20.904</c:v>
                </c:pt>
                <c:pt idx="20905" formatCode="General">
                  <c:v>20.905000000000001</c:v>
                </c:pt>
                <c:pt idx="20906" formatCode="General">
                  <c:v>20.905999999999999</c:v>
                </c:pt>
                <c:pt idx="20907" formatCode="General">
                  <c:v>20.907</c:v>
                </c:pt>
                <c:pt idx="20908" formatCode="General">
                  <c:v>20.908000000000001</c:v>
                </c:pt>
                <c:pt idx="20909" formatCode="General">
                  <c:v>20.908999999999999</c:v>
                </c:pt>
                <c:pt idx="20910" formatCode="General">
                  <c:v>20.91</c:v>
                </c:pt>
                <c:pt idx="20911" formatCode="General">
                  <c:v>20.911000000000001</c:v>
                </c:pt>
                <c:pt idx="20912" formatCode="General">
                  <c:v>20.911999999999999</c:v>
                </c:pt>
                <c:pt idx="20913" formatCode="General">
                  <c:v>20.913</c:v>
                </c:pt>
                <c:pt idx="20914" formatCode="General">
                  <c:v>20.914000000000001</c:v>
                </c:pt>
                <c:pt idx="20915" formatCode="General">
                  <c:v>20.914999999999999</c:v>
                </c:pt>
                <c:pt idx="20916" formatCode="General">
                  <c:v>20.916</c:v>
                </c:pt>
                <c:pt idx="20917" formatCode="General">
                  <c:v>20.917000000000002</c:v>
                </c:pt>
                <c:pt idx="20918" formatCode="General">
                  <c:v>20.917999999999999</c:v>
                </c:pt>
                <c:pt idx="20919" formatCode="General">
                  <c:v>20.919</c:v>
                </c:pt>
                <c:pt idx="20920" formatCode="General">
                  <c:v>20.92</c:v>
                </c:pt>
                <c:pt idx="20921" formatCode="General">
                  <c:v>20.920999999999999</c:v>
                </c:pt>
                <c:pt idx="20922" formatCode="General">
                  <c:v>20.922000000000001</c:v>
                </c:pt>
                <c:pt idx="20923" formatCode="General">
                  <c:v>20.922999999999998</c:v>
                </c:pt>
                <c:pt idx="20924" formatCode="General">
                  <c:v>20.923999999999999</c:v>
                </c:pt>
                <c:pt idx="20925" formatCode="General">
                  <c:v>20.925000000000001</c:v>
                </c:pt>
                <c:pt idx="20926" formatCode="General">
                  <c:v>20.925999999999998</c:v>
                </c:pt>
                <c:pt idx="20927" formatCode="General">
                  <c:v>20.927</c:v>
                </c:pt>
                <c:pt idx="20928" formatCode="General">
                  <c:v>20.928000000000001</c:v>
                </c:pt>
                <c:pt idx="20929" formatCode="General">
                  <c:v>20.928999999999998</c:v>
                </c:pt>
                <c:pt idx="20930" formatCode="General">
                  <c:v>20.93</c:v>
                </c:pt>
                <c:pt idx="20931" formatCode="General">
                  <c:v>20.931000000000001</c:v>
                </c:pt>
                <c:pt idx="20932" formatCode="General">
                  <c:v>20.931999999999999</c:v>
                </c:pt>
                <c:pt idx="20933" formatCode="General">
                  <c:v>20.933</c:v>
                </c:pt>
                <c:pt idx="20934" formatCode="General">
                  <c:v>20.934000000000001</c:v>
                </c:pt>
                <c:pt idx="20935" formatCode="General">
                  <c:v>20.934999999999999</c:v>
                </c:pt>
                <c:pt idx="20936" formatCode="General">
                  <c:v>20.936</c:v>
                </c:pt>
                <c:pt idx="20937" formatCode="General">
                  <c:v>20.937000000000001</c:v>
                </c:pt>
                <c:pt idx="20938" formatCode="General">
                  <c:v>20.937999999999999</c:v>
                </c:pt>
                <c:pt idx="20939" formatCode="General">
                  <c:v>20.939</c:v>
                </c:pt>
                <c:pt idx="20940" formatCode="General">
                  <c:v>20.94</c:v>
                </c:pt>
                <c:pt idx="20941" formatCode="General">
                  <c:v>20.940999999999999</c:v>
                </c:pt>
                <c:pt idx="20942" formatCode="General">
                  <c:v>20.942</c:v>
                </c:pt>
                <c:pt idx="20943" formatCode="General">
                  <c:v>20.943000000000001</c:v>
                </c:pt>
                <c:pt idx="20944" formatCode="General">
                  <c:v>20.943999999999999</c:v>
                </c:pt>
                <c:pt idx="20945" formatCode="General">
                  <c:v>20.945</c:v>
                </c:pt>
                <c:pt idx="20946" formatCode="General">
                  <c:v>20.946000000000002</c:v>
                </c:pt>
                <c:pt idx="20947" formatCode="General">
                  <c:v>20.946999999999999</c:v>
                </c:pt>
                <c:pt idx="20948" formatCode="General">
                  <c:v>20.948</c:v>
                </c:pt>
                <c:pt idx="20949" formatCode="General">
                  <c:v>20.949000000000002</c:v>
                </c:pt>
                <c:pt idx="20950" formatCode="General">
                  <c:v>20.95</c:v>
                </c:pt>
                <c:pt idx="20951" formatCode="General">
                  <c:v>20.951000000000001</c:v>
                </c:pt>
                <c:pt idx="20952" formatCode="General">
                  <c:v>20.952000000000002</c:v>
                </c:pt>
                <c:pt idx="20953" formatCode="General">
                  <c:v>20.952999999999999</c:v>
                </c:pt>
                <c:pt idx="20954" formatCode="General">
                  <c:v>20.954000000000001</c:v>
                </c:pt>
                <c:pt idx="20955" formatCode="General">
                  <c:v>20.954999999999998</c:v>
                </c:pt>
                <c:pt idx="20956" formatCode="General">
                  <c:v>20.956</c:v>
                </c:pt>
                <c:pt idx="20957" formatCode="General">
                  <c:v>20.957000000000001</c:v>
                </c:pt>
                <c:pt idx="20958" formatCode="General">
                  <c:v>20.957999999999998</c:v>
                </c:pt>
                <c:pt idx="20959" formatCode="General">
                  <c:v>20.959</c:v>
                </c:pt>
                <c:pt idx="20960" formatCode="General">
                  <c:v>20.96</c:v>
                </c:pt>
                <c:pt idx="20961" formatCode="General">
                  <c:v>20.960999999999999</c:v>
                </c:pt>
                <c:pt idx="20962" formatCode="General">
                  <c:v>20.962</c:v>
                </c:pt>
                <c:pt idx="20963" formatCode="General">
                  <c:v>20.963000000000001</c:v>
                </c:pt>
                <c:pt idx="20964" formatCode="General">
                  <c:v>20.963999999999999</c:v>
                </c:pt>
                <c:pt idx="20965" formatCode="General">
                  <c:v>20.965</c:v>
                </c:pt>
                <c:pt idx="20966" formatCode="General">
                  <c:v>20.966000000000001</c:v>
                </c:pt>
                <c:pt idx="20967" formatCode="General">
                  <c:v>20.966999999999999</c:v>
                </c:pt>
                <c:pt idx="20968" formatCode="General">
                  <c:v>20.968</c:v>
                </c:pt>
                <c:pt idx="20969" formatCode="General">
                  <c:v>20.969000000000001</c:v>
                </c:pt>
                <c:pt idx="20970" formatCode="General">
                  <c:v>20.97</c:v>
                </c:pt>
                <c:pt idx="20971" formatCode="General">
                  <c:v>20.971</c:v>
                </c:pt>
                <c:pt idx="20972" formatCode="General">
                  <c:v>20.972000000000001</c:v>
                </c:pt>
                <c:pt idx="20973" formatCode="General">
                  <c:v>20.972999999999999</c:v>
                </c:pt>
                <c:pt idx="20974" formatCode="General">
                  <c:v>20.974</c:v>
                </c:pt>
                <c:pt idx="20975" formatCode="General">
                  <c:v>20.975000000000001</c:v>
                </c:pt>
                <c:pt idx="20976" formatCode="General">
                  <c:v>20.975999999999999</c:v>
                </c:pt>
                <c:pt idx="20977" formatCode="General">
                  <c:v>20.977</c:v>
                </c:pt>
                <c:pt idx="20978" formatCode="General">
                  <c:v>20.978000000000002</c:v>
                </c:pt>
                <c:pt idx="20979" formatCode="General">
                  <c:v>20.978999999999999</c:v>
                </c:pt>
                <c:pt idx="20980" formatCode="General">
                  <c:v>20.98</c:v>
                </c:pt>
                <c:pt idx="20981" formatCode="General">
                  <c:v>20.981000000000002</c:v>
                </c:pt>
                <c:pt idx="20982" formatCode="General">
                  <c:v>20.981999999999999</c:v>
                </c:pt>
                <c:pt idx="20983" formatCode="General">
                  <c:v>20.983000000000001</c:v>
                </c:pt>
                <c:pt idx="20984" formatCode="General">
                  <c:v>20.984000000000002</c:v>
                </c:pt>
                <c:pt idx="20985" formatCode="General">
                  <c:v>20.984999999999999</c:v>
                </c:pt>
                <c:pt idx="20986" formatCode="General">
                  <c:v>20.986000000000001</c:v>
                </c:pt>
                <c:pt idx="20987" formatCode="General">
                  <c:v>20.986999999999998</c:v>
                </c:pt>
                <c:pt idx="20988" formatCode="General">
                  <c:v>20.988</c:v>
                </c:pt>
                <c:pt idx="20989" formatCode="General">
                  <c:v>20.989000000000001</c:v>
                </c:pt>
                <c:pt idx="20990" formatCode="General">
                  <c:v>20.99</c:v>
                </c:pt>
                <c:pt idx="20991" formatCode="General">
                  <c:v>20.991</c:v>
                </c:pt>
                <c:pt idx="20992" formatCode="General">
                  <c:v>20.992000000000001</c:v>
                </c:pt>
                <c:pt idx="20993" formatCode="General">
                  <c:v>20.992999999999999</c:v>
                </c:pt>
                <c:pt idx="20994" formatCode="General">
                  <c:v>20.994</c:v>
                </c:pt>
                <c:pt idx="20995" formatCode="General">
                  <c:v>20.995000000000001</c:v>
                </c:pt>
                <c:pt idx="20996" formatCode="General">
                  <c:v>20.995999999999999</c:v>
                </c:pt>
                <c:pt idx="20997" formatCode="General">
                  <c:v>20.997</c:v>
                </c:pt>
                <c:pt idx="20998" formatCode="General">
                  <c:v>20.998000000000001</c:v>
                </c:pt>
                <c:pt idx="20999" formatCode="General">
                  <c:v>20.998999999999999</c:v>
                </c:pt>
                <c:pt idx="21000" formatCode="General">
                  <c:v>21</c:v>
                </c:pt>
                <c:pt idx="21001" formatCode="General">
                  <c:v>21.001000000000001</c:v>
                </c:pt>
                <c:pt idx="21002" formatCode="General">
                  <c:v>21.001999999999999</c:v>
                </c:pt>
                <c:pt idx="21003" formatCode="General">
                  <c:v>21.003</c:v>
                </c:pt>
                <c:pt idx="21004" formatCode="General">
                  <c:v>21.004000000000001</c:v>
                </c:pt>
                <c:pt idx="21005" formatCode="General">
                  <c:v>21.004999999999999</c:v>
                </c:pt>
                <c:pt idx="21006" formatCode="General">
                  <c:v>21.006</c:v>
                </c:pt>
                <c:pt idx="21007" formatCode="General">
                  <c:v>21.007000000000001</c:v>
                </c:pt>
                <c:pt idx="21008" formatCode="General">
                  <c:v>21.007999999999999</c:v>
                </c:pt>
                <c:pt idx="21009" formatCode="General">
                  <c:v>21.009</c:v>
                </c:pt>
                <c:pt idx="21010" formatCode="General">
                  <c:v>21.01</c:v>
                </c:pt>
                <c:pt idx="21011" formatCode="General">
                  <c:v>21.010999999999999</c:v>
                </c:pt>
                <c:pt idx="21012" formatCode="General">
                  <c:v>21.012</c:v>
                </c:pt>
                <c:pt idx="21013" formatCode="General">
                  <c:v>21.013000000000002</c:v>
                </c:pt>
                <c:pt idx="21014" formatCode="General">
                  <c:v>21.013999999999999</c:v>
                </c:pt>
                <c:pt idx="21015" formatCode="General">
                  <c:v>21.015000000000001</c:v>
                </c:pt>
                <c:pt idx="21016" formatCode="General">
                  <c:v>21.015999999999998</c:v>
                </c:pt>
                <c:pt idx="21017" formatCode="General">
                  <c:v>21.016999999999999</c:v>
                </c:pt>
                <c:pt idx="21018" formatCode="General">
                  <c:v>21.018000000000001</c:v>
                </c:pt>
                <c:pt idx="21019" formatCode="General">
                  <c:v>21.018999999999998</c:v>
                </c:pt>
                <c:pt idx="21020" formatCode="General">
                  <c:v>21.02</c:v>
                </c:pt>
                <c:pt idx="21021" formatCode="General">
                  <c:v>21.021000000000001</c:v>
                </c:pt>
                <c:pt idx="21022" formatCode="General">
                  <c:v>21.021999999999998</c:v>
                </c:pt>
                <c:pt idx="21023" formatCode="General">
                  <c:v>21.023</c:v>
                </c:pt>
                <c:pt idx="21024" formatCode="General">
                  <c:v>21.024000000000001</c:v>
                </c:pt>
                <c:pt idx="21025" formatCode="General">
                  <c:v>21.024999999999999</c:v>
                </c:pt>
                <c:pt idx="21026" formatCode="General">
                  <c:v>21.026</c:v>
                </c:pt>
                <c:pt idx="21027" formatCode="General">
                  <c:v>21.027000000000001</c:v>
                </c:pt>
                <c:pt idx="21028" formatCode="General">
                  <c:v>21.027999999999999</c:v>
                </c:pt>
                <c:pt idx="21029" formatCode="General">
                  <c:v>21.029</c:v>
                </c:pt>
                <c:pt idx="21030" formatCode="General">
                  <c:v>21.03</c:v>
                </c:pt>
                <c:pt idx="21031" formatCode="General">
                  <c:v>21.030999999999999</c:v>
                </c:pt>
                <c:pt idx="21032" formatCode="General">
                  <c:v>21.032</c:v>
                </c:pt>
                <c:pt idx="21033" formatCode="General">
                  <c:v>21.033000000000001</c:v>
                </c:pt>
                <c:pt idx="21034" formatCode="General">
                  <c:v>21.033999999999999</c:v>
                </c:pt>
                <c:pt idx="21035" formatCode="General">
                  <c:v>21.035</c:v>
                </c:pt>
                <c:pt idx="21036" formatCode="General">
                  <c:v>21.036000000000001</c:v>
                </c:pt>
                <c:pt idx="21037" formatCode="General">
                  <c:v>21.036999999999999</c:v>
                </c:pt>
                <c:pt idx="21038" formatCode="General">
                  <c:v>21.038</c:v>
                </c:pt>
                <c:pt idx="21039" formatCode="General">
                  <c:v>21.039000000000001</c:v>
                </c:pt>
                <c:pt idx="21040" formatCode="General">
                  <c:v>21.04</c:v>
                </c:pt>
                <c:pt idx="21041" formatCode="General">
                  <c:v>21.041</c:v>
                </c:pt>
                <c:pt idx="21042" formatCode="General">
                  <c:v>21.042000000000002</c:v>
                </c:pt>
                <c:pt idx="21043" formatCode="General">
                  <c:v>21.042999999999999</c:v>
                </c:pt>
                <c:pt idx="21044" formatCode="General">
                  <c:v>21.044</c:v>
                </c:pt>
                <c:pt idx="21045" formatCode="General">
                  <c:v>21.045000000000002</c:v>
                </c:pt>
                <c:pt idx="21046" formatCode="General">
                  <c:v>21.045999999999999</c:v>
                </c:pt>
                <c:pt idx="21047" formatCode="General">
                  <c:v>21.047000000000001</c:v>
                </c:pt>
                <c:pt idx="21048" formatCode="General">
                  <c:v>21.047999999999998</c:v>
                </c:pt>
                <c:pt idx="21049" formatCode="General">
                  <c:v>21.048999999999999</c:v>
                </c:pt>
                <c:pt idx="21050" formatCode="General">
                  <c:v>21.05</c:v>
                </c:pt>
                <c:pt idx="21051" formatCode="General">
                  <c:v>21.050999999999998</c:v>
                </c:pt>
                <c:pt idx="21052" formatCode="General">
                  <c:v>21.052</c:v>
                </c:pt>
                <c:pt idx="21053" formatCode="General">
                  <c:v>21.053000000000001</c:v>
                </c:pt>
                <c:pt idx="21054" formatCode="General">
                  <c:v>21.053999999999998</c:v>
                </c:pt>
                <c:pt idx="21055" formatCode="General">
                  <c:v>21.055</c:v>
                </c:pt>
                <c:pt idx="21056" formatCode="General">
                  <c:v>21.056000000000001</c:v>
                </c:pt>
                <c:pt idx="21057" formatCode="General">
                  <c:v>21.056999999999999</c:v>
                </c:pt>
                <c:pt idx="21058" formatCode="General">
                  <c:v>21.058</c:v>
                </c:pt>
                <c:pt idx="21059" formatCode="General">
                  <c:v>21.059000000000001</c:v>
                </c:pt>
                <c:pt idx="21060" formatCode="General">
                  <c:v>21.06</c:v>
                </c:pt>
                <c:pt idx="21061" formatCode="General">
                  <c:v>21.061</c:v>
                </c:pt>
                <c:pt idx="21062" formatCode="General">
                  <c:v>21.062000000000001</c:v>
                </c:pt>
                <c:pt idx="21063" formatCode="General">
                  <c:v>21.062999999999999</c:v>
                </c:pt>
                <c:pt idx="21064" formatCode="General">
                  <c:v>21.064</c:v>
                </c:pt>
                <c:pt idx="21065" formatCode="General">
                  <c:v>21.065000000000001</c:v>
                </c:pt>
                <c:pt idx="21066" formatCode="General">
                  <c:v>21.065999999999999</c:v>
                </c:pt>
                <c:pt idx="21067" formatCode="General">
                  <c:v>21.067</c:v>
                </c:pt>
                <c:pt idx="21068" formatCode="General">
                  <c:v>21.068000000000001</c:v>
                </c:pt>
                <c:pt idx="21069" formatCode="General">
                  <c:v>21.068999999999999</c:v>
                </c:pt>
                <c:pt idx="21070" formatCode="General">
                  <c:v>21.07</c:v>
                </c:pt>
                <c:pt idx="21071" formatCode="General">
                  <c:v>21.071000000000002</c:v>
                </c:pt>
                <c:pt idx="21072" formatCode="General">
                  <c:v>21.071999999999999</c:v>
                </c:pt>
                <c:pt idx="21073" formatCode="General">
                  <c:v>21.073</c:v>
                </c:pt>
                <c:pt idx="21074" formatCode="General">
                  <c:v>21.074000000000002</c:v>
                </c:pt>
                <c:pt idx="21075" formatCode="General">
                  <c:v>21.074999999999999</c:v>
                </c:pt>
                <c:pt idx="21076" formatCode="General">
                  <c:v>21.076000000000001</c:v>
                </c:pt>
                <c:pt idx="21077" formatCode="General">
                  <c:v>21.077000000000002</c:v>
                </c:pt>
                <c:pt idx="21078" formatCode="General">
                  <c:v>21.077999999999999</c:v>
                </c:pt>
                <c:pt idx="21079" formatCode="General">
                  <c:v>21.079000000000001</c:v>
                </c:pt>
                <c:pt idx="21080" formatCode="General">
                  <c:v>21.08</c:v>
                </c:pt>
                <c:pt idx="21081" formatCode="General">
                  <c:v>21.081</c:v>
                </c:pt>
                <c:pt idx="21082" formatCode="General">
                  <c:v>21.082000000000001</c:v>
                </c:pt>
                <c:pt idx="21083" formatCode="General">
                  <c:v>21.082999999999998</c:v>
                </c:pt>
                <c:pt idx="21084" formatCode="General">
                  <c:v>21.084</c:v>
                </c:pt>
                <c:pt idx="21085" formatCode="General">
                  <c:v>21.085000000000001</c:v>
                </c:pt>
                <c:pt idx="21086" formatCode="General">
                  <c:v>21.085999999999999</c:v>
                </c:pt>
                <c:pt idx="21087" formatCode="General">
                  <c:v>21.087</c:v>
                </c:pt>
                <c:pt idx="21088" formatCode="General">
                  <c:v>21.088000000000001</c:v>
                </c:pt>
                <c:pt idx="21089" formatCode="General">
                  <c:v>21.088999999999999</c:v>
                </c:pt>
                <c:pt idx="21090" formatCode="General">
                  <c:v>21.09</c:v>
                </c:pt>
                <c:pt idx="21091" formatCode="General">
                  <c:v>21.091000000000001</c:v>
                </c:pt>
                <c:pt idx="21092" formatCode="General">
                  <c:v>21.091999999999999</c:v>
                </c:pt>
                <c:pt idx="21093" formatCode="General">
                  <c:v>21.093</c:v>
                </c:pt>
                <c:pt idx="21094" formatCode="General">
                  <c:v>21.094000000000001</c:v>
                </c:pt>
                <c:pt idx="21095" formatCode="General">
                  <c:v>21.094999999999999</c:v>
                </c:pt>
                <c:pt idx="21096" formatCode="General">
                  <c:v>21.096</c:v>
                </c:pt>
                <c:pt idx="21097" formatCode="General">
                  <c:v>21.097000000000001</c:v>
                </c:pt>
                <c:pt idx="21098" formatCode="General">
                  <c:v>21.097999999999999</c:v>
                </c:pt>
                <c:pt idx="21099" formatCode="General">
                  <c:v>21.099</c:v>
                </c:pt>
                <c:pt idx="21100" formatCode="General">
                  <c:v>21.1</c:v>
                </c:pt>
                <c:pt idx="21101" formatCode="General">
                  <c:v>21.100999999999999</c:v>
                </c:pt>
                <c:pt idx="21102" formatCode="General">
                  <c:v>21.102</c:v>
                </c:pt>
                <c:pt idx="21103" formatCode="General">
                  <c:v>21.103000000000002</c:v>
                </c:pt>
                <c:pt idx="21104" formatCode="General">
                  <c:v>21.103999999999999</c:v>
                </c:pt>
                <c:pt idx="21105" formatCode="General">
                  <c:v>21.105</c:v>
                </c:pt>
                <c:pt idx="21106" formatCode="General">
                  <c:v>21.106000000000002</c:v>
                </c:pt>
                <c:pt idx="21107" formatCode="General">
                  <c:v>21.106999999999999</c:v>
                </c:pt>
                <c:pt idx="21108" formatCode="General">
                  <c:v>21.108000000000001</c:v>
                </c:pt>
                <c:pt idx="21109" formatCode="General">
                  <c:v>21.109000000000002</c:v>
                </c:pt>
                <c:pt idx="21110" formatCode="General">
                  <c:v>21.11</c:v>
                </c:pt>
                <c:pt idx="21111" formatCode="General">
                  <c:v>21.111000000000001</c:v>
                </c:pt>
                <c:pt idx="21112" formatCode="General">
                  <c:v>21.111999999999998</c:v>
                </c:pt>
                <c:pt idx="21113" formatCode="General">
                  <c:v>21.113</c:v>
                </c:pt>
                <c:pt idx="21114" formatCode="General">
                  <c:v>21.114000000000001</c:v>
                </c:pt>
                <c:pt idx="21115" formatCode="General">
                  <c:v>21.114999999999998</c:v>
                </c:pt>
                <c:pt idx="21116" formatCode="General">
                  <c:v>21.116</c:v>
                </c:pt>
                <c:pt idx="21117" formatCode="General">
                  <c:v>21.117000000000001</c:v>
                </c:pt>
                <c:pt idx="21118" formatCode="General">
                  <c:v>21.117999999999999</c:v>
                </c:pt>
                <c:pt idx="21119" formatCode="General">
                  <c:v>21.119</c:v>
                </c:pt>
                <c:pt idx="21120" formatCode="General">
                  <c:v>21.12</c:v>
                </c:pt>
                <c:pt idx="21121" formatCode="General">
                  <c:v>21.120999999999999</c:v>
                </c:pt>
                <c:pt idx="21122" formatCode="General">
                  <c:v>21.122</c:v>
                </c:pt>
                <c:pt idx="21123" formatCode="General">
                  <c:v>21.123000000000001</c:v>
                </c:pt>
                <c:pt idx="21124" formatCode="General">
                  <c:v>21.123999999999999</c:v>
                </c:pt>
                <c:pt idx="21125" formatCode="General">
                  <c:v>21.125</c:v>
                </c:pt>
                <c:pt idx="21126" formatCode="General">
                  <c:v>21.126000000000001</c:v>
                </c:pt>
                <c:pt idx="21127" formatCode="General">
                  <c:v>21.126999999999999</c:v>
                </c:pt>
                <c:pt idx="21128" formatCode="General">
                  <c:v>21.128</c:v>
                </c:pt>
                <c:pt idx="21129" formatCode="General">
                  <c:v>21.129000000000001</c:v>
                </c:pt>
                <c:pt idx="21130" formatCode="General">
                  <c:v>21.13</c:v>
                </c:pt>
                <c:pt idx="21131" formatCode="General">
                  <c:v>21.131</c:v>
                </c:pt>
                <c:pt idx="21132" formatCode="General">
                  <c:v>21.132000000000001</c:v>
                </c:pt>
                <c:pt idx="21133" formatCode="General">
                  <c:v>21.132999999999999</c:v>
                </c:pt>
                <c:pt idx="21134" formatCode="General">
                  <c:v>21.134</c:v>
                </c:pt>
                <c:pt idx="21135" formatCode="General">
                  <c:v>21.135000000000002</c:v>
                </c:pt>
                <c:pt idx="21136" formatCode="General">
                  <c:v>21.135999999999999</c:v>
                </c:pt>
                <c:pt idx="21137" formatCode="General">
                  <c:v>21.137</c:v>
                </c:pt>
                <c:pt idx="21138" formatCode="General">
                  <c:v>21.138000000000002</c:v>
                </c:pt>
                <c:pt idx="21139" formatCode="General">
                  <c:v>21.138999999999999</c:v>
                </c:pt>
                <c:pt idx="21140" formatCode="General">
                  <c:v>21.14</c:v>
                </c:pt>
                <c:pt idx="21141" formatCode="General">
                  <c:v>21.140999999999998</c:v>
                </c:pt>
                <c:pt idx="21142" formatCode="General">
                  <c:v>21.141999999999999</c:v>
                </c:pt>
                <c:pt idx="21143" formatCode="General">
                  <c:v>21.143000000000001</c:v>
                </c:pt>
                <c:pt idx="21144" formatCode="General">
                  <c:v>21.143999999999998</c:v>
                </c:pt>
                <c:pt idx="21145" formatCode="General">
                  <c:v>21.145</c:v>
                </c:pt>
                <c:pt idx="21146" formatCode="General">
                  <c:v>21.146000000000001</c:v>
                </c:pt>
                <c:pt idx="21147" formatCode="General">
                  <c:v>21.146999999999998</c:v>
                </c:pt>
                <c:pt idx="21148" formatCode="General">
                  <c:v>21.148</c:v>
                </c:pt>
                <c:pt idx="21149" formatCode="General">
                  <c:v>21.149000000000001</c:v>
                </c:pt>
                <c:pt idx="21150" formatCode="General">
                  <c:v>21.15</c:v>
                </c:pt>
                <c:pt idx="21151" formatCode="General">
                  <c:v>21.151</c:v>
                </c:pt>
                <c:pt idx="21152" formatCode="General">
                  <c:v>21.152000000000001</c:v>
                </c:pt>
                <c:pt idx="21153" formatCode="General">
                  <c:v>21.152999999999999</c:v>
                </c:pt>
                <c:pt idx="21154" formatCode="General">
                  <c:v>21.154</c:v>
                </c:pt>
                <c:pt idx="21155" formatCode="General">
                  <c:v>21.155000000000001</c:v>
                </c:pt>
                <c:pt idx="21156" formatCode="General">
                  <c:v>21.155999999999999</c:v>
                </c:pt>
                <c:pt idx="21157" formatCode="General">
                  <c:v>21.157</c:v>
                </c:pt>
                <c:pt idx="21158" formatCode="General">
                  <c:v>21.158000000000001</c:v>
                </c:pt>
                <c:pt idx="21159" formatCode="General">
                  <c:v>21.158999999999999</c:v>
                </c:pt>
                <c:pt idx="21160" formatCode="General">
                  <c:v>21.16</c:v>
                </c:pt>
                <c:pt idx="21161" formatCode="General">
                  <c:v>21.161000000000001</c:v>
                </c:pt>
                <c:pt idx="21162" formatCode="General">
                  <c:v>21.161999999999999</c:v>
                </c:pt>
                <c:pt idx="21163" formatCode="General">
                  <c:v>21.163</c:v>
                </c:pt>
                <c:pt idx="21164" formatCode="General">
                  <c:v>21.164000000000001</c:v>
                </c:pt>
                <c:pt idx="21165" formatCode="General">
                  <c:v>21.164999999999999</c:v>
                </c:pt>
                <c:pt idx="21166" formatCode="General">
                  <c:v>21.166</c:v>
                </c:pt>
                <c:pt idx="21167" formatCode="General">
                  <c:v>21.167000000000002</c:v>
                </c:pt>
                <c:pt idx="21168" formatCode="General">
                  <c:v>21.167999999999999</c:v>
                </c:pt>
                <c:pt idx="21169" formatCode="General">
                  <c:v>21.169</c:v>
                </c:pt>
                <c:pt idx="21170" formatCode="General">
                  <c:v>21.17</c:v>
                </c:pt>
                <c:pt idx="21171" formatCode="General">
                  <c:v>21.170999999999999</c:v>
                </c:pt>
                <c:pt idx="21172" formatCode="General">
                  <c:v>21.172000000000001</c:v>
                </c:pt>
                <c:pt idx="21173" formatCode="General">
                  <c:v>21.172999999999998</c:v>
                </c:pt>
                <c:pt idx="21174" formatCode="General">
                  <c:v>21.173999999999999</c:v>
                </c:pt>
                <c:pt idx="21175" formatCode="General">
                  <c:v>21.175000000000001</c:v>
                </c:pt>
                <c:pt idx="21176" formatCode="General">
                  <c:v>21.175999999999998</c:v>
                </c:pt>
                <c:pt idx="21177" formatCode="General">
                  <c:v>21.177</c:v>
                </c:pt>
                <c:pt idx="21178" formatCode="General">
                  <c:v>21.178000000000001</c:v>
                </c:pt>
                <c:pt idx="21179" formatCode="General">
                  <c:v>21.178999999999998</c:v>
                </c:pt>
                <c:pt idx="21180" formatCode="General">
                  <c:v>21.18</c:v>
                </c:pt>
                <c:pt idx="21181" formatCode="General">
                  <c:v>21.181000000000001</c:v>
                </c:pt>
                <c:pt idx="21182" formatCode="General">
                  <c:v>21.181999999999999</c:v>
                </c:pt>
                <c:pt idx="21183" formatCode="General">
                  <c:v>21.183</c:v>
                </c:pt>
                <c:pt idx="21184" formatCode="General">
                  <c:v>21.184000000000001</c:v>
                </c:pt>
                <c:pt idx="21185" formatCode="General">
                  <c:v>21.184999999999999</c:v>
                </c:pt>
                <c:pt idx="21186" formatCode="General">
                  <c:v>21.186</c:v>
                </c:pt>
                <c:pt idx="21187" formatCode="General">
                  <c:v>21.187000000000001</c:v>
                </c:pt>
                <c:pt idx="21188" formatCode="General">
                  <c:v>21.187999999999999</c:v>
                </c:pt>
                <c:pt idx="21189" formatCode="General">
                  <c:v>21.189</c:v>
                </c:pt>
                <c:pt idx="21190" formatCode="General">
                  <c:v>21.19</c:v>
                </c:pt>
                <c:pt idx="21191" formatCode="General">
                  <c:v>21.190999999999999</c:v>
                </c:pt>
                <c:pt idx="21192" formatCode="General">
                  <c:v>21.192</c:v>
                </c:pt>
                <c:pt idx="21193" formatCode="General">
                  <c:v>21.193000000000001</c:v>
                </c:pt>
                <c:pt idx="21194" formatCode="General">
                  <c:v>21.193999999999999</c:v>
                </c:pt>
                <c:pt idx="21195" formatCode="General">
                  <c:v>21.195</c:v>
                </c:pt>
                <c:pt idx="21196" formatCode="General">
                  <c:v>21.196000000000002</c:v>
                </c:pt>
                <c:pt idx="21197" formatCode="General">
                  <c:v>21.196999999999999</c:v>
                </c:pt>
                <c:pt idx="21198" formatCode="General">
                  <c:v>21.198</c:v>
                </c:pt>
                <c:pt idx="21199" formatCode="General">
                  <c:v>21.199000000000002</c:v>
                </c:pt>
                <c:pt idx="21200" formatCode="General">
                  <c:v>21.2</c:v>
                </c:pt>
                <c:pt idx="21201" formatCode="General">
                  <c:v>21.201000000000001</c:v>
                </c:pt>
                <c:pt idx="21202" formatCode="General">
                  <c:v>21.202000000000002</c:v>
                </c:pt>
                <c:pt idx="21203" formatCode="General">
                  <c:v>21.202999999999999</c:v>
                </c:pt>
                <c:pt idx="21204" formatCode="General">
                  <c:v>21.204000000000001</c:v>
                </c:pt>
                <c:pt idx="21205" formatCode="General">
                  <c:v>21.204999999999998</c:v>
                </c:pt>
                <c:pt idx="21206" formatCode="General">
                  <c:v>21.206</c:v>
                </c:pt>
                <c:pt idx="21207" formatCode="General">
                  <c:v>21.207000000000001</c:v>
                </c:pt>
                <c:pt idx="21208" formatCode="General">
                  <c:v>21.207999999999998</c:v>
                </c:pt>
                <c:pt idx="21209" formatCode="General">
                  <c:v>21.209</c:v>
                </c:pt>
                <c:pt idx="21210" formatCode="General">
                  <c:v>21.21</c:v>
                </c:pt>
                <c:pt idx="21211" formatCode="General">
                  <c:v>21.210999999999999</c:v>
                </c:pt>
                <c:pt idx="21212" formatCode="General">
                  <c:v>21.212</c:v>
                </c:pt>
                <c:pt idx="21213" formatCode="General">
                  <c:v>21.213000000000001</c:v>
                </c:pt>
                <c:pt idx="21214" formatCode="General">
                  <c:v>21.213999999999999</c:v>
                </c:pt>
                <c:pt idx="21215" formatCode="General">
                  <c:v>21.215</c:v>
                </c:pt>
                <c:pt idx="21216" formatCode="General">
                  <c:v>21.216000000000001</c:v>
                </c:pt>
                <c:pt idx="21217" formatCode="General">
                  <c:v>21.216999999999999</c:v>
                </c:pt>
                <c:pt idx="21218" formatCode="General">
                  <c:v>21.218</c:v>
                </c:pt>
                <c:pt idx="21219" formatCode="General">
                  <c:v>21.219000000000001</c:v>
                </c:pt>
                <c:pt idx="21220" formatCode="General">
                  <c:v>21.22</c:v>
                </c:pt>
                <c:pt idx="21221" formatCode="General">
                  <c:v>21.221</c:v>
                </c:pt>
                <c:pt idx="21222" formatCode="General">
                  <c:v>21.222000000000001</c:v>
                </c:pt>
                <c:pt idx="21223" formatCode="General">
                  <c:v>21.222999999999999</c:v>
                </c:pt>
                <c:pt idx="21224" formatCode="General">
                  <c:v>21.224</c:v>
                </c:pt>
                <c:pt idx="21225" formatCode="General">
                  <c:v>21.225000000000001</c:v>
                </c:pt>
                <c:pt idx="21226" formatCode="General">
                  <c:v>21.225999999999999</c:v>
                </c:pt>
                <c:pt idx="21227" formatCode="General">
                  <c:v>21.227</c:v>
                </c:pt>
                <c:pt idx="21228" formatCode="General">
                  <c:v>21.228000000000002</c:v>
                </c:pt>
                <c:pt idx="21229" formatCode="General">
                  <c:v>21.228999999999999</c:v>
                </c:pt>
                <c:pt idx="21230" formatCode="General">
                  <c:v>21.23</c:v>
                </c:pt>
                <c:pt idx="21231" formatCode="General">
                  <c:v>21.231000000000002</c:v>
                </c:pt>
                <c:pt idx="21232" formatCode="General">
                  <c:v>21.231999999999999</c:v>
                </c:pt>
                <c:pt idx="21233" formatCode="General">
                  <c:v>21.233000000000001</c:v>
                </c:pt>
                <c:pt idx="21234" formatCode="General">
                  <c:v>21.234000000000002</c:v>
                </c:pt>
                <c:pt idx="21235" formatCode="General">
                  <c:v>21.234999999999999</c:v>
                </c:pt>
                <c:pt idx="21236" formatCode="General">
                  <c:v>21.236000000000001</c:v>
                </c:pt>
                <c:pt idx="21237" formatCode="General">
                  <c:v>21.236999999999998</c:v>
                </c:pt>
                <c:pt idx="21238" formatCode="General">
                  <c:v>21.238</c:v>
                </c:pt>
                <c:pt idx="21239" formatCode="General">
                  <c:v>21.239000000000001</c:v>
                </c:pt>
                <c:pt idx="21240" formatCode="General">
                  <c:v>21.24</c:v>
                </c:pt>
                <c:pt idx="21241" formatCode="General">
                  <c:v>21.241</c:v>
                </c:pt>
                <c:pt idx="21242" formatCode="General">
                  <c:v>21.242000000000001</c:v>
                </c:pt>
                <c:pt idx="21243" formatCode="General">
                  <c:v>21.242999999999999</c:v>
                </c:pt>
                <c:pt idx="21244" formatCode="General">
                  <c:v>21.244</c:v>
                </c:pt>
                <c:pt idx="21245" formatCode="General">
                  <c:v>21.245000000000001</c:v>
                </c:pt>
                <c:pt idx="21246" formatCode="General">
                  <c:v>21.245999999999999</c:v>
                </c:pt>
                <c:pt idx="21247" formatCode="General">
                  <c:v>21.247</c:v>
                </c:pt>
                <c:pt idx="21248" formatCode="General">
                  <c:v>21.248000000000001</c:v>
                </c:pt>
                <c:pt idx="21249" formatCode="General">
                  <c:v>21.248999999999999</c:v>
                </c:pt>
                <c:pt idx="21250" formatCode="General">
                  <c:v>21.25</c:v>
                </c:pt>
                <c:pt idx="21251" formatCode="General">
                  <c:v>21.251000000000001</c:v>
                </c:pt>
                <c:pt idx="21252" formatCode="General">
                  <c:v>21.251999999999999</c:v>
                </c:pt>
                <c:pt idx="21253" formatCode="General">
                  <c:v>21.253</c:v>
                </c:pt>
                <c:pt idx="21254" formatCode="General">
                  <c:v>21.254000000000001</c:v>
                </c:pt>
                <c:pt idx="21255" formatCode="General">
                  <c:v>21.254999999999999</c:v>
                </c:pt>
                <c:pt idx="21256" formatCode="General">
                  <c:v>21.256</c:v>
                </c:pt>
                <c:pt idx="21257" formatCode="General">
                  <c:v>21.257000000000001</c:v>
                </c:pt>
                <c:pt idx="21258" formatCode="General">
                  <c:v>21.257999999999999</c:v>
                </c:pt>
                <c:pt idx="21259" formatCode="General">
                  <c:v>21.259</c:v>
                </c:pt>
                <c:pt idx="21260" formatCode="General">
                  <c:v>21.26</c:v>
                </c:pt>
                <c:pt idx="21261" formatCode="General">
                  <c:v>21.260999999999999</c:v>
                </c:pt>
                <c:pt idx="21262" formatCode="General">
                  <c:v>21.262</c:v>
                </c:pt>
                <c:pt idx="21263" formatCode="General">
                  <c:v>21.263000000000002</c:v>
                </c:pt>
                <c:pt idx="21264" formatCode="General">
                  <c:v>21.263999999999999</c:v>
                </c:pt>
                <c:pt idx="21265" formatCode="General">
                  <c:v>21.265000000000001</c:v>
                </c:pt>
                <c:pt idx="21266" formatCode="General">
                  <c:v>21.265999999999998</c:v>
                </c:pt>
                <c:pt idx="21267" formatCode="General">
                  <c:v>21.266999999999999</c:v>
                </c:pt>
                <c:pt idx="21268" formatCode="General">
                  <c:v>21.268000000000001</c:v>
                </c:pt>
                <c:pt idx="21269" formatCode="General">
                  <c:v>21.268999999999998</c:v>
                </c:pt>
                <c:pt idx="21270" formatCode="General">
                  <c:v>21.27</c:v>
                </c:pt>
                <c:pt idx="21271" formatCode="General">
                  <c:v>21.271000000000001</c:v>
                </c:pt>
                <c:pt idx="21272" formatCode="General">
                  <c:v>21.271999999999998</c:v>
                </c:pt>
                <c:pt idx="21273" formatCode="General">
                  <c:v>21.273</c:v>
                </c:pt>
                <c:pt idx="21274" formatCode="General">
                  <c:v>21.274000000000001</c:v>
                </c:pt>
                <c:pt idx="21275" formatCode="General">
                  <c:v>21.274999999999999</c:v>
                </c:pt>
                <c:pt idx="21276" formatCode="General">
                  <c:v>21.276</c:v>
                </c:pt>
                <c:pt idx="21277" formatCode="General">
                  <c:v>21.277000000000001</c:v>
                </c:pt>
                <c:pt idx="21278" formatCode="General">
                  <c:v>21.277999999999999</c:v>
                </c:pt>
                <c:pt idx="21279" formatCode="General">
                  <c:v>21.279</c:v>
                </c:pt>
                <c:pt idx="21280" formatCode="General">
                  <c:v>21.28</c:v>
                </c:pt>
                <c:pt idx="21281" formatCode="General">
                  <c:v>21.280999999999999</c:v>
                </c:pt>
                <c:pt idx="21282" formatCode="General">
                  <c:v>21.282</c:v>
                </c:pt>
                <c:pt idx="21283" formatCode="General">
                  <c:v>21.283000000000001</c:v>
                </c:pt>
                <c:pt idx="21284" formatCode="General">
                  <c:v>21.283999999999999</c:v>
                </c:pt>
                <c:pt idx="21285" formatCode="General">
                  <c:v>21.285</c:v>
                </c:pt>
                <c:pt idx="21286" formatCode="General">
                  <c:v>21.286000000000001</c:v>
                </c:pt>
                <c:pt idx="21287" formatCode="General">
                  <c:v>21.286999999999999</c:v>
                </c:pt>
                <c:pt idx="21288" formatCode="General">
                  <c:v>21.288</c:v>
                </c:pt>
                <c:pt idx="21289" formatCode="General">
                  <c:v>21.289000000000001</c:v>
                </c:pt>
                <c:pt idx="21290" formatCode="General">
                  <c:v>21.29</c:v>
                </c:pt>
                <c:pt idx="21291" formatCode="General">
                  <c:v>21.291</c:v>
                </c:pt>
                <c:pt idx="21292" formatCode="General">
                  <c:v>21.292000000000002</c:v>
                </c:pt>
                <c:pt idx="21293" formatCode="General">
                  <c:v>21.292999999999999</c:v>
                </c:pt>
                <c:pt idx="21294" formatCode="General">
                  <c:v>21.294</c:v>
                </c:pt>
                <c:pt idx="21295" formatCode="General">
                  <c:v>21.295000000000002</c:v>
                </c:pt>
                <c:pt idx="21296" formatCode="General">
                  <c:v>21.295999999999999</c:v>
                </c:pt>
                <c:pt idx="21297" formatCode="General">
                  <c:v>21.297000000000001</c:v>
                </c:pt>
                <c:pt idx="21298" formatCode="General">
                  <c:v>21.297999999999998</c:v>
                </c:pt>
                <c:pt idx="21299" formatCode="General">
                  <c:v>21.298999999999999</c:v>
                </c:pt>
                <c:pt idx="21300" formatCode="General">
                  <c:v>21.3</c:v>
                </c:pt>
                <c:pt idx="21301" formatCode="General">
                  <c:v>21.300999999999998</c:v>
                </c:pt>
                <c:pt idx="21302" formatCode="General">
                  <c:v>21.302</c:v>
                </c:pt>
                <c:pt idx="21303" formatCode="General">
                  <c:v>21.303000000000001</c:v>
                </c:pt>
                <c:pt idx="21304" formatCode="General">
                  <c:v>21.303999999999998</c:v>
                </c:pt>
                <c:pt idx="21305" formatCode="General">
                  <c:v>21.305</c:v>
                </c:pt>
                <c:pt idx="21306" formatCode="General">
                  <c:v>21.306000000000001</c:v>
                </c:pt>
                <c:pt idx="21307" formatCode="General">
                  <c:v>21.306999999999999</c:v>
                </c:pt>
                <c:pt idx="21308" formatCode="General">
                  <c:v>21.308</c:v>
                </c:pt>
                <c:pt idx="21309" formatCode="General">
                  <c:v>21.309000000000001</c:v>
                </c:pt>
                <c:pt idx="21310" formatCode="General">
                  <c:v>21.31</c:v>
                </c:pt>
                <c:pt idx="21311" formatCode="General">
                  <c:v>21.311</c:v>
                </c:pt>
                <c:pt idx="21312" formatCode="General">
                  <c:v>21.312000000000001</c:v>
                </c:pt>
                <c:pt idx="21313" formatCode="General">
                  <c:v>21.312999999999999</c:v>
                </c:pt>
                <c:pt idx="21314" formatCode="General">
                  <c:v>21.314</c:v>
                </c:pt>
                <c:pt idx="21315" formatCode="General">
                  <c:v>21.315000000000001</c:v>
                </c:pt>
                <c:pt idx="21316" formatCode="General">
                  <c:v>21.315999999999999</c:v>
                </c:pt>
                <c:pt idx="21317" formatCode="General">
                  <c:v>21.317</c:v>
                </c:pt>
                <c:pt idx="21318" formatCode="General">
                  <c:v>21.318000000000001</c:v>
                </c:pt>
                <c:pt idx="21319" formatCode="General">
                  <c:v>21.318999999999999</c:v>
                </c:pt>
                <c:pt idx="21320" formatCode="General">
                  <c:v>21.32</c:v>
                </c:pt>
                <c:pt idx="21321" formatCode="General">
                  <c:v>21.321000000000002</c:v>
                </c:pt>
                <c:pt idx="21322" formatCode="General">
                  <c:v>21.321999999999999</c:v>
                </c:pt>
                <c:pt idx="21323" formatCode="General">
                  <c:v>21.323</c:v>
                </c:pt>
                <c:pt idx="21324" formatCode="General">
                  <c:v>21.324000000000002</c:v>
                </c:pt>
                <c:pt idx="21325" formatCode="General">
                  <c:v>21.324999999999999</c:v>
                </c:pt>
                <c:pt idx="21326" formatCode="General">
                  <c:v>21.326000000000001</c:v>
                </c:pt>
                <c:pt idx="21327" formatCode="General">
                  <c:v>21.327000000000002</c:v>
                </c:pt>
                <c:pt idx="21328" formatCode="General">
                  <c:v>21.327999999999999</c:v>
                </c:pt>
                <c:pt idx="21329" formatCode="General">
                  <c:v>21.329000000000001</c:v>
                </c:pt>
                <c:pt idx="21330" formatCode="General">
                  <c:v>21.33</c:v>
                </c:pt>
                <c:pt idx="21331" formatCode="General">
                  <c:v>21.331</c:v>
                </c:pt>
                <c:pt idx="21332" formatCode="General">
                  <c:v>21.332000000000001</c:v>
                </c:pt>
                <c:pt idx="21333" formatCode="General">
                  <c:v>21.332999999999998</c:v>
                </c:pt>
                <c:pt idx="21334" formatCode="General">
                  <c:v>21.334</c:v>
                </c:pt>
                <c:pt idx="21335" formatCode="General">
                  <c:v>21.335000000000001</c:v>
                </c:pt>
                <c:pt idx="21336" formatCode="General">
                  <c:v>21.335999999999999</c:v>
                </c:pt>
                <c:pt idx="21337" formatCode="General">
                  <c:v>21.337</c:v>
                </c:pt>
                <c:pt idx="21338" formatCode="General">
                  <c:v>21.338000000000001</c:v>
                </c:pt>
                <c:pt idx="21339" formatCode="General">
                  <c:v>21.338999999999999</c:v>
                </c:pt>
                <c:pt idx="21340" formatCode="General">
                  <c:v>21.34</c:v>
                </c:pt>
                <c:pt idx="21341" formatCode="General">
                  <c:v>21.341000000000001</c:v>
                </c:pt>
                <c:pt idx="21342" formatCode="General">
                  <c:v>21.341999999999999</c:v>
                </c:pt>
                <c:pt idx="21343" formatCode="General">
                  <c:v>21.343</c:v>
                </c:pt>
                <c:pt idx="21344" formatCode="General">
                  <c:v>21.344000000000001</c:v>
                </c:pt>
                <c:pt idx="21345" formatCode="General">
                  <c:v>21.344999999999999</c:v>
                </c:pt>
                <c:pt idx="21346" formatCode="General">
                  <c:v>21.346</c:v>
                </c:pt>
                <c:pt idx="21347" formatCode="General">
                  <c:v>21.347000000000001</c:v>
                </c:pt>
                <c:pt idx="21348" formatCode="General">
                  <c:v>21.347999999999999</c:v>
                </c:pt>
                <c:pt idx="21349" formatCode="General">
                  <c:v>21.349</c:v>
                </c:pt>
                <c:pt idx="21350" formatCode="General">
                  <c:v>21.35</c:v>
                </c:pt>
                <c:pt idx="21351" formatCode="General">
                  <c:v>21.350999999999999</c:v>
                </c:pt>
                <c:pt idx="21352" formatCode="General">
                  <c:v>21.352</c:v>
                </c:pt>
                <c:pt idx="21353" formatCode="General">
                  <c:v>21.353000000000002</c:v>
                </c:pt>
                <c:pt idx="21354" formatCode="General">
                  <c:v>21.353999999999999</c:v>
                </c:pt>
                <c:pt idx="21355" formatCode="General">
                  <c:v>21.355</c:v>
                </c:pt>
                <c:pt idx="21356" formatCode="General">
                  <c:v>21.356000000000002</c:v>
                </c:pt>
                <c:pt idx="21357" formatCode="General">
                  <c:v>21.356999999999999</c:v>
                </c:pt>
                <c:pt idx="21358" formatCode="General">
                  <c:v>21.358000000000001</c:v>
                </c:pt>
                <c:pt idx="21359" formatCode="General">
                  <c:v>21.359000000000002</c:v>
                </c:pt>
                <c:pt idx="21360" formatCode="General">
                  <c:v>21.36</c:v>
                </c:pt>
                <c:pt idx="21361" formatCode="General">
                  <c:v>21.361000000000001</c:v>
                </c:pt>
                <c:pt idx="21362" formatCode="General">
                  <c:v>21.361999999999998</c:v>
                </c:pt>
                <c:pt idx="21363" formatCode="General">
                  <c:v>21.363</c:v>
                </c:pt>
                <c:pt idx="21364" formatCode="General">
                  <c:v>21.364000000000001</c:v>
                </c:pt>
                <c:pt idx="21365" formatCode="General">
                  <c:v>21.364999999999998</c:v>
                </c:pt>
                <c:pt idx="21366" formatCode="General">
                  <c:v>21.366</c:v>
                </c:pt>
                <c:pt idx="21367" formatCode="General">
                  <c:v>21.367000000000001</c:v>
                </c:pt>
                <c:pt idx="21368" formatCode="General">
                  <c:v>21.367999999999999</c:v>
                </c:pt>
                <c:pt idx="21369" formatCode="General">
                  <c:v>21.369</c:v>
                </c:pt>
                <c:pt idx="21370" formatCode="General">
                  <c:v>21.37</c:v>
                </c:pt>
                <c:pt idx="21371" formatCode="General">
                  <c:v>21.370999999999999</c:v>
                </c:pt>
                <c:pt idx="21372" formatCode="General">
                  <c:v>21.372</c:v>
                </c:pt>
                <c:pt idx="21373" formatCode="General">
                  <c:v>21.373000000000001</c:v>
                </c:pt>
                <c:pt idx="21374" formatCode="General">
                  <c:v>21.373999999999999</c:v>
                </c:pt>
                <c:pt idx="21375" formatCode="General">
                  <c:v>21.375</c:v>
                </c:pt>
                <c:pt idx="21376" formatCode="General">
                  <c:v>21.376000000000001</c:v>
                </c:pt>
                <c:pt idx="21377" formatCode="General">
                  <c:v>21.376999999999999</c:v>
                </c:pt>
                <c:pt idx="21378" formatCode="General">
                  <c:v>21.378</c:v>
                </c:pt>
                <c:pt idx="21379" formatCode="General">
                  <c:v>21.379000000000001</c:v>
                </c:pt>
                <c:pt idx="21380" formatCode="General">
                  <c:v>21.38</c:v>
                </c:pt>
                <c:pt idx="21381" formatCode="General">
                  <c:v>21.381</c:v>
                </c:pt>
                <c:pt idx="21382" formatCode="General">
                  <c:v>21.382000000000001</c:v>
                </c:pt>
                <c:pt idx="21383" formatCode="General">
                  <c:v>21.382999999999999</c:v>
                </c:pt>
                <c:pt idx="21384" formatCode="General">
                  <c:v>21.384</c:v>
                </c:pt>
                <c:pt idx="21385" formatCode="General">
                  <c:v>21.385000000000002</c:v>
                </c:pt>
                <c:pt idx="21386" formatCode="General">
                  <c:v>21.385999999999999</c:v>
                </c:pt>
                <c:pt idx="21387" formatCode="General">
                  <c:v>21.387</c:v>
                </c:pt>
                <c:pt idx="21388" formatCode="General">
                  <c:v>21.388000000000002</c:v>
                </c:pt>
                <c:pt idx="21389" formatCode="General">
                  <c:v>21.388999999999999</c:v>
                </c:pt>
                <c:pt idx="21390" formatCode="General">
                  <c:v>21.39</c:v>
                </c:pt>
                <c:pt idx="21391" formatCode="General">
                  <c:v>21.390999999999998</c:v>
                </c:pt>
                <c:pt idx="21392" formatCode="General">
                  <c:v>21.391999999999999</c:v>
                </c:pt>
                <c:pt idx="21393" formatCode="General">
                  <c:v>21.393000000000001</c:v>
                </c:pt>
                <c:pt idx="21394" formatCode="General">
                  <c:v>21.393999999999998</c:v>
                </c:pt>
                <c:pt idx="21395" formatCode="General">
                  <c:v>21.395</c:v>
                </c:pt>
                <c:pt idx="21396" formatCode="General">
                  <c:v>21.396000000000001</c:v>
                </c:pt>
                <c:pt idx="21397" formatCode="General">
                  <c:v>21.396999999999998</c:v>
                </c:pt>
                <c:pt idx="21398" formatCode="General">
                  <c:v>21.398</c:v>
                </c:pt>
                <c:pt idx="21399" formatCode="General">
                  <c:v>21.399000000000001</c:v>
                </c:pt>
                <c:pt idx="21400" formatCode="General">
                  <c:v>21.4</c:v>
                </c:pt>
                <c:pt idx="21401" formatCode="General">
                  <c:v>21.401</c:v>
                </c:pt>
                <c:pt idx="21402" formatCode="General">
                  <c:v>21.402000000000001</c:v>
                </c:pt>
                <c:pt idx="21403" formatCode="General">
                  <c:v>21.402999999999999</c:v>
                </c:pt>
                <c:pt idx="21404" formatCode="General">
                  <c:v>21.404</c:v>
                </c:pt>
                <c:pt idx="21405" formatCode="General">
                  <c:v>21.405000000000001</c:v>
                </c:pt>
                <c:pt idx="21406" formatCode="General">
                  <c:v>21.405999999999999</c:v>
                </c:pt>
                <c:pt idx="21407" formatCode="General">
                  <c:v>21.407</c:v>
                </c:pt>
                <c:pt idx="21408" formatCode="General">
                  <c:v>21.408000000000001</c:v>
                </c:pt>
                <c:pt idx="21409" formatCode="General">
                  <c:v>21.408999999999999</c:v>
                </c:pt>
                <c:pt idx="21410" formatCode="General">
                  <c:v>21.41</c:v>
                </c:pt>
                <c:pt idx="21411" formatCode="General">
                  <c:v>21.411000000000001</c:v>
                </c:pt>
                <c:pt idx="21412" formatCode="General">
                  <c:v>21.411999999999999</c:v>
                </c:pt>
                <c:pt idx="21413" formatCode="General">
                  <c:v>21.413</c:v>
                </c:pt>
                <c:pt idx="21414" formatCode="General">
                  <c:v>21.414000000000001</c:v>
                </c:pt>
                <c:pt idx="21415" formatCode="General">
                  <c:v>21.414999999999999</c:v>
                </c:pt>
                <c:pt idx="21416" formatCode="General">
                  <c:v>21.416</c:v>
                </c:pt>
                <c:pt idx="21417" formatCode="General">
                  <c:v>21.417000000000002</c:v>
                </c:pt>
                <c:pt idx="21418" formatCode="General">
                  <c:v>21.417999999999999</c:v>
                </c:pt>
                <c:pt idx="21419" formatCode="General">
                  <c:v>21.419</c:v>
                </c:pt>
                <c:pt idx="21420" formatCode="General">
                  <c:v>21.42</c:v>
                </c:pt>
                <c:pt idx="21421" formatCode="General">
                  <c:v>21.420999999999999</c:v>
                </c:pt>
                <c:pt idx="21422" formatCode="General">
                  <c:v>21.422000000000001</c:v>
                </c:pt>
                <c:pt idx="21423" formatCode="General">
                  <c:v>21.422999999999998</c:v>
                </c:pt>
                <c:pt idx="21424" formatCode="General">
                  <c:v>21.423999999999999</c:v>
                </c:pt>
                <c:pt idx="21425" formatCode="General">
                  <c:v>21.425000000000001</c:v>
                </c:pt>
                <c:pt idx="21426" formatCode="General">
                  <c:v>21.425999999999998</c:v>
                </c:pt>
                <c:pt idx="21427" formatCode="General">
                  <c:v>21.427</c:v>
                </c:pt>
                <c:pt idx="21428" formatCode="General">
                  <c:v>21.428000000000001</c:v>
                </c:pt>
                <c:pt idx="21429" formatCode="General">
                  <c:v>21.428999999999998</c:v>
                </c:pt>
                <c:pt idx="21430" formatCode="General">
                  <c:v>21.43</c:v>
                </c:pt>
                <c:pt idx="21431" formatCode="General">
                  <c:v>21.431000000000001</c:v>
                </c:pt>
                <c:pt idx="21432" formatCode="General">
                  <c:v>21.431999999999999</c:v>
                </c:pt>
                <c:pt idx="21433" formatCode="General">
                  <c:v>21.433</c:v>
                </c:pt>
                <c:pt idx="21434" formatCode="General">
                  <c:v>21.434000000000001</c:v>
                </c:pt>
                <c:pt idx="21435" formatCode="General">
                  <c:v>21.434999999999999</c:v>
                </c:pt>
                <c:pt idx="21436" formatCode="General">
                  <c:v>21.436</c:v>
                </c:pt>
                <c:pt idx="21437" formatCode="General">
                  <c:v>21.437000000000001</c:v>
                </c:pt>
                <c:pt idx="21438" formatCode="General">
                  <c:v>21.437999999999999</c:v>
                </c:pt>
                <c:pt idx="21439" formatCode="General">
                  <c:v>21.439</c:v>
                </c:pt>
                <c:pt idx="21440" formatCode="General">
                  <c:v>21.44</c:v>
                </c:pt>
                <c:pt idx="21441" formatCode="General">
                  <c:v>21.440999999999999</c:v>
                </c:pt>
                <c:pt idx="21442" formatCode="General">
                  <c:v>21.442</c:v>
                </c:pt>
                <c:pt idx="21443" formatCode="General">
                  <c:v>21.443000000000001</c:v>
                </c:pt>
                <c:pt idx="21444" formatCode="General">
                  <c:v>21.443999999999999</c:v>
                </c:pt>
                <c:pt idx="21445" formatCode="General">
                  <c:v>21.445</c:v>
                </c:pt>
                <c:pt idx="21446" formatCode="General">
                  <c:v>21.446000000000002</c:v>
                </c:pt>
                <c:pt idx="21447" formatCode="General">
                  <c:v>21.446999999999999</c:v>
                </c:pt>
                <c:pt idx="21448" formatCode="General">
                  <c:v>21.448</c:v>
                </c:pt>
                <c:pt idx="21449" formatCode="General">
                  <c:v>21.449000000000002</c:v>
                </c:pt>
                <c:pt idx="21450" formatCode="General">
                  <c:v>21.45</c:v>
                </c:pt>
                <c:pt idx="21451" formatCode="General">
                  <c:v>21.451000000000001</c:v>
                </c:pt>
                <c:pt idx="21452" formatCode="General">
                  <c:v>21.452000000000002</c:v>
                </c:pt>
                <c:pt idx="21453" formatCode="General">
                  <c:v>21.452999999999999</c:v>
                </c:pt>
                <c:pt idx="21454" formatCode="General">
                  <c:v>21.454000000000001</c:v>
                </c:pt>
                <c:pt idx="21455" formatCode="General">
                  <c:v>21.454999999999998</c:v>
                </c:pt>
                <c:pt idx="21456" formatCode="General">
                  <c:v>21.456</c:v>
                </c:pt>
                <c:pt idx="21457" formatCode="General">
                  <c:v>21.457000000000001</c:v>
                </c:pt>
                <c:pt idx="21458" formatCode="General">
                  <c:v>21.457999999999998</c:v>
                </c:pt>
                <c:pt idx="21459" formatCode="General">
                  <c:v>21.459</c:v>
                </c:pt>
                <c:pt idx="21460" formatCode="General">
                  <c:v>21.46</c:v>
                </c:pt>
                <c:pt idx="21461" formatCode="General">
                  <c:v>21.460999999999999</c:v>
                </c:pt>
                <c:pt idx="21462" formatCode="General">
                  <c:v>21.462</c:v>
                </c:pt>
                <c:pt idx="21463" formatCode="General">
                  <c:v>21.463000000000001</c:v>
                </c:pt>
                <c:pt idx="21464" formatCode="General">
                  <c:v>21.463999999999999</c:v>
                </c:pt>
                <c:pt idx="21465" formatCode="General">
                  <c:v>21.465</c:v>
                </c:pt>
                <c:pt idx="21466" formatCode="General">
                  <c:v>21.466000000000001</c:v>
                </c:pt>
                <c:pt idx="21467" formatCode="General">
                  <c:v>21.466999999999999</c:v>
                </c:pt>
                <c:pt idx="21468" formatCode="General">
                  <c:v>21.468</c:v>
                </c:pt>
                <c:pt idx="21469" formatCode="General">
                  <c:v>21.469000000000001</c:v>
                </c:pt>
                <c:pt idx="21470" formatCode="General">
                  <c:v>21.47</c:v>
                </c:pt>
                <c:pt idx="21471" formatCode="General">
                  <c:v>21.471</c:v>
                </c:pt>
                <c:pt idx="21472" formatCode="General">
                  <c:v>21.472000000000001</c:v>
                </c:pt>
                <c:pt idx="21473" formatCode="General">
                  <c:v>21.472999999999999</c:v>
                </c:pt>
                <c:pt idx="21474" formatCode="General">
                  <c:v>21.474</c:v>
                </c:pt>
                <c:pt idx="21475" formatCode="General">
                  <c:v>21.475000000000001</c:v>
                </c:pt>
                <c:pt idx="21476" formatCode="General">
                  <c:v>21.475999999999999</c:v>
                </c:pt>
                <c:pt idx="21477" formatCode="General">
                  <c:v>21.477</c:v>
                </c:pt>
                <c:pt idx="21478" formatCode="General">
                  <c:v>21.478000000000002</c:v>
                </c:pt>
                <c:pt idx="21479" formatCode="General">
                  <c:v>21.478999999999999</c:v>
                </c:pt>
                <c:pt idx="21480" formatCode="General">
                  <c:v>21.48</c:v>
                </c:pt>
                <c:pt idx="21481" formatCode="General">
                  <c:v>21.481000000000002</c:v>
                </c:pt>
                <c:pt idx="21482" formatCode="General">
                  <c:v>21.481999999999999</c:v>
                </c:pt>
                <c:pt idx="21483" formatCode="General">
                  <c:v>21.483000000000001</c:v>
                </c:pt>
                <c:pt idx="21484" formatCode="General">
                  <c:v>21.484000000000002</c:v>
                </c:pt>
                <c:pt idx="21485" formatCode="General">
                  <c:v>21.484999999999999</c:v>
                </c:pt>
                <c:pt idx="21486" formatCode="General">
                  <c:v>21.486000000000001</c:v>
                </c:pt>
                <c:pt idx="21487" formatCode="General">
                  <c:v>21.486999999999998</c:v>
                </c:pt>
                <c:pt idx="21488" formatCode="General">
                  <c:v>21.488</c:v>
                </c:pt>
                <c:pt idx="21489" formatCode="General">
                  <c:v>21.489000000000001</c:v>
                </c:pt>
                <c:pt idx="21490" formatCode="General">
                  <c:v>21.49</c:v>
                </c:pt>
                <c:pt idx="21491" formatCode="General">
                  <c:v>21.491</c:v>
                </c:pt>
                <c:pt idx="21492" formatCode="General">
                  <c:v>21.492000000000001</c:v>
                </c:pt>
                <c:pt idx="21493" formatCode="General">
                  <c:v>21.492999999999999</c:v>
                </c:pt>
                <c:pt idx="21494" formatCode="General">
                  <c:v>21.494</c:v>
                </c:pt>
                <c:pt idx="21495" formatCode="General">
                  <c:v>21.495000000000001</c:v>
                </c:pt>
                <c:pt idx="21496" formatCode="General">
                  <c:v>21.495999999999999</c:v>
                </c:pt>
                <c:pt idx="21497" formatCode="General">
                  <c:v>21.497</c:v>
                </c:pt>
                <c:pt idx="21498" formatCode="General">
                  <c:v>21.498000000000001</c:v>
                </c:pt>
                <c:pt idx="21499" formatCode="General">
                  <c:v>21.498999999999999</c:v>
                </c:pt>
                <c:pt idx="21500" formatCode="General">
                  <c:v>21.5</c:v>
                </c:pt>
                <c:pt idx="21501" formatCode="General">
                  <c:v>21.501000000000001</c:v>
                </c:pt>
                <c:pt idx="21502" formatCode="General">
                  <c:v>21.501999999999999</c:v>
                </c:pt>
                <c:pt idx="21503" formatCode="General">
                  <c:v>21.503</c:v>
                </c:pt>
                <c:pt idx="21504" formatCode="General">
                  <c:v>21.504000000000001</c:v>
                </c:pt>
                <c:pt idx="21505" formatCode="General">
                  <c:v>21.504999999999999</c:v>
                </c:pt>
                <c:pt idx="21506" formatCode="General">
                  <c:v>21.506</c:v>
                </c:pt>
                <c:pt idx="21507" formatCode="General">
                  <c:v>21.507000000000001</c:v>
                </c:pt>
                <c:pt idx="21508" formatCode="General">
                  <c:v>21.507999999999999</c:v>
                </c:pt>
                <c:pt idx="21509" formatCode="General">
                  <c:v>21.509</c:v>
                </c:pt>
                <c:pt idx="21510" formatCode="General">
                  <c:v>21.51</c:v>
                </c:pt>
                <c:pt idx="21511" formatCode="General">
                  <c:v>21.510999999999999</c:v>
                </c:pt>
                <c:pt idx="21512" formatCode="General">
                  <c:v>21.512</c:v>
                </c:pt>
                <c:pt idx="21513" formatCode="General">
                  <c:v>21.513000000000002</c:v>
                </c:pt>
                <c:pt idx="21514" formatCode="General">
                  <c:v>21.513999999999999</c:v>
                </c:pt>
                <c:pt idx="21515" formatCode="General">
                  <c:v>21.515000000000001</c:v>
                </c:pt>
                <c:pt idx="21516" formatCode="General">
                  <c:v>21.515999999999998</c:v>
                </c:pt>
                <c:pt idx="21517" formatCode="General">
                  <c:v>21.516999999999999</c:v>
                </c:pt>
                <c:pt idx="21518" formatCode="General">
                  <c:v>21.518000000000001</c:v>
                </c:pt>
                <c:pt idx="21519" formatCode="General">
                  <c:v>21.518999999999998</c:v>
                </c:pt>
                <c:pt idx="21520" formatCode="General">
                  <c:v>21.52</c:v>
                </c:pt>
                <c:pt idx="21521" formatCode="General">
                  <c:v>21.521000000000001</c:v>
                </c:pt>
                <c:pt idx="21522" formatCode="General">
                  <c:v>21.521999999999998</c:v>
                </c:pt>
                <c:pt idx="21523" formatCode="General">
                  <c:v>21.523</c:v>
                </c:pt>
                <c:pt idx="21524" formatCode="General">
                  <c:v>21.524000000000001</c:v>
                </c:pt>
                <c:pt idx="21525" formatCode="General">
                  <c:v>21.524999999999999</c:v>
                </c:pt>
                <c:pt idx="21526" formatCode="General">
                  <c:v>21.526</c:v>
                </c:pt>
                <c:pt idx="21527" formatCode="General">
                  <c:v>21.527000000000001</c:v>
                </c:pt>
                <c:pt idx="21528" formatCode="General">
                  <c:v>21.527999999999999</c:v>
                </c:pt>
                <c:pt idx="21529" formatCode="General">
                  <c:v>21.529</c:v>
                </c:pt>
                <c:pt idx="21530" formatCode="General">
                  <c:v>21.53</c:v>
                </c:pt>
                <c:pt idx="21531" formatCode="General">
                  <c:v>21.530999999999999</c:v>
                </c:pt>
                <c:pt idx="21532" formatCode="General">
                  <c:v>21.532</c:v>
                </c:pt>
                <c:pt idx="21533" formatCode="General">
                  <c:v>21.533000000000001</c:v>
                </c:pt>
                <c:pt idx="21534" formatCode="General">
                  <c:v>21.533999999999999</c:v>
                </c:pt>
                <c:pt idx="21535" formatCode="General">
                  <c:v>21.535</c:v>
                </c:pt>
                <c:pt idx="21536" formatCode="General">
                  <c:v>21.536000000000001</c:v>
                </c:pt>
                <c:pt idx="21537" formatCode="General">
                  <c:v>21.536999999999999</c:v>
                </c:pt>
                <c:pt idx="21538" formatCode="General">
                  <c:v>21.538</c:v>
                </c:pt>
                <c:pt idx="21539" formatCode="General">
                  <c:v>21.539000000000001</c:v>
                </c:pt>
                <c:pt idx="21540" formatCode="General">
                  <c:v>21.54</c:v>
                </c:pt>
                <c:pt idx="21541" formatCode="General">
                  <c:v>21.541</c:v>
                </c:pt>
                <c:pt idx="21542" formatCode="General">
                  <c:v>21.542000000000002</c:v>
                </c:pt>
                <c:pt idx="21543" formatCode="General">
                  <c:v>21.542999999999999</c:v>
                </c:pt>
                <c:pt idx="21544" formatCode="General">
                  <c:v>21.544</c:v>
                </c:pt>
                <c:pt idx="21545" formatCode="General">
                  <c:v>21.545000000000002</c:v>
                </c:pt>
                <c:pt idx="21546" formatCode="General">
                  <c:v>21.545999999999999</c:v>
                </c:pt>
                <c:pt idx="21547" formatCode="General">
                  <c:v>21.547000000000001</c:v>
                </c:pt>
                <c:pt idx="21548" formatCode="General">
                  <c:v>21.547999999999998</c:v>
                </c:pt>
                <c:pt idx="21549" formatCode="General">
                  <c:v>21.548999999999999</c:v>
                </c:pt>
                <c:pt idx="21550" formatCode="General">
                  <c:v>21.55</c:v>
                </c:pt>
                <c:pt idx="21551" formatCode="General">
                  <c:v>21.550999999999998</c:v>
                </c:pt>
                <c:pt idx="21552" formatCode="General">
                  <c:v>21.552</c:v>
                </c:pt>
                <c:pt idx="21553" formatCode="General">
                  <c:v>21.553000000000001</c:v>
                </c:pt>
                <c:pt idx="21554" formatCode="General">
                  <c:v>21.553999999999998</c:v>
                </c:pt>
                <c:pt idx="21555" formatCode="General">
                  <c:v>21.555</c:v>
                </c:pt>
                <c:pt idx="21556" formatCode="General">
                  <c:v>21.556000000000001</c:v>
                </c:pt>
                <c:pt idx="21557" formatCode="General">
                  <c:v>21.556999999999999</c:v>
                </c:pt>
                <c:pt idx="21558" formatCode="General">
                  <c:v>21.558</c:v>
                </c:pt>
                <c:pt idx="21559" formatCode="General">
                  <c:v>21.559000000000001</c:v>
                </c:pt>
                <c:pt idx="21560" formatCode="General">
                  <c:v>21.56</c:v>
                </c:pt>
                <c:pt idx="21561" formatCode="General">
                  <c:v>21.561</c:v>
                </c:pt>
                <c:pt idx="21562" formatCode="General">
                  <c:v>21.562000000000001</c:v>
                </c:pt>
                <c:pt idx="21563" formatCode="General">
                  <c:v>21.562999999999999</c:v>
                </c:pt>
                <c:pt idx="21564" formatCode="General">
                  <c:v>21.564</c:v>
                </c:pt>
                <c:pt idx="21565" formatCode="General">
                  <c:v>21.565000000000001</c:v>
                </c:pt>
                <c:pt idx="21566" formatCode="General">
                  <c:v>21.565999999999999</c:v>
                </c:pt>
                <c:pt idx="21567" formatCode="General">
                  <c:v>21.567</c:v>
                </c:pt>
                <c:pt idx="21568" formatCode="General">
                  <c:v>21.568000000000001</c:v>
                </c:pt>
                <c:pt idx="21569" formatCode="General">
                  <c:v>21.568999999999999</c:v>
                </c:pt>
                <c:pt idx="21570" formatCode="General">
                  <c:v>21.57</c:v>
                </c:pt>
                <c:pt idx="21571" formatCode="General">
                  <c:v>21.571000000000002</c:v>
                </c:pt>
                <c:pt idx="21572" formatCode="General">
                  <c:v>21.571999999999999</c:v>
                </c:pt>
                <c:pt idx="21573" formatCode="General">
                  <c:v>21.573</c:v>
                </c:pt>
                <c:pt idx="21574" formatCode="General">
                  <c:v>21.574000000000002</c:v>
                </c:pt>
                <c:pt idx="21575" formatCode="General">
                  <c:v>21.574999999999999</c:v>
                </c:pt>
                <c:pt idx="21576" formatCode="General">
                  <c:v>21.576000000000001</c:v>
                </c:pt>
                <c:pt idx="21577" formatCode="General">
                  <c:v>21.577000000000002</c:v>
                </c:pt>
                <c:pt idx="21578" formatCode="General">
                  <c:v>21.577999999999999</c:v>
                </c:pt>
                <c:pt idx="21579" formatCode="General">
                  <c:v>21.579000000000001</c:v>
                </c:pt>
                <c:pt idx="21580" formatCode="General">
                  <c:v>21.58</c:v>
                </c:pt>
                <c:pt idx="21581" formatCode="General">
                  <c:v>21.581</c:v>
                </c:pt>
                <c:pt idx="21582" formatCode="General">
                  <c:v>21.582000000000001</c:v>
                </c:pt>
                <c:pt idx="21583" formatCode="General">
                  <c:v>21.582999999999998</c:v>
                </c:pt>
                <c:pt idx="21584" formatCode="General">
                  <c:v>21.584</c:v>
                </c:pt>
                <c:pt idx="21585" formatCode="General">
                  <c:v>21.585000000000001</c:v>
                </c:pt>
                <c:pt idx="21586" formatCode="General">
                  <c:v>21.585999999999999</c:v>
                </c:pt>
                <c:pt idx="21587" formatCode="General">
                  <c:v>21.587</c:v>
                </c:pt>
                <c:pt idx="21588" formatCode="General">
                  <c:v>21.588000000000001</c:v>
                </c:pt>
                <c:pt idx="21589" formatCode="General">
                  <c:v>21.588999999999999</c:v>
                </c:pt>
                <c:pt idx="21590" formatCode="General">
                  <c:v>21.59</c:v>
                </c:pt>
                <c:pt idx="21591" formatCode="General">
                  <c:v>21.591000000000001</c:v>
                </c:pt>
                <c:pt idx="21592" formatCode="General">
                  <c:v>21.591999999999999</c:v>
                </c:pt>
                <c:pt idx="21593" formatCode="General">
                  <c:v>21.593</c:v>
                </c:pt>
                <c:pt idx="21594" formatCode="General">
                  <c:v>21.594000000000001</c:v>
                </c:pt>
                <c:pt idx="21595" formatCode="General">
                  <c:v>21.594999999999999</c:v>
                </c:pt>
                <c:pt idx="21596" formatCode="General">
                  <c:v>21.596</c:v>
                </c:pt>
                <c:pt idx="21597" formatCode="General">
                  <c:v>21.597000000000001</c:v>
                </c:pt>
                <c:pt idx="21598" formatCode="General">
                  <c:v>21.597999999999999</c:v>
                </c:pt>
                <c:pt idx="21599" formatCode="General">
                  <c:v>21.599</c:v>
                </c:pt>
                <c:pt idx="21600" formatCode="General">
                  <c:v>21.6</c:v>
                </c:pt>
                <c:pt idx="21601" formatCode="General">
                  <c:v>21.600999999999999</c:v>
                </c:pt>
                <c:pt idx="21602" formatCode="General">
                  <c:v>21.602</c:v>
                </c:pt>
                <c:pt idx="21603" formatCode="General">
                  <c:v>21.603000000000002</c:v>
                </c:pt>
                <c:pt idx="21604" formatCode="General">
                  <c:v>21.603999999999999</c:v>
                </c:pt>
                <c:pt idx="21605" formatCode="General">
                  <c:v>21.605</c:v>
                </c:pt>
                <c:pt idx="21606" formatCode="General">
                  <c:v>21.606000000000002</c:v>
                </c:pt>
                <c:pt idx="21607" formatCode="General">
                  <c:v>21.606999999999999</c:v>
                </c:pt>
                <c:pt idx="21608" formatCode="General">
                  <c:v>21.608000000000001</c:v>
                </c:pt>
                <c:pt idx="21609" formatCode="General">
                  <c:v>21.609000000000002</c:v>
                </c:pt>
                <c:pt idx="21610" formatCode="General">
                  <c:v>21.61</c:v>
                </c:pt>
                <c:pt idx="21611" formatCode="General">
                  <c:v>21.611000000000001</c:v>
                </c:pt>
                <c:pt idx="21612" formatCode="General">
                  <c:v>21.611999999999998</c:v>
                </c:pt>
                <c:pt idx="21613" formatCode="General">
                  <c:v>21.613</c:v>
                </c:pt>
                <c:pt idx="21614" formatCode="General">
                  <c:v>21.614000000000001</c:v>
                </c:pt>
                <c:pt idx="21615" formatCode="General">
                  <c:v>21.614999999999998</c:v>
                </c:pt>
                <c:pt idx="21616" formatCode="General">
                  <c:v>21.616</c:v>
                </c:pt>
                <c:pt idx="21617" formatCode="General">
                  <c:v>21.617000000000001</c:v>
                </c:pt>
                <c:pt idx="21618" formatCode="General">
                  <c:v>21.617999999999999</c:v>
                </c:pt>
                <c:pt idx="21619" formatCode="General">
                  <c:v>21.619</c:v>
                </c:pt>
                <c:pt idx="21620" formatCode="General">
                  <c:v>21.62</c:v>
                </c:pt>
                <c:pt idx="21621" formatCode="General">
                  <c:v>21.620999999999999</c:v>
                </c:pt>
                <c:pt idx="21622" formatCode="General">
                  <c:v>21.622</c:v>
                </c:pt>
                <c:pt idx="21623" formatCode="General">
                  <c:v>21.623000000000001</c:v>
                </c:pt>
                <c:pt idx="21624" formatCode="General">
                  <c:v>21.623999999999999</c:v>
                </c:pt>
                <c:pt idx="21625" formatCode="General">
                  <c:v>21.625</c:v>
                </c:pt>
                <c:pt idx="21626" formatCode="General">
                  <c:v>21.626000000000001</c:v>
                </c:pt>
                <c:pt idx="21627" formatCode="General">
                  <c:v>21.626999999999999</c:v>
                </c:pt>
                <c:pt idx="21628" formatCode="General">
                  <c:v>21.628</c:v>
                </c:pt>
                <c:pt idx="21629" formatCode="General">
                  <c:v>21.629000000000001</c:v>
                </c:pt>
                <c:pt idx="21630" formatCode="General">
                  <c:v>21.63</c:v>
                </c:pt>
                <c:pt idx="21631" formatCode="General">
                  <c:v>21.631</c:v>
                </c:pt>
                <c:pt idx="21632" formatCode="General">
                  <c:v>21.632000000000001</c:v>
                </c:pt>
                <c:pt idx="21633" formatCode="General">
                  <c:v>21.632999999999999</c:v>
                </c:pt>
                <c:pt idx="21634" formatCode="General">
                  <c:v>21.634</c:v>
                </c:pt>
                <c:pt idx="21635" formatCode="General">
                  <c:v>21.635000000000002</c:v>
                </c:pt>
                <c:pt idx="21636" formatCode="General">
                  <c:v>21.635999999999999</c:v>
                </c:pt>
                <c:pt idx="21637" formatCode="General">
                  <c:v>21.637</c:v>
                </c:pt>
                <c:pt idx="21638" formatCode="General">
                  <c:v>21.638000000000002</c:v>
                </c:pt>
                <c:pt idx="21639" formatCode="General">
                  <c:v>21.638999999999999</c:v>
                </c:pt>
                <c:pt idx="21640" formatCode="General">
                  <c:v>21.64</c:v>
                </c:pt>
                <c:pt idx="21641" formatCode="General">
                  <c:v>21.640999999999998</c:v>
                </c:pt>
                <c:pt idx="21642" formatCode="General">
                  <c:v>21.641999999999999</c:v>
                </c:pt>
                <c:pt idx="21643" formatCode="General">
                  <c:v>21.643000000000001</c:v>
                </c:pt>
                <c:pt idx="21644" formatCode="General">
                  <c:v>21.643999999999998</c:v>
                </c:pt>
                <c:pt idx="21645" formatCode="General">
                  <c:v>21.645</c:v>
                </c:pt>
                <c:pt idx="21646" formatCode="General">
                  <c:v>21.646000000000001</c:v>
                </c:pt>
                <c:pt idx="21647" formatCode="General">
                  <c:v>21.646999999999998</c:v>
                </c:pt>
                <c:pt idx="21648" formatCode="General">
                  <c:v>21.648</c:v>
                </c:pt>
                <c:pt idx="21649" formatCode="General">
                  <c:v>21.649000000000001</c:v>
                </c:pt>
                <c:pt idx="21650" formatCode="General">
                  <c:v>21.65</c:v>
                </c:pt>
                <c:pt idx="21651" formatCode="General">
                  <c:v>21.651</c:v>
                </c:pt>
                <c:pt idx="21652" formatCode="General">
                  <c:v>21.652000000000001</c:v>
                </c:pt>
                <c:pt idx="21653" formatCode="General">
                  <c:v>21.652999999999999</c:v>
                </c:pt>
                <c:pt idx="21654" formatCode="General">
                  <c:v>21.654</c:v>
                </c:pt>
                <c:pt idx="21655" formatCode="General">
                  <c:v>21.655000000000001</c:v>
                </c:pt>
                <c:pt idx="21656" formatCode="General">
                  <c:v>21.655999999999999</c:v>
                </c:pt>
                <c:pt idx="21657" formatCode="General">
                  <c:v>21.657</c:v>
                </c:pt>
                <c:pt idx="21658" formatCode="General">
                  <c:v>21.658000000000001</c:v>
                </c:pt>
                <c:pt idx="21659" formatCode="General">
                  <c:v>21.658999999999999</c:v>
                </c:pt>
                <c:pt idx="21660" formatCode="General">
                  <c:v>21.66</c:v>
                </c:pt>
                <c:pt idx="21661" formatCode="General">
                  <c:v>21.661000000000001</c:v>
                </c:pt>
                <c:pt idx="21662" formatCode="General">
                  <c:v>21.661999999999999</c:v>
                </c:pt>
                <c:pt idx="21663" formatCode="General">
                  <c:v>21.663</c:v>
                </c:pt>
                <c:pt idx="21664" formatCode="General">
                  <c:v>21.664000000000001</c:v>
                </c:pt>
                <c:pt idx="21665" formatCode="General">
                  <c:v>21.664999999999999</c:v>
                </c:pt>
                <c:pt idx="21666" formatCode="General">
                  <c:v>21.666</c:v>
                </c:pt>
                <c:pt idx="21667" formatCode="General">
                  <c:v>21.667000000000002</c:v>
                </c:pt>
                <c:pt idx="21668" formatCode="General">
                  <c:v>21.667999999999999</c:v>
                </c:pt>
                <c:pt idx="21669" formatCode="General">
                  <c:v>21.669</c:v>
                </c:pt>
                <c:pt idx="21670" formatCode="General">
                  <c:v>21.67</c:v>
                </c:pt>
                <c:pt idx="21671" formatCode="General">
                  <c:v>21.670999999999999</c:v>
                </c:pt>
                <c:pt idx="21672" formatCode="General">
                  <c:v>21.672000000000001</c:v>
                </c:pt>
                <c:pt idx="21673" formatCode="General">
                  <c:v>21.672999999999998</c:v>
                </c:pt>
                <c:pt idx="21674" formatCode="General">
                  <c:v>21.673999999999999</c:v>
                </c:pt>
                <c:pt idx="21675" formatCode="General">
                  <c:v>21.675000000000001</c:v>
                </c:pt>
                <c:pt idx="21676" formatCode="General">
                  <c:v>21.675999999999998</c:v>
                </c:pt>
                <c:pt idx="21677" formatCode="General">
                  <c:v>21.677</c:v>
                </c:pt>
                <c:pt idx="21678" formatCode="General">
                  <c:v>21.678000000000001</c:v>
                </c:pt>
                <c:pt idx="21679" formatCode="General">
                  <c:v>21.678999999999998</c:v>
                </c:pt>
                <c:pt idx="21680" formatCode="General">
                  <c:v>21.68</c:v>
                </c:pt>
                <c:pt idx="21681" formatCode="General">
                  <c:v>21.681000000000001</c:v>
                </c:pt>
                <c:pt idx="21682" formatCode="General">
                  <c:v>21.681999999999999</c:v>
                </c:pt>
                <c:pt idx="21683" formatCode="General">
                  <c:v>21.683</c:v>
                </c:pt>
                <c:pt idx="21684" formatCode="General">
                  <c:v>21.684000000000001</c:v>
                </c:pt>
                <c:pt idx="21685" formatCode="General">
                  <c:v>21.684999999999999</c:v>
                </c:pt>
                <c:pt idx="21686" formatCode="General">
                  <c:v>21.686</c:v>
                </c:pt>
                <c:pt idx="21687" formatCode="General">
                  <c:v>21.687000000000001</c:v>
                </c:pt>
                <c:pt idx="21688" formatCode="General">
                  <c:v>21.687999999999999</c:v>
                </c:pt>
                <c:pt idx="21689" formatCode="General">
                  <c:v>21.689</c:v>
                </c:pt>
                <c:pt idx="21690" formatCode="General">
                  <c:v>21.69</c:v>
                </c:pt>
                <c:pt idx="21691" formatCode="General">
                  <c:v>21.690999999999999</c:v>
                </c:pt>
                <c:pt idx="21692" formatCode="General">
                  <c:v>21.692</c:v>
                </c:pt>
                <c:pt idx="21693" formatCode="General">
                  <c:v>21.693000000000001</c:v>
                </c:pt>
                <c:pt idx="21694" formatCode="General">
                  <c:v>21.693999999999999</c:v>
                </c:pt>
                <c:pt idx="21695" formatCode="General">
                  <c:v>21.695</c:v>
                </c:pt>
                <c:pt idx="21696" formatCode="General">
                  <c:v>21.696000000000002</c:v>
                </c:pt>
                <c:pt idx="21697" formatCode="General">
                  <c:v>21.696999999999999</c:v>
                </c:pt>
                <c:pt idx="21698" formatCode="General">
                  <c:v>21.698</c:v>
                </c:pt>
                <c:pt idx="21699" formatCode="General">
                  <c:v>21.699000000000002</c:v>
                </c:pt>
                <c:pt idx="21700" formatCode="General">
                  <c:v>21.7</c:v>
                </c:pt>
                <c:pt idx="21701" formatCode="General">
                  <c:v>21.701000000000001</c:v>
                </c:pt>
                <c:pt idx="21702" formatCode="General">
                  <c:v>21.702000000000002</c:v>
                </c:pt>
                <c:pt idx="21703" formatCode="General">
                  <c:v>21.702999999999999</c:v>
                </c:pt>
                <c:pt idx="21704" formatCode="General">
                  <c:v>21.704000000000001</c:v>
                </c:pt>
                <c:pt idx="21705" formatCode="General">
                  <c:v>21.704999999999998</c:v>
                </c:pt>
                <c:pt idx="21706" formatCode="General">
                  <c:v>21.706</c:v>
                </c:pt>
                <c:pt idx="21707" formatCode="General">
                  <c:v>21.707000000000001</c:v>
                </c:pt>
                <c:pt idx="21708" formatCode="General">
                  <c:v>21.707999999999998</c:v>
                </c:pt>
                <c:pt idx="21709" formatCode="General">
                  <c:v>21.709</c:v>
                </c:pt>
                <c:pt idx="21710" formatCode="General">
                  <c:v>21.71</c:v>
                </c:pt>
                <c:pt idx="21711" formatCode="General">
                  <c:v>21.710999999999999</c:v>
                </c:pt>
                <c:pt idx="21712" formatCode="General">
                  <c:v>21.712</c:v>
                </c:pt>
                <c:pt idx="21713" formatCode="General">
                  <c:v>21.713000000000001</c:v>
                </c:pt>
                <c:pt idx="21714" formatCode="General">
                  <c:v>21.713999999999999</c:v>
                </c:pt>
                <c:pt idx="21715" formatCode="General">
                  <c:v>21.715</c:v>
                </c:pt>
                <c:pt idx="21716" formatCode="General">
                  <c:v>21.716000000000001</c:v>
                </c:pt>
                <c:pt idx="21717" formatCode="General">
                  <c:v>21.716999999999999</c:v>
                </c:pt>
                <c:pt idx="21718" formatCode="General">
                  <c:v>21.718</c:v>
                </c:pt>
                <c:pt idx="21719" formatCode="General">
                  <c:v>21.719000000000001</c:v>
                </c:pt>
                <c:pt idx="21720" formatCode="General">
                  <c:v>21.72</c:v>
                </c:pt>
                <c:pt idx="21721" formatCode="General">
                  <c:v>21.721</c:v>
                </c:pt>
                <c:pt idx="21722" formatCode="General">
                  <c:v>21.722000000000001</c:v>
                </c:pt>
                <c:pt idx="21723" formatCode="General">
                  <c:v>21.722999999999999</c:v>
                </c:pt>
                <c:pt idx="21724" formatCode="General">
                  <c:v>21.724</c:v>
                </c:pt>
                <c:pt idx="21725" formatCode="General">
                  <c:v>21.725000000000001</c:v>
                </c:pt>
                <c:pt idx="21726" formatCode="General">
                  <c:v>21.725999999999999</c:v>
                </c:pt>
                <c:pt idx="21727" formatCode="General">
                  <c:v>21.727</c:v>
                </c:pt>
                <c:pt idx="21728" formatCode="General">
                  <c:v>21.728000000000002</c:v>
                </c:pt>
                <c:pt idx="21729" formatCode="General">
                  <c:v>21.728999999999999</c:v>
                </c:pt>
                <c:pt idx="21730" formatCode="General">
                  <c:v>21.73</c:v>
                </c:pt>
                <c:pt idx="21731" formatCode="General">
                  <c:v>21.731000000000002</c:v>
                </c:pt>
                <c:pt idx="21732" formatCode="General">
                  <c:v>21.731999999999999</c:v>
                </c:pt>
                <c:pt idx="21733" formatCode="General">
                  <c:v>21.733000000000001</c:v>
                </c:pt>
                <c:pt idx="21734" formatCode="General">
                  <c:v>21.734000000000002</c:v>
                </c:pt>
                <c:pt idx="21735" formatCode="General">
                  <c:v>21.734999999999999</c:v>
                </c:pt>
                <c:pt idx="21736" formatCode="General">
                  <c:v>21.736000000000001</c:v>
                </c:pt>
                <c:pt idx="21737" formatCode="General">
                  <c:v>21.736999999999998</c:v>
                </c:pt>
                <c:pt idx="21738" formatCode="General">
                  <c:v>21.738</c:v>
                </c:pt>
                <c:pt idx="21739" formatCode="General">
                  <c:v>21.739000000000001</c:v>
                </c:pt>
                <c:pt idx="21740" formatCode="General">
                  <c:v>21.74</c:v>
                </c:pt>
                <c:pt idx="21741" formatCode="General">
                  <c:v>21.741</c:v>
                </c:pt>
                <c:pt idx="21742" formatCode="General">
                  <c:v>21.742000000000001</c:v>
                </c:pt>
                <c:pt idx="21743" formatCode="General">
                  <c:v>21.742999999999999</c:v>
                </c:pt>
                <c:pt idx="21744" formatCode="General">
                  <c:v>21.744</c:v>
                </c:pt>
                <c:pt idx="21745" formatCode="General">
                  <c:v>21.745000000000001</c:v>
                </c:pt>
                <c:pt idx="21746" formatCode="General">
                  <c:v>21.745999999999999</c:v>
                </c:pt>
                <c:pt idx="21747" formatCode="General">
                  <c:v>21.747</c:v>
                </c:pt>
                <c:pt idx="21748" formatCode="General">
                  <c:v>21.748000000000001</c:v>
                </c:pt>
                <c:pt idx="21749" formatCode="General">
                  <c:v>21.748999999999999</c:v>
                </c:pt>
                <c:pt idx="21750" formatCode="General">
                  <c:v>21.75</c:v>
                </c:pt>
                <c:pt idx="21751" formatCode="General">
                  <c:v>21.751000000000001</c:v>
                </c:pt>
                <c:pt idx="21752" formatCode="General">
                  <c:v>21.751999999999999</c:v>
                </c:pt>
                <c:pt idx="21753" formatCode="General">
                  <c:v>21.753</c:v>
                </c:pt>
                <c:pt idx="21754" formatCode="General">
                  <c:v>21.754000000000001</c:v>
                </c:pt>
                <c:pt idx="21755" formatCode="General">
                  <c:v>21.754999999999999</c:v>
                </c:pt>
                <c:pt idx="21756" formatCode="General">
                  <c:v>21.756</c:v>
                </c:pt>
                <c:pt idx="21757" formatCode="General">
                  <c:v>21.757000000000001</c:v>
                </c:pt>
                <c:pt idx="21758" formatCode="General">
                  <c:v>21.757999999999999</c:v>
                </c:pt>
                <c:pt idx="21759" formatCode="General">
                  <c:v>21.759</c:v>
                </c:pt>
                <c:pt idx="21760" formatCode="General">
                  <c:v>21.76</c:v>
                </c:pt>
                <c:pt idx="21761" formatCode="General">
                  <c:v>21.760999999999999</c:v>
                </c:pt>
                <c:pt idx="21762" formatCode="General">
                  <c:v>21.762</c:v>
                </c:pt>
                <c:pt idx="21763" formatCode="General">
                  <c:v>21.763000000000002</c:v>
                </c:pt>
                <c:pt idx="21764" formatCode="General">
                  <c:v>21.763999999999999</c:v>
                </c:pt>
                <c:pt idx="21765" formatCode="General">
                  <c:v>21.765000000000001</c:v>
                </c:pt>
                <c:pt idx="21766" formatCode="General">
                  <c:v>21.765999999999998</c:v>
                </c:pt>
                <c:pt idx="21767" formatCode="General">
                  <c:v>21.766999999999999</c:v>
                </c:pt>
                <c:pt idx="21768" formatCode="General">
                  <c:v>21.768000000000001</c:v>
                </c:pt>
                <c:pt idx="21769" formatCode="General">
                  <c:v>21.768999999999998</c:v>
                </c:pt>
                <c:pt idx="21770" formatCode="General">
                  <c:v>21.77</c:v>
                </c:pt>
                <c:pt idx="21771" formatCode="General">
                  <c:v>21.771000000000001</c:v>
                </c:pt>
                <c:pt idx="21772" formatCode="General">
                  <c:v>21.771999999999998</c:v>
                </c:pt>
                <c:pt idx="21773" formatCode="General">
                  <c:v>21.773</c:v>
                </c:pt>
                <c:pt idx="21774" formatCode="General">
                  <c:v>21.774000000000001</c:v>
                </c:pt>
                <c:pt idx="21775" formatCode="General">
                  <c:v>21.774999999999999</c:v>
                </c:pt>
                <c:pt idx="21776" formatCode="General">
                  <c:v>21.776</c:v>
                </c:pt>
                <c:pt idx="21777" formatCode="General">
                  <c:v>21.777000000000001</c:v>
                </c:pt>
                <c:pt idx="21778" formatCode="General">
                  <c:v>21.777999999999999</c:v>
                </c:pt>
                <c:pt idx="21779" formatCode="General">
                  <c:v>21.779</c:v>
                </c:pt>
                <c:pt idx="21780" formatCode="General">
                  <c:v>21.78</c:v>
                </c:pt>
                <c:pt idx="21781" formatCode="General">
                  <c:v>21.780999999999999</c:v>
                </c:pt>
                <c:pt idx="21782" formatCode="General">
                  <c:v>21.782</c:v>
                </c:pt>
                <c:pt idx="21783" formatCode="General">
                  <c:v>21.783000000000001</c:v>
                </c:pt>
                <c:pt idx="21784" formatCode="General">
                  <c:v>21.783999999999999</c:v>
                </c:pt>
                <c:pt idx="21785" formatCode="General">
                  <c:v>21.785</c:v>
                </c:pt>
                <c:pt idx="21786" formatCode="General">
                  <c:v>21.786000000000001</c:v>
                </c:pt>
                <c:pt idx="21787" formatCode="General">
                  <c:v>21.786999999999999</c:v>
                </c:pt>
                <c:pt idx="21788" formatCode="General">
                  <c:v>21.788</c:v>
                </c:pt>
                <c:pt idx="21789" formatCode="General">
                  <c:v>21.789000000000001</c:v>
                </c:pt>
                <c:pt idx="21790" formatCode="General">
                  <c:v>21.79</c:v>
                </c:pt>
                <c:pt idx="21791" formatCode="General">
                  <c:v>21.791</c:v>
                </c:pt>
                <c:pt idx="21792" formatCode="General">
                  <c:v>21.792000000000002</c:v>
                </c:pt>
                <c:pt idx="21793" formatCode="General">
                  <c:v>21.792999999999999</c:v>
                </c:pt>
                <c:pt idx="21794" formatCode="General">
                  <c:v>21.794</c:v>
                </c:pt>
                <c:pt idx="21795" formatCode="General">
                  <c:v>21.795000000000002</c:v>
                </c:pt>
                <c:pt idx="21796" formatCode="General">
                  <c:v>21.795999999999999</c:v>
                </c:pt>
                <c:pt idx="21797" formatCode="General">
                  <c:v>21.797000000000001</c:v>
                </c:pt>
                <c:pt idx="21798" formatCode="General">
                  <c:v>21.797999999999998</c:v>
                </c:pt>
                <c:pt idx="21799" formatCode="General">
                  <c:v>21.798999999999999</c:v>
                </c:pt>
                <c:pt idx="21800" formatCode="General">
                  <c:v>21.8</c:v>
                </c:pt>
                <c:pt idx="21801" formatCode="General">
                  <c:v>21.800999999999998</c:v>
                </c:pt>
                <c:pt idx="21802" formatCode="General">
                  <c:v>21.802</c:v>
                </c:pt>
                <c:pt idx="21803" formatCode="General">
                  <c:v>21.803000000000001</c:v>
                </c:pt>
                <c:pt idx="21804" formatCode="General">
                  <c:v>21.803999999999998</c:v>
                </c:pt>
                <c:pt idx="21805" formatCode="General">
                  <c:v>21.805</c:v>
                </c:pt>
                <c:pt idx="21806" formatCode="General">
                  <c:v>21.806000000000001</c:v>
                </c:pt>
                <c:pt idx="21807" formatCode="General">
                  <c:v>21.806999999999999</c:v>
                </c:pt>
                <c:pt idx="21808" formatCode="General">
                  <c:v>21.808</c:v>
                </c:pt>
                <c:pt idx="21809" formatCode="General">
                  <c:v>21.809000000000001</c:v>
                </c:pt>
                <c:pt idx="21810" formatCode="General">
                  <c:v>21.81</c:v>
                </c:pt>
                <c:pt idx="21811" formatCode="General">
                  <c:v>21.811</c:v>
                </c:pt>
                <c:pt idx="21812" formatCode="General">
                  <c:v>21.812000000000001</c:v>
                </c:pt>
                <c:pt idx="21813" formatCode="General">
                  <c:v>21.812999999999999</c:v>
                </c:pt>
                <c:pt idx="21814" formatCode="General">
                  <c:v>21.814</c:v>
                </c:pt>
                <c:pt idx="21815" formatCode="General">
                  <c:v>21.815000000000001</c:v>
                </c:pt>
                <c:pt idx="21816" formatCode="General">
                  <c:v>21.815999999999999</c:v>
                </c:pt>
                <c:pt idx="21817" formatCode="General">
                  <c:v>21.817</c:v>
                </c:pt>
                <c:pt idx="21818" formatCode="General">
                  <c:v>21.818000000000001</c:v>
                </c:pt>
                <c:pt idx="21819" formatCode="General">
                  <c:v>21.818999999999999</c:v>
                </c:pt>
                <c:pt idx="21820" formatCode="General">
                  <c:v>21.82</c:v>
                </c:pt>
                <c:pt idx="21821" formatCode="General">
                  <c:v>21.821000000000002</c:v>
                </c:pt>
                <c:pt idx="21822" formatCode="General">
                  <c:v>21.821999999999999</c:v>
                </c:pt>
                <c:pt idx="21823" formatCode="General">
                  <c:v>21.823</c:v>
                </c:pt>
                <c:pt idx="21824" formatCode="General">
                  <c:v>21.824000000000002</c:v>
                </c:pt>
                <c:pt idx="21825" formatCode="General">
                  <c:v>21.824999999999999</c:v>
                </c:pt>
                <c:pt idx="21826" formatCode="General">
                  <c:v>21.826000000000001</c:v>
                </c:pt>
                <c:pt idx="21827" formatCode="General">
                  <c:v>21.827000000000002</c:v>
                </c:pt>
                <c:pt idx="21828" formatCode="General">
                  <c:v>21.827999999999999</c:v>
                </c:pt>
                <c:pt idx="21829" formatCode="General">
                  <c:v>21.829000000000001</c:v>
                </c:pt>
                <c:pt idx="21830" formatCode="General">
                  <c:v>21.83</c:v>
                </c:pt>
                <c:pt idx="21831" formatCode="General">
                  <c:v>21.831</c:v>
                </c:pt>
                <c:pt idx="21832" formatCode="General">
                  <c:v>21.832000000000001</c:v>
                </c:pt>
                <c:pt idx="21833" formatCode="General">
                  <c:v>21.832999999999998</c:v>
                </c:pt>
                <c:pt idx="21834" formatCode="General">
                  <c:v>21.834</c:v>
                </c:pt>
                <c:pt idx="21835" formatCode="General">
                  <c:v>21.835000000000001</c:v>
                </c:pt>
                <c:pt idx="21836" formatCode="General">
                  <c:v>21.835999999999999</c:v>
                </c:pt>
                <c:pt idx="21837" formatCode="General">
                  <c:v>21.837</c:v>
                </c:pt>
                <c:pt idx="21838" formatCode="General">
                  <c:v>21.838000000000001</c:v>
                </c:pt>
                <c:pt idx="21839" formatCode="General">
                  <c:v>21.838999999999999</c:v>
                </c:pt>
                <c:pt idx="21840" formatCode="General">
                  <c:v>21.84</c:v>
                </c:pt>
                <c:pt idx="21841" formatCode="General">
                  <c:v>21.841000000000001</c:v>
                </c:pt>
                <c:pt idx="21842" formatCode="General">
                  <c:v>21.841999999999999</c:v>
                </c:pt>
                <c:pt idx="21843" formatCode="General">
                  <c:v>21.843</c:v>
                </c:pt>
                <c:pt idx="21844" formatCode="General">
                  <c:v>21.844000000000001</c:v>
                </c:pt>
                <c:pt idx="21845" formatCode="General">
                  <c:v>21.844999999999999</c:v>
                </c:pt>
                <c:pt idx="21846" formatCode="General">
                  <c:v>21.846</c:v>
                </c:pt>
                <c:pt idx="21847" formatCode="General">
                  <c:v>21.847000000000001</c:v>
                </c:pt>
                <c:pt idx="21848" formatCode="General">
                  <c:v>21.847999999999999</c:v>
                </c:pt>
                <c:pt idx="21849" formatCode="General">
                  <c:v>21.849</c:v>
                </c:pt>
                <c:pt idx="21850" formatCode="General">
                  <c:v>21.85</c:v>
                </c:pt>
                <c:pt idx="21851" formatCode="General">
                  <c:v>21.850999999999999</c:v>
                </c:pt>
                <c:pt idx="21852" formatCode="General">
                  <c:v>21.852</c:v>
                </c:pt>
                <c:pt idx="21853" formatCode="General">
                  <c:v>21.853000000000002</c:v>
                </c:pt>
                <c:pt idx="21854" formatCode="General">
                  <c:v>21.853999999999999</c:v>
                </c:pt>
                <c:pt idx="21855" formatCode="General">
                  <c:v>21.855</c:v>
                </c:pt>
                <c:pt idx="21856" formatCode="General">
                  <c:v>21.856000000000002</c:v>
                </c:pt>
                <c:pt idx="21857" formatCode="General">
                  <c:v>21.856999999999999</c:v>
                </c:pt>
                <c:pt idx="21858" formatCode="General">
                  <c:v>21.858000000000001</c:v>
                </c:pt>
                <c:pt idx="21859" formatCode="General">
                  <c:v>21.859000000000002</c:v>
                </c:pt>
                <c:pt idx="21860" formatCode="General">
                  <c:v>21.86</c:v>
                </c:pt>
                <c:pt idx="21861" formatCode="General">
                  <c:v>21.861000000000001</c:v>
                </c:pt>
                <c:pt idx="21862" formatCode="General">
                  <c:v>21.861999999999998</c:v>
                </c:pt>
                <c:pt idx="21863" formatCode="General">
                  <c:v>21.863</c:v>
                </c:pt>
                <c:pt idx="21864" formatCode="General">
                  <c:v>21.864000000000001</c:v>
                </c:pt>
                <c:pt idx="21865" formatCode="General">
                  <c:v>21.864999999999998</c:v>
                </c:pt>
                <c:pt idx="21866" formatCode="General">
                  <c:v>21.866</c:v>
                </c:pt>
                <c:pt idx="21867" formatCode="General">
                  <c:v>21.867000000000001</c:v>
                </c:pt>
                <c:pt idx="21868" formatCode="General">
                  <c:v>21.867999999999999</c:v>
                </c:pt>
                <c:pt idx="21869" formatCode="General">
                  <c:v>21.869</c:v>
                </c:pt>
                <c:pt idx="21870" formatCode="General">
                  <c:v>21.87</c:v>
                </c:pt>
                <c:pt idx="21871" formatCode="General">
                  <c:v>21.870999999999999</c:v>
                </c:pt>
                <c:pt idx="21872" formatCode="General">
                  <c:v>21.872</c:v>
                </c:pt>
                <c:pt idx="21873" formatCode="General">
                  <c:v>21.873000000000001</c:v>
                </c:pt>
                <c:pt idx="21874" formatCode="General">
                  <c:v>21.873999999999999</c:v>
                </c:pt>
                <c:pt idx="21875" formatCode="General">
                  <c:v>21.875</c:v>
                </c:pt>
                <c:pt idx="21876" formatCode="General">
                  <c:v>21.876000000000001</c:v>
                </c:pt>
                <c:pt idx="21877" formatCode="General">
                  <c:v>21.876999999999999</c:v>
                </c:pt>
                <c:pt idx="21878" formatCode="General">
                  <c:v>21.878</c:v>
                </c:pt>
                <c:pt idx="21879" formatCode="General">
                  <c:v>21.879000000000001</c:v>
                </c:pt>
                <c:pt idx="21880" formatCode="General">
                  <c:v>21.88</c:v>
                </c:pt>
                <c:pt idx="21881" formatCode="General">
                  <c:v>21.881</c:v>
                </c:pt>
                <c:pt idx="21882" formatCode="General">
                  <c:v>21.882000000000001</c:v>
                </c:pt>
                <c:pt idx="21883" formatCode="General">
                  <c:v>21.882999999999999</c:v>
                </c:pt>
                <c:pt idx="21884" formatCode="General">
                  <c:v>21.884</c:v>
                </c:pt>
                <c:pt idx="21885" formatCode="General">
                  <c:v>21.885000000000002</c:v>
                </c:pt>
                <c:pt idx="21886" formatCode="General">
                  <c:v>21.885999999999999</c:v>
                </c:pt>
                <c:pt idx="21887" formatCode="General">
                  <c:v>21.887</c:v>
                </c:pt>
                <c:pt idx="21888" formatCode="General">
                  <c:v>21.888000000000002</c:v>
                </c:pt>
                <c:pt idx="21889" formatCode="General">
                  <c:v>21.888999999999999</c:v>
                </c:pt>
                <c:pt idx="21890" formatCode="General">
                  <c:v>21.89</c:v>
                </c:pt>
                <c:pt idx="21891" formatCode="General">
                  <c:v>21.890999999999998</c:v>
                </c:pt>
                <c:pt idx="21892" formatCode="General">
                  <c:v>21.891999999999999</c:v>
                </c:pt>
                <c:pt idx="21893" formatCode="General">
                  <c:v>21.893000000000001</c:v>
                </c:pt>
                <c:pt idx="21894" formatCode="General">
                  <c:v>21.893999999999998</c:v>
                </c:pt>
                <c:pt idx="21895" formatCode="General">
                  <c:v>21.895</c:v>
                </c:pt>
                <c:pt idx="21896" formatCode="General">
                  <c:v>21.896000000000001</c:v>
                </c:pt>
                <c:pt idx="21897" formatCode="General">
                  <c:v>21.896999999999998</c:v>
                </c:pt>
                <c:pt idx="21898" formatCode="General">
                  <c:v>21.898</c:v>
                </c:pt>
                <c:pt idx="21899" formatCode="General">
                  <c:v>21.899000000000001</c:v>
                </c:pt>
                <c:pt idx="21900" formatCode="General">
                  <c:v>21.9</c:v>
                </c:pt>
                <c:pt idx="21901" formatCode="General">
                  <c:v>21.901</c:v>
                </c:pt>
                <c:pt idx="21902" formatCode="General">
                  <c:v>21.902000000000001</c:v>
                </c:pt>
                <c:pt idx="21903" formatCode="General">
                  <c:v>21.902999999999999</c:v>
                </c:pt>
                <c:pt idx="21904" formatCode="General">
                  <c:v>21.904</c:v>
                </c:pt>
                <c:pt idx="21905" formatCode="General">
                  <c:v>21.905000000000001</c:v>
                </c:pt>
                <c:pt idx="21906" formatCode="General">
                  <c:v>21.905999999999999</c:v>
                </c:pt>
                <c:pt idx="21907" formatCode="General">
                  <c:v>21.907</c:v>
                </c:pt>
                <c:pt idx="21908" formatCode="General">
                  <c:v>21.908000000000001</c:v>
                </c:pt>
                <c:pt idx="21909" formatCode="General">
                  <c:v>21.908999999999999</c:v>
                </c:pt>
                <c:pt idx="21910" formatCode="General">
                  <c:v>21.91</c:v>
                </c:pt>
                <c:pt idx="21911" formatCode="General">
                  <c:v>21.911000000000001</c:v>
                </c:pt>
                <c:pt idx="21912" formatCode="General">
                  <c:v>21.911999999999999</c:v>
                </c:pt>
                <c:pt idx="21913" formatCode="General">
                  <c:v>21.913</c:v>
                </c:pt>
                <c:pt idx="21914" formatCode="General">
                  <c:v>21.914000000000001</c:v>
                </c:pt>
                <c:pt idx="21915" formatCode="General">
                  <c:v>21.914999999999999</c:v>
                </c:pt>
                <c:pt idx="21916" formatCode="General">
                  <c:v>21.916</c:v>
                </c:pt>
                <c:pt idx="21917" formatCode="General">
                  <c:v>21.917000000000002</c:v>
                </c:pt>
                <c:pt idx="21918" formatCode="General">
                  <c:v>21.917999999999999</c:v>
                </c:pt>
                <c:pt idx="21919" formatCode="General">
                  <c:v>21.919</c:v>
                </c:pt>
                <c:pt idx="21920" formatCode="General">
                  <c:v>21.92</c:v>
                </c:pt>
                <c:pt idx="21921" formatCode="General">
                  <c:v>21.920999999999999</c:v>
                </c:pt>
                <c:pt idx="21922" formatCode="General">
                  <c:v>21.922000000000001</c:v>
                </c:pt>
                <c:pt idx="21923" formatCode="General">
                  <c:v>21.922999999999998</c:v>
                </c:pt>
                <c:pt idx="21924" formatCode="General">
                  <c:v>21.923999999999999</c:v>
                </c:pt>
                <c:pt idx="21925" formatCode="General">
                  <c:v>21.925000000000001</c:v>
                </c:pt>
                <c:pt idx="21926" formatCode="General">
                  <c:v>21.925999999999998</c:v>
                </c:pt>
                <c:pt idx="21927" formatCode="General">
                  <c:v>21.927</c:v>
                </c:pt>
                <c:pt idx="21928" formatCode="General">
                  <c:v>21.928000000000001</c:v>
                </c:pt>
                <c:pt idx="21929" formatCode="General">
                  <c:v>21.928999999999998</c:v>
                </c:pt>
                <c:pt idx="21930" formatCode="General">
                  <c:v>21.93</c:v>
                </c:pt>
                <c:pt idx="21931" formatCode="General">
                  <c:v>21.931000000000001</c:v>
                </c:pt>
                <c:pt idx="21932" formatCode="General">
                  <c:v>21.931999999999999</c:v>
                </c:pt>
                <c:pt idx="21933" formatCode="General">
                  <c:v>21.933</c:v>
                </c:pt>
                <c:pt idx="21934" formatCode="General">
                  <c:v>21.934000000000001</c:v>
                </c:pt>
                <c:pt idx="21935" formatCode="General">
                  <c:v>21.934999999999999</c:v>
                </c:pt>
                <c:pt idx="21936" formatCode="General">
                  <c:v>21.936</c:v>
                </c:pt>
                <c:pt idx="21937" formatCode="General">
                  <c:v>21.937000000000001</c:v>
                </c:pt>
                <c:pt idx="21938" formatCode="General">
                  <c:v>21.937999999999999</c:v>
                </c:pt>
                <c:pt idx="21939" formatCode="General">
                  <c:v>21.939</c:v>
                </c:pt>
                <c:pt idx="21940" formatCode="General">
                  <c:v>21.94</c:v>
                </c:pt>
                <c:pt idx="21941" formatCode="General">
                  <c:v>21.940999999999999</c:v>
                </c:pt>
                <c:pt idx="21942" formatCode="General">
                  <c:v>21.942</c:v>
                </c:pt>
                <c:pt idx="21943" formatCode="General">
                  <c:v>21.943000000000001</c:v>
                </c:pt>
                <c:pt idx="21944" formatCode="General">
                  <c:v>21.943999999999999</c:v>
                </c:pt>
                <c:pt idx="21945" formatCode="General">
                  <c:v>21.945</c:v>
                </c:pt>
                <c:pt idx="21946" formatCode="General">
                  <c:v>21.946000000000002</c:v>
                </c:pt>
                <c:pt idx="21947" formatCode="General">
                  <c:v>21.946999999999999</c:v>
                </c:pt>
                <c:pt idx="21948" formatCode="General">
                  <c:v>21.948</c:v>
                </c:pt>
                <c:pt idx="21949" formatCode="General">
                  <c:v>21.949000000000002</c:v>
                </c:pt>
                <c:pt idx="21950" formatCode="General">
                  <c:v>21.95</c:v>
                </c:pt>
                <c:pt idx="21951" formatCode="General">
                  <c:v>21.951000000000001</c:v>
                </c:pt>
                <c:pt idx="21952" formatCode="General">
                  <c:v>21.952000000000002</c:v>
                </c:pt>
                <c:pt idx="21953" formatCode="General">
                  <c:v>21.952999999999999</c:v>
                </c:pt>
                <c:pt idx="21954" formatCode="General">
                  <c:v>21.954000000000001</c:v>
                </c:pt>
                <c:pt idx="21955" formatCode="General">
                  <c:v>21.954999999999998</c:v>
                </c:pt>
                <c:pt idx="21956" formatCode="General">
                  <c:v>21.956</c:v>
                </c:pt>
                <c:pt idx="21957" formatCode="General">
                  <c:v>21.957000000000001</c:v>
                </c:pt>
                <c:pt idx="21958" formatCode="General">
                  <c:v>21.957999999999998</c:v>
                </c:pt>
                <c:pt idx="21959" formatCode="General">
                  <c:v>21.959</c:v>
                </c:pt>
                <c:pt idx="21960" formatCode="General">
                  <c:v>21.96</c:v>
                </c:pt>
                <c:pt idx="21961" formatCode="General">
                  <c:v>21.960999999999999</c:v>
                </c:pt>
                <c:pt idx="21962" formatCode="General">
                  <c:v>21.962</c:v>
                </c:pt>
                <c:pt idx="21963" formatCode="General">
                  <c:v>21.963000000000001</c:v>
                </c:pt>
                <c:pt idx="21964" formatCode="General">
                  <c:v>21.963999999999999</c:v>
                </c:pt>
                <c:pt idx="21965" formatCode="General">
                  <c:v>21.965</c:v>
                </c:pt>
                <c:pt idx="21966" formatCode="General">
                  <c:v>21.966000000000001</c:v>
                </c:pt>
                <c:pt idx="21967" formatCode="General">
                  <c:v>21.966999999999999</c:v>
                </c:pt>
                <c:pt idx="21968" formatCode="General">
                  <c:v>21.968</c:v>
                </c:pt>
                <c:pt idx="21969" formatCode="General">
                  <c:v>21.969000000000001</c:v>
                </c:pt>
                <c:pt idx="21970" formatCode="General">
                  <c:v>21.97</c:v>
                </c:pt>
                <c:pt idx="21971" formatCode="General">
                  <c:v>21.971</c:v>
                </c:pt>
                <c:pt idx="21972" formatCode="General">
                  <c:v>21.972000000000001</c:v>
                </c:pt>
                <c:pt idx="21973" formatCode="General">
                  <c:v>21.972999999999999</c:v>
                </c:pt>
                <c:pt idx="21974" formatCode="General">
                  <c:v>21.974</c:v>
                </c:pt>
                <c:pt idx="21975" formatCode="General">
                  <c:v>21.975000000000001</c:v>
                </c:pt>
                <c:pt idx="21976" formatCode="General">
                  <c:v>21.975999999999999</c:v>
                </c:pt>
                <c:pt idx="21977" formatCode="General">
                  <c:v>21.977</c:v>
                </c:pt>
                <c:pt idx="21978" formatCode="General">
                  <c:v>21.978000000000002</c:v>
                </c:pt>
                <c:pt idx="21979" formatCode="General">
                  <c:v>21.978999999999999</c:v>
                </c:pt>
                <c:pt idx="21980" formatCode="General">
                  <c:v>21.98</c:v>
                </c:pt>
                <c:pt idx="21981" formatCode="General">
                  <c:v>21.981000000000002</c:v>
                </c:pt>
                <c:pt idx="21982" formatCode="General">
                  <c:v>21.981999999999999</c:v>
                </c:pt>
                <c:pt idx="21983" formatCode="General">
                  <c:v>21.983000000000001</c:v>
                </c:pt>
                <c:pt idx="21984" formatCode="General">
                  <c:v>21.984000000000002</c:v>
                </c:pt>
                <c:pt idx="21985" formatCode="General">
                  <c:v>21.984999999999999</c:v>
                </c:pt>
                <c:pt idx="21986" formatCode="General">
                  <c:v>21.986000000000001</c:v>
                </c:pt>
                <c:pt idx="21987" formatCode="General">
                  <c:v>21.986999999999998</c:v>
                </c:pt>
                <c:pt idx="21988" formatCode="General">
                  <c:v>21.988</c:v>
                </c:pt>
                <c:pt idx="21989" formatCode="General">
                  <c:v>21.989000000000001</c:v>
                </c:pt>
                <c:pt idx="21990" formatCode="General">
                  <c:v>21.99</c:v>
                </c:pt>
                <c:pt idx="21991" formatCode="General">
                  <c:v>21.991</c:v>
                </c:pt>
                <c:pt idx="21992" formatCode="General">
                  <c:v>21.992000000000001</c:v>
                </c:pt>
                <c:pt idx="21993" formatCode="General">
                  <c:v>21.992999999999999</c:v>
                </c:pt>
                <c:pt idx="21994" formatCode="General">
                  <c:v>21.994</c:v>
                </c:pt>
                <c:pt idx="21995" formatCode="General">
                  <c:v>21.995000000000001</c:v>
                </c:pt>
                <c:pt idx="21996" formatCode="General">
                  <c:v>21.995999999999999</c:v>
                </c:pt>
                <c:pt idx="21997" formatCode="General">
                  <c:v>21.997</c:v>
                </c:pt>
                <c:pt idx="21998" formatCode="General">
                  <c:v>21.998000000000001</c:v>
                </c:pt>
                <c:pt idx="21999" formatCode="General">
                  <c:v>21.998999999999999</c:v>
                </c:pt>
                <c:pt idx="22000" formatCode="General">
                  <c:v>22</c:v>
                </c:pt>
                <c:pt idx="22001" formatCode="General">
                  <c:v>22.001000000000001</c:v>
                </c:pt>
                <c:pt idx="22002" formatCode="General">
                  <c:v>22.001999999999999</c:v>
                </c:pt>
                <c:pt idx="22003" formatCode="General">
                  <c:v>22.003</c:v>
                </c:pt>
                <c:pt idx="22004" formatCode="General">
                  <c:v>22.004000000000001</c:v>
                </c:pt>
                <c:pt idx="22005" formatCode="General">
                  <c:v>22.004999999999999</c:v>
                </c:pt>
                <c:pt idx="22006" formatCode="General">
                  <c:v>22.006</c:v>
                </c:pt>
                <c:pt idx="22007" formatCode="General">
                  <c:v>22.007000000000001</c:v>
                </c:pt>
                <c:pt idx="22008" formatCode="General">
                  <c:v>22.007999999999999</c:v>
                </c:pt>
                <c:pt idx="22009" formatCode="General">
                  <c:v>22.009</c:v>
                </c:pt>
                <c:pt idx="22010" formatCode="General">
                  <c:v>22.01</c:v>
                </c:pt>
                <c:pt idx="22011" formatCode="General">
                  <c:v>22.010999999999999</c:v>
                </c:pt>
                <c:pt idx="22012" formatCode="General">
                  <c:v>22.012</c:v>
                </c:pt>
                <c:pt idx="22013" formatCode="General">
                  <c:v>22.013000000000002</c:v>
                </c:pt>
                <c:pt idx="22014" formatCode="General">
                  <c:v>22.013999999999999</c:v>
                </c:pt>
                <c:pt idx="22015" formatCode="General">
                  <c:v>22.015000000000001</c:v>
                </c:pt>
                <c:pt idx="22016" formatCode="General">
                  <c:v>22.015999999999998</c:v>
                </c:pt>
                <c:pt idx="22017" formatCode="General">
                  <c:v>22.016999999999999</c:v>
                </c:pt>
                <c:pt idx="22018" formatCode="General">
                  <c:v>22.018000000000001</c:v>
                </c:pt>
                <c:pt idx="22019" formatCode="General">
                  <c:v>22.018999999999998</c:v>
                </c:pt>
                <c:pt idx="22020" formatCode="General">
                  <c:v>22.02</c:v>
                </c:pt>
                <c:pt idx="22021" formatCode="General">
                  <c:v>22.021000000000001</c:v>
                </c:pt>
                <c:pt idx="22022" formatCode="General">
                  <c:v>22.021999999999998</c:v>
                </c:pt>
                <c:pt idx="22023" formatCode="General">
                  <c:v>22.023</c:v>
                </c:pt>
                <c:pt idx="22024" formatCode="General">
                  <c:v>22.024000000000001</c:v>
                </c:pt>
                <c:pt idx="22025" formatCode="General">
                  <c:v>22.024999999999999</c:v>
                </c:pt>
                <c:pt idx="22026" formatCode="General">
                  <c:v>22.026</c:v>
                </c:pt>
                <c:pt idx="22027" formatCode="General">
                  <c:v>22.027000000000001</c:v>
                </c:pt>
                <c:pt idx="22028" formatCode="General">
                  <c:v>22.027999999999999</c:v>
                </c:pt>
                <c:pt idx="22029" formatCode="General">
                  <c:v>22.029</c:v>
                </c:pt>
                <c:pt idx="22030" formatCode="General">
                  <c:v>22.03</c:v>
                </c:pt>
                <c:pt idx="22031" formatCode="General">
                  <c:v>22.030999999999999</c:v>
                </c:pt>
                <c:pt idx="22032" formatCode="General">
                  <c:v>22.032</c:v>
                </c:pt>
                <c:pt idx="22033" formatCode="General">
                  <c:v>22.033000000000001</c:v>
                </c:pt>
                <c:pt idx="22034" formatCode="General">
                  <c:v>22.033999999999999</c:v>
                </c:pt>
                <c:pt idx="22035" formatCode="General">
                  <c:v>22.035</c:v>
                </c:pt>
                <c:pt idx="22036" formatCode="General">
                  <c:v>22.036000000000001</c:v>
                </c:pt>
                <c:pt idx="22037" formatCode="General">
                  <c:v>22.036999999999999</c:v>
                </c:pt>
                <c:pt idx="22038" formatCode="General">
                  <c:v>22.038</c:v>
                </c:pt>
                <c:pt idx="22039" formatCode="General">
                  <c:v>22.039000000000001</c:v>
                </c:pt>
                <c:pt idx="22040" formatCode="General">
                  <c:v>22.04</c:v>
                </c:pt>
                <c:pt idx="22041" formatCode="General">
                  <c:v>22.041</c:v>
                </c:pt>
                <c:pt idx="22042" formatCode="General">
                  <c:v>22.042000000000002</c:v>
                </c:pt>
                <c:pt idx="22043" formatCode="General">
                  <c:v>22.042999999999999</c:v>
                </c:pt>
                <c:pt idx="22044" formatCode="General">
                  <c:v>22.044</c:v>
                </c:pt>
                <c:pt idx="22045" formatCode="General">
                  <c:v>22.045000000000002</c:v>
                </c:pt>
                <c:pt idx="22046" formatCode="General">
                  <c:v>22.045999999999999</c:v>
                </c:pt>
                <c:pt idx="22047" formatCode="General">
                  <c:v>22.047000000000001</c:v>
                </c:pt>
                <c:pt idx="22048" formatCode="General">
                  <c:v>22.047999999999998</c:v>
                </c:pt>
                <c:pt idx="22049" formatCode="General">
                  <c:v>22.048999999999999</c:v>
                </c:pt>
                <c:pt idx="22050" formatCode="General">
                  <c:v>22.05</c:v>
                </c:pt>
                <c:pt idx="22051" formatCode="General">
                  <c:v>22.050999999999998</c:v>
                </c:pt>
                <c:pt idx="22052" formatCode="General">
                  <c:v>22.052</c:v>
                </c:pt>
                <c:pt idx="22053" formatCode="General">
                  <c:v>22.053000000000001</c:v>
                </c:pt>
                <c:pt idx="22054" formatCode="General">
                  <c:v>22.053999999999998</c:v>
                </c:pt>
                <c:pt idx="22055" formatCode="General">
                  <c:v>22.055</c:v>
                </c:pt>
                <c:pt idx="22056" formatCode="General">
                  <c:v>22.056000000000001</c:v>
                </c:pt>
                <c:pt idx="22057" formatCode="General">
                  <c:v>22.056999999999999</c:v>
                </c:pt>
                <c:pt idx="22058" formatCode="General">
                  <c:v>22.058</c:v>
                </c:pt>
                <c:pt idx="22059" formatCode="General">
                  <c:v>22.059000000000001</c:v>
                </c:pt>
                <c:pt idx="22060" formatCode="General">
                  <c:v>22.06</c:v>
                </c:pt>
                <c:pt idx="22061" formatCode="General">
                  <c:v>22.061</c:v>
                </c:pt>
                <c:pt idx="22062" formatCode="General">
                  <c:v>22.062000000000001</c:v>
                </c:pt>
                <c:pt idx="22063" formatCode="General">
                  <c:v>22.062999999999999</c:v>
                </c:pt>
                <c:pt idx="22064" formatCode="General">
                  <c:v>22.064</c:v>
                </c:pt>
                <c:pt idx="22065" formatCode="General">
                  <c:v>22.065000000000001</c:v>
                </c:pt>
                <c:pt idx="22066" formatCode="General">
                  <c:v>22.065999999999999</c:v>
                </c:pt>
                <c:pt idx="22067" formatCode="General">
                  <c:v>22.067</c:v>
                </c:pt>
                <c:pt idx="22068" formatCode="General">
                  <c:v>22.068000000000001</c:v>
                </c:pt>
                <c:pt idx="22069" formatCode="General">
                  <c:v>22.068999999999999</c:v>
                </c:pt>
                <c:pt idx="22070" formatCode="General">
                  <c:v>22.07</c:v>
                </c:pt>
                <c:pt idx="22071" formatCode="General">
                  <c:v>22.071000000000002</c:v>
                </c:pt>
                <c:pt idx="22072" formatCode="General">
                  <c:v>22.071999999999999</c:v>
                </c:pt>
                <c:pt idx="22073" formatCode="General">
                  <c:v>22.073</c:v>
                </c:pt>
                <c:pt idx="22074" formatCode="General">
                  <c:v>22.074000000000002</c:v>
                </c:pt>
                <c:pt idx="22075" formatCode="General">
                  <c:v>22.074999999999999</c:v>
                </c:pt>
                <c:pt idx="22076" formatCode="General">
                  <c:v>22.076000000000001</c:v>
                </c:pt>
                <c:pt idx="22077" formatCode="General">
                  <c:v>22.077000000000002</c:v>
                </c:pt>
                <c:pt idx="22078" formatCode="General">
                  <c:v>22.077999999999999</c:v>
                </c:pt>
                <c:pt idx="22079" formatCode="General">
                  <c:v>22.079000000000001</c:v>
                </c:pt>
                <c:pt idx="22080" formatCode="General">
                  <c:v>22.08</c:v>
                </c:pt>
                <c:pt idx="22081" formatCode="General">
                  <c:v>22.081</c:v>
                </c:pt>
                <c:pt idx="22082" formatCode="General">
                  <c:v>22.082000000000001</c:v>
                </c:pt>
                <c:pt idx="22083" formatCode="General">
                  <c:v>22.082999999999998</c:v>
                </c:pt>
                <c:pt idx="22084" formatCode="General">
                  <c:v>22.084</c:v>
                </c:pt>
                <c:pt idx="22085" formatCode="General">
                  <c:v>22.085000000000001</c:v>
                </c:pt>
                <c:pt idx="22086" formatCode="General">
                  <c:v>22.085999999999999</c:v>
                </c:pt>
                <c:pt idx="22087" formatCode="General">
                  <c:v>22.087</c:v>
                </c:pt>
                <c:pt idx="22088" formatCode="General">
                  <c:v>22.088000000000001</c:v>
                </c:pt>
                <c:pt idx="22089" formatCode="General">
                  <c:v>22.088999999999999</c:v>
                </c:pt>
                <c:pt idx="22090" formatCode="General">
                  <c:v>22.09</c:v>
                </c:pt>
                <c:pt idx="22091" formatCode="General">
                  <c:v>22.091000000000001</c:v>
                </c:pt>
                <c:pt idx="22092" formatCode="General">
                  <c:v>22.091999999999999</c:v>
                </c:pt>
                <c:pt idx="22093" formatCode="General">
                  <c:v>22.093</c:v>
                </c:pt>
                <c:pt idx="22094" formatCode="General">
                  <c:v>22.094000000000001</c:v>
                </c:pt>
                <c:pt idx="22095" formatCode="General">
                  <c:v>22.094999999999999</c:v>
                </c:pt>
                <c:pt idx="22096" formatCode="General">
                  <c:v>22.096</c:v>
                </c:pt>
                <c:pt idx="22097" formatCode="General">
                  <c:v>22.097000000000001</c:v>
                </c:pt>
                <c:pt idx="22098" formatCode="General">
                  <c:v>22.097999999999999</c:v>
                </c:pt>
                <c:pt idx="22099" formatCode="General">
                  <c:v>22.099</c:v>
                </c:pt>
                <c:pt idx="22100" formatCode="General">
                  <c:v>22.1</c:v>
                </c:pt>
                <c:pt idx="22101" formatCode="General">
                  <c:v>22.100999999999999</c:v>
                </c:pt>
                <c:pt idx="22102" formatCode="General">
                  <c:v>22.102</c:v>
                </c:pt>
                <c:pt idx="22103" formatCode="General">
                  <c:v>22.103000000000002</c:v>
                </c:pt>
                <c:pt idx="22104" formatCode="General">
                  <c:v>22.103999999999999</c:v>
                </c:pt>
                <c:pt idx="22105" formatCode="General">
                  <c:v>22.105</c:v>
                </c:pt>
                <c:pt idx="22106" formatCode="General">
                  <c:v>22.106000000000002</c:v>
                </c:pt>
                <c:pt idx="22107" formatCode="General">
                  <c:v>22.106999999999999</c:v>
                </c:pt>
                <c:pt idx="22108" formatCode="General">
                  <c:v>22.108000000000001</c:v>
                </c:pt>
                <c:pt idx="22109" formatCode="General">
                  <c:v>22.109000000000002</c:v>
                </c:pt>
                <c:pt idx="22110" formatCode="General">
                  <c:v>22.11</c:v>
                </c:pt>
                <c:pt idx="22111" formatCode="General">
                  <c:v>22.111000000000001</c:v>
                </c:pt>
                <c:pt idx="22112" formatCode="General">
                  <c:v>22.111999999999998</c:v>
                </c:pt>
                <c:pt idx="22113" formatCode="General">
                  <c:v>22.113</c:v>
                </c:pt>
                <c:pt idx="22114" formatCode="General">
                  <c:v>22.114000000000001</c:v>
                </c:pt>
                <c:pt idx="22115" formatCode="General">
                  <c:v>22.114999999999998</c:v>
                </c:pt>
                <c:pt idx="22116" formatCode="General">
                  <c:v>22.116</c:v>
                </c:pt>
                <c:pt idx="22117" formatCode="General">
                  <c:v>22.117000000000001</c:v>
                </c:pt>
                <c:pt idx="22118" formatCode="General">
                  <c:v>22.117999999999999</c:v>
                </c:pt>
                <c:pt idx="22119" formatCode="General">
                  <c:v>22.119</c:v>
                </c:pt>
                <c:pt idx="22120" formatCode="General">
                  <c:v>22.12</c:v>
                </c:pt>
                <c:pt idx="22121" formatCode="General">
                  <c:v>22.120999999999999</c:v>
                </c:pt>
                <c:pt idx="22122" formatCode="General">
                  <c:v>22.122</c:v>
                </c:pt>
                <c:pt idx="22123" formatCode="General">
                  <c:v>22.123000000000001</c:v>
                </c:pt>
                <c:pt idx="22124" formatCode="General">
                  <c:v>22.123999999999999</c:v>
                </c:pt>
                <c:pt idx="22125" formatCode="General">
                  <c:v>22.125</c:v>
                </c:pt>
                <c:pt idx="22126" formatCode="General">
                  <c:v>22.126000000000001</c:v>
                </c:pt>
                <c:pt idx="22127" formatCode="General">
                  <c:v>22.126999999999999</c:v>
                </c:pt>
                <c:pt idx="22128" formatCode="General">
                  <c:v>22.128</c:v>
                </c:pt>
                <c:pt idx="22129" formatCode="General">
                  <c:v>22.129000000000001</c:v>
                </c:pt>
                <c:pt idx="22130" formatCode="General">
                  <c:v>22.13</c:v>
                </c:pt>
                <c:pt idx="22131" formatCode="General">
                  <c:v>22.131</c:v>
                </c:pt>
                <c:pt idx="22132" formatCode="General">
                  <c:v>22.132000000000001</c:v>
                </c:pt>
                <c:pt idx="22133" formatCode="General">
                  <c:v>22.132999999999999</c:v>
                </c:pt>
                <c:pt idx="22134" formatCode="General">
                  <c:v>22.134</c:v>
                </c:pt>
                <c:pt idx="22135" formatCode="General">
                  <c:v>22.135000000000002</c:v>
                </c:pt>
                <c:pt idx="22136" formatCode="General">
                  <c:v>22.135999999999999</c:v>
                </c:pt>
                <c:pt idx="22137" formatCode="General">
                  <c:v>22.137</c:v>
                </c:pt>
                <c:pt idx="22138" formatCode="General">
                  <c:v>22.138000000000002</c:v>
                </c:pt>
                <c:pt idx="22139" formatCode="General">
                  <c:v>22.138999999999999</c:v>
                </c:pt>
                <c:pt idx="22140" formatCode="General">
                  <c:v>22.14</c:v>
                </c:pt>
                <c:pt idx="22141" formatCode="General">
                  <c:v>22.140999999999998</c:v>
                </c:pt>
                <c:pt idx="22142" formatCode="General">
                  <c:v>22.141999999999999</c:v>
                </c:pt>
                <c:pt idx="22143" formatCode="General">
                  <c:v>22.143000000000001</c:v>
                </c:pt>
                <c:pt idx="22144" formatCode="General">
                  <c:v>22.143999999999998</c:v>
                </c:pt>
                <c:pt idx="22145" formatCode="General">
                  <c:v>22.145</c:v>
                </c:pt>
                <c:pt idx="22146" formatCode="General">
                  <c:v>22.146000000000001</c:v>
                </c:pt>
                <c:pt idx="22147" formatCode="General">
                  <c:v>22.146999999999998</c:v>
                </c:pt>
                <c:pt idx="22148" formatCode="General">
                  <c:v>22.148</c:v>
                </c:pt>
                <c:pt idx="22149" formatCode="General">
                  <c:v>22.149000000000001</c:v>
                </c:pt>
                <c:pt idx="22150" formatCode="General">
                  <c:v>22.15</c:v>
                </c:pt>
                <c:pt idx="22151" formatCode="General">
                  <c:v>22.151</c:v>
                </c:pt>
                <c:pt idx="22152" formatCode="General">
                  <c:v>22.152000000000001</c:v>
                </c:pt>
                <c:pt idx="22153" formatCode="General">
                  <c:v>22.152999999999999</c:v>
                </c:pt>
                <c:pt idx="22154" formatCode="General">
                  <c:v>22.154</c:v>
                </c:pt>
                <c:pt idx="22155" formatCode="General">
                  <c:v>22.155000000000001</c:v>
                </c:pt>
                <c:pt idx="22156" formatCode="General">
                  <c:v>22.155999999999999</c:v>
                </c:pt>
                <c:pt idx="22157" formatCode="General">
                  <c:v>22.157</c:v>
                </c:pt>
                <c:pt idx="22158" formatCode="General">
                  <c:v>22.158000000000001</c:v>
                </c:pt>
                <c:pt idx="22159" formatCode="General">
                  <c:v>22.158999999999999</c:v>
                </c:pt>
                <c:pt idx="22160" formatCode="General">
                  <c:v>22.16</c:v>
                </c:pt>
                <c:pt idx="22161" formatCode="General">
                  <c:v>22.161000000000001</c:v>
                </c:pt>
                <c:pt idx="22162" formatCode="General">
                  <c:v>22.161999999999999</c:v>
                </c:pt>
                <c:pt idx="22163" formatCode="General">
                  <c:v>22.163</c:v>
                </c:pt>
                <c:pt idx="22164" formatCode="General">
                  <c:v>22.164000000000001</c:v>
                </c:pt>
                <c:pt idx="22165" formatCode="General">
                  <c:v>22.164999999999999</c:v>
                </c:pt>
                <c:pt idx="22166" formatCode="General">
                  <c:v>22.166</c:v>
                </c:pt>
                <c:pt idx="22167" formatCode="General">
                  <c:v>22.167000000000002</c:v>
                </c:pt>
                <c:pt idx="22168" formatCode="General">
                  <c:v>22.167999999999999</c:v>
                </c:pt>
                <c:pt idx="22169" formatCode="General">
                  <c:v>22.169</c:v>
                </c:pt>
                <c:pt idx="22170" formatCode="General">
                  <c:v>22.17</c:v>
                </c:pt>
                <c:pt idx="22171" formatCode="General">
                  <c:v>22.170999999999999</c:v>
                </c:pt>
                <c:pt idx="22172" formatCode="General">
                  <c:v>22.172000000000001</c:v>
                </c:pt>
                <c:pt idx="22173" formatCode="General">
                  <c:v>22.172999999999998</c:v>
                </c:pt>
                <c:pt idx="22174" formatCode="General">
                  <c:v>22.173999999999999</c:v>
                </c:pt>
                <c:pt idx="22175" formatCode="General">
                  <c:v>22.175000000000001</c:v>
                </c:pt>
                <c:pt idx="22176" formatCode="General">
                  <c:v>22.175999999999998</c:v>
                </c:pt>
                <c:pt idx="22177" formatCode="General">
                  <c:v>22.177</c:v>
                </c:pt>
                <c:pt idx="22178" formatCode="General">
                  <c:v>22.178000000000001</c:v>
                </c:pt>
                <c:pt idx="22179" formatCode="General">
                  <c:v>22.178999999999998</c:v>
                </c:pt>
                <c:pt idx="22180" formatCode="General">
                  <c:v>22.18</c:v>
                </c:pt>
                <c:pt idx="22181" formatCode="General">
                  <c:v>22.181000000000001</c:v>
                </c:pt>
                <c:pt idx="22182" formatCode="General">
                  <c:v>22.181999999999999</c:v>
                </c:pt>
                <c:pt idx="22183" formatCode="General">
                  <c:v>22.183</c:v>
                </c:pt>
                <c:pt idx="22184" formatCode="General">
                  <c:v>22.184000000000001</c:v>
                </c:pt>
                <c:pt idx="22185" formatCode="General">
                  <c:v>22.184999999999999</c:v>
                </c:pt>
                <c:pt idx="22186" formatCode="General">
                  <c:v>22.186</c:v>
                </c:pt>
                <c:pt idx="22187" formatCode="General">
                  <c:v>22.187000000000001</c:v>
                </c:pt>
                <c:pt idx="22188" formatCode="General">
                  <c:v>22.187999999999999</c:v>
                </c:pt>
                <c:pt idx="22189" formatCode="General">
                  <c:v>22.189</c:v>
                </c:pt>
                <c:pt idx="22190" formatCode="General">
                  <c:v>22.19</c:v>
                </c:pt>
                <c:pt idx="22191" formatCode="General">
                  <c:v>22.190999999999999</c:v>
                </c:pt>
                <c:pt idx="22192" formatCode="General">
                  <c:v>22.192</c:v>
                </c:pt>
                <c:pt idx="22193" formatCode="General">
                  <c:v>22.193000000000001</c:v>
                </c:pt>
                <c:pt idx="22194" formatCode="General">
                  <c:v>22.193999999999999</c:v>
                </c:pt>
                <c:pt idx="22195" formatCode="General">
                  <c:v>22.195</c:v>
                </c:pt>
                <c:pt idx="22196" formatCode="General">
                  <c:v>22.196000000000002</c:v>
                </c:pt>
                <c:pt idx="22197" formatCode="General">
                  <c:v>22.196999999999999</c:v>
                </c:pt>
                <c:pt idx="22198" formatCode="General">
                  <c:v>22.198</c:v>
                </c:pt>
                <c:pt idx="22199" formatCode="General">
                  <c:v>22.199000000000002</c:v>
                </c:pt>
                <c:pt idx="22200" formatCode="General">
                  <c:v>22.2</c:v>
                </c:pt>
                <c:pt idx="22201" formatCode="General">
                  <c:v>22.201000000000001</c:v>
                </c:pt>
                <c:pt idx="22202" formatCode="General">
                  <c:v>22.202000000000002</c:v>
                </c:pt>
                <c:pt idx="22203" formatCode="General">
                  <c:v>22.202999999999999</c:v>
                </c:pt>
                <c:pt idx="22204" formatCode="General">
                  <c:v>22.204000000000001</c:v>
                </c:pt>
                <c:pt idx="22205" formatCode="General">
                  <c:v>22.204999999999998</c:v>
                </c:pt>
                <c:pt idx="22206" formatCode="General">
                  <c:v>22.206</c:v>
                </c:pt>
                <c:pt idx="22207" formatCode="General">
                  <c:v>22.207000000000001</c:v>
                </c:pt>
                <c:pt idx="22208" formatCode="General">
                  <c:v>22.207999999999998</c:v>
                </c:pt>
                <c:pt idx="22209" formatCode="General">
                  <c:v>22.209</c:v>
                </c:pt>
                <c:pt idx="22210" formatCode="General">
                  <c:v>22.21</c:v>
                </c:pt>
                <c:pt idx="22211" formatCode="General">
                  <c:v>22.210999999999999</c:v>
                </c:pt>
                <c:pt idx="22212" formatCode="General">
                  <c:v>22.212</c:v>
                </c:pt>
                <c:pt idx="22213" formatCode="General">
                  <c:v>22.213000000000001</c:v>
                </c:pt>
                <c:pt idx="22214" formatCode="General">
                  <c:v>22.213999999999999</c:v>
                </c:pt>
                <c:pt idx="22215" formatCode="General">
                  <c:v>22.215</c:v>
                </c:pt>
                <c:pt idx="22216" formatCode="General">
                  <c:v>22.216000000000001</c:v>
                </c:pt>
                <c:pt idx="22217" formatCode="General">
                  <c:v>22.216999999999999</c:v>
                </c:pt>
                <c:pt idx="22218" formatCode="General">
                  <c:v>22.218</c:v>
                </c:pt>
                <c:pt idx="22219" formatCode="General">
                  <c:v>22.219000000000001</c:v>
                </c:pt>
              </c:numCache>
            </c:numRef>
          </c:xVal>
          <c:yVal>
            <c:numRef>
              <c:f>Sheet1!$T$12:$T$22231</c:f>
              <c:numCache>
                <c:formatCode>General</c:formatCode>
                <c:ptCount val="22220"/>
                <c:pt idx="0">
                  <c:v>0.25463649959641699</c:v>
                </c:pt>
                <c:pt idx="1">
                  <c:v>-5.4703917494773302</c:v>
                </c:pt>
                <c:pt idx="2">
                  <c:v>-5.5641913108227499</c:v>
                </c:pt>
                <c:pt idx="3">
                  <c:v>-5.88326355246907</c:v>
                </c:pt>
                <c:pt idx="4">
                  <c:v>-6.4342489192706296</c:v>
                </c:pt>
                <c:pt idx="5">
                  <c:v>-7.2044617768036803</c:v>
                </c:pt>
                <c:pt idx="6">
                  <c:v>-8.2018999450882895</c:v>
                </c:pt>
                <c:pt idx="7">
                  <c:v>-9.41524869951696</c:v>
                </c:pt>
                <c:pt idx="8">
                  <c:v>-10.8441233186927</c:v>
                </c:pt>
                <c:pt idx="9">
                  <c:v>-12.498352963883701</c:v>
                </c:pt>
                <c:pt idx="10">
                  <c:v>-14.368449411343301</c:v>
                </c:pt>
                <c:pt idx="11">
                  <c:v>-16.465590203117898</c:v>
                </c:pt>
                <c:pt idx="12">
                  <c:v>-18.781597690972902</c:v>
                </c:pt>
                <c:pt idx="13">
                  <c:v>-21.319158061142002</c:v>
                </c:pt>
                <c:pt idx="14">
                  <c:v>-24.091083128592501</c:v>
                </c:pt>
                <c:pt idx="15">
                  <c:v>-27.090758422198501</c:v>
                </c:pt>
                <c:pt idx="16">
                  <c:v>-30.332107122919201</c:v>
                </c:pt>
                <c:pt idx="17">
                  <c:v>-33.809551322595702</c:v>
                </c:pt>
                <c:pt idx="18">
                  <c:v>-37.528214680747098</c:v>
                </c:pt>
                <c:pt idx="19">
                  <c:v>-41.503169254600401</c:v>
                </c:pt>
                <c:pt idx="20">
                  <c:v>-45.729870007347401</c:v>
                </c:pt>
                <c:pt idx="21">
                  <c:v>-50.214350349828699</c:v>
                </c:pt>
                <c:pt idx="22">
                  <c:v>-54.972462675745803</c:v>
                </c:pt>
                <c:pt idx="23">
                  <c:v>-60.0003073799041</c:v>
                </c:pt>
                <c:pt idx="24">
                  <c:v>-65.265398946987204</c:v>
                </c:pt>
                <c:pt idx="25">
                  <c:v>-70.941112611682797</c:v>
                </c:pt>
                <c:pt idx="26">
                  <c:v>-76.813976504046707</c:v>
                </c:pt>
                <c:pt idx="27">
                  <c:v>-82.994096731387799</c:v>
                </c:pt>
                <c:pt idx="28">
                  <c:v>-89.487036340957403</c:v>
                </c:pt>
                <c:pt idx="29">
                  <c:v>-96.298553803391201</c:v>
                </c:pt>
                <c:pt idx="30">
                  <c:v>-103.434531653946</c:v>
                </c:pt>
                <c:pt idx="31">
                  <c:v>-110.803345525043</c:v>
                </c:pt>
                <c:pt idx="32">
                  <c:v>-118.60869882436999</c:v>
                </c:pt>
                <c:pt idx="33">
                  <c:v>-126.75191752374</c:v>
                </c:pt>
                <c:pt idx="34">
                  <c:v>-135.23897292441501</c:v>
                </c:pt>
                <c:pt idx="35">
                  <c:v>-143.97805011842101</c:v>
                </c:pt>
                <c:pt idx="36">
                  <c:v>-153.172394455182</c:v>
                </c:pt>
                <c:pt idx="37">
                  <c:v>-162.62505657171801</c:v>
                </c:pt>
                <c:pt idx="38">
                  <c:v>-172.44126707770499</c:v>
                </c:pt>
                <c:pt idx="39">
                  <c:v>-182.71883995888399</c:v>
                </c:pt>
                <c:pt idx="40">
                  <c:v>-193.26001208668001</c:v>
                </c:pt>
                <c:pt idx="41">
                  <c:v>-204.169017421147</c:v>
                </c:pt>
                <c:pt idx="42">
                  <c:v>-215.44494015846999</c:v>
                </c:pt>
                <c:pt idx="43">
                  <c:v>-227.08646733362301</c:v>
                </c:pt>
                <c:pt idx="44">
                  <c:v>-239.09183379866201</c:v>
                </c:pt>
                <c:pt idx="45">
                  <c:v>-251.458771572259</c:v>
                </c:pt>
                <c:pt idx="46">
                  <c:v>-264.18446355666799</c:v>
                </c:pt>
                <c:pt idx="47">
                  <c:v>-277.26550160844101</c:v>
                </c:pt>
                <c:pt idx="48">
                  <c:v>-290.69784893980801</c:v>
                </c:pt>
                <c:pt idx="49">
                  <c:v>-304.379244941293</c:v>
                </c:pt>
                <c:pt idx="50">
                  <c:v>-318.50207752715698</c:v>
                </c:pt>
                <c:pt idx="51">
                  <c:v>-332.95571731744502</c:v>
                </c:pt>
                <c:pt idx="52">
                  <c:v>-347.63601949517601</c:v>
                </c:pt>
                <c:pt idx="53">
                  <c:v>-362.73339792956398</c:v>
                </c:pt>
                <c:pt idx="54">
                  <c:v>-378.03761107141003</c:v>
                </c:pt>
                <c:pt idx="55">
                  <c:v>-393.73774046396198</c:v>
                </c:pt>
                <c:pt idx="56">
                  <c:v>-409.62217377890198</c:v>
                </c:pt>
                <c:pt idx="57">
                  <c:v>-425.78103041264001</c:v>
                </c:pt>
                <c:pt idx="58">
                  <c:v>-442.29661656722902</c:v>
                </c:pt>
                <c:pt idx="59">
                  <c:v>-458.95531705663001</c:v>
                </c:pt>
                <c:pt idx="60">
                  <c:v>-475.845222281144</c:v>
                </c:pt>
                <c:pt idx="61">
                  <c:v>-492.94903447997899</c:v>
                </c:pt>
                <c:pt idx="62">
                  <c:v>-510.24887363423898</c:v>
                </c:pt>
                <c:pt idx="63">
                  <c:v>-527.72627580565995</c:v>
                </c:pt>
                <c:pt idx="64">
                  <c:v>-545.36219577461702</c:v>
                </c:pt>
                <c:pt idx="65">
                  <c:v>-563.12725765695404</c:v>
                </c:pt>
                <c:pt idx="66">
                  <c:v>-581.01129968677606</c:v>
                </c:pt>
                <c:pt idx="67">
                  <c:v>-598.99315878236996</c:v>
                </c:pt>
                <c:pt idx="68">
                  <c:v>-617.03165490848301</c:v>
                </c:pt>
                <c:pt idx="69">
                  <c:v>-635.13443441022503</c:v>
                </c:pt>
                <c:pt idx="70">
                  <c:v>-653.25824236872302</c:v>
                </c:pt>
                <c:pt idx="71">
                  <c:v>-671.38966945720097</c:v>
                </c:pt>
                <c:pt idx="72">
                  <c:v>-689.50446733315198</c:v>
                </c:pt>
                <c:pt idx="73">
                  <c:v>-707.568300654724</c:v>
                </c:pt>
                <c:pt idx="74">
                  <c:v>-725.55655497555097</c:v>
                </c:pt>
                <c:pt idx="75">
                  <c:v>-743.463429814817</c:v>
                </c:pt>
                <c:pt idx="76">
                  <c:v>-761.24293250819198</c:v>
                </c:pt>
                <c:pt idx="77">
                  <c:v>-778.87915624837296</c:v>
                </c:pt>
                <c:pt idx="78">
                  <c:v>-796.335850852774</c:v>
                </c:pt>
                <c:pt idx="79">
                  <c:v>-813.59647564339502</c:v>
                </c:pt>
                <c:pt idx="80">
                  <c:v>-830.63400930031901</c:v>
                </c:pt>
                <c:pt idx="81">
                  <c:v>-847.42147023354801</c:v>
                </c:pt>
                <c:pt idx="82">
                  <c:v>-863.92220158037105</c:v>
                </c:pt>
                <c:pt idx="83">
                  <c:v>-880.11944815716299</c:v>
                </c:pt>
                <c:pt idx="84">
                  <c:v>-895.98617093016003</c:v>
                </c:pt>
                <c:pt idx="85">
                  <c:v>-911.49557134573001</c:v>
                </c:pt>
                <c:pt idx="86">
                  <c:v>-926.611379623375</c:v>
                </c:pt>
                <c:pt idx="87">
                  <c:v>-941.32719052547304</c:v>
                </c:pt>
                <c:pt idx="88">
                  <c:v>-955.59698965275902</c:v>
                </c:pt>
                <c:pt idx="89">
                  <c:v>-969.39568698209496</c:v>
                </c:pt>
                <c:pt idx="90">
                  <c:v>-982.71774367584806</c:v>
                </c:pt>
                <c:pt idx="91">
                  <c:v>-995.52793465033506</c:v>
                </c:pt>
                <c:pt idx="92">
                  <c:v>-1007.79234658823</c:v>
                </c:pt>
                <c:pt idx="93">
                  <c:v>-1019.49747667795</c:v>
                </c:pt>
                <c:pt idx="94">
                  <c:v>-1030.6200483603</c:v>
                </c:pt>
                <c:pt idx="95">
                  <c:v>-1041.1375352334301</c:v>
                </c:pt>
                <c:pt idx="96">
                  <c:v>-1051.0282034203599</c:v>
                </c:pt>
                <c:pt idx="97">
                  <c:v>-1060.2711534154901</c:v>
                </c:pt>
                <c:pt idx="98">
                  <c:v>-1068.8463612308101</c:v>
                </c:pt>
                <c:pt idx="99">
                  <c:v>-1076.7249624784499</c:v>
                </c:pt>
                <c:pt idx="100">
                  <c:v>-1083.90858173225</c:v>
                </c:pt>
                <c:pt idx="101">
                  <c:v>-1090.3598502494399</c:v>
                </c:pt>
                <c:pt idx="102">
                  <c:v>-1096.0824411819499</c:v>
                </c:pt>
                <c:pt idx="103">
                  <c:v>-1101.0313471320501</c:v>
                </c:pt>
                <c:pt idx="104">
                  <c:v>-1105.2322024160401</c:v>
                </c:pt>
                <c:pt idx="105">
                  <c:v>-1108.6513055150299</c:v>
                </c:pt>
                <c:pt idx="106">
                  <c:v>-1111.2673096492999</c:v>
                </c:pt>
                <c:pt idx="107">
                  <c:v>-1113.07982237342</c:v>
                </c:pt>
                <c:pt idx="108">
                  <c:v>-1114.0889574349601</c:v>
                </c:pt>
                <c:pt idx="109">
                  <c:v>-1114.26654640533</c:v>
                </c:pt>
                <c:pt idx="110">
                  <c:v>-1113.62567721393</c:v>
                </c:pt>
                <c:pt idx="111">
                  <c:v>-1112.14071139099</c:v>
                </c:pt>
                <c:pt idx="112">
                  <c:v>-1109.8272987251401</c:v>
                </c:pt>
                <c:pt idx="113">
                  <c:v>-1106.66238924908</c:v>
                </c:pt>
                <c:pt idx="114">
                  <c:v>-1102.66424247538</c:v>
                </c:pt>
                <c:pt idx="115">
                  <c:v>-1097.82219000084</c:v>
                </c:pt>
                <c:pt idx="116">
                  <c:v>-1092.1275927173699</c:v>
                </c:pt>
                <c:pt idx="117">
                  <c:v>-1085.6065543191201</c:v>
                </c:pt>
                <c:pt idx="118">
                  <c:v>-1078.2454158221999</c:v>
                </c:pt>
                <c:pt idx="119">
                  <c:v>-1070.05241223498</c:v>
                </c:pt>
                <c:pt idx="120">
                  <c:v>-1061.0348996387499</c:v>
                </c:pt>
                <c:pt idx="121">
                  <c:v>-1051.20343878229</c:v>
                </c:pt>
                <c:pt idx="122">
                  <c:v>-1040.5610403103201</c:v>
                </c:pt>
                <c:pt idx="123">
                  <c:v>-1029.1240021728399</c:v>
                </c:pt>
                <c:pt idx="124">
                  <c:v>-1016.90081540676</c:v>
                </c:pt>
                <c:pt idx="125">
                  <c:v>-1003.90435318829</c:v>
                </c:pt>
                <c:pt idx="126">
                  <c:v>-990.15065144090795</c:v>
                </c:pt>
                <c:pt idx="127">
                  <c:v>-975.65297297818495</c:v>
                </c:pt>
                <c:pt idx="128">
                  <c:v>-960.43074856643705</c:v>
                </c:pt>
                <c:pt idx="129">
                  <c:v>-944.48980598325397</c:v>
                </c:pt>
                <c:pt idx="130">
                  <c:v>-927.86676356769203</c:v>
                </c:pt>
                <c:pt idx="131">
                  <c:v>-910.58084039113896</c:v>
                </c:pt>
                <c:pt idx="132">
                  <c:v>-892.63314057892899</c:v>
                </c:pt>
                <c:pt idx="133">
                  <c:v>-874.06565200754403</c:v>
                </c:pt>
                <c:pt idx="134">
                  <c:v>-854.89096085159099</c:v>
                </c:pt>
                <c:pt idx="135">
                  <c:v>-835.13291718437597</c:v>
                </c:pt>
                <c:pt idx="136">
                  <c:v>-814.81610850797904</c:v>
                </c:pt>
                <c:pt idx="137">
                  <c:v>-793.97556824163598</c:v>
                </c:pt>
                <c:pt idx="138">
                  <c:v>-772.62719178244595</c:v>
                </c:pt>
                <c:pt idx="139">
                  <c:v>-750.79791452253596</c:v>
                </c:pt>
                <c:pt idx="140">
                  <c:v>-728.51517943658405</c:v>
                </c:pt>
                <c:pt idx="141">
                  <c:v>-705.81664009659198</c:v>
                </c:pt>
                <c:pt idx="142">
                  <c:v>-682.72057175336397</c:v>
                </c:pt>
                <c:pt idx="143">
                  <c:v>-659.25604489270904</c:v>
                </c:pt>
                <c:pt idx="144">
                  <c:v>-635.45238890247094</c:v>
                </c:pt>
                <c:pt idx="145">
                  <c:v>-611.34889172770295</c:v>
                </c:pt>
                <c:pt idx="146">
                  <c:v>-586.96520817203395</c:v>
                </c:pt>
                <c:pt idx="147">
                  <c:v>-562.34128745762803</c:v>
                </c:pt>
                <c:pt idx="148">
                  <c:v>-537.48754518031205</c:v>
                </c:pt>
                <c:pt idx="149">
                  <c:v>-512.45432611350998</c:v>
                </c:pt>
                <c:pt idx="150">
                  <c:v>-487.26160375233599</c:v>
                </c:pt>
                <c:pt idx="151">
                  <c:v>-461.94938926733602</c:v>
                </c:pt>
                <c:pt idx="152">
                  <c:v>-436.53766048919101</c:v>
                </c:pt>
                <c:pt idx="153">
                  <c:v>-411.05653606715703</c:v>
                </c:pt>
                <c:pt idx="154">
                  <c:v>-385.54549744619101</c:v>
                </c:pt>
                <c:pt idx="155">
                  <c:v>-360.01404585297598</c:v>
                </c:pt>
                <c:pt idx="156">
                  <c:v>-334.52092622414301</c:v>
                </c:pt>
                <c:pt idx="157">
                  <c:v>-309.06454265042697</c:v>
                </c:pt>
                <c:pt idx="158">
                  <c:v>-283.69313856382701</c:v>
                </c:pt>
                <c:pt idx="159">
                  <c:v>-258.42402550178201</c:v>
                </c:pt>
                <c:pt idx="160">
                  <c:v>-233.28424762598499</c:v>
                </c:pt>
                <c:pt idx="161">
                  <c:v>-208.30981391390301</c:v>
                </c:pt>
                <c:pt idx="162">
                  <c:v>-183.52587876652899</c:v>
                </c:pt>
                <c:pt idx="163">
                  <c:v>-158.93764172473601</c:v>
                </c:pt>
                <c:pt idx="164">
                  <c:v>-134.58935066892201</c:v>
                </c:pt>
                <c:pt idx="165">
                  <c:v>-110.494025064517</c:v>
                </c:pt>
                <c:pt idx="166">
                  <c:v>-86.674134490292801</c:v>
                </c:pt>
                <c:pt idx="167">
                  <c:v>-63.160845531569301</c:v>
                </c:pt>
                <c:pt idx="168">
                  <c:v>-39.974217744375402</c:v>
                </c:pt>
                <c:pt idx="169">
                  <c:v>-17.114119342938899</c:v>
                </c:pt>
                <c:pt idx="170">
                  <c:v>5.3807530571818001</c:v>
                </c:pt>
                <c:pt idx="171">
                  <c:v>27.503134122338899</c:v>
                </c:pt>
                <c:pt idx="172">
                  <c:v>49.236493720193103</c:v>
                </c:pt>
                <c:pt idx="173">
                  <c:v>70.555772041807998</c:v>
                </c:pt>
                <c:pt idx="174">
                  <c:v>91.447165270805499</c:v>
                </c:pt>
                <c:pt idx="175">
                  <c:v>111.917191199258</c:v>
                </c:pt>
                <c:pt idx="176">
                  <c:v>131.943406699191</c:v>
                </c:pt>
                <c:pt idx="177">
                  <c:v>151.49560188447899</c:v>
                </c:pt>
                <c:pt idx="178">
                  <c:v>170.594138906674</c:v>
                </c:pt>
                <c:pt idx="179">
                  <c:v>189.21019506697701</c:v>
                </c:pt>
                <c:pt idx="180">
                  <c:v>207.34647465978301</c:v>
                </c:pt>
                <c:pt idx="181">
                  <c:v>224.99648373314</c:v>
                </c:pt>
                <c:pt idx="182">
                  <c:v>242.145236017668</c:v>
                </c:pt>
                <c:pt idx="183">
                  <c:v>258.78900945492398</c:v>
                </c:pt>
                <c:pt idx="184">
                  <c:v>274.94438281178401</c:v>
                </c:pt>
                <c:pt idx="185">
                  <c:v>290.58916818881801</c:v>
                </c:pt>
                <c:pt idx="186">
                  <c:v>305.73262304589298</c:v>
                </c:pt>
                <c:pt idx="187">
                  <c:v>320.37470669638799</c:v>
                </c:pt>
                <c:pt idx="188">
                  <c:v>334.50676837807998</c:v>
                </c:pt>
                <c:pt idx="189">
                  <c:v>348.14104257372202</c:v>
                </c:pt>
                <c:pt idx="190">
                  <c:v>361.280378606569</c:v>
                </c:pt>
                <c:pt idx="191">
                  <c:v>373.92867712170602</c:v>
                </c:pt>
                <c:pt idx="192">
                  <c:v>386.08108783457499</c:v>
                </c:pt>
                <c:pt idx="193">
                  <c:v>397.75349615830601</c:v>
                </c:pt>
                <c:pt idx="194">
                  <c:v>408.94248837713502</c:v>
                </c:pt>
                <c:pt idx="195">
                  <c:v>419.66531433045401</c:v>
                </c:pt>
                <c:pt idx="196">
                  <c:v>429.92960396503202</c:v>
                </c:pt>
                <c:pt idx="197">
                  <c:v>439.74379160451201</c:v>
                </c:pt>
                <c:pt idx="198">
                  <c:v>449.11705854193701</c:v>
                </c:pt>
                <c:pt idx="199">
                  <c:v>458.049519086423</c:v>
                </c:pt>
                <c:pt idx="200">
                  <c:v>466.56169651347301</c:v>
                </c:pt>
                <c:pt idx="201">
                  <c:v>474.66423480736302</c:v>
                </c:pt>
                <c:pt idx="202">
                  <c:v>482.358562675803</c:v>
                </c:pt>
                <c:pt idx="203">
                  <c:v>489.66636678437402</c:v>
                </c:pt>
                <c:pt idx="204">
                  <c:v>496.59930130508701</c:v>
                </c:pt>
                <c:pt idx="205">
                  <c:v>503.16940645219</c:v>
                </c:pt>
                <c:pt idx="206">
                  <c:v>509.37929044189599</c:v>
                </c:pt>
                <c:pt idx="207">
                  <c:v>515.26135872340797</c:v>
                </c:pt>
                <c:pt idx="208">
                  <c:v>520.80823386258999</c:v>
                </c:pt>
                <c:pt idx="209">
                  <c:v>526.04293931306904</c:v>
                </c:pt>
                <c:pt idx="210">
                  <c:v>530.968374729782</c:v>
                </c:pt>
                <c:pt idx="211">
                  <c:v>535.61702871441298</c:v>
                </c:pt>
                <c:pt idx="212">
                  <c:v>539.98140165597999</c:v>
                </c:pt>
                <c:pt idx="213">
                  <c:v>544.08419308959503</c:v>
                </c:pt>
                <c:pt idx="214">
                  <c:v>547.93753740323996</c:v>
                </c:pt>
                <c:pt idx="215">
                  <c:v>551.54367506500796</c:v>
                </c:pt>
                <c:pt idx="216">
                  <c:v>554.93419128259404</c:v>
                </c:pt>
                <c:pt idx="217">
                  <c:v>558.10044664361601</c:v>
                </c:pt>
                <c:pt idx="218">
                  <c:v>561.06377293513106</c:v>
                </c:pt>
                <c:pt idx="219">
                  <c:v>563.83471794423201</c:v>
                </c:pt>
                <c:pt idx="220">
                  <c:v>566.42348256961304</c:v>
                </c:pt>
                <c:pt idx="221">
                  <c:v>568.83987960933302</c:v>
                </c:pt>
                <c:pt idx="222">
                  <c:v>571.08353930266003</c:v>
                </c:pt>
                <c:pt idx="223">
                  <c:v>573.17340801086698</c:v>
                </c:pt>
                <c:pt idx="224">
                  <c:v>575.12724203723303</c:v>
                </c:pt>
                <c:pt idx="225">
                  <c:v>576.93276665306405</c:v>
                </c:pt>
                <c:pt idx="226">
                  <c:v>578.60741141685105</c:v>
                </c:pt>
                <c:pt idx="227">
                  <c:v>580.14782004512995</c:v>
                </c:pt>
                <c:pt idx="228">
                  <c:v>581.57959941304</c:v>
                </c:pt>
                <c:pt idx="229">
                  <c:v>582.89753641707796</c:v>
                </c:pt>
                <c:pt idx="230">
                  <c:v>584.10629067239699</c:v>
                </c:pt>
                <c:pt idx="231">
                  <c:v>585.20014479476595</c:v>
                </c:pt>
                <c:pt idx="232">
                  <c:v>586.19252927975595</c:v>
                </c:pt>
                <c:pt idx="233">
                  <c:v>587.08578650994104</c:v>
                </c:pt>
                <c:pt idx="234">
                  <c:v>587.88164638761498</c:v>
                </c:pt>
                <c:pt idx="235">
                  <c:v>588.59098022025898</c:v>
                </c:pt>
                <c:pt idx="236">
                  <c:v>589.19451148407995</c:v>
                </c:pt>
                <c:pt idx="237">
                  <c:v>589.70258396060001</c:v>
                </c:pt>
                <c:pt idx="238">
                  <c:v>590.10470420342995</c:v>
                </c:pt>
                <c:pt idx="239">
                  <c:v>590.41932281143397</c:v>
                </c:pt>
                <c:pt idx="240">
                  <c:v>590.63408314004801</c:v>
                </c:pt>
                <c:pt idx="241">
                  <c:v>590.74654532383704</c:v>
                </c:pt>
                <c:pt idx="242">
                  <c:v>590.75372345057599</c:v>
                </c:pt>
                <c:pt idx="243">
                  <c:v>590.642350289815</c:v>
                </c:pt>
                <c:pt idx="244">
                  <c:v>590.42819076518697</c:v>
                </c:pt>
                <c:pt idx="245">
                  <c:v>590.09630347403504</c:v>
                </c:pt>
                <c:pt idx="246">
                  <c:v>589.63202070496902</c:v>
                </c:pt>
                <c:pt idx="247">
                  <c:v>589.04978727424395</c:v>
                </c:pt>
                <c:pt idx="248">
                  <c:v>588.333428176545</c:v>
                </c:pt>
                <c:pt idx="249">
                  <c:v>587.46713428577698</c:v>
                </c:pt>
                <c:pt idx="250">
                  <c:v>586.46430641215204</c:v>
                </c:pt>
                <c:pt idx="251">
                  <c:v>585.30782769819996</c:v>
                </c:pt>
                <c:pt idx="252">
                  <c:v>583.99080976566199</c:v>
                </c:pt>
                <c:pt idx="253">
                  <c:v>582.49639420794699</c:v>
                </c:pt>
                <c:pt idx="254">
                  <c:v>580.837082480768</c:v>
                </c:pt>
                <c:pt idx="255">
                  <c:v>578.98525606797205</c:v>
                </c:pt>
                <c:pt idx="256">
                  <c:v>576.95321604071705</c:v>
                </c:pt>
                <c:pt idx="257">
                  <c:v>574.72297922401003</c:v>
                </c:pt>
                <c:pt idx="258">
                  <c:v>572.29093075906496</c:v>
                </c:pt>
                <c:pt idx="259">
                  <c:v>569.63971739804595</c:v>
                </c:pt>
                <c:pt idx="260">
                  <c:v>566.76907717898905</c:v>
                </c:pt>
                <c:pt idx="261">
                  <c:v>563.67157354053097</c:v>
                </c:pt>
                <c:pt idx="262">
                  <c:v>560.34289630360001</c:v>
                </c:pt>
                <c:pt idx="263">
                  <c:v>556.77206281057397</c:v>
                </c:pt>
                <c:pt idx="264">
                  <c:v>552.95054993661995</c:v>
                </c:pt>
                <c:pt idx="265">
                  <c:v>548.87404789872198</c:v>
                </c:pt>
                <c:pt idx="266">
                  <c:v>544.53937940479705</c:v>
                </c:pt>
                <c:pt idx="267">
                  <c:v>539.93777212806003</c:v>
                </c:pt>
                <c:pt idx="268">
                  <c:v>535.06884083062403</c:v>
                </c:pt>
                <c:pt idx="269">
                  <c:v>529.92075908080699</c:v>
                </c:pt>
                <c:pt idx="270">
                  <c:v>524.48936243741605</c:v>
                </c:pt>
                <c:pt idx="271">
                  <c:v>518.77572762649902</c:v>
                </c:pt>
                <c:pt idx="272">
                  <c:v>512.77436773506702</c:v>
                </c:pt>
                <c:pt idx="273">
                  <c:v>506.48439781940601</c:v>
                </c:pt>
                <c:pt idx="274">
                  <c:v>499.903505791074</c:v>
                </c:pt>
                <c:pt idx="275">
                  <c:v>493.02420984986998</c:v>
                </c:pt>
                <c:pt idx="276">
                  <c:v>485.84866538458698</c:v>
                </c:pt>
                <c:pt idx="277">
                  <c:v>478.37939882906301</c:v>
                </c:pt>
                <c:pt idx="278">
                  <c:v>470.61653562751098</c:v>
                </c:pt>
                <c:pt idx="279">
                  <c:v>462.560950276445</c:v>
                </c:pt>
                <c:pt idx="280">
                  <c:v>454.21134337463297</c:v>
                </c:pt>
                <c:pt idx="281">
                  <c:v>445.56822577584899</c:v>
                </c:pt>
                <c:pt idx="282">
                  <c:v>436.63668982077098</c:v>
                </c:pt>
                <c:pt idx="283">
                  <c:v>427.42036928332101</c:v>
                </c:pt>
                <c:pt idx="284">
                  <c:v>417.93329436710701</c:v>
                </c:pt>
                <c:pt idx="285">
                  <c:v>408.17035753370698</c:v>
                </c:pt>
                <c:pt idx="286">
                  <c:v>398.13754066027002</c:v>
                </c:pt>
                <c:pt idx="287">
                  <c:v>387.84143101689398</c:v>
                </c:pt>
                <c:pt idx="288">
                  <c:v>377.28921561276201</c:v>
                </c:pt>
                <c:pt idx="289">
                  <c:v>366.48867276040801</c:v>
                </c:pt>
                <c:pt idx="290">
                  <c:v>355.45791710398203</c:v>
                </c:pt>
                <c:pt idx="291">
                  <c:v>344.195851852619</c:v>
                </c:pt>
                <c:pt idx="292">
                  <c:v>332.71238253297997</c:v>
                </c:pt>
                <c:pt idx="293">
                  <c:v>321.01791980659698</c:v>
                </c:pt>
                <c:pt idx="294">
                  <c:v>309.12336095485398</c:v>
                </c:pt>
                <c:pt idx="295">
                  <c:v>297.04006893332303</c:v>
                </c:pt>
                <c:pt idx="296">
                  <c:v>284.789605291876</c:v>
                </c:pt>
                <c:pt idx="297">
                  <c:v>272.37417075040997</c:v>
                </c:pt>
                <c:pt idx="298">
                  <c:v>259.79705160312801</c:v>
                </c:pt>
                <c:pt idx="299">
                  <c:v>247.09140205564401</c:v>
                </c:pt>
                <c:pt idx="300">
                  <c:v>234.27020776374701</c:v>
                </c:pt>
                <c:pt idx="301">
                  <c:v>221.32767377802099</c:v>
                </c:pt>
                <c:pt idx="302">
                  <c:v>208.298231742572</c:v>
                </c:pt>
                <c:pt idx="303">
                  <c:v>195.17650791588201</c:v>
                </c:pt>
                <c:pt idx="304">
                  <c:v>181.99728976915901</c:v>
                </c:pt>
                <c:pt idx="305">
                  <c:v>168.76524750695</c:v>
                </c:pt>
                <c:pt idx="306">
                  <c:v>155.50536434378</c:v>
                </c:pt>
                <c:pt idx="307">
                  <c:v>142.21312993688699</c:v>
                </c:pt>
                <c:pt idx="308">
                  <c:v>128.924024599831</c:v>
                </c:pt>
                <c:pt idx="309">
                  <c:v>115.633483971763</c:v>
                </c:pt>
                <c:pt idx="310">
                  <c:v>102.37686310865899</c:v>
                </c:pt>
                <c:pt idx="311">
                  <c:v>89.159156349940403</c:v>
                </c:pt>
                <c:pt idx="312">
                  <c:v>76.005426799538</c:v>
                </c:pt>
                <c:pt idx="313">
                  <c:v>62.910999823404303</c:v>
                </c:pt>
                <c:pt idx="314">
                  <c:v>49.910948186796901</c:v>
                </c:pt>
                <c:pt idx="315">
                  <c:v>37.009814689099301</c:v>
                </c:pt>
                <c:pt idx="316">
                  <c:v>24.222288740164601</c:v>
                </c:pt>
                <c:pt idx="317">
                  <c:v>11.5626937840143</c:v>
                </c:pt>
                <c:pt idx="318">
                  <c:v>-0.94528738282728797</c:v>
                </c:pt>
                <c:pt idx="319">
                  <c:v>-13.3079329652741</c:v>
                </c:pt>
                <c:pt idx="320">
                  <c:v>-25.5017474901443</c:v>
                </c:pt>
                <c:pt idx="321">
                  <c:v>-37.504442545386198</c:v>
                </c:pt>
                <c:pt idx="322">
                  <c:v>-49.314017083782304</c:v>
                </c:pt>
                <c:pt idx="323">
                  <c:v>-60.908797449025201</c:v>
                </c:pt>
                <c:pt idx="324">
                  <c:v>-72.297230858873505</c:v>
                </c:pt>
                <c:pt idx="325">
                  <c:v>-83.458142158933001</c:v>
                </c:pt>
                <c:pt idx="326">
                  <c:v>-94.371705530040401</c:v>
                </c:pt>
                <c:pt idx="327">
                  <c:v>-105.038515328454</c:v>
                </c:pt>
                <c:pt idx="328">
                  <c:v>-115.439616251757</c:v>
                </c:pt>
                <c:pt idx="329">
                  <c:v>-125.586286601588</c:v>
                </c:pt>
                <c:pt idx="330">
                  <c:v>-130.269992625226</c:v>
                </c:pt>
                <c:pt idx="331">
                  <c:v>-111.02958187987601</c:v>
                </c:pt>
                <c:pt idx="332">
                  <c:v>-83.184012535224596</c:v>
                </c:pt>
                <c:pt idx="333">
                  <c:v>-83.655046849463702</c:v>
                </c:pt>
                <c:pt idx="334">
                  <c:v>-105.57684589662099</c:v>
                </c:pt>
                <c:pt idx="335">
                  <c:v>-127.58093654127801</c:v>
                </c:pt>
                <c:pt idx="336">
                  <c:v>-131.11666380039</c:v>
                </c:pt>
                <c:pt idx="337">
                  <c:v>-122.082201772125</c:v>
                </c:pt>
                <c:pt idx="338">
                  <c:v>-116.928372277242</c:v>
                </c:pt>
                <c:pt idx="339">
                  <c:v>-114.788156128897</c:v>
                </c:pt>
                <c:pt idx="340">
                  <c:v>-120.118835473774</c:v>
                </c:pt>
                <c:pt idx="341">
                  <c:v>-129.454265712714</c:v>
                </c:pt>
                <c:pt idx="342">
                  <c:v>-134.388551882483</c:v>
                </c:pt>
                <c:pt idx="343">
                  <c:v>-126.232892262329</c:v>
                </c:pt>
                <c:pt idx="344">
                  <c:v>-113.30263233469501</c:v>
                </c:pt>
                <c:pt idx="345">
                  <c:v>-107.803435368438</c:v>
                </c:pt>
                <c:pt idx="346">
                  <c:v>-99.919721199156498</c:v>
                </c:pt>
                <c:pt idx="347">
                  <c:v>-88.954431379256903</c:v>
                </c:pt>
                <c:pt idx="348">
                  <c:v>-80.368448762479105</c:v>
                </c:pt>
                <c:pt idx="349">
                  <c:v>-77.179395022520694</c:v>
                </c:pt>
                <c:pt idx="350">
                  <c:v>-99.583931451274907</c:v>
                </c:pt>
                <c:pt idx="351">
                  <c:v>-129.212118400214</c:v>
                </c:pt>
                <c:pt idx="352">
                  <c:v>-131.73764186785499</c:v>
                </c:pt>
                <c:pt idx="353">
                  <c:v>-112.89156190748901</c:v>
                </c:pt>
                <c:pt idx="354">
                  <c:v>-77.391080300013797</c:v>
                </c:pt>
                <c:pt idx="355">
                  <c:v>-50.237076648235202</c:v>
                </c:pt>
                <c:pt idx="356">
                  <c:v>-44.266899185824897</c:v>
                </c:pt>
                <c:pt idx="357">
                  <c:v>-55.1696300751249</c:v>
                </c:pt>
                <c:pt idx="358">
                  <c:v>-66.475696491718793</c:v>
                </c:pt>
                <c:pt idx="359">
                  <c:v>-67.990931590574604</c:v>
                </c:pt>
                <c:pt idx="360">
                  <c:v>-72.579767536870506</c:v>
                </c:pt>
                <c:pt idx="361">
                  <c:v>-78.298966691762203</c:v>
                </c:pt>
                <c:pt idx="362">
                  <c:v>-82.125341326909194</c:v>
                </c:pt>
                <c:pt idx="363">
                  <c:v>-86.729052481670493</c:v>
                </c:pt>
                <c:pt idx="364">
                  <c:v>-97.644971283225004</c:v>
                </c:pt>
                <c:pt idx="365">
                  <c:v>-98.913323429381094</c:v>
                </c:pt>
                <c:pt idx="366">
                  <c:v>-96.535275673186803</c:v>
                </c:pt>
                <c:pt idx="367">
                  <c:v>-105.371381046548</c:v>
                </c:pt>
                <c:pt idx="368">
                  <c:v>-117.83182387783199</c:v>
                </c:pt>
                <c:pt idx="369">
                  <c:v>-130.60026706730201</c:v>
                </c:pt>
                <c:pt idx="370">
                  <c:v>-140.48836501845301</c:v>
                </c:pt>
                <c:pt idx="371">
                  <c:v>-148.66981831388</c:v>
                </c:pt>
                <c:pt idx="372">
                  <c:v>-149.385858508637</c:v>
                </c:pt>
                <c:pt idx="373">
                  <c:v>-160.32047472602801</c:v>
                </c:pt>
                <c:pt idx="374">
                  <c:v>-187.65940953258101</c:v>
                </c:pt>
                <c:pt idx="375">
                  <c:v>-213.807359754836</c:v>
                </c:pt>
                <c:pt idx="376">
                  <c:v>-236.17027236632299</c:v>
                </c:pt>
                <c:pt idx="377">
                  <c:v>-250.56380036879199</c:v>
                </c:pt>
                <c:pt idx="378">
                  <c:v>-267.80068182879597</c:v>
                </c:pt>
                <c:pt idx="379">
                  <c:v>-297.76320357782299</c:v>
                </c:pt>
                <c:pt idx="380">
                  <c:v>-317.400536358046</c:v>
                </c:pt>
                <c:pt idx="381">
                  <c:v>-330.01092825981902</c:v>
                </c:pt>
                <c:pt idx="382">
                  <c:v>-352.794164375067</c:v>
                </c:pt>
                <c:pt idx="383">
                  <c:v>-369.874508576837</c:v>
                </c:pt>
                <c:pt idx="384">
                  <c:v>-414.934670442109</c:v>
                </c:pt>
                <c:pt idx="385">
                  <c:v>-473.88280000402398</c:v>
                </c:pt>
                <c:pt idx="386">
                  <c:v>-508.69993009832399</c:v>
                </c:pt>
                <c:pt idx="387">
                  <c:v>-545.59256050887598</c:v>
                </c:pt>
                <c:pt idx="388">
                  <c:v>-594.98154744890098</c:v>
                </c:pt>
                <c:pt idx="389">
                  <c:v>-653.71433844036198</c:v>
                </c:pt>
                <c:pt idx="390">
                  <c:v>-715.05831259441504</c:v>
                </c:pt>
                <c:pt idx="391">
                  <c:v>-763.78202205892705</c:v>
                </c:pt>
                <c:pt idx="392">
                  <c:v>-806.32085098968196</c:v>
                </c:pt>
                <c:pt idx="393">
                  <c:v>-860.52408325095405</c:v>
                </c:pt>
                <c:pt idx="394">
                  <c:v>-917.94419720336805</c:v>
                </c:pt>
                <c:pt idx="395">
                  <c:v>-974.69947759248896</c:v>
                </c:pt>
                <c:pt idx="396">
                  <c:v>-1033.9286229250799</c:v>
                </c:pt>
                <c:pt idx="397">
                  <c:v>-1101.3406247566199</c:v>
                </c:pt>
                <c:pt idx="398">
                  <c:v>-1178.6551758887599</c:v>
                </c:pt>
                <c:pt idx="399">
                  <c:v>-1261.4364330820399</c:v>
                </c:pt>
                <c:pt idx="400">
                  <c:v>-1345.3970261588699</c:v>
                </c:pt>
                <c:pt idx="401">
                  <c:v>-1432.6434016999201</c:v>
                </c:pt>
                <c:pt idx="402">
                  <c:v>-1514.6239842417899</c:v>
                </c:pt>
                <c:pt idx="403">
                  <c:v>-1591.3276572550899</c:v>
                </c:pt>
                <c:pt idx="404">
                  <c:v>-1673.5971425483999</c:v>
                </c:pt>
                <c:pt idx="405">
                  <c:v>-1763.99610339008</c:v>
                </c:pt>
                <c:pt idx="406">
                  <c:v>-1851.8536513853001</c:v>
                </c:pt>
                <c:pt idx="407">
                  <c:v>-1944.87667206982</c:v>
                </c:pt>
                <c:pt idx="408">
                  <c:v>-2048.1021526377899</c:v>
                </c:pt>
                <c:pt idx="409">
                  <c:v>-2147.2375779640902</c:v>
                </c:pt>
                <c:pt idx="410">
                  <c:v>-2251.2722440694201</c:v>
                </c:pt>
                <c:pt idx="411">
                  <c:v>-2347.5217074144298</c:v>
                </c:pt>
                <c:pt idx="412">
                  <c:v>-2433.0425992691999</c:v>
                </c:pt>
                <c:pt idx="413">
                  <c:v>-2555.18683494059</c:v>
                </c:pt>
                <c:pt idx="414">
                  <c:v>-2691.3749020851301</c:v>
                </c:pt>
                <c:pt idx="415">
                  <c:v>-2801.6593234356201</c:v>
                </c:pt>
                <c:pt idx="416">
                  <c:v>-2903.65958753938</c:v>
                </c:pt>
                <c:pt idx="417">
                  <c:v>-3010.5991221623399</c:v>
                </c:pt>
                <c:pt idx="418">
                  <c:v>-3118.58996205009</c:v>
                </c:pt>
                <c:pt idx="419">
                  <c:v>-3223.5798727835299</c:v>
                </c:pt>
                <c:pt idx="420">
                  <c:v>-3333.3051056859499</c:v>
                </c:pt>
                <c:pt idx="421">
                  <c:v>-3449.0525801061699</c:v>
                </c:pt>
                <c:pt idx="422">
                  <c:v>-3571.8466255552298</c:v>
                </c:pt>
                <c:pt idx="423">
                  <c:v>-3696.8751163871302</c:v>
                </c:pt>
                <c:pt idx="424">
                  <c:v>-3820.04840427709</c:v>
                </c:pt>
                <c:pt idx="425">
                  <c:v>-3932.0185103331301</c:v>
                </c:pt>
                <c:pt idx="426">
                  <c:v>-4045.0650158875301</c:v>
                </c:pt>
                <c:pt idx="427">
                  <c:v>-4172.3844672503801</c:v>
                </c:pt>
                <c:pt idx="428">
                  <c:v>-4298.1569292120003</c:v>
                </c:pt>
                <c:pt idx="429">
                  <c:v>-4413.8499162375101</c:v>
                </c:pt>
                <c:pt idx="430">
                  <c:v>-4523.8793587688197</c:v>
                </c:pt>
                <c:pt idx="431">
                  <c:v>-4635.5101195361303</c:v>
                </c:pt>
                <c:pt idx="432">
                  <c:v>-4750.2817282441902</c:v>
                </c:pt>
                <c:pt idx="433">
                  <c:v>-4868.58839932515</c:v>
                </c:pt>
                <c:pt idx="434">
                  <c:v>-4986.5766818224201</c:v>
                </c:pt>
                <c:pt idx="435">
                  <c:v>-5103.9033832237401</c:v>
                </c:pt>
                <c:pt idx="436">
                  <c:v>-5192.5543832066396</c:v>
                </c:pt>
                <c:pt idx="437">
                  <c:v>-5271.7315956810899</c:v>
                </c:pt>
                <c:pt idx="438">
                  <c:v>-5375.5970398633199</c:v>
                </c:pt>
                <c:pt idx="439">
                  <c:v>-5489.3169681889203</c:v>
                </c:pt>
                <c:pt idx="440">
                  <c:v>-5596.31887355866</c:v>
                </c:pt>
                <c:pt idx="441">
                  <c:v>-5689.4555529173504</c:v>
                </c:pt>
                <c:pt idx="442">
                  <c:v>-5782.7211122141798</c:v>
                </c:pt>
                <c:pt idx="443">
                  <c:v>-5875.4284079174704</c:v>
                </c:pt>
                <c:pt idx="444">
                  <c:v>-5957.7012748198404</c:v>
                </c:pt>
                <c:pt idx="445">
                  <c:v>-6030.2770752347396</c:v>
                </c:pt>
                <c:pt idx="446">
                  <c:v>-6104.4479173852296</c:v>
                </c:pt>
                <c:pt idx="447">
                  <c:v>-6182.4123537282003</c:v>
                </c:pt>
                <c:pt idx="448">
                  <c:v>-6265.19696580049</c:v>
                </c:pt>
                <c:pt idx="449">
                  <c:v>-6346.1690339278002</c:v>
                </c:pt>
                <c:pt idx="450">
                  <c:v>-6422.9953328012398</c:v>
                </c:pt>
                <c:pt idx="451">
                  <c:v>-6483.55208326713</c:v>
                </c:pt>
                <c:pt idx="452">
                  <c:v>-6528.7320724619904</c:v>
                </c:pt>
                <c:pt idx="453">
                  <c:v>-6572.0269587268504</c:v>
                </c:pt>
                <c:pt idx="454">
                  <c:v>-6606.4216292030696</c:v>
                </c:pt>
                <c:pt idx="455">
                  <c:v>-6633.1491967245702</c:v>
                </c:pt>
                <c:pt idx="456">
                  <c:v>-6660.4977784123002</c:v>
                </c:pt>
                <c:pt idx="457">
                  <c:v>-6687.8261464029201</c:v>
                </c:pt>
                <c:pt idx="458">
                  <c:v>-6710.5765428901605</c:v>
                </c:pt>
                <c:pt idx="459">
                  <c:v>-6736.4211904489803</c:v>
                </c:pt>
                <c:pt idx="460">
                  <c:v>-6756.12575304247</c:v>
                </c:pt>
                <c:pt idx="461">
                  <c:v>-6748.7720363735298</c:v>
                </c:pt>
                <c:pt idx="462">
                  <c:v>-6738.8811096986401</c:v>
                </c:pt>
                <c:pt idx="463">
                  <c:v>-6747.5839721088996</c:v>
                </c:pt>
                <c:pt idx="464">
                  <c:v>-6754.6741392801496</c:v>
                </c:pt>
                <c:pt idx="465">
                  <c:v>-6737.6079591819498</c:v>
                </c:pt>
                <c:pt idx="466">
                  <c:v>-6726.5753721901901</c:v>
                </c:pt>
                <c:pt idx="467">
                  <c:v>-6712.4339088284696</c:v>
                </c:pt>
                <c:pt idx="468">
                  <c:v>-6661.5915959683198</c:v>
                </c:pt>
                <c:pt idx="469">
                  <c:v>-6595.4792688745301</c:v>
                </c:pt>
                <c:pt idx="470">
                  <c:v>-6551.1630456839803</c:v>
                </c:pt>
                <c:pt idx="471">
                  <c:v>-6523.7764160488696</c:v>
                </c:pt>
                <c:pt idx="472">
                  <c:v>-6474.3195615111999</c:v>
                </c:pt>
                <c:pt idx="473">
                  <c:v>-6418.99384426497</c:v>
                </c:pt>
                <c:pt idx="474">
                  <c:v>-6361.7067345024298</c:v>
                </c:pt>
                <c:pt idx="475">
                  <c:v>-6298.9265251382303</c:v>
                </c:pt>
                <c:pt idx="476">
                  <c:v>-6237.2217702620401</c:v>
                </c:pt>
                <c:pt idx="477">
                  <c:v>-6168.4876482834097</c:v>
                </c:pt>
                <c:pt idx="478">
                  <c:v>-6078.0658388986203</c:v>
                </c:pt>
                <c:pt idx="479">
                  <c:v>-5973.9182950296999</c:v>
                </c:pt>
                <c:pt idx="480">
                  <c:v>-5874.13003276782</c:v>
                </c:pt>
                <c:pt idx="481">
                  <c:v>-5782.1825184542904</c:v>
                </c:pt>
                <c:pt idx="482">
                  <c:v>-5686.9785081968603</c:v>
                </c:pt>
                <c:pt idx="483">
                  <c:v>-5582.1471753790602</c:v>
                </c:pt>
                <c:pt idx="484">
                  <c:v>-5468.9459657341204</c:v>
                </c:pt>
                <c:pt idx="485">
                  <c:v>-5348.2558170590601</c:v>
                </c:pt>
                <c:pt idx="486">
                  <c:v>-5227.41809509212</c:v>
                </c:pt>
                <c:pt idx="487">
                  <c:v>-5110.4392043173902</c:v>
                </c:pt>
                <c:pt idx="488">
                  <c:v>-4976.01742615902</c:v>
                </c:pt>
                <c:pt idx="489">
                  <c:v>-4833.2074030047097</c:v>
                </c:pt>
                <c:pt idx="490">
                  <c:v>-4701.8671844861201</c:v>
                </c:pt>
                <c:pt idx="491">
                  <c:v>-4571.2876581971996</c:v>
                </c:pt>
                <c:pt idx="492">
                  <c:v>-4453.1200713032604</c:v>
                </c:pt>
                <c:pt idx="493">
                  <c:v>-4324.2194327125198</c:v>
                </c:pt>
                <c:pt idx="494">
                  <c:v>-4167.8912593063096</c:v>
                </c:pt>
                <c:pt idx="495">
                  <c:v>-4012.00489398226</c:v>
                </c:pt>
                <c:pt idx="496">
                  <c:v>-3868.7657562867098</c:v>
                </c:pt>
                <c:pt idx="497">
                  <c:v>-3713.9809269725101</c:v>
                </c:pt>
                <c:pt idx="498">
                  <c:v>-3528.68339800992</c:v>
                </c:pt>
                <c:pt idx="499">
                  <c:v>-3373.93772714229</c:v>
                </c:pt>
                <c:pt idx="500">
                  <c:v>-3229.6694596065499</c:v>
                </c:pt>
                <c:pt idx="501">
                  <c:v>-3058.3524383081899</c:v>
                </c:pt>
                <c:pt idx="502">
                  <c:v>-2900.2538688967002</c:v>
                </c:pt>
                <c:pt idx="503">
                  <c:v>-2743.7158223377901</c:v>
                </c:pt>
                <c:pt idx="504">
                  <c:v>-2578.7229295083998</c:v>
                </c:pt>
                <c:pt idx="505">
                  <c:v>-2410.20552110057</c:v>
                </c:pt>
                <c:pt idx="506">
                  <c:v>-2240.2002976629901</c:v>
                </c:pt>
                <c:pt idx="507">
                  <c:v>-2068.5092987439398</c:v>
                </c:pt>
                <c:pt idx="508">
                  <c:v>-1898.1056333701099</c:v>
                </c:pt>
                <c:pt idx="509">
                  <c:v>-1730.1537187625599</c:v>
                </c:pt>
                <c:pt idx="510">
                  <c:v>-1558.8172463226899</c:v>
                </c:pt>
                <c:pt idx="511">
                  <c:v>-1384.8637871114099</c:v>
                </c:pt>
                <c:pt idx="512">
                  <c:v>-1212.5927519909001</c:v>
                </c:pt>
                <c:pt idx="513">
                  <c:v>-1041.6678063591301</c:v>
                </c:pt>
                <c:pt idx="514">
                  <c:v>-876.89210525658598</c:v>
                </c:pt>
                <c:pt idx="515">
                  <c:v>-708.544405817231</c:v>
                </c:pt>
                <c:pt idx="516">
                  <c:v>-530.93467616583405</c:v>
                </c:pt>
                <c:pt idx="517">
                  <c:v>-355.23578199675899</c:v>
                </c:pt>
                <c:pt idx="518">
                  <c:v>-207.01170909840999</c:v>
                </c:pt>
                <c:pt idx="519">
                  <c:v>-65.528911404565406</c:v>
                </c:pt>
                <c:pt idx="520">
                  <c:v>101.95893841023801</c:v>
                </c:pt>
                <c:pt idx="521">
                  <c:v>275.90273530757099</c:v>
                </c:pt>
                <c:pt idx="522">
                  <c:v>441.780000974117</c:v>
                </c:pt>
                <c:pt idx="523">
                  <c:v>593.14841600811303</c:v>
                </c:pt>
                <c:pt idx="524">
                  <c:v>740.54781617012998</c:v>
                </c:pt>
                <c:pt idx="525">
                  <c:v>885.57321961402204</c:v>
                </c:pt>
                <c:pt idx="526">
                  <c:v>1039.81834371124</c:v>
                </c:pt>
                <c:pt idx="527">
                  <c:v>1200.5929984143399</c:v>
                </c:pt>
                <c:pt idx="528">
                  <c:v>1353.59204048725</c:v>
                </c:pt>
                <c:pt idx="529">
                  <c:v>1495.74650589008</c:v>
                </c:pt>
                <c:pt idx="530">
                  <c:v>1633.5139464833201</c:v>
                </c:pt>
                <c:pt idx="531">
                  <c:v>1775.0567286190401</c:v>
                </c:pt>
                <c:pt idx="532">
                  <c:v>1917.0078180517501</c:v>
                </c:pt>
                <c:pt idx="533">
                  <c:v>2056.36655353382</c:v>
                </c:pt>
                <c:pt idx="534">
                  <c:v>2187.1320215454398</c:v>
                </c:pt>
                <c:pt idx="535">
                  <c:v>2310.4971173457102</c:v>
                </c:pt>
                <c:pt idx="536">
                  <c:v>2433.3132592319098</c:v>
                </c:pt>
                <c:pt idx="537">
                  <c:v>2557.83755323984</c:v>
                </c:pt>
                <c:pt idx="538">
                  <c:v>2682.8440473119199</c:v>
                </c:pt>
                <c:pt idx="539">
                  <c:v>2806.6579716260899</c:v>
                </c:pt>
                <c:pt idx="540">
                  <c:v>2924.0002525541199</c:v>
                </c:pt>
                <c:pt idx="541">
                  <c:v>3051.2809552142498</c:v>
                </c:pt>
                <c:pt idx="542">
                  <c:v>3187.1394857180499</c:v>
                </c:pt>
                <c:pt idx="543">
                  <c:v>3305.0473382441201</c:v>
                </c:pt>
                <c:pt idx="544">
                  <c:v>3389.7330318023801</c:v>
                </c:pt>
                <c:pt idx="545">
                  <c:v>3470.9168079001802</c:v>
                </c:pt>
                <c:pt idx="546">
                  <c:v>3577.0924448205301</c:v>
                </c:pt>
                <c:pt idx="547">
                  <c:v>3678.6989883897199</c:v>
                </c:pt>
                <c:pt idx="548">
                  <c:v>3772.1507403216901</c:v>
                </c:pt>
                <c:pt idx="549">
                  <c:v>3865.8841374254798</c:v>
                </c:pt>
                <c:pt idx="550">
                  <c:v>3963.87211852374</c:v>
                </c:pt>
                <c:pt idx="551">
                  <c:v>4056.1618024760301</c:v>
                </c:pt>
                <c:pt idx="552">
                  <c:v>4137.3853723748298</c:v>
                </c:pt>
                <c:pt idx="553">
                  <c:v>4215.6682069091103</c:v>
                </c:pt>
                <c:pt idx="554">
                  <c:v>4297.8739767837396</c:v>
                </c:pt>
                <c:pt idx="555">
                  <c:v>4384.9165925949101</c:v>
                </c:pt>
                <c:pt idx="556">
                  <c:v>4471.7423446227804</c:v>
                </c:pt>
                <c:pt idx="557">
                  <c:v>4550.1741976295098</c:v>
                </c:pt>
                <c:pt idx="558">
                  <c:v>4618.43156860617</c:v>
                </c:pt>
                <c:pt idx="559">
                  <c:v>4679.0236346752299</c:v>
                </c:pt>
                <c:pt idx="560">
                  <c:v>4737.8536294372498</c:v>
                </c:pt>
                <c:pt idx="561">
                  <c:v>4796.9105267804998</c:v>
                </c:pt>
                <c:pt idx="562">
                  <c:v>4860.39337722451</c:v>
                </c:pt>
                <c:pt idx="563">
                  <c:v>4923.7262186567204</c:v>
                </c:pt>
                <c:pt idx="564">
                  <c:v>4979.94168467702</c:v>
                </c:pt>
                <c:pt idx="565">
                  <c:v>5033.5037341868101</c:v>
                </c:pt>
                <c:pt idx="566">
                  <c:v>5106.12692744996</c:v>
                </c:pt>
                <c:pt idx="567">
                  <c:v>5176.4915039693997</c:v>
                </c:pt>
                <c:pt idx="568">
                  <c:v>5217.7694666441303</c:v>
                </c:pt>
                <c:pt idx="569">
                  <c:v>5247.96323429112</c:v>
                </c:pt>
                <c:pt idx="570">
                  <c:v>5291.9698780102499</c:v>
                </c:pt>
                <c:pt idx="571">
                  <c:v>5331.1200830405396</c:v>
                </c:pt>
                <c:pt idx="572">
                  <c:v>5351.4094730163797</c:v>
                </c:pt>
                <c:pt idx="573">
                  <c:v>5403.5614319940196</c:v>
                </c:pt>
                <c:pt idx="574">
                  <c:v>5469.9281443760301</c:v>
                </c:pt>
                <c:pt idx="575">
                  <c:v>5506.3212176561101</c:v>
                </c:pt>
                <c:pt idx="576">
                  <c:v>5519.9467244453199</c:v>
                </c:pt>
                <c:pt idx="577">
                  <c:v>5544.1101429002301</c:v>
                </c:pt>
                <c:pt idx="578">
                  <c:v>5575.2392644463098</c:v>
                </c:pt>
                <c:pt idx="579">
                  <c:v>5601.8753066895997</c:v>
                </c:pt>
                <c:pt idx="580">
                  <c:v>5632.4732756260501</c:v>
                </c:pt>
                <c:pt idx="581">
                  <c:v>5664.2292002005597</c:v>
                </c:pt>
                <c:pt idx="582">
                  <c:v>5686.68088664685</c:v>
                </c:pt>
                <c:pt idx="583">
                  <c:v>5697.9920327489799</c:v>
                </c:pt>
                <c:pt idx="584">
                  <c:v>5705.7191941231604</c:v>
                </c:pt>
                <c:pt idx="585">
                  <c:v>5721.9784918637097</c:v>
                </c:pt>
                <c:pt idx="586">
                  <c:v>5744.0429448391797</c:v>
                </c:pt>
                <c:pt idx="587">
                  <c:v>5757.4357739260804</c:v>
                </c:pt>
                <c:pt idx="588">
                  <c:v>5763.8553267181796</c:v>
                </c:pt>
                <c:pt idx="589">
                  <c:v>5761.3723442069104</c:v>
                </c:pt>
                <c:pt idx="590">
                  <c:v>5766.7361420729403</c:v>
                </c:pt>
                <c:pt idx="591">
                  <c:v>5787.3656153779202</c:v>
                </c:pt>
                <c:pt idx="592">
                  <c:v>5796.0925672491803</c:v>
                </c:pt>
                <c:pt idx="593">
                  <c:v>5779.5601773764502</c:v>
                </c:pt>
                <c:pt idx="594">
                  <c:v>5759.0024042934501</c:v>
                </c:pt>
                <c:pt idx="595">
                  <c:v>5750.5462291648601</c:v>
                </c:pt>
                <c:pt idx="596">
                  <c:v>5753.6777802259803</c:v>
                </c:pt>
                <c:pt idx="597">
                  <c:v>5752.2257374099299</c:v>
                </c:pt>
                <c:pt idx="598">
                  <c:v>5734.8871256777002</c:v>
                </c:pt>
                <c:pt idx="599">
                  <c:v>5708.83094950963</c:v>
                </c:pt>
                <c:pt idx="600">
                  <c:v>5685.6104477258204</c:v>
                </c:pt>
                <c:pt idx="601">
                  <c:v>5670.2188792185898</c:v>
                </c:pt>
                <c:pt idx="602">
                  <c:v>5652.5090975740404</c:v>
                </c:pt>
                <c:pt idx="603">
                  <c:v>5632.6190378701003</c:v>
                </c:pt>
                <c:pt idx="604">
                  <c:v>5607.1837120174096</c:v>
                </c:pt>
                <c:pt idx="605">
                  <c:v>5580.5489630780503</c:v>
                </c:pt>
                <c:pt idx="606">
                  <c:v>5558.4545827820202</c:v>
                </c:pt>
                <c:pt idx="607">
                  <c:v>5519.2979213067601</c:v>
                </c:pt>
                <c:pt idx="608">
                  <c:v>5463.6112244963697</c:v>
                </c:pt>
                <c:pt idx="609">
                  <c:v>5413.9393360276999</c:v>
                </c:pt>
                <c:pt idx="610">
                  <c:v>5370.3008202234796</c:v>
                </c:pt>
                <c:pt idx="611">
                  <c:v>5327.0533539690005</c:v>
                </c:pt>
                <c:pt idx="612">
                  <c:v>5284.0975669224299</c:v>
                </c:pt>
                <c:pt idx="613">
                  <c:v>5241.5007541429604</c:v>
                </c:pt>
                <c:pt idx="614">
                  <c:v>5191.45827636593</c:v>
                </c:pt>
                <c:pt idx="615">
                  <c:v>5135.64670163337</c:v>
                </c:pt>
                <c:pt idx="616">
                  <c:v>5076.31790779736</c:v>
                </c:pt>
                <c:pt idx="617">
                  <c:v>5013.6581065134096</c:v>
                </c:pt>
                <c:pt idx="618">
                  <c:v>4957.1099262687303</c:v>
                </c:pt>
                <c:pt idx="619">
                  <c:v>4901.3167602346803</c:v>
                </c:pt>
                <c:pt idx="620">
                  <c:v>4836.0312763734801</c:v>
                </c:pt>
                <c:pt idx="621">
                  <c:v>4766.08584871316</c:v>
                </c:pt>
                <c:pt idx="622">
                  <c:v>4696.9931042557901</c:v>
                </c:pt>
                <c:pt idx="623">
                  <c:v>4626.9070470327697</c:v>
                </c:pt>
                <c:pt idx="624">
                  <c:v>4552.0144111034497</c:v>
                </c:pt>
                <c:pt idx="625">
                  <c:v>4476.0383572603596</c:v>
                </c:pt>
                <c:pt idx="626">
                  <c:v>4387.2372571507403</c:v>
                </c:pt>
                <c:pt idx="627">
                  <c:v>4291.39038628042</c:v>
                </c:pt>
                <c:pt idx="628">
                  <c:v>4202.2625504094303</c:v>
                </c:pt>
                <c:pt idx="629">
                  <c:v>4114.7882491620203</c:v>
                </c:pt>
                <c:pt idx="630">
                  <c:v>4026.1987184528598</c:v>
                </c:pt>
                <c:pt idx="631">
                  <c:v>3939.9369036133999</c:v>
                </c:pt>
                <c:pt idx="632">
                  <c:v>3859.4240563589101</c:v>
                </c:pt>
                <c:pt idx="633">
                  <c:v>3773.3805824534302</c:v>
                </c:pt>
                <c:pt idx="634">
                  <c:v>3672.9563525438298</c:v>
                </c:pt>
                <c:pt idx="635">
                  <c:v>3569.8935118153599</c:v>
                </c:pt>
                <c:pt idx="636">
                  <c:v>3477.5089002987002</c:v>
                </c:pt>
                <c:pt idx="637">
                  <c:v>3371.2427167604301</c:v>
                </c:pt>
                <c:pt idx="638">
                  <c:v>3255.14912288404</c:v>
                </c:pt>
                <c:pt idx="639">
                  <c:v>3150.1994565656701</c:v>
                </c:pt>
                <c:pt idx="640">
                  <c:v>3046.7653142856302</c:v>
                </c:pt>
                <c:pt idx="641">
                  <c:v>2952.7110414054</c:v>
                </c:pt>
                <c:pt idx="642">
                  <c:v>2860.6817447704002</c:v>
                </c:pt>
                <c:pt idx="643">
                  <c:v>2760.3968860423502</c:v>
                </c:pt>
                <c:pt idx="644">
                  <c:v>2657.6189572685298</c:v>
                </c:pt>
                <c:pt idx="645">
                  <c:v>2566.3157614144702</c:v>
                </c:pt>
                <c:pt idx="646">
                  <c:v>2462.8517780107099</c:v>
                </c:pt>
                <c:pt idx="647">
                  <c:v>2320.8289974105101</c:v>
                </c:pt>
                <c:pt idx="648">
                  <c:v>2187.9437115547098</c:v>
                </c:pt>
                <c:pt idx="649">
                  <c:v>2083.9651177565702</c:v>
                </c:pt>
                <c:pt idx="650">
                  <c:v>1984.15178446405</c:v>
                </c:pt>
                <c:pt idx="651">
                  <c:v>1879.5727210001101</c:v>
                </c:pt>
                <c:pt idx="652">
                  <c:v>1776.2919591990001</c:v>
                </c:pt>
                <c:pt idx="653">
                  <c:v>1678.8074662481499</c:v>
                </c:pt>
                <c:pt idx="654">
                  <c:v>1580.68341794462</c:v>
                </c:pt>
                <c:pt idx="655">
                  <c:v>1471.49454079834</c:v>
                </c:pt>
                <c:pt idx="656">
                  <c:v>1353.07212218412</c:v>
                </c:pt>
                <c:pt idx="657">
                  <c:v>1240.2293285839201</c:v>
                </c:pt>
                <c:pt idx="658">
                  <c:v>1135.4769792340501</c:v>
                </c:pt>
                <c:pt idx="659">
                  <c:v>1029.2356852376499</c:v>
                </c:pt>
                <c:pt idx="660">
                  <c:v>924.22225803512094</c:v>
                </c:pt>
                <c:pt idx="661">
                  <c:v>823.87909227423097</c:v>
                </c:pt>
                <c:pt idx="662">
                  <c:v>724.66580092249399</c:v>
                </c:pt>
                <c:pt idx="663">
                  <c:v>616.98477086330502</c:v>
                </c:pt>
                <c:pt idx="664">
                  <c:v>505.48337951309298</c:v>
                </c:pt>
                <c:pt idx="665">
                  <c:v>404.14405379705602</c:v>
                </c:pt>
                <c:pt idx="666">
                  <c:v>313.59124857664398</c:v>
                </c:pt>
                <c:pt idx="667">
                  <c:v>226.16751669711999</c:v>
                </c:pt>
                <c:pt idx="668">
                  <c:v>129.61228925394099</c:v>
                </c:pt>
                <c:pt idx="669">
                  <c:v>28.8981348514078</c:v>
                </c:pt>
                <c:pt idx="670">
                  <c:v>-65.816111271980503</c:v>
                </c:pt>
                <c:pt idx="671">
                  <c:v>-146.93729960352701</c:v>
                </c:pt>
                <c:pt idx="672">
                  <c:v>-227.41041905115901</c:v>
                </c:pt>
                <c:pt idx="673">
                  <c:v>-318.95988266987399</c:v>
                </c:pt>
                <c:pt idx="674">
                  <c:v>-418.79021514756897</c:v>
                </c:pt>
                <c:pt idx="675">
                  <c:v>-511.88099919917101</c:v>
                </c:pt>
                <c:pt idx="676">
                  <c:v>-593.46134575676399</c:v>
                </c:pt>
                <c:pt idx="677">
                  <c:v>-679.10951303060006</c:v>
                </c:pt>
                <c:pt idx="678">
                  <c:v>-763.86626966052097</c:v>
                </c:pt>
                <c:pt idx="679">
                  <c:v>-839.94877637476304</c:v>
                </c:pt>
                <c:pt idx="680">
                  <c:v>-909.88357429212999</c:v>
                </c:pt>
                <c:pt idx="681">
                  <c:v>-979.93090925049705</c:v>
                </c:pt>
                <c:pt idx="682">
                  <c:v>-1056.28229648192</c:v>
                </c:pt>
                <c:pt idx="683">
                  <c:v>-1131.4859625327299</c:v>
                </c:pt>
                <c:pt idx="684">
                  <c:v>-1196.02490828281</c:v>
                </c:pt>
                <c:pt idx="685">
                  <c:v>-1255.8114351638301</c:v>
                </c:pt>
                <c:pt idx="686">
                  <c:v>-1316.81040719574</c:v>
                </c:pt>
                <c:pt idx="687">
                  <c:v>-1379.5321923791901</c:v>
                </c:pt>
                <c:pt idx="688">
                  <c:v>-1438.27644677784</c:v>
                </c:pt>
                <c:pt idx="689">
                  <c:v>-1499.8700369666601</c:v>
                </c:pt>
                <c:pt idx="690">
                  <c:v>-1565.03361102693</c:v>
                </c:pt>
                <c:pt idx="691">
                  <c:v>-1624.0617289397101</c:v>
                </c:pt>
                <c:pt idx="692">
                  <c:v>-1671.5759104080901</c:v>
                </c:pt>
                <c:pt idx="693">
                  <c:v>-1719.2437381825901</c:v>
                </c:pt>
                <c:pt idx="694">
                  <c:v>-1766.1858926074699</c:v>
                </c:pt>
                <c:pt idx="695">
                  <c:v>-1802.8399963724501</c:v>
                </c:pt>
                <c:pt idx="696">
                  <c:v>-1832.2862680214901</c:v>
                </c:pt>
                <c:pt idx="697">
                  <c:v>-1865.05194472372</c:v>
                </c:pt>
                <c:pt idx="698">
                  <c:v>-1909.71895912281</c:v>
                </c:pt>
                <c:pt idx="699">
                  <c:v>-1956.91436350653</c:v>
                </c:pt>
                <c:pt idx="700">
                  <c:v>-1991.4685320077599</c:v>
                </c:pt>
                <c:pt idx="701">
                  <c:v>-2014.61532655974</c:v>
                </c:pt>
                <c:pt idx="702">
                  <c:v>-2040.6402728943799</c:v>
                </c:pt>
                <c:pt idx="703">
                  <c:v>-2069.5855967237499</c:v>
                </c:pt>
                <c:pt idx="704">
                  <c:v>-2090.1407237377698</c:v>
                </c:pt>
                <c:pt idx="705">
                  <c:v>-2108.73955218333</c:v>
                </c:pt>
                <c:pt idx="706">
                  <c:v>-2136.4621695289002</c:v>
                </c:pt>
                <c:pt idx="707">
                  <c:v>-2169.2626970870401</c:v>
                </c:pt>
                <c:pt idx="708">
                  <c:v>-2199.3980737860202</c:v>
                </c:pt>
                <c:pt idx="709">
                  <c:v>-2213.9972007116298</c:v>
                </c:pt>
                <c:pt idx="710">
                  <c:v>-2219.8116032439498</c:v>
                </c:pt>
                <c:pt idx="711">
                  <c:v>-2233.4155750811801</c:v>
                </c:pt>
                <c:pt idx="712">
                  <c:v>-2249.61695786163</c:v>
                </c:pt>
                <c:pt idx="713">
                  <c:v>-2250.7684958751001</c:v>
                </c:pt>
                <c:pt idx="714">
                  <c:v>-2238.2363696673701</c:v>
                </c:pt>
                <c:pt idx="715">
                  <c:v>-2232.0381926049699</c:v>
                </c:pt>
                <c:pt idx="716">
                  <c:v>-2244.6317723317902</c:v>
                </c:pt>
                <c:pt idx="717">
                  <c:v>-2258.2312199031799</c:v>
                </c:pt>
                <c:pt idx="718">
                  <c:v>-2258.0576164525501</c:v>
                </c:pt>
                <c:pt idx="719">
                  <c:v>-2253.9006085006399</c:v>
                </c:pt>
                <c:pt idx="720">
                  <c:v>-2255.6310878235299</c:v>
                </c:pt>
                <c:pt idx="721">
                  <c:v>-2258.6407272108499</c:v>
                </c:pt>
                <c:pt idx="722">
                  <c:v>-2256.1581655428899</c:v>
                </c:pt>
                <c:pt idx="723">
                  <c:v>-2252.3785136443298</c:v>
                </c:pt>
                <c:pt idx="724">
                  <c:v>-2243.9687709157702</c:v>
                </c:pt>
                <c:pt idx="725">
                  <c:v>-2226.2180984018701</c:v>
                </c:pt>
                <c:pt idx="726">
                  <c:v>-2209.6954257520601</c:v>
                </c:pt>
                <c:pt idx="727">
                  <c:v>-2197.2146055623698</c:v>
                </c:pt>
                <c:pt idx="728">
                  <c:v>-2183.4535111237701</c:v>
                </c:pt>
                <c:pt idx="729">
                  <c:v>-2165.4486150458201</c:v>
                </c:pt>
                <c:pt idx="730">
                  <c:v>-2149.7334747887598</c:v>
                </c:pt>
                <c:pt idx="731">
                  <c:v>-2136.9770858811198</c:v>
                </c:pt>
                <c:pt idx="732">
                  <c:v>-2121.08215585064</c:v>
                </c:pt>
                <c:pt idx="733">
                  <c:v>-2101.6366675013601</c:v>
                </c:pt>
                <c:pt idx="734">
                  <c:v>-2079.46235426366</c:v>
                </c:pt>
                <c:pt idx="735">
                  <c:v>-2059.5005385904601</c:v>
                </c:pt>
                <c:pt idx="736">
                  <c:v>-2041.2174373062301</c:v>
                </c:pt>
                <c:pt idx="737">
                  <c:v>-2015.6871938817101</c:v>
                </c:pt>
                <c:pt idx="738">
                  <c:v>-1986.6643280006699</c:v>
                </c:pt>
                <c:pt idx="739">
                  <c:v>-1956.69303342444</c:v>
                </c:pt>
                <c:pt idx="740">
                  <c:v>-1922.66951435946</c:v>
                </c:pt>
                <c:pt idx="741">
                  <c:v>-1896.6241700405301</c:v>
                </c:pt>
                <c:pt idx="742">
                  <c:v>-1872.64292515738</c:v>
                </c:pt>
                <c:pt idx="743">
                  <c:v>-1838.5954533239601</c:v>
                </c:pt>
                <c:pt idx="744">
                  <c:v>-1799.72329343875</c:v>
                </c:pt>
                <c:pt idx="745">
                  <c:v>-1754.9309771257001</c:v>
                </c:pt>
                <c:pt idx="746">
                  <c:v>-1708.3671737392001</c:v>
                </c:pt>
                <c:pt idx="747">
                  <c:v>-1670.9470042033799</c:v>
                </c:pt>
                <c:pt idx="748">
                  <c:v>-1656.0576935572999</c:v>
                </c:pt>
                <c:pt idx="749">
                  <c:v>-1635.8471706855901</c:v>
                </c:pt>
                <c:pt idx="750">
                  <c:v>-1594.8460865403599</c:v>
                </c:pt>
                <c:pt idx="751">
                  <c:v>-1553.3906416995701</c:v>
                </c:pt>
                <c:pt idx="752">
                  <c:v>-1495.1173081021</c:v>
                </c:pt>
                <c:pt idx="753">
                  <c:v>-1425.3221181912299</c:v>
                </c:pt>
                <c:pt idx="754">
                  <c:v>-1369.0950333333301</c:v>
                </c:pt>
                <c:pt idx="755">
                  <c:v>-1327.77663176543</c:v>
                </c:pt>
                <c:pt idx="756">
                  <c:v>-1311.3203191468101</c:v>
                </c:pt>
                <c:pt idx="757">
                  <c:v>-1287.6100178822001</c:v>
                </c:pt>
                <c:pt idx="758">
                  <c:v>-1235.0768089727301</c:v>
                </c:pt>
                <c:pt idx="759">
                  <c:v>-1185.5860770223301</c:v>
                </c:pt>
                <c:pt idx="760">
                  <c:v>-1135.65033450432</c:v>
                </c:pt>
                <c:pt idx="761">
                  <c:v>-1080.8342789723699</c:v>
                </c:pt>
                <c:pt idx="762">
                  <c:v>-1022.8683351089001</c:v>
                </c:pt>
                <c:pt idx="763">
                  <c:v>-963.81875000889204</c:v>
                </c:pt>
                <c:pt idx="764">
                  <c:v>-913.95929147952404</c:v>
                </c:pt>
                <c:pt idx="765">
                  <c:v>-874.23160702042901</c:v>
                </c:pt>
                <c:pt idx="766">
                  <c:v>-831.82175815800701</c:v>
                </c:pt>
                <c:pt idx="767">
                  <c:v>-772.12151107855095</c:v>
                </c:pt>
                <c:pt idx="768">
                  <c:v>-718.53723908594998</c:v>
                </c:pt>
                <c:pt idx="769">
                  <c:v>-682.331950825999</c:v>
                </c:pt>
                <c:pt idx="770">
                  <c:v>-636.76879939967102</c:v>
                </c:pt>
                <c:pt idx="771">
                  <c:v>-582.64540611307905</c:v>
                </c:pt>
                <c:pt idx="772">
                  <c:v>-527.22013163825204</c:v>
                </c:pt>
                <c:pt idx="773">
                  <c:v>-475.94788036530599</c:v>
                </c:pt>
                <c:pt idx="774">
                  <c:v>-423.459939093618</c:v>
                </c:pt>
                <c:pt idx="775">
                  <c:v>-375.18370719613699</c:v>
                </c:pt>
                <c:pt idx="776">
                  <c:v>-328.71559682506501</c:v>
                </c:pt>
                <c:pt idx="777">
                  <c:v>-277.71588382666602</c:v>
                </c:pt>
                <c:pt idx="778">
                  <c:v>-224.383381931863</c:v>
                </c:pt>
                <c:pt idx="779">
                  <c:v>-173.10147522691099</c:v>
                </c:pt>
                <c:pt idx="780">
                  <c:v>-131.192891956702</c:v>
                </c:pt>
                <c:pt idx="781">
                  <c:v>-97.015193914081095</c:v>
                </c:pt>
                <c:pt idx="782">
                  <c:v>-62.072236424365201</c:v>
                </c:pt>
                <c:pt idx="783">
                  <c:v>-20.654266095537398</c:v>
                </c:pt>
                <c:pt idx="784">
                  <c:v>24.9314898487583</c:v>
                </c:pt>
                <c:pt idx="785">
                  <c:v>72.196154937418299</c:v>
                </c:pt>
                <c:pt idx="786">
                  <c:v>117.69981101502199</c:v>
                </c:pt>
                <c:pt idx="787">
                  <c:v>152.452077669891</c:v>
                </c:pt>
                <c:pt idx="788">
                  <c:v>180.15453821894599</c:v>
                </c:pt>
                <c:pt idx="789">
                  <c:v>212.47699621136701</c:v>
                </c:pt>
                <c:pt idx="790">
                  <c:v>249.27017083067</c:v>
                </c:pt>
                <c:pt idx="791">
                  <c:v>283.56131763809498</c:v>
                </c:pt>
                <c:pt idx="792">
                  <c:v>313.11330845638702</c:v>
                </c:pt>
                <c:pt idx="793">
                  <c:v>343.131722292505</c:v>
                </c:pt>
                <c:pt idx="794">
                  <c:v>372.51899453630699</c:v>
                </c:pt>
                <c:pt idx="795">
                  <c:v>399.15913953846098</c:v>
                </c:pt>
                <c:pt idx="796">
                  <c:v>424.71048103861699</c:v>
                </c:pt>
                <c:pt idx="797">
                  <c:v>444.88807763589</c:v>
                </c:pt>
                <c:pt idx="798">
                  <c:v>460.37774405602698</c:v>
                </c:pt>
                <c:pt idx="799">
                  <c:v>475.859490690332</c:v>
                </c:pt>
                <c:pt idx="800">
                  <c:v>490.717032518454</c:v>
                </c:pt>
                <c:pt idx="801">
                  <c:v>504.82342538998603</c:v>
                </c:pt>
                <c:pt idx="802">
                  <c:v>520.59651646406996</c:v>
                </c:pt>
                <c:pt idx="803">
                  <c:v>536.56747516548501</c:v>
                </c:pt>
                <c:pt idx="804">
                  <c:v>545.729719778554</c:v>
                </c:pt>
                <c:pt idx="805">
                  <c:v>548.238994783978</c:v>
                </c:pt>
                <c:pt idx="806">
                  <c:v>551.22850304893404</c:v>
                </c:pt>
                <c:pt idx="807">
                  <c:v>556.30386455910195</c:v>
                </c:pt>
                <c:pt idx="808">
                  <c:v>555.67031807130297</c:v>
                </c:pt>
                <c:pt idx="809">
                  <c:v>568.47356512491797</c:v>
                </c:pt>
                <c:pt idx="810">
                  <c:v>587.33858439007395</c:v>
                </c:pt>
                <c:pt idx="811">
                  <c:v>582.31837051891102</c:v>
                </c:pt>
                <c:pt idx="812">
                  <c:v>551.66372767882604</c:v>
                </c:pt>
                <c:pt idx="813">
                  <c:v>525.30007650405901</c:v>
                </c:pt>
                <c:pt idx="814">
                  <c:v>519.00967389047798</c:v>
                </c:pt>
                <c:pt idx="815">
                  <c:v>505.49094105946199</c:v>
                </c:pt>
                <c:pt idx="816">
                  <c:v>494.01702564060002</c:v>
                </c:pt>
                <c:pt idx="817">
                  <c:v>486.30463225692898</c:v>
                </c:pt>
                <c:pt idx="818">
                  <c:v>474.68194418120402</c:v>
                </c:pt>
                <c:pt idx="819">
                  <c:v>464.60096431193898</c:v>
                </c:pt>
                <c:pt idx="820">
                  <c:v>446.19725675531799</c:v>
                </c:pt>
                <c:pt idx="821">
                  <c:v>422.08270262979499</c:v>
                </c:pt>
                <c:pt idx="822">
                  <c:v>403.85904564541602</c:v>
                </c:pt>
                <c:pt idx="823">
                  <c:v>358.03113141494299</c:v>
                </c:pt>
                <c:pt idx="824">
                  <c:v>331.47039459553798</c:v>
                </c:pt>
                <c:pt idx="825">
                  <c:v>344.15533480179499</c:v>
                </c:pt>
                <c:pt idx="826">
                  <c:v>334.67678086031998</c:v>
                </c:pt>
                <c:pt idx="827">
                  <c:v>293.38548896237103</c:v>
                </c:pt>
                <c:pt idx="828">
                  <c:v>249.310367949447</c:v>
                </c:pt>
                <c:pt idx="829">
                  <c:v>227.23524693012601</c:v>
                </c:pt>
                <c:pt idx="830">
                  <c:v>203.291882783879</c:v>
                </c:pt>
                <c:pt idx="831">
                  <c:v>173.722459508588</c:v>
                </c:pt>
                <c:pt idx="832">
                  <c:v>140.602521637846</c:v>
                </c:pt>
                <c:pt idx="833">
                  <c:v>108.73450472028399</c:v>
                </c:pt>
                <c:pt idx="834">
                  <c:v>80.199733271869306</c:v>
                </c:pt>
                <c:pt idx="835">
                  <c:v>60.590928951947497</c:v>
                </c:pt>
                <c:pt idx="836">
                  <c:v>41.205403422437499</c:v>
                </c:pt>
                <c:pt idx="837">
                  <c:v>12.7309416537743</c:v>
                </c:pt>
                <c:pt idx="838">
                  <c:v>-23.698084308905901</c:v>
                </c:pt>
                <c:pt idx="839">
                  <c:v>-56.097090762044303</c:v>
                </c:pt>
                <c:pt idx="840">
                  <c:v>-78.460340075590594</c:v>
                </c:pt>
                <c:pt idx="841">
                  <c:v>-100.263766891516</c:v>
                </c:pt>
                <c:pt idx="842">
                  <c:v>-126.96157073173499</c:v>
                </c:pt>
                <c:pt idx="843">
                  <c:v>-157.946832567911</c:v>
                </c:pt>
                <c:pt idx="844">
                  <c:v>-185.74337748180599</c:v>
                </c:pt>
                <c:pt idx="845">
                  <c:v>-207.67672816533499</c:v>
                </c:pt>
                <c:pt idx="846">
                  <c:v>-226.470602615221</c:v>
                </c:pt>
                <c:pt idx="847">
                  <c:v>-244.03359678453401</c:v>
                </c:pt>
                <c:pt idx="848">
                  <c:v>-257.92258699782002</c:v>
                </c:pt>
                <c:pt idx="849">
                  <c:v>-272.27537490744999</c:v>
                </c:pt>
                <c:pt idx="850">
                  <c:v>-282.44091018464599</c:v>
                </c:pt>
                <c:pt idx="851">
                  <c:v>-290.02216317207399</c:v>
                </c:pt>
                <c:pt idx="852">
                  <c:v>-303.14599595140999</c:v>
                </c:pt>
                <c:pt idx="853">
                  <c:v>-313.71702159044099</c:v>
                </c:pt>
                <c:pt idx="854">
                  <c:v>-319.45584321260702</c:v>
                </c:pt>
                <c:pt idx="855">
                  <c:v>-325.549191593991</c:v>
                </c:pt>
                <c:pt idx="856">
                  <c:v>-333.42311818666298</c:v>
                </c:pt>
                <c:pt idx="857">
                  <c:v>-325.36617556198001</c:v>
                </c:pt>
                <c:pt idx="858">
                  <c:v>-309.60600365490501</c:v>
                </c:pt>
                <c:pt idx="859">
                  <c:v>-306.44485536417898</c:v>
                </c:pt>
                <c:pt idx="860">
                  <c:v>-306.62724847232101</c:v>
                </c:pt>
                <c:pt idx="861">
                  <c:v>-305.629774447535</c:v>
                </c:pt>
                <c:pt idx="862">
                  <c:v>-297.68835880386899</c:v>
                </c:pt>
                <c:pt idx="863">
                  <c:v>-283.24167184769101</c:v>
                </c:pt>
                <c:pt idx="864">
                  <c:v>-235.81483153108101</c:v>
                </c:pt>
                <c:pt idx="865">
                  <c:v>-192.70687788755299</c:v>
                </c:pt>
                <c:pt idx="866">
                  <c:v>-186.63397493174699</c:v>
                </c:pt>
                <c:pt idx="867">
                  <c:v>-181.72242103954099</c:v>
                </c:pt>
                <c:pt idx="868">
                  <c:v>-152.74576243805899</c:v>
                </c:pt>
                <c:pt idx="869">
                  <c:v>-104.180903653394</c:v>
                </c:pt>
                <c:pt idx="870">
                  <c:v>-64.9514676488822</c:v>
                </c:pt>
                <c:pt idx="871">
                  <c:v>-31.821712974028401</c:v>
                </c:pt>
                <c:pt idx="872">
                  <c:v>7.49875887291478</c:v>
                </c:pt>
                <c:pt idx="873">
                  <c:v>58.0341881526127</c:v>
                </c:pt>
                <c:pt idx="874">
                  <c:v>109.201309507457</c:v>
                </c:pt>
                <c:pt idx="875">
                  <c:v>162.58720409799901</c:v>
                </c:pt>
                <c:pt idx="876">
                  <c:v>208.52998967025101</c:v>
                </c:pt>
                <c:pt idx="877">
                  <c:v>254.194929007355</c:v>
                </c:pt>
                <c:pt idx="878">
                  <c:v>315.571987261262</c:v>
                </c:pt>
                <c:pt idx="879">
                  <c:v>382.91285714481398</c:v>
                </c:pt>
                <c:pt idx="880">
                  <c:v>446.62948580084901</c:v>
                </c:pt>
                <c:pt idx="881">
                  <c:v>508.20007671648</c:v>
                </c:pt>
                <c:pt idx="882">
                  <c:v>572.61803730529698</c:v>
                </c:pt>
                <c:pt idx="883">
                  <c:v>633.13253128950498</c:v>
                </c:pt>
                <c:pt idx="884">
                  <c:v>688.66446421147805</c:v>
                </c:pt>
                <c:pt idx="885">
                  <c:v>747.30842371614006</c:v>
                </c:pt>
                <c:pt idx="886">
                  <c:v>815.30317892047901</c:v>
                </c:pt>
                <c:pt idx="887">
                  <c:v>893.61826162593798</c:v>
                </c:pt>
                <c:pt idx="888">
                  <c:v>970.39593978185496</c:v>
                </c:pt>
                <c:pt idx="889">
                  <c:v>1040.8769512031299</c:v>
                </c:pt>
                <c:pt idx="890">
                  <c:v>1112.8943979999301</c:v>
                </c:pt>
                <c:pt idx="891">
                  <c:v>1186.12176454973</c:v>
                </c:pt>
                <c:pt idx="892">
                  <c:v>1255.93943341422</c:v>
                </c:pt>
                <c:pt idx="893">
                  <c:v>1322.69520251056</c:v>
                </c:pt>
                <c:pt idx="894">
                  <c:v>1394.1244266674</c:v>
                </c:pt>
                <c:pt idx="895">
                  <c:v>1473.38281545872</c:v>
                </c:pt>
                <c:pt idx="896">
                  <c:v>1551.9266444236</c:v>
                </c:pt>
                <c:pt idx="897">
                  <c:v>1625.2397566336999</c:v>
                </c:pt>
                <c:pt idx="898">
                  <c:v>1700.3760854040499</c:v>
                </c:pt>
                <c:pt idx="899">
                  <c:v>1772.9327486520999</c:v>
                </c:pt>
                <c:pt idx="900">
                  <c:v>1836.13943534796</c:v>
                </c:pt>
                <c:pt idx="901">
                  <c:v>1903.5027223388499</c:v>
                </c:pt>
                <c:pt idx="902">
                  <c:v>1969.71420571411</c:v>
                </c:pt>
                <c:pt idx="903">
                  <c:v>2030.5821552632599</c:v>
                </c:pt>
                <c:pt idx="904">
                  <c:v>2092.7965346322299</c:v>
                </c:pt>
                <c:pt idx="905">
                  <c:v>2160.2211821723599</c:v>
                </c:pt>
                <c:pt idx="906">
                  <c:v>2227.6770495518499</c:v>
                </c:pt>
                <c:pt idx="907">
                  <c:v>2289.0019315766799</c:v>
                </c:pt>
                <c:pt idx="908">
                  <c:v>2349.4779088692299</c:v>
                </c:pt>
                <c:pt idx="909">
                  <c:v>2412.8527255600402</c:v>
                </c:pt>
                <c:pt idx="910">
                  <c:v>2468.3609972152399</c:v>
                </c:pt>
                <c:pt idx="911">
                  <c:v>2511.5310489312201</c:v>
                </c:pt>
                <c:pt idx="912">
                  <c:v>2555.2855676429899</c:v>
                </c:pt>
                <c:pt idx="913">
                  <c:v>2605.7298981959302</c:v>
                </c:pt>
                <c:pt idx="914">
                  <c:v>2656.4098627118101</c:v>
                </c:pt>
                <c:pt idx="915">
                  <c:v>2698.4734472028799</c:v>
                </c:pt>
                <c:pt idx="916">
                  <c:v>2732.6866711679399</c:v>
                </c:pt>
                <c:pt idx="917">
                  <c:v>2768.5353049865998</c:v>
                </c:pt>
                <c:pt idx="918">
                  <c:v>2807.1604935785299</c:v>
                </c:pt>
                <c:pt idx="919">
                  <c:v>2837.8395435697398</c:v>
                </c:pt>
                <c:pt idx="920">
                  <c:v>2882.4500705287401</c:v>
                </c:pt>
                <c:pt idx="921">
                  <c:v>2916.1603831398502</c:v>
                </c:pt>
                <c:pt idx="922">
                  <c:v>2918.5347113606799</c:v>
                </c:pt>
                <c:pt idx="923">
                  <c:v>2918.2659031088301</c:v>
                </c:pt>
                <c:pt idx="924">
                  <c:v>2937.2483931403399</c:v>
                </c:pt>
                <c:pt idx="925">
                  <c:v>2963.5837264767301</c:v>
                </c:pt>
                <c:pt idx="926">
                  <c:v>2970.6573018804002</c:v>
                </c:pt>
                <c:pt idx="927">
                  <c:v>2972.8062308068802</c:v>
                </c:pt>
                <c:pt idx="928">
                  <c:v>2974.0017514388801</c:v>
                </c:pt>
                <c:pt idx="929">
                  <c:v>2973.4352480560401</c:v>
                </c:pt>
                <c:pt idx="930">
                  <c:v>2968.8570798672799</c:v>
                </c:pt>
                <c:pt idx="931">
                  <c:v>2966.4329645218199</c:v>
                </c:pt>
                <c:pt idx="932">
                  <c:v>2960.9537309851298</c:v>
                </c:pt>
                <c:pt idx="933">
                  <c:v>2948.23325480515</c:v>
                </c:pt>
                <c:pt idx="934">
                  <c:v>2935.94262698477</c:v>
                </c:pt>
                <c:pt idx="935">
                  <c:v>2916.5366315025999</c:v>
                </c:pt>
                <c:pt idx="936">
                  <c:v>2889.94016567679</c:v>
                </c:pt>
                <c:pt idx="937">
                  <c:v>2861.1571403569701</c:v>
                </c:pt>
                <c:pt idx="938">
                  <c:v>2823.82615755807</c:v>
                </c:pt>
                <c:pt idx="939">
                  <c:v>2782.9498420595401</c:v>
                </c:pt>
                <c:pt idx="940">
                  <c:v>2749.6798995856102</c:v>
                </c:pt>
                <c:pt idx="941">
                  <c:v>2721.2261449314501</c:v>
                </c:pt>
                <c:pt idx="942">
                  <c:v>2690.7099293512501</c:v>
                </c:pt>
                <c:pt idx="943">
                  <c:v>2654.9713101171301</c:v>
                </c:pt>
                <c:pt idx="944">
                  <c:v>2611.6169861421599</c:v>
                </c:pt>
                <c:pt idx="945">
                  <c:v>2561.1371534433301</c:v>
                </c:pt>
                <c:pt idx="946">
                  <c:v>2513.1440487300501</c:v>
                </c:pt>
                <c:pt idx="947">
                  <c:v>2467.8883852822701</c:v>
                </c:pt>
                <c:pt idx="948">
                  <c:v>2418.3915291630001</c:v>
                </c:pt>
                <c:pt idx="949">
                  <c:v>2366.0707704880901</c:v>
                </c:pt>
                <c:pt idx="950">
                  <c:v>2319.52006376086</c:v>
                </c:pt>
                <c:pt idx="951">
                  <c:v>2272.21867964691</c:v>
                </c:pt>
                <c:pt idx="952">
                  <c:v>2215.1133366285599</c:v>
                </c:pt>
                <c:pt idx="953">
                  <c:v>2154.9334707766502</c:v>
                </c:pt>
                <c:pt idx="954">
                  <c:v>2100.1802130139899</c:v>
                </c:pt>
                <c:pt idx="955">
                  <c:v>2052.1838753812799</c:v>
                </c:pt>
                <c:pt idx="956">
                  <c:v>2002.6420132047001</c:v>
                </c:pt>
                <c:pt idx="957">
                  <c:v>1949.2567667134199</c:v>
                </c:pt>
                <c:pt idx="958">
                  <c:v>1889.93237604614</c:v>
                </c:pt>
                <c:pt idx="959">
                  <c:v>1827.52773803331</c:v>
                </c:pt>
                <c:pt idx="960">
                  <c:v>1762.6869799460301</c:v>
                </c:pt>
                <c:pt idx="961">
                  <c:v>1702.0152225189099</c:v>
                </c:pt>
                <c:pt idx="962">
                  <c:v>1649.4585242015</c:v>
                </c:pt>
                <c:pt idx="963">
                  <c:v>1599.74443108577</c:v>
                </c:pt>
                <c:pt idx="964">
                  <c:v>1550.52309860177</c:v>
                </c:pt>
                <c:pt idx="965">
                  <c:v>1502.3553458802601</c:v>
                </c:pt>
                <c:pt idx="966">
                  <c:v>1453.7424613259</c:v>
                </c:pt>
                <c:pt idx="967">
                  <c:v>1404.6091357827399</c:v>
                </c:pt>
                <c:pt idx="968">
                  <c:v>1358.5291394072899</c:v>
                </c:pt>
                <c:pt idx="969">
                  <c:v>1317.2450319546699</c:v>
                </c:pt>
                <c:pt idx="970">
                  <c:v>1272.4737938978501</c:v>
                </c:pt>
                <c:pt idx="971">
                  <c:v>1220.6876620474</c:v>
                </c:pt>
                <c:pt idx="972">
                  <c:v>1203.9816360177899</c:v>
                </c:pt>
                <c:pt idx="973">
                  <c:v>1189.6411137277501</c:v>
                </c:pt>
                <c:pt idx="974">
                  <c:v>1138.68591203552</c:v>
                </c:pt>
                <c:pt idx="975">
                  <c:v>1086.9646540779499</c:v>
                </c:pt>
                <c:pt idx="976">
                  <c:v>1051.8192814310601</c:v>
                </c:pt>
                <c:pt idx="977">
                  <c:v>1031.76959378572</c:v>
                </c:pt>
                <c:pt idx="978">
                  <c:v>1008.09698307197</c:v>
                </c:pt>
                <c:pt idx="979">
                  <c:v>982.83885080414802</c:v>
                </c:pt>
                <c:pt idx="980">
                  <c:v>958.48922989071696</c:v>
                </c:pt>
                <c:pt idx="981">
                  <c:v>942.06335090741402</c:v>
                </c:pt>
                <c:pt idx="982">
                  <c:v>933.37455616602404</c:v>
                </c:pt>
                <c:pt idx="983">
                  <c:v>932.37013631582795</c:v>
                </c:pt>
                <c:pt idx="984">
                  <c:v>935.71215660254302</c:v>
                </c:pt>
                <c:pt idx="985">
                  <c:v>934.13087350960302</c:v>
                </c:pt>
                <c:pt idx="986">
                  <c:v>926.77202100794898</c:v>
                </c:pt>
                <c:pt idx="987">
                  <c:v>918.20578286554803</c:v>
                </c:pt>
                <c:pt idx="988">
                  <c:v>923.78568144209203</c:v>
                </c:pt>
                <c:pt idx="989">
                  <c:v>944.18511688533499</c:v>
                </c:pt>
                <c:pt idx="990">
                  <c:v>966.08572418942197</c:v>
                </c:pt>
                <c:pt idx="991">
                  <c:v>980.55510679351505</c:v>
                </c:pt>
                <c:pt idx="992">
                  <c:v>991.614933168633</c:v>
                </c:pt>
                <c:pt idx="993">
                  <c:v>1012.55467115503</c:v>
                </c:pt>
                <c:pt idx="994">
                  <c:v>1045.7431264455599</c:v>
                </c:pt>
                <c:pt idx="995">
                  <c:v>1074.8246342227501</c:v>
                </c:pt>
                <c:pt idx="996">
                  <c:v>1093.44293718368</c:v>
                </c:pt>
                <c:pt idx="997">
                  <c:v>1117.43206938392</c:v>
                </c:pt>
                <c:pt idx="998">
                  <c:v>1155.63520248654</c:v>
                </c:pt>
                <c:pt idx="999">
                  <c:v>1195.9592548963501</c:v>
                </c:pt>
                <c:pt idx="1000">
                  <c:v>1239.52540771591</c:v>
                </c:pt>
                <c:pt idx="1001">
                  <c:v>1309.4625373348799</c:v>
                </c:pt>
                <c:pt idx="1002">
                  <c:v>1367.91978296553</c:v>
                </c:pt>
                <c:pt idx="1003">
                  <c:v>1396.78146343612</c:v>
                </c:pt>
                <c:pt idx="1004">
                  <c:v>1427.8719088375401</c:v>
                </c:pt>
                <c:pt idx="1005">
                  <c:v>1477.16372702379</c:v>
                </c:pt>
                <c:pt idx="1006">
                  <c:v>1528.6332542995799</c:v>
                </c:pt>
                <c:pt idx="1007">
                  <c:v>1570.6082207854699</c:v>
                </c:pt>
                <c:pt idx="1008">
                  <c:v>1614.65048094044</c:v>
                </c:pt>
                <c:pt idx="1009">
                  <c:v>1665.94302881769</c:v>
                </c:pt>
                <c:pt idx="1010">
                  <c:v>1726.1273680731899</c:v>
                </c:pt>
                <c:pt idx="1011">
                  <c:v>1789.3136546623</c:v>
                </c:pt>
                <c:pt idx="1012">
                  <c:v>1853.1045996837599</c:v>
                </c:pt>
                <c:pt idx="1013">
                  <c:v>1913.4958987249199</c:v>
                </c:pt>
                <c:pt idx="1014">
                  <c:v>1978.00359670375</c:v>
                </c:pt>
                <c:pt idx="1015">
                  <c:v>2049.7539099961</c:v>
                </c:pt>
                <c:pt idx="1016">
                  <c:v>2120.7981226174902</c:v>
                </c:pt>
                <c:pt idx="1017">
                  <c:v>2175.9588469332998</c:v>
                </c:pt>
                <c:pt idx="1018">
                  <c:v>2224.4536982290001</c:v>
                </c:pt>
                <c:pt idx="1019">
                  <c:v>2282.52961503704</c:v>
                </c:pt>
                <c:pt idx="1020">
                  <c:v>2330.9228990653601</c:v>
                </c:pt>
                <c:pt idx="1021">
                  <c:v>2370.6873141256601</c:v>
                </c:pt>
                <c:pt idx="1022">
                  <c:v>2416.0673620288499</c:v>
                </c:pt>
                <c:pt idx="1023">
                  <c:v>2468.8145244608299</c:v>
                </c:pt>
                <c:pt idx="1024">
                  <c:v>2519.8875948139598</c:v>
                </c:pt>
                <c:pt idx="1025">
                  <c:v>2567.6432902717702</c:v>
                </c:pt>
                <c:pt idx="1026">
                  <c:v>2614.8073562886698</c:v>
                </c:pt>
                <c:pt idx="1027">
                  <c:v>2662.1825546514701</c:v>
                </c:pt>
                <c:pt idx="1028">
                  <c:v>2741.1842974183401</c:v>
                </c:pt>
                <c:pt idx="1029">
                  <c:v>2818.8879042707999</c:v>
                </c:pt>
                <c:pt idx="1030">
                  <c:v>2852.65420854085</c:v>
                </c:pt>
                <c:pt idx="1031">
                  <c:v>2867.3015992228402</c:v>
                </c:pt>
                <c:pt idx="1032">
                  <c:v>2885.7059313599402</c:v>
                </c:pt>
                <c:pt idx="1033">
                  <c:v>2925.4976015007501</c:v>
                </c:pt>
                <c:pt idx="1034">
                  <c:v>2967.3444098528598</c:v>
                </c:pt>
                <c:pt idx="1035">
                  <c:v>3000.57831332466</c:v>
                </c:pt>
                <c:pt idx="1036">
                  <c:v>3027.6197029642899</c:v>
                </c:pt>
                <c:pt idx="1037">
                  <c:v>3052.4258418798199</c:v>
                </c:pt>
                <c:pt idx="1038">
                  <c:v>3071.6699689080601</c:v>
                </c:pt>
                <c:pt idx="1039">
                  <c:v>3084.5392013896899</c:v>
                </c:pt>
                <c:pt idx="1040">
                  <c:v>3098.27637846077</c:v>
                </c:pt>
                <c:pt idx="1041">
                  <c:v>3116.84760295356</c:v>
                </c:pt>
                <c:pt idx="1042">
                  <c:v>3134.4263724910402</c:v>
                </c:pt>
                <c:pt idx="1043">
                  <c:v>3144.3256826716301</c:v>
                </c:pt>
                <c:pt idx="1044">
                  <c:v>3143.6040861936999</c:v>
                </c:pt>
                <c:pt idx="1045">
                  <c:v>3139.7443895485499</c:v>
                </c:pt>
                <c:pt idx="1046">
                  <c:v>3137.2594021833902</c:v>
                </c:pt>
                <c:pt idx="1047">
                  <c:v>3135.0221414942898</c:v>
                </c:pt>
                <c:pt idx="1048">
                  <c:v>3129.4816943779801</c:v>
                </c:pt>
                <c:pt idx="1049">
                  <c:v>3119.9250874672398</c:v>
                </c:pt>
                <c:pt idx="1050">
                  <c:v>3105.2576930627802</c:v>
                </c:pt>
                <c:pt idx="1051">
                  <c:v>3088.76418710404</c:v>
                </c:pt>
                <c:pt idx="1052">
                  <c:v>3067.6108405976502</c:v>
                </c:pt>
                <c:pt idx="1053">
                  <c:v>3037.2445820328098</c:v>
                </c:pt>
                <c:pt idx="1054">
                  <c:v>3030.2387531509698</c:v>
                </c:pt>
                <c:pt idx="1055">
                  <c:v>2996.8339786542401</c:v>
                </c:pt>
                <c:pt idx="1056">
                  <c:v>2924.5517766600001</c:v>
                </c:pt>
                <c:pt idx="1057">
                  <c:v>2891.8495209656498</c:v>
                </c:pt>
                <c:pt idx="1058">
                  <c:v>2882.3885465276098</c:v>
                </c:pt>
                <c:pt idx="1059">
                  <c:v>2843.42324358624</c:v>
                </c:pt>
                <c:pt idx="1060">
                  <c:v>2774.7228329801301</c:v>
                </c:pt>
                <c:pt idx="1061">
                  <c:v>2727.58086659112</c:v>
                </c:pt>
                <c:pt idx="1062">
                  <c:v>2679.8874763601002</c:v>
                </c:pt>
                <c:pt idx="1063">
                  <c:v>2618.88573889708</c:v>
                </c:pt>
                <c:pt idx="1064">
                  <c:v>2566.9471007519201</c:v>
                </c:pt>
                <c:pt idx="1065">
                  <c:v>2519.77564385604</c:v>
                </c:pt>
                <c:pt idx="1066">
                  <c:v>2466.7580682141102</c:v>
                </c:pt>
                <c:pt idx="1067">
                  <c:v>2403.9818671109101</c:v>
                </c:pt>
                <c:pt idx="1068">
                  <c:v>2341.3389858089699</c:v>
                </c:pt>
                <c:pt idx="1069">
                  <c:v>2274.9391225653699</c:v>
                </c:pt>
                <c:pt idx="1070">
                  <c:v>2205.0705617048402</c:v>
                </c:pt>
                <c:pt idx="1071">
                  <c:v>2135.7723476107699</c:v>
                </c:pt>
                <c:pt idx="1072">
                  <c:v>2067.59701055492</c:v>
                </c:pt>
                <c:pt idx="1073">
                  <c:v>2002.17354768883</c:v>
                </c:pt>
                <c:pt idx="1074">
                  <c:v>1933.86357813206</c:v>
                </c:pt>
                <c:pt idx="1075">
                  <c:v>1859.96639699504</c:v>
                </c:pt>
                <c:pt idx="1076">
                  <c:v>1786.9209343362199</c:v>
                </c:pt>
                <c:pt idx="1077">
                  <c:v>1712.2462100068699</c:v>
                </c:pt>
                <c:pt idx="1078">
                  <c:v>1633.6277912171199</c:v>
                </c:pt>
                <c:pt idx="1079">
                  <c:v>1554.27006785093</c:v>
                </c:pt>
                <c:pt idx="1080">
                  <c:v>1481.13658300722</c:v>
                </c:pt>
                <c:pt idx="1081">
                  <c:v>1407.4901306870699</c:v>
                </c:pt>
                <c:pt idx="1082">
                  <c:v>1336.16450694747</c:v>
                </c:pt>
                <c:pt idx="1083">
                  <c:v>1286.1825694164099</c:v>
                </c:pt>
                <c:pt idx="1084">
                  <c:v>1214.8678126339901</c:v>
                </c:pt>
                <c:pt idx="1085">
                  <c:v>1113.1301771246999</c:v>
                </c:pt>
                <c:pt idx="1086">
                  <c:v>1023.21763367113</c:v>
                </c:pt>
                <c:pt idx="1087">
                  <c:v>957.38865996017205</c:v>
                </c:pt>
                <c:pt idx="1088">
                  <c:v>894.60981171626895</c:v>
                </c:pt>
                <c:pt idx="1089">
                  <c:v>818.18245701075705</c:v>
                </c:pt>
                <c:pt idx="1090">
                  <c:v>742.428965175695</c:v>
                </c:pt>
                <c:pt idx="1091">
                  <c:v>662.42447184662205</c:v>
                </c:pt>
                <c:pt idx="1092">
                  <c:v>585.17544009962205</c:v>
                </c:pt>
                <c:pt idx="1093">
                  <c:v>518.45215635785996</c:v>
                </c:pt>
                <c:pt idx="1094">
                  <c:v>456.24932646524599</c:v>
                </c:pt>
                <c:pt idx="1095">
                  <c:v>389.95028951453497</c:v>
                </c:pt>
                <c:pt idx="1096">
                  <c:v>319.46115410615101</c:v>
                </c:pt>
                <c:pt idx="1097">
                  <c:v>253.570899139142</c:v>
                </c:pt>
                <c:pt idx="1098">
                  <c:v>193.59357769393699</c:v>
                </c:pt>
                <c:pt idx="1099">
                  <c:v>132.19101952601099</c:v>
                </c:pt>
                <c:pt idx="1100">
                  <c:v>60.982526791466199</c:v>
                </c:pt>
                <c:pt idx="1101">
                  <c:v>-11.898235705924799</c:v>
                </c:pt>
                <c:pt idx="1102">
                  <c:v>-72.873490436916001</c:v>
                </c:pt>
                <c:pt idx="1103">
                  <c:v>-133.161796159006</c:v>
                </c:pt>
                <c:pt idx="1104">
                  <c:v>-201.64917978953201</c:v>
                </c:pt>
                <c:pt idx="1105">
                  <c:v>-268.06146295417699</c:v>
                </c:pt>
                <c:pt idx="1106">
                  <c:v>-326.50927062695598</c:v>
                </c:pt>
                <c:pt idx="1107">
                  <c:v>-377.655085228362</c:v>
                </c:pt>
                <c:pt idx="1108">
                  <c:v>-426.608370899872</c:v>
                </c:pt>
                <c:pt idx="1109">
                  <c:v>-470.04425497481702</c:v>
                </c:pt>
                <c:pt idx="1110">
                  <c:v>-534.61044107084103</c:v>
                </c:pt>
                <c:pt idx="1111">
                  <c:v>-591.20042020119001</c:v>
                </c:pt>
                <c:pt idx="1112">
                  <c:v>-618.81557394158006</c:v>
                </c:pt>
                <c:pt idx="1113">
                  <c:v>-664.89369736266599</c:v>
                </c:pt>
                <c:pt idx="1114">
                  <c:v>-738.61797897862596</c:v>
                </c:pt>
                <c:pt idx="1115">
                  <c:v>-812.55652271653901</c:v>
                </c:pt>
                <c:pt idx="1116">
                  <c:v>-867.216534840647</c:v>
                </c:pt>
                <c:pt idx="1117">
                  <c:v>-921.14869434392494</c:v>
                </c:pt>
                <c:pt idx="1118">
                  <c:v>-965.27382933764295</c:v>
                </c:pt>
                <c:pt idx="1119">
                  <c:v>-1002.25144963764</c:v>
                </c:pt>
                <c:pt idx="1120">
                  <c:v>-1046.62937156517</c:v>
                </c:pt>
                <c:pt idx="1121">
                  <c:v>-1098.18540545521</c:v>
                </c:pt>
                <c:pt idx="1122">
                  <c:v>-1143.64923416696</c:v>
                </c:pt>
                <c:pt idx="1123">
                  <c:v>-1180.4767407554</c:v>
                </c:pt>
                <c:pt idx="1124">
                  <c:v>-1224.3736650021499</c:v>
                </c:pt>
                <c:pt idx="1125">
                  <c:v>-1274.33917330077</c:v>
                </c:pt>
                <c:pt idx="1126">
                  <c:v>-1321.41547573003</c:v>
                </c:pt>
                <c:pt idx="1127">
                  <c:v>-1363.8016902321001</c:v>
                </c:pt>
                <c:pt idx="1128">
                  <c:v>-1412.1253135111201</c:v>
                </c:pt>
                <c:pt idx="1129">
                  <c:v>-1465.79888583459</c:v>
                </c:pt>
                <c:pt idx="1130">
                  <c:v>-1520.3208315706599</c:v>
                </c:pt>
                <c:pt idx="1131">
                  <c:v>-1574.5785650359401</c:v>
                </c:pt>
                <c:pt idx="1132">
                  <c:v>-1623.91873639957</c:v>
                </c:pt>
                <c:pt idx="1133">
                  <c:v>-1669.25249317414</c:v>
                </c:pt>
                <c:pt idx="1134">
                  <c:v>-1720.1000968222399</c:v>
                </c:pt>
                <c:pt idx="1135">
                  <c:v>-1779.3580194937099</c:v>
                </c:pt>
                <c:pt idx="1136">
                  <c:v>-1844.76671957141</c:v>
                </c:pt>
                <c:pt idx="1137">
                  <c:v>-1900.9838339922001</c:v>
                </c:pt>
                <c:pt idx="1138">
                  <c:v>-1938.6652917389699</c:v>
                </c:pt>
                <c:pt idx="1139">
                  <c:v>-1959.1791110455099</c:v>
                </c:pt>
                <c:pt idx="1140">
                  <c:v>-1998.59912514403</c:v>
                </c:pt>
                <c:pt idx="1141">
                  <c:v>-2074.6738381088498</c:v>
                </c:pt>
                <c:pt idx="1142">
                  <c:v>-2152.3409506786602</c:v>
                </c:pt>
                <c:pt idx="1143">
                  <c:v>-2217.3097351186202</c:v>
                </c:pt>
                <c:pt idx="1144">
                  <c:v>-2271.1157328949998</c:v>
                </c:pt>
                <c:pt idx="1145">
                  <c:v>-2326.8843095690299</c:v>
                </c:pt>
                <c:pt idx="1146">
                  <c:v>-2386.2199994501502</c:v>
                </c:pt>
                <c:pt idx="1147">
                  <c:v>-2443.3975106849698</c:v>
                </c:pt>
                <c:pt idx="1148">
                  <c:v>-2497.7369029970801</c:v>
                </c:pt>
                <c:pt idx="1149">
                  <c:v>-2554.2974545349698</c:v>
                </c:pt>
                <c:pt idx="1150">
                  <c:v>-2614.38816773402</c:v>
                </c:pt>
                <c:pt idx="1151">
                  <c:v>-2675.8203299289598</c:v>
                </c:pt>
                <c:pt idx="1152">
                  <c:v>-2738.7999581726899</c:v>
                </c:pt>
                <c:pt idx="1153">
                  <c:v>-2803.0947016026698</c:v>
                </c:pt>
                <c:pt idx="1154">
                  <c:v>-2866.7423966155802</c:v>
                </c:pt>
                <c:pt idx="1155">
                  <c:v>-2928.2953748362302</c:v>
                </c:pt>
                <c:pt idx="1156">
                  <c:v>-2989.25766874702</c:v>
                </c:pt>
                <c:pt idx="1157">
                  <c:v>-3051.9691214847699</c:v>
                </c:pt>
                <c:pt idx="1158">
                  <c:v>-3117.09137623689</c:v>
                </c:pt>
                <c:pt idx="1159">
                  <c:v>-3179.66031034968</c:v>
                </c:pt>
                <c:pt idx="1160">
                  <c:v>-3236.7734192778798</c:v>
                </c:pt>
                <c:pt idx="1161">
                  <c:v>-3292.92776155401</c:v>
                </c:pt>
                <c:pt idx="1162">
                  <c:v>-3354.8601234288299</c:v>
                </c:pt>
                <c:pt idx="1163">
                  <c:v>-3418.9221727532699</c:v>
                </c:pt>
                <c:pt idx="1164">
                  <c:v>-3474.9825236700099</c:v>
                </c:pt>
                <c:pt idx="1165">
                  <c:v>-3522.8443611676598</c:v>
                </c:pt>
                <c:pt idx="1166">
                  <c:v>-3577.5309274697402</c:v>
                </c:pt>
                <c:pt idx="1167">
                  <c:v>-3628.98710988524</c:v>
                </c:pt>
                <c:pt idx="1168">
                  <c:v>-3668.75170194764</c:v>
                </c:pt>
                <c:pt idx="1169">
                  <c:v>-3730.4535261699202</c:v>
                </c:pt>
                <c:pt idx="1170">
                  <c:v>-3813.9363366192401</c:v>
                </c:pt>
                <c:pt idx="1171">
                  <c:v>-3884.6608670650999</c:v>
                </c:pt>
                <c:pt idx="1172">
                  <c:v>-3931.7683381259899</c:v>
                </c:pt>
                <c:pt idx="1173">
                  <c:v>-3962.0150222384</c:v>
                </c:pt>
                <c:pt idx="1174">
                  <c:v>-3985.8541069521898</c:v>
                </c:pt>
                <c:pt idx="1175">
                  <c:v>-4018.6166134022801</c:v>
                </c:pt>
                <c:pt idx="1176">
                  <c:v>-4056.0055770570598</c:v>
                </c:pt>
                <c:pt idx="1177">
                  <c:v>-4091.2010295812001</c:v>
                </c:pt>
                <c:pt idx="1178">
                  <c:v>-4128.3001697760801</c:v>
                </c:pt>
                <c:pt idx="1179">
                  <c:v>-4166.5150289293697</c:v>
                </c:pt>
                <c:pt idx="1180">
                  <c:v>-4193.6096532605898</c:v>
                </c:pt>
                <c:pt idx="1181">
                  <c:v>-4213.1160802047398</c:v>
                </c:pt>
                <c:pt idx="1182">
                  <c:v>-4234.9975098519299</c:v>
                </c:pt>
                <c:pt idx="1183">
                  <c:v>-4258.4319114971704</c:v>
                </c:pt>
                <c:pt idx="1184">
                  <c:v>-4274.7538026885004</c:v>
                </c:pt>
                <c:pt idx="1185">
                  <c:v>-4290.6715823068298</c:v>
                </c:pt>
                <c:pt idx="1186">
                  <c:v>-4305.7699756789698</c:v>
                </c:pt>
                <c:pt idx="1187">
                  <c:v>-4311.5677670077102</c:v>
                </c:pt>
                <c:pt idx="1188">
                  <c:v>-4313.0370620209096</c:v>
                </c:pt>
                <c:pt idx="1189">
                  <c:v>-4306.5268095209003</c:v>
                </c:pt>
                <c:pt idx="1190">
                  <c:v>-4292.2633886343101</c:v>
                </c:pt>
                <c:pt idx="1191">
                  <c:v>-4276.4278484713304</c:v>
                </c:pt>
                <c:pt idx="1192">
                  <c:v>-4261.5908441890197</c:v>
                </c:pt>
                <c:pt idx="1193">
                  <c:v>-4244.0052776549201</c:v>
                </c:pt>
                <c:pt idx="1194">
                  <c:v>-4219.1817265616401</c:v>
                </c:pt>
                <c:pt idx="1195">
                  <c:v>-4190.8764874416302</c:v>
                </c:pt>
                <c:pt idx="1196">
                  <c:v>-4147.0527201872901</c:v>
                </c:pt>
                <c:pt idx="1197">
                  <c:v>-4106.3743247951797</c:v>
                </c:pt>
                <c:pt idx="1198">
                  <c:v>-4085.3280473497798</c:v>
                </c:pt>
                <c:pt idx="1199">
                  <c:v>-4056.4523536903698</c:v>
                </c:pt>
                <c:pt idx="1200">
                  <c:v>-4005.6812008340398</c:v>
                </c:pt>
                <c:pt idx="1201">
                  <c:v>-3942.11310709195</c:v>
                </c:pt>
                <c:pt idx="1202">
                  <c:v>-3878.8609418874298</c:v>
                </c:pt>
                <c:pt idx="1203">
                  <c:v>-3810.7994468418901</c:v>
                </c:pt>
                <c:pt idx="1204">
                  <c:v>-3751.1707290852501</c:v>
                </c:pt>
                <c:pt idx="1205">
                  <c:v>-3699.7552003649098</c:v>
                </c:pt>
                <c:pt idx="1206">
                  <c:v>-3638.6024814125699</c:v>
                </c:pt>
                <c:pt idx="1207">
                  <c:v>-3562.7014786591399</c:v>
                </c:pt>
                <c:pt idx="1208">
                  <c:v>-3480.5363083072398</c:v>
                </c:pt>
                <c:pt idx="1209">
                  <c:v>-3402.6896626489001</c:v>
                </c:pt>
                <c:pt idx="1210">
                  <c:v>-3324.7690913841102</c:v>
                </c:pt>
                <c:pt idx="1211">
                  <c:v>-3236.0779065728998</c:v>
                </c:pt>
                <c:pt idx="1212">
                  <c:v>-3136.9640776104202</c:v>
                </c:pt>
                <c:pt idx="1213">
                  <c:v>-3040.3389374376402</c:v>
                </c:pt>
                <c:pt idx="1214">
                  <c:v>-2952.0713250727399</c:v>
                </c:pt>
                <c:pt idx="1215">
                  <c:v>-2865.30412176751</c:v>
                </c:pt>
                <c:pt idx="1216">
                  <c:v>-2774.0445056293001</c:v>
                </c:pt>
                <c:pt idx="1217">
                  <c:v>-2688.11394018183</c:v>
                </c:pt>
                <c:pt idx="1218">
                  <c:v>-2590.44268535438</c:v>
                </c:pt>
                <c:pt idx="1219">
                  <c:v>-2475.7689299101398</c:v>
                </c:pt>
                <c:pt idx="1220">
                  <c:v>-2362.5530011801702</c:v>
                </c:pt>
                <c:pt idx="1221">
                  <c:v>-2258.3210790707899</c:v>
                </c:pt>
                <c:pt idx="1222">
                  <c:v>-2152.5137885597201</c:v>
                </c:pt>
                <c:pt idx="1223">
                  <c:v>-2042.82387931577</c:v>
                </c:pt>
                <c:pt idx="1224">
                  <c:v>-1933.4008288073101</c:v>
                </c:pt>
                <c:pt idx="1225">
                  <c:v>-1801.3788144433399</c:v>
                </c:pt>
                <c:pt idx="1226">
                  <c:v>-1679.2024391766599</c:v>
                </c:pt>
                <c:pt idx="1227">
                  <c:v>-1589.59092473946</c:v>
                </c:pt>
                <c:pt idx="1228">
                  <c:v>-1501.7596231894099</c:v>
                </c:pt>
                <c:pt idx="1229">
                  <c:v>-1398.1853739968001</c:v>
                </c:pt>
                <c:pt idx="1230">
                  <c:v>-1281.6935114733401</c:v>
                </c:pt>
                <c:pt idx="1231">
                  <c:v>-1173.1205150400899</c:v>
                </c:pt>
                <c:pt idx="1232">
                  <c:v>-1072.8502347134399</c:v>
                </c:pt>
                <c:pt idx="1233">
                  <c:v>-981.86399496499405</c:v>
                </c:pt>
                <c:pt idx="1234">
                  <c:v>-883.39611518601896</c:v>
                </c:pt>
                <c:pt idx="1235">
                  <c:v>-771.34616408094598</c:v>
                </c:pt>
                <c:pt idx="1236">
                  <c:v>-657.15438065920705</c:v>
                </c:pt>
                <c:pt idx="1237">
                  <c:v>-551.83221223661405</c:v>
                </c:pt>
                <c:pt idx="1238">
                  <c:v>-459.48663918928401</c:v>
                </c:pt>
                <c:pt idx="1239">
                  <c:v>-369.70252919266198</c:v>
                </c:pt>
                <c:pt idx="1240">
                  <c:v>-280.53876170104797</c:v>
                </c:pt>
                <c:pt idx="1241">
                  <c:v>-199.02682496338301</c:v>
                </c:pt>
                <c:pt idx="1242">
                  <c:v>-124.68162785565001</c:v>
                </c:pt>
                <c:pt idx="1243">
                  <c:v>-48.973529235966801</c:v>
                </c:pt>
                <c:pt idx="1244">
                  <c:v>29.267078759578901</c:v>
                </c:pt>
                <c:pt idx="1245">
                  <c:v>102.0285980204</c:v>
                </c:pt>
                <c:pt idx="1246">
                  <c:v>166.79160490463499</c:v>
                </c:pt>
                <c:pt idx="1247">
                  <c:v>236.18945442479799</c:v>
                </c:pt>
                <c:pt idx="1248">
                  <c:v>312.47318950034997</c:v>
                </c:pt>
                <c:pt idx="1249">
                  <c:v>381.12639950985999</c:v>
                </c:pt>
                <c:pt idx="1250">
                  <c:v>434.05914375460401</c:v>
                </c:pt>
                <c:pt idx="1251">
                  <c:v>479.816151312751</c:v>
                </c:pt>
                <c:pt idx="1252">
                  <c:v>520.89217992336899</c:v>
                </c:pt>
                <c:pt idx="1253">
                  <c:v>574.093075162697</c:v>
                </c:pt>
                <c:pt idx="1254">
                  <c:v>642.25451899634504</c:v>
                </c:pt>
                <c:pt idx="1255">
                  <c:v>686.86915264661502</c:v>
                </c:pt>
                <c:pt idx="1256">
                  <c:v>686.11792398524096</c:v>
                </c:pt>
                <c:pt idx="1257">
                  <c:v>681.03133042761203</c:v>
                </c:pt>
                <c:pt idx="1258">
                  <c:v>702.01473670048995</c:v>
                </c:pt>
                <c:pt idx="1259">
                  <c:v>736.31983185769195</c:v>
                </c:pt>
                <c:pt idx="1260">
                  <c:v>761.91578119160295</c:v>
                </c:pt>
                <c:pt idx="1261">
                  <c:v>772.90013720341403</c:v>
                </c:pt>
                <c:pt idx="1262">
                  <c:v>779.66837494316303</c:v>
                </c:pt>
                <c:pt idx="1263">
                  <c:v>793.20750687358804</c:v>
                </c:pt>
                <c:pt idx="1264">
                  <c:v>807.62648041950399</c:v>
                </c:pt>
                <c:pt idx="1265">
                  <c:v>809.87634509588804</c:v>
                </c:pt>
                <c:pt idx="1266">
                  <c:v>804.86088130449605</c:v>
                </c:pt>
                <c:pt idx="1267">
                  <c:v>801.37011692388501</c:v>
                </c:pt>
                <c:pt idx="1268">
                  <c:v>799.09354489314796</c:v>
                </c:pt>
                <c:pt idx="1269">
                  <c:v>788.55972204768705</c:v>
                </c:pt>
                <c:pt idx="1270">
                  <c:v>766.49221017433695</c:v>
                </c:pt>
                <c:pt idx="1271">
                  <c:v>745.07394295293295</c:v>
                </c:pt>
                <c:pt idx="1272">
                  <c:v>733.51661413054001</c:v>
                </c:pt>
                <c:pt idx="1273">
                  <c:v>721.69147907598301</c:v>
                </c:pt>
                <c:pt idx="1274">
                  <c:v>695.89396159271701</c:v>
                </c:pt>
                <c:pt idx="1275">
                  <c:v>663.07800069712698</c:v>
                </c:pt>
                <c:pt idx="1276">
                  <c:v>640.56902792592803</c:v>
                </c:pt>
                <c:pt idx="1277">
                  <c:v>624.11480130100801</c:v>
                </c:pt>
                <c:pt idx="1278">
                  <c:v>604.15308084126798</c:v>
                </c:pt>
                <c:pt idx="1279">
                  <c:v>577.63087677741601</c:v>
                </c:pt>
                <c:pt idx="1280">
                  <c:v>552.82229551670503</c:v>
                </c:pt>
                <c:pt idx="1281">
                  <c:v>519.77960608288902</c:v>
                </c:pt>
                <c:pt idx="1282">
                  <c:v>498.87580720998301</c:v>
                </c:pt>
                <c:pt idx="1283">
                  <c:v>493.97436527769702</c:v>
                </c:pt>
                <c:pt idx="1284">
                  <c:v>481.457034665207</c:v>
                </c:pt>
                <c:pt idx="1285">
                  <c:v>439.33003619602698</c:v>
                </c:pt>
                <c:pt idx="1286">
                  <c:v>395.49436023080102</c:v>
                </c:pt>
                <c:pt idx="1287">
                  <c:v>379.630718484939</c:v>
                </c:pt>
                <c:pt idx="1288">
                  <c:v>360.435155594273</c:v>
                </c:pt>
                <c:pt idx="1289">
                  <c:v>335.51718937104198</c:v>
                </c:pt>
                <c:pt idx="1290">
                  <c:v>313.37242932433702</c:v>
                </c:pt>
                <c:pt idx="1291">
                  <c:v>298.13675268613201</c:v>
                </c:pt>
                <c:pt idx="1292">
                  <c:v>277.578595139264</c:v>
                </c:pt>
                <c:pt idx="1293">
                  <c:v>251.40552834856999</c:v>
                </c:pt>
                <c:pt idx="1294">
                  <c:v>235.853022611271</c:v>
                </c:pt>
                <c:pt idx="1295">
                  <c:v>234.30971739270299</c:v>
                </c:pt>
                <c:pt idx="1296">
                  <c:v>220.69146280724601</c:v>
                </c:pt>
                <c:pt idx="1297">
                  <c:v>203.626129044648</c:v>
                </c:pt>
                <c:pt idx="1298">
                  <c:v>207.283057833659</c:v>
                </c:pt>
                <c:pt idx="1299">
                  <c:v>226.01138098176801</c:v>
                </c:pt>
                <c:pt idx="1300">
                  <c:v>239.50416648165501</c:v>
                </c:pt>
                <c:pt idx="1301">
                  <c:v>242.843034291539</c:v>
                </c:pt>
                <c:pt idx="1302">
                  <c:v>250.63781260081001</c:v>
                </c:pt>
                <c:pt idx="1303">
                  <c:v>257.21651337122398</c:v>
                </c:pt>
                <c:pt idx="1304">
                  <c:v>260.51811208087099</c:v>
                </c:pt>
                <c:pt idx="1305">
                  <c:v>270.04491786846302</c:v>
                </c:pt>
                <c:pt idx="1306">
                  <c:v>290.34556905370101</c:v>
                </c:pt>
                <c:pt idx="1307">
                  <c:v>311.79029821670503</c:v>
                </c:pt>
                <c:pt idx="1308">
                  <c:v>318.77700371592999</c:v>
                </c:pt>
                <c:pt idx="1309">
                  <c:v>336.06839792835302</c:v>
                </c:pt>
                <c:pt idx="1310">
                  <c:v>391.53977798900701</c:v>
                </c:pt>
                <c:pt idx="1311">
                  <c:v>457.08583970780501</c:v>
                </c:pt>
                <c:pt idx="1312">
                  <c:v>487.10930946033801</c:v>
                </c:pt>
                <c:pt idx="1313">
                  <c:v>497.33598724879801</c:v>
                </c:pt>
                <c:pt idx="1314">
                  <c:v>537.84227172262797</c:v>
                </c:pt>
                <c:pt idx="1315">
                  <c:v>587.87915607091395</c:v>
                </c:pt>
                <c:pt idx="1316">
                  <c:v>635.40757722460205</c:v>
                </c:pt>
                <c:pt idx="1317">
                  <c:v>688.30009811978402</c:v>
                </c:pt>
                <c:pt idx="1318">
                  <c:v>742.26709522277599</c:v>
                </c:pt>
                <c:pt idx="1319">
                  <c:v>798.80491291374994</c:v>
                </c:pt>
                <c:pt idx="1320">
                  <c:v>855.39326973901802</c:v>
                </c:pt>
                <c:pt idx="1321">
                  <c:v>909.47577906521303</c:v>
                </c:pt>
                <c:pt idx="1322">
                  <c:v>967.31165035098195</c:v>
                </c:pt>
                <c:pt idx="1323">
                  <c:v>1027.57112422417</c:v>
                </c:pt>
                <c:pt idx="1324">
                  <c:v>1089.28717319823</c:v>
                </c:pt>
                <c:pt idx="1325">
                  <c:v>1155.7266236923001</c:v>
                </c:pt>
                <c:pt idx="1326">
                  <c:v>1224.3445639090501</c:v>
                </c:pt>
                <c:pt idx="1327">
                  <c:v>1288.5315138482799</c:v>
                </c:pt>
                <c:pt idx="1328">
                  <c:v>1348.36711814465</c:v>
                </c:pt>
                <c:pt idx="1329">
                  <c:v>1409.1333405693699</c:v>
                </c:pt>
                <c:pt idx="1330">
                  <c:v>1465.01660995323</c:v>
                </c:pt>
                <c:pt idx="1331">
                  <c:v>1523.50804726503</c:v>
                </c:pt>
                <c:pt idx="1332">
                  <c:v>1593.1037580807999</c:v>
                </c:pt>
                <c:pt idx="1333">
                  <c:v>1676.4343942216899</c:v>
                </c:pt>
                <c:pt idx="1334">
                  <c:v>1752.4403219384101</c:v>
                </c:pt>
                <c:pt idx="1335">
                  <c:v>1808.1247294109801</c:v>
                </c:pt>
                <c:pt idx="1336">
                  <c:v>1861.8551620539099</c:v>
                </c:pt>
                <c:pt idx="1337">
                  <c:v>1908.9453824737</c:v>
                </c:pt>
                <c:pt idx="1338">
                  <c:v>1967.0897450791001</c:v>
                </c:pt>
                <c:pt idx="1339">
                  <c:v>2038.6618219423101</c:v>
                </c:pt>
                <c:pt idx="1340">
                  <c:v>2102.6034317787098</c:v>
                </c:pt>
                <c:pt idx="1341">
                  <c:v>2139.15122549846</c:v>
                </c:pt>
                <c:pt idx="1342">
                  <c:v>2172.2743587138398</c:v>
                </c:pt>
                <c:pt idx="1343">
                  <c:v>2226.6601976540001</c:v>
                </c:pt>
                <c:pt idx="1344">
                  <c:v>2272.86699407576</c:v>
                </c:pt>
                <c:pt idx="1345">
                  <c:v>2308.21417457806</c:v>
                </c:pt>
                <c:pt idx="1346">
                  <c:v>2342.5405372211599</c:v>
                </c:pt>
                <c:pt idx="1347">
                  <c:v>2380.15091833732</c:v>
                </c:pt>
                <c:pt idx="1348">
                  <c:v>2410.5242603563702</c:v>
                </c:pt>
                <c:pt idx="1349">
                  <c:v>2432.7231920427198</c:v>
                </c:pt>
                <c:pt idx="1350">
                  <c:v>2455.358666138</c:v>
                </c:pt>
                <c:pt idx="1351">
                  <c:v>2480.88439909525</c:v>
                </c:pt>
                <c:pt idx="1352">
                  <c:v>2499.4713053137598</c:v>
                </c:pt>
                <c:pt idx="1353">
                  <c:v>2509.3524994290301</c:v>
                </c:pt>
                <c:pt idx="1354">
                  <c:v>2516.30711673823</c:v>
                </c:pt>
                <c:pt idx="1355">
                  <c:v>2519.11814975059</c:v>
                </c:pt>
                <c:pt idx="1356">
                  <c:v>2514.7933195902501</c:v>
                </c:pt>
                <c:pt idx="1357">
                  <c:v>2508.7125966057602</c:v>
                </c:pt>
                <c:pt idx="1358">
                  <c:v>2505.0060517311099</c:v>
                </c:pt>
                <c:pt idx="1359">
                  <c:v>2498.0454331034098</c:v>
                </c:pt>
                <c:pt idx="1360">
                  <c:v>2484.7993892713798</c:v>
                </c:pt>
                <c:pt idx="1361">
                  <c:v>2464.03267465815</c:v>
                </c:pt>
                <c:pt idx="1362">
                  <c:v>2437.9709405982899</c:v>
                </c:pt>
                <c:pt idx="1363">
                  <c:v>2406.7775018304001</c:v>
                </c:pt>
                <c:pt idx="1364">
                  <c:v>2363.0223655981999</c:v>
                </c:pt>
                <c:pt idx="1365">
                  <c:v>2311.99337544224</c:v>
                </c:pt>
                <c:pt idx="1366">
                  <c:v>2265.1758062459398</c:v>
                </c:pt>
                <c:pt idx="1367">
                  <c:v>2218.66029904376</c:v>
                </c:pt>
                <c:pt idx="1368">
                  <c:v>2167.9326658487598</c:v>
                </c:pt>
                <c:pt idx="1369">
                  <c:v>2115.1748220098898</c:v>
                </c:pt>
                <c:pt idx="1370">
                  <c:v>2070.3551220900399</c:v>
                </c:pt>
                <c:pt idx="1371">
                  <c:v>2018.8160613687801</c:v>
                </c:pt>
                <c:pt idx="1372">
                  <c:v>1957.3718453773699</c:v>
                </c:pt>
                <c:pt idx="1373">
                  <c:v>1894.72225290353</c:v>
                </c:pt>
                <c:pt idx="1374">
                  <c:v>1802.73504349258</c:v>
                </c:pt>
                <c:pt idx="1375">
                  <c:v>1724.63508848846</c:v>
                </c:pt>
                <c:pt idx="1376">
                  <c:v>1689.1891154637999</c:v>
                </c:pt>
                <c:pt idx="1377">
                  <c:v>1654.54329477905</c:v>
                </c:pt>
                <c:pt idx="1378">
                  <c:v>1562.63481570621</c:v>
                </c:pt>
                <c:pt idx="1379">
                  <c:v>1450.1130933229799</c:v>
                </c:pt>
                <c:pt idx="1380">
                  <c:v>1378.18347134754</c:v>
                </c:pt>
                <c:pt idx="1381">
                  <c:v>1304.6786693563399</c:v>
                </c:pt>
                <c:pt idx="1382">
                  <c:v>1245.4514068876899</c:v>
                </c:pt>
                <c:pt idx="1383">
                  <c:v>1186.9055022382599</c:v>
                </c:pt>
                <c:pt idx="1384">
                  <c:v>1109.5131406145699</c:v>
                </c:pt>
                <c:pt idx="1385">
                  <c:v>1020.04601825238</c:v>
                </c:pt>
                <c:pt idx="1386">
                  <c:v>930.74887756569206</c:v>
                </c:pt>
                <c:pt idx="1387">
                  <c:v>856.13033248628301</c:v>
                </c:pt>
                <c:pt idx="1388">
                  <c:v>787.86875534013097</c:v>
                </c:pt>
                <c:pt idx="1389">
                  <c:v>717.83783918259098</c:v>
                </c:pt>
                <c:pt idx="1390">
                  <c:v>651.80607316091903</c:v>
                </c:pt>
                <c:pt idx="1391">
                  <c:v>594.75124659150401</c:v>
                </c:pt>
                <c:pt idx="1392">
                  <c:v>541.46428331042398</c:v>
                </c:pt>
                <c:pt idx="1393">
                  <c:v>483.76916723857698</c:v>
                </c:pt>
                <c:pt idx="1394">
                  <c:v>416.5137420447</c:v>
                </c:pt>
                <c:pt idx="1395">
                  <c:v>360.91697653900201</c:v>
                </c:pt>
                <c:pt idx="1396">
                  <c:v>342.43653695526399</c:v>
                </c:pt>
                <c:pt idx="1397">
                  <c:v>324.05569541384301</c:v>
                </c:pt>
                <c:pt idx="1398">
                  <c:v>271.63514441202398</c:v>
                </c:pt>
                <c:pt idx="1399">
                  <c:v>212.313679022706</c:v>
                </c:pt>
                <c:pt idx="1400">
                  <c:v>166.71289144468901</c:v>
                </c:pt>
                <c:pt idx="1401">
                  <c:v>132.98114710922499</c:v>
                </c:pt>
                <c:pt idx="1402">
                  <c:v>109.09861693483001</c:v>
                </c:pt>
                <c:pt idx="1403">
                  <c:v>97.614984883215996</c:v>
                </c:pt>
                <c:pt idx="1404">
                  <c:v>83.211002516670007</c:v>
                </c:pt>
                <c:pt idx="1405">
                  <c:v>63.5150349007098</c:v>
                </c:pt>
                <c:pt idx="1406">
                  <c:v>51.949140365318399</c:v>
                </c:pt>
                <c:pt idx="1407">
                  <c:v>52.756906460244103</c:v>
                </c:pt>
                <c:pt idx="1408">
                  <c:v>63.043152924210503</c:v>
                </c:pt>
                <c:pt idx="1409">
                  <c:v>77.553507782120306</c:v>
                </c:pt>
                <c:pt idx="1410">
                  <c:v>92.469777563668202</c:v>
                </c:pt>
                <c:pt idx="1411">
                  <c:v>105.9269713301</c:v>
                </c:pt>
                <c:pt idx="1412">
                  <c:v>123.85935227539601</c:v>
                </c:pt>
                <c:pt idx="1413">
                  <c:v>148.33627089770999</c:v>
                </c:pt>
                <c:pt idx="1414">
                  <c:v>174.84576850348401</c:v>
                </c:pt>
                <c:pt idx="1415">
                  <c:v>207.328772413514</c:v>
                </c:pt>
                <c:pt idx="1416">
                  <c:v>247.54363563770499</c:v>
                </c:pt>
                <c:pt idx="1417">
                  <c:v>292.30550030517298</c:v>
                </c:pt>
                <c:pt idx="1418">
                  <c:v>339.24690432500898</c:v>
                </c:pt>
                <c:pt idx="1419">
                  <c:v>394.429220636146</c:v>
                </c:pt>
                <c:pt idx="1420">
                  <c:v>459.25135396546</c:v>
                </c:pt>
                <c:pt idx="1421">
                  <c:v>522.23766543471595</c:v>
                </c:pt>
                <c:pt idx="1422">
                  <c:v>574.55707496433399</c:v>
                </c:pt>
                <c:pt idx="1423">
                  <c:v>662.72054960053504</c:v>
                </c:pt>
                <c:pt idx="1424">
                  <c:v>757.16245802640594</c:v>
                </c:pt>
                <c:pt idx="1425">
                  <c:v>813.99556351743502</c:v>
                </c:pt>
                <c:pt idx="1426">
                  <c:v>884.76301959845205</c:v>
                </c:pt>
                <c:pt idx="1427">
                  <c:v>980.79772569144495</c:v>
                </c:pt>
                <c:pt idx="1428">
                  <c:v>1080.8301099913699</c:v>
                </c:pt>
                <c:pt idx="1429">
                  <c:v>1167.53210771967</c:v>
                </c:pt>
                <c:pt idx="1430">
                  <c:v>1249.24122143809</c:v>
                </c:pt>
                <c:pt idx="1431">
                  <c:v>1326.04250618469</c:v>
                </c:pt>
                <c:pt idx="1432">
                  <c:v>1411.5704054461401</c:v>
                </c:pt>
                <c:pt idx="1433">
                  <c:v>1514.76425389308</c:v>
                </c:pt>
                <c:pt idx="1434">
                  <c:v>1614.8397087864</c:v>
                </c:pt>
                <c:pt idx="1435">
                  <c:v>1708.62980830273</c:v>
                </c:pt>
                <c:pt idx="1436">
                  <c:v>1805.8884103481801</c:v>
                </c:pt>
                <c:pt idx="1437">
                  <c:v>1900.4674402416899</c:v>
                </c:pt>
                <c:pt idx="1438">
                  <c:v>1997.5785110817801</c:v>
                </c:pt>
                <c:pt idx="1439">
                  <c:v>2097.70867730379</c:v>
                </c:pt>
                <c:pt idx="1440">
                  <c:v>2195.5304340654502</c:v>
                </c:pt>
                <c:pt idx="1441">
                  <c:v>2292.0040404534798</c:v>
                </c:pt>
                <c:pt idx="1442">
                  <c:v>2389.43282004921</c:v>
                </c:pt>
                <c:pt idx="1443">
                  <c:v>2480.89015638091</c:v>
                </c:pt>
                <c:pt idx="1444">
                  <c:v>2560.6078942057002</c:v>
                </c:pt>
                <c:pt idx="1445">
                  <c:v>2638.7724579981</c:v>
                </c:pt>
                <c:pt idx="1446">
                  <c:v>2713.2820674325098</c:v>
                </c:pt>
                <c:pt idx="1447">
                  <c:v>2785.5294982710798</c:v>
                </c:pt>
                <c:pt idx="1448">
                  <c:v>2865.3131798373602</c:v>
                </c:pt>
                <c:pt idx="1449">
                  <c:v>2938.02758461334</c:v>
                </c:pt>
                <c:pt idx="1450">
                  <c:v>2997.67737253722</c:v>
                </c:pt>
                <c:pt idx="1451">
                  <c:v>3061.3036617395701</c:v>
                </c:pt>
                <c:pt idx="1452">
                  <c:v>3149.46260377616</c:v>
                </c:pt>
                <c:pt idx="1453">
                  <c:v>3192.1430754587</c:v>
                </c:pt>
                <c:pt idx="1454">
                  <c:v>3198.1890676304802</c:v>
                </c:pt>
                <c:pt idx="1455">
                  <c:v>3240.9391164068502</c:v>
                </c:pt>
                <c:pt idx="1456">
                  <c:v>3280.36897832469</c:v>
                </c:pt>
                <c:pt idx="1457">
                  <c:v>3308.1248944014301</c:v>
                </c:pt>
                <c:pt idx="1458">
                  <c:v>3329.08901866212</c:v>
                </c:pt>
                <c:pt idx="1459">
                  <c:v>3346.0265879529802</c:v>
                </c:pt>
                <c:pt idx="1460">
                  <c:v>3351.6614103178899</c:v>
                </c:pt>
                <c:pt idx="1461">
                  <c:v>3354.1512484755299</c:v>
                </c:pt>
                <c:pt idx="1462">
                  <c:v>3356.8479350003499</c:v>
                </c:pt>
                <c:pt idx="1463">
                  <c:v>3346.49484517156</c:v>
                </c:pt>
                <c:pt idx="1464">
                  <c:v>3325.7374866241298</c:v>
                </c:pt>
                <c:pt idx="1465">
                  <c:v>3302.2641919890102</c:v>
                </c:pt>
                <c:pt idx="1466">
                  <c:v>3275.89889839328</c:v>
                </c:pt>
                <c:pt idx="1467">
                  <c:v>3241.4540097661702</c:v>
                </c:pt>
                <c:pt idx="1468">
                  <c:v>3194.5236994167299</c:v>
                </c:pt>
                <c:pt idx="1469">
                  <c:v>3138.6501801275599</c:v>
                </c:pt>
                <c:pt idx="1470">
                  <c:v>3079.83481810577</c:v>
                </c:pt>
                <c:pt idx="1471">
                  <c:v>3020.0829948156102</c:v>
                </c:pt>
                <c:pt idx="1472">
                  <c:v>2954.0104964387101</c:v>
                </c:pt>
                <c:pt idx="1473">
                  <c:v>2876.7459557173802</c:v>
                </c:pt>
                <c:pt idx="1474">
                  <c:v>2793.6310711131</c:v>
                </c:pt>
                <c:pt idx="1475">
                  <c:v>2705.1819686158001</c:v>
                </c:pt>
                <c:pt idx="1476">
                  <c:v>2610.95240079118</c:v>
                </c:pt>
                <c:pt idx="1477">
                  <c:v>2508.6985178994801</c:v>
                </c:pt>
                <c:pt idx="1478">
                  <c:v>2395.37705880773</c:v>
                </c:pt>
                <c:pt idx="1479">
                  <c:v>2305.12981832691</c:v>
                </c:pt>
                <c:pt idx="1480">
                  <c:v>2217.6916890815901</c:v>
                </c:pt>
                <c:pt idx="1481">
                  <c:v>2091.6907330080298</c:v>
                </c:pt>
                <c:pt idx="1482">
                  <c:v>1939.66568888393</c:v>
                </c:pt>
                <c:pt idx="1483">
                  <c:v>1797.4863032211799</c:v>
                </c:pt>
                <c:pt idx="1484">
                  <c:v>1677.65661331517</c:v>
                </c:pt>
                <c:pt idx="1485">
                  <c:v>1546.1488167828099</c:v>
                </c:pt>
                <c:pt idx="1486">
                  <c:v>1402.5410870558701</c:v>
                </c:pt>
                <c:pt idx="1487">
                  <c:v>1254.9896772806301</c:v>
                </c:pt>
                <c:pt idx="1488">
                  <c:v>1115.7527287446901</c:v>
                </c:pt>
                <c:pt idx="1489">
                  <c:v>984.83131097967498</c:v>
                </c:pt>
                <c:pt idx="1490">
                  <c:v>855.51447028467203</c:v>
                </c:pt>
                <c:pt idx="1491">
                  <c:v>709.93129315572105</c:v>
                </c:pt>
                <c:pt idx="1492">
                  <c:v>550.75717730320196</c:v>
                </c:pt>
                <c:pt idx="1493">
                  <c:v>392.45499092479798</c:v>
                </c:pt>
                <c:pt idx="1494">
                  <c:v>237.73814686189601</c:v>
                </c:pt>
                <c:pt idx="1495">
                  <c:v>92.948616280693997</c:v>
                </c:pt>
                <c:pt idx="1496">
                  <c:v>-43.528486515632501</c:v>
                </c:pt>
                <c:pt idx="1497">
                  <c:v>-185.56862135679799</c:v>
                </c:pt>
                <c:pt idx="1498">
                  <c:v>-338.34266379866301</c:v>
                </c:pt>
                <c:pt idx="1499">
                  <c:v>-488.129650775919</c:v>
                </c:pt>
                <c:pt idx="1500">
                  <c:v>-625.68726681886199</c:v>
                </c:pt>
                <c:pt idx="1501">
                  <c:v>-764.07478514775198</c:v>
                </c:pt>
                <c:pt idx="1502">
                  <c:v>-897.40593403778996</c:v>
                </c:pt>
                <c:pt idx="1503">
                  <c:v>-1022.94537565312</c:v>
                </c:pt>
                <c:pt idx="1504">
                  <c:v>-1158.03885535475</c:v>
                </c:pt>
                <c:pt idx="1505">
                  <c:v>-1281.3970996775099</c:v>
                </c:pt>
                <c:pt idx="1506">
                  <c:v>-1390.3560745750499</c:v>
                </c:pt>
                <c:pt idx="1507">
                  <c:v>-1498.2014211261701</c:v>
                </c:pt>
                <c:pt idx="1508">
                  <c:v>-1583.5753066570601</c:v>
                </c:pt>
                <c:pt idx="1509">
                  <c:v>-1696.9910579679299</c:v>
                </c:pt>
                <c:pt idx="1510">
                  <c:v>-1829.00558968923</c:v>
                </c:pt>
                <c:pt idx="1511">
                  <c:v>-1920.7073594768699</c:v>
                </c:pt>
                <c:pt idx="1512">
                  <c:v>-2012.50194151285</c:v>
                </c:pt>
                <c:pt idx="1513">
                  <c:v>-2098.3391352712601</c:v>
                </c:pt>
                <c:pt idx="1514">
                  <c:v>-2163.6154667584601</c:v>
                </c:pt>
                <c:pt idx="1515">
                  <c:v>-2221.1009729355201</c:v>
                </c:pt>
                <c:pt idx="1516">
                  <c:v>-2283.8003056139401</c:v>
                </c:pt>
                <c:pt idx="1517">
                  <c:v>-2345.21751064516</c:v>
                </c:pt>
                <c:pt idx="1518">
                  <c:v>-2388.3650997334098</c:v>
                </c:pt>
                <c:pt idx="1519">
                  <c:v>-2415.5435252019802</c:v>
                </c:pt>
                <c:pt idx="1520">
                  <c:v>-2441.7134560834402</c:v>
                </c:pt>
                <c:pt idx="1521">
                  <c:v>-2474.63639483416</c:v>
                </c:pt>
                <c:pt idx="1522">
                  <c:v>-2498.2606030641</c:v>
                </c:pt>
                <c:pt idx="1523">
                  <c:v>-2492.6283216380698</c:v>
                </c:pt>
                <c:pt idx="1524">
                  <c:v>-2483.6378459059001</c:v>
                </c:pt>
                <c:pt idx="1525">
                  <c:v>-2492.1382888510898</c:v>
                </c:pt>
                <c:pt idx="1526">
                  <c:v>-2493.5299000569198</c:v>
                </c:pt>
                <c:pt idx="1527">
                  <c:v>-2473.9821179157502</c:v>
                </c:pt>
                <c:pt idx="1528">
                  <c:v>-2446.3538097465298</c:v>
                </c:pt>
                <c:pt idx="1529">
                  <c:v>-2419.28959089925</c:v>
                </c:pt>
                <c:pt idx="1530">
                  <c:v>-2370.3077244923802</c:v>
                </c:pt>
                <c:pt idx="1531">
                  <c:v>-2311.4085249478198</c:v>
                </c:pt>
                <c:pt idx="1532">
                  <c:v>-2260.32483919075</c:v>
                </c:pt>
                <c:pt idx="1533">
                  <c:v>-2212.1416267229201</c:v>
                </c:pt>
                <c:pt idx="1534">
                  <c:v>-2154.1756119650399</c:v>
                </c:pt>
                <c:pt idx="1535">
                  <c:v>-2050.1179517433502</c:v>
                </c:pt>
                <c:pt idx="1536">
                  <c:v>-1939.34944487949</c:v>
                </c:pt>
                <c:pt idx="1537">
                  <c:v>-1872.47407324299</c:v>
                </c:pt>
                <c:pt idx="1538">
                  <c:v>-1813.6443061678899</c:v>
                </c:pt>
                <c:pt idx="1539">
                  <c:v>-1720.44939106993</c:v>
                </c:pt>
                <c:pt idx="1540">
                  <c:v>-1597.24974588341</c:v>
                </c:pt>
                <c:pt idx="1541">
                  <c:v>-1486.0618051511999</c:v>
                </c:pt>
                <c:pt idx="1542">
                  <c:v>-1364.5849956751499</c:v>
                </c:pt>
                <c:pt idx="1543">
                  <c:v>-1236.5419905458</c:v>
                </c:pt>
                <c:pt idx="1544">
                  <c:v>-1119.76593552247</c:v>
                </c:pt>
                <c:pt idx="1545">
                  <c:v>-1010.75203588182</c:v>
                </c:pt>
                <c:pt idx="1546">
                  <c:v>-901.97506497152006</c:v>
                </c:pt>
                <c:pt idx="1547">
                  <c:v>-776.53860730018096</c:v>
                </c:pt>
                <c:pt idx="1548">
                  <c:v>-636.72751140996399</c:v>
                </c:pt>
                <c:pt idx="1549">
                  <c:v>-489.98381152393898</c:v>
                </c:pt>
                <c:pt idx="1550">
                  <c:v>-355.41258886812102</c:v>
                </c:pt>
                <c:pt idx="1551">
                  <c:v>-229.64636399027401</c:v>
                </c:pt>
                <c:pt idx="1552">
                  <c:v>-91.667020418506397</c:v>
                </c:pt>
                <c:pt idx="1553">
                  <c:v>51.180108283637097</c:v>
                </c:pt>
                <c:pt idx="1554">
                  <c:v>199.605844298698</c:v>
                </c:pt>
                <c:pt idx="1555">
                  <c:v>347.60977845998502</c:v>
                </c:pt>
                <c:pt idx="1556">
                  <c:v>488.04598286816798</c:v>
                </c:pt>
                <c:pt idx="1557">
                  <c:v>637.56174526316295</c:v>
                </c:pt>
                <c:pt idx="1558">
                  <c:v>777.82335149732501</c:v>
                </c:pt>
                <c:pt idx="1559">
                  <c:v>897.06462116275702</c:v>
                </c:pt>
                <c:pt idx="1560">
                  <c:v>1024.53586427864</c:v>
                </c:pt>
                <c:pt idx="1561">
                  <c:v>1159.6055427271899</c:v>
                </c:pt>
                <c:pt idx="1562">
                  <c:v>1312.68829948287</c:v>
                </c:pt>
                <c:pt idx="1563">
                  <c:v>1475.1055561842099</c:v>
                </c:pt>
                <c:pt idx="1564">
                  <c:v>1574.13084336406</c:v>
                </c:pt>
                <c:pt idx="1565">
                  <c:v>1656.17698379124</c:v>
                </c:pt>
                <c:pt idx="1566">
                  <c:v>1780.30091767976</c:v>
                </c:pt>
                <c:pt idx="1567">
                  <c:v>1900.78335336241</c:v>
                </c:pt>
                <c:pt idx="1568">
                  <c:v>2015.08960172247</c:v>
                </c:pt>
                <c:pt idx="1569">
                  <c:v>2120.9274987181898</c:v>
                </c:pt>
                <c:pt idx="1570">
                  <c:v>2221.31915868543</c:v>
                </c:pt>
                <c:pt idx="1571">
                  <c:v>2319.4074262869299</c:v>
                </c:pt>
                <c:pt idx="1572">
                  <c:v>2415.5786498025</c:v>
                </c:pt>
                <c:pt idx="1573">
                  <c:v>2505.337328999</c:v>
                </c:pt>
                <c:pt idx="1574">
                  <c:v>2586.38055523086</c:v>
                </c:pt>
                <c:pt idx="1575">
                  <c:v>2662.69220124199</c:v>
                </c:pt>
                <c:pt idx="1576">
                  <c:v>2735.0326518121601</c:v>
                </c:pt>
                <c:pt idx="1577">
                  <c:v>2798.6757294241402</c:v>
                </c:pt>
                <c:pt idx="1578">
                  <c:v>2851.0122266885</c:v>
                </c:pt>
                <c:pt idx="1579">
                  <c:v>2893.2323745927702</c:v>
                </c:pt>
                <c:pt idx="1580">
                  <c:v>2936.4419704871998</c:v>
                </c:pt>
                <c:pt idx="1581">
                  <c:v>2983.1884363070199</c:v>
                </c:pt>
                <c:pt idx="1582">
                  <c:v>3023.2919061167499</c:v>
                </c:pt>
                <c:pt idx="1583">
                  <c:v>3050.5136809911301</c:v>
                </c:pt>
                <c:pt idx="1584">
                  <c:v>3069.6282243032701</c:v>
                </c:pt>
                <c:pt idx="1585">
                  <c:v>3083.0286730262301</c:v>
                </c:pt>
                <c:pt idx="1586">
                  <c:v>3076.2541133351501</c:v>
                </c:pt>
                <c:pt idx="1587">
                  <c:v>3093.82621480747</c:v>
                </c:pt>
                <c:pt idx="1588">
                  <c:v>3126.9997972294</c:v>
                </c:pt>
                <c:pt idx="1589">
                  <c:v>3124.54108964954</c:v>
                </c:pt>
                <c:pt idx="1590">
                  <c:v>3082.0926246683498</c:v>
                </c:pt>
                <c:pt idx="1591">
                  <c:v>3039.65231687715</c:v>
                </c:pt>
                <c:pt idx="1592">
                  <c:v>3019.9696960476999</c:v>
                </c:pt>
                <c:pt idx="1593">
                  <c:v>2985.8228741704802</c:v>
                </c:pt>
                <c:pt idx="1594">
                  <c:v>2951.3957319681299</c:v>
                </c:pt>
                <c:pt idx="1595">
                  <c:v>2916.6856162591898</c:v>
                </c:pt>
                <c:pt idx="1596">
                  <c:v>2875.1587898596499</c:v>
                </c:pt>
                <c:pt idx="1597">
                  <c:v>2831.3422406520799</c:v>
                </c:pt>
                <c:pt idx="1598">
                  <c:v>2771.04265258231</c:v>
                </c:pt>
                <c:pt idx="1599">
                  <c:v>2703.2628485157602</c:v>
                </c:pt>
                <c:pt idx="1600">
                  <c:v>2643.03666914425</c:v>
                </c:pt>
                <c:pt idx="1601">
                  <c:v>2578.26421289273</c:v>
                </c:pt>
                <c:pt idx="1602">
                  <c:v>2505.4276377712699</c:v>
                </c:pt>
                <c:pt idx="1603">
                  <c:v>2426.4459531361799</c:v>
                </c:pt>
                <c:pt idx="1604">
                  <c:v>2346.8485603621102</c:v>
                </c:pt>
                <c:pt idx="1605">
                  <c:v>2273.9824074549801</c:v>
                </c:pt>
                <c:pt idx="1606">
                  <c:v>2201.5286948807002</c:v>
                </c:pt>
                <c:pt idx="1607">
                  <c:v>2116.5907053987999</c:v>
                </c:pt>
                <c:pt idx="1608">
                  <c:v>2022.9541525090301</c:v>
                </c:pt>
                <c:pt idx="1609">
                  <c:v>1923.9495516494101</c:v>
                </c:pt>
                <c:pt idx="1610">
                  <c:v>1826.03479018896</c:v>
                </c:pt>
                <c:pt idx="1611">
                  <c:v>1732.45259755384</c:v>
                </c:pt>
                <c:pt idx="1612">
                  <c:v>1641.26560074811</c:v>
                </c:pt>
                <c:pt idx="1613">
                  <c:v>1560.8705506813001</c:v>
                </c:pt>
                <c:pt idx="1614">
                  <c:v>1476.14680557106</c:v>
                </c:pt>
                <c:pt idx="1615">
                  <c:v>1382.1305714361299</c:v>
                </c:pt>
                <c:pt idx="1616">
                  <c:v>1317.4014296810301</c:v>
                </c:pt>
                <c:pt idx="1617">
                  <c:v>1239.5204523012501</c:v>
                </c:pt>
                <c:pt idx="1618">
                  <c:v>1116.8209918258499</c:v>
                </c:pt>
                <c:pt idx="1619">
                  <c:v>991.06907824670498</c:v>
                </c:pt>
                <c:pt idx="1620">
                  <c:v>894.78035421826905</c:v>
                </c:pt>
                <c:pt idx="1621">
                  <c:v>817.82491814161403</c:v>
                </c:pt>
                <c:pt idx="1622">
                  <c:v>735.00075980903603</c:v>
                </c:pt>
                <c:pt idx="1623">
                  <c:v>660.92773629107603</c:v>
                </c:pt>
                <c:pt idx="1624">
                  <c:v>586.92228149296898</c:v>
                </c:pt>
                <c:pt idx="1625">
                  <c:v>505.63582423443597</c:v>
                </c:pt>
                <c:pt idx="1626">
                  <c:v>421.86387250050802</c:v>
                </c:pt>
                <c:pt idx="1627">
                  <c:v>338.50466063668</c:v>
                </c:pt>
                <c:pt idx="1628">
                  <c:v>257.71641887505098</c:v>
                </c:pt>
                <c:pt idx="1629">
                  <c:v>185.29436613622599</c:v>
                </c:pt>
                <c:pt idx="1630">
                  <c:v>119.958924327549</c:v>
                </c:pt>
                <c:pt idx="1631">
                  <c:v>56.248468592696497</c:v>
                </c:pt>
                <c:pt idx="1632">
                  <c:v>-3.5894970362009899</c:v>
                </c:pt>
                <c:pt idx="1633">
                  <c:v>-59.109738959011302</c:v>
                </c:pt>
                <c:pt idx="1634">
                  <c:v>-113.676268177094</c:v>
                </c:pt>
                <c:pt idx="1635">
                  <c:v>-176.31592636578401</c:v>
                </c:pt>
                <c:pt idx="1636">
                  <c:v>-233.32738853267199</c:v>
                </c:pt>
                <c:pt idx="1637">
                  <c:v>-276.27581943573102</c:v>
                </c:pt>
                <c:pt idx="1638">
                  <c:v>-321.84235595300601</c:v>
                </c:pt>
                <c:pt idx="1639">
                  <c:v>-365.97009213843501</c:v>
                </c:pt>
                <c:pt idx="1640">
                  <c:v>-404.26732478514901</c:v>
                </c:pt>
                <c:pt idx="1641">
                  <c:v>-436.62842889532197</c:v>
                </c:pt>
                <c:pt idx="1642">
                  <c:v>-460.48617387542203</c:v>
                </c:pt>
                <c:pt idx="1643">
                  <c:v>-490.090857048891</c:v>
                </c:pt>
                <c:pt idx="1644">
                  <c:v>-510.47950723951902</c:v>
                </c:pt>
                <c:pt idx="1645">
                  <c:v>-504.75080977804902</c:v>
                </c:pt>
                <c:pt idx="1646">
                  <c:v>-515.14015312143999</c:v>
                </c:pt>
                <c:pt idx="1647">
                  <c:v>-553.26275977591104</c:v>
                </c:pt>
                <c:pt idx="1648">
                  <c:v>-585.03953711675604</c:v>
                </c:pt>
                <c:pt idx="1649">
                  <c:v>-595.41396383516599</c:v>
                </c:pt>
                <c:pt idx="1650">
                  <c:v>-605.87034914310595</c:v>
                </c:pt>
                <c:pt idx="1651">
                  <c:v>-616.83922344160897</c:v>
                </c:pt>
                <c:pt idx="1652">
                  <c:v>-617.85013315892695</c:v>
                </c:pt>
                <c:pt idx="1653">
                  <c:v>-614.08089511399498</c:v>
                </c:pt>
                <c:pt idx="1654">
                  <c:v>-611.60821779947798</c:v>
                </c:pt>
                <c:pt idx="1655">
                  <c:v>-611.93176140630896</c:v>
                </c:pt>
                <c:pt idx="1656">
                  <c:v>-608.06411913000898</c:v>
                </c:pt>
                <c:pt idx="1657">
                  <c:v>-593.40975056713205</c:v>
                </c:pt>
                <c:pt idx="1658">
                  <c:v>-585.24759300128096</c:v>
                </c:pt>
                <c:pt idx="1659">
                  <c:v>-586.51227809490695</c:v>
                </c:pt>
                <c:pt idx="1660">
                  <c:v>-578.63401373323802</c:v>
                </c:pt>
                <c:pt idx="1661">
                  <c:v>-564.69436041050801</c:v>
                </c:pt>
                <c:pt idx="1662">
                  <c:v>-551.72793192993095</c:v>
                </c:pt>
                <c:pt idx="1663">
                  <c:v>-542.13993957878995</c:v>
                </c:pt>
                <c:pt idx="1664">
                  <c:v>-529.25012594306304</c:v>
                </c:pt>
                <c:pt idx="1665">
                  <c:v>-521.35049722338897</c:v>
                </c:pt>
                <c:pt idx="1666">
                  <c:v>-518.85725935012897</c:v>
                </c:pt>
                <c:pt idx="1667">
                  <c:v>-513.60825054373595</c:v>
                </c:pt>
                <c:pt idx="1668">
                  <c:v>-503.93867994121598</c:v>
                </c:pt>
                <c:pt idx="1669">
                  <c:v>-488.38028366849898</c:v>
                </c:pt>
                <c:pt idx="1670">
                  <c:v>-477.85659545842299</c:v>
                </c:pt>
                <c:pt idx="1671">
                  <c:v>-474.19558790348401</c:v>
                </c:pt>
                <c:pt idx="1672">
                  <c:v>-449.87248235857999</c:v>
                </c:pt>
                <c:pt idx="1673">
                  <c:v>-423.69455696130399</c:v>
                </c:pt>
                <c:pt idx="1674">
                  <c:v>-429.310467841177</c:v>
                </c:pt>
                <c:pt idx="1675">
                  <c:v>-454.10718871537301</c:v>
                </c:pt>
                <c:pt idx="1676">
                  <c:v>-466.54442383031102</c:v>
                </c:pt>
                <c:pt idx="1677">
                  <c:v>-460.39068629144703</c:v>
                </c:pt>
                <c:pt idx="1678">
                  <c:v>-468.03403590084099</c:v>
                </c:pt>
                <c:pt idx="1679">
                  <c:v>-503.51047944348301</c:v>
                </c:pt>
                <c:pt idx="1680">
                  <c:v>-526.43384370147896</c:v>
                </c:pt>
                <c:pt idx="1681">
                  <c:v>-504.57714867759501</c:v>
                </c:pt>
                <c:pt idx="1682">
                  <c:v>-481.828602431474</c:v>
                </c:pt>
                <c:pt idx="1683">
                  <c:v>-511.74184061751401</c:v>
                </c:pt>
                <c:pt idx="1684">
                  <c:v>-550.77180421241405</c:v>
                </c:pt>
                <c:pt idx="1685">
                  <c:v>-567.39678356509899</c:v>
                </c:pt>
                <c:pt idx="1686">
                  <c:v>-596.92613716143501</c:v>
                </c:pt>
                <c:pt idx="1687">
                  <c:v>-623.554794711824</c:v>
                </c:pt>
                <c:pt idx="1688">
                  <c:v>-650.47784405986101</c:v>
                </c:pt>
                <c:pt idx="1689">
                  <c:v>-688.25370168816903</c:v>
                </c:pt>
                <c:pt idx="1690">
                  <c:v>-734.63750010538695</c:v>
                </c:pt>
                <c:pt idx="1691">
                  <c:v>-772.17061210790803</c:v>
                </c:pt>
                <c:pt idx="1692">
                  <c:v>-802.16032009171704</c:v>
                </c:pt>
                <c:pt idx="1693">
                  <c:v>-840.76882680236497</c:v>
                </c:pt>
                <c:pt idx="1694">
                  <c:v>-884.40893184813297</c:v>
                </c:pt>
                <c:pt idx="1695">
                  <c:v>-942.11343806981404</c:v>
                </c:pt>
                <c:pt idx="1696">
                  <c:v>-1009.10727876976</c:v>
                </c:pt>
                <c:pt idx="1697">
                  <c:v>-1068.9548905343599</c:v>
                </c:pt>
                <c:pt idx="1698">
                  <c:v>-1107.43330796081</c:v>
                </c:pt>
                <c:pt idx="1699">
                  <c:v>-1138.2151374013799</c:v>
                </c:pt>
                <c:pt idx="1700">
                  <c:v>-1214.20531712655</c:v>
                </c:pt>
                <c:pt idx="1701">
                  <c:v>-1332.82554865518</c:v>
                </c:pt>
                <c:pt idx="1702">
                  <c:v>-1363.95848157245</c:v>
                </c:pt>
                <c:pt idx="1703">
                  <c:v>-1389.0102601844801</c:v>
                </c:pt>
                <c:pt idx="1704">
                  <c:v>-1492.0786673098501</c:v>
                </c:pt>
                <c:pt idx="1705">
                  <c:v>-1554.6142847217</c:v>
                </c:pt>
                <c:pt idx="1706">
                  <c:v>-1621.8746939149</c:v>
                </c:pt>
                <c:pt idx="1707">
                  <c:v>-1724.79288825974</c:v>
                </c:pt>
                <c:pt idx="1708">
                  <c:v>-1813.8982765682499</c:v>
                </c:pt>
                <c:pt idx="1709">
                  <c:v>-1821.3523118610001</c:v>
                </c:pt>
                <c:pt idx="1710">
                  <c:v>-1878.9631537646201</c:v>
                </c:pt>
                <c:pt idx="1711">
                  <c:v>-2001.8603609249401</c:v>
                </c:pt>
                <c:pt idx="1712">
                  <c:v>-2067.0516705126201</c:v>
                </c:pt>
                <c:pt idx="1713">
                  <c:v>-2145.75479615023</c:v>
                </c:pt>
                <c:pt idx="1714">
                  <c:v>-2233.3759487398602</c:v>
                </c:pt>
                <c:pt idx="1715">
                  <c:v>-2308.06603410547</c:v>
                </c:pt>
                <c:pt idx="1716">
                  <c:v>-2381.74129080379</c:v>
                </c:pt>
                <c:pt idx="1717">
                  <c:v>-2458.1147751479898</c:v>
                </c:pt>
                <c:pt idx="1718">
                  <c:v>-2536.3509949825002</c:v>
                </c:pt>
                <c:pt idx="1719">
                  <c:v>-2611.3577195726798</c:v>
                </c:pt>
                <c:pt idx="1720">
                  <c:v>-2681.8735126114202</c:v>
                </c:pt>
                <c:pt idx="1721">
                  <c:v>-2743.0239605949901</c:v>
                </c:pt>
                <c:pt idx="1722">
                  <c:v>-2811.7328625192799</c:v>
                </c:pt>
                <c:pt idx="1723">
                  <c:v>-2892.0709538830401</c:v>
                </c:pt>
                <c:pt idx="1724">
                  <c:v>-2954.40475774786</c:v>
                </c:pt>
                <c:pt idx="1725">
                  <c:v>-3015.9317582991098</c:v>
                </c:pt>
                <c:pt idx="1726">
                  <c:v>-3087.9830538035699</c:v>
                </c:pt>
                <c:pt idx="1727">
                  <c:v>-3152.9248524507698</c:v>
                </c:pt>
                <c:pt idx="1728">
                  <c:v>-3207.70199559102</c:v>
                </c:pt>
                <c:pt idx="1729">
                  <c:v>-3262.59270894267</c:v>
                </c:pt>
                <c:pt idx="1730">
                  <c:v>-3304.8664760613401</c:v>
                </c:pt>
                <c:pt idx="1731">
                  <c:v>-3308.74116604751</c:v>
                </c:pt>
                <c:pt idx="1732">
                  <c:v>-3368.0822338380999</c:v>
                </c:pt>
                <c:pt idx="1733">
                  <c:v>-3462.8721083345799</c:v>
                </c:pt>
                <c:pt idx="1734">
                  <c:v>-3509.1553571393601</c:v>
                </c:pt>
                <c:pt idx="1735">
                  <c:v>-3546.0718356461798</c:v>
                </c:pt>
                <c:pt idx="1736">
                  <c:v>-3572.8354625931402</c:v>
                </c:pt>
                <c:pt idx="1737">
                  <c:v>-3595.9835582199498</c:v>
                </c:pt>
                <c:pt idx="1738">
                  <c:v>-3620.1421003434598</c:v>
                </c:pt>
                <c:pt idx="1739">
                  <c:v>-3641.5855161455102</c:v>
                </c:pt>
                <c:pt idx="1740">
                  <c:v>-3661.7524144161298</c:v>
                </c:pt>
                <c:pt idx="1741">
                  <c:v>-3679.84410866193</c:v>
                </c:pt>
                <c:pt idx="1742">
                  <c:v>-3693.7338447690299</c:v>
                </c:pt>
                <c:pt idx="1743">
                  <c:v>-3706.5757755945201</c:v>
                </c:pt>
                <c:pt idx="1744">
                  <c:v>-3708.3226819769102</c:v>
                </c:pt>
                <c:pt idx="1745">
                  <c:v>-3699.08531587077</c:v>
                </c:pt>
                <c:pt idx="1746">
                  <c:v>-3692.0921520080501</c:v>
                </c:pt>
                <c:pt idx="1747">
                  <c:v>-3685.8462173365101</c:v>
                </c:pt>
                <c:pt idx="1748">
                  <c:v>-3673.95354625052</c:v>
                </c:pt>
                <c:pt idx="1749">
                  <c:v>-3654.52194421489</c:v>
                </c:pt>
                <c:pt idx="1750">
                  <c:v>-3631.9588841096802</c:v>
                </c:pt>
                <c:pt idx="1751">
                  <c:v>-3609.6729869273599</c:v>
                </c:pt>
                <c:pt idx="1752">
                  <c:v>-3584.6282704658001</c:v>
                </c:pt>
                <c:pt idx="1753">
                  <c:v>-3551.9357782316401</c:v>
                </c:pt>
                <c:pt idx="1754">
                  <c:v>-3511.0806929156902</c:v>
                </c:pt>
                <c:pt idx="1755">
                  <c:v>-3470.9073221315298</c:v>
                </c:pt>
                <c:pt idx="1756">
                  <c:v>-3433.4494359350301</c:v>
                </c:pt>
                <c:pt idx="1757">
                  <c:v>-3389.4309905796499</c:v>
                </c:pt>
                <c:pt idx="1758">
                  <c:v>-3343.9440648783402</c:v>
                </c:pt>
                <c:pt idx="1759">
                  <c:v>-3270.91915805895</c:v>
                </c:pt>
                <c:pt idx="1760">
                  <c:v>-3181.3328334533398</c:v>
                </c:pt>
                <c:pt idx="1761">
                  <c:v>-3124.19051792355</c:v>
                </c:pt>
                <c:pt idx="1762">
                  <c:v>-3088.70357004676</c:v>
                </c:pt>
                <c:pt idx="1763">
                  <c:v>-3035.40370028088</c:v>
                </c:pt>
                <c:pt idx="1764">
                  <c:v>-2957.9600001219601</c:v>
                </c:pt>
                <c:pt idx="1765">
                  <c:v>-2881.4218176783902</c:v>
                </c:pt>
                <c:pt idx="1766">
                  <c:v>-2805.2303679463498</c:v>
                </c:pt>
                <c:pt idx="1767">
                  <c:v>-2724.7801127480898</c:v>
                </c:pt>
                <c:pt idx="1768">
                  <c:v>-2642.1606075591899</c:v>
                </c:pt>
                <c:pt idx="1769">
                  <c:v>-2560.0144772950598</c:v>
                </c:pt>
                <c:pt idx="1770">
                  <c:v>-2476.5322332205501</c:v>
                </c:pt>
                <c:pt idx="1771">
                  <c:v>-2390.3659901709898</c:v>
                </c:pt>
                <c:pt idx="1772">
                  <c:v>-2304.3371693335198</c:v>
                </c:pt>
                <c:pt idx="1773">
                  <c:v>-2222.2299654795202</c:v>
                </c:pt>
                <c:pt idx="1774">
                  <c:v>-2134.3107878227001</c:v>
                </c:pt>
                <c:pt idx="1775">
                  <c:v>-2034.95289744909</c:v>
                </c:pt>
                <c:pt idx="1776">
                  <c:v>-1932.5274160434301</c:v>
                </c:pt>
                <c:pt idx="1777">
                  <c:v>-1833.3435885695101</c:v>
                </c:pt>
                <c:pt idx="1778">
                  <c:v>-1738.10749277477</c:v>
                </c:pt>
                <c:pt idx="1779">
                  <c:v>-1642.18953634491</c:v>
                </c:pt>
                <c:pt idx="1780">
                  <c:v>-1556.5123648557101</c:v>
                </c:pt>
                <c:pt idx="1781">
                  <c:v>-1456.39201063884</c:v>
                </c:pt>
                <c:pt idx="1782">
                  <c:v>-1339.46421096484</c:v>
                </c:pt>
                <c:pt idx="1783">
                  <c:v>-1235.70499468363</c:v>
                </c:pt>
                <c:pt idx="1784">
                  <c:v>-1159.0133251376301</c:v>
                </c:pt>
                <c:pt idx="1785">
                  <c:v>-1074.9061614826401</c:v>
                </c:pt>
                <c:pt idx="1786">
                  <c:v>-961.97641614746897</c:v>
                </c:pt>
                <c:pt idx="1787">
                  <c:v>-857.84319200250502</c:v>
                </c:pt>
                <c:pt idx="1788">
                  <c:v>-763.98971287071697</c:v>
                </c:pt>
                <c:pt idx="1789">
                  <c:v>-671.28470832456503</c:v>
                </c:pt>
                <c:pt idx="1790">
                  <c:v>-573.81758842734996</c:v>
                </c:pt>
                <c:pt idx="1791">
                  <c:v>-479.05199845693102</c:v>
                </c:pt>
                <c:pt idx="1792">
                  <c:v>-379.09601670863498</c:v>
                </c:pt>
                <c:pt idx="1793">
                  <c:v>-277.57929733377603</c:v>
                </c:pt>
                <c:pt idx="1794">
                  <c:v>-184.01748862359599</c:v>
                </c:pt>
                <c:pt idx="1795">
                  <c:v>-92.731316412743894</c:v>
                </c:pt>
                <c:pt idx="1796">
                  <c:v>-2.60451924172843</c:v>
                </c:pt>
                <c:pt idx="1797">
                  <c:v>99.085959004728196</c:v>
                </c:pt>
                <c:pt idx="1798">
                  <c:v>221.57837582157001</c:v>
                </c:pt>
                <c:pt idx="1799">
                  <c:v>334.20722025318997</c:v>
                </c:pt>
                <c:pt idx="1800">
                  <c:v>404.382150546726</c:v>
                </c:pt>
                <c:pt idx="1801">
                  <c:v>462.63098172928699</c:v>
                </c:pt>
                <c:pt idx="1802">
                  <c:v>545.36992421976004</c:v>
                </c:pt>
                <c:pt idx="1803">
                  <c:v>637.70498356045198</c:v>
                </c:pt>
                <c:pt idx="1804">
                  <c:v>727.77094945162196</c:v>
                </c:pt>
                <c:pt idx="1805">
                  <c:v>819.03328924877803</c:v>
                </c:pt>
                <c:pt idx="1806">
                  <c:v>904.39509678901004</c:v>
                </c:pt>
                <c:pt idx="1807">
                  <c:v>988.975452548269</c:v>
                </c:pt>
                <c:pt idx="1808">
                  <c:v>1077.4679966129399</c:v>
                </c:pt>
                <c:pt idx="1809">
                  <c:v>1165.1026501399399</c:v>
                </c:pt>
                <c:pt idx="1810">
                  <c:v>1248.2557211385199</c:v>
                </c:pt>
                <c:pt idx="1811">
                  <c:v>1329.1871175741101</c:v>
                </c:pt>
                <c:pt idx="1812">
                  <c:v>1408.3975739339</c:v>
                </c:pt>
                <c:pt idx="1813">
                  <c:v>1479.01033163593</c:v>
                </c:pt>
                <c:pt idx="1814">
                  <c:v>1580.0641492874799</c:v>
                </c:pt>
                <c:pt idx="1815">
                  <c:v>1686.28051561443</c:v>
                </c:pt>
                <c:pt idx="1816">
                  <c:v>1752.48586663279</c:v>
                </c:pt>
                <c:pt idx="1817">
                  <c:v>1793.7428394844101</c:v>
                </c:pt>
                <c:pt idx="1818">
                  <c:v>1846.2917748468301</c:v>
                </c:pt>
                <c:pt idx="1819">
                  <c:v>1927.19737298976</c:v>
                </c:pt>
                <c:pt idx="1820">
                  <c:v>2005.6395711421401</c:v>
                </c:pt>
                <c:pt idx="1821">
                  <c:v>2084.9188931080098</c:v>
                </c:pt>
                <c:pt idx="1822">
                  <c:v>2157.6858163266102</c:v>
                </c:pt>
                <c:pt idx="1823">
                  <c:v>2224.9970212462399</c:v>
                </c:pt>
                <c:pt idx="1824">
                  <c:v>2296.6350496165201</c:v>
                </c:pt>
                <c:pt idx="1825">
                  <c:v>2371.9772695541201</c:v>
                </c:pt>
                <c:pt idx="1826">
                  <c:v>2437.5780656347501</c:v>
                </c:pt>
                <c:pt idx="1827">
                  <c:v>2493.0531200535002</c:v>
                </c:pt>
                <c:pt idx="1828">
                  <c:v>2554.0349616665198</c:v>
                </c:pt>
                <c:pt idx="1829">
                  <c:v>2608.2934256479498</c:v>
                </c:pt>
                <c:pt idx="1830">
                  <c:v>2685.5668416458798</c:v>
                </c:pt>
                <c:pt idx="1831">
                  <c:v>2790.9288204975501</c:v>
                </c:pt>
                <c:pt idx="1832">
                  <c:v>2868.0259737380402</c:v>
                </c:pt>
                <c:pt idx="1833">
                  <c:v>2875.9056928251498</c:v>
                </c:pt>
                <c:pt idx="1834">
                  <c:v>2882.6047363675302</c:v>
                </c:pt>
                <c:pt idx="1835">
                  <c:v>2952.1417189302101</c:v>
                </c:pt>
                <c:pt idx="1836">
                  <c:v>3039.1331376943299</c:v>
                </c:pt>
                <c:pt idx="1837">
                  <c:v>3113.0354555655499</c:v>
                </c:pt>
                <c:pt idx="1838">
                  <c:v>3168.4345421219</c:v>
                </c:pt>
                <c:pt idx="1839">
                  <c:v>3224.6719706294398</c:v>
                </c:pt>
                <c:pt idx="1840">
                  <c:v>3277.8146015614998</c:v>
                </c:pt>
                <c:pt idx="1841">
                  <c:v>3332.4914789221998</c:v>
                </c:pt>
                <c:pt idx="1842">
                  <c:v>3390.0743656827699</c:v>
                </c:pt>
                <c:pt idx="1843">
                  <c:v>3440.57454860193</c:v>
                </c:pt>
                <c:pt idx="1844">
                  <c:v>3483.7927638913402</c:v>
                </c:pt>
                <c:pt idx="1845">
                  <c:v>3521.6792452887198</c:v>
                </c:pt>
                <c:pt idx="1846">
                  <c:v>3565.6455957384501</c:v>
                </c:pt>
                <c:pt idx="1847">
                  <c:v>3655.6170067210501</c:v>
                </c:pt>
                <c:pt idx="1848">
                  <c:v>3734.4991017197099</c:v>
                </c:pt>
                <c:pt idx="1849">
                  <c:v>3760.52385003974</c:v>
                </c:pt>
                <c:pt idx="1850">
                  <c:v>3787.1910517445599</c:v>
                </c:pt>
                <c:pt idx="1851">
                  <c:v>3822.4816325347801</c:v>
                </c:pt>
                <c:pt idx="1852">
                  <c:v>3868.2840688844899</c:v>
                </c:pt>
                <c:pt idx="1853">
                  <c:v>3916.55730798082</c:v>
                </c:pt>
                <c:pt idx="1854">
                  <c:v>3966.79429948299</c:v>
                </c:pt>
                <c:pt idx="1855">
                  <c:v>4004.0259855857398</c:v>
                </c:pt>
                <c:pt idx="1856">
                  <c:v>4041.4407841172701</c:v>
                </c:pt>
                <c:pt idx="1857">
                  <c:v>4091.55140864226</c:v>
                </c:pt>
                <c:pt idx="1858">
                  <c:v>4131.9525038317897</c:v>
                </c:pt>
                <c:pt idx="1859">
                  <c:v>4160.09568069337</c:v>
                </c:pt>
                <c:pt idx="1860">
                  <c:v>4186.21281194114</c:v>
                </c:pt>
                <c:pt idx="1861">
                  <c:v>4215.86080968028</c:v>
                </c:pt>
                <c:pt idx="1862">
                  <c:v>4239.9698690322002</c:v>
                </c:pt>
                <c:pt idx="1863">
                  <c:v>4309.3078659258999</c:v>
                </c:pt>
                <c:pt idx="1864">
                  <c:v>4379.7442767825796</c:v>
                </c:pt>
                <c:pt idx="1865">
                  <c:v>4368.0815046388097</c:v>
                </c:pt>
                <c:pt idx="1866">
                  <c:v>4360.2693027441501</c:v>
                </c:pt>
                <c:pt idx="1867">
                  <c:v>4379.3751215091097</c:v>
                </c:pt>
                <c:pt idx="1868">
                  <c:v>4393.4750580964901</c:v>
                </c:pt>
                <c:pt idx="1869">
                  <c:v>4413.8310097404301</c:v>
                </c:pt>
                <c:pt idx="1870">
                  <c:v>4435.7976863633903</c:v>
                </c:pt>
                <c:pt idx="1871">
                  <c:v>4452.8095177863697</c:v>
                </c:pt>
                <c:pt idx="1872">
                  <c:v>4464.3212095090703</c:v>
                </c:pt>
                <c:pt idx="1873">
                  <c:v>4468.3507673842896</c:v>
                </c:pt>
                <c:pt idx="1874">
                  <c:v>4468.4316356049803</c:v>
                </c:pt>
                <c:pt idx="1875">
                  <c:v>4466.7821501490398</c:v>
                </c:pt>
                <c:pt idx="1876">
                  <c:v>4460.8498192429797</c:v>
                </c:pt>
                <c:pt idx="1877">
                  <c:v>4458.5485471181501</c:v>
                </c:pt>
                <c:pt idx="1878">
                  <c:v>4451.3276627239002</c:v>
                </c:pt>
                <c:pt idx="1879">
                  <c:v>4446.6033964184098</c:v>
                </c:pt>
                <c:pt idx="1880">
                  <c:v>4467.0492319279301</c:v>
                </c:pt>
                <c:pt idx="1881">
                  <c:v>4434.8387613561899</c:v>
                </c:pt>
                <c:pt idx="1882">
                  <c:v>4377.5084284340401</c:v>
                </c:pt>
                <c:pt idx="1883">
                  <c:v>4360.2541155907902</c:v>
                </c:pt>
                <c:pt idx="1884">
                  <c:v>4327.0982130922202</c:v>
                </c:pt>
                <c:pt idx="1885">
                  <c:v>4291.9298727209498</c:v>
                </c:pt>
                <c:pt idx="1886">
                  <c:v>4259.1063985861101</c:v>
                </c:pt>
                <c:pt idx="1887">
                  <c:v>4219.6372801645803</c:v>
                </c:pt>
                <c:pt idx="1888">
                  <c:v>4192.4223359689804</c:v>
                </c:pt>
                <c:pt idx="1889">
                  <c:v>4160.1637164331896</c:v>
                </c:pt>
                <c:pt idx="1890">
                  <c:v>4106.5464589531402</c:v>
                </c:pt>
                <c:pt idx="1891">
                  <c:v>4047.7523990773002</c:v>
                </c:pt>
                <c:pt idx="1892">
                  <c:v>3987.9160037390702</c:v>
                </c:pt>
                <c:pt idx="1893">
                  <c:v>3929.2494829542902</c:v>
                </c:pt>
                <c:pt idx="1894">
                  <c:v>3873.6695745480902</c:v>
                </c:pt>
                <c:pt idx="1895">
                  <c:v>3825.38169878384</c:v>
                </c:pt>
                <c:pt idx="1896">
                  <c:v>3802.8590922384501</c:v>
                </c:pt>
                <c:pt idx="1897">
                  <c:v>3750.04901854645</c:v>
                </c:pt>
                <c:pt idx="1898">
                  <c:v>3642.9930587008698</c:v>
                </c:pt>
                <c:pt idx="1899">
                  <c:v>3547.4778572434998</c:v>
                </c:pt>
                <c:pt idx="1900">
                  <c:v>3454.95374887455</c:v>
                </c:pt>
                <c:pt idx="1901">
                  <c:v>3371.3995008521301</c:v>
                </c:pt>
                <c:pt idx="1902">
                  <c:v>3307.1525387302199</c:v>
                </c:pt>
                <c:pt idx="1903">
                  <c:v>3243.4305661932099</c:v>
                </c:pt>
                <c:pt idx="1904">
                  <c:v>3166.0690359115301</c:v>
                </c:pt>
                <c:pt idx="1905">
                  <c:v>3074.4278729277098</c:v>
                </c:pt>
                <c:pt idx="1906">
                  <c:v>2978.9733765502601</c:v>
                </c:pt>
                <c:pt idx="1907">
                  <c:v>2880.6232013560002</c:v>
                </c:pt>
                <c:pt idx="1908">
                  <c:v>2785.6435783556099</c:v>
                </c:pt>
                <c:pt idx="1909">
                  <c:v>2693.2085163645102</c:v>
                </c:pt>
                <c:pt idx="1910">
                  <c:v>2596.1278617200901</c:v>
                </c:pt>
                <c:pt idx="1911">
                  <c:v>2512.8377407309199</c:v>
                </c:pt>
                <c:pt idx="1912">
                  <c:v>2435.02432962783</c:v>
                </c:pt>
                <c:pt idx="1913">
                  <c:v>2339.1937442128801</c:v>
                </c:pt>
                <c:pt idx="1914">
                  <c:v>2221.9749776559902</c:v>
                </c:pt>
                <c:pt idx="1915">
                  <c:v>2107.4465616248399</c:v>
                </c:pt>
                <c:pt idx="1916">
                  <c:v>2007.42464433141</c:v>
                </c:pt>
                <c:pt idx="1917">
                  <c:v>1900.1032782966799</c:v>
                </c:pt>
                <c:pt idx="1918">
                  <c:v>1796.2862025751399</c:v>
                </c:pt>
                <c:pt idx="1919">
                  <c:v>1698.30809867942</c:v>
                </c:pt>
                <c:pt idx="1920">
                  <c:v>1598.19056016481</c:v>
                </c:pt>
                <c:pt idx="1921">
                  <c:v>1494.3180180523</c:v>
                </c:pt>
                <c:pt idx="1922">
                  <c:v>1379.3988778104599</c:v>
                </c:pt>
                <c:pt idx="1923">
                  <c:v>1261.89955159602</c:v>
                </c:pt>
                <c:pt idx="1924">
                  <c:v>1154.4570206307501</c:v>
                </c:pt>
                <c:pt idx="1925">
                  <c:v>1052.5672542989</c:v>
                </c:pt>
                <c:pt idx="1926">
                  <c:v>943.80753428183402</c:v>
                </c:pt>
                <c:pt idx="1927">
                  <c:v>846.69869144467305</c:v>
                </c:pt>
                <c:pt idx="1928">
                  <c:v>773.48529280761704</c:v>
                </c:pt>
                <c:pt idx="1929">
                  <c:v>676.30856945273899</c:v>
                </c:pt>
                <c:pt idx="1930">
                  <c:v>543.27154772827896</c:v>
                </c:pt>
                <c:pt idx="1931">
                  <c:v>418.28166617636498</c:v>
                </c:pt>
                <c:pt idx="1932">
                  <c:v>322.03329720383698</c:v>
                </c:pt>
                <c:pt idx="1933">
                  <c:v>223.78625059747199</c:v>
                </c:pt>
                <c:pt idx="1934">
                  <c:v>126.15839418934399</c:v>
                </c:pt>
                <c:pt idx="1935">
                  <c:v>34.7159180702158</c:v>
                </c:pt>
                <c:pt idx="1936">
                  <c:v>-69.811057008030204</c:v>
                </c:pt>
                <c:pt idx="1937">
                  <c:v>-182.03427758272201</c:v>
                </c:pt>
                <c:pt idx="1938">
                  <c:v>-282.10775114386001</c:v>
                </c:pt>
                <c:pt idx="1939">
                  <c:v>-368.97405530305701</c:v>
                </c:pt>
                <c:pt idx="1940">
                  <c:v>-460.54260329138498</c:v>
                </c:pt>
                <c:pt idx="1941">
                  <c:v>-555.15636485374796</c:v>
                </c:pt>
                <c:pt idx="1942">
                  <c:v>-643.24331151761896</c:v>
                </c:pt>
                <c:pt idx="1943">
                  <c:v>-718.89115079647195</c:v>
                </c:pt>
                <c:pt idx="1944">
                  <c:v>-743.53404961340402</c:v>
                </c:pt>
                <c:pt idx="1945">
                  <c:v>-790.68531535491297</c:v>
                </c:pt>
                <c:pt idx="1946">
                  <c:v>-908.05502292531901</c:v>
                </c:pt>
                <c:pt idx="1947">
                  <c:v>-1022.10913781721</c:v>
                </c:pt>
                <c:pt idx="1948">
                  <c:v>-1109.9849779435001</c:v>
                </c:pt>
                <c:pt idx="1949">
                  <c:v>-1176.6236772361999</c:v>
                </c:pt>
                <c:pt idx="1950">
                  <c:v>-1247.00393944659</c:v>
                </c:pt>
                <c:pt idx="1951">
                  <c:v>-1312.77349871665</c:v>
                </c:pt>
                <c:pt idx="1952">
                  <c:v>-1376.1292926825099</c:v>
                </c:pt>
                <c:pt idx="1953">
                  <c:v>-1440.58414097932</c:v>
                </c:pt>
                <c:pt idx="1954">
                  <c:v>-1504.8730197213699</c:v>
                </c:pt>
                <c:pt idx="1955">
                  <c:v>-1565.3781129655199</c:v>
                </c:pt>
                <c:pt idx="1956">
                  <c:v>-1619.0600813452199</c:v>
                </c:pt>
                <c:pt idx="1957">
                  <c:v>-1666.6898159433599</c:v>
                </c:pt>
                <c:pt idx="1958">
                  <c:v>-1711.7224476730701</c:v>
                </c:pt>
                <c:pt idx="1959">
                  <c:v>-1764.15227259468</c:v>
                </c:pt>
                <c:pt idx="1960">
                  <c:v>-1786.7291255743</c:v>
                </c:pt>
                <c:pt idx="1961">
                  <c:v>-1794.8322876725899</c:v>
                </c:pt>
                <c:pt idx="1962">
                  <c:v>-1851.9644345618999</c:v>
                </c:pt>
                <c:pt idx="1963">
                  <c:v>-1929.3046359100999</c:v>
                </c:pt>
                <c:pt idx="1964">
                  <c:v>-1984.7780753188199</c:v>
                </c:pt>
                <c:pt idx="1965">
                  <c:v>-2019.77378943756</c:v>
                </c:pt>
                <c:pt idx="1966">
                  <c:v>-2055.9039229908699</c:v>
                </c:pt>
                <c:pt idx="1967">
                  <c:v>-2083.0336601128001</c:v>
                </c:pt>
                <c:pt idx="1968">
                  <c:v>-2105.3453810756801</c:v>
                </c:pt>
                <c:pt idx="1969">
                  <c:v>-2135.6278575699998</c:v>
                </c:pt>
                <c:pt idx="1970">
                  <c:v>-2167.4146250470098</c:v>
                </c:pt>
                <c:pt idx="1971">
                  <c:v>-2195.4868185443902</c:v>
                </c:pt>
                <c:pt idx="1972">
                  <c:v>-2219.5705636675598</c:v>
                </c:pt>
                <c:pt idx="1973">
                  <c:v>-2243.8761922542999</c:v>
                </c:pt>
                <c:pt idx="1974">
                  <c:v>-2268.4710636545001</c:v>
                </c:pt>
                <c:pt idx="1975">
                  <c:v>-2267.22275455626</c:v>
                </c:pt>
                <c:pt idx="1976">
                  <c:v>-2260.0792552262801</c:v>
                </c:pt>
                <c:pt idx="1977">
                  <c:v>-2301.7252573656701</c:v>
                </c:pt>
                <c:pt idx="1978">
                  <c:v>-2363.6537763931701</c:v>
                </c:pt>
                <c:pt idx="1979">
                  <c:v>-2396.2606163400601</c:v>
                </c:pt>
                <c:pt idx="1980">
                  <c:v>-2405.6878972831</c:v>
                </c:pt>
                <c:pt idx="1981">
                  <c:v>-2421.4228507545199</c:v>
                </c:pt>
                <c:pt idx="1982">
                  <c:v>-2433.5928280585499</c:v>
                </c:pt>
                <c:pt idx="1983">
                  <c:v>-2442.9996331478401</c:v>
                </c:pt>
                <c:pt idx="1984">
                  <c:v>-2461.9695003588199</c:v>
                </c:pt>
                <c:pt idx="1985">
                  <c:v>-2474.4643568062302</c:v>
                </c:pt>
                <c:pt idx="1986">
                  <c:v>-2481.00491807034</c:v>
                </c:pt>
                <c:pt idx="1987">
                  <c:v>-2489.8241030853901</c:v>
                </c:pt>
                <c:pt idx="1988">
                  <c:v>-2497.5333869865799</c:v>
                </c:pt>
                <c:pt idx="1989">
                  <c:v>-2510.72945403935</c:v>
                </c:pt>
                <c:pt idx="1990">
                  <c:v>-2531.6865985443901</c:v>
                </c:pt>
                <c:pt idx="1991">
                  <c:v>-2541.92161692947</c:v>
                </c:pt>
                <c:pt idx="1992">
                  <c:v>-2516.9635796545999</c:v>
                </c:pt>
                <c:pt idx="1993">
                  <c:v>-2512.2193543285198</c:v>
                </c:pt>
                <c:pt idx="1994">
                  <c:v>-2543.77322944865</c:v>
                </c:pt>
                <c:pt idx="1995">
                  <c:v>-2560.5074374150599</c:v>
                </c:pt>
                <c:pt idx="1996">
                  <c:v>-2565.38752394431</c:v>
                </c:pt>
                <c:pt idx="1997">
                  <c:v>-2572.9548840134098</c:v>
                </c:pt>
                <c:pt idx="1998">
                  <c:v>-2583.66638492641</c:v>
                </c:pt>
                <c:pt idx="1999">
                  <c:v>-2582.2276873927199</c:v>
                </c:pt>
                <c:pt idx="2000">
                  <c:v>-2581.35590772347</c:v>
                </c:pt>
                <c:pt idx="2001">
                  <c:v>-2579.1729391752301</c:v>
                </c:pt>
                <c:pt idx="2002">
                  <c:v>-2573.5572614132898</c:v>
                </c:pt>
                <c:pt idx="2003">
                  <c:v>-2572.4833610631799</c:v>
                </c:pt>
                <c:pt idx="2004">
                  <c:v>-2578.9651978796701</c:v>
                </c:pt>
                <c:pt idx="2005">
                  <c:v>-2582.82984579502</c:v>
                </c:pt>
                <c:pt idx="2006">
                  <c:v>-2578.6885486309402</c:v>
                </c:pt>
                <c:pt idx="2007">
                  <c:v>-2579.5327125327899</c:v>
                </c:pt>
                <c:pt idx="2008">
                  <c:v>-2540.3357238212302</c:v>
                </c:pt>
                <c:pt idx="2009">
                  <c:v>-2499.8746120921301</c:v>
                </c:pt>
                <c:pt idx="2010">
                  <c:v>-2515.0656572559101</c:v>
                </c:pt>
                <c:pt idx="2011">
                  <c:v>-2531.0238945700098</c:v>
                </c:pt>
                <c:pt idx="2012">
                  <c:v>-2524.4816312071498</c:v>
                </c:pt>
                <c:pt idx="2013">
                  <c:v>-2506.44376910447</c:v>
                </c:pt>
                <c:pt idx="2014">
                  <c:v>-2494.2333766895599</c:v>
                </c:pt>
                <c:pt idx="2015">
                  <c:v>-2478.4508491638298</c:v>
                </c:pt>
                <c:pt idx="2016">
                  <c:v>-2457.6188684318699</c:v>
                </c:pt>
                <c:pt idx="2017">
                  <c:v>-2438.3282664629401</c:v>
                </c:pt>
                <c:pt idx="2018">
                  <c:v>-2421.3925556377699</c:v>
                </c:pt>
                <c:pt idx="2019">
                  <c:v>-2398.6074338266799</c:v>
                </c:pt>
                <c:pt idx="2020">
                  <c:v>-2368.5917749873602</c:v>
                </c:pt>
                <c:pt idx="2021">
                  <c:v>-2338.4935894072401</c:v>
                </c:pt>
                <c:pt idx="2022">
                  <c:v>-2307.5023769049799</c:v>
                </c:pt>
                <c:pt idx="2023">
                  <c:v>-2270.6031244402202</c:v>
                </c:pt>
                <c:pt idx="2024">
                  <c:v>-2234.2807828464402</c:v>
                </c:pt>
                <c:pt idx="2025">
                  <c:v>-2205.56302176602</c:v>
                </c:pt>
                <c:pt idx="2026">
                  <c:v>-2172.1032477829099</c:v>
                </c:pt>
                <c:pt idx="2027">
                  <c:v>-2134.6384540609502</c:v>
                </c:pt>
                <c:pt idx="2028">
                  <c:v>-2095.0806262244701</c:v>
                </c:pt>
                <c:pt idx="2029">
                  <c:v>-2048.2169400005801</c:v>
                </c:pt>
                <c:pt idx="2030">
                  <c:v>-1995.64117387892</c:v>
                </c:pt>
                <c:pt idx="2031">
                  <c:v>-1950.5105091165699</c:v>
                </c:pt>
                <c:pt idx="2032">
                  <c:v>-1901.6879208430701</c:v>
                </c:pt>
                <c:pt idx="2033">
                  <c:v>-1812.5405845078101</c:v>
                </c:pt>
                <c:pt idx="2034">
                  <c:v>-1740.86505688276</c:v>
                </c:pt>
                <c:pt idx="2035">
                  <c:v>-1710.6212778107899</c:v>
                </c:pt>
                <c:pt idx="2036">
                  <c:v>-1668.6336935110601</c:v>
                </c:pt>
                <c:pt idx="2037">
                  <c:v>-1603.9781639610801</c:v>
                </c:pt>
                <c:pt idx="2038">
                  <c:v>-1525.89820650721</c:v>
                </c:pt>
                <c:pt idx="2039">
                  <c:v>-1452.58014776715</c:v>
                </c:pt>
                <c:pt idx="2040">
                  <c:v>-1379.4684800072</c:v>
                </c:pt>
                <c:pt idx="2041">
                  <c:v>-1305.5768679624</c:v>
                </c:pt>
                <c:pt idx="2042">
                  <c:v>-1233.9338732468</c:v>
                </c:pt>
                <c:pt idx="2043">
                  <c:v>-1158.21517512536</c:v>
                </c:pt>
                <c:pt idx="2044">
                  <c:v>-1067.9392113387601</c:v>
                </c:pt>
                <c:pt idx="2045">
                  <c:v>-972.57582287569301</c:v>
                </c:pt>
                <c:pt idx="2046">
                  <c:v>-883.96390791612305</c:v>
                </c:pt>
                <c:pt idx="2047">
                  <c:v>-799.67670598511802</c:v>
                </c:pt>
                <c:pt idx="2048">
                  <c:v>-716.35186634283696</c:v>
                </c:pt>
                <c:pt idx="2049">
                  <c:v>-629.94429345843002</c:v>
                </c:pt>
                <c:pt idx="2050">
                  <c:v>-538.56562407888498</c:v>
                </c:pt>
                <c:pt idx="2051">
                  <c:v>-446.22116186602398</c:v>
                </c:pt>
                <c:pt idx="2052">
                  <c:v>-354.41763622942102</c:v>
                </c:pt>
                <c:pt idx="2053">
                  <c:v>-261.71177514969497</c:v>
                </c:pt>
                <c:pt idx="2054">
                  <c:v>-165.489611376146</c:v>
                </c:pt>
                <c:pt idx="2055">
                  <c:v>-66.104879239881299</c:v>
                </c:pt>
                <c:pt idx="2056">
                  <c:v>37.999378261043198</c:v>
                </c:pt>
                <c:pt idx="2057">
                  <c:v>133.12930709875101</c:v>
                </c:pt>
                <c:pt idx="2058">
                  <c:v>228.88540566048999</c:v>
                </c:pt>
                <c:pt idx="2059">
                  <c:v>360.52374253208802</c:v>
                </c:pt>
                <c:pt idx="2060">
                  <c:v>478.796699998441</c:v>
                </c:pt>
                <c:pt idx="2061">
                  <c:v>550.51345694507302</c:v>
                </c:pt>
                <c:pt idx="2062">
                  <c:v>618.36603496481803</c:v>
                </c:pt>
                <c:pt idx="2063">
                  <c:v>710.75193500361297</c:v>
                </c:pt>
                <c:pt idx="2064">
                  <c:v>816.68709818123</c:v>
                </c:pt>
                <c:pt idx="2065">
                  <c:v>915.77974926053696</c:v>
                </c:pt>
                <c:pt idx="2066">
                  <c:v>1014.67413902662</c:v>
                </c:pt>
                <c:pt idx="2067">
                  <c:v>1111.4776235107199</c:v>
                </c:pt>
                <c:pt idx="2068">
                  <c:v>1209.90000487414</c:v>
                </c:pt>
                <c:pt idx="2069">
                  <c:v>1308.31349488657</c:v>
                </c:pt>
                <c:pt idx="2070">
                  <c:v>1400.4057249022601</c:v>
                </c:pt>
                <c:pt idx="2071">
                  <c:v>1480.3734983080899</c:v>
                </c:pt>
                <c:pt idx="2072">
                  <c:v>1556.0887153716401</c:v>
                </c:pt>
                <c:pt idx="2073">
                  <c:v>1636.6098424033401</c:v>
                </c:pt>
                <c:pt idx="2074">
                  <c:v>1713.94373844451</c:v>
                </c:pt>
                <c:pt idx="2075">
                  <c:v>1789.5369542484</c:v>
                </c:pt>
                <c:pt idx="2076">
                  <c:v>1858.8381701538699</c:v>
                </c:pt>
                <c:pt idx="2077">
                  <c:v>1924.8063376164801</c:v>
                </c:pt>
                <c:pt idx="2078">
                  <c:v>2024.1661498322501</c:v>
                </c:pt>
                <c:pt idx="2079">
                  <c:v>2134.3845623193902</c:v>
                </c:pt>
                <c:pt idx="2080">
                  <c:v>2198.0628557025598</c:v>
                </c:pt>
                <c:pt idx="2081">
                  <c:v>2223.9840356793702</c:v>
                </c:pt>
                <c:pt idx="2082">
                  <c:v>2264.7647674380901</c:v>
                </c:pt>
                <c:pt idx="2083">
                  <c:v>2323.0918741731698</c:v>
                </c:pt>
                <c:pt idx="2084">
                  <c:v>2364.9372287809601</c:v>
                </c:pt>
                <c:pt idx="2085">
                  <c:v>2396.20565971523</c:v>
                </c:pt>
                <c:pt idx="2086">
                  <c:v>2426.8320612012199</c:v>
                </c:pt>
                <c:pt idx="2087">
                  <c:v>2462.8300279259802</c:v>
                </c:pt>
                <c:pt idx="2088">
                  <c:v>2494.9470893723501</c:v>
                </c:pt>
                <c:pt idx="2089">
                  <c:v>2516.3448246867802</c:v>
                </c:pt>
                <c:pt idx="2090">
                  <c:v>2539.45802082501</c:v>
                </c:pt>
                <c:pt idx="2091">
                  <c:v>2565.2154381701898</c:v>
                </c:pt>
                <c:pt idx="2092">
                  <c:v>2579.7194819113001</c:v>
                </c:pt>
                <c:pt idx="2093">
                  <c:v>2578.62010631473</c:v>
                </c:pt>
                <c:pt idx="2094">
                  <c:v>2566.7834588937199</c:v>
                </c:pt>
                <c:pt idx="2095">
                  <c:v>2553.3980943443598</c:v>
                </c:pt>
                <c:pt idx="2096">
                  <c:v>2533.6844442480601</c:v>
                </c:pt>
                <c:pt idx="2097">
                  <c:v>2556.1362549708601</c:v>
                </c:pt>
                <c:pt idx="2098">
                  <c:v>2573.35064622856</c:v>
                </c:pt>
                <c:pt idx="2099">
                  <c:v>2525.1955761674699</c:v>
                </c:pt>
                <c:pt idx="2100">
                  <c:v>2452.5143263862101</c:v>
                </c:pt>
                <c:pt idx="2101">
                  <c:v>2446.4763609432198</c:v>
                </c:pt>
                <c:pt idx="2102">
                  <c:v>2450.0786808419398</c:v>
                </c:pt>
                <c:pt idx="2103">
                  <c:v>2367.0177814291301</c:v>
                </c:pt>
                <c:pt idx="2104">
                  <c:v>2308.2510835980802</c:v>
                </c:pt>
                <c:pt idx="2105">
                  <c:v>2268.5090874518701</c:v>
                </c:pt>
                <c:pt idx="2106">
                  <c:v>2214.4769345038499</c:v>
                </c:pt>
                <c:pt idx="2107">
                  <c:v>2155.3643425487298</c:v>
                </c:pt>
                <c:pt idx="2108">
                  <c:v>2091.3720069502801</c:v>
                </c:pt>
                <c:pt idx="2109">
                  <c:v>2027.0773012141599</c:v>
                </c:pt>
                <c:pt idx="2110">
                  <c:v>1963.2011391093199</c:v>
                </c:pt>
                <c:pt idx="2111">
                  <c:v>1895.5952731777099</c:v>
                </c:pt>
                <c:pt idx="2112">
                  <c:v>1818.8508580817299</c:v>
                </c:pt>
                <c:pt idx="2113">
                  <c:v>1729.59578781699</c:v>
                </c:pt>
                <c:pt idx="2114">
                  <c:v>1636.6074816433199</c:v>
                </c:pt>
                <c:pt idx="2115">
                  <c:v>1547.5506446813299</c:v>
                </c:pt>
                <c:pt idx="2116">
                  <c:v>1459.1513255498501</c:v>
                </c:pt>
                <c:pt idx="2117">
                  <c:v>1380.07259653386</c:v>
                </c:pt>
                <c:pt idx="2118">
                  <c:v>1317.1598399333</c:v>
                </c:pt>
                <c:pt idx="2119">
                  <c:v>1265.1325856045601</c:v>
                </c:pt>
                <c:pt idx="2120">
                  <c:v>1166.0292073973301</c:v>
                </c:pt>
                <c:pt idx="2121">
                  <c:v>1033.3040946328999</c:v>
                </c:pt>
                <c:pt idx="2122">
                  <c:v>937.54722557657499</c:v>
                </c:pt>
                <c:pt idx="2123">
                  <c:v>838.31138077859498</c:v>
                </c:pt>
                <c:pt idx="2124">
                  <c:v>735.38834690087401</c:v>
                </c:pt>
                <c:pt idx="2125">
                  <c:v>643.62617637776498</c:v>
                </c:pt>
                <c:pt idx="2126">
                  <c:v>548.74921440204503</c:v>
                </c:pt>
                <c:pt idx="2127">
                  <c:v>452.990915047344</c:v>
                </c:pt>
                <c:pt idx="2128">
                  <c:v>364.08432396662801</c:v>
                </c:pt>
                <c:pt idx="2129">
                  <c:v>280.13651636766002</c:v>
                </c:pt>
                <c:pt idx="2130">
                  <c:v>189.02613777694401</c:v>
                </c:pt>
                <c:pt idx="2131">
                  <c:v>88.590320993814302</c:v>
                </c:pt>
                <c:pt idx="2132">
                  <c:v>-8.8373952821245094</c:v>
                </c:pt>
                <c:pt idx="2133">
                  <c:v>-97.515076006283707</c:v>
                </c:pt>
                <c:pt idx="2134">
                  <c:v>-189.323981765615</c:v>
                </c:pt>
                <c:pt idx="2135">
                  <c:v>-268.15080413081301</c:v>
                </c:pt>
                <c:pt idx="2136">
                  <c:v>-318.42325905056902</c:v>
                </c:pt>
                <c:pt idx="2137">
                  <c:v>-347.81841494229201</c:v>
                </c:pt>
                <c:pt idx="2138">
                  <c:v>-438.739136085501</c:v>
                </c:pt>
                <c:pt idx="2139">
                  <c:v>-553.86009702734498</c:v>
                </c:pt>
                <c:pt idx="2140">
                  <c:v>-613.96056056612599</c:v>
                </c:pt>
                <c:pt idx="2141">
                  <c:v>-680.05912231587695</c:v>
                </c:pt>
                <c:pt idx="2142">
                  <c:v>-739.59270161542202</c:v>
                </c:pt>
                <c:pt idx="2143">
                  <c:v>-787.20618243175295</c:v>
                </c:pt>
                <c:pt idx="2144">
                  <c:v>-833.58634847990402</c:v>
                </c:pt>
                <c:pt idx="2145">
                  <c:v>-876.89067964620199</c:v>
                </c:pt>
                <c:pt idx="2146">
                  <c:v>-911.07039851404704</c:v>
                </c:pt>
                <c:pt idx="2147">
                  <c:v>-938.11628993027898</c:v>
                </c:pt>
                <c:pt idx="2148">
                  <c:v>-964.27103167571499</c:v>
                </c:pt>
                <c:pt idx="2149">
                  <c:v>-978.74070024666503</c:v>
                </c:pt>
                <c:pt idx="2150">
                  <c:v>-965.95708314394597</c:v>
                </c:pt>
                <c:pt idx="2151">
                  <c:v>-957.93897616166805</c:v>
                </c:pt>
                <c:pt idx="2152">
                  <c:v>-998.77152611356905</c:v>
                </c:pt>
                <c:pt idx="2153">
                  <c:v>-1032.91149108485</c:v>
                </c:pt>
                <c:pt idx="2154">
                  <c:v>-1027.4249728342299</c:v>
                </c:pt>
                <c:pt idx="2155">
                  <c:v>-1012.88142781161</c:v>
                </c:pt>
                <c:pt idx="2156">
                  <c:v>-995.44713455481497</c:v>
                </c:pt>
                <c:pt idx="2157">
                  <c:v>-976.96597238538504</c:v>
                </c:pt>
                <c:pt idx="2158">
                  <c:v>-950.55769816469694</c:v>
                </c:pt>
                <c:pt idx="2159">
                  <c:v>-913.81162749091698</c:v>
                </c:pt>
                <c:pt idx="2160">
                  <c:v>-879.091546616085</c:v>
                </c:pt>
                <c:pt idx="2161">
                  <c:v>-840.49990414387105</c:v>
                </c:pt>
                <c:pt idx="2162">
                  <c:v>-790.661526427117</c:v>
                </c:pt>
                <c:pt idx="2163">
                  <c:v>-736.70309559138195</c:v>
                </c:pt>
                <c:pt idx="2164">
                  <c:v>-682.59162541981595</c:v>
                </c:pt>
                <c:pt idx="2165">
                  <c:v>-599.22755569875801</c:v>
                </c:pt>
                <c:pt idx="2166">
                  <c:v>-507.59583487224199</c:v>
                </c:pt>
                <c:pt idx="2167">
                  <c:v>-479.26108030585402</c:v>
                </c:pt>
                <c:pt idx="2168">
                  <c:v>-433.55919176814098</c:v>
                </c:pt>
                <c:pt idx="2169">
                  <c:v>-337.098683377106</c:v>
                </c:pt>
                <c:pt idx="2170">
                  <c:v>-249.92243937654601</c:v>
                </c:pt>
                <c:pt idx="2171">
                  <c:v>-161.24553192451501</c:v>
                </c:pt>
                <c:pt idx="2172">
                  <c:v>-69.557033828958097</c:v>
                </c:pt>
                <c:pt idx="2173">
                  <c:v>26.369814820461901</c:v>
                </c:pt>
                <c:pt idx="2174">
                  <c:v>126.33693550723</c:v>
                </c:pt>
                <c:pt idx="2175">
                  <c:v>225.69058677787501</c:v>
                </c:pt>
                <c:pt idx="2176">
                  <c:v>318.26327500196601</c:v>
                </c:pt>
                <c:pt idx="2177">
                  <c:v>414.74879913308899</c:v>
                </c:pt>
                <c:pt idx="2178">
                  <c:v>526.56093747456305</c:v>
                </c:pt>
                <c:pt idx="2179">
                  <c:v>634.96986644662604</c:v>
                </c:pt>
                <c:pt idx="2180">
                  <c:v>771.46670573318897</c:v>
                </c:pt>
                <c:pt idx="2181">
                  <c:v>927.700145492366</c:v>
                </c:pt>
                <c:pt idx="2182">
                  <c:v>1020.56360267364</c:v>
                </c:pt>
                <c:pt idx="2183">
                  <c:v>1107.04262726457</c:v>
                </c:pt>
                <c:pt idx="2184">
                  <c:v>1235.8782820755</c:v>
                </c:pt>
                <c:pt idx="2185">
                  <c:v>1368.65989506035</c:v>
                </c:pt>
                <c:pt idx="2186">
                  <c:v>1516.5651708855</c:v>
                </c:pt>
                <c:pt idx="2187">
                  <c:v>1655.9390804536799</c:v>
                </c:pt>
                <c:pt idx="2188">
                  <c:v>1778.7027331491499</c:v>
                </c:pt>
                <c:pt idx="2189">
                  <c:v>1909.0419514723701</c:v>
                </c:pt>
                <c:pt idx="2190">
                  <c:v>2039.42271911429</c:v>
                </c:pt>
                <c:pt idx="2191">
                  <c:v>2164.6964383670202</c:v>
                </c:pt>
                <c:pt idx="2192">
                  <c:v>2285.4381658704201</c:v>
                </c:pt>
                <c:pt idx="2193">
                  <c:v>2398.11887030565</c:v>
                </c:pt>
                <c:pt idx="2194">
                  <c:v>2552.0418725263198</c:v>
                </c:pt>
                <c:pt idx="2195">
                  <c:v>2698.9998230867</c:v>
                </c:pt>
                <c:pt idx="2196">
                  <c:v>2787.7657692857701</c:v>
                </c:pt>
                <c:pt idx="2197">
                  <c:v>2889.2434684191298</c:v>
                </c:pt>
                <c:pt idx="2198">
                  <c:v>3004.08737877051</c:v>
                </c:pt>
                <c:pt idx="2199">
                  <c:v>3118.0361676828302</c:v>
                </c:pt>
                <c:pt idx="2200">
                  <c:v>3226.0382016009999</c:v>
                </c:pt>
                <c:pt idx="2201">
                  <c:v>3321.38748240727</c:v>
                </c:pt>
                <c:pt idx="2202">
                  <c:v>3425.4317095984602</c:v>
                </c:pt>
                <c:pt idx="2203">
                  <c:v>3540.7652514145998</c:v>
                </c:pt>
                <c:pt idx="2204">
                  <c:v>3642.6435999047799</c:v>
                </c:pt>
                <c:pt idx="2205">
                  <c:v>3735.7748862906001</c:v>
                </c:pt>
                <c:pt idx="2206">
                  <c:v>3824.9371686992399</c:v>
                </c:pt>
                <c:pt idx="2207">
                  <c:v>3904.7228415101599</c:v>
                </c:pt>
                <c:pt idx="2208">
                  <c:v>3963.2347574302999</c:v>
                </c:pt>
                <c:pt idx="2209">
                  <c:v>4036.8530406936202</c:v>
                </c:pt>
                <c:pt idx="2210">
                  <c:v>4102.3488130625101</c:v>
                </c:pt>
                <c:pt idx="2211">
                  <c:v>4123.7955254507597</c:v>
                </c:pt>
                <c:pt idx="2212">
                  <c:v>4147.1453254068601</c:v>
                </c:pt>
                <c:pt idx="2213">
                  <c:v>4189.89291469201</c:v>
                </c:pt>
                <c:pt idx="2214">
                  <c:v>4236.2367909363602</c:v>
                </c:pt>
                <c:pt idx="2215">
                  <c:v>4269.8238155440704</c:v>
                </c:pt>
                <c:pt idx="2216">
                  <c:v>4277.5023398998101</c:v>
                </c:pt>
                <c:pt idx="2217">
                  <c:v>4273.3941897434597</c:v>
                </c:pt>
                <c:pt idx="2218">
                  <c:v>4274.6300907002496</c:v>
                </c:pt>
                <c:pt idx="2219">
                  <c:v>4266.7468487971801</c:v>
                </c:pt>
                <c:pt idx="2220">
                  <c:v>4251.7466388017201</c:v>
                </c:pt>
                <c:pt idx="2221">
                  <c:v>4237.86969135458</c:v>
                </c:pt>
                <c:pt idx="2222">
                  <c:v>4225.9508586997599</c:v>
                </c:pt>
                <c:pt idx="2223">
                  <c:v>4217.8831968121804</c:v>
                </c:pt>
                <c:pt idx="2224">
                  <c:v>4152.5253322522904</c:v>
                </c:pt>
                <c:pt idx="2225">
                  <c:v>4052.3598526501801</c:v>
                </c:pt>
                <c:pt idx="2226">
                  <c:v>3989.7483809576702</c:v>
                </c:pt>
                <c:pt idx="2227">
                  <c:v>3930.3178440376601</c:v>
                </c:pt>
                <c:pt idx="2228">
                  <c:v>3867.7354666044998</c:v>
                </c:pt>
                <c:pt idx="2229">
                  <c:v>3789.5272161068901</c:v>
                </c:pt>
                <c:pt idx="2230">
                  <c:v>3690.63229086919</c:v>
                </c:pt>
                <c:pt idx="2231">
                  <c:v>3599.9620451964402</c:v>
                </c:pt>
                <c:pt idx="2232">
                  <c:v>3500.79551557986</c:v>
                </c:pt>
                <c:pt idx="2233">
                  <c:v>3373.2699867547899</c:v>
                </c:pt>
                <c:pt idx="2234">
                  <c:v>3242.52928120467</c:v>
                </c:pt>
                <c:pt idx="2235">
                  <c:v>3115.1575942046902</c:v>
                </c:pt>
                <c:pt idx="2236">
                  <c:v>3012.3773931852502</c:v>
                </c:pt>
                <c:pt idx="2237">
                  <c:v>2912.5911121170998</c:v>
                </c:pt>
                <c:pt idx="2238">
                  <c:v>2748.7948871548901</c:v>
                </c:pt>
                <c:pt idx="2239">
                  <c:v>2521.0569424659898</c:v>
                </c:pt>
                <c:pt idx="2240">
                  <c:v>2334.6459830144099</c:v>
                </c:pt>
                <c:pt idx="2241">
                  <c:v>2212.3272015216298</c:v>
                </c:pt>
                <c:pt idx="2242">
                  <c:v>2041.8004273670399</c:v>
                </c:pt>
                <c:pt idx="2243">
                  <c:v>1832.4748961564501</c:v>
                </c:pt>
                <c:pt idx="2244">
                  <c:v>1644.86152559743</c:v>
                </c:pt>
                <c:pt idx="2245">
                  <c:v>1458.78214914758</c:v>
                </c:pt>
                <c:pt idx="2246">
                  <c:v>1260.6234347770601</c:v>
                </c:pt>
                <c:pt idx="2247">
                  <c:v>1037.5322228151899</c:v>
                </c:pt>
                <c:pt idx="2248">
                  <c:v>802.15563573646796</c:v>
                </c:pt>
                <c:pt idx="2249">
                  <c:v>569.90019081072501</c:v>
                </c:pt>
                <c:pt idx="2250">
                  <c:v>388.66175597200203</c:v>
                </c:pt>
                <c:pt idx="2251">
                  <c:v>182.917876651905</c:v>
                </c:pt>
                <c:pt idx="2252">
                  <c:v>-105.203043748967</c:v>
                </c:pt>
                <c:pt idx="2253">
                  <c:v>-381.15236448774999</c:v>
                </c:pt>
                <c:pt idx="2254">
                  <c:v>-625.19839270083696</c:v>
                </c:pt>
                <c:pt idx="2255">
                  <c:v>-861.93482655087098</c:v>
                </c:pt>
                <c:pt idx="2256">
                  <c:v>-1108.78210898514</c:v>
                </c:pt>
                <c:pt idx="2257">
                  <c:v>-1362.5821135430599</c:v>
                </c:pt>
                <c:pt idx="2258">
                  <c:v>-1631.1836916443399</c:v>
                </c:pt>
                <c:pt idx="2259">
                  <c:v>-1905.7319341975499</c:v>
                </c:pt>
                <c:pt idx="2260">
                  <c:v>-2169.3032241251099</c:v>
                </c:pt>
                <c:pt idx="2261">
                  <c:v>-2441.6465498868301</c:v>
                </c:pt>
                <c:pt idx="2262">
                  <c:v>-2720.8759037570499</c:v>
                </c:pt>
                <c:pt idx="2263">
                  <c:v>-2993.6097196512801</c:v>
                </c:pt>
                <c:pt idx="2264">
                  <c:v>-3285.4750568777799</c:v>
                </c:pt>
                <c:pt idx="2265">
                  <c:v>-3567.77564739326</c:v>
                </c:pt>
                <c:pt idx="2266">
                  <c:v>-3839.1206737093999</c:v>
                </c:pt>
                <c:pt idx="2267">
                  <c:v>-4129.7977195072899</c:v>
                </c:pt>
                <c:pt idx="2268">
                  <c:v>-4409.9198558300604</c:v>
                </c:pt>
                <c:pt idx="2269">
                  <c:v>-4688.1013740262497</c:v>
                </c:pt>
                <c:pt idx="2270">
                  <c:v>-4970.7986297605103</c:v>
                </c:pt>
                <c:pt idx="2271">
                  <c:v>-5240.3062559854097</c:v>
                </c:pt>
                <c:pt idx="2272">
                  <c:v>-5508.7870733896698</c:v>
                </c:pt>
                <c:pt idx="2273">
                  <c:v>-5795.1493852854001</c:v>
                </c:pt>
                <c:pt idx="2274">
                  <c:v>-6087.3577943032296</c:v>
                </c:pt>
                <c:pt idx="2275">
                  <c:v>-6360.6166115977303</c:v>
                </c:pt>
                <c:pt idx="2276">
                  <c:v>-6615.1721012886701</c:v>
                </c:pt>
                <c:pt idx="2277">
                  <c:v>-6873.4758480256996</c:v>
                </c:pt>
                <c:pt idx="2278">
                  <c:v>-7134.7974033148303</c:v>
                </c:pt>
                <c:pt idx="2279">
                  <c:v>-7349.2354884652495</c:v>
                </c:pt>
                <c:pt idx="2280">
                  <c:v>-7603.2583319079104</c:v>
                </c:pt>
                <c:pt idx="2281">
                  <c:v>-7907.6074958683503</c:v>
                </c:pt>
                <c:pt idx="2282">
                  <c:v>-8167.3343055833802</c:v>
                </c:pt>
                <c:pt idx="2283">
                  <c:v>-8404.7322428740299</c:v>
                </c:pt>
                <c:pt idx="2284">
                  <c:v>-8632.3118059544995</c:v>
                </c:pt>
                <c:pt idx="2285">
                  <c:v>-8858.0556799471306</c:v>
                </c:pt>
                <c:pt idx="2286">
                  <c:v>-9076.3153852042706</c:v>
                </c:pt>
                <c:pt idx="2287">
                  <c:v>-9293.3237259389698</c:v>
                </c:pt>
                <c:pt idx="2288">
                  <c:v>-9505.0865317286098</c:v>
                </c:pt>
                <c:pt idx="2289">
                  <c:v>-9707.0222144343497</c:v>
                </c:pt>
                <c:pt idx="2290">
                  <c:v>-9906.5067862961805</c:v>
                </c:pt>
                <c:pt idx="2291">
                  <c:v>-10100.5084240576</c:v>
                </c:pt>
                <c:pt idx="2292">
                  <c:v>-10280.2032118641</c:v>
                </c:pt>
                <c:pt idx="2293">
                  <c:v>-10448.09058821</c:v>
                </c:pt>
                <c:pt idx="2294">
                  <c:v>-10619.2629987649</c:v>
                </c:pt>
                <c:pt idx="2295">
                  <c:v>-10759.1318118046</c:v>
                </c:pt>
                <c:pt idx="2296">
                  <c:v>-10882.236193528101</c:v>
                </c:pt>
                <c:pt idx="2297">
                  <c:v>-11036.160285300401</c:v>
                </c:pt>
                <c:pt idx="2298">
                  <c:v>-11192.107126491001</c:v>
                </c:pt>
                <c:pt idx="2299">
                  <c:v>-11358.0674587592</c:v>
                </c:pt>
                <c:pt idx="2300">
                  <c:v>-11492.713248800001</c:v>
                </c:pt>
                <c:pt idx="2301">
                  <c:v>-11525.997207226401</c:v>
                </c:pt>
                <c:pt idx="2302">
                  <c:v>-11588.941156929201</c:v>
                </c:pt>
                <c:pt idx="2303">
                  <c:v>-11702.670151761</c:v>
                </c:pt>
                <c:pt idx="2304">
                  <c:v>-11773.721484297501</c:v>
                </c:pt>
                <c:pt idx="2305">
                  <c:v>-11852.7396683241</c:v>
                </c:pt>
                <c:pt idx="2306">
                  <c:v>-11924.445565922</c:v>
                </c:pt>
                <c:pt idx="2307">
                  <c:v>-11967.680951132101</c:v>
                </c:pt>
                <c:pt idx="2308">
                  <c:v>-11995.0076252737</c:v>
                </c:pt>
                <c:pt idx="2309">
                  <c:v>-12017.7738655185</c:v>
                </c:pt>
                <c:pt idx="2310">
                  <c:v>-12036.3270893685</c:v>
                </c:pt>
                <c:pt idx="2311">
                  <c:v>-12038.8585516774</c:v>
                </c:pt>
                <c:pt idx="2312">
                  <c:v>-12021.369748270399</c:v>
                </c:pt>
                <c:pt idx="2313">
                  <c:v>-11940.5082878504</c:v>
                </c:pt>
                <c:pt idx="2314">
                  <c:v>-11888.1178779248</c:v>
                </c:pt>
                <c:pt idx="2315">
                  <c:v>-11904.997739152701</c:v>
                </c:pt>
                <c:pt idx="2316">
                  <c:v>-11876.7100371046</c:v>
                </c:pt>
                <c:pt idx="2317">
                  <c:v>-11822.795841846701</c:v>
                </c:pt>
                <c:pt idx="2318">
                  <c:v>-11778.906904502001</c:v>
                </c:pt>
                <c:pt idx="2319">
                  <c:v>-11722.288486454399</c:v>
                </c:pt>
                <c:pt idx="2320">
                  <c:v>-11553.124679451101</c:v>
                </c:pt>
                <c:pt idx="2321">
                  <c:v>-11401.952720763</c:v>
                </c:pt>
                <c:pt idx="2322">
                  <c:v>-11338.126057677</c:v>
                </c:pt>
                <c:pt idx="2323">
                  <c:v>-11231.2273121731</c:v>
                </c:pt>
                <c:pt idx="2324">
                  <c:v>-11094.1707366438</c:v>
                </c:pt>
                <c:pt idx="2325">
                  <c:v>-10944.3375645139</c:v>
                </c:pt>
                <c:pt idx="2326">
                  <c:v>-10795.670208772501</c:v>
                </c:pt>
                <c:pt idx="2327">
                  <c:v>-10639.6722587401</c:v>
                </c:pt>
                <c:pt idx="2328">
                  <c:v>-10473.449126306699</c:v>
                </c:pt>
                <c:pt idx="2329">
                  <c:v>-10296.917504728999</c:v>
                </c:pt>
                <c:pt idx="2330">
                  <c:v>-10112.005430237101</c:v>
                </c:pt>
                <c:pt idx="2331">
                  <c:v>-9915.7494254569192</c:v>
                </c:pt>
                <c:pt idx="2332">
                  <c:v>-9672.3027236802209</c:v>
                </c:pt>
                <c:pt idx="2333">
                  <c:v>-9436.0326714567891</c:v>
                </c:pt>
                <c:pt idx="2334">
                  <c:v>-9257.0600699451807</c:v>
                </c:pt>
                <c:pt idx="2335">
                  <c:v>-9066.9583134836103</c:v>
                </c:pt>
                <c:pt idx="2336">
                  <c:v>-8838.4563020333608</c:v>
                </c:pt>
                <c:pt idx="2337">
                  <c:v>-8588.8744206518604</c:v>
                </c:pt>
                <c:pt idx="2338">
                  <c:v>-8343.8881115884305</c:v>
                </c:pt>
                <c:pt idx="2339">
                  <c:v>-8097.0062165807904</c:v>
                </c:pt>
                <c:pt idx="2340">
                  <c:v>-7839.8334425168196</c:v>
                </c:pt>
                <c:pt idx="2341">
                  <c:v>-7571.9854411279002</c:v>
                </c:pt>
                <c:pt idx="2342">
                  <c:v>-7298.0495906736496</c:v>
                </c:pt>
                <c:pt idx="2343">
                  <c:v>-7023.4112207586404</c:v>
                </c:pt>
                <c:pt idx="2344">
                  <c:v>-6746.1255806643503</c:v>
                </c:pt>
                <c:pt idx="2345">
                  <c:v>-6460.8594320304501</c:v>
                </c:pt>
                <c:pt idx="2346">
                  <c:v>-6169.0423201575604</c:v>
                </c:pt>
                <c:pt idx="2347">
                  <c:v>-5872.5882371453399</c:v>
                </c:pt>
                <c:pt idx="2348">
                  <c:v>-5551.6897238931697</c:v>
                </c:pt>
                <c:pt idx="2349">
                  <c:v>-5206.0730917000001</c:v>
                </c:pt>
                <c:pt idx="2350">
                  <c:v>-4928.3387785979703</c:v>
                </c:pt>
                <c:pt idx="2351">
                  <c:v>-4674.6950915458801</c:v>
                </c:pt>
                <c:pt idx="2352">
                  <c:v>-4365.7061502311999</c:v>
                </c:pt>
                <c:pt idx="2353">
                  <c:v>-4049.3135672779999</c:v>
                </c:pt>
                <c:pt idx="2354">
                  <c:v>-3733.8550653583702</c:v>
                </c:pt>
                <c:pt idx="2355">
                  <c:v>-3421.3734786111199</c:v>
                </c:pt>
                <c:pt idx="2356">
                  <c:v>-3104.2312701834098</c:v>
                </c:pt>
                <c:pt idx="2357">
                  <c:v>-2787.8922987842898</c:v>
                </c:pt>
                <c:pt idx="2358">
                  <c:v>-2470.7064812826802</c:v>
                </c:pt>
                <c:pt idx="2359">
                  <c:v>-2155.0515938726298</c:v>
                </c:pt>
                <c:pt idx="2360">
                  <c:v>-1841.28222404755</c:v>
                </c:pt>
                <c:pt idx="2361">
                  <c:v>-1525.9184801664501</c:v>
                </c:pt>
                <c:pt idx="2362">
                  <c:v>-1208.57696778121</c:v>
                </c:pt>
                <c:pt idx="2363">
                  <c:v>-890.739240109972</c:v>
                </c:pt>
                <c:pt idx="2364">
                  <c:v>-569.80879341779598</c:v>
                </c:pt>
                <c:pt idx="2365">
                  <c:v>-251.95216282140501</c:v>
                </c:pt>
                <c:pt idx="2366">
                  <c:v>65.824974024324703</c:v>
                </c:pt>
                <c:pt idx="2367">
                  <c:v>366.87498502815299</c:v>
                </c:pt>
                <c:pt idx="2368">
                  <c:v>625.13375499207905</c:v>
                </c:pt>
                <c:pt idx="2369">
                  <c:v>915.38799741195601</c:v>
                </c:pt>
                <c:pt idx="2370">
                  <c:v>1226.0840249846599</c:v>
                </c:pt>
                <c:pt idx="2371">
                  <c:v>1501.0562911085599</c:v>
                </c:pt>
                <c:pt idx="2372">
                  <c:v>1791.44603347374</c:v>
                </c:pt>
                <c:pt idx="2373">
                  <c:v>2088.5119969715402</c:v>
                </c:pt>
                <c:pt idx="2374">
                  <c:v>2369.6210171790499</c:v>
                </c:pt>
                <c:pt idx="2375">
                  <c:v>2636.3286952922199</c:v>
                </c:pt>
                <c:pt idx="2376">
                  <c:v>2897.6155309371902</c:v>
                </c:pt>
                <c:pt idx="2377">
                  <c:v>3161.1504739345701</c:v>
                </c:pt>
                <c:pt idx="2378">
                  <c:v>3422.0100572596798</c:v>
                </c:pt>
                <c:pt idx="2379">
                  <c:v>3671.6604474420801</c:v>
                </c:pt>
                <c:pt idx="2380">
                  <c:v>3905.36511403334</c:v>
                </c:pt>
                <c:pt idx="2381">
                  <c:v>4146.4896610836504</c:v>
                </c:pt>
                <c:pt idx="2382">
                  <c:v>4408.8428944015604</c:v>
                </c:pt>
                <c:pt idx="2383">
                  <c:v>4676.5899854321697</c:v>
                </c:pt>
                <c:pt idx="2384">
                  <c:v>4896.2103082494395</c:v>
                </c:pt>
                <c:pt idx="2385">
                  <c:v>5085.3117136314804</c:v>
                </c:pt>
                <c:pt idx="2386">
                  <c:v>5301.0971988464198</c:v>
                </c:pt>
                <c:pt idx="2387">
                  <c:v>5500.4806681833998</c:v>
                </c:pt>
                <c:pt idx="2388">
                  <c:v>5698.4844143938599</c:v>
                </c:pt>
                <c:pt idx="2389">
                  <c:v>5905.3189134405302</c:v>
                </c:pt>
                <c:pt idx="2390">
                  <c:v>6103.7524273102999</c:v>
                </c:pt>
                <c:pt idx="2391">
                  <c:v>6284.4644318405499</c:v>
                </c:pt>
                <c:pt idx="2392">
                  <c:v>6456.7970853670004</c:v>
                </c:pt>
                <c:pt idx="2393">
                  <c:v>6631.24480797058</c:v>
                </c:pt>
                <c:pt idx="2394">
                  <c:v>6798.0676950242496</c:v>
                </c:pt>
                <c:pt idx="2395">
                  <c:v>6975.62967261011</c:v>
                </c:pt>
                <c:pt idx="2396">
                  <c:v>7144.83707502167</c:v>
                </c:pt>
                <c:pt idx="2397">
                  <c:v>7289.9853996948004</c:v>
                </c:pt>
                <c:pt idx="2398">
                  <c:v>7430.3298207020898</c:v>
                </c:pt>
                <c:pt idx="2399">
                  <c:v>7584.5782872926902</c:v>
                </c:pt>
                <c:pt idx="2400">
                  <c:v>7754.1701867281399</c:v>
                </c:pt>
                <c:pt idx="2401">
                  <c:v>7907.9886724010103</c:v>
                </c:pt>
                <c:pt idx="2402">
                  <c:v>7997.9522395471504</c:v>
                </c:pt>
                <c:pt idx="2403">
                  <c:v>8085.8083542452096</c:v>
                </c:pt>
                <c:pt idx="2404">
                  <c:v>8215.7607799317593</c:v>
                </c:pt>
                <c:pt idx="2405">
                  <c:v>8328.5343285569998</c:v>
                </c:pt>
                <c:pt idx="2406">
                  <c:v>8429.2996757705896</c:v>
                </c:pt>
                <c:pt idx="2407">
                  <c:v>8526.6156421757896</c:v>
                </c:pt>
                <c:pt idx="2408">
                  <c:v>8622.1051342929095</c:v>
                </c:pt>
                <c:pt idx="2409">
                  <c:v>8707.7964699167405</c:v>
                </c:pt>
                <c:pt idx="2410">
                  <c:v>8789.6831968906899</c:v>
                </c:pt>
                <c:pt idx="2411">
                  <c:v>8877.0503039274809</c:v>
                </c:pt>
                <c:pt idx="2412">
                  <c:v>8962.5452490686694</c:v>
                </c:pt>
                <c:pt idx="2413">
                  <c:v>9030.2558863774902</c:v>
                </c:pt>
                <c:pt idx="2414">
                  <c:v>9087.7178206518402</c:v>
                </c:pt>
                <c:pt idx="2415">
                  <c:v>9157.2464214992906</c:v>
                </c:pt>
                <c:pt idx="2416">
                  <c:v>9237.8860521708593</c:v>
                </c:pt>
                <c:pt idx="2417">
                  <c:v>9310.2269418292199</c:v>
                </c:pt>
                <c:pt idx="2418">
                  <c:v>9327.7908298955808</c:v>
                </c:pt>
                <c:pt idx="2419">
                  <c:v>9324.9924800518693</c:v>
                </c:pt>
                <c:pt idx="2420">
                  <c:v>9365.7470443526599</c:v>
                </c:pt>
                <c:pt idx="2421">
                  <c:v>9404.0327729503897</c:v>
                </c:pt>
                <c:pt idx="2422">
                  <c:v>9418.9767031078209</c:v>
                </c:pt>
                <c:pt idx="2423">
                  <c:v>9430.4377881336095</c:v>
                </c:pt>
                <c:pt idx="2424">
                  <c:v>9448.0763295112392</c:v>
                </c:pt>
                <c:pt idx="2425">
                  <c:v>9478.7698560444405</c:v>
                </c:pt>
                <c:pt idx="2426">
                  <c:v>9508.4160206317192</c:v>
                </c:pt>
                <c:pt idx="2427">
                  <c:v>9522.6120834632693</c:v>
                </c:pt>
                <c:pt idx="2428">
                  <c:v>9527.5485342741104</c:v>
                </c:pt>
                <c:pt idx="2429">
                  <c:v>9521.9986466458704</c:v>
                </c:pt>
                <c:pt idx="2430">
                  <c:v>9513.4015890017599</c:v>
                </c:pt>
                <c:pt idx="2431">
                  <c:v>9505.8483551920908</c:v>
                </c:pt>
                <c:pt idx="2432">
                  <c:v>9486.9278667561794</c:v>
                </c:pt>
                <c:pt idx="2433">
                  <c:v>9485.4311387518592</c:v>
                </c:pt>
                <c:pt idx="2434">
                  <c:v>9500.8156998656596</c:v>
                </c:pt>
                <c:pt idx="2435">
                  <c:v>9494.5206373569508</c:v>
                </c:pt>
                <c:pt idx="2436">
                  <c:v>9436.3486787759393</c:v>
                </c:pt>
                <c:pt idx="2437">
                  <c:v>9367.4713594982404</c:v>
                </c:pt>
                <c:pt idx="2438">
                  <c:v>9335.6007338590207</c:v>
                </c:pt>
                <c:pt idx="2439">
                  <c:v>9302.3831567757097</c:v>
                </c:pt>
                <c:pt idx="2440">
                  <c:v>9271.8108677380005</c:v>
                </c:pt>
                <c:pt idx="2441">
                  <c:v>9234.8860273318496</c:v>
                </c:pt>
                <c:pt idx="2442">
                  <c:v>9184.4859348441296</c:v>
                </c:pt>
                <c:pt idx="2443">
                  <c:v>9133.0293548323807</c:v>
                </c:pt>
                <c:pt idx="2444">
                  <c:v>9081.4898218380804</c:v>
                </c:pt>
                <c:pt idx="2445">
                  <c:v>9025.6283670400899</c:v>
                </c:pt>
                <c:pt idx="2446">
                  <c:v>8965.1141377800395</c:v>
                </c:pt>
                <c:pt idx="2447">
                  <c:v>8900.7013243826696</c:v>
                </c:pt>
                <c:pt idx="2448">
                  <c:v>8826.2804853076505</c:v>
                </c:pt>
                <c:pt idx="2449">
                  <c:v>8752.9985145544997</c:v>
                </c:pt>
                <c:pt idx="2450">
                  <c:v>8702.3076407025401</c:v>
                </c:pt>
                <c:pt idx="2451">
                  <c:v>8636.5581641278004</c:v>
                </c:pt>
                <c:pt idx="2452">
                  <c:v>8523.7494576520094</c:v>
                </c:pt>
                <c:pt idx="2453">
                  <c:v>8397.3918987827692</c:v>
                </c:pt>
                <c:pt idx="2454">
                  <c:v>8293.0463583202309</c:v>
                </c:pt>
                <c:pt idx="2455">
                  <c:v>8194.5562193155893</c:v>
                </c:pt>
                <c:pt idx="2456">
                  <c:v>8086.5137020081402</c:v>
                </c:pt>
                <c:pt idx="2457">
                  <c:v>7981.2455850780898</c:v>
                </c:pt>
                <c:pt idx="2458">
                  <c:v>7880.2347228862</c:v>
                </c:pt>
                <c:pt idx="2459">
                  <c:v>7767.9261528896304</c:v>
                </c:pt>
                <c:pt idx="2460">
                  <c:v>7633.6246874693798</c:v>
                </c:pt>
                <c:pt idx="2461">
                  <c:v>7489.7980781914603</c:v>
                </c:pt>
                <c:pt idx="2462">
                  <c:v>7348.0315444061798</c:v>
                </c:pt>
                <c:pt idx="2463">
                  <c:v>7207.7779183464399</c:v>
                </c:pt>
                <c:pt idx="2464">
                  <c:v>7058.4750891877202</c:v>
                </c:pt>
                <c:pt idx="2465">
                  <c:v>6902.1569283868002</c:v>
                </c:pt>
                <c:pt idx="2466">
                  <c:v>6732.1716908093804</c:v>
                </c:pt>
                <c:pt idx="2467">
                  <c:v>6577.9927978825099</c:v>
                </c:pt>
                <c:pt idx="2468">
                  <c:v>6446.5841619784196</c:v>
                </c:pt>
                <c:pt idx="2469">
                  <c:v>6289.5672535036601</c:v>
                </c:pt>
                <c:pt idx="2470">
                  <c:v>6084.9444299614497</c:v>
                </c:pt>
                <c:pt idx="2471">
                  <c:v>5871.4244304781496</c:v>
                </c:pt>
                <c:pt idx="2472">
                  <c:v>5682.6302124356498</c:v>
                </c:pt>
                <c:pt idx="2473">
                  <c:v>5498.3604934488503</c:v>
                </c:pt>
                <c:pt idx="2474">
                  <c:v>5301.3148890196699</c:v>
                </c:pt>
                <c:pt idx="2475">
                  <c:v>5088.6684530883304</c:v>
                </c:pt>
                <c:pt idx="2476">
                  <c:v>4870.9225418493897</c:v>
                </c:pt>
                <c:pt idx="2477">
                  <c:v>4650.8171066537998</c:v>
                </c:pt>
                <c:pt idx="2478">
                  <c:v>4437.9458391358803</c:v>
                </c:pt>
                <c:pt idx="2479">
                  <c:v>4228.2125232430699</c:v>
                </c:pt>
                <c:pt idx="2480">
                  <c:v>4009.6061170827602</c:v>
                </c:pt>
                <c:pt idx="2481">
                  <c:v>3772.4843669290399</c:v>
                </c:pt>
                <c:pt idx="2482">
                  <c:v>3521.65187139712</c:v>
                </c:pt>
                <c:pt idx="2483">
                  <c:v>3270.9327029962101</c:v>
                </c:pt>
                <c:pt idx="2484">
                  <c:v>3024.3813612016002</c:v>
                </c:pt>
                <c:pt idx="2485">
                  <c:v>2774.9077798917301</c:v>
                </c:pt>
                <c:pt idx="2486">
                  <c:v>2530.1381455899</c:v>
                </c:pt>
                <c:pt idx="2487">
                  <c:v>2304.4935454107199</c:v>
                </c:pt>
                <c:pt idx="2488">
                  <c:v>2052.4017951529099</c:v>
                </c:pt>
                <c:pt idx="2489">
                  <c:v>1767.0322724381899</c:v>
                </c:pt>
                <c:pt idx="2490">
                  <c:v>1486.8906665633799</c:v>
                </c:pt>
                <c:pt idx="2491">
                  <c:v>1216.6693746794001</c:v>
                </c:pt>
                <c:pt idx="2492">
                  <c:v>949.727072415674</c:v>
                </c:pt>
                <c:pt idx="2493">
                  <c:v>678.67840876852097</c:v>
                </c:pt>
                <c:pt idx="2494">
                  <c:v>403.53031055900198</c:v>
                </c:pt>
                <c:pt idx="2495">
                  <c:v>121.593020056775</c:v>
                </c:pt>
                <c:pt idx="2496">
                  <c:v>-159.875323636639</c:v>
                </c:pt>
                <c:pt idx="2497">
                  <c:v>-433.82394869382199</c:v>
                </c:pt>
                <c:pt idx="2498">
                  <c:v>-704.70617519274197</c:v>
                </c:pt>
                <c:pt idx="2499">
                  <c:v>-971.47130804903804</c:v>
                </c:pt>
                <c:pt idx="2500">
                  <c:v>-1244.6957978323301</c:v>
                </c:pt>
                <c:pt idx="2501">
                  <c:v>-1525.17022871463</c:v>
                </c:pt>
                <c:pt idx="2502">
                  <c:v>-1799.4839774770101</c:v>
                </c:pt>
                <c:pt idx="2503">
                  <c:v>-2091.89623480302</c:v>
                </c:pt>
                <c:pt idx="2504">
                  <c:v>-2365.87371610626</c:v>
                </c:pt>
                <c:pt idx="2505">
                  <c:v>-2611.39725719119</c:v>
                </c:pt>
                <c:pt idx="2506">
                  <c:v>-2896.3290623241601</c:v>
                </c:pt>
                <c:pt idx="2507">
                  <c:v>-3189.6056481186301</c:v>
                </c:pt>
                <c:pt idx="2508">
                  <c:v>-3456.4613371446098</c:v>
                </c:pt>
                <c:pt idx="2509">
                  <c:v>-3714.3056307304801</c:v>
                </c:pt>
                <c:pt idx="2510">
                  <c:v>-3980.80561881536</c:v>
                </c:pt>
                <c:pt idx="2511">
                  <c:v>-4245.5390233588196</c:v>
                </c:pt>
                <c:pt idx="2512">
                  <c:v>-4492.8083540594598</c:v>
                </c:pt>
                <c:pt idx="2513">
                  <c:v>-4730.0359245908803</c:v>
                </c:pt>
                <c:pt idx="2514">
                  <c:v>-4971.9202639002597</c:v>
                </c:pt>
                <c:pt idx="2515">
                  <c:v>-5219.9804340288701</c:v>
                </c:pt>
                <c:pt idx="2516">
                  <c:v>-5460.4587280713304</c:v>
                </c:pt>
                <c:pt idx="2517">
                  <c:v>-5690.9833634196102</c:v>
                </c:pt>
                <c:pt idx="2518">
                  <c:v>-5920.7527383565002</c:v>
                </c:pt>
                <c:pt idx="2519">
                  <c:v>-6146.9980141951801</c:v>
                </c:pt>
                <c:pt idx="2520">
                  <c:v>-6360.8860422916896</c:v>
                </c:pt>
                <c:pt idx="2521">
                  <c:v>-6565.8208413553102</c:v>
                </c:pt>
                <c:pt idx="2522">
                  <c:v>-6771.7565553836002</c:v>
                </c:pt>
                <c:pt idx="2523">
                  <c:v>-6955.5604985228301</c:v>
                </c:pt>
                <c:pt idx="2524">
                  <c:v>-7106.2620230757002</c:v>
                </c:pt>
                <c:pt idx="2525">
                  <c:v>-7287.3435444875904</c:v>
                </c:pt>
                <c:pt idx="2526">
                  <c:v>-7484.1979926788299</c:v>
                </c:pt>
                <c:pt idx="2527">
                  <c:v>-7673.2436511441001</c:v>
                </c:pt>
                <c:pt idx="2528">
                  <c:v>-7881.5022910285697</c:v>
                </c:pt>
                <c:pt idx="2529">
                  <c:v>-7991.0274905176402</c:v>
                </c:pt>
                <c:pt idx="2530">
                  <c:v>-8061.9108344895703</c:v>
                </c:pt>
                <c:pt idx="2531">
                  <c:v>-8207.9804633913609</c:v>
                </c:pt>
                <c:pt idx="2532">
                  <c:v>-8356.0350216456609</c:v>
                </c:pt>
                <c:pt idx="2533">
                  <c:v>-8482.7903496435301</c:v>
                </c:pt>
                <c:pt idx="2534">
                  <c:v>-8580.2553259154192</c:v>
                </c:pt>
                <c:pt idx="2535">
                  <c:v>-8669.24103947802</c:v>
                </c:pt>
                <c:pt idx="2536">
                  <c:v>-8749.2197736939706</c:v>
                </c:pt>
                <c:pt idx="2537">
                  <c:v>-8830.3342291417703</c:v>
                </c:pt>
                <c:pt idx="2538">
                  <c:v>-8902.6626069075301</c:v>
                </c:pt>
                <c:pt idx="2539">
                  <c:v>-8951.6405370862503</c:v>
                </c:pt>
                <c:pt idx="2540">
                  <c:v>-8994.7601737946297</c:v>
                </c:pt>
                <c:pt idx="2541">
                  <c:v>-9002.5191284969806</c:v>
                </c:pt>
                <c:pt idx="2542">
                  <c:v>-9000.0273431546993</c:v>
                </c:pt>
                <c:pt idx="2543">
                  <c:v>-9048.5879457565807</c:v>
                </c:pt>
                <c:pt idx="2544">
                  <c:v>-9095.0763498105098</c:v>
                </c:pt>
                <c:pt idx="2545">
                  <c:v>-9126.4840359058308</c:v>
                </c:pt>
                <c:pt idx="2546">
                  <c:v>-9138.0653288210506</c:v>
                </c:pt>
                <c:pt idx="2547">
                  <c:v>-9066.2116466373809</c:v>
                </c:pt>
                <c:pt idx="2548">
                  <c:v>-9001.5788927044305</c:v>
                </c:pt>
                <c:pt idx="2549">
                  <c:v>-8991.6834572760508</c:v>
                </c:pt>
                <c:pt idx="2550">
                  <c:v>-8961.7410008909701</c:v>
                </c:pt>
                <c:pt idx="2551">
                  <c:v>-8906.9185866147509</c:v>
                </c:pt>
                <c:pt idx="2552">
                  <c:v>-8844.1306459313</c:v>
                </c:pt>
                <c:pt idx="2553">
                  <c:v>-8776.7945917071193</c:v>
                </c:pt>
                <c:pt idx="2554">
                  <c:v>-8686.5050970047705</c:v>
                </c:pt>
                <c:pt idx="2555">
                  <c:v>-8590.0222731271097</c:v>
                </c:pt>
                <c:pt idx="2556">
                  <c:v>-8499.9943897384401</c:v>
                </c:pt>
                <c:pt idx="2557">
                  <c:v>-8406.8021898143106</c:v>
                </c:pt>
                <c:pt idx="2558">
                  <c:v>-8298.2334261134893</c:v>
                </c:pt>
                <c:pt idx="2559">
                  <c:v>-8183.8149773633704</c:v>
                </c:pt>
                <c:pt idx="2560">
                  <c:v>-8037.2255200816498</c:v>
                </c:pt>
                <c:pt idx="2561">
                  <c:v>-7864.5909135602897</c:v>
                </c:pt>
                <c:pt idx="2562">
                  <c:v>-7733.6790030356397</c:v>
                </c:pt>
                <c:pt idx="2563">
                  <c:v>-7624.8053719240297</c:v>
                </c:pt>
                <c:pt idx="2564">
                  <c:v>-7485.7441353004997</c:v>
                </c:pt>
                <c:pt idx="2565">
                  <c:v>-7321.2737758879803</c:v>
                </c:pt>
                <c:pt idx="2566">
                  <c:v>-7153.71827719875</c:v>
                </c:pt>
                <c:pt idx="2567">
                  <c:v>-6974.5108961815904</c:v>
                </c:pt>
                <c:pt idx="2568">
                  <c:v>-6783.3407100524801</c:v>
                </c:pt>
                <c:pt idx="2569">
                  <c:v>-6596.7251267497404</c:v>
                </c:pt>
                <c:pt idx="2570">
                  <c:v>-6421.0950888807502</c:v>
                </c:pt>
                <c:pt idx="2571">
                  <c:v>-6248.6217424173401</c:v>
                </c:pt>
                <c:pt idx="2572">
                  <c:v>-6063.3588661398298</c:v>
                </c:pt>
                <c:pt idx="2573">
                  <c:v>-5868.6278548776099</c:v>
                </c:pt>
                <c:pt idx="2574">
                  <c:v>-5676.6925443698701</c:v>
                </c:pt>
                <c:pt idx="2575">
                  <c:v>-5459.6386176450897</c:v>
                </c:pt>
                <c:pt idx="2576">
                  <c:v>-5213.8948715466804</c:v>
                </c:pt>
                <c:pt idx="2577">
                  <c:v>-5011.8960476722104</c:v>
                </c:pt>
                <c:pt idx="2578">
                  <c:v>-4833.19797890665</c:v>
                </c:pt>
                <c:pt idx="2579">
                  <c:v>-4631.4316455923799</c:v>
                </c:pt>
                <c:pt idx="2580">
                  <c:v>-4420.5996070331003</c:v>
                </c:pt>
                <c:pt idx="2581">
                  <c:v>-4201.3345519146797</c:v>
                </c:pt>
                <c:pt idx="2582">
                  <c:v>-3979.2464705288398</c:v>
                </c:pt>
                <c:pt idx="2583">
                  <c:v>-3758.9265300442999</c:v>
                </c:pt>
                <c:pt idx="2584">
                  <c:v>-3534.3451129006098</c:v>
                </c:pt>
                <c:pt idx="2585">
                  <c:v>-3307.67553009013</c:v>
                </c:pt>
                <c:pt idx="2586">
                  <c:v>-3090.1730148143602</c:v>
                </c:pt>
                <c:pt idx="2587">
                  <c:v>-2881.1606643298301</c:v>
                </c:pt>
                <c:pt idx="2588">
                  <c:v>-2667.7744279888898</c:v>
                </c:pt>
                <c:pt idx="2589">
                  <c:v>-2450.14958649662</c:v>
                </c:pt>
                <c:pt idx="2590">
                  <c:v>-2232.59698678423</c:v>
                </c:pt>
                <c:pt idx="2591">
                  <c:v>-2018.01239346126</c:v>
                </c:pt>
                <c:pt idx="2592">
                  <c:v>-1809.7502367981799</c:v>
                </c:pt>
                <c:pt idx="2593">
                  <c:v>-1614.6613250591699</c:v>
                </c:pt>
                <c:pt idx="2594">
                  <c:v>-1402.2637020976699</c:v>
                </c:pt>
                <c:pt idx="2595">
                  <c:v>-1152.19723034715</c:v>
                </c:pt>
                <c:pt idx="2596">
                  <c:v>-954.85405996255395</c:v>
                </c:pt>
                <c:pt idx="2597">
                  <c:v>-797.40421699485705</c:v>
                </c:pt>
                <c:pt idx="2598">
                  <c:v>-606.83342529992501</c:v>
                </c:pt>
                <c:pt idx="2599">
                  <c:v>-408.15391519103599</c:v>
                </c:pt>
                <c:pt idx="2600">
                  <c:v>-207.90286786602201</c:v>
                </c:pt>
                <c:pt idx="2601">
                  <c:v>-16.142899777906202</c:v>
                </c:pt>
                <c:pt idx="2602">
                  <c:v>167.71201560931999</c:v>
                </c:pt>
                <c:pt idx="2603">
                  <c:v>347.537710473885</c:v>
                </c:pt>
                <c:pt idx="2604">
                  <c:v>532.77282293602104</c:v>
                </c:pt>
                <c:pt idx="2605">
                  <c:v>716.87835581199295</c:v>
                </c:pt>
                <c:pt idx="2606">
                  <c:v>887.55798017833195</c:v>
                </c:pt>
                <c:pt idx="2607">
                  <c:v>1051.9067821021099</c:v>
                </c:pt>
                <c:pt idx="2608">
                  <c:v>1206.5620479193201</c:v>
                </c:pt>
                <c:pt idx="2609">
                  <c:v>1371.7508858440301</c:v>
                </c:pt>
                <c:pt idx="2610">
                  <c:v>1568.36204585614</c:v>
                </c:pt>
                <c:pt idx="2611">
                  <c:v>1671.9866656894501</c:v>
                </c:pt>
                <c:pt idx="2612">
                  <c:v>1786.24494761084</c:v>
                </c:pt>
                <c:pt idx="2613">
                  <c:v>1999.84612999916</c:v>
                </c:pt>
                <c:pt idx="2614">
                  <c:v>2135.4469444036999</c:v>
                </c:pt>
                <c:pt idx="2615">
                  <c:v>2246.7786659161502</c:v>
                </c:pt>
                <c:pt idx="2616">
                  <c:v>2383.5203663765101</c:v>
                </c:pt>
                <c:pt idx="2617">
                  <c:v>2515.72812802206</c:v>
                </c:pt>
                <c:pt idx="2618">
                  <c:v>2630.56157836271</c:v>
                </c:pt>
                <c:pt idx="2619">
                  <c:v>2739.1383771692699</c:v>
                </c:pt>
                <c:pt idx="2620">
                  <c:v>2849.9499750711698</c:v>
                </c:pt>
                <c:pt idx="2621">
                  <c:v>2952.5324544845398</c:v>
                </c:pt>
                <c:pt idx="2622">
                  <c:v>3063.63407803359</c:v>
                </c:pt>
                <c:pt idx="2623">
                  <c:v>3176.9623118506101</c:v>
                </c:pt>
                <c:pt idx="2624">
                  <c:v>3278.1046572905302</c:v>
                </c:pt>
                <c:pt idx="2625">
                  <c:v>3375.89801427262</c:v>
                </c:pt>
                <c:pt idx="2626">
                  <c:v>3449.9354197605298</c:v>
                </c:pt>
                <c:pt idx="2627">
                  <c:v>3544.8934794822699</c:v>
                </c:pt>
                <c:pt idx="2628">
                  <c:v>3668.35063466973</c:v>
                </c:pt>
                <c:pt idx="2629">
                  <c:v>3731.5813461826101</c:v>
                </c:pt>
                <c:pt idx="2630">
                  <c:v>3773.0089158691899</c:v>
                </c:pt>
                <c:pt idx="2631">
                  <c:v>3837.49664362972</c:v>
                </c:pt>
                <c:pt idx="2632">
                  <c:v>3901.3880939774799</c:v>
                </c:pt>
                <c:pt idx="2633">
                  <c:v>3962.0059077434098</c:v>
                </c:pt>
                <c:pt idx="2634">
                  <c:v>4022.7365064238102</c:v>
                </c:pt>
                <c:pt idx="2635">
                  <c:v>4083.7819537416699</c:v>
                </c:pt>
                <c:pt idx="2636">
                  <c:v>4140.9338254755303</c:v>
                </c:pt>
                <c:pt idx="2637">
                  <c:v>4187.2643018316503</c:v>
                </c:pt>
                <c:pt idx="2638">
                  <c:v>4224.3286458212497</c:v>
                </c:pt>
                <c:pt idx="2639">
                  <c:v>4263.2800318468298</c:v>
                </c:pt>
                <c:pt idx="2640">
                  <c:v>4306.2268568319196</c:v>
                </c:pt>
                <c:pt idx="2641">
                  <c:v>4342.3799264770696</c:v>
                </c:pt>
                <c:pt idx="2642">
                  <c:v>4365.0895525723799</c:v>
                </c:pt>
                <c:pt idx="2643">
                  <c:v>4392.0441817692099</c:v>
                </c:pt>
                <c:pt idx="2644">
                  <c:v>4456.0155870798699</c:v>
                </c:pt>
                <c:pt idx="2645">
                  <c:v>4489.4069258345698</c:v>
                </c:pt>
                <c:pt idx="2646">
                  <c:v>4476.9038932772301</c:v>
                </c:pt>
                <c:pt idx="2647">
                  <c:v>4488.6654902791997</c:v>
                </c:pt>
                <c:pt idx="2648">
                  <c:v>4509.0730437310604</c:v>
                </c:pt>
                <c:pt idx="2649">
                  <c:v>4532.2462156840302</c:v>
                </c:pt>
                <c:pt idx="2650">
                  <c:v>4548.2684298410804</c:v>
                </c:pt>
                <c:pt idx="2651">
                  <c:v>4553.6803191671997</c:v>
                </c:pt>
                <c:pt idx="2652">
                  <c:v>4560.5189626848496</c:v>
                </c:pt>
                <c:pt idx="2653">
                  <c:v>4562.3606252643003</c:v>
                </c:pt>
                <c:pt idx="2654">
                  <c:v>4554.5557626259197</c:v>
                </c:pt>
                <c:pt idx="2655">
                  <c:v>4552.9289493035803</c:v>
                </c:pt>
                <c:pt idx="2656">
                  <c:v>4554.4818913547997</c:v>
                </c:pt>
                <c:pt idx="2657">
                  <c:v>4553.0372950200699</c:v>
                </c:pt>
                <c:pt idx="2658">
                  <c:v>4548.0879906828704</c:v>
                </c:pt>
                <c:pt idx="2659">
                  <c:v>4539.6926149087903</c:v>
                </c:pt>
                <c:pt idx="2660">
                  <c:v>4528.7243502699002</c:v>
                </c:pt>
                <c:pt idx="2661">
                  <c:v>4542.7979495961799</c:v>
                </c:pt>
                <c:pt idx="2662">
                  <c:v>4591.4800565072501</c:v>
                </c:pt>
                <c:pt idx="2663">
                  <c:v>4573.1491671513904</c:v>
                </c:pt>
                <c:pt idx="2664">
                  <c:v>4513.7485525041302</c:v>
                </c:pt>
                <c:pt idx="2665">
                  <c:v>4497.4826124559304</c:v>
                </c:pt>
                <c:pt idx="2666">
                  <c:v>4488.1225862843103</c:v>
                </c:pt>
                <c:pt idx="2667">
                  <c:v>4475.4748863664499</c:v>
                </c:pt>
                <c:pt idx="2668">
                  <c:v>4460.8794144333897</c:v>
                </c:pt>
                <c:pt idx="2669">
                  <c:v>4450.5087801673799</c:v>
                </c:pt>
                <c:pt idx="2670">
                  <c:v>4435.7788963932899</c:v>
                </c:pt>
                <c:pt idx="2671">
                  <c:v>4418.7017864989202</c:v>
                </c:pt>
                <c:pt idx="2672">
                  <c:v>4404.5910384838298</c:v>
                </c:pt>
                <c:pt idx="2673">
                  <c:v>4391.9072513098999</c:v>
                </c:pt>
                <c:pt idx="2674">
                  <c:v>4369.8460337465804</c:v>
                </c:pt>
                <c:pt idx="2675">
                  <c:v>4338.4274692993604</c:v>
                </c:pt>
                <c:pt idx="2676">
                  <c:v>4309.27569001951</c:v>
                </c:pt>
                <c:pt idx="2677">
                  <c:v>4284.4503927448004</c:v>
                </c:pt>
                <c:pt idx="2678">
                  <c:v>4311.8179208859001</c:v>
                </c:pt>
                <c:pt idx="2679">
                  <c:v>4320.4422956605704</c:v>
                </c:pt>
                <c:pt idx="2680">
                  <c:v>4259.20969015021</c:v>
                </c:pt>
                <c:pt idx="2681">
                  <c:v>4210.2156699696698</c:v>
                </c:pt>
                <c:pt idx="2682">
                  <c:v>4181.68890502671</c:v>
                </c:pt>
                <c:pt idx="2683">
                  <c:v>4162.4683771453001</c:v>
                </c:pt>
                <c:pt idx="2684">
                  <c:v>4136.18381895948</c:v>
                </c:pt>
                <c:pt idx="2685">
                  <c:v>4114.2435012609903</c:v>
                </c:pt>
                <c:pt idx="2686">
                  <c:v>4093.46444240137</c:v>
                </c:pt>
                <c:pt idx="2687">
                  <c:v>4063.2612501110302</c:v>
                </c:pt>
                <c:pt idx="2688">
                  <c:v>4024.56884586249</c:v>
                </c:pt>
                <c:pt idx="2689">
                  <c:v>3988.7687150328602</c:v>
                </c:pt>
                <c:pt idx="2690">
                  <c:v>3964.2164661718102</c:v>
                </c:pt>
                <c:pt idx="2691">
                  <c:v>3940.3939598789402</c:v>
                </c:pt>
                <c:pt idx="2692">
                  <c:v>3906.5467531171298</c:v>
                </c:pt>
                <c:pt idx="2693">
                  <c:v>3866.7512800044301</c:v>
                </c:pt>
                <c:pt idx="2694">
                  <c:v>3825.5669219302399</c:v>
                </c:pt>
                <c:pt idx="2695">
                  <c:v>3800.7709006523701</c:v>
                </c:pt>
                <c:pt idx="2696">
                  <c:v>3826.0261638030101</c:v>
                </c:pt>
                <c:pt idx="2697">
                  <c:v>3794.6419642077299</c:v>
                </c:pt>
                <c:pt idx="2698">
                  <c:v>3699.74669974367</c:v>
                </c:pt>
                <c:pt idx="2699">
                  <c:v>3645.9289650127998</c:v>
                </c:pt>
                <c:pt idx="2700">
                  <c:v>3600.6406274697201</c:v>
                </c:pt>
                <c:pt idx="2701">
                  <c:v>3567.4541230374998</c:v>
                </c:pt>
                <c:pt idx="2702">
                  <c:v>3538.8026191167701</c:v>
                </c:pt>
                <c:pt idx="2703">
                  <c:v>3502.2533670407101</c:v>
                </c:pt>
                <c:pt idx="2704">
                  <c:v>3473.91425692437</c:v>
                </c:pt>
                <c:pt idx="2705">
                  <c:v>3436.9128891489099</c:v>
                </c:pt>
                <c:pt idx="2706">
                  <c:v>3377.4557763212401</c:v>
                </c:pt>
                <c:pt idx="2707">
                  <c:v>3312.1311051437201</c:v>
                </c:pt>
                <c:pt idx="2708">
                  <c:v>3251.74236218845</c:v>
                </c:pt>
                <c:pt idx="2709">
                  <c:v>3205.3267973851798</c:v>
                </c:pt>
                <c:pt idx="2710">
                  <c:v>3160.4127402814202</c:v>
                </c:pt>
                <c:pt idx="2711">
                  <c:v>3105.1674883503802</c:v>
                </c:pt>
                <c:pt idx="2712">
                  <c:v>3087.96089217912</c:v>
                </c:pt>
                <c:pt idx="2713">
                  <c:v>3066.6267302330598</c:v>
                </c:pt>
                <c:pt idx="2714">
                  <c:v>2978.7782101989701</c:v>
                </c:pt>
                <c:pt idx="2715">
                  <c:v>2893.0129222312498</c:v>
                </c:pt>
                <c:pt idx="2716">
                  <c:v>2835.8464100606102</c:v>
                </c:pt>
                <c:pt idx="2717">
                  <c:v>2785.5523367342598</c:v>
                </c:pt>
                <c:pt idx="2718">
                  <c:v>2722.09796778703</c:v>
                </c:pt>
                <c:pt idx="2719">
                  <c:v>2663.2722444566198</c:v>
                </c:pt>
                <c:pt idx="2720">
                  <c:v>2606.7834082811</c:v>
                </c:pt>
                <c:pt idx="2721">
                  <c:v>2541.3203393527201</c:v>
                </c:pt>
                <c:pt idx="2722">
                  <c:v>2475.7729029055299</c:v>
                </c:pt>
                <c:pt idx="2723">
                  <c:v>2403.74238951496</c:v>
                </c:pt>
                <c:pt idx="2724">
                  <c:v>2323.3544258227598</c:v>
                </c:pt>
                <c:pt idx="2725">
                  <c:v>2242.0259358738499</c:v>
                </c:pt>
                <c:pt idx="2726">
                  <c:v>2164.8104843483102</c:v>
                </c:pt>
                <c:pt idx="2727">
                  <c:v>2092.7419219871299</c:v>
                </c:pt>
                <c:pt idx="2728">
                  <c:v>2018.88650181814</c:v>
                </c:pt>
                <c:pt idx="2729">
                  <c:v>1942.5691318410099</c:v>
                </c:pt>
                <c:pt idx="2730">
                  <c:v>1899.6364219519501</c:v>
                </c:pt>
                <c:pt idx="2731">
                  <c:v>1829.3268311889501</c:v>
                </c:pt>
                <c:pt idx="2732">
                  <c:v>1705.6672585280101</c:v>
                </c:pt>
                <c:pt idx="2733">
                  <c:v>1601.87223056927</c:v>
                </c:pt>
                <c:pt idx="2734">
                  <c:v>1506.65126909828</c:v>
                </c:pt>
                <c:pt idx="2735">
                  <c:v>1414.2663969180201</c:v>
                </c:pt>
                <c:pt idx="2736">
                  <c:v>1326.0056579187101</c:v>
                </c:pt>
                <c:pt idx="2737">
                  <c:v>1244.2144147767001</c:v>
                </c:pt>
                <c:pt idx="2738">
                  <c:v>1160.72843633091</c:v>
                </c:pt>
                <c:pt idx="2739">
                  <c:v>1064.97531757874</c:v>
                </c:pt>
                <c:pt idx="2740">
                  <c:v>961.82610618613899</c:v>
                </c:pt>
                <c:pt idx="2741">
                  <c:v>854.69692230817805</c:v>
                </c:pt>
                <c:pt idx="2742">
                  <c:v>755.24667351437904</c:v>
                </c:pt>
                <c:pt idx="2743">
                  <c:v>661.83760092115995</c:v>
                </c:pt>
                <c:pt idx="2744">
                  <c:v>561.58292197065896</c:v>
                </c:pt>
                <c:pt idx="2745">
                  <c:v>442.59129846134601</c:v>
                </c:pt>
                <c:pt idx="2746">
                  <c:v>354.34953366365397</c:v>
                </c:pt>
                <c:pt idx="2747">
                  <c:v>292.44535690707897</c:v>
                </c:pt>
                <c:pt idx="2748">
                  <c:v>178.567477485669</c:v>
                </c:pt>
                <c:pt idx="2749">
                  <c:v>-5.0776474946181596</c:v>
                </c:pt>
                <c:pt idx="2750">
                  <c:v>-136.073951526923</c:v>
                </c:pt>
                <c:pt idx="2751">
                  <c:v>-174.59902963899799</c:v>
                </c:pt>
                <c:pt idx="2752">
                  <c:v>-265.81656156073501</c:v>
                </c:pt>
                <c:pt idx="2753">
                  <c:v>-394.80258208973601</c:v>
                </c:pt>
                <c:pt idx="2754">
                  <c:v>-506.56072011869298</c:v>
                </c:pt>
                <c:pt idx="2755">
                  <c:v>-604.62905178717494</c:v>
                </c:pt>
                <c:pt idx="2756">
                  <c:v>-704.83548471728898</c:v>
                </c:pt>
                <c:pt idx="2757">
                  <c:v>-825.28361627772199</c:v>
                </c:pt>
                <c:pt idx="2758">
                  <c:v>-955.50059597733798</c:v>
                </c:pt>
                <c:pt idx="2759">
                  <c:v>-1075.7227395162299</c:v>
                </c:pt>
                <c:pt idx="2760">
                  <c:v>-1188.47418263806</c:v>
                </c:pt>
                <c:pt idx="2761">
                  <c:v>-1266.9069125641599</c:v>
                </c:pt>
                <c:pt idx="2762">
                  <c:v>-1332.58121411405</c:v>
                </c:pt>
                <c:pt idx="2763">
                  <c:v>-1449.2600627156301</c:v>
                </c:pt>
                <c:pt idx="2764">
                  <c:v>-1589.2375937458901</c:v>
                </c:pt>
                <c:pt idx="2765">
                  <c:v>-1705.87447153878</c:v>
                </c:pt>
                <c:pt idx="2766">
                  <c:v>-1806.2403841775099</c:v>
                </c:pt>
                <c:pt idx="2767">
                  <c:v>-1906.4338988053901</c:v>
                </c:pt>
                <c:pt idx="2768">
                  <c:v>-2008.27262706026</c:v>
                </c:pt>
                <c:pt idx="2769">
                  <c:v>-2109.6320468672998</c:v>
                </c:pt>
                <c:pt idx="2770">
                  <c:v>-2210.29622797501</c:v>
                </c:pt>
                <c:pt idx="2771">
                  <c:v>-2316.6966937642901</c:v>
                </c:pt>
                <c:pt idx="2772">
                  <c:v>-2413.8211376833401</c:v>
                </c:pt>
                <c:pt idx="2773">
                  <c:v>-2499.1508162770401</c:v>
                </c:pt>
                <c:pt idx="2774">
                  <c:v>-2592.3027482838802</c:v>
                </c:pt>
                <c:pt idx="2775">
                  <c:v>-2688.45676973626</c:v>
                </c:pt>
                <c:pt idx="2776">
                  <c:v>-2785.24646353247</c:v>
                </c:pt>
                <c:pt idx="2777">
                  <c:v>-2873.6271023383201</c:v>
                </c:pt>
                <c:pt idx="2778">
                  <c:v>-2928.3037996708399</c:v>
                </c:pt>
                <c:pt idx="2779">
                  <c:v>-2998.2118615060999</c:v>
                </c:pt>
                <c:pt idx="2780">
                  <c:v>-3106.4714231010198</c:v>
                </c:pt>
                <c:pt idx="2781">
                  <c:v>-3207.67166888171</c:v>
                </c:pt>
                <c:pt idx="2782">
                  <c:v>-3297.33664002459</c:v>
                </c:pt>
                <c:pt idx="2783">
                  <c:v>-3372.3253689501898</c:v>
                </c:pt>
                <c:pt idx="2784">
                  <c:v>-3441.2073536141902</c:v>
                </c:pt>
                <c:pt idx="2785">
                  <c:v>-3508.94870578673</c:v>
                </c:pt>
                <c:pt idx="2786">
                  <c:v>-3583.3208486144299</c:v>
                </c:pt>
                <c:pt idx="2787">
                  <c:v>-3655.82705846812</c:v>
                </c:pt>
                <c:pt idx="2788">
                  <c:v>-3716.15355943038</c:v>
                </c:pt>
                <c:pt idx="2789">
                  <c:v>-3772.7365302973699</c:v>
                </c:pt>
                <c:pt idx="2790">
                  <c:v>-3827.5060869740601</c:v>
                </c:pt>
                <c:pt idx="2791">
                  <c:v>-3880.2309717199601</c:v>
                </c:pt>
                <c:pt idx="2792">
                  <c:v>-3932.96496077662</c:v>
                </c:pt>
                <c:pt idx="2793">
                  <c:v>-4002.2799536719399</c:v>
                </c:pt>
                <c:pt idx="2794">
                  <c:v>-4028.3359035450198</c:v>
                </c:pt>
                <c:pt idx="2795">
                  <c:v>-4033.88364321994</c:v>
                </c:pt>
                <c:pt idx="2796">
                  <c:v>-4092.4909434644501</c:v>
                </c:pt>
                <c:pt idx="2797">
                  <c:v>-4162.0776418381902</c:v>
                </c:pt>
                <c:pt idx="2798">
                  <c:v>-4209.9342133074197</c:v>
                </c:pt>
                <c:pt idx="2799">
                  <c:v>-4237.4238196340602</c:v>
                </c:pt>
                <c:pt idx="2800">
                  <c:v>-4268.4280239468799</c:v>
                </c:pt>
                <c:pt idx="2801">
                  <c:v>-4305.1295643368103</c:v>
                </c:pt>
                <c:pt idx="2802">
                  <c:v>-4338.6908901771703</c:v>
                </c:pt>
                <c:pt idx="2803">
                  <c:v>-4360.3829194111504</c:v>
                </c:pt>
                <c:pt idx="2804">
                  <c:v>-4371.62890053094</c:v>
                </c:pt>
                <c:pt idx="2805">
                  <c:v>-4382.2560274534299</c:v>
                </c:pt>
                <c:pt idx="2806">
                  <c:v>-4402.0203417251396</c:v>
                </c:pt>
                <c:pt idx="2807">
                  <c:v>-4422.5980097417696</c:v>
                </c:pt>
                <c:pt idx="2808">
                  <c:v>-4435.9787489785904</c:v>
                </c:pt>
                <c:pt idx="2809">
                  <c:v>-4446.49585040691</c:v>
                </c:pt>
                <c:pt idx="2810">
                  <c:v>-4440.1836067364402</c:v>
                </c:pt>
                <c:pt idx="2811">
                  <c:v>-4404.4776789492898</c:v>
                </c:pt>
                <c:pt idx="2812">
                  <c:v>-4406.3304393708004</c:v>
                </c:pt>
                <c:pt idx="2813">
                  <c:v>-4441.4562657726901</c:v>
                </c:pt>
                <c:pt idx="2814">
                  <c:v>-4453.3560920079499</c:v>
                </c:pt>
                <c:pt idx="2815">
                  <c:v>-4450.7116671304802</c:v>
                </c:pt>
                <c:pt idx="2816">
                  <c:v>-4445.4428050008801</c:v>
                </c:pt>
                <c:pt idx="2817">
                  <c:v>-4442.8610125145797</c:v>
                </c:pt>
                <c:pt idx="2818">
                  <c:v>-4437.46498403235</c:v>
                </c:pt>
                <c:pt idx="2819">
                  <c:v>-4431.1188762652901</c:v>
                </c:pt>
                <c:pt idx="2820">
                  <c:v>-4420.0224901669199</c:v>
                </c:pt>
                <c:pt idx="2821">
                  <c:v>-4405.5694582669403</c:v>
                </c:pt>
                <c:pt idx="2822">
                  <c:v>-4392.66596728887</c:v>
                </c:pt>
                <c:pt idx="2823">
                  <c:v>-4377.6871190026004</c:v>
                </c:pt>
                <c:pt idx="2824">
                  <c:v>-4368.6271283795704</c:v>
                </c:pt>
                <c:pt idx="2825">
                  <c:v>-4344.8211076548396</c:v>
                </c:pt>
                <c:pt idx="2826">
                  <c:v>-4281.7764805651896</c:v>
                </c:pt>
                <c:pt idx="2827">
                  <c:v>-4257.4023716624697</c:v>
                </c:pt>
                <c:pt idx="2828">
                  <c:v>-4270.9716889473002</c:v>
                </c:pt>
                <c:pt idx="2829">
                  <c:v>-4273.87507032756</c:v>
                </c:pt>
                <c:pt idx="2830">
                  <c:v>-4304.9305048926799</c:v>
                </c:pt>
                <c:pt idx="2831">
                  <c:v>-4259.0396869502902</c:v>
                </c:pt>
                <c:pt idx="2832">
                  <c:v>-4169.1790763223198</c:v>
                </c:pt>
                <c:pt idx="2833">
                  <c:v>-4151.4969241244298</c:v>
                </c:pt>
                <c:pt idx="2834">
                  <c:v>-4162.2596303580003</c:v>
                </c:pt>
                <c:pt idx="2835">
                  <c:v>-4156.7606898037702</c:v>
                </c:pt>
                <c:pt idx="2836">
                  <c:v>-4121.9850269406297</c:v>
                </c:pt>
                <c:pt idx="2837">
                  <c:v>-4096.4226157601397</c:v>
                </c:pt>
                <c:pt idx="2838">
                  <c:v>-4074.48406814277</c:v>
                </c:pt>
                <c:pt idx="2839">
                  <c:v>-4051.1025343861302</c:v>
                </c:pt>
                <c:pt idx="2840">
                  <c:v>-4030.3712142949698</c:v>
                </c:pt>
                <c:pt idx="2841">
                  <c:v>-4020.2961532481199</c:v>
                </c:pt>
                <c:pt idx="2842">
                  <c:v>-3970.4552675804498</c:v>
                </c:pt>
                <c:pt idx="2843">
                  <c:v>-3921.3024893880602</c:v>
                </c:pt>
                <c:pt idx="2844">
                  <c:v>-3922.8166555131502</c:v>
                </c:pt>
                <c:pt idx="2845">
                  <c:v>-3923.3438117004898</c:v>
                </c:pt>
                <c:pt idx="2846">
                  <c:v>-3907.3132586871202</c:v>
                </c:pt>
                <c:pt idx="2847">
                  <c:v>-3878.67063660953</c:v>
                </c:pt>
                <c:pt idx="2848">
                  <c:v>-3854.4678978306301</c:v>
                </c:pt>
                <c:pt idx="2849">
                  <c:v>-3824.7192322641499</c:v>
                </c:pt>
                <c:pt idx="2850">
                  <c:v>-3798.80582019744</c:v>
                </c:pt>
                <c:pt idx="2851">
                  <c:v>-3781.5304807946</c:v>
                </c:pt>
                <c:pt idx="2852">
                  <c:v>-3762.38757485939</c:v>
                </c:pt>
                <c:pt idx="2853">
                  <c:v>-3745.9682699299601</c:v>
                </c:pt>
                <c:pt idx="2854">
                  <c:v>-3730.4658860199502</c:v>
                </c:pt>
                <c:pt idx="2855">
                  <c:v>-3710.82418916092</c:v>
                </c:pt>
                <c:pt idx="2856">
                  <c:v>-3687.72930622695</c:v>
                </c:pt>
                <c:pt idx="2857">
                  <c:v>-3671.8900476283602</c:v>
                </c:pt>
                <c:pt idx="2858">
                  <c:v>-3634.3436678599601</c:v>
                </c:pt>
                <c:pt idx="2859">
                  <c:v>-3573.5330261909999</c:v>
                </c:pt>
                <c:pt idx="2860">
                  <c:v>-3555.6988394303298</c:v>
                </c:pt>
                <c:pt idx="2861">
                  <c:v>-3562.24515694414</c:v>
                </c:pt>
                <c:pt idx="2862">
                  <c:v>-3548.1822016994001</c:v>
                </c:pt>
                <c:pt idx="2863">
                  <c:v>-3520.7905647264902</c:v>
                </c:pt>
                <c:pt idx="2864">
                  <c:v>-3488.9653464940702</c:v>
                </c:pt>
                <c:pt idx="2865">
                  <c:v>-3460.3219103946899</c:v>
                </c:pt>
                <c:pt idx="2866">
                  <c:v>-3435.26329445178</c:v>
                </c:pt>
                <c:pt idx="2867">
                  <c:v>-3407.4660902006199</c:v>
                </c:pt>
                <c:pt idx="2868">
                  <c:v>-3370.8739529250101</c:v>
                </c:pt>
                <c:pt idx="2869">
                  <c:v>-3330.2506721694299</c:v>
                </c:pt>
                <c:pt idx="2870">
                  <c:v>-3296.5247454774399</c:v>
                </c:pt>
                <c:pt idx="2871">
                  <c:v>-3269.3691639430199</c:v>
                </c:pt>
                <c:pt idx="2872">
                  <c:v>-3240.9252327685999</c:v>
                </c:pt>
                <c:pt idx="2873">
                  <c:v>-3204.8892497960201</c:v>
                </c:pt>
                <c:pt idx="2874">
                  <c:v>-3158.2783454566802</c:v>
                </c:pt>
                <c:pt idx="2875">
                  <c:v>-3067.6908709373201</c:v>
                </c:pt>
                <c:pt idx="2876">
                  <c:v>-2992.4361219060902</c:v>
                </c:pt>
                <c:pt idx="2877">
                  <c:v>-2991.0033463299801</c:v>
                </c:pt>
                <c:pt idx="2878">
                  <c:v>-3008.0759238825199</c:v>
                </c:pt>
                <c:pt idx="2879">
                  <c:v>-2922.59188557589</c:v>
                </c:pt>
                <c:pt idx="2880">
                  <c:v>-2804.3378625805299</c:v>
                </c:pt>
                <c:pt idx="2881">
                  <c:v>-2764.77975475227</c:v>
                </c:pt>
                <c:pt idx="2882">
                  <c:v>-2724.52516245367</c:v>
                </c:pt>
                <c:pt idx="2883">
                  <c:v>-2663.71542594012</c:v>
                </c:pt>
                <c:pt idx="2884">
                  <c:v>-2590.31505923964</c:v>
                </c:pt>
                <c:pt idx="2885">
                  <c:v>-2525.3860096404601</c:v>
                </c:pt>
                <c:pt idx="2886">
                  <c:v>-2457.2876388904701</c:v>
                </c:pt>
                <c:pt idx="2887">
                  <c:v>-2383.37880144371</c:v>
                </c:pt>
                <c:pt idx="2888">
                  <c:v>-2305.3715736948402</c:v>
                </c:pt>
                <c:pt idx="2889">
                  <c:v>-2227.8198733494801</c:v>
                </c:pt>
                <c:pt idx="2890">
                  <c:v>-2155.0348484068199</c:v>
                </c:pt>
                <c:pt idx="2891">
                  <c:v>-2039.5294123984299</c:v>
                </c:pt>
                <c:pt idx="2892">
                  <c:v>-1906.44325869977</c:v>
                </c:pt>
                <c:pt idx="2893">
                  <c:v>-1822.27805171317</c:v>
                </c:pt>
                <c:pt idx="2894">
                  <c:v>-1750.6118136116499</c:v>
                </c:pt>
                <c:pt idx="2895">
                  <c:v>-1657.59939237249</c:v>
                </c:pt>
                <c:pt idx="2896">
                  <c:v>-1546.96949812397</c:v>
                </c:pt>
                <c:pt idx="2897">
                  <c:v>-1441.3181770256899</c:v>
                </c:pt>
                <c:pt idx="2898">
                  <c:v>-1332.4492297643001</c:v>
                </c:pt>
                <c:pt idx="2899">
                  <c:v>-1217.91516529821</c:v>
                </c:pt>
                <c:pt idx="2900">
                  <c:v>-1104.3187162295401</c:v>
                </c:pt>
                <c:pt idx="2901">
                  <c:v>-993.39588574367303</c:v>
                </c:pt>
                <c:pt idx="2902">
                  <c:v>-876.87099250899303</c:v>
                </c:pt>
                <c:pt idx="2903">
                  <c:v>-752.02331918006098</c:v>
                </c:pt>
                <c:pt idx="2904">
                  <c:v>-627.70488309575705</c:v>
                </c:pt>
                <c:pt idx="2905">
                  <c:v>-501.45213553706299</c:v>
                </c:pt>
                <c:pt idx="2906">
                  <c:v>-370.70431628497403</c:v>
                </c:pt>
                <c:pt idx="2907">
                  <c:v>-220.40348527325699</c:v>
                </c:pt>
                <c:pt idx="2908">
                  <c:v>-39.703969101922198</c:v>
                </c:pt>
                <c:pt idx="2909">
                  <c:v>94.119442691215397</c:v>
                </c:pt>
                <c:pt idx="2910">
                  <c:v>193.95461741414701</c:v>
                </c:pt>
                <c:pt idx="2911">
                  <c:v>328.03444077108702</c:v>
                </c:pt>
                <c:pt idx="2912">
                  <c:v>464.97786288324198</c:v>
                </c:pt>
                <c:pt idx="2913">
                  <c:v>598.99951515787302</c:v>
                </c:pt>
                <c:pt idx="2914">
                  <c:v>744.11651010146704</c:v>
                </c:pt>
                <c:pt idx="2915">
                  <c:v>906.26018204112904</c:v>
                </c:pt>
                <c:pt idx="2916">
                  <c:v>1063.9325086737799</c:v>
                </c:pt>
                <c:pt idx="2917">
                  <c:v>1218.99255495487</c:v>
                </c:pt>
                <c:pt idx="2918">
                  <c:v>1369.9230625210801</c:v>
                </c:pt>
                <c:pt idx="2919">
                  <c:v>1510.2302759164199</c:v>
                </c:pt>
                <c:pt idx="2920">
                  <c:v>1649.67608319174</c:v>
                </c:pt>
                <c:pt idx="2921">
                  <c:v>1798.2347811970301</c:v>
                </c:pt>
                <c:pt idx="2922">
                  <c:v>1951.2024734731101</c:v>
                </c:pt>
                <c:pt idx="2923">
                  <c:v>2098.15245739478</c:v>
                </c:pt>
                <c:pt idx="2924">
                  <c:v>2283.7897033122199</c:v>
                </c:pt>
                <c:pt idx="2925">
                  <c:v>2460.5430069916702</c:v>
                </c:pt>
                <c:pt idx="2926">
                  <c:v>2579.5569069892399</c:v>
                </c:pt>
                <c:pt idx="2927">
                  <c:v>2695.2966670221699</c:v>
                </c:pt>
                <c:pt idx="2928">
                  <c:v>2833.82909870004</c:v>
                </c:pt>
                <c:pt idx="2929">
                  <c:v>2987.44675768456</c:v>
                </c:pt>
                <c:pt idx="2930">
                  <c:v>3127.6089895382202</c:v>
                </c:pt>
                <c:pt idx="2931">
                  <c:v>3269.6240495085899</c:v>
                </c:pt>
                <c:pt idx="2932">
                  <c:v>3413.6505016946999</c:v>
                </c:pt>
                <c:pt idx="2933">
                  <c:v>3549.3811546882398</c:v>
                </c:pt>
                <c:pt idx="2934">
                  <c:v>3675.5671260966301</c:v>
                </c:pt>
                <c:pt idx="2935">
                  <c:v>3811.1344010928101</c:v>
                </c:pt>
                <c:pt idx="2936">
                  <c:v>3953.4102291087102</c:v>
                </c:pt>
                <c:pt idx="2937">
                  <c:v>4083.6407828064398</c:v>
                </c:pt>
                <c:pt idx="2938">
                  <c:v>4203.8180052387497</c:v>
                </c:pt>
                <c:pt idx="2939">
                  <c:v>4347.7853941718704</c:v>
                </c:pt>
                <c:pt idx="2940">
                  <c:v>4480.7344800634501</c:v>
                </c:pt>
                <c:pt idx="2941">
                  <c:v>4565.0789476317696</c:v>
                </c:pt>
                <c:pt idx="2942">
                  <c:v>4645.1694209733796</c:v>
                </c:pt>
                <c:pt idx="2943">
                  <c:v>4745.74027944316</c:v>
                </c:pt>
                <c:pt idx="2944">
                  <c:v>4862.3613278495604</c:v>
                </c:pt>
                <c:pt idx="2945">
                  <c:v>4969.6098247111304</c:v>
                </c:pt>
                <c:pt idx="2946">
                  <c:v>5056.5296311562997</c:v>
                </c:pt>
                <c:pt idx="2947">
                  <c:v>5138.4161363611802</c:v>
                </c:pt>
                <c:pt idx="2948">
                  <c:v>5228.8791809757104</c:v>
                </c:pt>
                <c:pt idx="2949">
                  <c:v>5310.7925097949001</c:v>
                </c:pt>
                <c:pt idx="2950">
                  <c:v>5382.1303968911197</c:v>
                </c:pt>
                <c:pt idx="2951">
                  <c:v>5451.2189861073402</c:v>
                </c:pt>
                <c:pt idx="2952">
                  <c:v>5519.87509812396</c:v>
                </c:pt>
                <c:pt idx="2953">
                  <c:v>5574.7766069818599</c:v>
                </c:pt>
                <c:pt idx="2954">
                  <c:v>5662.1096633157003</c:v>
                </c:pt>
                <c:pt idx="2955">
                  <c:v>5739.6175458798998</c:v>
                </c:pt>
                <c:pt idx="2956">
                  <c:v>5753.7911982957003</c:v>
                </c:pt>
                <c:pt idx="2957">
                  <c:v>5771.80508772148</c:v>
                </c:pt>
                <c:pt idx="2958">
                  <c:v>5809.3189886669998</c:v>
                </c:pt>
                <c:pt idx="2959">
                  <c:v>5846.9611112757502</c:v>
                </c:pt>
                <c:pt idx="2960">
                  <c:v>5871.8206826984797</c:v>
                </c:pt>
                <c:pt idx="2961">
                  <c:v>5900.5642144077201</c:v>
                </c:pt>
                <c:pt idx="2962">
                  <c:v>5924.31110299589</c:v>
                </c:pt>
                <c:pt idx="2963">
                  <c:v>5929.4579544734997</c:v>
                </c:pt>
                <c:pt idx="2964">
                  <c:v>5925.2257199095102</c:v>
                </c:pt>
                <c:pt idx="2965">
                  <c:v>5918.9798985056505</c:v>
                </c:pt>
                <c:pt idx="2966">
                  <c:v>5917.0705373846104</c:v>
                </c:pt>
                <c:pt idx="2967">
                  <c:v>5913.8533536980904</c:v>
                </c:pt>
                <c:pt idx="2968">
                  <c:v>5907.4589394020004</c:v>
                </c:pt>
                <c:pt idx="2969">
                  <c:v>5931.6487587434704</c:v>
                </c:pt>
                <c:pt idx="2970">
                  <c:v>5938.1613307269499</c:v>
                </c:pt>
                <c:pt idx="2971">
                  <c:v>5878.5815304409898</c:v>
                </c:pt>
                <c:pt idx="2972">
                  <c:v>5818.0972164205796</c:v>
                </c:pt>
                <c:pt idx="2973">
                  <c:v>5785.3636037934602</c:v>
                </c:pt>
                <c:pt idx="2974">
                  <c:v>5764.9263573895896</c:v>
                </c:pt>
                <c:pt idx="2975">
                  <c:v>5738.16244440844</c:v>
                </c:pt>
                <c:pt idx="2976">
                  <c:v>5689.96044054291</c:v>
                </c:pt>
                <c:pt idx="2977">
                  <c:v>5634.3672571114903</c:v>
                </c:pt>
                <c:pt idx="2978">
                  <c:v>5586.4560252207002</c:v>
                </c:pt>
                <c:pt idx="2979">
                  <c:v>5524.54610601892</c:v>
                </c:pt>
                <c:pt idx="2980">
                  <c:v>5459.96302997781</c:v>
                </c:pt>
                <c:pt idx="2981">
                  <c:v>5397.5021595953604</c:v>
                </c:pt>
                <c:pt idx="2982">
                  <c:v>5331.1487752496396</c:v>
                </c:pt>
                <c:pt idx="2983">
                  <c:v>5273.3537423553698</c:v>
                </c:pt>
                <c:pt idx="2984">
                  <c:v>5249.9863942747997</c:v>
                </c:pt>
                <c:pt idx="2985">
                  <c:v>5208.21685079688</c:v>
                </c:pt>
                <c:pt idx="2986">
                  <c:v>5103.2897440797597</c:v>
                </c:pt>
                <c:pt idx="2987">
                  <c:v>5005.0533416205199</c:v>
                </c:pt>
                <c:pt idx="2988">
                  <c:v>4940.1813897019001</c:v>
                </c:pt>
                <c:pt idx="2989">
                  <c:v>4875.8713502746004</c:v>
                </c:pt>
                <c:pt idx="2990">
                  <c:v>4793.6648516063096</c:v>
                </c:pt>
                <c:pt idx="2991">
                  <c:v>4695.8559382654603</c:v>
                </c:pt>
                <c:pt idx="2992">
                  <c:v>4594.6858389278405</c:v>
                </c:pt>
                <c:pt idx="2993">
                  <c:v>4502.5877749159299</c:v>
                </c:pt>
                <c:pt idx="2994">
                  <c:v>4424.7477512905598</c:v>
                </c:pt>
                <c:pt idx="2995">
                  <c:v>4347.5561935574997</c:v>
                </c:pt>
                <c:pt idx="2996">
                  <c:v>4259.0783701785103</c:v>
                </c:pt>
                <c:pt idx="2997">
                  <c:v>4167.4480152306396</c:v>
                </c:pt>
                <c:pt idx="2998">
                  <c:v>4065.3444088265501</c:v>
                </c:pt>
                <c:pt idx="2999">
                  <c:v>4000.0140636833298</c:v>
                </c:pt>
                <c:pt idx="3000">
                  <c:v>3940.9245680415502</c:v>
                </c:pt>
                <c:pt idx="3001">
                  <c:v>3818.99430532514</c:v>
                </c:pt>
                <c:pt idx="3002">
                  <c:v>3705.6359068748302</c:v>
                </c:pt>
                <c:pt idx="3003">
                  <c:v>3617.5851523925198</c:v>
                </c:pt>
                <c:pt idx="3004">
                  <c:v>3522.2216334366599</c:v>
                </c:pt>
                <c:pt idx="3005">
                  <c:v>3420.4618527234102</c:v>
                </c:pt>
                <c:pt idx="3006">
                  <c:v>3310.8537598306798</c:v>
                </c:pt>
                <c:pt idx="3007">
                  <c:v>3195.0347753849401</c:v>
                </c:pt>
                <c:pt idx="3008">
                  <c:v>3079.53577558807</c:v>
                </c:pt>
                <c:pt idx="3009">
                  <c:v>2973.29088798165</c:v>
                </c:pt>
                <c:pt idx="3010">
                  <c:v>2877.6348210151</c:v>
                </c:pt>
                <c:pt idx="3011">
                  <c:v>2780.5863469810201</c:v>
                </c:pt>
                <c:pt idx="3012">
                  <c:v>2678.17126182021</c:v>
                </c:pt>
                <c:pt idx="3013">
                  <c:v>2586.9572278895098</c:v>
                </c:pt>
                <c:pt idx="3014">
                  <c:v>2488.77080774774</c:v>
                </c:pt>
                <c:pt idx="3015">
                  <c:v>2386.7868178434401</c:v>
                </c:pt>
                <c:pt idx="3016">
                  <c:v>2314.46790509936</c:v>
                </c:pt>
                <c:pt idx="3017">
                  <c:v>2186.8477024632498</c:v>
                </c:pt>
                <c:pt idx="3018">
                  <c:v>2033.5780012709999</c:v>
                </c:pt>
                <c:pt idx="3019">
                  <c:v>1922.44004563873</c:v>
                </c:pt>
                <c:pt idx="3020">
                  <c:v>1791.44549554688</c:v>
                </c:pt>
                <c:pt idx="3021">
                  <c:v>1660.6383524942601</c:v>
                </c:pt>
                <c:pt idx="3022">
                  <c:v>1551.92025810982</c:v>
                </c:pt>
                <c:pt idx="3023">
                  <c:v>1451.5370284937001</c:v>
                </c:pt>
                <c:pt idx="3024">
                  <c:v>1349.8887682351699</c:v>
                </c:pt>
                <c:pt idx="3025">
                  <c:v>1230.1134444235699</c:v>
                </c:pt>
                <c:pt idx="3026">
                  <c:v>1097.31815115053</c:v>
                </c:pt>
                <c:pt idx="3027">
                  <c:v>970.97656344798895</c:v>
                </c:pt>
                <c:pt idx="3028">
                  <c:v>854.58829787129605</c:v>
                </c:pt>
                <c:pt idx="3029">
                  <c:v>735.40092874116795</c:v>
                </c:pt>
                <c:pt idx="3030">
                  <c:v>602.77839680228101</c:v>
                </c:pt>
                <c:pt idx="3031">
                  <c:v>467.49575962555502</c:v>
                </c:pt>
                <c:pt idx="3032">
                  <c:v>373.657595416672</c:v>
                </c:pt>
                <c:pt idx="3033">
                  <c:v>263.12827738512902</c:v>
                </c:pt>
                <c:pt idx="3034">
                  <c:v>90.093134707452904</c:v>
                </c:pt>
                <c:pt idx="3035">
                  <c:v>-67.360194866399496</c:v>
                </c:pt>
                <c:pt idx="3036">
                  <c:v>-203.97760035228299</c:v>
                </c:pt>
                <c:pt idx="3037">
                  <c:v>-337.10492556180202</c:v>
                </c:pt>
                <c:pt idx="3038">
                  <c:v>-477.48191300219901</c:v>
                </c:pt>
                <c:pt idx="3039">
                  <c:v>-619.01325711035099</c:v>
                </c:pt>
                <c:pt idx="3040">
                  <c:v>-758.90783158059401</c:v>
                </c:pt>
                <c:pt idx="3041">
                  <c:v>-895.08271176144297</c:v>
                </c:pt>
                <c:pt idx="3042">
                  <c:v>-1027.5793780720801</c:v>
                </c:pt>
                <c:pt idx="3043">
                  <c:v>-1179.5850353661999</c:v>
                </c:pt>
                <c:pt idx="3044">
                  <c:v>-1337.9812398199199</c:v>
                </c:pt>
                <c:pt idx="3045">
                  <c:v>-1481.5014599138699</c:v>
                </c:pt>
                <c:pt idx="3046">
                  <c:v>-1627.91582519084</c:v>
                </c:pt>
                <c:pt idx="3047">
                  <c:v>-1776.4282693173</c:v>
                </c:pt>
                <c:pt idx="3048">
                  <c:v>-1906.6019137249</c:v>
                </c:pt>
                <c:pt idx="3049">
                  <c:v>-2027.74182491382</c:v>
                </c:pt>
                <c:pt idx="3050">
                  <c:v>-2201.4550458021599</c:v>
                </c:pt>
                <c:pt idx="3051">
                  <c:v>-2389.6225803105699</c:v>
                </c:pt>
                <c:pt idx="3052">
                  <c:v>-2548.3227394693099</c:v>
                </c:pt>
                <c:pt idx="3053">
                  <c:v>-2706.72184703209</c:v>
                </c:pt>
                <c:pt idx="3054">
                  <c:v>-2847.24894951947</c:v>
                </c:pt>
                <c:pt idx="3055">
                  <c:v>-2987.4013219347498</c:v>
                </c:pt>
                <c:pt idx="3056">
                  <c:v>-3143.7775233622501</c:v>
                </c:pt>
                <c:pt idx="3057">
                  <c:v>-3297.1548765544899</c:v>
                </c:pt>
                <c:pt idx="3058">
                  <c:v>-3448.8477451372701</c:v>
                </c:pt>
                <c:pt idx="3059">
                  <c:v>-3599.5343551147398</c:v>
                </c:pt>
                <c:pt idx="3060">
                  <c:v>-3750.6989588525098</c:v>
                </c:pt>
                <c:pt idx="3061">
                  <c:v>-3905.5235222291099</c:v>
                </c:pt>
                <c:pt idx="3062">
                  <c:v>-4055.1577278090199</c:v>
                </c:pt>
                <c:pt idx="3063">
                  <c:v>-4176.1681360615703</c:v>
                </c:pt>
                <c:pt idx="3064">
                  <c:v>-4283.1414079772303</c:v>
                </c:pt>
                <c:pt idx="3065">
                  <c:v>-4447.4127016479897</c:v>
                </c:pt>
                <c:pt idx="3066">
                  <c:v>-4626.9960525010802</c:v>
                </c:pt>
                <c:pt idx="3067">
                  <c:v>-4761.4064974155099</c:v>
                </c:pt>
                <c:pt idx="3068">
                  <c:v>-4887.2760330562196</c:v>
                </c:pt>
                <c:pt idx="3069">
                  <c:v>-5015.5840190339704</c:v>
                </c:pt>
                <c:pt idx="3070">
                  <c:v>-5145.0152273174299</c:v>
                </c:pt>
                <c:pt idx="3071">
                  <c:v>-5271.3687373879702</c:v>
                </c:pt>
                <c:pt idx="3072">
                  <c:v>-5401.2584195415502</c:v>
                </c:pt>
                <c:pt idx="3073">
                  <c:v>-5516.0384614573704</c:v>
                </c:pt>
                <c:pt idx="3074">
                  <c:v>-5613.9552567048704</c:v>
                </c:pt>
                <c:pt idx="3075">
                  <c:v>-5713.4197990913999</c:v>
                </c:pt>
                <c:pt idx="3076">
                  <c:v>-5814.3811304323899</c:v>
                </c:pt>
                <c:pt idx="3077">
                  <c:v>-5922.5355438543902</c:v>
                </c:pt>
                <c:pt idx="3078">
                  <c:v>-6002.9710165073202</c:v>
                </c:pt>
                <c:pt idx="3079">
                  <c:v>-6050.6203275758999</c:v>
                </c:pt>
                <c:pt idx="3080">
                  <c:v>-6194.7489987259996</c:v>
                </c:pt>
                <c:pt idx="3081">
                  <c:v>-6280.1530019560096</c:v>
                </c:pt>
                <c:pt idx="3082">
                  <c:v>-6264.9355969505796</c:v>
                </c:pt>
                <c:pt idx="3083">
                  <c:v>-6353.4622640654998</c:v>
                </c:pt>
                <c:pt idx="3084">
                  <c:v>-6444.2412383848696</c:v>
                </c:pt>
                <c:pt idx="3085">
                  <c:v>-6493.5477522312503</c:v>
                </c:pt>
                <c:pt idx="3086">
                  <c:v>-6534.4984529931899</c:v>
                </c:pt>
                <c:pt idx="3087">
                  <c:v>-6573.3427946885204</c:v>
                </c:pt>
                <c:pt idx="3088">
                  <c:v>-6600.7693651818299</c:v>
                </c:pt>
                <c:pt idx="3089">
                  <c:v>-6615.9017237314602</c:v>
                </c:pt>
                <c:pt idx="3090">
                  <c:v>-6627.0637452046503</c:v>
                </c:pt>
                <c:pt idx="3091">
                  <c:v>-6631.2937460963003</c:v>
                </c:pt>
                <c:pt idx="3092">
                  <c:v>-6628.14032035936</c:v>
                </c:pt>
                <c:pt idx="3093">
                  <c:v>-6614.6830448001801</c:v>
                </c:pt>
                <c:pt idx="3094">
                  <c:v>-6590.5621469359503</c:v>
                </c:pt>
                <c:pt idx="3095">
                  <c:v>-6570.2459734477598</c:v>
                </c:pt>
                <c:pt idx="3096">
                  <c:v>-6506.7727326150598</c:v>
                </c:pt>
                <c:pt idx="3097">
                  <c:v>-6425.2213673382403</c:v>
                </c:pt>
                <c:pt idx="3098">
                  <c:v>-6408.6738968388499</c:v>
                </c:pt>
                <c:pt idx="3099">
                  <c:v>-6372.6528923579199</c:v>
                </c:pt>
                <c:pt idx="3100">
                  <c:v>-6291.3920467178796</c:v>
                </c:pt>
                <c:pt idx="3101">
                  <c:v>-6212.1301068662897</c:v>
                </c:pt>
                <c:pt idx="3102">
                  <c:v>-6124.4319906425799</c:v>
                </c:pt>
                <c:pt idx="3103">
                  <c:v>-6031.2848759627695</c:v>
                </c:pt>
                <c:pt idx="3104">
                  <c:v>-5927.3178977236003</c:v>
                </c:pt>
                <c:pt idx="3105">
                  <c:v>-5810.1815380246398</c:v>
                </c:pt>
                <c:pt idx="3106">
                  <c:v>-5696.2287711768204</c:v>
                </c:pt>
                <c:pt idx="3107">
                  <c:v>-5569.4569905490998</c:v>
                </c:pt>
                <c:pt idx="3108">
                  <c:v>-5428.8513641544696</c:v>
                </c:pt>
                <c:pt idx="3109">
                  <c:v>-5296.0631895180004</c:v>
                </c:pt>
                <c:pt idx="3110">
                  <c:v>-5144.00143426054</c:v>
                </c:pt>
                <c:pt idx="3111">
                  <c:v>-4981.3361580917199</c:v>
                </c:pt>
                <c:pt idx="3112">
                  <c:v>-4811.3217253681196</c:v>
                </c:pt>
                <c:pt idx="3113">
                  <c:v>-4600.1999503522002</c:v>
                </c:pt>
                <c:pt idx="3114">
                  <c:v>-4435.5156860974303</c:v>
                </c:pt>
                <c:pt idx="3115">
                  <c:v>-4295.9835948516702</c:v>
                </c:pt>
                <c:pt idx="3116">
                  <c:v>-4100.6007898799899</c:v>
                </c:pt>
                <c:pt idx="3117">
                  <c:v>-3899.9288183704198</c:v>
                </c:pt>
                <c:pt idx="3118">
                  <c:v>-3694.3167455683301</c:v>
                </c:pt>
                <c:pt idx="3119">
                  <c:v>-3489.28570742581</c:v>
                </c:pt>
                <c:pt idx="3120">
                  <c:v>-3288.9573126062201</c:v>
                </c:pt>
                <c:pt idx="3121">
                  <c:v>-3070.5676538234702</c:v>
                </c:pt>
                <c:pt idx="3122">
                  <c:v>-2842.0514313754202</c:v>
                </c:pt>
                <c:pt idx="3123">
                  <c:v>-2618.14900393784</c:v>
                </c:pt>
                <c:pt idx="3124">
                  <c:v>-2388.73015827257</c:v>
                </c:pt>
                <c:pt idx="3125">
                  <c:v>-2164.00515471877</c:v>
                </c:pt>
                <c:pt idx="3126">
                  <c:v>-1941.2372508603801</c:v>
                </c:pt>
                <c:pt idx="3127">
                  <c:v>-1711.2814098562301</c:v>
                </c:pt>
                <c:pt idx="3128">
                  <c:v>-1478.82299350107</c:v>
                </c:pt>
                <c:pt idx="3129">
                  <c:v>-1194.35950352335</c:v>
                </c:pt>
                <c:pt idx="3130">
                  <c:v>-927.264075769903</c:v>
                </c:pt>
                <c:pt idx="3131">
                  <c:v>-736.76932430424097</c:v>
                </c:pt>
                <c:pt idx="3132">
                  <c:v>-522.85670597233798</c:v>
                </c:pt>
                <c:pt idx="3133">
                  <c:v>-287.27306579555102</c:v>
                </c:pt>
                <c:pt idx="3134">
                  <c:v>-47.893810252332401</c:v>
                </c:pt>
                <c:pt idx="3135">
                  <c:v>202.42148420726599</c:v>
                </c:pt>
                <c:pt idx="3136">
                  <c:v>444.09005940466301</c:v>
                </c:pt>
                <c:pt idx="3137">
                  <c:v>678.30818975240697</c:v>
                </c:pt>
                <c:pt idx="3138">
                  <c:v>916.38234367310395</c:v>
                </c:pt>
                <c:pt idx="3139">
                  <c:v>1154.1385998220501</c:v>
                </c:pt>
                <c:pt idx="3140">
                  <c:v>1398.89389277895</c:v>
                </c:pt>
                <c:pt idx="3141">
                  <c:v>1636.78344757895</c:v>
                </c:pt>
                <c:pt idx="3142">
                  <c:v>1855.1254286488099</c:v>
                </c:pt>
                <c:pt idx="3143">
                  <c:v>2060.12984103701</c:v>
                </c:pt>
                <c:pt idx="3144">
                  <c:v>2316.7987872359099</c:v>
                </c:pt>
                <c:pt idx="3145">
                  <c:v>2564.2781588136199</c:v>
                </c:pt>
                <c:pt idx="3146">
                  <c:v>2725.54709380333</c:v>
                </c:pt>
                <c:pt idx="3147">
                  <c:v>2902.12371820218</c:v>
                </c:pt>
                <c:pt idx="3148">
                  <c:v>3106.39713319968</c:v>
                </c:pt>
                <c:pt idx="3149">
                  <c:v>3306.4909323881602</c:v>
                </c:pt>
                <c:pt idx="3150">
                  <c:v>3497.6661975510001</c:v>
                </c:pt>
                <c:pt idx="3151">
                  <c:v>3693.0419827892101</c:v>
                </c:pt>
                <c:pt idx="3152">
                  <c:v>3885.16073258496</c:v>
                </c:pt>
                <c:pt idx="3153">
                  <c:v>4063.0315946904898</c:v>
                </c:pt>
                <c:pt idx="3154">
                  <c:v>4238.5493744647101</c:v>
                </c:pt>
                <c:pt idx="3155">
                  <c:v>4418.9511398202503</c:v>
                </c:pt>
                <c:pt idx="3156">
                  <c:v>4581.1105761154004</c:v>
                </c:pt>
                <c:pt idx="3157">
                  <c:v>4715.99878889109</c:v>
                </c:pt>
                <c:pt idx="3158">
                  <c:v>4853.9252099652904</c:v>
                </c:pt>
                <c:pt idx="3159">
                  <c:v>5026.5683911998203</c:v>
                </c:pt>
                <c:pt idx="3160">
                  <c:v>5184.1610598134403</c:v>
                </c:pt>
                <c:pt idx="3161">
                  <c:v>5275.5049232179799</c:v>
                </c:pt>
                <c:pt idx="3162">
                  <c:v>5317.5251757629003</c:v>
                </c:pt>
                <c:pt idx="3163">
                  <c:v>5443.82710384454</c:v>
                </c:pt>
                <c:pt idx="3164">
                  <c:v>5630.52617633309</c:v>
                </c:pt>
                <c:pt idx="3165">
                  <c:v>5711.1926735590396</c:v>
                </c:pt>
                <c:pt idx="3166">
                  <c:v>5768.4941881749101</c:v>
                </c:pt>
                <c:pt idx="3167">
                  <c:v>5855.4099295735105</c:v>
                </c:pt>
                <c:pt idx="3168">
                  <c:v>5943.4156732515103</c:v>
                </c:pt>
                <c:pt idx="3169">
                  <c:v>6012.3053794938696</c:v>
                </c:pt>
                <c:pt idx="3170">
                  <c:v>6070.1413634888104</c:v>
                </c:pt>
                <c:pt idx="3171">
                  <c:v>6125.9408216034899</c:v>
                </c:pt>
                <c:pt idx="3172">
                  <c:v>6174.4689322048998</c:v>
                </c:pt>
                <c:pt idx="3173">
                  <c:v>6206.9683332380901</c:v>
                </c:pt>
                <c:pt idx="3174">
                  <c:v>6268.7867974526098</c:v>
                </c:pt>
                <c:pt idx="3175">
                  <c:v>6331.3720412385101</c:v>
                </c:pt>
                <c:pt idx="3176">
                  <c:v>6332.0523530937598</c:v>
                </c:pt>
                <c:pt idx="3177">
                  <c:v>6320.6519652283296</c:v>
                </c:pt>
                <c:pt idx="3178">
                  <c:v>6321.0666105639402</c:v>
                </c:pt>
                <c:pt idx="3179">
                  <c:v>6322.1780721107998</c:v>
                </c:pt>
                <c:pt idx="3180">
                  <c:v>6312.8432950005199</c:v>
                </c:pt>
                <c:pt idx="3181">
                  <c:v>6311.4599446046104</c:v>
                </c:pt>
                <c:pt idx="3182">
                  <c:v>6311.0681158281504</c:v>
                </c:pt>
                <c:pt idx="3183">
                  <c:v>6292.5066592652202</c:v>
                </c:pt>
                <c:pt idx="3184">
                  <c:v>6265.0196659938301</c:v>
                </c:pt>
                <c:pt idx="3185">
                  <c:v>6226.4045339826398</c:v>
                </c:pt>
                <c:pt idx="3186">
                  <c:v>6185.44147696863</c:v>
                </c:pt>
                <c:pt idx="3187">
                  <c:v>6147.2055416981302</c:v>
                </c:pt>
                <c:pt idx="3188">
                  <c:v>6099.0472597919997</c:v>
                </c:pt>
                <c:pt idx="3189">
                  <c:v>6086.9683076235497</c:v>
                </c:pt>
                <c:pt idx="3190">
                  <c:v>6075.4148170403796</c:v>
                </c:pt>
                <c:pt idx="3191">
                  <c:v>5990.9932215478502</c:v>
                </c:pt>
                <c:pt idx="3192">
                  <c:v>5902.77038868811</c:v>
                </c:pt>
                <c:pt idx="3193">
                  <c:v>5836.1675792773303</c:v>
                </c:pt>
                <c:pt idx="3194">
                  <c:v>5767.6886660175896</c:v>
                </c:pt>
                <c:pt idx="3195">
                  <c:v>5698.3236490111303</c:v>
                </c:pt>
                <c:pt idx="3196">
                  <c:v>5621.7043659856899</c:v>
                </c:pt>
                <c:pt idx="3197">
                  <c:v>5544.6416266634897</c:v>
                </c:pt>
                <c:pt idx="3198">
                  <c:v>5472.6252970063697</c:v>
                </c:pt>
                <c:pt idx="3199">
                  <c:v>5390.1327093902701</c:v>
                </c:pt>
                <c:pt idx="3200">
                  <c:v>5306.9042712690998</c:v>
                </c:pt>
                <c:pt idx="3201">
                  <c:v>5228.8705075096304</c:v>
                </c:pt>
                <c:pt idx="3202">
                  <c:v>5146.2744187942599</c:v>
                </c:pt>
                <c:pt idx="3203">
                  <c:v>5063.0358389006797</c:v>
                </c:pt>
                <c:pt idx="3204">
                  <c:v>4973.4111004685701</c:v>
                </c:pt>
                <c:pt idx="3205">
                  <c:v>4889.3348513527899</c:v>
                </c:pt>
                <c:pt idx="3206">
                  <c:v>4830.3088746265303</c:v>
                </c:pt>
                <c:pt idx="3207">
                  <c:v>4716.3226692615899</c:v>
                </c:pt>
                <c:pt idx="3208">
                  <c:v>4573.64321587012</c:v>
                </c:pt>
                <c:pt idx="3209">
                  <c:v>4476.9110817710798</c:v>
                </c:pt>
                <c:pt idx="3210">
                  <c:v>4382.9637355096902</c:v>
                </c:pt>
                <c:pt idx="3211">
                  <c:v>4282.2001344647197</c:v>
                </c:pt>
                <c:pt idx="3212">
                  <c:v>4168.8963125236396</c:v>
                </c:pt>
                <c:pt idx="3213">
                  <c:v>4052.7789960802502</c:v>
                </c:pt>
                <c:pt idx="3214">
                  <c:v>3951.4229267501801</c:v>
                </c:pt>
                <c:pt idx="3215">
                  <c:v>3854.4629018269302</c:v>
                </c:pt>
                <c:pt idx="3216">
                  <c:v>3749.33177812235</c:v>
                </c:pt>
                <c:pt idx="3217">
                  <c:v>3646.6426589760499</c:v>
                </c:pt>
                <c:pt idx="3218">
                  <c:v>3536.3672959690398</c:v>
                </c:pt>
                <c:pt idx="3219">
                  <c:v>3420.7422171385701</c:v>
                </c:pt>
                <c:pt idx="3220">
                  <c:v>3307.1473210692502</c:v>
                </c:pt>
                <c:pt idx="3221">
                  <c:v>3190.8771583151301</c:v>
                </c:pt>
                <c:pt idx="3222">
                  <c:v>3095.49309440247</c:v>
                </c:pt>
                <c:pt idx="3223">
                  <c:v>2985.8011174774701</c:v>
                </c:pt>
                <c:pt idx="3224">
                  <c:v>2838.1774735464601</c:v>
                </c:pt>
                <c:pt idx="3225">
                  <c:v>2702.5241779764301</c:v>
                </c:pt>
                <c:pt idx="3226">
                  <c:v>2579.7924724929699</c:v>
                </c:pt>
                <c:pt idx="3227">
                  <c:v>2459.1356889825302</c:v>
                </c:pt>
                <c:pt idx="3228">
                  <c:v>2336.27040378827</c:v>
                </c:pt>
                <c:pt idx="3229">
                  <c:v>2206.1200801575501</c:v>
                </c:pt>
                <c:pt idx="3230">
                  <c:v>2066.6534973446101</c:v>
                </c:pt>
                <c:pt idx="3231">
                  <c:v>1929.9936905117399</c:v>
                </c:pt>
                <c:pt idx="3232">
                  <c:v>1802.5297121234901</c:v>
                </c:pt>
                <c:pt idx="3233">
                  <c:v>1673.8040233223601</c:v>
                </c:pt>
                <c:pt idx="3234">
                  <c:v>1536.2922758285599</c:v>
                </c:pt>
                <c:pt idx="3235">
                  <c:v>1395.6102815658801</c:v>
                </c:pt>
                <c:pt idx="3236">
                  <c:v>1257.04093198224</c:v>
                </c:pt>
                <c:pt idx="3237">
                  <c:v>1108.9006944656801</c:v>
                </c:pt>
                <c:pt idx="3238">
                  <c:v>975.03753192647503</c:v>
                </c:pt>
                <c:pt idx="3239">
                  <c:v>858.91946016247005</c:v>
                </c:pt>
                <c:pt idx="3240">
                  <c:v>688.24575788987795</c:v>
                </c:pt>
                <c:pt idx="3241">
                  <c:v>458.23678714194</c:v>
                </c:pt>
                <c:pt idx="3242">
                  <c:v>277.55968206328998</c:v>
                </c:pt>
                <c:pt idx="3243">
                  <c:v>182.55456015972601</c:v>
                </c:pt>
                <c:pt idx="3244">
                  <c:v>43.973336060404399</c:v>
                </c:pt>
                <c:pt idx="3245">
                  <c:v>-140.76344052164001</c:v>
                </c:pt>
                <c:pt idx="3246">
                  <c:v>-306.55536566977497</c:v>
                </c:pt>
                <c:pt idx="3247">
                  <c:v>-474.28757983797101</c:v>
                </c:pt>
                <c:pt idx="3248">
                  <c:v>-664.71975462739897</c:v>
                </c:pt>
                <c:pt idx="3249">
                  <c:v>-868.34478764058497</c:v>
                </c:pt>
                <c:pt idx="3250">
                  <c:v>-1060.77725443948</c:v>
                </c:pt>
                <c:pt idx="3251">
                  <c:v>-1238.6491352934399</c:v>
                </c:pt>
                <c:pt idx="3252">
                  <c:v>-1401.9485529675701</c:v>
                </c:pt>
                <c:pt idx="3253">
                  <c:v>-1577.1564033142499</c:v>
                </c:pt>
                <c:pt idx="3254">
                  <c:v>-1771.63381986729</c:v>
                </c:pt>
                <c:pt idx="3255">
                  <c:v>-1937.7510168101101</c:v>
                </c:pt>
                <c:pt idx="3256">
                  <c:v>-2120.60336717891</c:v>
                </c:pt>
                <c:pt idx="3257">
                  <c:v>-2350.5220902995802</c:v>
                </c:pt>
                <c:pt idx="3258">
                  <c:v>-2581.5438630116801</c:v>
                </c:pt>
                <c:pt idx="3259">
                  <c:v>-2801.6869618662799</c:v>
                </c:pt>
                <c:pt idx="3260">
                  <c:v>-3008.0983142464402</c:v>
                </c:pt>
                <c:pt idx="3261">
                  <c:v>-3213.5532381200601</c:v>
                </c:pt>
                <c:pt idx="3262">
                  <c:v>-3413.1787327607999</c:v>
                </c:pt>
                <c:pt idx="3263">
                  <c:v>-3613.76096433975</c:v>
                </c:pt>
                <c:pt idx="3264">
                  <c:v>-3818.2951272064101</c:v>
                </c:pt>
                <c:pt idx="3265">
                  <c:v>-4024.6410438002299</c:v>
                </c:pt>
                <c:pt idx="3266">
                  <c:v>-4241.5273893195499</c:v>
                </c:pt>
                <c:pt idx="3267">
                  <c:v>-4461.4595698569101</c:v>
                </c:pt>
                <c:pt idx="3268">
                  <c:v>-4683.2236679173002</c:v>
                </c:pt>
                <c:pt idx="3269">
                  <c:v>-4909.6552626267303</c:v>
                </c:pt>
                <c:pt idx="3270">
                  <c:v>-5091.3844849687603</c:v>
                </c:pt>
                <c:pt idx="3271">
                  <c:v>-5291.0166204160896</c:v>
                </c:pt>
                <c:pt idx="3272">
                  <c:v>-5538.9153749521101</c:v>
                </c:pt>
                <c:pt idx="3273">
                  <c:v>-5758.8506537290796</c:v>
                </c:pt>
                <c:pt idx="3274">
                  <c:v>-5974.2344165557397</c:v>
                </c:pt>
                <c:pt idx="3275">
                  <c:v>-6189.1476108696597</c:v>
                </c:pt>
                <c:pt idx="3276">
                  <c:v>-6396.67033353846</c:v>
                </c:pt>
                <c:pt idx="3277">
                  <c:v>-6602.2841222975603</c:v>
                </c:pt>
                <c:pt idx="3278">
                  <c:v>-6804.60404768227</c:v>
                </c:pt>
                <c:pt idx="3279">
                  <c:v>-7003.2235854912797</c:v>
                </c:pt>
                <c:pt idx="3280">
                  <c:v>-7199.7159518851604</c:v>
                </c:pt>
                <c:pt idx="3281">
                  <c:v>-7397.1886146091201</c:v>
                </c:pt>
                <c:pt idx="3282">
                  <c:v>-7598.5728481168599</c:v>
                </c:pt>
                <c:pt idx="3283">
                  <c:v>-7797.1261594265798</c:v>
                </c:pt>
                <c:pt idx="3284">
                  <c:v>-7987.6716804488797</c:v>
                </c:pt>
                <c:pt idx="3285">
                  <c:v>-8182.8601477990596</c:v>
                </c:pt>
                <c:pt idx="3286">
                  <c:v>-8328.1678099079109</c:v>
                </c:pt>
                <c:pt idx="3287">
                  <c:v>-8447.7489575202708</c:v>
                </c:pt>
                <c:pt idx="3288">
                  <c:v>-8634.7635260062307</c:v>
                </c:pt>
                <c:pt idx="3289">
                  <c:v>-8831.3337730965504</c:v>
                </c:pt>
                <c:pt idx="3290">
                  <c:v>-8991.90041925472</c:v>
                </c:pt>
                <c:pt idx="3291">
                  <c:v>-9137.6347392526404</c:v>
                </c:pt>
                <c:pt idx="3292">
                  <c:v>-9282.1226073421403</c:v>
                </c:pt>
                <c:pt idx="3293">
                  <c:v>-9420.6444011195399</c:v>
                </c:pt>
                <c:pt idx="3294">
                  <c:v>-9549.5118403077504</c:v>
                </c:pt>
                <c:pt idx="3295">
                  <c:v>-9671.1193886247402</c:v>
                </c:pt>
                <c:pt idx="3296">
                  <c:v>-9778.6022032115307</c:v>
                </c:pt>
                <c:pt idx="3297">
                  <c:v>-9888.6877026594502</c:v>
                </c:pt>
                <c:pt idx="3298">
                  <c:v>-10006.3279700442</c:v>
                </c:pt>
                <c:pt idx="3299">
                  <c:v>-10112.784028427001</c:v>
                </c:pt>
                <c:pt idx="3300">
                  <c:v>-10202.213076715199</c:v>
                </c:pt>
                <c:pt idx="3301">
                  <c:v>-10254.7482056712</c:v>
                </c:pt>
                <c:pt idx="3302">
                  <c:v>-10294.849294231801</c:v>
                </c:pt>
                <c:pt idx="3303">
                  <c:v>-10365.123267642</c:v>
                </c:pt>
                <c:pt idx="3304">
                  <c:v>-10425.3390958488</c:v>
                </c:pt>
                <c:pt idx="3305">
                  <c:v>-10460.877205147701</c:v>
                </c:pt>
                <c:pt idx="3306">
                  <c:v>-10497.114079192001</c:v>
                </c:pt>
                <c:pt idx="3307">
                  <c:v>-10526.6640944757</c:v>
                </c:pt>
                <c:pt idx="3308">
                  <c:v>-10548.2453256381</c:v>
                </c:pt>
                <c:pt idx="3309">
                  <c:v>-10554.6942797499</c:v>
                </c:pt>
                <c:pt idx="3310">
                  <c:v>-10545.751026615901</c:v>
                </c:pt>
                <c:pt idx="3311">
                  <c:v>-10544.1387849686</c:v>
                </c:pt>
                <c:pt idx="3312">
                  <c:v>-10534.918975517299</c:v>
                </c:pt>
                <c:pt idx="3313">
                  <c:v>-10498.7241177375</c:v>
                </c:pt>
                <c:pt idx="3314">
                  <c:v>-10450.6507816098</c:v>
                </c:pt>
                <c:pt idx="3315">
                  <c:v>-10403.9253297005</c:v>
                </c:pt>
                <c:pt idx="3316">
                  <c:v>-10333.9105988662</c:v>
                </c:pt>
                <c:pt idx="3317">
                  <c:v>-10244.5995571741</c:v>
                </c:pt>
                <c:pt idx="3318">
                  <c:v>-10199.169440887301</c:v>
                </c:pt>
                <c:pt idx="3319">
                  <c:v>-10157.080734958399</c:v>
                </c:pt>
                <c:pt idx="3320">
                  <c:v>-10058.1046299793</c:v>
                </c:pt>
                <c:pt idx="3321">
                  <c:v>-9926.5852816797396</c:v>
                </c:pt>
                <c:pt idx="3322">
                  <c:v>-9803.2930061144507</c:v>
                </c:pt>
                <c:pt idx="3323">
                  <c:v>-9689.3836636770302</c:v>
                </c:pt>
                <c:pt idx="3324">
                  <c:v>-9568.2160520734506</c:v>
                </c:pt>
                <c:pt idx="3325">
                  <c:v>-9439.4337510216301</c:v>
                </c:pt>
                <c:pt idx="3326">
                  <c:v>-9302.3121420253192</c:v>
                </c:pt>
                <c:pt idx="3327">
                  <c:v>-9151.3503093065901</c:v>
                </c:pt>
                <c:pt idx="3328">
                  <c:v>-8991.0374139847099</c:v>
                </c:pt>
                <c:pt idx="3329">
                  <c:v>-8831.7351902038208</c:v>
                </c:pt>
                <c:pt idx="3330">
                  <c:v>-8675.6004964758304</c:v>
                </c:pt>
                <c:pt idx="3331">
                  <c:v>-8506.1109575957398</c:v>
                </c:pt>
                <c:pt idx="3332">
                  <c:v>-8306.3683104752508</c:v>
                </c:pt>
                <c:pt idx="3333">
                  <c:v>-8062.27244963662</c:v>
                </c:pt>
                <c:pt idx="3334">
                  <c:v>-7869.0439918437996</c:v>
                </c:pt>
                <c:pt idx="3335">
                  <c:v>-7722.9942898273302</c:v>
                </c:pt>
                <c:pt idx="3336">
                  <c:v>-7523.6074537938403</c:v>
                </c:pt>
                <c:pt idx="3337">
                  <c:v>-7314.7176441377696</c:v>
                </c:pt>
                <c:pt idx="3338">
                  <c:v>-7102.7201104402302</c:v>
                </c:pt>
                <c:pt idx="3339">
                  <c:v>-6883.4909860457401</c:v>
                </c:pt>
                <c:pt idx="3340">
                  <c:v>-6659.6057079029897</c:v>
                </c:pt>
                <c:pt idx="3341">
                  <c:v>-6445.7417515561001</c:v>
                </c:pt>
                <c:pt idx="3342">
                  <c:v>-6228.0685292079697</c:v>
                </c:pt>
                <c:pt idx="3343">
                  <c:v>-5990.9617307674398</c:v>
                </c:pt>
                <c:pt idx="3344">
                  <c:v>-5748.435022785</c:v>
                </c:pt>
                <c:pt idx="3345">
                  <c:v>-5507.8397414874198</c:v>
                </c:pt>
                <c:pt idx="3346">
                  <c:v>-5275.42733896349</c:v>
                </c:pt>
                <c:pt idx="3347">
                  <c:v>-5036.1424801232097</c:v>
                </c:pt>
                <c:pt idx="3348">
                  <c:v>-4753.1137530548804</c:v>
                </c:pt>
                <c:pt idx="3349">
                  <c:v>-4501.5441860739402</c:v>
                </c:pt>
                <c:pt idx="3350">
                  <c:v>-4302.6805157483404</c:v>
                </c:pt>
                <c:pt idx="3351">
                  <c:v>-4078.89345477594</c:v>
                </c:pt>
                <c:pt idx="3352">
                  <c:v>-3833.7410431079302</c:v>
                </c:pt>
                <c:pt idx="3353">
                  <c:v>-3586.6771479399399</c:v>
                </c:pt>
                <c:pt idx="3354">
                  <c:v>-3355.2317334107001</c:v>
                </c:pt>
                <c:pt idx="3355">
                  <c:v>-3127.1873684398302</c:v>
                </c:pt>
                <c:pt idx="3356">
                  <c:v>-2899.2177916015598</c:v>
                </c:pt>
                <c:pt idx="3357">
                  <c:v>-2665.0851760116798</c:v>
                </c:pt>
                <c:pt idx="3358">
                  <c:v>-2426.0831498799398</c:v>
                </c:pt>
                <c:pt idx="3359">
                  <c:v>-2184.0907643926198</c:v>
                </c:pt>
                <c:pt idx="3360">
                  <c:v>-1946.95234850107</c:v>
                </c:pt>
                <c:pt idx="3361">
                  <c:v>-1720.87296351231</c:v>
                </c:pt>
                <c:pt idx="3362">
                  <c:v>-1494.0241289974299</c:v>
                </c:pt>
                <c:pt idx="3363">
                  <c:v>-1236.0445808683901</c:v>
                </c:pt>
                <c:pt idx="3364">
                  <c:v>-1017.5477533584</c:v>
                </c:pt>
                <c:pt idx="3365">
                  <c:v>-844.09636909525796</c:v>
                </c:pt>
                <c:pt idx="3366">
                  <c:v>-638.01979735338398</c:v>
                </c:pt>
                <c:pt idx="3367">
                  <c:v>-440.284021627333</c:v>
                </c:pt>
                <c:pt idx="3368">
                  <c:v>-246.60115188069099</c:v>
                </c:pt>
                <c:pt idx="3369">
                  <c:v>-39.731044755340399</c:v>
                </c:pt>
                <c:pt idx="3370">
                  <c:v>165.78953029772299</c:v>
                </c:pt>
                <c:pt idx="3371">
                  <c:v>360.41070209283799</c:v>
                </c:pt>
                <c:pt idx="3372">
                  <c:v>546.33737268577897</c:v>
                </c:pt>
                <c:pt idx="3373">
                  <c:v>731.42323987278803</c:v>
                </c:pt>
                <c:pt idx="3374">
                  <c:v>907.54175645857902</c:v>
                </c:pt>
                <c:pt idx="3375">
                  <c:v>1077.99563388363</c:v>
                </c:pt>
                <c:pt idx="3376">
                  <c:v>1239.49058044095</c:v>
                </c:pt>
                <c:pt idx="3377">
                  <c:v>1392.6028335225999</c:v>
                </c:pt>
                <c:pt idx="3378">
                  <c:v>1593.4377080193501</c:v>
                </c:pt>
                <c:pt idx="3379">
                  <c:v>1774.39198095855</c:v>
                </c:pt>
                <c:pt idx="3380">
                  <c:v>1893.8704033003401</c:v>
                </c:pt>
                <c:pt idx="3381">
                  <c:v>2030.3036058631701</c:v>
                </c:pt>
                <c:pt idx="3382">
                  <c:v>2161.3930876074</c:v>
                </c:pt>
                <c:pt idx="3383">
                  <c:v>2287.88239419915</c:v>
                </c:pt>
                <c:pt idx="3384">
                  <c:v>2422.5437646771302</c:v>
                </c:pt>
                <c:pt idx="3385">
                  <c:v>2561.80008713589</c:v>
                </c:pt>
                <c:pt idx="3386">
                  <c:v>2702.74012128101</c:v>
                </c:pt>
                <c:pt idx="3387">
                  <c:v>2823.0541687633299</c:v>
                </c:pt>
                <c:pt idx="3388">
                  <c:v>2921.6204783696598</c:v>
                </c:pt>
                <c:pt idx="3389">
                  <c:v>3021.3244481486399</c:v>
                </c:pt>
                <c:pt idx="3390">
                  <c:v>3119.6429960710502</c:v>
                </c:pt>
                <c:pt idx="3391">
                  <c:v>3235.4994109886802</c:v>
                </c:pt>
                <c:pt idx="3392">
                  <c:v>3379.81345886185</c:v>
                </c:pt>
                <c:pt idx="3393">
                  <c:v>3478.5064949685998</c:v>
                </c:pt>
                <c:pt idx="3394">
                  <c:v>3541.73294361644</c:v>
                </c:pt>
                <c:pt idx="3395">
                  <c:v>3626.2382730977902</c:v>
                </c:pt>
                <c:pt idx="3396">
                  <c:v>3714.9472319491902</c:v>
                </c:pt>
                <c:pt idx="3397">
                  <c:v>3801.7290436206799</c:v>
                </c:pt>
                <c:pt idx="3398">
                  <c:v>3883.2780710024299</c:v>
                </c:pt>
                <c:pt idx="3399">
                  <c:v>3962.7752492622099</c:v>
                </c:pt>
                <c:pt idx="3400">
                  <c:v>4042.1467063971199</c:v>
                </c:pt>
                <c:pt idx="3401">
                  <c:v>4115.6915570239298</c:v>
                </c:pt>
                <c:pt idx="3402">
                  <c:v>4185.1977379173704</c:v>
                </c:pt>
                <c:pt idx="3403">
                  <c:v>4258.3135594470796</c:v>
                </c:pt>
                <c:pt idx="3404">
                  <c:v>4336.6516704403202</c:v>
                </c:pt>
                <c:pt idx="3405">
                  <c:v>4408.3788894684803</c:v>
                </c:pt>
                <c:pt idx="3406">
                  <c:v>4483.96630272737</c:v>
                </c:pt>
                <c:pt idx="3407">
                  <c:v>4584.7135830644502</c:v>
                </c:pt>
                <c:pt idx="3408">
                  <c:v>4620.73881569066</c:v>
                </c:pt>
                <c:pt idx="3409">
                  <c:v>4636.3765413371002</c:v>
                </c:pt>
                <c:pt idx="3410">
                  <c:v>4704.54361674336</c:v>
                </c:pt>
                <c:pt idx="3411">
                  <c:v>4761.7858607500302</c:v>
                </c:pt>
                <c:pt idx="3412">
                  <c:v>4813.93729373529</c:v>
                </c:pt>
                <c:pt idx="3413">
                  <c:v>4868.7154481285197</c:v>
                </c:pt>
                <c:pt idx="3414">
                  <c:v>4922.8389620490498</c:v>
                </c:pt>
                <c:pt idx="3415">
                  <c:v>4967.6408797284803</c:v>
                </c:pt>
                <c:pt idx="3416">
                  <c:v>5022.34854753118</c:v>
                </c:pt>
                <c:pt idx="3417">
                  <c:v>5082.80232807025</c:v>
                </c:pt>
                <c:pt idx="3418">
                  <c:v>5128.1959494836901</c:v>
                </c:pt>
                <c:pt idx="3419">
                  <c:v>5184.7726835304402</c:v>
                </c:pt>
                <c:pt idx="3420">
                  <c:v>5270.5578791082999</c:v>
                </c:pt>
                <c:pt idx="3421">
                  <c:v>5338.6547687652901</c:v>
                </c:pt>
                <c:pt idx="3422">
                  <c:v>5349.8411263292901</c:v>
                </c:pt>
                <c:pt idx="3423">
                  <c:v>5363.3705585605303</c:v>
                </c:pt>
                <c:pt idx="3424">
                  <c:v>5409.3036646662304</c:v>
                </c:pt>
                <c:pt idx="3425">
                  <c:v>5460.33834536011</c:v>
                </c:pt>
                <c:pt idx="3426">
                  <c:v>5515.32170239888</c:v>
                </c:pt>
                <c:pt idx="3427">
                  <c:v>5551.7425207514598</c:v>
                </c:pt>
                <c:pt idx="3428">
                  <c:v>5582.65099537678</c:v>
                </c:pt>
                <c:pt idx="3429">
                  <c:v>5632.0674554433099</c:v>
                </c:pt>
                <c:pt idx="3430">
                  <c:v>5673.9675727146196</c:v>
                </c:pt>
                <c:pt idx="3431">
                  <c:v>5715.67648574962</c:v>
                </c:pt>
                <c:pt idx="3432">
                  <c:v>5764.9198601880698</c:v>
                </c:pt>
                <c:pt idx="3433">
                  <c:v>5812.46101671012</c:v>
                </c:pt>
                <c:pt idx="3434">
                  <c:v>5840.31069718049</c:v>
                </c:pt>
                <c:pt idx="3435">
                  <c:v>5896.97457196912</c:v>
                </c:pt>
                <c:pt idx="3436">
                  <c:v>5972.3092135921897</c:v>
                </c:pt>
                <c:pt idx="3437">
                  <c:v>5979.7507348662202</c:v>
                </c:pt>
                <c:pt idx="3438">
                  <c:v>5976.7958684945097</c:v>
                </c:pt>
                <c:pt idx="3439">
                  <c:v>6004.0191097736197</c:v>
                </c:pt>
                <c:pt idx="3440">
                  <c:v>6037.4486124840496</c:v>
                </c:pt>
                <c:pt idx="3441">
                  <c:v>6073.8028935141601</c:v>
                </c:pt>
                <c:pt idx="3442">
                  <c:v>6106.0272552085798</c:v>
                </c:pt>
                <c:pt idx="3443">
                  <c:v>6135.7611861852101</c:v>
                </c:pt>
                <c:pt idx="3444">
                  <c:v>6168.3140741881698</c:v>
                </c:pt>
                <c:pt idx="3445">
                  <c:v>6187.7580929406104</c:v>
                </c:pt>
                <c:pt idx="3446">
                  <c:v>6206.8423495564602</c:v>
                </c:pt>
                <c:pt idx="3447">
                  <c:v>6231.7184007283204</c:v>
                </c:pt>
                <c:pt idx="3448">
                  <c:v>6246.3590828359802</c:v>
                </c:pt>
                <c:pt idx="3449">
                  <c:v>6299.1019172940896</c:v>
                </c:pt>
                <c:pt idx="3450">
                  <c:v>6326.8922509320801</c:v>
                </c:pt>
                <c:pt idx="3451">
                  <c:v>6295.6020183645296</c:v>
                </c:pt>
                <c:pt idx="3452">
                  <c:v>6294.4792339293899</c:v>
                </c:pt>
                <c:pt idx="3453">
                  <c:v>6310.1904415316903</c:v>
                </c:pt>
                <c:pt idx="3454">
                  <c:v>6314.80938996855</c:v>
                </c:pt>
                <c:pt idx="3455">
                  <c:v>6306.1650352569204</c:v>
                </c:pt>
                <c:pt idx="3456">
                  <c:v>6299.0390509552799</c:v>
                </c:pt>
                <c:pt idx="3457">
                  <c:v>6292.8216826780499</c:v>
                </c:pt>
                <c:pt idx="3458">
                  <c:v>6281.0070912950196</c:v>
                </c:pt>
                <c:pt idx="3459">
                  <c:v>6263.3755505481704</c:v>
                </c:pt>
                <c:pt idx="3460">
                  <c:v>6243.1502598630696</c:v>
                </c:pt>
                <c:pt idx="3461">
                  <c:v>6222.8004796786599</c:v>
                </c:pt>
                <c:pt idx="3462">
                  <c:v>6199.8185790122297</c:v>
                </c:pt>
                <c:pt idx="3463">
                  <c:v>6171.8497185556798</c:v>
                </c:pt>
                <c:pt idx="3464">
                  <c:v>6132.9744460695902</c:v>
                </c:pt>
                <c:pt idx="3465">
                  <c:v>6114.4830020351001</c:v>
                </c:pt>
                <c:pt idx="3466">
                  <c:v>6104.1870966494798</c:v>
                </c:pt>
                <c:pt idx="3467">
                  <c:v>6028.4039807100999</c:v>
                </c:pt>
                <c:pt idx="3468">
                  <c:v>5942.90860880734</c:v>
                </c:pt>
                <c:pt idx="3469">
                  <c:v>5896.7110787399797</c:v>
                </c:pt>
                <c:pt idx="3470">
                  <c:v>5853.4534054899405</c:v>
                </c:pt>
                <c:pt idx="3471">
                  <c:v>5812.1601430930796</c:v>
                </c:pt>
                <c:pt idx="3472">
                  <c:v>5743.4026544898497</c:v>
                </c:pt>
                <c:pt idx="3473">
                  <c:v>5648.2121490760801</c:v>
                </c:pt>
                <c:pt idx="3474">
                  <c:v>5559.6534160750098</c:v>
                </c:pt>
                <c:pt idx="3475">
                  <c:v>5471.7237670310196</c:v>
                </c:pt>
                <c:pt idx="3476">
                  <c:v>5390.98480490988</c:v>
                </c:pt>
                <c:pt idx="3477">
                  <c:v>5310.3911432694504</c:v>
                </c:pt>
                <c:pt idx="3478">
                  <c:v>5215.0419596838801</c:v>
                </c:pt>
                <c:pt idx="3479">
                  <c:v>5111.1736974168798</c:v>
                </c:pt>
                <c:pt idx="3480">
                  <c:v>5028.2468160654698</c:v>
                </c:pt>
                <c:pt idx="3481">
                  <c:v>4953.24365857665</c:v>
                </c:pt>
                <c:pt idx="3482">
                  <c:v>4819.4457537161097</c:v>
                </c:pt>
                <c:pt idx="3483">
                  <c:v>4666.6472899269802</c:v>
                </c:pt>
                <c:pt idx="3484">
                  <c:v>4543.2208067337997</c:v>
                </c:pt>
                <c:pt idx="3485">
                  <c:v>4420.9324170727396</c:v>
                </c:pt>
                <c:pt idx="3486">
                  <c:v>4293.3724519443304</c:v>
                </c:pt>
                <c:pt idx="3487">
                  <c:v>4163.9454968792797</c:v>
                </c:pt>
                <c:pt idx="3488">
                  <c:v>4030.3023913404099</c:v>
                </c:pt>
                <c:pt idx="3489">
                  <c:v>3885.7102956169001</c:v>
                </c:pt>
                <c:pt idx="3490">
                  <c:v>3742.6718717890499</c:v>
                </c:pt>
                <c:pt idx="3491">
                  <c:v>3597.9504412230399</c:v>
                </c:pt>
                <c:pt idx="3492">
                  <c:v>3443.8710608955298</c:v>
                </c:pt>
                <c:pt idx="3493">
                  <c:v>3288.8827708496701</c:v>
                </c:pt>
                <c:pt idx="3494">
                  <c:v>3126.5299357249701</c:v>
                </c:pt>
                <c:pt idx="3495">
                  <c:v>2958.8443651661701</c:v>
                </c:pt>
                <c:pt idx="3496">
                  <c:v>2800.99793658519</c:v>
                </c:pt>
                <c:pt idx="3497">
                  <c:v>2682.62371851732</c:v>
                </c:pt>
                <c:pt idx="3498">
                  <c:v>2523.5891939970502</c:v>
                </c:pt>
                <c:pt idx="3499">
                  <c:v>2308.1202937173398</c:v>
                </c:pt>
                <c:pt idx="3500">
                  <c:v>2122.17205713966</c:v>
                </c:pt>
                <c:pt idx="3501">
                  <c:v>1938.8659816340701</c:v>
                </c:pt>
                <c:pt idx="3502">
                  <c:v>1748.36464721008</c:v>
                </c:pt>
                <c:pt idx="3503">
                  <c:v>1559.42585489208</c:v>
                </c:pt>
                <c:pt idx="3504">
                  <c:v>1379.16897812917</c:v>
                </c:pt>
                <c:pt idx="3505">
                  <c:v>1202.5841560947299</c:v>
                </c:pt>
                <c:pt idx="3506">
                  <c:v>1033.38414279835</c:v>
                </c:pt>
                <c:pt idx="3507">
                  <c:v>869.31385386918396</c:v>
                </c:pt>
                <c:pt idx="3508">
                  <c:v>699.73212946037495</c:v>
                </c:pt>
                <c:pt idx="3509">
                  <c:v>506.11035643038599</c:v>
                </c:pt>
                <c:pt idx="3510">
                  <c:v>303.21126068983602</c:v>
                </c:pt>
                <c:pt idx="3511">
                  <c:v>116.162291078582</c:v>
                </c:pt>
                <c:pt idx="3512">
                  <c:v>-66.241631237002593</c:v>
                </c:pt>
                <c:pt idx="3513">
                  <c:v>-252.866303926771</c:v>
                </c:pt>
                <c:pt idx="3514">
                  <c:v>-423.84468705702699</c:v>
                </c:pt>
                <c:pt idx="3515">
                  <c:v>-561.70250278456297</c:v>
                </c:pt>
                <c:pt idx="3516">
                  <c:v>-768.146939312016</c:v>
                </c:pt>
                <c:pt idx="3517">
                  <c:v>-1001.90305577986</c:v>
                </c:pt>
                <c:pt idx="3518">
                  <c:v>-1176.7678984578399</c:v>
                </c:pt>
                <c:pt idx="3519">
                  <c:v>-1351.79242831122</c:v>
                </c:pt>
                <c:pt idx="3520">
                  <c:v>-1526.49192029497</c:v>
                </c:pt>
                <c:pt idx="3521">
                  <c:v>-1701.7916194248901</c:v>
                </c:pt>
                <c:pt idx="3522">
                  <c:v>-1877.1499930667201</c:v>
                </c:pt>
                <c:pt idx="3523">
                  <c:v>-2049.47851084492</c:v>
                </c:pt>
                <c:pt idx="3524">
                  <c:v>-2215.9281324588301</c:v>
                </c:pt>
                <c:pt idx="3525">
                  <c:v>-2377.1693215803698</c:v>
                </c:pt>
                <c:pt idx="3526">
                  <c:v>-2536.0061832721099</c:v>
                </c:pt>
                <c:pt idx="3527">
                  <c:v>-2699.2089566057198</c:v>
                </c:pt>
                <c:pt idx="3528">
                  <c:v>-2861.8352283358099</c:v>
                </c:pt>
                <c:pt idx="3529">
                  <c:v>-2990.98385056906</c:v>
                </c:pt>
                <c:pt idx="3530">
                  <c:v>-3069.5784359671202</c:v>
                </c:pt>
                <c:pt idx="3531">
                  <c:v>-3221.05270577185</c:v>
                </c:pt>
                <c:pt idx="3532">
                  <c:v>-3426.9420254343099</c:v>
                </c:pt>
                <c:pt idx="3533">
                  <c:v>-3574.6099251641899</c:v>
                </c:pt>
                <c:pt idx="3534">
                  <c:v>-3703.2210404810098</c:v>
                </c:pt>
                <c:pt idx="3535">
                  <c:v>-3817.4803290956502</c:v>
                </c:pt>
                <c:pt idx="3536">
                  <c:v>-3937.8642181462601</c:v>
                </c:pt>
                <c:pt idx="3537">
                  <c:v>-4065.8940089387902</c:v>
                </c:pt>
                <c:pt idx="3538">
                  <c:v>-4185.0627698435701</c:v>
                </c:pt>
                <c:pt idx="3539">
                  <c:v>-4290.2423774634899</c:v>
                </c:pt>
                <c:pt idx="3540">
                  <c:v>-4385.9755143837601</c:v>
                </c:pt>
                <c:pt idx="3541">
                  <c:v>-4477.7489573262401</c:v>
                </c:pt>
                <c:pt idx="3542">
                  <c:v>-4566.4982709319302</c:v>
                </c:pt>
                <c:pt idx="3543">
                  <c:v>-4652.0983261629999</c:v>
                </c:pt>
                <c:pt idx="3544">
                  <c:v>-4729.81644493971</c:v>
                </c:pt>
                <c:pt idx="3545">
                  <c:v>-4796.3874681465904</c:v>
                </c:pt>
                <c:pt idx="3546">
                  <c:v>-4805.1258792541803</c:v>
                </c:pt>
                <c:pt idx="3547">
                  <c:v>-4845.7317021958497</c:v>
                </c:pt>
                <c:pt idx="3548">
                  <c:v>-4962.3362544073398</c:v>
                </c:pt>
                <c:pt idx="3549">
                  <c:v>-5029.8803561116802</c:v>
                </c:pt>
                <c:pt idx="3550">
                  <c:v>-5070.1028307447004</c:v>
                </c:pt>
                <c:pt idx="3551">
                  <c:v>-5110.8901093698496</c:v>
                </c:pt>
                <c:pt idx="3552">
                  <c:v>-5140.0750138039903</c:v>
                </c:pt>
                <c:pt idx="3553">
                  <c:v>-5152.9635157200601</c:v>
                </c:pt>
                <c:pt idx="3554">
                  <c:v>-5157.1022813344598</c:v>
                </c:pt>
                <c:pt idx="3555">
                  <c:v>-5159.5354581114098</c:v>
                </c:pt>
                <c:pt idx="3556">
                  <c:v>-5152.7754594936496</c:v>
                </c:pt>
                <c:pt idx="3557">
                  <c:v>-5159.2284059273497</c:v>
                </c:pt>
                <c:pt idx="3558">
                  <c:v>-5161.2550774769297</c:v>
                </c:pt>
                <c:pt idx="3559">
                  <c:v>-5137.6856048925201</c:v>
                </c:pt>
                <c:pt idx="3560">
                  <c:v>-5111.7467383737303</c:v>
                </c:pt>
                <c:pt idx="3561">
                  <c:v>-5047.4518905180403</c:v>
                </c:pt>
                <c:pt idx="3562">
                  <c:v>-4993.4731104633602</c:v>
                </c:pt>
                <c:pt idx="3563">
                  <c:v>-4986.6997145055502</c:v>
                </c:pt>
                <c:pt idx="3564">
                  <c:v>-4952.3425961662197</c:v>
                </c:pt>
                <c:pt idx="3565">
                  <c:v>-4890.7758956719499</c:v>
                </c:pt>
                <c:pt idx="3566">
                  <c:v>-4826.5013102876801</c:v>
                </c:pt>
                <c:pt idx="3567">
                  <c:v>-4763.9328878754604</c:v>
                </c:pt>
                <c:pt idx="3568">
                  <c:v>-4707.6145414875</c:v>
                </c:pt>
                <c:pt idx="3569">
                  <c:v>-4638.88833899981</c:v>
                </c:pt>
                <c:pt idx="3570">
                  <c:v>-4550.4450201087302</c:v>
                </c:pt>
                <c:pt idx="3571">
                  <c:v>-4462.8537713467504</c:v>
                </c:pt>
                <c:pt idx="3572">
                  <c:v>-4367.8115172032503</c:v>
                </c:pt>
                <c:pt idx="3573">
                  <c:v>-4266.3278863796204</c:v>
                </c:pt>
                <c:pt idx="3574">
                  <c:v>-4166.1796363203803</c:v>
                </c:pt>
                <c:pt idx="3575">
                  <c:v>-4067.2560409327298</c:v>
                </c:pt>
                <c:pt idx="3576">
                  <c:v>-3952.9677523707301</c:v>
                </c:pt>
                <c:pt idx="3577">
                  <c:v>-3809.15852478125</c:v>
                </c:pt>
                <c:pt idx="3578">
                  <c:v>-3659.4166041640401</c:v>
                </c:pt>
                <c:pt idx="3579">
                  <c:v>-3558.5799384284001</c:v>
                </c:pt>
                <c:pt idx="3580">
                  <c:v>-3463.6600804782202</c:v>
                </c:pt>
                <c:pt idx="3581">
                  <c:v>-3331.0493028006099</c:v>
                </c:pt>
                <c:pt idx="3582">
                  <c:v>-3203.1544496030901</c:v>
                </c:pt>
                <c:pt idx="3583">
                  <c:v>-3070.12381417696</c:v>
                </c:pt>
                <c:pt idx="3584">
                  <c:v>-2928.2164399088201</c:v>
                </c:pt>
                <c:pt idx="3585">
                  <c:v>-2781.4445181061901</c:v>
                </c:pt>
                <c:pt idx="3586">
                  <c:v>-2630.1959984868199</c:v>
                </c:pt>
                <c:pt idx="3587">
                  <c:v>-2473.67914421666</c:v>
                </c:pt>
                <c:pt idx="3588">
                  <c:v>-2315.3238453927102</c:v>
                </c:pt>
                <c:pt idx="3589">
                  <c:v>-2158.1058646750898</c:v>
                </c:pt>
                <c:pt idx="3590">
                  <c:v>-2002.3121629730001</c:v>
                </c:pt>
                <c:pt idx="3591">
                  <c:v>-1853.1658307442699</c:v>
                </c:pt>
                <c:pt idx="3592">
                  <c:v>-1707.9292856259999</c:v>
                </c:pt>
                <c:pt idx="3593">
                  <c:v>-1553.51703722452</c:v>
                </c:pt>
                <c:pt idx="3594">
                  <c:v>-1347.7213716440599</c:v>
                </c:pt>
                <c:pt idx="3595">
                  <c:v>-1167.02246622337</c:v>
                </c:pt>
                <c:pt idx="3596">
                  <c:v>-1039.44535890628</c:v>
                </c:pt>
                <c:pt idx="3597">
                  <c:v>-876.41094091323305</c:v>
                </c:pt>
                <c:pt idx="3598">
                  <c:v>-699.62488326044502</c:v>
                </c:pt>
                <c:pt idx="3599">
                  <c:v>-530.23501860666295</c:v>
                </c:pt>
                <c:pt idx="3600">
                  <c:v>-370.89203536565799</c:v>
                </c:pt>
                <c:pt idx="3601">
                  <c:v>-214.181174643991</c:v>
                </c:pt>
                <c:pt idx="3602">
                  <c:v>-61.355391519147197</c:v>
                </c:pt>
                <c:pt idx="3603">
                  <c:v>97.161413640447904</c:v>
                </c:pt>
                <c:pt idx="3604">
                  <c:v>264.08751659044998</c:v>
                </c:pt>
                <c:pt idx="3605">
                  <c:v>433.38175116945303</c:v>
                </c:pt>
                <c:pt idx="3606">
                  <c:v>604.78143344056298</c:v>
                </c:pt>
                <c:pt idx="3607">
                  <c:v>787.40455787515702</c:v>
                </c:pt>
                <c:pt idx="3608">
                  <c:v>981.34166622093699</c:v>
                </c:pt>
                <c:pt idx="3609">
                  <c:v>1116.14725208512</c:v>
                </c:pt>
                <c:pt idx="3610">
                  <c:v>1228.45813736337</c:v>
                </c:pt>
                <c:pt idx="3611">
                  <c:v>1378.13161446905</c:v>
                </c:pt>
                <c:pt idx="3612">
                  <c:v>1518.92098338453</c:v>
                </c:pt>
                <c:pt idx="3613">
                  <c:v>1669.8686774871901</c:v>
                </c:pt>
                <c:pt idx="3614">
                  <c:v>1827.4966808045299</c:v>
                </c:pt>
                <c:pt idx="3615">
                  <c:v>1970.67614210277</c:v>
                </c:pt>
                <c:pt idx="3616">
                  <c:v>2101.3667091473599</c:v>
                </c:pt>
                <c:pt idx="3617">
                  <c:v>2222.6768665547902</c:v>
                </c:pt>
                <c:pt idx="3618">
                  <c:v>2345.0478779653599</c:v>
                </c:pt>
                <c:pt idx="3619">
                  <c:v>2469.7032604532701</c:v>
                </c:pt>
                <c:pt idx="3620">
                  <c:v>2597.0766635568998</c:v>
                </c:pt>
                <c:pt idx="3621">
                  <c:v>2722.9093497785898</c:v>
                </c:pt>
                <c:pt idx="3622">
                  <c:v>2834.79991835291</c:v>
                </c:pt>
                <c:pt idx="3623">
                  <c:v>2934.5833202076701</c:v>
                </c:pt>
                <c:pt idx="3624">
                  <c:v>3075.9310467499599</c:v>
                </c:pt>
                <c:pt idx="3625">
                  <c:v>3183.2013064941302</c:v>
                </c:pt>
                <c:pt idx="3626">
                  <c:v>3222.16969620691</c:v>
                </c:pt>
                <c:pt idx="3627">
                  <c:v>3297.1627056877901</c:v>
                </c:pt>
                <c:pt idx="3628">
                  <c:v>3390.6220250915799</c:v>
                </c:pt>
                <c:pt idx="3629">
                  <c:v>3478.27373902201</c:v>
                </c:pt>
                <c:pt idx="3630">
                  <c:v>3556.5409138713298</c:v>
                </c:pt>
                <c:pt idx="3631">
                  <c:v>3628.3645046000102</c:v>
                </c:pt>
                <c:pt idx="3632">
                  <c:v>3695.0734310429998</c:v>
                </c:pt>
                <c:pt idx="3633">
                  <c:v>3754.7894971118999</c:v>
                </c:pt>
                <c:pt idx="3634">
                  <c:v>3806.9582750296599</c:v>
                </c:pt>
                <c:pt idx="3635">
                  <c:v>3865.8875918304998</c:v>
                </c:pt>
                <c:pt idx="3636">
                  <c:v>3925.9751802792598</c:v>
                </c:pt>
                <c:pt idx="3637">
                  <c:v>3982.87281985049</c:v>
                </c:pt>
                <c:pt idx="3638">
                  <c:v>4048.9178125692401</c:v>
                </c:pt>
                <c:pt idx="3639">
                  <c:v>4049.9350942726201</c:v>
                </c:pt>
                <c:pt idx="3640">
                  <c:v>4025.95198935501</c:v>
                </c:pt>
                <c:pt idx="3641">
                  <c:v>4052.0142195847902</c:v>
                </c:pt>
                <c:pt idx="3642">
                  <c:v>4077.9783041597302</c:v>
                </c:pt>
                <c:pt idx="3643">
                  <c:v>4097.6007255241102</c:v>
                </c:pt>
                <c:pt idx="3644">
                  <c:v>4107.6799457757797</c:v>
                </c:pt>
                <c:pt idx="3645">
                  <c:v>4113.0429539141796</c:v>
                </c:pt>
                <c:pt idx="3646">
                  <c:v>4113.0047799576596</c:v>
                </c:pt>
                <c:pt idx="3647">
                  <c:v>4109.1931821744201</c:v>
                </c:pt>
                <c:pt idx="3648">
                  <c:v>4105.8353380716599</c:v>
                </c:pt>
                <c:pt idx="3649">
                  <c:v>4102.8544334559901</c:v>
                </c:pt>
                <c:pt idx="3650">
                  <c:v>4089.2093748324301</c:v>
                </c:pt>
                <c:pt idx="3651">
                  <c:v>4071.9917009937999</c:v>
                </c:pt>
                <c:pt idx="3652">
                  <c:v>4068.0894429371801</c:v>
                </c:pt>
                <c:pt idx="3653">
                  <c:v>4078.3346729539198</c:v>
                </c:pt>
                <c:pt idx="3654">
                  <c:v>4020.9527852761098</c:v>
                </c:pt>
                <c:pt idx="3655">
                  <c:v>3931.8104976963</c:v>
                </c:pt>
                <c:pt idx="3656">
                  <c:v>3895.9014003203301</c:v>
                </c:pt>
                <c:pt idx="3657">
                  <c:v>3862.51789990733</c:v>
                </c:pt>
                <c:pt idx="3658">
                  <c:v>3828.8335253464902</c:v>
                </c:pt>
                <c:pt idx="3659">
                  <c:v>3785.9911511118198</c:v>
                </c:pt>
                <c:pt idx="3660">
                  <c:v>3732.9549956331098</c:v>
                </c:pt>
                <c:pt idx="3661">
                  <c:v>3680.7379368469001</c:v>
                </c:pt>
                <c:pt idx="3662">
                  <c:v>3631.98161967447</c:v>
                </c:pt>
                <c:pt idx="3663">
                  <c:v>3582.9722251175699</c:v>
                </c:pt>
                <c:pt idx="3664">
                  <c:v>3533.24735399779</c:v>
                </c:pt>
                <c:pt idx="3665">
                  <c:v>3481.9849434304801</c:v>
                </c:pt>
                <c:pt idx="3666">
                  <c:v>3418.3873502844999</c:v>
                </c:pt>
                <c:pt idx="3667">
                  <c:v>3349.6248810892698</c:v>
                </c:pt>
                <c:pt idx="3668">
                  <c:v>3296.00302673434</c:v>
                </c:pt>
                <c:pt idx="3669">
                  <c:v>3258.11689350398</c:v>
                </c:pt>
                <c:pt idx="3670">
                  <c:v>3188.9499853829102</c:v>
                </c:pt>
                <c:pt idx="3671">
                  <c:v>3084.8444263904598</c:v>
                </c:pt>
                <c:pt idx="3672">
                  <c:v>3011.7932831693902</c:v>
                </c:pt>
                <c:pt idx="3673">
                  <c:v>2952.6491959683799</c:v>
                </c:pt>
                <c:pt idx="3674">
                  <c:v>2884.98565170237</c:v>
                </c:pt>
                <c:pt idx="3675">
                  <c:v>2822.4630072620398</c:v>
                </c:pt>
                <c:pt idx="3676">
                  <c:v>2753.25693698433</c:v>
                </c:pt>
                <c:pt idx="3677">
                  <c:v>2678.0609396683999</c:v>
                </c:pt>
                <c:pt idx="3678">
                  <c:v>2605.3822770991801</c:v>
                </c:pt>
                <c:pt idx="3679">
                  <c:v>2534.2342954095502</c:v>
                </c:pt>
                <c:pt idx="3680">
                  <c:v>2477.6011873945499</c:v>
                </c:pt>
                <c:pt idx="3681">
                  <c:v>2421.0933903468999</c:v>
                </c:pt>
                <c:pt idx="3682">
                  <c:v>2355.29117467284</c:v>
                </c:pt>
                <c:pt idx="3683">
                  <c:v>2307.12528888929</c:v>
                </c:pt>
                <c:pt idx="3684">
                  <c:v>2288.5975201227802</c:v>
                </c:pt>
                <c:pt idx="3685">
                  <c:v>2227.2869592402199</c:v>
                </c:pt>
                <c:pt idx="3686">
                  <c:v>2103.6423136655299</c:v>
                </c:pt>
                <c:pt idx="3687">
                  <c:v>2022.22751007685</c:v>
                </c:pt>
                <c:pt idx="3688">
                  <c:v>1971.2067255485999</c:v>
                </c:pt>
                <c:pt idx="3689">
                  <c:v>1911.703081637</c:v>
                </c:pt>
                <c:pt idx="3690">
                  <c:v>1856.4799176673</c:v>
                </c:pt>
                <c:pt idx="3691">
                  <c:v>1802.65421570075</c:v>
                </c:pt>
                <c:pt idx="3692">
                  <c:v>1743.1744905175101</c:v>
                </c:pt>
                <c:pt idx="3693">
                  <c:v>1680.8809470375199</c:v>
                </c:pt>
                <c:pt idx="3694">
                  <c:v>1624.24091321326</c:v>
                </c:pt>
                <c:pt idx="3695">
                  <c:v>1574.2747162784599</c:v>
                </c:pt>
                <c:pt idx="3696">
                  <c:v>1523.8971189469701</c:v>
                </c:pt>
                <c:pt idx="3697">
                  <c:v>1474.5865744196799</c:v>
                </c:pt>
                <c:pt idx="3698">
                  <c:v>1447.5568644909299</c:v>
                </c:pt>
                <c:pt idx="3699">
                  <c:v>1438.30418676627</c:v>
                </c:pt>
                <c:pt idx="3700">
                  <c:v>1392.2730751530501</c:v>
                </c:pt>
                <c:pt idx="3701">
                  <c:v>1303.9058951736199</c:v>
                </c:pt>
                <c:pt idx="3702">
                  <c:v>1247.1395642319901</c:v>
                </c:pt>
                <c:pt idx="3703">
                  <c:v>1219.57582550953</c:v>
                </c:pt>
                <c:pt idx="3704">
                  <c:v>1184.71617693543</c:v>
                </c:pt>
                <c:pt idx="3705">
                  <c:v>1149.9028512094401</c:v>
                </c:pt>
                <c:pt idx="3706">
                  <c:v>1114.29033905134</c:v>
                </c:pt>
                <c:pt idx="3707">
                  <c:v>1086.3316032059199</c:v>
                </c:pt>
                <c:pt idx="3708">
                  <c:v>1062.6602852615599</c:v>
                </c:pt>
                <c:pt idx="3709">
                  <c:v>1026.5394130684399</c:v>
                </c:pt>
                <c:pt idx="3710">
                  <c:v>987.27170506558002</c:v>
                </c:pt>
                <c:pt idx="3711">
                  <c:v>949.42450928855499</c:v>
                </c:pt>
                <c:pt idx="3712">
                  <c:v>914.54051871019203</c:v>
                </c:pt>
                <c:pt idx="3713">
                  <c:v>904.79505794456497</c:v>
                </c:pt>
                <c:pt idx="3714">
                  <c:v>911.10511692513603</c:v>
                </c:pt>
                <c:pt idx="3715">
                  <c:v>889.83887251500005</c:v>
                </c:pt>
                <c:pt idx="3716">
                  <c:v>840.15174946214597</c:v>
                </c:pt>
                <c:pt idx="3717">
                  <c:v>821.02553251780898</c:v>
                </c:pt>
                <c:pt idx="3718">
                  <c:v>811.41420709125498</c:v>
                </c:pt>
                <c:pt idx="3719">
                  <c:v>778.40671361953503</c:v>
                </c:pt>
                <c:pt idx="3720">
                  <c:v>754.55663811278998</c:v>
                </c:pt>
                <c:pt idx="3721">
                  <c:v>743.80573852806697</c:v>
                </c:pt>
                <c:pt idx="3722">
                  <c:v>735.35101035510195</c:v>
                </c:pt>
                <c:pt idx="3723">
                  <c:v>717.27240121428497</c:v>
                </c:pt>
                <c:pt idx="3724">
                  <c:v>694.34378888451101</c:v>
                </c:pt>
                <c:pt idx="3725">
                  <c:v>677.33068723576696</c:v>
                </c:pt>
                <c:pt idx="3726">
                  <c:v>666.53307698297999</c:v>
                </c:pt>
                <c:pt idx="3727">
                  <c:v>653.35962451259002</c:v>
                </c:pt>
                <c:pt idx="3728">
                  <c:v>654.50345779973895</c:v>
                </c:pt>
                <c:pt idx="3729">
                  <c:v>663.97138499601397</c:v>
                </c:pt>
                <c:pt idx="3730">
                  <c:v>645.83885638964398</c:v>
                </c:pt>
                <c:pt idx="3731">
                  <c:v>595.679998172365</c:v>
                </c:pt>
                <c:pt idx="3732">
                  <c:v>573.44232995835398</c:v>
                </c:pt>
                <c:pt idx="3733">
                  <c:v>583.73569941247001</c:v>
                </c:pt>
                <c:pt idx="3734">
                  <c:v>586.44847097004697</c:v>
                </c:pt>
                <c:pt idx="3735">
                  <c:v>589.29816101932795</c:v>
                </c:pt>
                <c:pt idx="3736">
                  <c:v>580.99260794081204</c:v>
                </c:pt>
                <c:pt idx="3737">
                  <c:v>547.94708693099994</c:v>
                </c:pt>
                <c:pt idx="3738">
                  <c:v>506.54178228297599</c:v>
                </c:pt>
                <c:pt idx="3739">
                  <c:v>477.74183267260099</c:v>
                </c:pt>
                <c:pt idx="3740">
                  <c:v>459.68447002191499</c:v>
                </c:pt>
                <c:pt idx="3741">
                  <c:v>461.44632051137597</c:v>
                </c:pt>
                <c:pt idx="3742">
                  <c:v>485.44589075669103</c:v>
                </c:pt>
                <c:pt idx="3743">
                  <c:v>503.849738780292</c:v>
                </c:pt>
                <c:pt idx="3744">
                  <c:v>471.40533813003202</c:v>
                </c:pt>
                <c:pt idx="3745">
                  <c:v>419.75478328939499</c:v>
                </c:pt>
                <c:pt idx="3746">
                  <c:v>408.02221404476097</c:v>
                </c:pt>
                <c:pt idx="3747">
                  <c:v>401.55001406690599</c:v>
                </c:pt>
                <c:pt idx="3748">
                  <c:v>391.57160257725002</c:v>
                </c:pt>
                <c:pt idx="3749">
                  <c:v>384.61815768103497</c:v>
                </c:pt>
                <c:pt idx="3750">
                  <c:v>368.58465519338301</c:v>
                </c:pt>
                <c:pt idx="3751">
                  <c:v>341.98617202191099</c:v>
                </c:pt>
                <c:pt idx="3752">
                  <c:v>316.003301927076</c:v>
                </c:pt>
                <c:pt idx="3753">
                  <c:v>296.86280599499298</c:v>
                </c:pt>
                <c:pt idx="3754">
                  <c:v>276.512896690704</c:v>
                </c:pt>
                <c:pt idx="3755">
                  <c:v>284.55702619389803</c:v>
                </c:pt>
                <c:pt idx="3756">
                  <c:v>305.63931742004701</c:v>
                </c:pt>
                <c:pt idx="3757">
                  <c:v>299.658359845652</c:v>
                </c:pt>
                <c:pt idx="3758">
                  <c:v>252.46697954677401</c:v>
                </c:pt>
                <c:pt idx="3759">
                  <c:v>215.71113249666499</c:v>
                </c:pt>
                <c:pt idx="3760">
                  <c:v>221.358978134654</c:v>
                </c:pt>
                <c:pt idx="3761">
                  <c:v>217.88795006949201</c:v>
                </c:pt>
                <c:pt idx="3762">
                  <c:v>204.14634787626201</c:v>
                </c:pt>
                <c:pt idx="3763">
                  <c:v>189.57952962930699</c:v>
                </c:pt>
                <c:pt idx="3764">
                  <c:v>178.86566078903499</c:v>
                </c:pt>
                <c:pt idx="3765">
                  <c:v>156.275309063397</c:v>
                </c:pt>
                <c:pt idx="3766">
                  <c:v>133.84680673256801</c:v>
                </c:pt>
                <c:pt idx="3767">
                  <c:v>120.877787584014</c:v>
                </c:pt>
                <c:pt idx="3768">
                  <c:v>112.42658824735</c:v>
                </c:pt>
                <c:pt idx="3769">
                  <c:v>131.87962809154601</c:v>
                </c:pt>
                <c:pt idx="3770">
                  <c:v>161.612084399108</c:v>
                </c:pt>
                <c:pt idx="3771">
                  <c:v>153.705978789</c:v>
                </c:pt>
                <c:pt idx="3772">
                  <c:v>112.04537536545701</c:v>
                </c:pt>
                <c:pt idx="3773">
                  <c:v>89.706824852850801</c:v>
                </c:pt>
                <c:pt idx="3774">
                  <c:v>85.602938398669195</c:v>
                </c:pt>
                <c:pt idx="3775">
                  <c:v>69.830322913787796</c:v>
                </c:pt>
                <c:pt idx="3776">
                  <c:v>58.317214591298701</c:v>
                </c:pt>
                <c:pt idx="3777">
                  <c:v>60.157224917058201</c:v>
                </c:pt>
                <c:pt idx="3778">
                  <c:v>67.436303654572797</c:v>
                </c:pt>
                <c:pt idx="3779">
                  <c:v>65.592936207575505</c:v>
                </c:pt>
                <c:pt idx="3780">
                  <c:v>58.8752328586556</c:v>
                </c:pt>
                <c:pt idx="3781">
                  <c:v>49.868423320438701</c:v>
                </c:pt>
                <c:pt idx="3782">
                  <c:v>58.000634861323</c:v>
                </c:pt>
                <c:pt idx="3783">
                  <c:v>89.068332798820506</c:v>
                </c:pt>
                <c:pt idx="3784">
                  <c:v>134.320949386797</c:v>
                </c:pt>
                <c:pt idx="3785">
                  <c:v>99.6989973150352</c:v>
                </c:pt>
                <c:pt idx="3786">
                  <c:v>22.581149662461002</c:v>
                </c:pt>
                <c:pt idx="3787">
                  <c:v>28.4541907226976</c:v>
                </c:pt>
                <c:pt idx="3788">
                  <c:v>111.154380321871</c:v>
                </c:pt>
                <c:pt idx="3789">
                  <c:v>146.94973479840101</c:v>
                </c:pt>
                <c:pt idx="3790">
                  <c:v>101.708402718625</c:v>
                </c:pt>
                <c:pt idx="3791">
                  <c:v>107.173281187827</c:v>
                </c:pt>
                <c:pt idx="3792">
                  <c:v>137.42687422782799</c:v>
                </c:pt>
                <c:pt idx="3793">
                  <c:v>159.26178832970299</c:v>
                </c:pt>
                <c:pt idx="3794">
                  <c:v>178.16238788713</c:v>
                </c:pt>
                <c:pt idx="3795">
                  <c:v>187.84010761687901</c:v>
                </c:pt>
                <c:pt idx="3796">
                  <c:v>197.28797979304801</c:v>
                </c:pt>
                <c:pt idx="3797">
                  <c:v>230.27223385932899</c:v>
                </c:pt>
                <c:pt idx="3798">
                  <c:v>286.77963685342303</c:v>
                </c:pt>
                <c:pt idx="3799">
                  <c:v>352.02636741391399</c:v>
                </c:pt>
                <c:pt idx="3800">
                  <c:v>362.03996230256303</c:v>
                </c:pt>
                <c:pt idx="3801">
                  <c:v>336.62215215969599</c:v>
                </c:pt>
                <c:pt idx="3802">
                  <c:v>355.01311809852899</c:v>
                </c:pt>
                <c:pt idx="3803">
                  <c:v>385.42330812330999</c:v>
                </c:pt>
                <c:pt idx="3804">
                  <c:v>416.32277829263302</c:v>
                </c:pt>
                <c:pt idx="3805">
                  <c:v>455.96876235254501</c:v>
                </c:pt>
                <c:pt idx="3806">
                  <c:v>495.39576633489497</c:v>
                </c:pt>
                <c:pt idx="3807">
                  <c:v>527.79283546550903</c:v>
                </c:pt>
                <c:pt idx="3808">
                  <c:v>556.8088689727</c:v>
                </c:pt>
                <c:pt idx="3809">
                  <c:v>588.79161760933198</c:v>
                </c:pt>
                <c:pt idx="3810">
                  <c:v>613.55824550142597</c:v>
                </c:pt>
                <c:pt idx="3811">
                  <c:v>630.59882796309103</c:v>
                </c:pt>
                <c:pt idx="3812">
                  <c:v>651.51187902378399</c:v>
                </c:pt>
                <c:pt idx="3813">
                  <c:v>678.92703081226705</c:v>
                </c:pt>
                <c:pt idx="3814">
                  <c:v>727.92386628204702</c:v>
                </c:pt>
                <c:pt idx="3815">
                  <c:v>768.96390904024395</c:v>
                </c:pt>
                <c:pt idx="3816">
                  <c:v>782.75917986325101</c:v>
                </c:pt>
                <c:pt idx="3817">
                  <c:v>804.76421314944503</c:v>
                </c:pt>
                <c:pt idx="3818">
                  <c:v>831.11161007440705</c:v>
                </c:pt>
                <c:pt idx="3819">
                  <c:v>853.01178260424899</c:v>
                </c:pt>
                <c:pt idx="3820">
                  <c:v>866.10464058927403</c:v>
                </c:pt>
                <c:pt idx="3821">
                  <c:v>862.64323650779602</c:v>
                </c:pt>
                <c:pt idx="3822">
                  <c:v>851.29311378906903</c:v>
                </c:pt>
                <c:pt idx="3823">
                  <c:v>854.49488274886403</c:v>
                </c:pt>
                <c:pt idx="3824">
                  <c:v>869.84394121018204</c:v>
                </c:pt>
                <c:pt idx="3825">
                  <c:v>882.99496342744305</c:v>
                </c:pt>
                <c:pt idx="3826">
                  <c:v>889.577762720377</c:v>
                </c:pt>
                <c:pt idx="3827">
                  <c:v>888.16212301276198</c:v>
                </c:pt>
                <c:pt idx="3828">
                  <c:v>881.82301064969897</c:v>
                </c:pt>
                <c:pt idx="3829">
                  <c:v>897.15538757330705</c:v>
                </c:pt>
                <c:pt idx="3830">
                  <c:v>889.41138947951902</c:v>
                </c:pt>
                <c:pt idx="3831">
                  <c:v>837.98039358630604</c:v>
                </c:pt>
                <c:pt idx="3832">
                  <c:v>805.14597242712102</c:v>
                </c:pt>
                <c:pt idx="3833">
                  <c:v>781.38291564960196</c:v>
                </c:pt>
                <c:pt idx="3834">
                  <c:v>753.72544096352306</c:v>
                </c:pt>
                <c:pt idx="3835">
                  <c:v>721.79800218267997</c:v>
                </c:pt>
                <c:pt idx="3836">
                  <c:v>680.05493278546805</c:v>
                </c:pt>
                <c:pt idx="3837">
                  <c:v>634.39770377469495</c:v>
                </c:pt>
                <c:pt idx="3838">
                  <c:v>587.87186100691099</c:v>
                </c:pt>
                <c:pt idx="3839">
                  <c:v>531.740087733981</c:v>
                </c:pt>
                <c:pt idx="3840">
                  <c:v>466.92660480747998</c:v>
                </c:pt>
                <c:pt idx="3841">
                  <c:v>403.8769819675</c:v>
                </c:pt>
                <c:pt idx="3842">
                  <c:v>347.71487849918299</c:v>
                </c:pt>
                <c:pt idx="3843">
                  <c:v>293.97986485895302</c:v>
                </c:pt>
                <c:pt idx="3844">
                  <c:v>262.399663913258</c:v>
                </c:pt>
                <c:pt idx="3845">
                  <c:v>187.945945119436</c:v>
                </c:pt>
                <c:pt idx="3846">
                  <c:v>54.226505583299897</c:v>
                </c:pt>
                <c:pt idx="3847">
                  <c:v>-42.402130887003899</c:v>
                </c:pt>
                <c:pt idx="3848">
                  <c:v>-123.11773808329799</c:v>
                </c:pt>
                <c:pt idx="3849">
                  <c:v>-226.168546991499</c:v>
                </c:pt>
                <c:pt idx="3850">
                  <c:v>-344.51757561116602</c:v>
                </c:pt>
                <c:pt idx="3851">
                  <c:v>-463.84627246676399</c:v>
                </c:pt>
                <c:pt idx="3852">
                  <c:v>-573.19453746259205</c:v>
                </c:pt>
                <c:pt idx="3853">
                  <c:v>-685.11432208513895</c:v>
                </c:pt>
                <c:pt idx="3854">
                  <c:v>-815.99308342871404</c:v>
                </c:pt>
                <c:pt idx="3855">
                  <c:v>-942.57917142439203</c:v>
                </c:pt>
                <c:pt idx="3856">
                  <c:v>-1072.07740742692</c:v>
                </c:pt>
                <c:pt idx="3857">
                  <c:v>-1215.9348973788201</c:v>
                </c:pt>
                <c:pt idx="3858">
                  <c:v>-1358.8167838383299</c:v>
                </c:pt>
                <c:pt idx="3859">
                  <c:v>-1472.43102053403</c:v>
                </c:pt>
                <c:pt idx="3860">
                  <c:v>-1622.6459705121199</c:v>
                </c:pt>
                <c:pt idx="3861">
                  <c:v>-1841.8009695876101</c:v>
                </c:pt>
                <c:pt idx="3862">
                  <c:v>-2036.8898117568999</c:v>
                </c:pt>
                <c:pt idx="3863">
                  <c:v>-2200.7806017057101</c:v>
                </c:pt>
                <c:pt idx="3864">
                  <c:v>-2357.15487853267</c:v>
                </c:pt>
                <c:pt idx="3865">
                  <c:v>-2518.6830052779001</c:v>
                </c:pt>
                <c:pt idx="3866">
                  <c:v>-2690.45980396699</c:v>
                </c:pt>
                <c:pt idx="3867">
                  <c:v>-2878.4877202203902</c:v>
                </c:pt>
                <c:pt idx="3868">
                  <c:v>-3079.7660677478002</c:v>
                </c:pt>
                <c:pt idx="3869">
                  <c:v>-3293.0780173548101</c:v>
                </c:pt>
                <c:pt idx="3870">
                  <c:v>-3494.4466138282801</c:v>
                </c:pt>
                <c:pt idx="3871">
                  <c:v>-3688.7301458226102</c:v>
                </c:pt>
                <c:pt idx="3872">
                  <c:v>-3891.7842269974899</c:v>
                </c:pt>
                <c:pt idx="3873">
                  <c:v>-4092.20669616955</c:v>
                </c:pt>
                <c:pt idx="3874">
                  <c:v>-4248.28583611468</c:v>
                </c:pt>
                <c:pt idx="3875">
                  <c:v>-4422.4008040301396</c:v>
                </c:pt>
                <c:pt idx="3876">
                  <c:v>-4666.7346974909096</c:v>
                </c:pt>
                <c:pt idx="3877">
                  <c:v>-4894.6858588381801</c:v>
                </c:pt>
                <c:pt idx="3878">
                  <c:v>-5111.7913504035296</c:v>
                </c:pt>
                <c:pt idx="3879">
                  <c:v>-5336.3441374599097</c:v>
                </c:pt>
                <c:pt idx="3880">
                  <c:v>-5553.5833067286403</c:v>
                </c:pt>
                <c:pt idx="3881">
                  <c:v>-5761.8577557646704</c:v>
                </c:pt>
                <c:pt idx="3882">
                  <c:v>-5960.6979320915798</c:v>
                </c:pt>
                <c:pt idx="3883">
                  <c:v>-6165.7244481982398</c:v>
                </c:pt>
                <c:pt idx="3884">
                  <c:v>-6389.6552109045697</c:v>
                </c:pt>
                <c:pt idx="3885">
                  <c:v>-6606.3977824003496</c:v>
                </c:pt>
                <c:pt idx="3886">
                  <c:v>-6798.3468998046301</c:v>
                </c:pt>
                <c:pt idx="3887">
                  <c:v>-6979.6218853730697</c:v>
                </c:pt>
                <c:pt idx="3888">
                  <c:v>-7145.8419880272204</c:v>
                </c:pt>
                <c:pt idx="3889">
                  <c:v>-7358.0771652552703</c:v>
                </c:pt>
                <c:pt idx="3890">
                  <c:v>-7595.2595610910703</c:v>
                </c:pt>
                <c:pt idx="3891">
                  <c:v>-7785.4695944105397</c:v>
                </c:pt>
                <c:pt idx="3892">
                  <c:v>-7968.0295222796603</c:v>
                </c:pt>
                <c:pt idx="3893">
                  <c:v>-8148.7983189594197</c:v>
                </c:pt>
                <c:pt idx="3894">
                  <c:v>-8325.37446024153</c:v>
                </c:pt>
                <c:pt idx="3895">
                  <c:v>-8501.8348392831394</c:v>
                </c:pt>
                <c:pt idx="3896">
                  <c:v>-8663.98782959862</c:v>
                </c:pt>
                <c:pt idx="3897">
                  <c:v>-8822.3102208505206</c:v>
                </c:pt>
                <c:pt idx="3898">
                  <c:v>-8988.2382056447204</c:v>
                </c:pt>
                <c:pt idx="3899">
                  <c:v>-9146.6093082790103</c:v>
                </c:pt>
                <c:pt idx="3900">
                  <c:v>-9301.2996682336798</c:v>
                </c:pt>
                <c:pt idx="3901">
                  <c:v>-9445.4825728088908</c:v>
                </c:pt>
                <c:pt idx="3902">
                  <c:v>-9565.5034804865409</c:v>
                </c:pt>
                <c:pt idx="3903">
                  <c:v>-9631.3081685549896</c:v>
                </c:pt>
                <c:pt idx="3904">
                  <c:v>-9744.7850247843508</c:v>
                </c:pt>
                <c:pt idx="3905">
                  <c:v>-9907.8555874036501</c:v>
                </c:pt>
                <c:pt idx="3906">
                  <c:v>-10004.789056448</c:v>
                </c:pt>
                <c:pt idx="3907">
                  <c:v>-10083.942175636799</c:v>
                </c:pt>
                <c:pt idx="3908">
                  <c:v>-10165.169533537701</c:v>
                </c:pt>
                <c:pt idx="3909">
                  <c:v>-10243.1920498585</c:v>
                </c:pt>
                <c:pt idx="3910">
                  <c:v>-10311.609424799</c:v>
                </c:pt>
                <c:pt idx="3911">
                  <c:v>-10368.407245234601</c:v>
                </c:pt>
                <c:pt idx="3912">
                  <c:v>-10415.276378525899</c:v>
                </c:pt>
                <c:pt idx="3913">
                  <c:v>-10454.0684187712</c:v>
                </c:pt>
                <c:pt idx="3914">
                  <c:v>-10481.483406385099</c:v>
                </c:pt>
                <c:pt idx="3915">
                  <c:v>-10500.083691345601</c:v>
                </c:pt>
                <c:pt idx="3916">
                  <c:v>-10513.5548433274</c:v>
                </c:pt>
                <c:pt idx="3917">
                  <c:v>-10514.181896001701</c:v>
                </c:pt>
                <c:pt idx="3918">
                  <c:v>-10462.8826808377</c:v>
                </c:pt>
                <c:pt idx="3919">
                  <c:v>-10440.9367234686</c:v>
                </c:pt>
                <c:pt idx="3920">
                  <c:v>-10462.615660244999</c:v>
                </c:pt>
                <c:pt idx="3921">
                  <c:v>-10431.7046764757</c:v>
                </c:pt>
                <c:pt idx="3922">
                  <c:v>-10369.286441074901</c:v>
                </c:pt>
                <c:pt idx="3923">
                  <c:v>-10298.308452154701</c:v>
                </c:pt>
                <c:pt idx="3924">
                  <c:v>-10227.2527035271</c:v>
                </c:pt>
                <c:pt idx="3925">
                  <c:v>-10142.5497811775</c:v>
                </c:pt>
                <c:pt idx="3926">
                  <c:v>-10050.200542988299</c:v>
                </c:pt>
                <c:pt idx="3927">
                  <c:v>-9951.0016053699601</c:v>
                </c:pt>
                <c:pt idx="3928">
                  <c:v>-9842.6672873710195</c:v>
                </c:pt>
                <c:pt idx="3929">
                  <c:v>-9736.3951037615006</c:v>
                </c:pt>
                <c:pt idx="3930">
                  <c:v>-9590.7307561390899</c:v>
                </c:pt>
                <c:pt idx="3931">
                  <c:v>-9436.5403607676708</c:v>
                </c:pt>
                <c:pt idx="3932">
                  <c:v>-9327.2862340085903</c:v>
                </c:pt>
                <c:pt idx="3933">
                  <c:v>-9204.3218247781697</c:v>
                </c:pt>
                <c:pt idx="3934">
                  <c:v>-9059.8142713667003</c:v>
                </c:pt>
                <c:pt idx="3935">
                  <c:v>-8900.9241210279106</c:v>
                </c:pt>
                <c:pt idx="3936">
                  <c:v>-8718.6473374427405</c:v>
                </c:pt>
                <c:pt idx="3937">
                  <c:v>-8511.6886875372893</c:v>
                </c:pt>
                <c:pt idx="3938">
                  <c:v>-8300.4595519171507</c:v>
                </c:pt>
                <c:pt idx="3939">
                  <c:v>-8102.02050900425</c:v>
                </c:pt>
                <c:pt idx="3940">
                  <c:v>-7908.2387850729701</c:v>
                </c:pt>
                <c:pt idx="3941">
                  <c:v>-7711.0547437719197</c:v>
                </c:pt>
                <c:pt idx="3942">
                  <c:v>-7500.3376894692801</c:v>
                </c:pt>
                <c:pt idx="3943">
                  <c:v>-7272.1699494902496</c:v>
                </c:pt>
                <c:pt idx="3944">
                  <c:v>-6992.9913384631</c:v>
                </c:pt>
                <c:pt idx="3945">
                  <c:v>-6749.8648846982796</c:v>
                </c:pt>
                <c:pt idx="3946">
                  <c:v>-6559.9636451358901</c:v>
                </c:pt>
                <c:pt idx="3947">
                  <c:v>-6327.38524725145</c:v>
                </c:pt>
                <c:pt idx="3948">
                  <c:v>-6075.0406526789802</c:v>
                </c:pt>
                <c:pt idx="3949">
                  <c:v>-5818.8033985366101</c:v>
                </c:pt>
                <c:pt idx="3950">
                  <c:v>-5565.9685631341399</c:v>
                </c:pt>
                <c:pt idx="3951">
                  <c:v>-5312.3354209066601</c:v>
                </c:pt>
                <c:pt idx="3952">
                  <c:v>-5047.4093086912799</c:v>
                </c:pt>
                <c:pt idx="3953">
                  <c:v>-4772.32639003029</c:v>
                </c:pt>
                <c:pt idx="3954">
                  <c:v>-4501.8842010762201</c:v>
                </c:pt>
                <c:pt idx="3955">
                  <c:v>-4241.0692111957796</c:v>
                </c:pt>
                <c:pt idx="3956">
                  <c:v>-3945.26961847134</c:v>
                </c:pt>
                <c:pt idx="3957">
                  <c:v>-3650.91172468493</c:v>
                </c:pt>
                <c:pt idx="3958">
                  <c:v>-3412.1793986006701</c:v>
                </c:pt>
                <c:pt idx="3959">
                  <c:v>-3163.1603306619299</c:v>
                </c:pt>
                <c:pt idx="3960">
                  <c:v>-2889.8325068642998</c:v>
                </c:pt>
                <c:pt idx="3961">
                  <c:v>-2613.5995453339601</c:v>
                </c:pt>
                <c:pt idx="3962">
                  <c:v>-2343.68952541825</c:v>
                </c:pt>
                <c:pt idx="3963">
                  <c:v>-2076.2133883844499</c:v>
                </c:pt>
                <c:pt idx="3964">
                  <c:v>-1807.19752476862</c:v>
                </c:pt>
                <c:pt idx="3965">
                  <c:v>-1540.2097580065799</c:v>
                </c:pt>
                <c:pt idx="3966">
                  <c:v>-1280.6943885759699</c:v>
                </c:pt>
                <c:pt idx="3967">
                  <c:v>-1025.8140436359599</c:v>
                </c:pt>
                <c:pt idx="3968">
                  <c:v>-756.50943250717296</c:v>
                </c:pt>
                <c:pt idx="3969">
                  <c:v>-480.83088568558497</c:v>
                </c:pt>
                <c:pt idx="3970">
                  <c:v>-246.20946890772299</c:v>
                </c:pt>
                <c:pt idx="3971">
                  <c:v>-25.256700840277201</c:v>
                </c:pt>
                <c:pt idx="3972">
                  <c:v>216.22233165057199</c:v>
                </c:pt>
                <c:pt idx="3973">
                  <c:v>456.40756266683502</c:v>
                </c:pt>
                <c:pt idx="3974">
                  <c:v>688.90084720665197</c:v>
                </c:pt>
                <c:pt idx="3975">
                  <c:v>907.74519971858695</c:v>
                </c:pt>
                <c:pt idx="3976">
                  <c:v>1114.5562730588199</c:v>
                </c:pt>
                <c:pt idx="3977">
                  <c:v>1311.21028206133</c:v>
                </c:pt>
                <c:pt idx="3978">
                  <c:v>1504.5970818660501</c:v>
                </c:pt>
                <c:pt idx="3979">
                  <c:v>1709.5322278281701</c:v>
                </c:pt>
                <c:pt idx="3980">
                  <c:v>1929.26110505821</c:v>
                </c:pt>
                <c:pt idx="3981">
                  <c:v>2170.1102131392299</c:v>
                </c:pt>
                <c:pt idx="3982">
                  <c:v>2347.1472252937101</c:v>
                </c:pt>
                <c:pt idx="3983">
                  <c:v>2468.5870675984902</c:v>
                </c:pt>
                <c:pt idx="3984">
                  <c:v>2622.1820307023099</c:v>
                </c:pt>
                <c:pt idx="3985">
                  <c:v>2769.33645013769</c:v>
                </c:pt>
                <c:pt idx="3986">
                  <c:v>2912.6899100272399</c:v>
                </c:pt>
                <c:pt idx="3987">
                  <c:v>3057.9119506244501</c:v>
                </c:pt>
                <c:pt idx="3988">
                  <c:v>3197.3130812475802</c:v>
                </c:pt>
                <c:pt idx="3989">
                  <c:v>3339.45462975193</c:v>
                </c:pt>
                <c:pt idx="3990">
                  <c:v>3476.87507834698</c:v>
                </c:pt>
                <c:pt idx="3991">
                  <c:v>3595.2667728657898</c:v>
                </c:pt>
                <c:pt idx="3992">
                  <c:v>3699.1633450425202</c:v>
                </c:pt>
                <c:pt idx="3993">
                  <c:v>3849.9600167650201</c:v>
                </c:pt>
                <c:pt idx="3994">
                  <c:v>3975.65522410416</c:v>
                </c:pt>
                <c:pt idx="3995">
                  <c:v>4016.45335366071</c:v>
                </c:pt>
                <c:pt idx="3996">
                  <c:v>4076.22074086575</c:v>
                </c:pt>
                <c:pt idx="3997">
                  <c:v>4157.20177829571</c:v>
                </c:pt>
                <c:pt idx="3998">
                  <c:v>4236.0379677302199</c:v>
                </c:pt>
                <c:pt idx="3999">
                  <c:v>4305.8076995706697</c:v>
                </c:pt>
                <c:pt idx="4000">
                  <c:v>4376.6454134642199</c:v>
                </c:pt>
                <c:pt idx="4001">
                  <c:v>4433.6012258164101</c:v>
                </c:pt>
                <c:pt idx="4002">
                  <c:v>4478.2365574878104</c:v>
                </c:pt>
                <c:pt idx="4003">
                  <c:v>4534.3429143530002</c:v>
                </c:pt>
                <c:pt idx="4004">
                  <c:v>4624.7507686564904</c:v>
                </c:pt>
                <c:pt idx="4005">
                  <c:v>4668.9677010751402</c:v>
                </c:pt>
                <c:pt idx="4006">
                  <c:v>4646.0066535475798</c:v>
                </c:pt>
                <c:pt idx="4007">
                  <c:v>4664.5560141389196</c:v>
                </c:pt>
                <c:pt idx="4008">
                  <c:v>4695.7280194421701</c:v>
                </c:pt>
                <c:pt idx="4009">
                  <c:v>4718.98677434619</c:v>
                </c:pt>
                <c:pt idx="4010">
                  <c:v>4743.6774546808701</c:v>
                </c:pt>
                <c:pt idx="4011">
                  <c:v>4764.4070395250401</c:v>
                </c:pt>
                <c:pt idx="4012">
                  <c:v>4760.7658942235703</c:v>
                </c:pt>
                <c:pt idx="4013">
                  <c:v>4746.5671904444498</c:v>
                </c:pt>
                <c:pt idx="4014">
                  <c:v>4749.0859399942701</c:v>
                </c:pt>
                <c:pt idx="4015">
                  <c:v>4768.4029128048096</c:v>
                </c:pt>
                <c:pt idx="4016">
                  <c:v>4767.6419247224803</c:v>
                </c:pt>
                <c:pt idx="4017">
                  <c:v>4743.8574499488504</c:v>
                </c:pt>
                <c:pt idx="4018">
                  <c:v>4743.7423837179704</c:v>
                </c:pt>
                <c:pt idx="4019">
                  <c:v>4730.0125099564202</c:v>
                </c:pt>
                <c:pt idx="4020">
                  <c:v>4695.9928787122899</c:v>
                </c:pt>
                <c:pt idx="4021">
                  <c:v>4668.1541552524995</c:v>
                </c:pt>
                <c:pt idx="4022">
                  <c:v>4643.6278611870803</c:v>
                </c:pt>
                <c:pt idx="4023">
                  <c:v>4643.3694742490597</c:v>
                </c:pt>
                <c:pt idx="4024">
                  <c:v>4663.98935076013</c:v>
                </c:pt>
                <c:pt idx="4025">
                  <c:v>4673.4352601393502</c:v>
                </c:pt>
                <c:pt idx="4026">
                  <c:v>4624.3916013608005</c:v>
                </c:pt>
                <c:pt idx="4027">
                  <c:v>4572.9514835975197</c:v>
                </c:pt>
                <c:pt idx="4028">
                  <c:v>4566.6341463423596</c:v>
                </c:pt>
                <c:pt idx="4029">
                  <c:v>4550.8980523463097</c:v>
                </c:pt>
                <c:pt idx="4030">
                  <c:v>4529.5252148497402</c:v>
                </c:pt>
                <c:pt idx="4031">
                  <c:v>4500.2025402386998</c:v>
                </c:pt>
                <c:pt idx="4032">
                  <c:v>4472.0826757196701</c:v>
                </c:pt>
                <c:pt idx="4033">
                  <c:v>4457.4490747616001</c:v>
                </c:pt>
                <c:pt idx="4034">
                  <c:v>4439.4359328696301</c:v>
                </c:pt>
                <c:pt idx="4035">
                  <c:v>4427.6068329771197</c:v>
                </c:pt>
                <c:pt idx="4036">
                  <c:v>4438.0700730062899</c:v>
                </c:pt>
                <c:pt idx="4037">
                  <c:v>4461.8031676893497</c:v>
                </c:pt>
                <c:pt idx="4038">
                  <c:v>4457.1542603586104</c:v>
                </c:pt>
                <c:pt idx="4039">
                  <c:v>4434.1285807109698</c:v>
                </c:pt>
                <c:pt idx="4040">
                  <c:v>4439.0302318199501</c:v>
                </c:pt>
                <c:pt idx="4041">
                  <c:v>4432.0993869488302</c:v>
                </c:pt>
                <c:pt idx="4042">
                  <c:v>4421.4274510700598</c:v>
                </c:pt>
                <c:pt idx="4043">
                  <c:v>4429.5182165486203</c:v>
                </c:pt>
                <c:pt idx="4044">
                  <c:v>4445.0495588741596</c:v>
                </c:pt>
                <c:pt idx="4045">
                  <c:v>4451.1353970741602</c:v>
                </c:pt>
                <c:pt idx="4046">
                  <c:v>4479.3568152459502</c:v>
                </c:pt>
                <c:pt idx="4047">
                  <c:v>4545.2759567211097</c:v>
                </c:pt>
                <c:pt idx="4048">
                  <c:v>4614.6343739541398</c:v>
                </c:pt>
                <c:pt idx="4049">
                  <c:v>4618.6660886752898</c:v>
                </c:pt>
                <c:pt idx="4050">
                  <c:v>4602.2086023642596</c:v>
                </c:pt>
                <c:pt idx="4051">
                  <c:v>4647.5024445304798</c:v>
                </c:pt>
                <c:pt idx="4052">
                  <c:v>4701.01568188079</c:v>
                </c:pt>
                <c:pt idx="4053">
                  <c:v>4743.6921184462099</c:v>
                </c:pt>
                <c:pt idx="4054">
                  <c:v>4778.4975958607802</c:v>
                </c:pt>
                <c:pt idx="4055">
                  <c:v>4820.1054441163196</c:v>
                </c:pt>
                <c:pt idx="4056">
                  <c:v>4862.4976983941797</c:v>
                </c:pt>
                <c:pt idx="4057">
                  <c:v>4923.2973805318097</c:v>
                </c:pt>
                <c:pt idx="4058">
                  <c:v>5001.2302256535304</c:v>
                </c:pt>
                <c:pt idx="4059">
                  <c:v>5073.5208469119798</c:v>
                </c:pt>
                <c:pt idx="4060">
                  <c:v>5097.1222284632804</c:v>
                </c:pt>
                <c:pt idx="4061">
                  <c:v>5115.6826425675099</c:v>
                </c:pt>
                <c:pt idx="4062">
                  <c:v>5181.14022680582</c:v>
                </c:pt>
                <c:pt idx="4063">
                  <c:v>5237.2401736135798</c:v>
                </c:pt>
                <c:pt idx="4064">
                  <c:v>5297.8794409484399</c:v>
                </c:pt>
                <c:pt idx="4065">
                  <c:v>5366.8238560433501</c:v>
                </c:pt>
                <c:pt idx="4066">
                  <c:v>5428.3456862437797</c:v>
                </c:pt>
                <c:pt idx="4067">
                  <c:v>5483.0539040230897</c:v>
                </c:pt>
                <c:pt idx="4068">
                  <c:v>5539.8441693114</c:v>
                </c:pt>
                <c:pt idx="4069">
                  <c:v>5600.6680201948702</c:v>
                </c:pt>
                <c:pt idx="4070">
                  <c:v>5656.3316187330202</c:v>
                </c:pt>
                <c:pt idx="4071">
                  <c:v>5701.6374133660402</c:v>
                </c:pt>
                <c:pt idx="4072">
                  <c:v>5774.4438599218602</c:v>
                </c:pt>
                <c:pt idx="4073">
                  <c:v>5871.0480578233301</c:v>
                </c:pt>
                <c:pt idx="4074">
                  <c:v>5936.5777258798898</c:v>
                </c:pt>
                <c:pt idx="4075">
                  <c:v>5950.8704699138698</c:v>
                </c:pt>
                <c:pt idx="4076">
                  <c:v>5960.22367005243</c:v>
                </c:pt>
                <c:pt idx="4077">
                  <c:v>6003.42749510261</c:v>
                </c:pt>
                <c:pt idx="4078">
                  <c:v>6039.1475838277001</c:v>
                </c:pt>
                <c:pt idx="4079">
                  <c:v>6082.9684447413001</c:v>
                </c:pt>
                <c:pt idx="4080">
                  <c:v>6136.0265455647404</c:v>
                </c:pt>
                <c:pt idx="4081">
                  <c:v>6177.0344301714204</c:v>
                </c:pt>
                <c:pt idx="4082">
                  <c:v>6206.0642963604096</c:v>
                </c:pt>
                <c:pt idx="4083">
                  <c:v>6226.8222531694901</c:v>
                </c:pt>
                <c:pt idx="4084">
                  <c:v>6247.9112319821597</c:v>
                </c:pt>
                <c:pt idx="4085">
                  <c:v>6268.7855429904203</c:v>
                </c:pt>
                <c:pt idx="4086">
                  <c:v>6294.8559159103697</c:v>
                </c:pt>
                <c:pt idx="4087">
                  <c:v>6308.4455153192603</c:v>
                </c:pt>
                <c:pt idx="4088">
                  <c:v>6313.28068467102</c:v>
                </c:pt>
                <c:pt idx="4089">
                  <c:v>6352.0227550974596</c:v>
                </c:pt>
                <c:pt idx="4090">
                  <c:v>6373.3815694438599</c:v>
                </c:pt>
                <c:pt idx="4091">
                  <c:v>6344.4618171182001</c:v>
                </c:pt>
                <c:pt idx="4092">
                  <c:v>6308.9354775000102</c:v>
                </c:pt>
                <c:pt idx="4093">
                  <c:v>6284.1038550781504</c:v>
                </c:pt>
                <c:pt idx="4094">
                  <c:v>6261.5425891531004</c:v>
                </c:pt>
                <c:pt idx="4095">
                  <c:v>6232.3125916693598</c:v>
                </c:pt>
                <c:pt idx="4096">
                  <c:v>6204.9532372118601</c:v>
                </c:pt>
                <c:pt idx="4097">
                  <c:v>6170.9576323307801</c:v>
                </c:pt>
                <c:pt idx="4098">
                  <c:v>6132.8421750195903</c:v>
                </c:pt>
                <c:pt idx="4099">
                  <c:v>6091.5885365315098</c:v>
                </c:pt>
                <c:pt idx="4100">
                  <c:v>6040.7473566349399</c:v>
                </c:pt>
                <c:pt idx="4101">
                  <c:v>5979.26936377518</c:v>
                </c:pt>
                <c:pt idx="4102">
                  <c:v>5907.0746992796003</c:v>
                </c:pt>
                <c:pt idx="4103">
                  <c:v>5838.2415420765801</c:v>
                </c:pt>
                <c:pt idx="4104">
                  <c:v>5803.1422996991396</c:v>
                </c:pt>
                <c:pt idx="4105">
                  <c:v>5742.0306179654499</c:v>
                </c:pt>
                <c:pt idx="4106">
                  <c:v>5625.1140871416601</c:v>
                </c:pt>
                <c:pt idx="4107">
                  <c:v>5508.6414134406596</c:v>
                </c:pt>
                <c:pt idx="4108">
                  <c:v>5409.9784146745396</c:v>
                </c:pt>
                <c:pt idx="4109">
                  <c:v>5314.1174237525202</c:v>
                </c:pt>
                <c:pt idx="4110">
                  <c:v>5203.55618451182</c:v>
                </c:pt>
                <c:pt idx="4111">
                  <c:v>5094.0415183442101</c:v>
                </c:pt>
                <c:pt idx="4112">
                  <c:v>4975.82870576203</c:v>
                </c:pt>
                <c:pt idx="4113">
                  <c:v>4848.8020478077397</c:v>
                </c:pt>
                <c:pt idx="4114">
                  <c:v>4720.3246268360199</c:v>
                </c:pt>
                <c:pt idx="4115">
                  <c:v>4589.6043744787903</c:v>
                </c:pt>
                <c:pt idx="4116">
                  <c:v>4459.9379817098597</c:v>
                </c:pt>
                <c:pt idx="4117">
                  <c:v>4316.0274710496496</c:v>
                </c:pt>
                <c:pt idx="4118">
                  <c:v>4161.8903668726598</c:v>
                </c:pt>
                <c:pt idx="4119">
                  <c:v>4049.24731545433</c:v>
                </c:pt>
                <c:pt idx="4120">
                  <c:v>3915.25623320878</c:v>
                </c:pt>
                <c:pt idx="4121">
                  <c:v>3727.38436035833</c:v>
                </c:pt>
                <c:pt idx="4122">
                  <c:v>3547.94624359616</c:v>
                </c:pt>
                <c:pt idx="4123">
                  <c:v>3374.3825181737202</c:v>
                </c:pt>
                <c:pt idx="4124">
                  <c:v>3206.5031603530301</c:v>
                </c:pt>
                <c:pt idx="4125">
                  <c:v>3037.8688590484899</c:v>
                </c:pt>
                <c:pt idx="4126">
                  <c:v>2865.14955140556</c:v>
                </c:pt>
                <c:pt idx="4127">
                  <c:v>2687.9652347348901</c:v>
                </c:pt>
                <c:pt idx="4128">
                  <c:v>2503.8759498472</c:v>
                </c:pt>
                <c:pt idx="4129">
                  <c:v>2315.8272778375999</c:v>
                </c:pt>
                <c:pt idx="4130">
                  <c:v>2130.2317989817402</c:v>
                </c:pt>
                <c:pt idx="4131">
                  <c:v>1949.9733763714901</c:v>
                </c:pt>
                <c:pt idx="4132">
                  <c:v>1765.4164285055999</c:v>
                </c:pt>
                <c:pt idx="4133">
                  <c:v>1570.1893278249299</c:v>
                </c:pt>
                <c:pt idx="4134">
                  <c:v>1367.8867848974601</c:v>
                </c:pt>
                <c:pt idx="4135">
                  <c:v>1199.5006757379999</c:v>
                </c:pt>
                <c:pt idx="4136">
                  <c:v>1036.2971845776699</c:v>
                </c:pt>
                <c:pt idx="4137">
                  <c:v>819.88090513554801</c:v>
                </c:pt>
                <c:pt idx="4138">
                  <c:v>591.89633651996598</c:v>
                </c:pt>
                <c:pt idx="4139">
                  <c:v>385.979439621344</c:v>
                </c:pt>
                <c:pt idx="4140">
                  <c:v>195.291215351912</c:v>
                </c:pt>
                <c:pt idx="4141">
                  <c:v>-3.3313306254591901</c:v>
                </c:pt>
                <c:pt idx="4142">
                  <c:v>-200.70052255057999</c:v>
                </c:pt>
                <c:pt idx="4143">
                  <c:v>-396.284202472993</c:v>
                </c:pt>
                <c:pt idx="4144">
                  <c:v>-594.17626873428901</c:v>
                </c:pt>
                <c:pt idx="4145">
                  <c:v>-787.05427045099702</c:v>
                </c:pt>
                <c:pt idx="4146">
                  <c:v>-982.33824238713999</c:v>
                </c:pt>
                <c:pt idx="4147">
                  <c:v>-1183.33884345608</c:v>
                </c:pt>
                <c:pt idx="4148">
                  <c:v>-1376.6289633034301</c:v>
                </c:pt>
                <c:pt idx="4149">
                  <c:v>-1521.63472855188</c:v>
                </c:pt>
                <c:pt idx="4150">
                  <c:v>-1684.7823590396299</c:v>
                </c:pt>
                <c:pt idx="4151">
                  <c:v>-1901.9967705686699</c:v>
                </c:pt>
                <c:pt idx="4152">
                  <c:v>-2100.3892901578702</c:v>
                </c:pt>
                <c:pt idx="4153">
                  <c:v>-2274.0838756176199</c:v>
                </c:pt>
                <c:pt idx="4154">
                  <c:v>-2439.21841171915</c:v>
                </c:pt>
                <c:pt idx="4155">
                  <c:v>-2609.5059199317998</c:v>
                </c:pt>
                <c:pt idx="4156">
                  <c:v>-2765.6585759201198</c:v>
                </c:pt>
                <c:pt idx="4157">
                  <c:v>-2934.7033124801801</c:v>
                </c:pt>
                <c:pt idx="4158">
                  <c:v>-3115.2225386495402</c:v>
                </c:pt>
                <c:pt idx="4159">
                  <c:v>-3279.1170380553199</c:v>
                </c:pt>
                <c:pt idx="4160">
                  <c:v>-3432.82753995143</c:v>
                </c:pt>
                <c:pt idx="4161">
                  <c:v>-3574.8818357158498</c:v>
                </c:pt>
                <c:pt idx="4162">
                  <c:v>-3718.01824414783</c:v>
                </c:pt>
                <c:pt idx="4163">
                  <c:v>-3866.1881632832301</c:v>
                </c:pt>
                <c:pt idx="4164">
                  <c:v>-3956.9001324461101</c:v>
                </c:pt>
                <c:pt idx="4165">
                  <c:v>-4050.96798656888</c:v>
                </c:pt>
                <c:pt idx="4166">
                  <c:v>-4208.5902274558002</c:v>
                </c:pt>
                <c:pt idx="4167">
                  <c:v>-4366.1552196946004</c:v>
                </c:pt>
                <c:pt idx="4168">
                  <c:v>-4499.3267019240002</c:v>
                </c:pt>
                <c:pt idx="4169">
                  <c:v>-4608.2446180189199</c:v>
                </c:pt>
                <c:pt idx="4170">
                  <c:v>-4719.6469490241498</c:v>
                </c:pt>
                <c:pt idx="4171">
                  <c:v>-4830.7734077676596</c:v>
                </c:pt>
                <c:pt idx="4172">
                  <c:v>-4935.2046989685796</c:v>
                </c:pt>
                <c:pt idx="4173">
                  <c:v>-5042.7462699080597</c:v>
                </c:pt>
                <c:pt idx="4174">
                  <c:v>-5159.6752634424602</c:v>
                </c:pt>
                <c:pt idx="4175">
                  <c:v>-5253.05453901695</c:v>
                </c:pt>
                <c:pt idx="4176">
                  <c:v>-5335.1856947793003</c:v>
                </c:pt>
                <c:pt idx="4177">
                  <c:v>-5414.1950577560001</c:v>
                </c:pt>
                <c:pt idx="4178">
                  <c:v>-5474.6483624918801</c:v>
                </c:pt>
                <c:pt idx="4179">
                  <c:v>-5564.5952808536904</c:v>
                </c:pt>
                <c:pt idx="4180">
                  <c:v>-5680.5036779705697</c:v>
                </c:pt>
                <c:pt idx="4181">
                  <c:v>-5776.6237445851002</c:v>
                </c:pt>
                <c:pt idx="4182">
                  <c:v>-5857.2387617456898</c:v>
                </c:pt>
                <c:pt idx="4183">
                  <c:v>-5916.7114564261401</c:v>
                </c:pt>
                <c:pt idx="4184">
                  <c:v>-5975.29694474395</c:v>
                </c:pt>
                <c:pt idx="4185">
                  <c:v>-6045.9702860529696</c:v>
                </c:pt>
                <c:pt idx="4186">
                  <c:v>-6113.0631391810803</c:v>
                </c:pt>
                <c:pt idx="4187">
                  <c:v>-6180.4635002231798</c:v>
                </c:pt>
                <c:pt idx="4188">
                  <c:v>-6253.8406315898301</c:v>
                </c:pt>
                <c:pt idx="4189">
                  <c:v>-6328.0848208901898</c:v>
                </c:pt>
                <c:pt idx="4190">
                  <c:v>-6397.6066407585004</c:v>
                </c:pt>
                <c:pt idx="4191">
                  <c:v>-6453.1989482182098</c:v>
                </c:pt>
                <c:pt idx="4192">
                  <c:v>-6493.58490383566</c:v>
                </c:pt>
                <c:pt idx="4193">
                  <c:v>-6512.78396958147</c:v>
                </c:pt>
                <c:pt idx="4194">
                  <c:v>-6557.0526320058298</c:v>
                </c:pt>
                <c:pt idx="4195">
                  <c:v>-6629.5561969074597</c:v>
                </c:pt>
                <c:pt idx="4196">
                  <c:v>-6687.92775638275</c:v>
                </c:pt>
                <c:pt idx="4197">
                  <c:v>-6734.3848329513003</c:v>
                </c:pt>
                <c:pt idx="4198">
                  <c:v>-6771.8053615586996</c:v>
                </c:pt>
                <c:pt idx="4199">
                  <c:v>-6812.3545395667097</c:v>
                </c:pt>
                <c:pt idx="4200">
                  <c:v>-6857.6313513539399</c:v>
                </c:pt>
                <c:pt idx="4201">
                  <c:v>-6897.3348847546204</c:v>
                </c:pt>
                <c:pt idx="4202">
                  <c:v>-6931.9066583436997</c:v>
                </c:pt>
                <c:pt idx="4203">
                  <c:v>-6964.4688959739997</c:v>
                </c:pt>
                <c:pt idx="4204">
                  <c:v>-6994.3170345668595</c:v>
                </c:pt>
                <c:pt idx="4205">
                  <c:v>-7026.6140734221599</c:v>
                </c:pt>
                <c:pt idx="4206">
                  <c:v>-7030.1471165213898</c:v>
                </c:pt>
                <c:pt idx="4207">
                  <c:v>-7022.1577950459496</c:v>
                </c:pt>
                <c:pt idx="4208">
                  <c:v>-7058.3194085303803</c:v>
                </c:pt>
                <c:pt idx="4209">
                  <c:v>-7118.7788167522704</c:v>
                </c:pt>
                <c:pt idx="4210">
                  <c:v>-7157.44942839954</c:v>
                </c:pt>
                <c:pt idx="4211">
                  <c:v>-7170.0506108068903</c:v>
                </c:pt>
                <c:pt idx="4212">
                  <c:v>-7188.4850690244702</c:v>
                </c:pt>
                <c:pt idx="4213">
                  <c:v>-7210.9937771218601</c:v>
                </c:pt>
                <c:pt idx="4214">
                  <c:v>-7227.6439058649703</c:v>
                </c:pt>
                <c:pt idx="4215">
                  <c:v>-7238.72192307969</c:v>
                </c:pt>
                <c:pt idx="4216">
                  <c:v>-7251.2855194396798</c:v>
                </c:pt>
                <c:pt idx="4217">
                  <c:v>-7263.7604795288598</c:v>
                </c:pt>
                <c:pt idx="4218">
                  <c:v>-7274.5779727519903</c:v>
                </c:pt>
                <c:pt idx="4219">
                  <c:v>-7286.8928922560599</c:v>
                </c:pt>
                <c:pt idx="4220">
                  <c:v>-7311.9036229574604</c:v>
                </c:pt>
                <c:pt idx="4221">
                  <c:v>-7317.0669685647199</c:v>
                </c:pt>
                <c:pt idx="4222">
                  <c:v>-7297.7322535849798</c:v>
                </c:pt>
                <c:pt idx="4223">
                  <c:v>-7299.4576022852798</c:v>
                </c:pt>
                <c:pt idx="4224">
                  <c:v>-7374.1842879421602</c:v>
                </c:pt>
                <c:pt idx="4225">
                  <c:v>-7428.3053121595103</c:v>
                </c:pt>
                <c:pt idx="4226">
                  <c:v>-7388.2488833575198</c:v>
                </c:pt>
                <c:pt idx="4227">
                  <c:v>-7359.96556602081</c:v>
                </c:pt>
                <c:pt idx="4228">
                  <c:v>-7378.5963111528599</c:v>
                </c:pt>
                <c:pt idx="4229">
                  <c:v>-7409.7790243340396</c:v>
                </c:pt>
                <c:pt idx="4230">
                  <c:v>-7409.8358911660998</c:v>
                </c:pt>
                <c:pt idx="4231">
                  <c:v>-7397.3736132826898</c:v>
                </c:pt>
                <c:pt idx="4232">
                  <c:v>-7389.4808980600501</c:v>
                </c:pt>
                <c:pt idx="4233">
                  <c:v>-7390.3449201549802</c:v>
                </c:pt>
                <c:pt idx="4234">
                  <c:v>-7387.2325342563599</c:v>
                </c:pt>
                <c:pt idx="4235">
                  <c:v>-7386.3496130985204</c:v>
                </c:pt>
                <c:pt idx="4236">
                  <c:v>-7356.9132151998401</c:v>
                </c:pt>
                <c:pt idx="4237">
                  <c:v>-7303.3238863710903</c:v>
                </c:pt>
                <c:pt idx="4238">
                  <c:v>-7281.2717361843497</c:v>
                </c:pt>
                <c:pt idx="4239">
                  <c:v>-7299.0431803153497</c:v>
                </c:pt>
                <c:pt idx="4240">
                  <c:v>-7307.0260252009602</c:v>
                </c:pt>
                <c:pt idx="4241">
                  <c:v>-7278.6437424145397</c:v>
                </c:pt>
                <c:pt idx="4242">
                  <c:v>-7249.4346089193104</c:v>
                </c:pt>
                <c:pt idx="4243">
                  <c:v>-7211.0260149658598</c:v>
                </c:pt>
                <c:pt idx="4244">
                  <c:v>-7161.6343638463204</c:v>
                </c:pt>
                <c:pt idx="4245">
                  <c:v>-7116.3557064469896</c:v>
                </c:pt>
                <c:pt idx="4246">
                  <c:v>-7074.3377628557701</c:v>
                </c:pt>
                <c:pt idx="4247">
                  <c:v>-7025.4419465556102</c:v>
                </c:pt>
                <c:pt idx="4248">
                  <c:v>-6963.4545763654896</c:v>
                </c:pt>
                <c:pt idx="4249">
                  <c:v>-6895.7895214241398</c:v>
                </c:pt>
                <c:pt idx="4250">
                  <c:v>-6839.4281468855897</c:v>
                </c:pt>
                <c:pt idx="4251">
                  <c:v>-6763.9083910729896</c:v>
                </c:pt>
                <c:pt idx="4252">
                  <c:v>-6657.7575723304299</c:v>
                </c:pt>
                <c:pt idx="4253">
                  <c:v>-6578.0795399393501</c:v>
                </c:pt>
                <c:pt idx="4254">
                  <c:v>-6525.8400489121796</c:v>
                </c:pt>
                <c:pt idx="4255">
                  <c:v>-6461.5024093953998</c:v>
                </c:pt>
                <c:pt idx="4256">
                  <c:v>-6373.53646327148</c:v>
                </c:pt>
                <c:pt idx="4257">
                  <c:v>-6276.8091654046202</c:v>
                </c:pt>
                <c:pt idx="4258">
                  <c:v>-6167.6021496516096</c:v>
                </c:pt>
                <c:pt idx="4259">
                  <c:v>-6057.1128424684703</c:v>
                </c:pt>
                <c:pt idx="4260">
                  <c:v>-5959.9496942187097</c:v>
                </c:pt>
                <c:pt idx="4261">
                  <c:v>-5861.7633616303401</c:v>
                </c:pt>
                <c:pt idx="4262">
                  <c:v>-5741.3239615689599</c:v>
                </c:pt>
                <c:pt idx="4263">
                  <c:v>-5604.9174494038298</c:v>
                </c:pt>
                <c:pt idx="4264">
                  <c:v>-5470.7983051901701</c:v>
                </c:pt>
                <c:pt idx="4265">
                  <c:v>-5347.7978557530596</c:v>
                </c:pt>
                <c:pt idx="4266">
                  <c:v>-5226.7339611898597</c:v>
                </c:pt>
                <c:pt idx="4267">
                  <c:v>-5085.4867438361798</c:v>
                </c:pt>
                <c:pt idx="4268">
                  <c:v>-4899.9900722919501</c:v>
                </c:pt>
                <c:pt idx="4269">
                  <c:v>-4729.9977914478204</c:v>
                </c:pt>
                <c:pt idx="4270">
                  <c:v>-4607.5972983190104</c:v>
                </c:pt>
                <c:pt idx="4271">
                  <c:v>-4475.2305330562504</c:v>
                </c:pt>
                <c:pt idx="4272">
                  <c:v>-4316.3909510818303</c:v>
                </c:pt>
                <c:pt idx="4273">
                  <c:v>-4143.4509161750802</c:v>
                </c:pt>
                <c:pt idx="4274">
                  <c:v>-3976.50080464948</c:v>
                </c:pt>
                <c:pt idx="4275">
                  <c:v>-3802.1761644435901</c:v>
                </c:pt>
                <c:pt idx="4276">
                  <c:v>-3626.0727917478098</c:v>
                </c:pt>
                <c:pt idx="4277">
                  <c:v>-3447.4646514255601</c:v>
                </c:pt>
                <c:pt idx="4278">
                  <c:v>-3262.6402454587401</c:v>
                </c:pt>
                <c:pt idx="4279">
                  <c:v>-3075.7796022503899</c:v>
                </c:pt>
                <c:pt idx="4280">
                  <c:v>-2886.1815601715898</c:v>
                </c:pt>
                <c:pt idx="4281">
                  <c:v>-2687.6912628343798</c:v>
                </c:pt>
                <c:pt idx="4282">
                  <c:v>-2481.9826204733899</c:v>
                </c:pt>
                <c:pt idx="4283">
                  <c:v>-2287.0443133888998</c:v>
                </c:pt>
                <c:pt idx="4284">
                  <c:v>-2062.2617656214102</c:v>
                </c:pt>
                <c:pt idx="4285">
                  <c:v>-1822.0119114587101</c:v>
                </c:pt>
                <c:pt idx="4286">
                  <c:v>-1623.3311735733701</c:v>
                </c:pt>
                <c:pt idx="4287">
                  <c:v>-1436.58451331484</c:v>
                </c:pt>
                <c:pt idx="4288">
                  <c:v>-1226.13384038808</c:v>
                </c:pt>
                <c:pt idx="4289">
                  <c:v>-996.66289619211705</c:v>
                </c:pt>
                <c:pt idx="4290">
                  <c:v>-777.61666827619604</c:v>
                </c:pt>
                <c:pt idx="4291">
                  <c:v>-556.13835399360505</c:v>
                </c:pt>
                <c:pt idx="4292">
                  <c:v>-333.62484506504802</c:v>
                </c:pt>
                <c:pt idx="4293">
                  <c:v>-117.757035872673</c:v>
                </c:pt>
                <c:pt idx="4294">
                  <c:v>102.018193896819</c:v>
                </c:pt>
                <c:pt idx="4295">
                  <c:v>318.35741004026602</c:v>
                </c:pt>
                <c:pt idx="4296">
                  <c:v>540.83846021496504</c:v>
                </c:pt>
                <c:pt idx="4297">
                  <c:v>778.91740611775504</c:v>
                </c:pt>
                <c:pt idx="4298">
                  <c:v>1014.9573187291199</c:v>
                </c:pt>
                <c:pt idx="4299">
                  <c:v>1234.76915036635</c:v>
                </c:pt>
                <c:pt idx="4300">
                  <c:v>1464.32586698553</c:v>
                </c:pt>
                <c:pt idx="4301">
                  <c:v>1732.13923798216</c:v>
                </c:pt>
                <c:pt idx="4302">
                  <c:v>1956.8477079403599</c:v>
                </c:pt>
                <c:pt idx="4303">
                  <c:v>2141.6042142935999</c:v>
                </c:pt>
                <c:pt idx="4304">
                  <c:v>2350.8651159665101</c:v>
                </c:pt>
                <c:pt idx="4305">
                  <c:v>2553.8724699634599</c:v>
                </c:pt>
                <c:pt idx="4306">
                  <c:v>2757.57125300708</c:v>
                </c:pt>
                <c:pt idx="4307">
                  <c:v>2961.48534323076</c:v>
                </c:pt>
                <c:pt idx="4308">
                  <c:v>3156.8855666702402</c:v>
                </c:pt>
                <c:pt idx="4309">
                  <c:v>3343.6050497756601</c:v>
                </c:pt>
                <c:pt idx="4310">
                  <c:v>3537.4668165702401</c:v>
                </c:pt>
                <c:pt idx="4311">
                  <c:v>3742.5302398311801</c:v>
                </c:pt>
                <c:pt idx="4312">
                  <c:v>3942.2772737840601</c:v>
                </c:pt>
                <c:pt idx="4313">
                  <c:v>4127.0667409153102</c:v>
                </c:pt>
                <c:pt idx="4314">
                  <c:v>4304.37373038859</c:v>
                </c:pt>
                <c:pt idx="4315">
                  <c:v>4479.2967718283899</c:v>
                </c:pt>
                <c:pt idx="4316">
                  <c:v>4639.05250645674</c:v>
                </c:pt>
                <c:pt idx="4317">
                  <c:v>4850.2725422491803</c:v>
                </c:pt>
                <c:pt idx="4318">
                  <c:v>5039.70556279629</c:v>
                </c:pt>
                <c:pt idx="4319">
                  <c:v>5146.2851954006301</c:v>
                </c:pt>
                <c:pt idx="4320">
                  <c:v>5273.1324330161797</c:v>
                </c:pt>
                <c:pt idx="4321">
                  <c:v>5409.2356999018302</c:v>
                </c:pt>
                <c:pt idx="4322">
                  <c:v>5536.9054473860797</c:v>
                </c:pt>
                <c:pt idx="4323">
                  <c:v>5662.1902902955499</c:v>
                </c:pt>
                <c:pt idx="4324">
                  <c:v>5789.1103885478697</c:v>
                </c:pt>
                <c:pt idx="4325">
                  <c:v>5908.0890176656203</c:v>
                </c:pt>
                <c:pt idx="4326">
                  <c:v>6014.0764531488103</c:v>
                </c:pt>
                <c:pt idx="4327">
                  <c:v>6118.0209018768301</c:v>
                </c:pt>
                <c:pt idx="4328">
                  <c:v>6261.4313053102896</c:v>
                </c:pt>
                <c:pt idx="4329">
                  <c:v>6370.6548847495596</c:v>
                </c:pt>
                <c:pt idx="4330">
                  <c:v>6410.5044307285698</c:v>
                </c:pt>
                <c:pt idx="4331">
                  <c:v>6476.5884388787499</c:v>
                </c:pt>
                <c:pt idx="4332">
                  <c:v>6553.37113262206</c:v>
                </c:pt>
                <c:pt idx="4333">
                  <c:v>6616.1647618303004</c:v>
                </c:pt>
                <c:pt idx="4334">
                  <c:v>6666.0939451145496</c:v>
                </c:pt>
                <c:pt idx="4335">
                  <c:v>6714.7808167442099</c:v>
                </c:pt>
                <c:pt idx="4336">
                  <c:v>6777.5680768455804</c:v>
                </c:pt>
                <c:pt idx="4337">
                  <c:v>6853.4425291090301</c:v>
                </c:pt>
                <c:pt idx="4338">
                  <c:v>6920.5998432210599</c:v>
                </c:pt>
                <c:pt idx="4339">
                  <c:v>6913.6485585120399</c:v>
                </c:pt>
                <c:pt idx="4340">
                  <c:v>6881.76446336151</c:v>
                </c:pt>
                <c:pt idx="4341">
                  <c:v>6895.3516912202804</c:v>
                </c:pt>
                <c:pt idx="4342">
                  <c:v>6902.7769374658901</c:v>
                </c:pt>
                <c:pt idx="4343">
                  <c:v>6912.3249390083702</c:v>
                </c:pt>
                <c:pt idx="4344">
                  <c:v>6917.08819479876</c:v>
                </c:pt>
                <c:pt idx="4345">
                  <c:v>6904.3274191704104</c:v>
                </c:pt>
                <c:pt idx="4346">
                  <c:v>6874.7424076443504</c:v>
                </c:pt>
                <c:pt idx="4347">
                  <c:v>6858.0238963246802</c:v>
                </c:pt>
                <c:pt idx="4348">
                  <c:v>6858.2231716194301</c:v>
                </c:pt>
                <c:pt idx="4349">
                  <c:v>6839.7388519675196</c:v>
                </c:pt>
                <c:pt idx="4350">
                  <c:v>6771.41074297467</c:v>
                </c:pt>
                <c:pt idx="4351">
                  <c:v>6703.8528621797605</c:v>
                </c:pt>
                <c:pt idx="4352">
                  <c:v>6668.1607039152996</c:v>
                </c:pt>
                <c:pt idx="4353">
                  <c:v>6614.3223194231996</c:v>
                </c:pt>
                <c:pt idx="4354">
                  <c:v>6549.8403795880704</c:v>
                </c:pt>
                <c:pt idx="4355">
                  <c:v>6485.7727992631299</c:v>
                </c:pt>
                <c:pt idx="4356">
                  <c:v>6420.3457695851403</c:v>
                </c:pt>
                <c:pt idx="4357">
                  <c:v>6340.2604004192799</c:v>
                </c:pt>
                <c:pt idx="4358">
                  <c:v>6282.9749503353096</c:v>
                </c:pt>
                <c:pt idx="4359">
                  <c:v>6237.7579297310103</c:v>
                </c:pt>
                <c:pt idx="4360">
                  <c:v>6161.9769975200597</c:v>
                </c:pt>
                <c:pt idx="4361">
                  <c:v>6057.1045642577701</c:v>
                </c:pt>
                <c:pt idx="4362">
                  <c:v>5955.9582785361899</c:v>
                </c:pt>
                <c:pt idx="4363">
                  <c:v>5865.6521392292298</c:v>
                </c:pt>
                <c:pt idx="4364">
                  <c:v>5758.77862744289</c:v>
                </c:pt>
                <c:pt idx="4365">
                  <c:v>5666.0962164763896</c:v>
                </c:pt>
                <c:pt idx="4366">
                  <c:v>5581.5740131676703</c:v>
                </c:pt>
                <c:pt idx="4367">
                  <c:v>5478.9701884096203</c:v>
                </c:pt>
                <c:pt idx="4368">
                  <c:v>5360.9743269439796</c:v>
                </c:pt>
                <c:pt idx="4369">
                  <c:v>5294.8306138742701</c:v>
                </c:pt>
                <c:pt idx="4370">
                  <c:v>5238.1870232584097</c:v>
                </c:pt>
                <c:pt idx="4371">
                  <c:v>5121.0024351340298</c:v>
                </c:pt>
                <c:pt idx="4372">
                  <c:v>4986.1317837646102</c:v>
                </c:pt>
                <c:pt idx="4373">
                  <c:v>4865.8356064384798</c:v>
                </c:pt>
                <c:pt idx="4374">
                  <c:v>4770.97312232493</c:v>
                </c:pt>
                <c:pt idx="4375">
                  <c:v>4672.4068139188703</c:v>
                </c:pt>
                <c:pt idx="4376">
                  <c:v>4571.83170669629</c:v>
                </c:pt>
                <c:pt idx="4377">
                  <c:v>4474.8824681728702</c:v>
                </c:pt>
                <c:pt idx="4378">
                  <c:v>4386.8491138839499</c:v>
                </c:pt>
                <c:pt idx="4379">
                  <c:v>4308.3925788219003</c:v>
                </c:pt>
                <c:pt idx="4380">
                  <c:v>4271.2758706736304</c:v>
                </c:pt>
                <c:pt idx="4381">
                  <c:v>4196.6006912335497</c:v>
                </c:pt>
                <c:pt idx="4382">
                  <c:v>4055.97510478202</c:v>
                </c:pt>
                <c:pt idx="4383">
                  <c:v>3935.06837867591</c:v>
                </c:pt>
                <c:pt idx="4384">
                  <c:v>3829.7574242980099</c:v>
                </c:pt>
                <c:pt idx="4385">
                  <c:v>3753.7320008926899</c:v>
                </c:pt>
                <c:pt idx="4386">
                  <c:v>3698.4940678984499</c:v>
                </c:pt>
                <c:pt idx="4387">
                  <c:v>3639.09468744991</c:v>
                </c:pt>
                <c:pt idx="4388">
                  <c:v>3561.3593001907402</c:v>
                </c:pt>
                <c:pt idx="4389">
                  <c:v>3477.4666281290602</c:v>
                </c:pt>
                <c:pt idx="4390">
                  <c:v>3413.1558745802399</c:v>
                </c:pt>
                <c:pt idx="4391">
                  <c:v>3388.5401770001399</c:v>
                </c:pt>
                <c:pt idx="4392">
                  <c:v>3287.9671095048602</c:v>
                </c:pt>
                <c:pt idx="4393">
                  <c:v>3175.9208880721599</c:v>
                </c:pt>
                <c:pt idx="4394">
                  <c:v>3215.7658294140101</c:v>
                </c:pt>
                <c:pt idx="4395">
                  <c:v>3184.145773665</c:v>
                </c:pt>
                <c:pt idx="4396">
                  <c:v>3086.9200332614901</c:v>
                </c:pt>
                <c:pt idx="4397">
                  <c:v>3047.4798044598701</c:v>
                </c:pt>
                <c:pt idx="4398">
                  <c:v>3001.3190120439499</c:v>
                </c:pt>
                <c:pt idx="4399">
                  <c:v>2956.0542354203199</c:v>
                </c:pt>
                <c:pt idx="4400">
                  <c:v>2925.37258887184</c:v>
                </c:pt>
                <c:pt idx="4401">
                  <c:v>2914.07676838832</c:v>
                </c:pt>
                <c:pt idx="4402">
                  <c:v>2936.30450578913</c:v>
                </c:pt>
                <c:pt idx="4403">
                  <c:v>2917.8417184718201</c:v>
                </c:pt>
                <c:pt idx="4404">
                  <c:v>2863.6256508638398</c:v>
                </c:pt>
                <c:pt idx="4405">
                  <c:v>2854.6756578624299</c:v>
                </c:pt>
                <c:pt idx="4406">
                  <c:v>2859.7308665175101</c:v>
                </c:pt>
                <c:pt idx="4407">
                  <c:v>2848.8589234732699</c:v>
                </c:pt>
                <c:pt idx="4408">
                  <c:v>2828.31769674629</c:v>
                </c:pt>
                <c:pt idx="4409">
                  <c:v>2826.4629677473199</c:v>
                </c:pt>
                <c:pt idx="4410">
                  <c:v>2837.8936145316602</c:v>
                </c:pt>
                <c:pt idx="4411">
                  <c:v>2847.5724626830502</c:v>
                </c:pt>
                <c:pt idx="4412">
                  <c:v>2856.84057831158</c:v>
                </c:pt>
                <c:pt idx="4413">
                  <c:v>2888.3771322541202</c:v>
                </c:pt>
                <c:pt idx="4414">
                  <c:v>2940.79388842465</c:v>
                </c:pt>
                <c:pt idx="4415">
                  <c:v>2955.8377151894301</c:v>
                </c:pt>
                <c:pt idx="4416">
                  <c:v>2924.6602063999198</c:v>
                </c:pt>
                <c:pt idx="4417">
                  <c:v>2907.91293331011</c:v>
                </c:pt>
                <c:pt idx="4418">
                  <c:v>2920.0596527923599</c:v>
                </c:pt>
                <c:pt idx="4419">
                  <c:v>2954.17242451419</c:v>
                </c:pt>
                <c:pt idx="4420">
                  <c:v>2996.6051583008998</c:v>
                </c:pt>
                <c:pt idx="4421">
                  <c:v>3035.4253700909899</c:v>
                </c:pt>
                <c:pt idx="4422">
                  <c:v>3061.15494007501</c:v>
                </c:pt>
                <c:pt idx="4423">
                  <c:v>3082.9544853347002</c:v>
                </c:pt>
                <c:pt idx="4424">
                  <c:v>3111.1059042203701</c:v>
                </c:pt>
                <c:pt idx="4425">
                  <c:v>3140.2823914145501</c:v>
                </c:pt>
                <c:pt idx="4426">
                  <c:v>3165.9775033600799</c:v>
                </c:pt>
                <c:pt idx="4427">
                  <c:v>3202.1165961582201</c:v>
                </c:pt>
                <c:pt idx="4428">
                  <c:v>3278.2640351487298</c:v>
                </c:pt>
                <c:pt idx="4429">
                  <c:v>3328.7197465415502</c:v>
                </c:pt>
                <c:pt idx="4430">
                  <c:v>3324.1159236294002</c:v>
                </c:pt>
                <c:pt idx="4431">
                  <c:v>3328.54905932069</c:v>
                </c:pt>
                <c:pt idx="4432">
                  <c:v>3367.9418163471</c:v>
                </c:pt>
                <c:pt idx="4433">
                  <c:v>3403.3100775366502</c:v>
                </c:pt>
                <c:pt idx="4434">
                  <c:v>3410.2066581521799</c:v>
                </c:pt>
                <c:pt idx="4435">
                  <c:v>3427.99405974093</c:v>
                </c:pt>
                <c:pt idx="4436">
                  <c:v>3456.5522602666601</c:v>
                </c:pt>
                <c:pt idx="4437">
                  <c:v>3481.1182545442098</c:v>
                </c:pt>
                <c:pt idx="4438">
                  <c:v>3495.9543757546699</c:v>
                </c:pt>
                <c:pt idx="4439">
                  <c:v>3516.8773583072102</c:v>
                </c:pt>
                <c:pt idx="4440">
                  <c:v>3538.2166538524798</c:v>
                </c:pt>
                <c:pt idx="4441">
                  <c:v>3585.8260124216199</c:v>
                </c:pt>
                <c:pt idx="4442">
                  <c:v>3644.9374678344602</c:v>
                </c:pt>
                <c:pt idx="4443">
                  <c:v>3625.2309291258198</c:v>
                </c:pt>
                <c:pt idx="4444">
                  <c:v>3567.9578493403701</c:v>
                </c:pt>
                <c:pt idx="4445">
                  <c:v>3550.7739263516901</c:v>
                </c:pt>
                <c:pt idx="4446">
                  <c:v>3552.3926653558101</c:v>
                </c:pt>
                <c:pt idx="4447">
                  <c:v>3568.4806675723798</c:v>
                </c:pt>
                <c:pt idx="4448">
                  <c:v>3571.5575124961501</c:v>
                </c:pt>
                <c:pt idx="4449">
                  <c:v>3555.96892291827</c:v>
                </c:pt>
                <c:pt idx="4450">
                  <c:v>3552.9803632517701</c:v>
                </c:pt>
                <c:pt idx="4451">
                  <c:v>3537.3059514492902</c:v>
                </c:pt>
                <c:pt idx="4452">
                  <c:v>3543.2825125607101</c:v>
                </c:pt>
                <c:pt idx="4453">
                  <c:v>3563.0312561750602</c:v>
                </c:pt>
                <c:pt idx="4454">
                  <c:v>3507.2234369398402</c:v>
                </c:pt>
                <c:pt idx="4455">
                  <c:v>3440.9896187276399</c:v>
                </c:pt>
                <c:pt idx="4456">
                  <c:v>3403.9752142571201</c:v>
                </c:pt>
                <c:pt idx="4457">
                  <c:v>3355.925164192</c:v>
                </c:pt>
                <c:pt idx="4458">
                  <c:v>3316.9193483139402</c:v>
                </c:pt>
                <c:pt idx="4459">
                  <c:v>3290.35403998632</c:v>
                </c:pt>
                <c:pt idx="4460">
                  <c:v>3249.73412450972</c:v>
                </c:pt>
                <c:pt idx="4461">
                  <c:v>3184.0148402723898</c:v>
                </c:pt>
                <c:pt idx="4462">
                  <c:v>3104.99320047426</c:v>
                </c:pt>
                <c:pt idx="4463">
                  <c:v>3059.1873725394798</c:v>
                </c:pt>
                <c:pt idx="4464">
                  <c:v>3022.53226282283</c:v>
                </c:pt>
                <c:pt idx="4465">
                  <c:v>2921.6102380315701</c:v>
                </c:pt>
                <c:pt idx="4466">
                  <c:v>2821.8995437466001</c:v>
                </c:pt>
                <c:pt idx="4467">
                  <c:v>2752.19124698015</c:v>
                </c:pt>
                <c:pt idx="4468">
                  <c:v>2675.3835740087402</c:v>
                </c:pt>
                <c:pt idx="4469">
                  <c:v>2596.1675224380701</c:v>
                </c:pt>
                <c:pt idx="4470">
                  <c:v>2505.5385564899502</c:v>
                </c:pt>
                <c:pt idx="4471">
                  <c:v>2406.9247943188798</c:v>
                </c:pt>
                <c:pt idx="4472">
                  <c:v>2310.5736720377199</c:v>
                </c:pt>
                <c:pt idx="4473">
                  <c:v>2206.5811715774398</c:v>
                </c:pt>
                <c:pt idx="4474">
                  <c:v>2151.6462038258501</c:v>
                </c:pt>
                <c:pt idx="4475">
                  <c:v>2107.4207038306799</c:v>
                </c:pt>
                <c:pt idx="4476">
                  <c:v>1988.8733275846901</c:v>
                </c:pt>
                <c:pt idx="4477">
                  <c:v>1857.44610622152</c:v>
                </c:pt>
                <c:pt idx="4478">
                  <c:v>1732.6988722057799</c:v>
                </c:pt>
                <c:pt idx="4479">
                  <c:v>1609.39087117087</c:v>
                </c:pt>
                <c:pt idx="4480">
                  <c:v>1505.17111447193</c:v>
                </c:pt>
                <c:pt idx="4481">
                  <c:v>1400.8365696077501</c:v>
                </c:pt>
                <c:pt idx="4482">
                  <c:v>1289.3443316082501</c:v>
                </c:pt>
                <c:pt idx="4483">
                  <c:v>1185.4505120553899</c:v>
                </c:pt>
                <c:pt idx="4484">
                  <c:v>1095.3295878791901</c:v>
                </c:pt>
                <c:pt idx="4485">
                  <c:v>950.98982248049504</c:v>
                </c:pt>
                <c:pt idx="4486">
                  <c:v>777.13272214043604</c:v>
                </c:pt>
                <c:pt idx="4487">
                  <c:v>654.62542265458103</c:v>
                </c:pt>
                <c:pt idx="4488">
                  <c:v>537.510938820045</c:v>
                </c:pt>
                <c:pt idx="4489">
                  <c:v>418.16918317622401</c:v>
                </c:pt>
                <c:pt idx="4490">
                  <c:v>298.40726266134101</c:v>
                </c:pt>
                <c:pt idx="4491">
                  <c:v>172.579225659592</c:v>
                </c:pt>
                <c:pt idx="4492">
                  <c:v>37.124010423120303</c:v>
                </c:pt>
                <c:pt idx="4493">
                  <c:v>-90.236148703871905</c:v>
                </c:pt>
                <c:pt idx="4494">
                  <c:v>-197.193948844934</c:v>
                </c:pt>
                <c:pt idx="4495">
                  <c:v>-290.96940436998699</c:v>
                </c:pt>
                <c:pt idx="4496">
                  <c:v>-422.89857827106198</c:v>
                </c:pt>
                <c:pt idx="4497">
                  <c:v>-579.17134618395801</c:v>
                </c:pt>
                <c:pt idx="4498">
                  <c:v>-704.29814436409799</c:v>
                </c:pt>
                <c:pt idx="4499">
                  <c:v>-828.92467686055898</c:v>
                </c:pt>
                <c:pt idx="4500">
                  <c:v>-967.41601360902905</c:v>
                </c:pt>
                <c:pt idx="4501">
                  <c:v>-1112.2798847083</c:v>
                </c:pt>
                <c:pt idx="4502">
                  <c:v>-1248.7624071222201</c:v>
                </c:pt>
                <c:pt idx="4503">
                  <c:v>-1368.48378767289</c:v>
                </c:pt>
                <c:pt idx="4504">
                  <c:v>-1456.7057391077999</c:v>
                </c:pt>
                <c:pt idx="4505">
                  <c:v>-1558.06853956388</c:v>
                </c:pt>
                <c:pt idx="4506">
                  <c:v>-1719.6941208544299</c:v>
                </c:pt>
                <c:pt idx="4507">
                  <c:v>-1872.4963439460801</c:v>
                </c:pt>
                <c:pt idx="4508">
                  <c:v>-1988.74960499497</c:v>
                </c:pt>
                <c:pt idx="4509">
                  <c:v>-2107.4566367372199</c:v>
                </c:pt>
                <c:pt idx="4510">
                  <c:v>-2212.63375323217</c:v>
                </c:pt>
                <c:pt idx="4511">
                  <c:v>-2319.8754005754099</c:v>
                </c:pt>
                <c:pt idx="4512">
                  <c:v>-2442.2272383613599</c:v>
                </c:pt>
                <c:pt idx="4513">
                  <c:v>-2565.9675833961401</c:v>
                </c:pt>
                <c:pt idx="4514">
                  <c:v>-2687.8332369968098</c:v>
                </c:pt>
                <c:pt idx="4515">
                  <c:v>-2788.9871691117701</c:v>
                </c:pt>
                <c:pt idx="4516">
                  <c:v>-2873.4405427974898</c:v>
                </c:pt>
                <c:pt idx="4517">
                  <c:v>-2962.2118939561301</c:v>
                </c:pt>
                <c:pt idx="4518">
                  <c:v>-3118.3017937753202</c:v>
                </c:pt>
                <c:pt idx="4519">
                  <c:v>-3280.7326150188801</c:v>
                </c:pt>
                <c:pt idx="4520">
                  <c:v>-3376.0696049565399</c:v>
                </c:pt>
                <c:pt idx="4521">
                  <c:v>-3475.34985448426</c:v>
                </c:pt>
                <c:pt idx="4522">
                  <c:v>-3585.8980106467502</c:v>
                </c:pt>
                <c:pt idx="4523">
                  <c:v>-3694.5010692081801</c:v>
                </c:pt>
                <c:pt idx="4524">
                  <c:v>-3794.6416317387998</c:v>
                </c:pt>
                <c:pt idx="4525">
                  <c:v>-3901.35828955129</c:v>
                </c:pt>
                <c:pt idx="4526">
                  <c:v>-4008.4151359647699</c:v>
                </c:pt>
                <c:pt idx="4527">
                  <c:v>-4109.0416843605499</c:v>
                </c:pt>
                <c:pt idx="4528">
                  <c:v>-4206.4153051150697</c:v>
                </c:pt>
                <c:pt idx="4529">
                  <c:v>-4291.5329275898002</c:v>
                </c:pt>
                <c:pt idx="4530">
                  <c:v>-4350.8013539973899</c:v>
                </c:pt>
                <c:pt idx="4531">
                  <c:v>-4426.5618497781898</c:v>
                </c:pt>
                <c:pt idx="4532">
                  <c:v>-4562.5077742530102</c:v>
                </c:pt>
                <c:pt idx="4533">
                  <c:v>-4691.47810656614</c:v>
                </c:pt>
                <c:pt idx="4534">
                  <c:v>-4789.3218591738596</c:v>
                </c:pt>
                <c:pt idx="4535">
                  <c:v>-4890.8393933104499</c:v>
                </c:pt>
                <c:pt idx="4536">
                  <c:v>-4985.7965773483002</c:v>
                </c:pt>
                <c:pt idx="4537">
                  <c:v>-5072.0506398292</c:v>
                </c:pt>
                <c:pt idx="4538">
                  <c:v>-5158.4881941658005</c:v>
                </c:pt>
                <c:pt idx="4539">
                  <c:v>-5251.2538936215096</c:v>
                </c:pt>
                <c:pt idx="4540">
                  <c:v>-5348.7459824878697</c:v>
                </c:pt>
                <c:pt idx="4541">
                  <c:v>-5445.9089668219103</c:v>
                </c:pt>
                <c:pt idx="4542">
                  <c:v>-5536.5089166192502</c:v>
                </c:pt>
                <c:pt idx="4543">
                  <c:v>-5623.2825372780599</c:v>
                </c:pt>
                <c:pt idx="4544">
                  <c:v>-5702.9701500851697</c:v>
                </c:pt>
                <c:pt idx="4545">
                  <c:v>-5758.4882152150003</c:v>
                </c:pt>
                <c:pt idx="4546">
                  <c:v>-5819.45546397612</c:v>
                </c:pt>
                <c:pt idx="4547">
                  <c:v>-5934.3324303151603</c:v>
                </c:pt>
                <c:pt idx="4548">
                  <c:v>-6048.3863954482504</c:v>
                </c:pt>
                <c:pt idx="4549">
                  <c:v>-6131.5845571382397</c:v>
                </c:pt>
                <c:pt idx="4550">
                  <c:v>-6215.0863982687797</c:v>
                </c:pt>
                <c:pt idx="4551">
                  <c:v>-6295.7321283691399</c:v>
                </c:pt>
                <c:pt idx="4552">
                  <c:v>-6374.5748173060701</c:v>
                </c:pt>
                <c:pt idx="4553">
                  <c:v>-6450.3813044877497</c:v>
                </c:pt>
                <c:pt idx="4554">
                  <c:v>-6521.59031420662</c:v>
                </c:pt>
                <c:pt idx="4555">
                  <c:v>-6592.4150644317297</c:v>
                </c:pt>
                <c:pt idx="4556">
                  <c:v>-6658.9636492957698</c:v>
                </c:pt>
                <c:pt idx="4557">
                  <c:v>-6723.0174794903396</c:v>
                </c:pt>
                <c:pt idx="4558">
                  <c:v>-6790.6497738419303</c:v>
                </c:pt>
                <c:pt idx="4559">
                  <c:v>-6813.9569883989398</c:v>
                </c:pt>
                <c:pt idx="4560">
                  <c:v>-6866.5686046150304</c:v>
                </c:pt>
                <c:pt idx="4561">
                  <c:v>-6984.9140195948503</c:v>
                </c:pt>
                <c:pt idx="4562">
                  <c:v>-7068.35605784974</c:v>
                </c:pt>
                <c:pt idx="4563">
                  <c:v>-7124.7735184530902</c:v>
                </c:pt>
                <c:pt idx="4564">
                  <c:v>-7169.4901958370401</c:v>
                </c:pt>
                <c:pt idx="4565">
                  <c:v>-7211.2793257148496</c:v>
                </c:pt>
                <c:pt idx="4566">
                  <c:v>-7260.6866272268198</c:v>
                </c:pt>
                <c:pt idx="4567">
                  <c:v>-7306.8570831637699</c:v>
                </c:pt>
                <c:pt idx="4568">
                  <c:v>-7343.9131791803202</c:v>
                </c:pt>
                <c:pt idx="4569">
                  <c:v>-7383.9184980937798</c:v>
                </c:pt>
                <c:pt idx="4570">
                  <c:v>-7431.6503746581902</c:v>
                </c:pt>
                <c:pt idx="4571">
                  <c:v>-7477.7180677193101</c:v>
                </c:pt>
                <c:pt idx="4572">
                  <c:v>-7492.7784069519703</c:v>
                </c:pt>
                <c:pt idx="4573">
                  <c:v>-7464.5989205434598</c:v>
                </c:pt>
                <c:pt idx="4574">
                  <c:v>-7488.9474616345396</c:v>
                </c:pt>
                <c:pt idx="4575">
                  <c:v>-7556.8137090232503</c:v>
                </c:pt>
                <c:pt idx="4576">
                  <c:v>-7578.1910081513697</c:v>
                </c:pt>
                <c:pt idx="4577">
                  <c:v>-7575.6323869808502</c:v>
                </c:pt>
                <c:pt idx="4578">
                  <c:v>-7559.0705803639503</c:v>
                </c:pt>
                <c:pt idx="4579">
                  <c:v>-7542.7255238054104</c:v>
                </c:pt>
                <c:pt idx="4580">
                  <c:v>-7523.9783902670097</c:v>
                </c:pt>
                <c:pt idx="4581">
                  <c:v>-7507.74165751486</c:v>
                </c:pt>
                <c:pt idx="4582">
                  <c:v>-7503.2041243310996</c:v>
                </c:pt>
                <c:pt idx="4583">
                  <c:v>-7499.95856464183</c:v>
                </c:pt>
                <c:pt idx="4584">
                  <c:v>-7484.2650153692202</c:v>
                </c:pt>
                <c:pt idx="4585">
                  <c:v>-7405.7685934292504</c:v>
                </c:pt>
                <c:pt idx="4586">
                  <c:v>-7324.7072928880898</c:v>
                </c:pt>
                <c:pt idx="4587">
                  <c:v>-7296.1487119492504</c:v>
                </c:pt>
                <c:pt idx="4588">
                  <c:v>-7248.8863621865103</c:v>
                </c:pt>
                <c:pt idx="4589">
                  <c:v>-7195.1599240788501</c:v>
                </c:pt>
                <c:pt idx="4590">
                  <c:v>-7138.61671213105</c:v>
                </c:pt>
                <c:pt idx="4591">
                  <c:v>-7068.8033503972301</c:v>
                </c:pt>
                <c:pt idx="4592">
                  <c:v>-6979.3527549243699</c:v>
                </c:pt>
                <c:pt idx="4593">
                  <c:v>-6900.8668847168001</c:v>
                </c:pt>
                <c:pt idx="4594">
                  <c:v>-6800.3941483301996</c:v>
                </c:pt>
                <c:pt idx="4595">
                  <c:v>-6636.8710186078197</c:v>
                </c:pt>
                <c:pt idx="4596">
                  <c:v>-6494.5555062800804</c:v>
                </c:pt>
                <c:pt idx="4597">
                  <c:v>-6410.6989023375399</c:v>
                </c:pt>
                <c:pt idx="4598">
                  <c:v>-6327.9224520727003</c:v>
                </c:pt>
                <c:pt idx="4599">
                  <c:v>-6204.7532847122302</c:v>
                </c:pt>
                <c:pt idx="4600">
                  <c:v>-6064.05549741086</c:v>
                </c:pt>
                <c:pt idx="4601">
                  <c:v>-5910.58488986669</c:v>
                </c:pt>
                <c:pt idx="4602">
                  <c:v>-5741.2827381575098</c:v>
                </c:pt>
                <c:pt idx="4603">
                  <c:v>-5561.7743679191299</c:v>
                </c:pt>
                <c:pt idx="4604">
                  <c:v>-5395.4632354355399</c:v>
                </c:pt>
                <c:pt idx="4605">
                  <c:v>-5223.98532377621</c:v>
                </c:pt>
                <c:pt idx="4606">
                  <c:v>-5019.9239053176398</c:v>
                </c:pt>
                <c:pt idx="4607">
                  <c:v>-4810.5760605344203</c:v>
                </c:pt>
                <c:pt idx="4608">
                  <c:v>-4629.9008607892401</c:v>
                </c:pt>
                <c:pt idx="4609">
                  <c:v>-4448.0067766873499</c:v>
                </c:pt>
                <c:pt idx="4610">
                  <c:v>-4223.37091652039</c:v>
                </c:pt>
                <c:pt idx="4611">
                  <c:v>-3992.6075810739799</c:v>
                </c:pt>
                <c:pt idx="4612">
                  <c:v>-3778.69547860794</c:v>
                </c:pt>
                <c:pt idx="4613">
                  <c:v>-3567.4357970444398</c:v>
                </c:pt>
                <c:pt idx="4614">
                  <c:v>-3344.0107722459202</c:v>
                </c:pt>
                <c:pt idx="4615">
                  <c:v>-3115.02289576065</c:v>
                </c:pt>
                <c:pt idx="4616">
                  <c:v>-2856.6985293615398</c:v>
                </c:pt>
                <c:pt idx="4617">
                  <c:v>-2563.27313354631</c:v>
                </c:pt>
                <c:pt idx="4618">
                  <c:v>-2259.1896693328099</c:v>
                </c:pt>
                <c:pt idx="4619">
                  <c:v>-2009.7061256408299</c:v>
                </c:pt>
                <c:pt idx="4620">
                  <c:v>-1789.35017066</c:v>
                </c:pt>
                <c:pt idx="4621">
                  <c:v>-1524.4547172226901</c:v>
                </c:pt>
                <c:pt idx="4622">
                  <c:v>-1252.5398699213399</c:v>
                </c:pt>
                <c:pt idx="4623">
                  <c:v>-973.40863378703602</c:v>
                </c:pt>
                <c:pt idx="4624">
                  <c:v>-686.15475687985202</c:v>
                </c:pt>
                <c:pt idx="4625">
                  <c:v>-400.658451952581</c:v>
                </c:pt>
                <c:pt idx="4626">
                  <c:v>-122.79319112328</c:v>
                </c:pt>
                <c:pt idx="4627">
                  <c:v>172.85533827728801</c:v>
                </c:pt>
                <c:pt idx="4628">
                  <c:v>493.20704869836698</c:v>
                </c:pt>
                <c:pt idx="4629">
                  <c:v>810.55404109942697</c:v>
                </c:pt>
                <c:pt idx="4630">
                  <c:v>1050.07308804732</c:v>
                </c:pt>
                <c:pt idx="4631">
                  <c:v>1323.95174772273</c:v>
                </c:pt>
                <c:pt idx="4632">
                  <c:v>1707.9906868819301</c:v>
                </c:pt>
                <c:pt idx="4633">
                  <c:v>1988.1391374801401</c:v>
                </c:pt>
                <c:pt idx="4634">
                  <c:v>2236.8509721194</c:v>
                </c:pt>
                <c:pt idx="4635">
                  <c:v>2541.3838945528</c:v>
                </c:pt>
                <c:pt idx="4636">
                  <c:v>2834.5295640772802</c:v>
                </c:pt>
                <c:pt idx="4637">
                  <c:v>3125.68421410267</c:v>
                </c:pt>
                <c:pt idx="4638">
                  <c:v>3460.8104819157502</c:v>
                </c:pt>
                <c:pt idx="4639">
                  <c:v>3797.75855173538</c:v>
                </c:pt>
                <c:pt idx="4640">
                  <c:v>4057.3148062668201</c:v>
                </c:pt>
                <c:pt idx="4641">
                  <c:v>4267.8544702342597</c:v>
                </c:pt>
                <c:pt idx="4642">
                  <c:v>4566.1375734213398</c:v>
                </c:pt>
                <c:pt idx="4643">
                  <c:v>4931.6474965071402</c:v>
                </c:pt>
                <c:pt idx="4644">
                  <c:v>5181.2829036433604</c:v>
                </c:pt>
                <c:pt idx="4645">
                  <c:v>5400.04812233146</c:v>
                </c:pt>
                <c:pt idx="4646">
                  <c:v>5665.2970484875204</c:v>
                </c:pt>
                <c:pt idx="4647">
                  <c:v>5926.5349172897204</c:v>
                </c:pt>
                <c:pt idx="4648">
                  <c:v>6185.6015290410096</c:v>
                </c:pt>
                <c:pt idx="4649">
                  <c:v>6477.9385460185204</c:v>
                </c:pt>
                <c:pt idx="4650">
                  <c:v>6762.3173517383502</c:v>
                </c:pt>
                <c:pt idx="4651">
                  <c:v>6980.3878657627702</c:v>
                </c:pt>
                <c:pt idx="4652">
                  <c:v>7185.8953333142899</c:v>
                </c:pt>
                <c:pt idx="4653">
                  <c:v>7405.6754667179703</c:v>
                </c:pt>
                <c:pt idx="4654">
                  <c:v>7627.0742051267398</c:v>
                </c:pt>
                <c:pt idx="4655">
                  <c:v>7839.3641574132798</c:v>
                </c:pt>
                <c:pt idx="4656">
                  <c:v>8037.4936543733602</c:v>
                </c:pt>
                <c:pt idx="4657">
                  <c:v>8224.51480431653</c:v>
                </c:pt>
                <c:pt idx="4658">
                  <c:v>8405.2997071504597</c:v>
                </c:pt>
                <c:pt idx="4659">
                  <c:v>8573.7476596904908</c:v>
                </c:pt>
                <c:pt idx="4660">
                  <c:v>8776.8772852787297</c:v>
                </c:pt>
                <c:pt idx="4661">
                  <c:v>8973.6256377447298</c:v>
                </c:pt>
                <c:pt idx="4662">
                  <c:v>9101.3529887231998</c:v>
                </c:pt>
                <c:pt idx="4663">
                  <c:v>9204.2667133476807</c:v>
                </c:pt>
                <c:pt idx="4664">
                  <c:v>9315.6194715149995</c:v>
                </c:pt>
                <c:pt idx="4665">
                  <c:v>9433.3542428537094</c:v>
                </c:pt>
                <c:pt idx="4666">
                  <c:v>9528.1171495225899</c:v>
                </c:pt>
                <c:pt idx="4667">
                  <c:v>9618.9036666416305</c:v>
                </c:pt>
                <c:pt idx="4668">
                  <c:v>9706.6479093746402</c:v>
                </c:pt>
                <c:pt idx="4669">
                  <c:v>9788.4567027889807</c:v>
                </c:pt>
                <c:pt idx="4670">
                  <c:v>9885.1354628113895</c:v>
                </c:pt>
                <c:pt idx="4671">
                  <c:v>9956.91535568994</c:v>
                </c:pt>
                <c:pt idx="4672">
                  <c:v>9976.9267587525701</c:v>
                </c:pt>
                <c:pt idx="4673">
                  <c:v>9980.5149302666196</c:v>
                </c:pt>
                <c:pt idx="4674">
                  <c:v>9990.7134565116194</c:v>
                </c:pt>
                <c:pt idx="4675">
                  <c:v>9997.45414485744</c:v>
                </c:pt>
                <c:pt idx="4676">
                  <c:v>9989.5535228244498</c:v>
                </c:pt>
                <c:pt idx="4677">
                  <c:v>9975.2245454542608</c:v>
                </c:pt>
                <c:pt idx="4678">
                  <c:v>9936.8792577819204</c:v>
                </c:pt>
                <c:pt idx="4679">
                  <c:v>9905.2606983026308</c:v>
                </c:pt>
                <c:pt idx="4680">
                  <c:v>9889.5901857055596</c:v>
                </c:pt>
                <c:pt idx="4681">
                  <c:v>9853.2890699844593</c:v>
                </c:pt>
                <c:pt idx="4682">
                  <c:v>9749.1953683580505</c:v>
                </c:pt>
                <c:pt idx="4683">
                  <c:v>9625.1652649461303</c:v>
                </c:pt>
                <c:pt idx="4684">
                  <c:v>9540.3032315854198</c:v>
                </c:pt>
                <c:pt idx="4685">
                  <c:v>9439.1583246599603</c:v>
                </c:pt>
                <c:pt idx="4686">
                  <c:v>9321.6576006608302</c:v>
                </c:pt>
                <c:pt idx="4687">
                  <c:v>9189.4899240010309</c:v>
                </c:pt>
                <c:pt idx="4688">
                  <c:v>9047.5973723173702</c:v>
                </c:pt>
                <c:pt idx="4689">
                  <c:v>8922.4914090175607</c:v>
                </c:pt>
                <c:pt idx="4690">
                  <c:v>8813.2928793388401</c:v>
                </c:pt>
                <c:pt idx="4691">
                  <c:v>8661.5230634414092</c:v>
                </c:pt>
                <c:pt idx="4692">
                  <c:v>8449.4550706958908</c:v>
                </c:pt>
                <c:pt idx="4693">
                  <c:v>8241.5821806622407</c:v>
                </c:pt>
                <c:pt idx="4694">
                  <c:v>8049.2339541409801</c:v>
                </c:pt>
                <c:pt idx="4695">
                  <c:v>7842.8519559400302</c:v>
                </c:pt>
                <c:pt idx="4696">
                  <c:v>7631.0240469172704</c:v>
                </c:pt>
                <c:pt idx="4697">
                  <c:v>7412.2402623429798</c:v>
                </c:pt>
                <c:pt idx="4698">
                  <c:v>7181.97318505356</c:v>
                </c:pt>
                <c:pt idx="4699">
                  <c:v>6948.6942582091197</c:v>
                </c:pt>
                <c:pt idx="4700">
                  <c:v>6740.7318626199003</c:v>
                </c:pt>
                <c:pt idx="4701">
                  <c:v>6499.35739655624</c:v>
                </c:pt>
                <c:pt idx="4702">
                  <c:v>6216.9144616478097</c:v>
                </c:pt>
                <c:pt idx="4703">
                  <c:v>5957.0507977758898</c:v>
                </c:pt>
                <c:pt idx="4704">
                  <c:v>5702.52526691616</c:v>
                </c:pt>
                <c:pt idx="4705">
                  <c:v>5436.5447277905696</c:v>
                </c:pt>
                <c:pt idx="4706">
                  <c:v>5152.95493698467</c:v>
                </c:pt>
                <c:pt idx="4707">
                  <c:v>4863.2985383345003</c:v>
                </c:pt>
                <c:pt idx="4708">
                  <c:v>4571.7369207355296</c:v>
                </c:pt>
                <c:pt idx="4709">
                  <c:v>4312.9960811677802</c:v>
                </c:pt>
                <c:pt idx="4710">
                  <c:v>4062.53830432735</c:v>
                </c:pt>
                <c:pt idx="4711">
                  <c:v>3747.87224267905</c:v>
                </c:pt>
                <c:pt idx="4712">
                  <c:v>3409.0669950185002</c:v>
                </c:pt>
                <c:pt idx="4713">
                  <c:v>3099.5876713985299</c:v>
                </c:pt>
                <c:pt idx="4714">
                  <c:v>2803.5948393605299</c:v>
                </c:pt>
                <c:pt idx="4715">
                  <c:v>2508.1748558280101</c:v>
                </c:pt>
                <c:pt idx="4716">
                  <c:v>2199.4985512779999</c:v>
                </c:pt>
                <c:pt idx="4717">
                  <c:v>1897.40550909479</c:v>
                </c:pt>
                <c:pt idx="4718">
                  <c:v>1622.5445182088199</c:v>
                </c:pt>
                <c:pt idx="4719">
                  <c:v>1319.5276034132</c:v>
                </c:pt>
                <c:pt idx="4720">
                  <c:v>977.348768645939</c:v>
                </c:pt>
                <c:pt idx="4721">
                  <c:v>641.25513130091497</c:v>
                </c:pt>
                <c:pt idx="4722">
                  <c:v>320.920683842193</c:v>
                </c:pt>
                <c:pt idx="4723">
                  <c:v>12.2977157713834</c:v>
                </c:pt>
                <c:pt idx="4724">
                  <c:v>-283.39367977167802</c:v>
                </c:pt>
                <c:pt idx="4725">
                  <c:v>-562.48411790648004</c:v>
                </c:pt>
                <c:pt idx="4726">
                  <c:v>-811.73638219361999</c:v>
                </c:pt>
                <c:pt idx="4727">
                  <c:v>-1078.4099150013701</c:v>
                </c:pt>
                <c:pt idx="4728">
                  <c:v>-1400.07569144799</c:v>
                </c:pt>
                <c:pt idx="4729">
                  <c:v>-1731.97417147797</c:v>
                </c:pt>
                <c:pt idx="4730">
                  <c:v>-2029.81908480538</c:v>
                </c:pt>
                <c:pt idx="4731">
                  <c:v>-2310.8242489637701</c:v>
                </c:pt>
                <c:pt idx="4732">
                  <c:v>-2593.4857441546901</c:v>
                </c:pt>
                <c:pt idx="4733">
                  <c:v>-2851.90271667859</c:v>
                </c:pt>
                <c:pt idx="4734">
                  <c:v>-3103.0551930677202</c:v>
                </c:pt>
                <c:pt idx="4735">
                  <c:v>-3387.35812329174</c:v>
                </c:pt>
                <c:pt idx="4736">
                  <c:v>-3683.5055907717201</c:v>
                </c:pt>
                <c:pt idx="4737">
                  <c:v>-3933.2164425738301</c:v>
                </c:pt>
                <c:pt idx="4738">
                  <c:v>-4170.52308461757</c:v>
                </c:pt>
                <c:pt idx="4739">
                  <c:v>-4417.1913915321602</c:v>
                </c:pt>
                <c:pt idx="4740">
                  <c:v>-4652.3948361223202</c:v>
                </c:pt>
                <c:pt idx="4741">
                  <c:v>-4866.0616185239196</c:v>
                </c:pt>
                <c:pt idx="4742">
                  <c:v>-5059.7569100451501</c:v>
                </c:pt>
                <c:pt idx="4743">
                  <c:v>-5297.6467102771403</c:v>
                </c:pt>
                <c:pt idx="4744">
                  <c:v>-5585.8595306320703</c:v>
                </c:pt>
                <c:pt idx="4745">
                  <c:v>-5738.6534630190699</c:v>
                </c:pt>
                <c:pt idx="4746">
                  <c:v>-5895.2357332191395</c:v>
                </c:pt>
                <c:pt idx="4747">
                  <c:v>-6165.6437289909099</c:v>
                </c:pt>
                <c:pt idx="4748">
                  <c:v>-6368.1233115546802</c:v>
                </c:pt>
                <c:pt idx="4749">
                  <c:v>-6531.8937175563296</c:v>
                </c:pt>
                <c:pt idx="4750">
                  <c:v>-6666.0961022336396</c:v>
                </c:pt>
                <c:pt idx="4751">
                  <c:v>-6799.0911613033604</c:v>
                </c:pt>
                <c:pt idx="4752">
                  <c:v>-6989.3382498322599</c:v>
                </c:pt>
                <c:pt idx="4753">
                  <c:v>-7160.6704121310904</c:v>
                </c:pt>
                <c:pt idx="4754">
                  <c:v>-7282.6115637789499</c:v>
                </c:pt>
                <c:pt idx="4755">
                  <c:v>-7416.6950863496504</c:v>
                </c:pt>
                <c:pt idx="4756">
                  <c:v>-7546.0451177226396</c:v>
                </c:pt>
                <c:pt idx="4757">
                  <c:v>-7674.3987338734496</c:v>
                </c:pt>
                <c:pt idx="4758">
                  <c:v>-7777.5237914028403</c:v>
                </c:pt>
                <c:pt idx="4759">
                  <c:v>-7839.1657627176301</c:v>
                </c:pt>
                <c:pt idx="4760">
                  <c:v>-7939.0404899749401</c:v>
                </c:pt>
                <c:pt idx="4761">
                  <c:v>-8070.2846188041203</c:v>
                </c:pt>
                <c:pt idx="4762">
                  <c:v>-8165.2951004223096</c:v>
                </c:pt>
                <c:pt idx="4763">
                  <c:v>-8235.4854202689894</c:v>
                </c:pt>
                <c:pt idx="4764">
                  <c:v>-8295.9359061239593</c:v>
                </c:pt>
                <c:pt idx="4765">
                  <c:v>-8329.1325513316897</c:v>
                </c:pt>
                <c:pt idx="4766">
                  <c:v>-8339.9010710912098</c:v>
                </c:pt>
                <c:pt idx="4767">
                  <c:v>-8390.9005062035103</c:v>
                </c:pt>
                <c:pt idx="4768">
                  <c:v>-8460.0223979012098</c:v>
                </c:pt>
                <c:pt idx="4769">
                  <c:v>-8499.0056840180205</c:v>
                </c:pt>
                <c:pt idx="4770">
                  <c:v>-8516.0335769188405</c:v>
                </c:pt>
                <c:pt idx="4771">
                  <c:v>-8530.6610700972997</c:v>
                </c:pt>
                <c:pt idx="4772">
                  <c:v>-8550.0565592372805</c:v>
                </c:pt>
                <c:pt idx="4773">
                  <c:v>-8549.3862490389402</c:v>
                </c:pt>
                <c:pt idx="4774">
                  <c:v>-8511.1422870668794</c:v>
                </c:pt>
                <c:pt idx="4775">
                  <c:v>-8487.5534031720799</c:v>
                </c:pt>
                <c:pt idx="4776">
                  <c:v>-8494.5380605310493</c:v>
                </c:pt>
                <c:pt idx="4777">
                  <c:v>-8489.8922395162208</c:v>
                </c:pt>
                <c:pt idx="4778">
                  <c:v>-8461.1688848786598</c:v>
                </c:pt>
                <c:pt idx="4779">
                  <c:v>-8434.3078477901709</c:v>
                </c:pt>
                <c:pt idx="4780">
                  <c:v>-8413.6685774873295</c:v>
                </c:pt>
                <c:pt idx="4781">
                  <c:v>-8379.2177433509605</c:v>
                </c:pt>
                <c:pt idx="4782">
                  <c:v>-8338.2966220087601</c:v>
                </c:pt>
                <c:pt idx="4783">
                  <c:v>-8253.7362189497708</c:v>
                </c:pt>
                <c:pt idx="4784">
                  <c:v>-8147.3976073221802</c:v>
                </c:pt>
                <c:pt idx="4785">
                  <c:v>-8072.4312472061501</c:v>
                </c:pt>
                <c:pt idx="4786">
                  <c:v>-8036.14739731186</c:v>
                </c:pt>
                <c:pt idx="4787">
                  <c:v>-7990.1639983703799</c:v>
                </c:pt>
                <c:pt idx="4788">
                  <c:v>-7903.8245410006602</c:v>
                </c:pt>
                <c:pt idx="4789">
                  <c:v>-7824.6957097641998</c:v>
                </c:pt>
                <c:pt idx="4790">
                  <c:v>-7740.32831113667</c:v>
                </c:pt>
                <c:pt idx="4791">
                  <c:v>-7657.3303022841901</c:v>
                </c:pt>
                <c:pt idx="4792">
                  <c:v>-7574.5614301211699</c:v>
                </c:pt>
                <c:pt idx="4793">
                  <c:v>-7462.5320303543904</c:v>
                </c:pt>
                <c:pt idx="4794">
                  <c:v>-7334.55894608162</c:v>
                </c:pt>
                <c:pt idx="4795">
                  <c:v>-7241.2824437239497</c:v>
                </c:pt>
                <c:pt idx="4796">
                  <c:v>-7178.8991249074397</c:v>
                </c:pt>
                <c:pt idx="4797">
                  <c:v>-7085.9439754397499</c:v>
                </c:pt>
                <c:pt idx="4798">
                  <c:v>-6971.1898902804796</c:v>
                </c:pt>
                <c:pt idx="4799">
                  <c:v>-6863.9646492008296</c:v>
                </c:pt>
                <c:pt idx="4800">
                  <c:v>-6753.5085090264502</c:v>
                </c:pt>
                <c:pt idx="4801">
                  <c:v>-6636.38451502515</c:v>
                </c:pt>
                <c:pt idx="4802">
                  <c:v>-6520.2020511031396</c:v>
                </c:pt>
                <c:pt idx="4803">
                  <c:v>-6404.5196350348897</c:v>
                </c:pt>
                <c:pt idx="4804">
                  <c:v>-6274.03894399196</c:v>
                </c:pt>
                <c:pt idx="4805">
                  <c:v>-6127.1349355093998</c:v>
                </c:pt>
                <c:pt idx="4806">
                  <c:v>-6012.5713534429697</c:v>
                </c:pt>
                <c:pt idx="4807">
                  <c:v>-5931.9579386919204</c:v>
                </c:pt>
                <c:pt idx="4808">
                  <c:v>-5812.0006082751197</c:v>
                </c:pt>
                <c:pt idx="4809">
                  <c:v>-5676.6541754560403</c:v>
                </c:pt>
                <c:pt idx="4810">
                  <c:v>-5557.8535356173497</c:v>
                </c:pt>
                <c:pt idx="4811">
                  <c:v>-5438.6399226922304</c:v>
                </c:pt>
                <c:pt idx="4812">
                  <c:v>-5318.0185434397199</c:v>
                </c:pt>
                <c:pt idx="4813">
                  <c:v>-5190.0341450354799</c:v>
                </c:pt>
                <c:pt idx="4814">
                  <c:v>-5050.2606330070303</c:v>
                </c:pt>
                <c:pt idx="4815">
                  <c:v>-4899.5389705175403</c:v>
                </c:pt>
                <c:pt idx="4816">
                  <c:v>-4806.0947661873197</c:v>
                </c:pt>
                <c:pt idx="4817">
                  <c:v>-4731.7976698232396</c:v>
                </c:pt>
                <c:pt idx="4818">
                  <c:v>-4607.0319911926099</c:v>
                </c:pt>
                <c:pt idx="4819">
                  <c:v>-4481.3426607052897</c:v>
                </c:pt>
                <c:pt idx="4820">
                  <c:v>-4349.3039118198303</c:v>
                </c:pt>
                <c:pt idx="4821">
                  <c:v>-4222.1798271875696</c:v>
                </c:pt>
                <c:pt idx="4822">
                  <c:v>-4108.9346985269804</c:v>
                </c:pt>
                <c:pt idx="4823">
                  <c:v>-4001.9155576483299</c:v>
                </c:pt>
                <c:pt idx="4824">
                  <c:v>-3893.5185301819902</c:v>
                </c:pt>
                <c:pt idx="4825">
                  <c:v>-3758.9202838015299</c:v>
                </c:pt>
                <c:pt idx="4826">
                  <c:v>-3600.0717575978201</c:v>
                </c:pt>
                <c:pt idx="4827">
                  <c:v>-3515.9852725747801</c:v>
                </c:pt>
                <c:pt idx="4828">
                  <c:v>-3454.027507581</c:v>
                </c:pt>
                <c:pt idx="4829">
                  <c:v>-3327.8037516569502</c:v>
                </c:pt>
                <c:pt idx="4830">
                  <c:v>-3198.9460636834201</c:v>
                </c:pt>
                <c:pt idx="4831">
                  <c:v>-3091.2302863540299</c:v>
                </c:pt>
                <c:pt idx="4832">
                  <c:v>-3004.6815941359</c:v>
                </c:pt>
                <c:pt idx="4833">
                  <c:v>-2908.7548167499999</c:v>
                </c:pt>
                <c:pt idx="4834">
                  <c:v>-2794.85559393314</c:v>
                </c:pt>
                <c:pt idx="4835">
                  <c:v>-2644.3624668194898</c:v>
                </c:pt>
                <c:pt idx="4836">
                  <c:v>-2519.1781640869099</c:v>
                </c:pt>
                <c:pt idx="4837">
                  <c:v>-2451.3725563193202</c:v>
                </c:pt>
                <c:pt idx="4838">
                  <c:v>-2358.84611346678</c:v>
                </c:pt>
                <c:pt idx="4839">
                  <c:v>-2256.2481232381001</c:v>
                </c:pt>
                <c:pt idx="4840">
                  <c:v>-2176.9009783019101</c:v>
                </c:pt>
                <c:pt idx="4841">
                  <c:v>-2102.1414733659499</c:v>
                </c:pt>
                <c:pt idx="4842">
                  <c:v>-2009.43482133302</c:v>
                </c:pt>
                <c:pt idx="4843">
                  <c:v>-1874.39498496332</c:v>
                </c:pt>
                <c:pt idx="4844">
                  <c:v>-1729.1340979020399</c:v>
                </c:pt>
                <c:pt idx="4845">
                  <c:v>-1605.5783674460099</c:v>
                </c:pt>
                <c:pt idx="4846">
                  <c:v>-1564.6751681564101</c:v>
                </c:pt>
                <c:pt idx="4847">
                  <c:v>-1528.27875396842</c:v>
                </c:pt>
                <c:pt idx="4848">
                  <c:v>-1411.8090169712</c:v>
                </c:pt>
                <c:pt idx="4849">
                  <c:v>-1293.5487798940701</c:v>
                </c:pt>
                <c:pt idx="4850">
                  <c:v>-1187.2218084573401</c:v>
                </c:pt>
                <c:pt idx="4851">
                  <c:v>-1099.35924270795</c:v>
                </c:pt>
                <c:pt idx="4852">
                  <c:v>-1022.52023257112</c:v>
                </c:pt>
                <c:pt idx="4853">
                  <c:v>-943.89916494036004</c:v>
                </c:pt>
                <c:pt idx="4854">
                  <c:v>-824.38777659989398</c:v>
                </c:pt>
                <c:pt idx="4855">
                  <c:v>-683.99424803798104</c:v>
                </c:pt>
                <c:pt idx="4856">
                  <c:v>-572.17114333776999</c:v>
                </c:pt>
                <c:pt idx="4857">
                  <c:v>-509.04445382800901</c:v>
                </c:pt>
                <c:pt idx="4858">
                  <c:v>-449.39175160113098</c:v>
                </c:pt>
                <c:pt idx="4859">
                  <c:v>-353.27700703092302</c:v>
                </c:pt>
                <c:pt idx="4860">
                  <c:v>-265.82005885499598</c:v>
                </c:pt>
                <c:pt idx="4861">
                  <c:v>-174.46008591165401</c:v>
                </c:pt>
                <c:pt idx="4862">
                  <c:v>-79.848046167051905</c:v>
                </c:pt>
                <c:pt idx="4863">
                  <c:v>15.302725930854001</c:v>
                </c:pt>
                <c:pt idx="4864">
                  <c:v>162.06208526350201</c:v>
                </c:pt>
                <c:pt idx="4865">
                  <c:v>287.21834700073299</c:v>
                </c:pt>
                <c:pt idx="4866">
                  <c:v>348.926664127827</c:v>
                </c:pt>
                <c:pt idx="4867">
                  <c:v>421.833456469015</c:v>
                </c:pt>
                <c:pt idx="4868">
                  <c:v>517.761275569286</c:v>
                </c:pt>
                <c:pt idx="4869">
                  <c:v>624.38300970617297</c:v>
                </c:pt>
                <c:pt idx="4870">
                  <c:v>722.35609164438995</c:v>
                </c:pt>
                <c:pt idx="4871">
                  <c:v>824.72702842821104</c:v>
                </c:pt>
                <c:pt idx="4872">
                  <c:v>927.60599649109099</c:v>
                </c:pt>
                <c:pt idx="4873">
                  <c:v>1060.35812691057</c:v>
                </c:pt>
                <c:pt idx="4874">
                  <c:v>1210.3879723115699</c:v>
                </c:pt>
                <c:pt idx="4875">
                  <c:v>1303.3107700719499</c:v>
                </c:pt>
                <c:pt idx="4876">
                  <c:v>1381.8347682942699</c:v>
                </c:pt>
                <c:pt idx="4877">
                  <c:v>1488.2645973916501</c:v>
                </c:pt>
                <c:pt idx="4878">
                  <c:v>1595.9616125524001</c:v>
                </c:pt>
                <c:pt idx="4879">
                  <c:v>1717.18397890696</c:v>
                </c:pt>
                <c:pt idx="4880">
                  <c:v>1836.3332021419101</c:v>
                </c:pt>
                <c:pt idx="4881">
                  <c:v>1942.2778305925799</c:v>
                </c:pt>
                <c:pt idx="4882">
                  <c:v>2050.3899663125999</c:v>
                </c:pt>
                <c:pt idx="4883">
                  <c:v>2176.9393531045598</c:v>
                </c:pt>
                <c:pt idx="4884">
                  <c:v>2326.3682886916799</c:v>
                </c:pt>
                <c:pt idx="4885">
                  <c:v>2460.8262598398301</c:v>
                </c:pt>
                <c:pt idx="4886">
                  <c:v>2544.7458511374498</c:v>
                </c:pt>
                <c:pt idx="4887">
                  <c:v>2642.6314303504601</c:v>
                </c:pt>
                <c:pt idx="4888">
                  <c:v>2774.9406113111199</c:v>
                </c:pt>
                <c:pt idx="4889">
                  <c:v>2895.63712861863</c:v>
                </c:pt>
                <c:pt idx="4890">
                  <c:v>3024.80960592376</c:v>
                </c:pt>
                <c:pt idx="4891">
                  <c:v>3152.0340397407399</c:v>
                </c:pt>
                <c:pt idx="4892">
                  <c:v>3286.7516331895899</c:v>
                </c:pt>
                <c:pt idx="4893">
                  <c:v>3444.0144894432001</c:v>
                </c:pt>
                <c:pt idx="4894">
                  <c:v>3577.5181299502501</c:v>
                </c:pt>
                <c:pt idx="4895">
                  <c:v>3680.16520767779</c:v>
                </c:pt>
                <c:pt idx="4896">
                  <c:v>3790.0415151153502</c:v>
                </c:pt>
                <c:pt idx="4897">
                  <c:v>3918.6864188587501</c:v>
                </c:pt>
                <c:pt idx="4898">
                  <c:v>4052.2982098638699</c:v>
                </c:pt>
                <c:pt idx="4899">
                  <c:v>4186.8244673323497</c:v>
                </c:pt>
                <c:pt idx="4900">
                  <c:v>4324.6902109511002</c:v>
                </c:pt>
                <c:pt idx="4901">
                  <c:v>4461.1803448093897</c:v>
                </c:pt>
                <c:pt idx="4902">
                  <c:v>4636.6374111229898</c:v>
                </c:pt>
                <c:pt idx="4903">
                  <c:v>4785.2667504009796</c:v>
                </c:pt>
                <c:pt idx="4904">
                  <c:v>4861.5211986453596</c:v>
                </c:pt>
                <c:pt idx="4905">
                  <c:v>4968.4804954006004</c:v>
                </c:pt>
                <c:pt idx="4906">
                  <c:v>5101.1272832841996</c:v>
                </c:pt>
                <c:pt idx="4907">
                  <c:v>5227.8080438654597</c:v>
                </c:pt>
                <c:pt idx="4908">
                  <c:v>5362.0562092594</c:v>
                </c:pt>
                <c:pt idx="4909">
                  <c:v>5495.5455373225705</c:v>
                </c:pt>
                <c:pt idx="4910">
                  <c:v>5620.6467611336602</c:v>
                </c:pt>
                <c:pt idx="4911">
                  <c:v>5752.0118300337599</c:v>
                </c:pt>
                <c:pt idx="4912">
                  <c:v>5912.0758015329202</c:v>
                </c:pt>
                <c:pt idx="4913">
                  <c:v>6068.0675525870802</c:v>
                </c:pt>
                <c:pt idx="4914">
                  <c:v>6185.8127729866801</c:v>
                </c:pt>
                <c:pt idx="4915">
                  <c:v>6287.0716128354597</c:v>
                </c:pt>
                <c:pt idx="4916">
                  <c:v>6397.1143643374899</c:v>
                </c:pt>
                <c:pt idx="4917">
                  <c:v>6514.1191597903498</c:v>
                </c:pt>
                <c:pt idx="4918">
                  <c:v>6636.9819807703798</c:v>
                </c:pt>
                <c:pt idx="4919">
                  <c:v>6766.4349557891401</c:v>
                </c:pt>
                <c:pt idx="4920">
                  <c:v>6885.4661484354001</c:v>
                </c:pt>
                <c:pt idx="4921">
                  <c:v>7024.8258689988697</c:v>
                </c:pt>
                <c:pt idx="4922">
                  <c:v>7154.8435025586195</c:v>
                </c:pt>
                <c:pt idx="4923">
                  <c:v>7210.8372514821103</c:v>
                </c:pt>
                <c:pt idx="4924">
                  <c:v>7281.5587426801603</c:v>
                </c:pt>
                <c:pt idx="4925">
                  <c:v>7404.1286309679899</c:v>
                </c:pt>
                <c:pt idx="4926">
                  <c:v>7528.6112651120302</c:v>
                </c:pt>
                <c:pt idx="4927">
                  <c:v>7643.3654274981</c:v>
                </c:pt>
                <c:pt idx="4928">
                  <c:v>7736.2848219043199</c:v>
                </c:pt>
                <c:pt idx="4929">
                  <c:v>7839.3554531071204</c:v>
                </c:pt>
                <c:pt idx="4930">
                  <c:v>7968.3626220573396</c:v>
                </c:pt>
                <c:pt idx="4931">
                  <c:v>8072.7029850839899</c:v>
                </c:pt>
                <c:pt idx="4932">
                  <c:v>8126.3709625839501</c:v>
                </c:pt>
                <c:pt idx="4933">
                  <c:v>8173.4623033070402</c:v>
                </c:pt>
                <c:pt idx="4934">
                  <c:v>8258.5442060020905</c:v>
                </c:pt>
                <c:pt idx="4935">
                  <c:v>8353.22944285823</c:v>
                </c:pt>
                <c:pt idx="4936">
                  <c:v>8449.4281263001103</c:v>
                </c:pt>
                <c:pt idx="4937">
                  <c:v>8536.1571064298096</c:v>
                </c:pt>
                <c:pt idx="4938">
                  <c:v>8605.40686839921</c:v>
                </c:pt>
                <c:pt idx="4939">
                  <c:v>8719.6539296145493</c:v>
                </c:pt>
                <c:pt idx="4940">
                  <c:v>8788.7798600977603</c:v>
                </c:pt>
                <c:pt idx="4941">
                  <c:v>8775.3563749830391</c:v>
                </c:pt>
                <c:pt idx="4942">
                  <c:v>8824.6078292374896</c:v>
                </c:pt>
                <c:pt idx="4943">
                  <c:v>8895.4069009490704</c:v>
                </c:pt>
                <c:pt idx="4944">
                  <c:v>8942.5987002498896</c:v>
                </c:pt>
                <c:pt idx="4945">
                  <c:v>8989.3989135392494</c:v>
                </c:pt>
                <c:pt idx="4946">
                  <c:v>9031.2018950164893</c:v>
                </c:pt>
                <c:pt idx="4947">
                  <c:v>9110.2118873578202</c:v>
                </c:pt>
                <c:pt idx="4948">
                  <c:v>9194.3743459960606</c:v>
                </c:pt>
                <c:pt idx="4949">
                  <c:v>9220.0682235256099</c:v>
                </c:pt>
                <c:pt idx="4950">
                  <c:v>9224.1592837316603</c:v>
                </c:pt>
                <c:pt idx="4951">
                  <c:v>9230.2451535357995</c:v>
                </c:pt>
                <c:pt idx="4952">
                  <c:v>9243.0448164556601</c:v>
                </c:pt>
                <c:pt idx="4953">
                  <c:v>9256.69649120127</c:v>
                </c:pt>
                <c:pt idx="4954">
                  <c:v>9293.9398236607994</c:v>
                </c:pt>
                <c:pt idx="4955">
                  <c:v>9339.6636930185905</c:v>
                </c:pt>
                <c:pt idx="4956">
                  <c:v>9365.4866418923502</c:v>
                </c:pt>
                <c:pt idx="4957">
                  <c:v>9390.9360524427593</c:v>
                </c:pt>
                <c:pt idx="4958">
                  <c:v>9372.6811873370407</c:v>
                </c:pt>
                <c:pt idx="4959">
                  <c:v>9335.5298207887299</c:v>
                </c:pt>
                <c:pt idx="4960">
                  <c:v>9334.9099950248892</c:v>
                </c:pt>
                <c:pt idx="4961">
                  <c:v>9333.6790765775204</c:v>
                </c:pt>
                <c:pt idx="4962">
                  <c:v>9325.7288012795598</c:v>
                </c:pt>
                <c:pt idx="4963">
                  <c:v>9334.3657754279793</c:v>
                </c:pt>
                <c:pt idx="4964">
                  <c:v>9373.3882821099396</c:v>
                </c:pt>
                <c:pt idx="4965">
                  <c:v>9348.2493981848802</c:v>
                </c:pt>
                <c:pt idx="4966">
                  <c:v>9283.3014190324902</c:v>
                </c:pt>
                <c:pt idx="4967">
                  <c:v>9265.2347191054596</c:v>
                </c:pt>
                <c:pt idx="4968">
                  <c:v>9253.6723871302092</c:v>
                </c:pt>
                <c:pt idx="4969">
                  <c:v>9225.2895304058002</c:v>
                </c:pt>
                <c:pt idx="4970">
                  <c:v>9179.5608016092101</c:v>
                </c:pt>
                <c:pt idx="4971">
                  <c:v>9139.9440682446693</c:v>
                </c:pt>
                <c:pt idx="4972">
                  <c:v>9102.1582532046395</c:v>
                </c:pt>
                <c:pt idx="4973">
                  <c:v>9057.3257529172606</c:v>
                </c:pt>
                <c:pt idx="4974">
                  <c:v>9026.08126914067</c:v>
                </c:pt>
                <c:pt idx="4975">
                  <c:v>9023.5386031091002</c:v>
                </c:pt>
                <c:pt idx="4976">
                  <c:v>8974.7782284741406</c:v>
                </c:pt>
                <c:pt idx="4977">
                  <c:v>8889.47095247572</c:v>
                </c:pt>
                <c:pt idx="4978">
                  <c:v>8826.1491619418994</c:v>
                </c:pt>
                <c:pt idx="4979">
                  <c:v>8766.9227069236804</c:v>
                </c:pt>
                <c:pt idx="4980">
                  <c:v>8713.7622437766404</c:v>
                </c:pt>
                <c:pt idx="4981">
                  <c:v>8660.5182025913491</c:v>
                </c:pt>
                <c:pt idx="4982">
                  <c:v>8602.0869895086707</c:v>
                </c:pt>
                <c:pt idx="4983">
                  <c:v>8547.2452635019508</c:v>
                </c:pt>
                <c:pt idx="4984">
                  <c:v>8475.7118539066305</c:v>
                </c:pt>
                <c:pt idx="4985">
                  <c:v>8384.2454978354508</c:v>
                </c:pt>
                <c:pt idx="4986">
                  <c:v>8300.5501718972901</c:v>
                </c:pt>
                <c:pt idx="4987">
                  <c:v>8266.7559114693904</c:v>
                </c:pt>
                <c:pt idx="4988">
                  <c:v>8247.2149230482191</c:v>
                </c:pt>
                <c:pt idx="4989">
                  <c:v>8167.8068400444299</c:v>
                </c:pt>
                <c:pt idx="4990">
                  <c:v>8045.9778384114297</c:v>
                </c:pt>
                <c:pt idx="4991">
                  <c:v>7937.2638750044698</c:v>
                </c:pt>
                <c:pt idx="4992">
                  <c:v>7846.6414871685201</c:v>
                </c:pt>
                <c:pt idx="4993">
                  <c:v>7745.9362470947099</c:v>
                </c:pt>
                <c:pt idx="4994">
                  <c:v>7650.0357502800298</c:v>
                </c:pt>
                <c:pt idx="4995">
                  <c:v>7553.4648457543699</c:v>
                </c:pt>
                <c:pt idx="4996">
                  <c:v>7452.1190743975503</c:v>
                </c:pt>
                <c:pt idx="4997">
                  <c:v>7349.9310691079399</c:v>
                </c:pt>
                <c:pt idx="4998">
                  <c:v>7255.1682540777401</c:v>
                </c:pt>
                <c:pt idx="4999">
                  <c:v>7186.1518503097104</c:v>
                </c:pt>
                <c:pt idx="5000">
                  <c:v>7090.9009317636601</c:v>
                </c:pt>
                <c:pt idx="5001">
                  <c:v>6937.25605271737</c:v>
                </c:pt>
                <c:pt idx="5002">
                  <c:v>6812.5963118323798</c:v>
                </c:pt>
                <c:pt idx="5003">
                  <c:v>6711.3239946617996</c:v>
                </c:pt>
                <c:pt idx="5004">
                  <c:v>6588.5922600174499</c:v>
                </c:pt>
                <c:pt idx="5005">
                  <c:v>6461.6425965427497</c:v>
                </c:pt>
                <c:pt idx="5006">
                  <c:v>6327.6405695841404</c:v>
                </c:pt>
                <c:pt idx="5007">
                  <c:v>6196.6531686642402</c:v>
                </c:pt>
                <c:pt idx="5008">
                  <c:v>6069.1279928108797</c:v>
                </c:pt>
                <c:pt idx="5009">
                  <c:v>5928.6945399328497</c:v>
                </c:pt>
                <c:pt idx="5010">
                  <c:v>5774.8456293374002</c:v>
                </c:pt>
                <c:pt idx="5011">
                  <c:v>5642.8665380541197</c:v>
                </c:pt>
                <c:pt idx="5012">
                  <c:v>5532.1954593881401</c:v>
                </c:pt>
                <c:pt idx="5013">
                  <c:v>5364.9381730767</c:v>
                </c:pt>
                <c:pt idx="5014">
                  <c:v>5179.6721605824996</c:v>
                </c:pt>
                <c:pt idx="5015">
                  <c:v>5031.50173318827</c:v>
                </c:pt>
                <c:pt idx="5016">
                  <c:v>4884.2582708750397</c:v>
                </c:pt>
                <c:pt idx="5017">
                  <c:v>4718.6310709700401</c:v>
                </c:pt>
                <c:pt idx="5018">
                  <c:v>4541.0142551578801</c:v>
                </c:pt>
                <c:pt idx="5019">
                  <c:v>4367.5160244933904</c:v>
                </c:pt>
                <c:pt idx="5020">
                  <c:v>4188.4433142636099</c:v>
                </c:pt>
                <c:pt idx="5021">
                  <c:v>4014.6874581718798</c:v>
                </c:pt>
                <c:pt idx="5022">
                  <c:v>3863.2989220536701</c:v>
                </c:pt>
                <c:pt idx="5023">
                  <c:v>3718.1907902704602</c:v>
                </c:pt>
                <c:pt idx="5024">
                  <c:v>3548.2766303377298</c:v>
                </c:pt>
                <c:pt idx="5025">
                  <c:v>3323.8505185204299</c:v>
                </c:pt>
                <c:pt idx="5026">
                  <c:v>3094.6594135230798</c:v>
                </c:pt>
                <c:pt idx="5027">
                  <c:v>2907.8546464758401</c:v>
                </c:pt>
                <c:pt idx="5028">
                  <c:v>2721.7222921914999</c:v>
                </c:pt>
                <c:pt idx="5029">
                  <c:v>2525.3378203908701</c:v>
                </c:pt>
                <c:pt idx="5030">
                  <c:v>2322.99997366459</c:v>
                </c:pt>
                <c:pt idx="5031">
                  <c:v>2118.2104114674798</c:v>
                </c:pt>
                <c:pt idx="5032">
                  <c:v>1903.23355956304</c:v>
                </c:pt>
                <c:pt idx="5033">
                  <c:v>1680.62427715389</c:v>
                </c:pt>
                <c:pt idx="5034">
                  <c:v>1462.9051381774</c:v>
                </c:pt>
                <c:pt idx="5035">
                  <c:v>1251.3340378456101</c:v>
                </c:pt>
                <c:pt idx="5036">
                  <c:v>1027.98621149367</c:v>
                </c:pt>
                <c:pt idx="5037">
                  <c:v>827.85965898775498</c:v>
                </c:pt>
                <c:pt idx="5038">
                  <c:v>657.73043892235705</c:v>
                </c:pt>
                <c:pt idx="5039">
                  <c:v>413.45178750683101</c:v>
                </c:pt>
                <c:pt idx="5040">
                  <c:v>148.138864651799</c:v>
                </c:pt>
                <c:pt idx="5041">
                  <c:v>-79.419033053415603</c:v>
                </c:pt>
                <c:pt idx="5042">
                  <c:v>-316.25095276843399</c:v>
                </c:pt>
                <c:pt idx="5043">
                  <c:v>-550.03429106955298</c:v>
                </c:pt>
                <c:pt idx="5044">
                  <c:v>-784.31292117458804</c:v>
                </c:pt>
                <c:pt idx="5045">
                  <c:v>-1025.8302967812899</c:v>
                </c:pt>
                <c:pt idx="5046">
                  <c:v>-1267.71604947481</c:v>
                </c:pt>
                <c:pt idx="5047">
                  <c:v>-1506.1549937512</c:v>
                </c:pt>
                <c:pt idx="5048">
                  <c:v>-1739.32912635651</c:v>
                </c:pt>
                <c:pt idx="5049">
                  <c:v>-1975.2940633143601</c:v>
                </c:pt>
                <c:pt idx="5050">
                  <c:v>-2217.5848633802898</c:v>
                </c:pt>
                <c:pt idx="5051">
                  <c:v>-2471.0663196891701</c:v>
                </c:pt>
                <c:pt idx="5052">
                  <c:v>-2717.68087075726</c:v>
                </c:pt>
                <c:pt idx="5053">
                  <c:v>-2941.9835227380299</c:v>
                </c:pt>
                <c:pt idx="5054">
                  <c:v>-3150.87815757</c:v>
                </c:pt>
                <c:pt idx="5055">
                  <c:v>-3405.20965761961</c:v>
                </c:pt>
                <c:pt idx="5056">
                  <c:v>-3691.2875195311299</c:v>
                </c:pt>
                <c:pt idx="5057">
                  <c:v>-3936.33360384154</c:v>
                </c:pt>
                <c:pt idx="5058">
                  <c:v>-4171.2106172934</c:v>
                </c:pt>
                <c:pt idx="5059">
                  <c:v>-4406.95633992486</c:v>
                </c:pt>
                <c:pt idx="5060">
                  <c:v>-4643.1400851891003</c:v>
                </c:pt>
                <c:pt idx="5061">
                  <c:v>-4887.1932519697402</c:v>
                </c:pt>
                <c:pt idx="5062">
                  <c:v>-5127.8519357324603</c:v>
                </c:pt>
                <c:pt idx="5063">
                  <c:v>-5362.3444791640704</c:v>
                </c:pt>
                <c:pt idx="5064">
                  <c:v>-5594.70620354516</c:v>
                </c:pt>
                <c:pt idx="5065">
                  <c:v>-5809.13026065544</c:v>
                </c:pt>
                <c:pt idx="5066">
                  <c:v>-6026.2956983403501</c:v>
                </c:pt>
                <c:pt idx="5067">
                  <c:v>-6261.6987376275201</c:v>
                </c:pt>
                <c:pt idx="5068">
                  <c:v>-6495.4878739405704</c:v>
                </c:pt>
                <c:pt idx="5069">
                  <c:v>-6711.2100920694102</c:v>
                </c:pt>
                <c:pt idx="5070">
                  <c:v>-6886.1984713347701</c:v>
                </c:pt>
                <c:pt idx="5071">
                  <c:v>-7076.2894686772697</c:v>
                </c:pt>
                <c:pt idx="5072">
                  <c:v>-7329.4785943422603</c:v>
                </c:pt>
                <c:pt idx="5073">
                  <c:v>-7564.6821883213097</c:v>
                </c:pt>
                <c:pt idx="5074">
                  <c:v>-7754.4838563548001</c:v>
                </c:pt>
                <c:pt idx="5075">
                  <c:v>-7946.9144875154898</c:v>
                </c:pt>
                <c:pt idx="5076">
                  <c:v>-8149.0669633705102</c:v>
                </c:pt>
                <c:pt idx="5077">
                  <c:v>-8344.6966416235791</c:v>
                </c:pt>
                <c:pt idx="5078">
                  <c:v>-8519.5758241132298</c:v>
                </c:pt>
                <c:pt idx="5079">
                  <c:v>-8683.1806075639906</c:v>
                </c:pt>
                <c:pt idx="5080">
                  <c:v>-8848.8797874145203</c:v>
                </c:pt>
                <c:pt idx="5081">
                  <c:v>-9017.5537518751007</c:v>
                </c:pt>
                <c:pt idx="5082">
                  <c:v>-9181.6594721609908</c:v>
                </c:pt>
                <c:pt idx="5083">
                  <c:v>-9340.1631749191401</c:v>
                </c:pt>
                <c:pt idx="5084">
                  <c:v>-9492.1028808176907</c:v>
                </c:pt>
                <c:pt idx="5085">
                  <c:v>-9651.6694199887806</c:v>
                </c:pt>
                <c:pt idx="5086">
                  <c:v>-9798.5853990130909</c:v>
                </c:pt>
                <c:pt idx="5087">
                  <c:v>-9894.0045749445308</c:v>
                </c:pt>
                <c:pt idx="5088">
                  <c:v>-10005.602471083799</c:v>
                </c:pt>
                <c:pt idx="5089">
                  <c:v>-10161.413404310901</c:v>
                </c:pt>
                <c:pt idx="5090">
                  <c:v>-10306.535944073001</c:v>
                </c:pt>
                <c:pt idx="5091">
                  <c:v>-10423.2592950297</c:v>
                </c:pt>
                <c:pt idx="5092">
                  <c:v>-10520.955044623901</c:v>
                </c:pt>
                <c:pt idx="5093">
                  <c:v>-10617.832973570799</c:v>
                </c:pt>
                <c:pt idx="5094">
                  <c:v>-10712.478590741301</c:v>
                </c:pt>
                <c:pt idx="5095">
                  <c:v>-10804.683601692899</c:v>
                </c:pt>
                <c:pt idx="5096">
                  <c:v>-10885.6078438238</c:v>
                </c:pt>
                <c:pt idx="5097">
                  <c:v>-10957.522001670601</c:v>
                </c:pt>
                <c:pt idx="5098">
                  <c:v>-11028.2421775044</c:v>
                </c:pt>
                <c:pt idx="5099">
                  <c:v>-11095.463346520301</c:v>
                </c:pt>
                <c:pt idx="5100">
                  <c:v>-11157.135077281901</c:v>
                </c:pt>
                <c:pt idx="5101">
                  <c:v>-11201.4117168665</c:v>
                </c:pt>
                <c:pt idx="5102">
                  <c:v>-11208.1967926324</c:v>
                </c:pt>
                <c:pt idx="5103">
                  <c:v>-11264.0712827401</c:v>
                </c:pt>
                <c:pt idx="5104">
                  <c:v>-11355.103038314801</c:v>
                </c:pt>
                <c:pt idx="5105">
                  <c:v>-11396.7806477022</c:v>
                </c:pt>
                <c:pt idx="5106">
                  <c:v>-11421.922355106401</c:v>
                </c:pt>
                <c:pt idx="5107">
                  <c:v>-11442.1659065186</c:v>
                </c:pt>
                <c:pt idx="5108">
                  <c:v>-11462.467507925699</c:v>
                </c:pt>
                <c:pt idx="5109">
                  <c:v>-11472.988326644199</c:v>
                </c:pt>
                <c:pt idx="5110">
                  <c:v>-11477.0272368844</c:v>
                </c:pt>
                <c:pt idx="5111">
                  <c:v>-11482.428732947399</c:v>
                </c:pt>
                <c:pt idx="5112">
                  <c:v>-11488.912119188901</c:v>
                </c:pt>
                <c:pt idx="5113">
                  <c:v>-11485.707798366</c:v>
                </c:pt>
                <c:pt idx="5114">
                  <c:v>-11484.029266247</c:v>
                </c:pt>
                <c:pt idx="5115">
                  <c:v>-11469.1717663162</c:v>
                </c:pt>
                <c:pt idx="5116">
                  <c:v>-11430.3753652122</c:v>
                </c:pt>
                <c:pt idx="5117">
                  <c:v>-11372.074375036</c:v>
                </c:pt>
                <c:pt idx="5118">
                  <c:v>-11368.617250969201</c:v>
                </c:pt>
                <c:pt idx="5119">
                  <c:v>-11396.2241118763</c:v>
                </c:pt>
                <c:pt idx="5120">
                  <c:v>-11373.0742345377</c:v>
                </c:pt>
                <c:pt idx="5121">
                  <c:v>-11336.5858226747</c:v>
                </c:pt>
                <c:pt idx="5122">
                  <c:v>-11296.277057232501</c:v>
                </c:pt>
                <c:pt idx="5123">
                  <c:v>-11255.086013375099</c:v>
                </c:pt>
                <c:pt idx="5124">
                  <c:v>-11210.1423790564</c:v>
                </c:pt>
                <c:pt idx="5125">
                  <c:v>-11167.8832120151</c:v>
                </c:pt>
                <c:pt idx="5126">
                  <c:v>-11123.775149094001</c:v>
                </c:pt>
                <c:pt idx="5127">
                  <c:v>-11074.8933286961</c:v>
                </c:pt>
                <c:pt idx="5128">
                  <c:v>-11030.121492099001</c:v>
                </c:pt>
                <c:pt idx="5129">
                  <c:v>-10967.453553773799</c:v>
                </c:pt>
                <c:pt idx="5130">
                  <c:v>-10889.067912717701</c:v>
                </c:pt>
                <c:pt idx="5131">
                  <c:v>-10827.808108125801</c:v>
                </c:pt>
                <c:pt idx="5132">
                  <c:v>-10806.044422331899</c:v>
                </c:pt>
                <c:pt idx="5133">
                  <c:v>-10782.671418804301</c:v>
                </c:pt>
                <c:pt idx="5134">
                  <c:v>-10724.7176844317</c:v>
                </c:pt>
                <c:pt idx="5135">
                  <c:v>-10664.747455847601</c:v>
                </c:pt>
                <c:pt idx="5136">
                  <c:v>-10604.307964346101</c:v>
                </c:pt>
                <c:pt idx="5137">
                  <c:v>-10542.566577977201</c:v>
                </c:pt>
                <c:pt idx="5138">
                  <c:v>-10479.5557799622</c:v>
                </c:pt>
                <c:pt idx="5139">
                  <c:v>-10416.2057434451</c:v>
                </c:pt>
                <c:pt idx="5140">
                  <c:v>-10355.098331401599</c:v>
                </c:pt>
                <c:pt idx="5141">
                  <c:v>-10288.852363582901</c:v>
                </c:pt>
                <c:pt idx="5142">
                  <c:v>-10219.3387282652</c:v>
                </c:pt>
                <c:pt idx="5143">
                  <c:v>-10160.135949078</c:v>
                </c:pt>
                <c:pt idx="5144">
                  <c:v>-10083.5141585254</c:v>
                </c:pt>
                <c:pt idx="5145">
                  <c:v>-9982.1600606673892</c:v>
                </c:pt>
                <c:pt idx="5146">
                  <c:v>-9894.6507109910999</c:v>
                </c:pt>
                <c:pt idx="5147">
                  <c:v>-9869.8414881286208</c:v>
                </c:pt>
                <c:pt idx="5148">
                  <c:v>-9846.7338452786698</c:v>
                </c:pt>
                <c:pt idx="5149">
                  <c:v>-9774.1872783528506</c:v>
                </c:pt>
                <c:pt idx="5150">
                  <c:v>-9705.1979100629505</c:v>
                </c:pt>
                <c:pt idx="5151">
                  <c:v>-9641.9173645850296</c:v>
                </c:pt>
                <c:pt idx="5152">
                  <c:v>-9576.2484111638296</c:v>
                </c:pt>
                <c:pt idx="5153">
                  <c:v>-9505.1505849429705</c:v>
                </c:pt>
                <c:pt idx="5154">
                  <c:v>-9438.0532835244194</c:v>
                </c:pt>
                <c:pt idx="5155">
                  <c:v>-9362.9128823395695</c:v>
                </c:pt>
                <c:pt idx="5156">
                  <c:v>-9293.8380973471503</c:v>
                </c:pt>
                <c:pt idx="5157">
                  <c:v>-9234.6402865576492</c:v>
                </c:pt>
                <c:pt idx="5158">
                  <c:v>-9153.5806108086108</c:v>
                </c:pt>
                <c:pt idx="5159">
                  <c:v>-9037.3923357601507</c:v>
                </c:pt>
                <c:pt idx="5160">
                  <c:v>-8948.9125881590608</c:v>
                </c:pt>
                <c:pt idx="5161">
                  <c:v>-8913.4016831380995</c:v>
                </c:pt>
                <c:pt idx="5162">
                  <c:v>-8852.0325057772498</c:v>
                </c:pt>
                <c:pt idx="5163">
                  <c:v>-8769.5924429047609</c:v>
                </c:pt>
                <c:pt idx="5164">
                  <c:v>-8695.1823577011892</c:v>
                </c:pt>
                <c:pt idx="5165">
                  <c:v>-8620.4162675118896</c:v>
                </c:pt>
                <c:pt idx="5166">
                  <c:v>-8526.3407318721092</c:v>
                </c:pt>
                <c:pt idx="5167">
                  <c:v>-8434.2456123846805</c:v>
                </c:pt>
                <c:pt idx="5168">
                  <c:v>-8360.4535344214892</c:v>
                </c:pt>
                <c:pt idx="5169">
                  <c:v>-8278.5196277523592</c:v>
                </c:pt>
                <c:pt idx="5170">
                  <c:v>-8178.5142041735298</c:v>
                </c:pt>
                <c:pt idx="5171">
                  <c:v>-8075.27362261903</c:v>
                </c:pt>
                <c:pt idx="5172">
                  <c:v>-7977.5742479098099</c:v>
                </c:pt>
                <c:pt idx="5173">
                  <c:v>-7852.5803394712202</c:v>
                </c:pt>
                <c:pt idx="5174">
                  <c:v>-7706.6406793858496</c:v>
                </c:pt>
                <c:pt idx="5175">
                  <c:v>-7601.6502022088098</c:v>
                </c:pt>
                <c:pt idx="5176">
                  <c:v>-7543.6857253795597</c:v>
                </c:pt>
                <c:pt idx="5177">
                  <c:v>-7447.8548425177196</c:v>
                </c:pt>
                <c:pt idx="5178">
                  <c:v>-7316.9104579014102</c:v>
                </c:pt>
                <c:pt idx="5179">
                  <c:v>-7194.67966907141</c:v>
                </c:pt>
                <c:pt idx="5180">
                  <c:v>-7072.1062341916304</c:v>
                </c:pt>
                <c:pt idx="5181">
                  <c:v>-6934.4714409913704</c:v>
                </c:pt>
                <c:pt idx="5182">
                  <c:v>-6790.8328746646202</c:v>
                </c:pt>
                <c:pt idx="5183">
                  <c:v>-6652.8358731251001</c:v>
                </c:pt>
                <c:pt idx="5184">
                  <c:v>-6504.7899805306897</c:v>
                </c:pt>
                <c:pt idx="5185">
                  <c:v>-6354.3965952551898</c:v>
                </c:pt>
                <c:pt idx="5186">
                  <c:v>-6180.1283919038297</c:v>
                </c:pt>
                <c:pt idx="5187">
                  <c:v>-5976.1653487905396</c:v>
                </c:pt>
                <c:pt idx="5188">
                  <c:v>-5781.1880495648402</c:v>
                </c:pt>
                <c:pt idx="5189">
                  <c:v>-5649.6074921724203</c:v>
                </c:pt>
                <c:pt idx="5190">
                  <c:v>-5527.5915835040096</c:v>
                </c:pt>
                <c:pt idx="5191">
                  <c:v>-5343.6181675092903</c:v>
                </c:pt>
                <c:pt idx="5192">
                  <c:v>-5150.8465539156796</c:v>
                </c:pt>
                <c:pt idx="5193">
                  <c:v>-4955.9558597543</c:v>
                </c:pt>
                <c:pt idx="5194">
                  <c:v>-4751.8019920729002</c:v>
                </c:pt>
                <c:pt idx="5195">
                  <c:v>-4548.2277926919796</c:v>
                </c:pt>
                <c:pt idx="5196">
                  <c:v>-4343.4884434288397</c:v>
                </c:pt>
                <c:pt idx="5197">
                  <c:v>-4127.9211232481202</c:v>
                </c:pt>
                <c:pt idx="5198">
                  <c:v>-3900.4803559263801</c:v>
                </c:pt>
                <c:pt idx="5199">
                  <c:v>-3669.73902127154</c:v>
                </c:pt>
                <c:pt idx="5200">
                  <c:v>-3438.93981668579</c:v>
                </c:pt>
                <c:pt idx="5201">
                  <c:v>-3210.2235148411501</c:v>
                </c:pt>
                <c:pt idx="5202">
                  <c:v>-2975.05720418796</c:v>
                </c:pt>
                <c:pt idx="5203">
                  <c:v>-2702.8223820081098</c:v>
                </c:pt>
                <c:pt idx="5204">
                  <c:v>-2428.7536065553199</c:v>
                </c:pt>
                <c:pt idx="5205">
                  <c:v>-2192.75833909225</c:v>
                </c:pt>
                <c:pt idx="5206">
                  <c:v>-1967.8439789547199</c:v>
                </c:pt>
                <c:pt idx="5207">
                  <c:v>-1717.47308065017</c:v>
                </c:pt>
                <c:pt idx="5208">
                  <c:v>-1449.70383705168</c:v>
                </c:pt>
                <c:pt idx="5209">
                  <c:v>-1189.9582457798399</c:v>
                </c:pt>
                <c:pt idx="5210">
                  <c:v>-921.03314377172103</c:v>
                </c:pt>
                <c:pt idx="5211">
                  <c:v>-648.16618278738997</c:v>
                </c:pt>
                <c:pt idx="5212">
                  <c:v>-368.88702938046902</c:v>
                </c:pt>
                <c:pt idx="5213">
                  <c:v>-80.550502700315207</c:v>
                </c:pt>
                <c:pt idx="5214">
                  <c:v>212.56307832299299</c:v>
                </c:pt>
                <c:pt idx="5215">
                  <c:v>502.97954819701499</c:v>
                </c:pt>
                <c:pt idx="5216">
                  <c:v>788.91355220443802</c:v>
                </c:pt>
                <c:pt idx="5217">
                  <c:v>1076.41865150935</c:v>
                </c:pt>
                <c:pt idx="5218">
                  <c:v>1353.7233574944801</c:v>
                </c:pt>
                <c:pt idx="5219">
                  <c:v>1667.49387812758</c:v>
                </c:pt>
                <c:pt idx="5220">
                  <c:v>1998.50065082676</c:v>
                </c:pt>
                <c:pt idx="5221">
                  <c:v>2274.0387979065899</c:v>
                </c:pt>
                <c:pt idx="5222">
                  <c:v>2522.42708543247</c:v>
                </c:pt>
                <c:pt idx="5223">
                  <c:v>2794.1930758492599</c:v>
                </c:pt>
                <c:pt idx="5224">
                  <c:v>3094.7573837698101</c:v>
                </c:pt>
                <c:pt idx="5225">
                  <c:v>3391.0307796039301</c:v>
                </c:pt>
                <c:pt idx="5226">
                  <c:v>3686.15353261276</c:v>
                </c:pt>
                <c:pt idx="5227">
                  <c:v>3977.2177387229199</c:v>
                </c:pt>
                <c:pt idx="5228">
                  <c:v>4260.3526700775901</c:v>
                </c:pt>
                <c:pt idx="5229">
                  <c:v>4539.0224995401404</c:v>
                </c:pt>
                <c:pt idx="5230">
                  <c:v>4818.5924292018499</c:v>
                </c:pt>
                <c:pt idx="5231">
                  <c:v>5099.9021173769297</c:v>
                </c:pt>
                <c:pt idx="5232">
                  <c:v>5377.3002834390099</c:v>
                </c:pt>
                <c:pt idx="5233">
                  <c:v>5644.5377533329101</c:v>
                </c:pt>
                <c:pt idx="5234">
                  <c:v>5905.6743832639604</c:v>
                </c:pt>
                <c:pt idx="5235">
                  <c:v>6173.2652679228304</c:v>
                </c:pt>
                <c:pt idx="5236">
                  <c:v>6450.2651571595998</c:v>
                </c:pt>
                <c:pt idx="5237">
                  <c:v>6672.2177445218704</c:v>
                </c:pt>
                <c:pt idx="5238">
                  <c:v>6873.72423567853</c:v>
                </c:pt>
                <c:pt idx="5239">
                  <c:v>7120.8004023213798</c:v>
                </c:pt>
                <c:pt idx="5240">
                  <c:v>7370.0499241559801</c:v>
                </c:pt>
                <c:pt idx="5241">
                  <c:v>7600.9173401899097</c:v>
                </c:pt>
                <c:pt idx="5242">
                  <c:v>7837.8428089977697</c:v>
                </c:pt>
                <c:pt idx="5243">
                  <c:v>8097.5057586328903</c:v>
                </c:pt>
                <c:pt idx="5244">
                  <c:v>8278.6648025381401</c:v>
                </c:pt>
                <c:pt idx="5245">
                  <c:v>8431.3560514177007</c:v>
                </c:pt>
                <c:pt idx="5246">
                  <c:v>8622.7885334461498</c:v>
                </c:pt>
                <c:pt idx="5247">
                  <c:v>8799.3839599316907</c:v>
                </c:pt>
                <c:pt idx="5248">
                  <c:v>8973.5277845610599</c:v>
                </c:pt>
                <c:pt idx="5249">
                  <c:v>9173.6717874027108</c:v>
                </c:pt>
                <c:pt idx="5250">
                  <c:v>9366.2985732799407</c:v>
                </c:pt>
                <c:pt idx="5251">
                  <c:v>9491.7390897613204</c:v>
                </c:pt>
                <c:pt idx="5252">
                  <c:v>9590.2582506026902</c:v>
                </c:pt>
                <c:pt idx="5253">
                  <c:v>9704.1074717151405</c:v>
                </c:pt>
                <c:pt idx="5254">
                  <c:v>9828.6452668755301</c:v>
                </c:pt>
                <c:pt idx="5255">
                  <c:v>9991.6991340816603</c:v>
                </c:pt>
                <c:pt idx="5256">
                  <c:v>10118.409831245999</c:v>
                </c:pt>
                <c:pt idx="5257">
                  <c:v>10167.073185371401</c:v>
                </c:pt>
                <c:pt idx="5258">
                  <c:v>10208.1978368644</c:v>
                </c:pt>
                <c:pt idx="5259">
                  <c:v>10275.683221461401</c:v>
                </c:pt>
                <c:pt idx="5260">
                  <c:v>10360.1287675354</c:v>
                </c:pt>
                <c:pt idx="5261">
                  <c:v>10435.763149503</c:v>
                </c:pt>
                <c:pt idx="5262">
                  <c:v>10522.015444630801</c:v>
                </c:pt>
                <c:pt idx="5263">
                  <c:v>10577.3672775798</c:v>
                </c:pt>
                <c:pt idx="5264">
                  <c:v>10580.627968650901</c:v>
                </c:pt>
                <c:pt idx="5265">
                  <c:v>10571.8497986196</c:v>
                </c:pt>
                <c:pt idx="5266">
                  <c:v>10570.2551957661</c:v>
                </c:pt>
                <c:pt idx="5267">
                  <c:v>10602.758882984799</c:v>
                </c:pt>
                <c:pt idx="5268">
                  <c:v>10631.5565798999</c:v>
                </c:pt>
                <c:pt idx="5269">
                  <c:v>10611.2382269299</c:v>
                </c:pt>
                <c:pt idx="5270">
                  <c:v>10553.3060976981</c:v>
                </c:pt>
                <c:pt idx="5271">
                  <c:v>10496.834174065199</c:v>
                </c:pt>
                <c:pt idx="5272">
                  <c:v>10470.010583138701</c:v>
                </c:pt>
                <c:pt idx="5273">
                  <c:v>10443.455905766101</c:v>
                </c:pt>
                <c:pt idx="5274">
                  <c:v>10417.4548171768</c:v>
                </c:pt>
                <c:pt idx="5275">
                  <c:v>10347.801630055999</c:v>
                </c:pt>
                <c:pt idx="5276">
                  <c:v>10243.576998332999</c:v>
                </c:pt>
                <c:pt idx="5277">
                  <c:v>10166.073717263</c:v>
                </c:pt>
                <c:pt idx="5278">
                  <c:v>10079.623636684</c:v>
                </c:pt>
                <c:pt idx="5279">
                  <c:v>10000.619096161499</c:v>
                </c:pt>
                <c:pt idx="5280">
                  <c:v>9951.7644122116399</c:v>
                </c:pt>
                <c:pt idx="5281">
                  <c:v>9900.3683688576002</c:v>
                </c:pt>
                <c:pt idx="5282">
                  <c:v>9785.0274379412094</c:v>
                </c:pt>
                <c:pt idx="5283">
                  <c:v>9633.5864358794406</c:v>
                </c:pt>
                <c:pt idx="5284">
                  <c:v>9522.1492705861001</c:v>
                </c:pt>
                <c:pt idx="5285">
                  <c:v>9394.7015998160896</c:v>
                </c:pt>
                <c:pt idx="5286">
                  <c:v>9287.3980265565606</c:v>
                </c:pt>
                <c:pt idx="5287">
                  <c:v>9213.4353387426108</c:v>
                </c:pt>
                <c:pt idx="5288">
                  <c:v>9124.8524586879303</c:v>
                </c:pt>
                <c:pt idx="5289">
                  <c:v>8964.6278079934</c:v>
                </c:pt>
                <c:pt idx="5290">
                  <c:v>8790.2687444053299</c:v>
                </c:pt>
                <c:pt idx="5291">
                  <c:v>8678.9591644314896</c:v>
                </c:pt>
                <c:pt idx="5292">
                  <c:v>8571.9070799803394</c:v>
                </c:pt>
                <c:pt idx="5293">
                  <c:v>8476.0860575581301</c:v>
                </c:pt>
                <c:pt idx="5294">
                  <c:v>8344.6317417006194</c:v>
                </c:pt>
                <c:pt idx="5295">
                  <c:v>8172.1298954031799</c:v>
                </c:pt>
                <c:pt idx="5296">
                  <c:v>8034.6204535878196</c:v>
                </c:pt>
                <c:pt idx="5297">
                  <c:v>7912.9374680851297</c:v>
                </c:pt>
                <c:pt idx="5298">
                  <c:v>7788.7503151331603</c:v>
                </c:pt>
                <c:pt idx="5299">
                  <c:v>7685.32412361553</c:v>
                </c:pt>
                <c:pt idx="5300">
                  <c:v>7596.6142747963504</c:v>
                </c:pt>
                <c:pt idx="5301">
                  <c:v>7451.5851152549603</c:v>
                </c:pt>
                <c:pt idx="5302">
                  <c:v>7277.1535163610697</c:v>
                </c:pt>
                <c:pt idx="5303">
                  <c:v>7172.5754567472704</c:v>
                </c:pt>
                <c:pt idx="5304">
                  <c:v>7106.8269179584504</c:v>
                </c:pt>
                <c:pt idx="5305">
                  <c:v>7005.5159499953297</c:v>
                </c:pt>
                <c:pt idx="5306">
                  <c:v>6870.2906513830003</c:v>
                </c:pt>
                <c:pt idx="5307">
                  <c:v>6778.2739358553899</c:v>
                </c:pt>
                <c:pt idx="5308">
                  <c:v>6672.5756883989297</c:v>
                </c:pt>
                <c:pt idx="5309">
                  <c:v>6571.4135583366597</c:v>
                </c:pt>
                <c:pt idx="5310">
                  <c:v>6523.1362806679199</c:v>
                </c:pt>
                <c:pt idx="5311">
                  <c:v>6427.3375466225698</c:v>
                </c:pt>
                <c:pt idx="5312">
                  <c:v>6342.56611904074</c:v>
                </c:pt>
                <c:pt idx="5313">
                  <c:v>6288.8487295824198</c:v>
                </c:pt>
                <c:pt idx="5314">
                  <c:v>6193.1646182588802</c:v>
                </c:pt>
                <c:pt idx="5315">
                  <c:v>6140.6647665425398</c:v>
                </c:pt>
                <c:pt idx="5316">
                  <c:v>6071.7799299067801</c:v>
                </c:pt>
                <c:pt idx="5317">
                  <c:v>5961.7346456551204</c:v>
                </c:pt>
                <c:pt idx="5318">
                  <c:v>5932.1750301295597</c:v>
                </c:pt>
                <c:pt idx="5319">
                  <c:v>5931.2683974869997</c:v>
                </c:pt>
                <c:pt idx="5320">
                  <c:v>5900.4249009971199</c:v>
                </c:pt>
                <c:pt idx="5321">
                  <c:v>5864.1209055515001</c:v>
                </c:pt>
                <c:pt idx="5322">
                  <c:v>5866.7200982520799</c:v>
                </c:pt>
                <c:pt idx="5323">
                  <c:v>5854.3985458875404</c:v>
                </c:pt>
                <c:pt idx="5324">
                  <c:v>5826.9586448973896</c:v>
                </c:pt>
                <c:pt idx="5325">
                  <c:v>5840.2811031417496</c:v>
                </c:pt>
                <c:pt idx="5326">
                  <c:v>5828.94603317364</c:v>
                </c:pt>
                <c:pt idx="5327">
                  <c:v>5825.8134814526302</c:v>
                </c:pt>
                <c:pt idx="5328">
                  <c:v>5853.6034998722698</c:v>
                </c:pt>
                <c:pt idx="5329">
                  <c:v>5859.7490782963196</c:v>
                </c:pt>
                <c:pt idx="5330">
                  <c:v>5899.9455055538101</c:v>
                </c:pt>
                <c:pt idx="5331">
                  <c:v>5917.1321279283602</c:v>
                </c:pt>
                <c:pt idx="5332">
                  <c:v>5897.7955056053397</c:v>
                </c:pt>
                <c:pt idx="5333">
                  <c:v>5960.8158795480804</c:v>
                </c:pt>
                <c:pt idx="5334">
                  <c:v>6047.0189754128396</c:v>
                </c:pt>
                <c:pt idx="5335">
                  <c:v>6100.4423391014598</c:v>
                </c:pt>
                <c:pt idx="5336">
                  <c:v>6150.2469348535396</c:v>
                </c:pt>
                <c:pt idx="5337">
                  <c:v>6209.1501644446298</c:v>
                </c:pt>
                <c:pt idx="5338">
                  <c:v>6264.0570028442799</c:v>
                </c:pt>
                <c:pt idx="5339">
                  <c:v>6325.5100231208398</c:v>
                </c:pt>
                <c:pt idx="5340">
                  <c:v>6412.3437872933901</c:v>
                </c:pt>
                <c:pt idx="5341">
                  <c:v>6497.2917096068004</c:v>
                </c:pt>
                <c:pt idx="5342">
                  <c:v>6585.1781072833401</c:v>
                </c:pt>
                <c:pt idx="5343">
                  <c:v>6680.1427900803501</c:v>
                </c:pt>
                <c:pt idx="5344">
                  <c:v>6764.6825650113497</c:v>
                </c:pt>
                <c:pt idx="5345">
                  <c:v>6857.9753117644204</c:v>
                </c:pt>
                <c:pt idx="5346">
                  <c:v>6926.3124981328101</c:v>
                </c:pt>
                <c:pt idx="5347">
                  <c:v>6984.0998128664496</c:v>
                </c:pt>
                <c:pt idx="5348">
                  <c:v>7129.1517254377004</c:v>
                </c:pt>
                <c:pt idx="5349">
                  <c:v>7264.9674998209603</c:v>
                </c:pt>
                <c:pt idx="5350">
                  <c:v>7347.4046558537202</c:v>
                </c:pt>
                <c:pt idx="5351">
                  <c:v>7458.1512815738397</c:v>
                </c:pt>
                <c:pt idx="5352">
                  <c:v>7563.0310308478201</c:v>
                </c:pt>
                <c:pt idx="5353">
                  <c:v>7664.0401315236404</c:v>
                </c:pt>
                <c:pt idx="5354">
                  <c:v>7768.6328972695601</c:v>
                </c:pt>
                <c:pt idx="5355">
                  <c:v>7871.1336004500699</c:v>
                </c:pt>
                <c:pt idx="5356">
                  <c:v>7991.4895077563697</c:v>
                </c:pt>
                <c:pt idx="5357">
                  <c:v>8104.1128342746597</c:v>
                </c:pt>
                <c:pt idx="5358">
                  <c:v>8200.89040257743</c:v>
                </c:pt>
                <c:pt idx="5359">
                  <c:v>8320.54893433902</c:v>
                </c:pt>
                <c:pt idx="5360">
                  <c:v>8433.3688036485291</c:v>
                </c:pt>
                <c:pt idx="5361">
                  <c:v>8512.5470915896894</c:v>
                </c:pt>
                <c:pt idx="5362">
                  <c:v>8583.7845906370203</c:v>
                </c:pt>
                <c:pt idx="5363">
                  <c:v>8676.8352059601602</c:v>
                </c:pt>
                <c:pt idx="5364">
                  <c:v>8782.2304113736809</c:v>
                </c:pt>
                <c:pt idx="5365">
                  <c:v>8878.38100917673</c:v>
                </c:pt>
                <c:pt idx="5366">
                  <c:v>8967.7512684441608</c:v>
                </c:pt>
                <c:pt idx="5367">
                  <c:v>9041.3721886469193</c:v>
                </c:pt>
                <c:pt idx="5368">
                  <c:v>9141.0098135025601</c:v>
                </c:pt>
                <c:pt idx="5369">
                  <c:v>9249.2978524942991</c:v>
                </c:pt>
                <c:pt idx="5370">
                  <c:v>9302.0442996245893</c:v>
                </c:pt>
                <c:pt idx="5371">
                  <c:v>9328.7662957674202</c:v>
                </c:pt>
                <c:pt idx="5372">
                  <c:v>9371.7667981934301</c:v>
                </c:pt>
                <c:pt idx="5373">
                  <c:v>9430.2469769865093</c:v>
                </c:pt>
                <c:pt idx="5374">
                  <c:v>9476.7224362193992</c:v>
                </c:pt>
                <c:pt idx="5375">
                  <c:v>9517.5865765349608</c:v>
                </c:pt>
                <c:pt idx="5376">
                  <c:v>9552.5850244702997</c:v>
                </c:pt>
                <c:pt idx="5377">
                  <c:v>9576.24775457953</c:v>
                </c:pt>
                <c:pt idx="5378">
                  <c:v>9594.1232484499196</c:v>
                </c:pt>
                <c:pt idx="5379">
                  <c:v>9602.4399519855506</c:v>
                </c:pt>
                <c:pt idx="5380">
                  <c:v>9624.0192304469801</c:v>
                </c:pt>
                <c:pt idx="5381">
                  <c:v>9672.6658694451999</c:v>
                </c:pt>
                <c:pt idx="5382">
                  <c:v>9659.1921672191402</c:v>
                </c:pt>
                <c:pt idx="5383">
                  <c:v>9591.0218032643006</c:v>
                </c:pt>
                <c:pt idx="5384">
                  <c:v>9544.9728460676797</c:v>
                </c:pt>
                <c:pt idx="5385">
                  <c:v>9506.7942481485006</c:v>
                </c:pt>
                <c:pt idx="5386">
                  <c:v>9468.8125945229094</c:v>
                </c:pt>
                <c:pt idx="5387">
                  <c:v>9428.4456351891404</c:v>
                </c:pt>
                <c:pt idx="5388">
                  <c:v>9382.8964916734694</c:v>
                </c:pt>
                <c:pt idx="5389">
                  <c:v>9325.3571821105706</c:v>
                </c:pt>
                <c:pt idx="5390">
                  <c:v>9260.9003462373894</c:v>
                </c:pt>
                <c:pt idx="5391">
                  <c:v>9184.3870618719193</c:v>
                </c:pt>
                <c:pt idx="5392">
                  <c:v>9096.7550828290005</c:v>
                </c:pt>
                <c:pt idx="5393">
                  <c:v>9052.9323114937997</c:v>
                </c:pt>
                <c:pt idx="5394">
                  <c:v>8966.4436342857098</c:v>
                </c:pt>
                <c:pt idx="5395">
                  <c:v>8807.2476851887004</c:v>
                </c:pt>
                <c:pt idx="5396">
                  <c:v>8675.45631876478</c:v>
                </c:pt>
                <c:pt idx="5397">
                  <c:v>8553.3819071612706</c:v>
                </c:pt>
                <c:pt idx="5398">
                  <c:v>8419.1085636545795</c:v>
                </c:pt>
                <c:pt idx="5399">
                  <c:v>8269.0393135832601</c:v>
                </c:pt>
                <c:pt idx="5400">
                  <c:v>8117.1519050349598</c:v>
                </c:pt>
                <c:pt idx="5401">
                  <c:v>7956.9965162256904</c:v>
                </c:pt>
                <c:pt idx="5402">
                  <c:v>7781.7916538601903</c:v>
                </c:pt>
                <c:pt idx="5403">
                  <c:v>7608.5593024610598</c:v>
                </c:pt>
                <c:pt idx="5404">
                  <c:v>7482.8475202807003</c:v>
                </c:pt>
                <c:pt idx="5405">
                  <c:v>7307.3820172569403</c:v>
                </c:pt>
                <c:pt idx="5406">
                  <c:v>7063.6513486712802</c:v>
                </c:pt>
                <c:pt idx="5407">
                  <c:v>6855.1816980927497</c:v>
                </c:pt>
                <c:pt idx="5408">
                  <c:v>6651.1274517977599</c:v>
                </c:pt>
                <c:pt idx="5409">
                  <c:v>6444.9497362657603</c:v>
                </c:pt>
                <c:pt idx="5410">
                  <c:v>6230.82590017233</c:v>
                </c:pt>
                <c:pt idx="5411">
                  <c:v>6003.7389797993101</c:v>
                </c:pt>
                <c:pt idx="5412">
                  <c:v>5760.9419302322103</c:v>
                </c:pt>
                <c:pt idx="5413">
                  <c:v>5503.6040780583699</c:v>
                </c:pt>
                <c:pt idx="5414">
                  <c:v>5241.3433688581099</c:v>
                </c:pt>
                <c:pt idx="5415">
                  <c:v>4976.9143855196398</c:v>
                </c:pt>
                <c:pt idx="5416">
                  <c:v>4773.4523010230496</c:v>
                </c:pt>
                <c:pt idx="5417">
                  <c:v>4544.1837474553804</c:v>
                </c:pt>
                <c:pt idx="5418">
                  <c:v>4213.2105571025704</c:v>
                </c:pt>
                <c:pt idx="5419">
                  <c:v>3902.1662470419301</c:v>
                </c:pt>
                <c:pt idx="5420">
                  <c:v>3624.85260993462</c:v>
                </c:pt>
                <c:pt idx="5421">
                  <c:v>3344.47836239362</c:v>
                </c:pt>
                <c:pt idx="5422">
                  <c:v>3051.6247683152201</c:v>
                </c:pt>
                <c:pt idx="5423">
                  <c:v>2749.9435681089399</c:v>
                </c:pt>
                <c:pt idx="5424">
                  <c:v>2445.6177504365101</c:v>
                </c:pt>
                <c:pt idx="5425">
                  <c:v>2139.6257015893998</c:v>
                </c:pt>
                <c:pt idx="5426">
                  <c:v>1829.1176821039401</c:v>
                </c:pt>
                <c:pt idx="5427">
                  <c:v>1514.3874307280901</c:v>
                </c:pt>
                <c:pt idx="5428">
                  <c:v>1224.0204611577101</c:v>
                </c:pt>
                <c:pt idx="5429">
                  <c:v>942.70885766338495</c:v>
                </c:pt>
                <c:pt idx="5430">
                  <c:v>592.50242430949095</c:v>
                </c:pt>
                <c:pt idx="5431">
                  <c:v>240.170714187887</c:v>
                </c:pt>
                <c:pt idx="5432">
                  <c:v>-73.111199621963706</c:v>
                </c:pt>
                <c:pt idx="5433">
                  <c:v>-402.37752117244202</c:v>
                </c:pt>
                <c:pt idx="5434">
                  <c:v>-741.55137468754106</c:v>
                </c:pt>
                <c:pt idx="5435">
                  <c:v>-1086.30054839629</c:v>
                </c:pt>
                <c:pt idx="5436">
                  <c:v>-1425.9512584884501</c:v>
                </c:pt>
                <c:pt idx="5437">
                  <c:v>-1757.1379189305301</c:v>
                </c:pt>
                <c:pt idx="5438">
                  <c:v>-2085.0852151938502</c:v>
                </c:pt>
                <c:pt idx="5439">
                  <c:v>-2412.48536684081</c:v>
                </c:pt>
                <c:pt idx="5440">
                  <c:v>-2724.1854387548701</c:v>
                </c:pt>
                <c:pt idx="5441">
                  <c:v>-2998.0511463773501</c:v>
                </c:pt>
                <c:pt idx="5442">
                  <c:v>-3330.37821158917</c:v>
                </c:pt>
                <c:pt idx="5443">
                  <c:v>-3708.81177356637</c:v>
                </c:pt>
                <c:pt idx="5444">
                  <c:v>-4039.0591776855499</c:v>
                </c:pt>
                <c:pt idx="5445">
                  <c:v>-4363.7579976884599</c:v>
                </c:pt>
                <c:pt idx="5446">
                  <c:v>-4680.99390357834</c:v>
                </c:pt>
                <c:pt idx="5447">
                  <c:v>-4991.6911743569599</c:v>
                </c:pt>
                <c:pt idx="5448">
                  <c:v>-5304.3345747909298</c:v>
                </c:pt>
                <c:pt idx="5449">
                  <c:v>-5614.0333016157301</c:v>
                </c:pt>
                <c:pt idx="5450">
                  <c:v>-5919.75949469854</c:v>
                </c:pt>
                <c:pt idx="5451">
                  <c:v>-6199.5648982959201</c:v>
                </c:pt>
                <c:pt idx="5452">
                  <c:v>-6430.63177153791</c:v>
                </c:pt>
                <c:pt idx="5453">
                  <c:v>-6734.8943900207596</c:v>
                </c:pt>
                <c:pt idx="5454">
                  <c:v>-7084.7608756310601</c:v>
                </c:pt>
                <c:pt idx="5455">
                  <c:v>-7366.9758803150298</c:v>
                </c:pt>
                <c:pt idx="5456">
                  <c:v>-7638.0036225497097</c:v>
                </c:pt>
                <c:pt idx="5457">
                  <c:v>-7900.9003810636796</c:v>
                </c:pt>
                <c:pt idx="5458">
                  <c:v>-8159.5670128123102</c:v>
                </c:pt>
                <c:pt idx="5459">
                  <c:v>-8415.0538869234206</c:v>
                </c:pt>
                <c:pt idx="5460">
                  <c:v>-8671.4754021336303</c:v>
                </c:pt>
                <c:pt idx="5461">
                  <c:v>-8927.7891216149401</c:v>
                </c:pt>
                <c:pt idx="5462">
                  <c:v>-9173.6355468729798</c:v>
                </c:pt>
                <c:pt idx="5463">
                  <c:v>-9400.8658102116497</c:v>
                </c:pt>
                <c:pt idx="5464">
                  <c:v>-9614.0464142380006</c:v>
                </c:pt>
                <c:pt idx="5465">
                  <c:v>-9828.7666198014995</c:v>
                </c:pt>
                <c:pt idx="5466">
                  <c:v>-10031.5296193471</c:v>
                </c:pt>
                <c:pt idx="5467">
                  <c:v>-10187.6740426261</c:v>
                </c:pt>
                <c:pt idx="5468">
                  <c:v>-10388.1209486676</c:v>
                </c:pt>
                <c:pt idx="5469">
                  <c:v>-10616.172221029499</c:v>
                </c:pt>
                <c:pt idx="5470">
                  <c:v>-10789.540502575601</c:v>
                </c:pt>
                <c:pt idx="5471">
                  <c:v>-10958.5585415489</c:v>
                </c:pt>
                <c:pt idx="5472">
                  <c:v>-11123.765458746801</c:v>
                </c:pt>
                <c:pt idx="5473">
                  <c:v>-11279.979441961899</c:v>
                </c:pt>
                <c:pt idx="5474">
                  <c:v>-11431.1251896427</c:v>
                </c:pt>
                <c:pt idx="5475">
                  <c:v>-11583.9150742492</c:v>
                </c:pt>
                <c:pt idx="5476">
                  <c:v>-11735.261999243099</c:v>
                </c:pt>
                <c:pt idx="5477">
                  <c:v>-11862.1070461531</c:v>
                </c:pt>
                <c:pt idx="5478">
                  <c:v>-11960.847451904499</c:v>
                </c:pt>
                <c:pt idx="5479">
                  <c:v>-12061.393951828801</c:v>
                </c:pt>
                <c:pt idx="5480">
                  <c:v>-12165.5876848305</c:v>
                </c:pt>
                <c:pt idx="5481">
                  <c:v>-12244.3885349015</c:v>
                </c:pt>
                <c:pt idx="5482">
                  <c:v>-12290.047148265499</c:v>
                </c:pt>
                <c:pt idx="5483">
                  <c:v>-12376.1339776734</c:v>
                </c:pt>
                <c:pt idx="5484">
                  <c:v>-12486.6987539655</c:v>
                </c:pt>
                <c:pt idx="5485">
                  <c:v>-12549.2509411968</c:v>
                </c:pt>
                <c:pt idx="5486">
                  <c:v>-12605.905786382</c:v>
                </c:pt>
                <c:pt idx="5487">
                  <c:v>-12660.748680895</c:v>
                </c:pt>
                <c:pt idx="5488">
                  <c:v>-12697.3629365408</c:v>
                </c:pt>
                <c:pt idx="5489">
                  <c:v>-12715.6526280862</c:v>
                </c:pt>
                <c:pt idx="5490">
                  <c:v>-12747.2565539633</c:v>
                </c:pt>
                <c:pt idx="5491">
                  <c:v>-12785.391499428</c:v>
                </c:pt>
                <c:pt idx="5492">
                  <c:v>-12799.952768490601</c:v>
                </c:pt>
                <c:pt idx="5493">
                  <c:v>-12800.3029323916</c:v>
                </c:pt>
                <c:pt idx="5494">
                  <c:v>-12791.890713303799</c:v>
                </c:pt>
                <c:pt idx="5495">
                  <c:v>-12779.6515710066</c:v>
                </c:pt>
                <c:pt idx="5496">
                  <c:v>-12752.6369177251</c:v>
                </c:pt>
                <c:pt idx="5497">
                  <c:v>-12678.906163801301</c:v>
                </c:pt>
                <c:pt idx="5498">
                  <c:v>-12646.214833416199</c:v>
                </c:pt>
                <c:pt idx="5499">
                  <c:v>-12663.521723145301</c:v>
                </c:pt>
                <c:pt idx="5500">
                  <c:v>-12644.044756813801</c:v>
                </c:pt>
                <c:pt idx="5501">
                  <c:v>-12626.379596298901</c:v>
                </c:pt>
                <c:pt idx="5502">
                  <c:v>-12587.6970297649</c:v>
                </c:pt>
                <c:pt idx="5503">
                  <c:v>-12515.196335597901</c:v>
                </c:pt>
                <c:pt idx="5504">
                  <c:v>-12434.5510785975</c:v>
                </c:pt>
                <c:pt idx="5505">
                  <c:v>-12363.7665561585</c:v>
                </c:pt>
                <c:pt idx="5506">
                  <c:v>-12308.825730505399</c:v>
                </c:pt>
                <c:pt idx="5507">
                  <c:v>-12249.897840934</c:v>
                </c:pt>
                <c:pt idx="5508">
                  <c:v>-12181.2567994695</c:v>
                </c:pt>
                <c:pt idx="5509">
                  <c:v>-12109.5515492466</c:v>
                </c:pt>
                <c:pt idx="5510">
                  <c:v>-12011.730072611001</c:v>
                </c:pt>
                <c:pt idx="5511">
                  <c:v>-11892.9891407286</c:v>
                </c:pt>
                <c:pt idx="5512">
                  <c:v>-11819.915764302399</c:v>
                </c:pt>
                <c:pt idx="5513">
                  <c:v>-11766.5436088363</c:v>
                </c:pt>
                <c:pt idx="5514">
                  <c:v>-11686.717815389</c:v>
                </c:pt>
                <c:pt idx="5515">
                  <c:v>-11597.0704010473</c:v>
                </c:pt>
                <c:pt idx="5516">
                  <c:v>-11503.9035667477</c:v>
                </c:pt>
                <c:pt idx="5517">
                  <c:v>-11408.127155132801</c:v>
                </c:pt>
                <c:pt idx="5518">
                  <c:v>-11309.5532761344</c:v>
                </c:pt>
                <c:pt idx="5519">
                  <c:v>-11207.9260104105</c:v>
                </c:pt>
                <c:pt idx="5520">
                  <c:v>-11106.611301267099</c:v>
                </c:pt>
                <c:pt idx="5521">
                  <c:v>-11015.2112154674</c:v>
                </c:pt>
                <c:pt idx="5522">
                  <c:v>-10926.9022345297</c:v>
                </c:pt>
                <c:pt idx="5523">
                  <c:v>-10823.591423517801</c:v>
                </c:pt>
                <c:pt idx="5524">
                  <c:v>-10723.532778216801</c:v>
                </c:pt>
                <c:pt idx="5525">
                  <c:v>-10617.9715195463</c:v>
                </c:pt>
                <c:pt idx="5526">
                  <c:v>-10493.6270732344</c:v>
                </c:pt>
                <c:pt idx="5527">
                  <c:v>-10391.7847672628</c:v>
                </c:pt>
                <c:pt idx="5528">
                  <c:v>-10315.940991990599</c:v>
                </c:pt>
                <c:pt idx="5529">
                  <c:v>-10233.6617379249</c:v>
                </c:pt>
                <c:pt idx="5530">
                  <c:v>-10136.772009573901</c:v>
                </c:pt>
                <c:pt idx="5531">
                  <c:v>-10044.2093485321</c:v>
                </c:pt>
                <c:pt idx="5532">
                  <c:v>-9953.8354404210404</c:v>
                </c:pt>
                <c:pt idx="5533">
                  <c:v>-9855.2187763694401</c:v>
                </c:pt>
                <c:pt idx="5534">
                  <c:v>-9752.9815499427204</c:v>
                </c:pt>
                <c:pt idx="5535">
                  <c:v>-9656.1709114884707</c:v>
                </c:pt>
                <c:pt idx="5536">
                  <c:v>-9566.8186007796594</c:v>
                </c:pt>
                <c:pt idx="5537">
                  <c:v>-9477.9955611906007</c:v>
                </c:pt>
                <c:pt idx="5538">
                  <c:v>-9392.4020896989005</c:v>
                </c:pt>
                <c:pt idx="5539">
                  <c:v>-9268.0549024096908</c:v>
                </c:pt>
                <c:pt idx="5540">
                  <c:v>-9142.0574721372795</c:v>
                </c:pt>
                <c:pt idx="5541">
                  <c:v>-9070.8183784197299</c:v>
                </c:pt>
                <c:pt idx="5542">
                  <c:v>-9027.91283370579</c:v>
                </c:pt>
                <c:pt idx="5543">
                  <c:v>-8975.1428376650001</c:v>
                </c:pt>
                <c:pt idx="5544">
                  <c:v>-8893.0789310415403</c:v>
                </c:pt>
                <c:pt idx="5545">
                  <c:v>-8812.1216006186096</c:v>
                </c:pt>
                <c:pt idx="5546">
                  <c:v>-8710.3699294019407</c:v>
                </c:pt>
                <c:pt idx="5547">
                  <c:v>-8605.1309644827197</c:v>
                </c:pt>
                <c:pt idx="5548">
                  <c:v>-8522.2311511921507</c:v>
                </c:pt>
                <c:pt idx="5549">
                  <c:v>-8442.4779217243304</c:v>
                </c:pt>
                <c:pt idx="5550">
                  <c:v>-8356.7039024038095</c:v>
                </c:pt>
                <c:pt idx="5551">
                  <c:v>-8267.0991388658804</c:v>
                </c:pt>
                <c:pt idx="5552">
                  <c:v>-8185.8275903761196</c:v>
                </c:pt>
                <c:pt idx="5553">
                  <c:v>-8119.9383048630498</c:v>
                </c:pt>
                <c:pt idx="5554">
                  <c:v>-8021.5597368583703</c:v>
                </c:pt>
                <c:pt idx="5555">
                  <c:v>-7905.4485516252698</c:v>
                </c:pt>
                <c:pt idx="5556">
                  <c:v>-7831.1609190688196</c:v>
                </c:pt>
                <c:pt idx="5557">
                  <c:v>-7782.6667126402299</c:v>
                </c:pt>
                <c:pt idx="5558">
                  <c:v>-7706.9246116693603</c:v>
                </c:pt>
                <c:pt idx="5559">
                  <c:v>-7595.7587530412002</c:v>
                </c:pt>
                <c:pt idx="5560">
                  <c:v>-7501.8293642245899</c:v>
                </c:pt>
                <c:pt idx="5561">
                  <c:v>-7411.6435877776703</c:v>
                </c:pt>
                <c:pt idx="5562">
                  <c:v>-7316.50701098831</c:v>
                </c:pt>
                <c:pt idx="5563">
                  <c:v>-7221.0693968640398</c:v>
                </c:pt>
                <c:pt idx="5564">
                  <c:v>-7131.6712736196196</c:v>
                </c:pt>
                <c:pt idx="5565">
                  <c:v>-7049.1992779060101</c:v>
                </c:pt>
                <c:pt idx="5566">
                  <c:v>-6956.8765029025999</c:v>
                </c:pt>
                <c:pt idx="5567">
                  <c:v>-6843.5776380621301</c:v>
                </c:pt>
                <c:pt idx="5568">
                  <c:v>-6690.7913862028699</c:v>
                </c:pt>
                <c:pt idx="5569">
                  <c:v>-6545.6360437778903</c:v>
                </c:pt>
                <c:pt idx="5570">
                  <c:v>-6449.8181117767899</c:v>
                </c:pt>
                <c:pt idx="5571">
                  <c:v>-6363.5769783679898</c:v>
                </c:pt>
                <c:pt idx="5572">
                  <c:v>-6257.2038024990097</c:v>
                </c:pt>
                <c:pt idx="5573">
                  <c:v>-6141.9744362481997</c:v>
                </c:pt>
                <c:pt idx="5574">
                  <c:v>-6033.4319468923804</c:v>
                </c:pt>
                <c:pt idx="5575">
                  <c:v>-5906.2497637341203</c:v>
                </c:pt>
                <c:pt idx="5576">
                  <c:v>-5759.5609652272096</c:v>
                </c:pt>
                <c:pt idx="5577">
                  <c:v>-5610.33260113918</c:v>
                </c:pt>
                <c:pt idx="5578">
                  <c:v>-5467.3818587245696</c:v>
                </c:pt>
                <c:pt idx="5579">
                  <c:v>-5317.8087940659198</c:v>
                </c:pt>
                <c:pt idx="5580">
                  <c:v>-5176.74265183241</c:v>
                </c:pt>
                <c:pt idx="5581">
                  <c:v>-5018.6725165153703</c:v>
                </c:pt>
                <c:pt idx="5582">
                  <c:v>-4819.2191152469604</c:v>
                </c:pt>
                <c:pt idx="5583">
                  <c:v>-4619.5677079401403</c:v>
                </c:pt>
                <c:pt idx="5584">
                  <c:v>-4468.0108631348303</c:v>
                </c:pt>
                <c:pt idx="5585">
                  <c:v>-4333.0787962142604</c:v>
                </c:pt>
                <c:pt idx="5586">
                  <c:v>-4156.0777838469803</c:v>
                </c:pt>
                <c:pt idx="5587">
                  <c:v>-3969.5427302276998</c:v>
                </c:pt>
                <c:pt idx="5588">
                  <c:v>-3782.02570613736</c:v>
                </c:pt>
                <c:pt idx="5589">
                  <c:v>-3585.2733534416998</c:v>
                </c:pt>
                <c:pt idx="5590">
                  <c:v>-3388.8076374254201</c:v>
                </c:pt>
                <c:pt idx="5591">
                  <c:v>-3195.4748829375299</c:v>
                </c:pt>
                <c:pt idx="5592">
                  <c:v>-3002.2315991294599</c:v>
                </c:pt>
                <c:pt idx="5593">
                  <c:v>-2804.81857726312</c:v>
                </c:pt>
                <c:pt idx="5594">
                  <c:v>-2607.1150911346199</c:v>
                </c:pt>
                <c:pt idx="5595">
                  <c:v>-2376.5136664678598</c:v>
                </c:pt>
                <c:pt idx="5596">
                  <c:v>-2124.2711776897499</c:v>
                </c:pt>
                <c:pt idx="5597">
                  <c:v>-1892.1375976957199</c:v>
                </c:pt>
                <c:pt idx="5598">
                  <c:v>-1687.79310908091</c:v>
                </c:pt>
                <c:pt idx="5599">
                  <c:v>-1481.07374162108</c:v>
                </c:pt>
                <c:pt idx="5600">
                  <c:v>-1247.1343135817799</c:v>
                </c:pt>
                <c:pt idx="5601">
                  <c:v>-1014.06774177152</c:v>
                </c:pt>
                <c:pt idx="5602">
                  <c:v>-773.21705247536795</c:v>
                </c:pt>
                <c:pt idx="5603">
                  <c:v>-537.06186721387996</c:v>
                </c:pt>
                <c:pt idx="5604">
                  <c:v>-313.28668112728298</c:v>
                </c:pt>
                <c:pt idx="5605">
                  <c:v>-84.567424283330496</c:v>
                </c:pt>
                <c:pt idx="5606">
                  <c:v>163.19530388694901</c:v>
                </c:pt>
                <c:pt idx="5607">
                  <c:v>413.92458272479502</c:v>
                </c:pt>
                <c:pt idx="5608">
                  <c:v>651.80869086413497</c:v>
                </c:pt>
                <c:pt idx="5609">
                  <c:v>917.00807534440003</c:v>
                </c:pt>
                <c:pt idx="5610">
                  <c:v>1178.3653146418301</c:v>
                </c:pt>
                <c:pt idx="5611">
                  <c:v>1389.0823527852399</c:v>
                </c:pt>
                <c:pt idx="5612">
                  <c:v>1570.9697355834501</c:v>
                </c:pt>
                <c:pt idx="5613">
                  <c:v>1784.67143073174</c:v>
                </c:pt>
                <c:pt idx="5614">
                  <c:v>2037.88440806993</c:v>
                </c:pt>
                <c:pt idx="5615">
                  <c:v>2279.3574124674601</c:v>
                </c:pt>
                <c:pt idx="5616">
                  <c:v>2505.4220517254398</c:v>
                </c:pt>
                <c:pt idx="5617">
                  <c:v>2725.3454875514899</c:v>
                </c:pt>
                <c:pt idx="5618">
                  <c:v>2941.3679246238498</c:v>
                </c:pt>
                <c:pt idx="5619">
                  <c:v>3150.76780186513</c:v>
                </c:pt>
                <c:pt idx="5620">
                  <c:v>3365.8964747475802</c:v>
                </c:pt>
                <c:pt idx="5621">
                  <c:v>3579.3678909309601</c:v>
                </c:pt>
                <c:pt idx="5622">
                  <c:v>3797.2018308965899</c:v>
                </c:pt>
                <c:pt idx="5623">
                  <c:v>4027.7303194634801</c:v>
                </c:pt>
                <c:pt idx="5624">
                  <c:v>4229.8391638761204</c:v>
                </c:pt>
                <c:pt idx="5625">
                  <c:v>4390.0087960401597</c:v>
                </c:pt>
                <c:pt idx="5626">
                  <c:v>4549.76670366903</c:v>
                </c:pt>
                <c:pt idx="5627">
                  <c:v>4730.5861855017001</c:v>
                </c:pt>
                <c:pt idx="5628">
                  <c:v>4911.4597225847801</c:v>
                </c:pt>
                <c:pt idx="5629">
                  <c:v>5084.1202838243498</c:v>
                </c:pt>
                <c:pt idx="5630">
                  <c:v>5253.7795424611604</c:v>
                </c:pt>
                <c:pt idx="5631">
                  <c:v>5417.72348711221</c:v>
                </c:pt>
                <c:pt idx="5632">
                  <c:v>5565.9448527135801</c:v>
                </c:pt>
                <c:pt idx="5633">
                  <c:v>5701.3186827786903</c:v>
                </c:pt>
                <c:pt idx="5634">
                  <c:v>5834.12680868602</c:v>
                </c:pt>
                <c:pt idx="5635">
                  <c:v>5954.4631587520098</c:v>
                </c:pt>
                <c:pt idx="5636">
                  <c:v>6101.3378877134901</c:v>
                </c:pt>
                <c:pt idx="5637">
                  <c:v>6252.0565671610202</c:v>
                </c:pt>
                <c:pt idx="5638">
                  <c:v>6350.9730935519901</c:v>
                </c:pt>
                <c:pt idx="5639">
                  <c:v>6415.9516167532402</c:v>
                </c:pt>
                <c:pt idx="5640">
                  <c:v>6475.4725375575699</c:v>
                </c:pt>
                <c:pt idx="5641">
                  <c:v>6549.9558077523297</c:v>
                </c:pt>
                <c:pt idx="5642">
                  <c:v>6626.4205707692599</c:v>
                </c:pt>
                <c:pt idx="5643">
                  <c:v>6720.3540893020299</c:v>
                </c:pt>
                <c:pt idx="5644">
                  <c:v>6804.7779928044602</c:v>
                </c:pt>
                <c:pt idx="5645">
                  <c:v>6857.5647356718</c:v>
                </c:pt>
                <c:pt idx="5646">
                  <c:v>6910.2813379155696</c:v>
                </c:pt>
                <c:pt idx="5647">
                  <c:v>6957.7275158873199</c:v>
                </c:pt>
                <c:pt idx="5648">
                  <c:v>6988.0784736309197</c:v>
                </c:pt>
                <c:pt idx="5649">
                  <c:v>7012.4964987952999</c:v>
                </c:pt>
                <c:pt idx="5650">
                  <c:v>7083.2950830139598</c:v>
                </c:pt>
                <c:pt idx="5651">
                  <c:v>7136.79898918456</c:v>
                </c:pt>
                <c:pt idx="5652">
                  <c:v>7120.4276443299796</c:v>
                </c:pt>
                <c:pt idx="5653">
                  <c:v>7096.4391069226403</c:v>
                </c:pt>
                <c:pt idx="5654">
                  <c:v>7093.3053511346297</c:v>
                </c:pt>
                <c:pt idx="5655">
                  <c:v>7109.27516105828</c:v>
                </c:pt>
                <c:pt idx="5656">
                  <c:v>7111.5433307831699</c:v>
                </c:pt>
                <c:pt idx="5657">
                  <c:v>7105.3480611948398</c:v>
                </c:pt>
                <c:pt idx="5658">
                  <c:v>7091.5022634589404</c:v>
                </c:pt>
                <c:pt idx="5659">
                  <c:v>7068.65071683119</c:v>
                </c:pt>
                <c:pt idx="5660">
                  <c:v>7040.1667514576802</c:v>
                </c:pt>
                <c:pt idx="5661">
                  <c:v>7004.18990620358</c:v>
                </c:pt>
                <c:pt idx="5662">
                  <c:v>6962.6848153453602</c:v>
                </c:pt>
                <c:pt idx="5663">
                  <c:v>6954.4265534676997</c:v>
                </c:pt>
                <c:pt idx="5664">
                  <c:v>6989.69823614493</c:v>
                </c:pt>
                <c:pt idx="5665">
                  <c:v>6949.3457717003903</c:v>
                </c:pt>
                <c:pt idx="5666">
                  <c:v>6858.9969034148899</c:v>
                </c:pt>
                <c:pt idx="5667">
                  <c:v>6812.5712320205803</c:v>
                </c:pt>
                <c:pt idx="5668">
                  <c:v>6773.3782630247397</c:v>
                </c:pt>
                <c:pt idx="5669">
                  <c:v>6736.2060932893201</c:v>
                </c:pt>
                <c:pt idx="5670">
                  <c:v>6707.0965957972403</c:v>
                </c:pt>
                <c:pt idx="5671">
                  <c:v>6689.1642850672597</c:v>
                </c:pt>
                <c:pt idx="5672">
                  <c:v>6678.05588408535</c:v>
                </c:pt>
                <c:pt idx="5673">
                  <c:v>6653.0078533425503</c:v>
                </c:pt>
                <c:pt idx="5674">
                  <c:v>6610.92801664951</c:v>
                </c:pt>
                <c:pt idx="5675">
                  <c:v>6573.5496436225503</c:v>
                </c:pt>
                <c:pt idx="5676">
                  <c:v>6536.8106414718504</c:v>
                </c:pt>
                <c:pt idx="5677">
                  <c:v>6558.3261685559701</c:v>
                </c:pt>
                <c:pt idx="5678">
                  <c:v>6585.7769610047599</c:v>
                </c:pt>
                <c:pt idx="5679">
                  <c:v>6528.74036466902</c:v>
                </c:pt>
                <c:pt idx="5680">
                  <c:v>6477.9292764980401</c:v>
                </c:pt>
                <c:pt idx="5681">
                  <c:v>6468.9225747581804</c:v>
                </c:pt>
                <c:pt idx="5682">
                  <c:v>6471.9191406092796</c:v>
                </c:pt>
                <c:pt idx="5683">
                  <c:v>6477.0707521880604</c:v>
                </c:pt>
                <c:pt idx="5684">
                  <c:v>6486.8382625984204</c:v>
                </c:pt>
                <c:pt idx="5685">
                  <c:v>6506.4387574705697</c:v>
                </c:pt>
                <c:pt idx="5686">
                  <c:v>6530.1987113366204</c:v>
                </c:pt>
                <c:pt idx="5687">
                  <c:v>6550.8414649963497</c:v>
                </c:pt>
                <c:pt idx="5688">
                  <c:v>6570.0003145987403</c:v>
                </c:pt>
                <c:pt idx="5689">
                  <c:v>6598.6143256817304</c:v>
                </c:pt>
                <c:pt idx="5690">
                  <c:v>6645.9983641321096</c:v>
                </c:pt>
                <c:pt idx="5691">
                  <c:v>6754.50925508403</c:v>
                </c:pt>
                <c:pt idx="5692">
                  <c:v>6811.7439586746004</c:v>
                </c:pt>
                <c:pt idx="5693">
                  <c:v>6798.2526818012102</c:v>
                </c:pt>
                <c:pt idx="5694">
                  <c:v>6852.0036978800699</c:v>
                </c:pt>
                <c:pt idx="5695">
                  <c:v>6923.3567017770602</c:v>
                </c:pt>
                <c:pt idx="5696">
                  <c:v>6998.8583728125004</c:v>
                </c:pt>
                <c:pt idx="5697">
                  <c:v>7092.1701747787702</c:v>
                </c:pt>
                <c:pt idx="5698">
                  <c:v>7198.7709072922398</c:v>
                </c:pt>
                <c:pt idx="5699">
                  <c:v>7300.7593710055098</c:v>
                </c:pt>
                <c:pt idx="5700">
                  <c:v>7392.4916144933904</c:v>
                </c:pt>
                <c:pt idx="5701">
                  <c:v>7492.6266607814796</c:v>
                </c:pt>
                <c:pt idx="5702">
                  <c:v>7608.1727600211698</c:v>
                </c:pt>
                <c:pt idx="5703">
                  <c:v>7736.0993179630104</c:v>
                </c:pt>
                <c:pt idx="5704">
                  <c:v>7880.5200339410603</c:v>
                </c:pt>
                <c:pt idx="5705">
                  <c:v>8041.8440446869099</c:v>
                </c:pt>
                <c:pt idx="5706">
                  <c:v>8120.5639647349499</c:v>
                </c:pt>
                <c:pt idx="5707">
                  <c:v>8159.7244546579605</c:v>
                </c:pt>
                <c:pt idx="5708">
                  <c:v>8301.4506012101101</c:v>
                </c:pt>
                <c:pt idx="5709">
                  <c:v>8545.0214289014802</c:v>
                </c:pt>
                <c:pt idx="5710">
                  <c:v>8712.0683341018103</c:v>
                </c:pt>
                <c:pt idx="5711">
                  <c:v>8792.9979490728401</c:v>
                </c:pt>
                <c:pt idx="5712">
                  <c:v>8931.4763877381502</c:v>
                </c:pt>
                <c:pt idx="5713">
                  <c:v>9080.4969005967996</c:v>
                </c:pt>
                <c:pt idx="5714">
                  <c:v>9237.9023300003391</c:v>
                </c:pt>
                <c:pt idx="5715">
                  <c:v>9387.2393157479801</c:v>
                </c:pt>
                <c:pt idx="5716">
                  <c:v>9526.9648882309993</c:v>
                </c:pt>
                <c:pt idx="5717">
                  <c:v>9688.8566292544201</c:v>
                </c:pt>
                <c:pt idx="5718">
                  <c:v>9900.9507284148804</c:v>
                </c:pt>
                <c:pt idx="5719">
                  <c:v>10082.6082436751</c:v>
                </c:pt>
                <c:pt idx="5720">
                  <c:v>10170.0883580964</c:v>
                </c:pt>
                <c:pt idx="5721">
                  <c:v>10278.721321459099</c:v>
                </c:pt>
                <c:pt idx="5722">
                  <c:v>10429.627242738899</c:v>
                </c:pt>
                <c:pt idx="5723">
                  <c:v>10569.6694829033</c:v>
                </c:pt>
                <c:pt idx="5724">
                  <c:v>10713.250935350999</c:v>
                </c:pt>
                <c:pt idx="5725">
                  <c:v>10856.982800567101</c:v>
                </c:pt>
                <c:pt idx="5726">
                  <c:v>10988.5197016038</c:v>
                </c:pt>
                <c:pt idx="5727">
                  <c:v>11104.4394261946</c:v>
                </c:pt>
                <c:pt idx="5728">
                  <c:v>11208.503096730101</c:v>
                </c:pt>
                <c:pt idx="5729">
                  <c:v>11300.462293025201</c:v>
                </c:pt>
                <c:pt idx="5730">
                  <c:v>11400.794052163101</c:v>
                </c:pt>
                <c:pt idx="5731">
                  <c:v>11516.663596187</c:v>
                </c:pt>
                <c:pt idx="5732">
                  <c:v>11645.176481252</c:v>
                </c:pt>
                <c:pt idx="5733">
                  <c:v>11723.0395068248</c:v>
                </c:pt>
                <c:pt idx="5734">
                  <c:v>11754.6758505503</c:v>
                </c:pt>
                <c:pt idx="5735">
                  <c:v>11816.2486125739</c:v>
                </c:pt>
                <c:pt idx="5736">
                  <c:v>11885.449988173699</c:v>
                </c:pt>
                <c:pt idx="5737">
                  <c:v>11931.7833659712</c:v>
                </c:pt>
                <c:pt idx="5738">
                  <c:v>11952.9676811871</c:v>
                </c:pt>
                <c:pt idx="5739">
                  <c:v>11968.3617560237</c:v>
                </c:pt>
                <c:pt idx="5740">
                  <c:v>11978.0715966919</c:v>
                </c:pt>
                <c:pt idx="5741">
                  <c:v>11977.1175218648</c:v>
                </c:pt>
                <c:pt idx="5742">
                  <c:v>11960.1263536269</c:v>
                </c:pt>
                <c:pt idx="5743">
                  <c:v>11920.465371827</c:v>
                </c:pt>
                <c:pt idx="5744">
                  <c:v>11890.2517174531</c:v>
                </c:pt>
                <c:pt idx="5745">
                  <c:v>11881.9092486969</c:v>
                </c:pt>
                <c:pt idx="5746">
                  <c:v>11858.800764310199</c:v>
                </c:pt>
                <c:pt idx="5747">
                  <c:v>11718.397409908301</c:v>
                </c:pt>
                <c:pt idx="5748">
                  <c:v>11566.320718056701</c:v>
                </c:pt>
                <c:pt idx="5749">
                  <c:v>11522.7461761129</c:v>
                </c:pt>
                <c:pt idx="5750">
                  <c:v>11489.425841968799</c:v>
                </c:pt>
                <c:pt idx="5751">
                  <c:v>11357.555473713201</c:v>
                </c:pt>
                <c:pt idx="5752">
                  <c:v>11172.759918283</c:v>
                </c:pt>
                <c:pt idx="5753">
                  <c:v>11038.942831177599</c:v>
                </c:pt>
                <c:pt idx="5754">
                  <c:v>10870.9563328063</c:v>
                </c:pt>
                <c:pt idx="5755">
                  <c:v>10680.964852802799</c:v>
                </c:pt>
                <c:pt idx="5756">
                  <c:v>10491.582719022799</c:v>
                </c:pt>
                <c:pt idx="5757">
                  <c:v>10300.391361041</c:v>
                </c:pt>
                <c:pt idx="5758">
                  <c:v>10130.3979450672</c:v>
                </c:pt>
                <c:pt idx="5759">
                  <c:v>9947.6039166822793</c:v>
                </c:pt>
                <c:pt idx="5760">
                  <c:v>9702.5773972792995</c:v>
                </c:pt>
                <c:pt idx="5761">
                  <c:v>9416.3137685811907</c:v>
                </c:pt>
                <c:pt idx="5762">
                  <c:v>9149.8254640891191</c:v>
                </c:pt>
                <c:pt idx="5763">
                  <c:v>8902.9590798412501</c:v>
                </c:pt>
                <c:pt idx="5764">
                  <c:v>8632.4755719624409</c:v>
                </c:pt>
                <c:pt idx="5765">
                  <c:v>8353.9645729062395</c:v>
                </c:pt>
                <c:pt idx="5766">
                  <c:v>8060.0324413913804</c:v>
                </c:pt>
                <c:pt idx="5767">
                  <c:v>7756.9844140812802</c:v>
                </c:pt>
                <c:pt idx="5768">
                  <c:v>7453.2837371302703</c:v>
                </c:pt>
                <c:pt idx="5769">
                  <c:v>7141.3068531621702</c:v>
                </c:pt>
                <c:pt idx="5770">
                  <c:v>6820.7691099433796</c:v>
                </c:pt>
                <c:pt idx="5771">
                  <c:v>6492.4203719158304</c:v>
                </c:pt>
                <c:pt idx="5772">
                  <c:v>6156.1198336081698</c:v>
                </c:pt>
                <c:pt idx="5773">
                  <c:v>5793.9825184168703</c:v>
                </c:pt>
                <c:pt idx="5774">
                  <c:v>5463.5079482112596</c:v>
                </c:pt>
                <c:pt idx="5775">
                  <c:v>5161.6963263502303</c:v>
                </c:pt>
                <c:pt idx="5776">
                  <c:v>4812.8835219359098</c:v>
                </c:pt>
                <c:pt idx="5777">
                  <c:v>4409.2168460788198</c:v>
                </c:pt>
                <c:pt idx="5778">
                  <c:v>3983.7964062297701</c:v>
                </c:pt>
                <c:pt idx="5779">
                  <c:v>3594.04027358032</c:v>
                </c:pt>
                <c:pt idx="5780">
                  <c:v>3261.01784260574</c:v>
                </c:pt>
                <c:pt idx="5781">
                  <c:v>2963.2703571153802</c:v>
                </c:pt>
                <c:pt idx="5782">
                  <c:v>2604.22382768852</c:v>
                </c:pt>
                <c:pt idx="5783">
                  <c:v>2181.6912761671101</c:v>
                </c:pt>
                <c:pt idx="5784">
                  <c:v>1789.4997593693299</c:v>
                </c:pt>
                <c:pt idx="5785">
                  <c:v>1417.47287011398</c:v>
                </c:pt>
                <c:pt idx="5786">
                  <c:v>1039.6700300043599</c:v>
                </c:pt>
                <c:pt idx="5787">
                  <c:v>674.13813681072304</c:v>
                </c:pt>
                <c:pt idx="5788">
                  <c:v>319.03567951814699</c:v>
                </c:pt>
                <c:pt idx="5789">
                  <c:v>-42.1586005226333</c:v>
                </c:pt>
                <c:pt idx="5790">
                  <c:v>-400.53295703805497</c:v>
                </c:pt>
                <c:pt idx="5791">
                  <c:v>-722.98715046741904</c:v>
                </c:pt>
                <c:pt idx="5792">
                  <c:v>-1042.10605134908</c:v>
                </c:pt>
                <c:pt idx="5793">
                  <c:v>-1435.1098111932199</c:v>
                </c:pt>
                <c:pt idx="5794">
                  <c:v>-1859.8936692398099</c:v>
                </c:pt>
                <c:pt idx="5795">
                  <c:v>-2190.0009546758101</c:v>
                </c:pt>
                <c:pt idx="5796">
                  <c:v>-2457.1961574627599</c:v>
                </c:pt>
                <c:pt idx="5797">
                  <c:v>-2762.96276103947</c:v>
                </c:pt>
                <c:pt idx="5798">
                  <c:v>-3103.5395898378401</c:v>
                </c:pt>
                <c:pt idx="5799">
                  <c:v>-3419.18649102879</c:v>
                </c:pt>
                <c:pt idx="5800">
                  <c:v>-3717.6140856082902</c:v>
                </c:pt>
                <c:pt idx="5801">
                  <c:v>-4021.39993467354</c:v>
                </c:pt>
                <c:pt idx="5802">
                  <c:v>-4313.0718258062898</c:v>
                </c:pt>
                <c:pt idx="5803">
                  <c:v>-4591.8222487676103</c:v>
                </c:pt>
                <c:pt idx="5804">
                  <c:v>-4869.3894617046399</c:v>
                </c:pt>
                <c:pt idx="5805">
                  <c:v>-5148.21836466477</c:v>
                </c:pt>
                <c:pt idx="5806">
                  <c:v>-5416.3764882984697</c:v>
                </c:pt>
                <c:pt idx="5807">
                  <c:v>-5620.7452765757598</c:v>
                </c:pt>
                <c:pt idx="5808">
                  <c:v>-5810.0600240575204</c:v>
                </c:pt>
                <c:pt idx="5809">
                  <c:v>-6051.0836170923703</c:v>
                </c:pt>
                <c:pt idx="5810">
                  <c:v>-6308.76885183377</c:v>
                </c:pt>
                <c:pt idx="5811">
                  <c:v>-6544.6934271791197</c:v>
                </c:pt>
                <c:pt idx="5812">
                  <c:v>-6743.9959149938804</c:v>
                </c:pt>
                <c:pt idx="5813">
                  <c:v>-6938.8931628582404</c:v>
                </c:pt>
                <c:pt idx="5814">
                  <c:v>-7121.5174504016104</c:v>
                </c:pt>
                <c:pt idx="5815">
                  <c:v>-7289.2915964382901</c:v>
                </c:pt>
                <c:pt idx="5816">
                  <c:v>-7451.2700584307704</c:v>
                </c:pt>
                <c:pt idx="5817">
                  <c:v>-7608.1897084578404</c:v>
                </c:pt>
                <c:pt idx="5818">
                  <c:v>-7758.9409699886901</c:v>
                </c:pt>
                <c:pt idx="5819">
                  <c:v>-7898.7047838384697</c:v>
                </c:pt>
                <c:pt idx="5820">
                  <c:v>-8029.7375135924904</c:v>
                </c:pt>
                <c:pt idx="5821">
                  <c:v>-8159.0119737198702</c:v>
                </c:pt>
                <c:pt idx="5822">
                  <c:v>-8290.3728563495897</c:v>
                </c:pt>
                <c:pt idx="5823">
                  <c:v>-8386.8696121155899</c:v>
                </c:pt>
                <c:pt idx="5824">
                  <c:v>-8437.5873796512897</c:v>
                </c:pt>
                <c:pt idx="5825">
                  <c:v>-8510.2421650066408</c:v>
                </c:pt>
                <c:pt idx="5826">
                  <c:v>-8633.0280779548302</c:v>
                </c:pt>
                <c:pt idx="5827">
                  <c:v>-8747.4363196327504</c:v>
                </c:pt>
                <c:pt idx="5828">
                  <c:v>-8809.4704885179108</c:v>
                </c:pt>
                <c:pt idx="5829">
                  <c:v>-8866.0385706444104</c:v>
                </c:pt>
                <c:pt idx="5830">
                  <c:v>-8928.7351090797602</c:v>
                </c:pt>
                <c:pt idx="5831">
                  <c:v>-8987.4079382566706</c:v>
                </c:pt>
                <c:pt idx="5832">
                  <c:v>-9046.3770664522399</c:v>
                </c:pt>
                <c:pt idx="5833">
                  <c:v>-9103.1091551923291</c:v>
                </c:pt>
                <c:pt idx="5834">
                  <c:v>-9150.5210538735391</c:v>
                </c:pt>
                <c:pt idx="5835">
                  <c:v>-9190.6262909314792</c:v>
                </c:pt>
                <c:pt idx="5836">
                  <c:v>-9233.9453523435895</c:v>
                </c:pt>
                <c:pt idx="5837">
                  <c:v>-9272.00780557084</c:v>
                </c:pt>
                <c:pt idx="5838">
                  <c:v>-9295.8595690415605</c:v>
                </c:pt>
                <c:pt idx="5839">
                  <c:v>-9314.2224617455195</c:v>
                </c:pt>
                <c:pt idx="5840">
                  <c:v>-9332.10663867937</c:v>
                </c:pt>
                <c:pt idx="5841">
                  <c:v>-9315.4635554287106</c:v>
                </c:pt>
                <c:pt idx="5842">
                  <c:v>-9286.4165670194998</c:v>
                </c:pt>
                <c:pt idx="5843">
                  <c:v>-9297.7224260995699</c:v>
                </c:pt>
                <c:pt idx="5844">
                  <c:v>-9364.71534239231</c:v>
                </c:pt>
                <c:pt idx="5845">
                  <c:v>-9422.6296885402407</c:v>
                </c:pt>
                <c:pt idx="5846">
                  <c:v>-9426.1937929247906</c:v>
                </c:pt>
                <c:pt idx="5847">
                  <c:v>-9433.9799138174894</c:v>
                </c:pt>
                <c:pt idx="5848">
                  <c:v>-9446.2429992125199</c:v>
                </c:pt>
                <c:pt idx="5849">
                  <c:v>-9460.29136219258</c:v>
                </c:pt>
                <c:pt idx="5850">
                  <c:v>-9475.2621004915709</c:v>
                </c:pt>
                <c:pt idx="5851">
                  <c:v>-9495.8508289306392</c:v>
                </c:pt>
                <c:pt idx="5852">
                  <c:v>-9517.2807347068101</c:v>
                </c:pt>
                <c:pt idx="5853">
                  <c:v>-9526.0418394102198</c:v>
                </c:pt>
                <c:pt idx="5854">
                  <c:v>-9525.7585676191593</c:v>
                </c:pt>
                <c:pt idx="5855">
                  <c:v>-9532.7971264994194</c:v>
                </c:pt>
                <c:pt idx="5856">
                  <c:v>-9554.0095794826993</c:v>
                </c:pt>
                <c:pt idx="5857">
                  <c:v>-9577.3684263115192</c:v>
                </c:pt>
                <c:pt idx="5858">
                  <c:v>-9595.9211033015308</c:v>
                </c:pt>
                <c:pt idx="5859">
                  <c:v>-9631.3344788929298</c:v>
                </c:pt>
                <c:pt idx="5860">
                  <c:v>-9650.3652150349699</c:v>
                </c:pt>
                <c:pt idx="5861">
                  <c:v>-9636.8470930647109</c:v>
                </c:pt>
                <c:pt idx="5862">
                  <c:v>-9640.9997471569404</c:v>
                </c:pt>
                <c:pt idx="5863">
                  <c:v>-9696.9975310739301</c:v>
                </c:pt>
                <c:pt idx="5864">
                  <c:v>-9754.2849548863196</c:v>
                </c:pt>
                <c:pt idx="5865">
                  <c:v>-9764.3548095347305</c:v>
                </c:pt>
                <c:pt idx="5866">
                  <c:v>-9784.4727690636391</c:v>
                </c:pt>
                <c:pt idx="5867">
                  <c:v>-9815.2744111832908</c:v>
                </c:pt>
                <c:pt idx="5868">
                  <c:v>-9842.0212511613499</c:v>
                </c:pt>
                <c:pt idx="5869">
                  <c:v>-9870.2961845105401</c:v>
                </c:pt>
                <c:pt idx="5870">
                  <c:v>-9896.7277496486095</c:v>
                </c:pt>
                <c:pt idx="5871">
                  <c:v>-9923.9175096122799</c:v>
                </c:pt>
                <c:pt idx="5872">
                  <c:v>-9953.7991269638096</c:v>
                </c:pt>
                <c:pt idx="5873">
                  <c:v>-9982.7053983532805</c:v>
                </c:pt>
                <c:pt idx="5874">
                  <c:v>-10002.3001173225</c:v>
                </c:pt>
                <c:pt idx="5875">
                  <c:v>-10025.8988849283</c:v>
                </c:pt>
                <c:pt idx="5876">
                  <c:v>-10062.647688638201</c:v>
                </c:pt>
                <c:pt idx="5877">
                  <c:v>-10093.5427960286</c:v>
                </c:pt>
                <c:pt idx="5878">
                  <c:v>-10118.1781908721</c:v>
                </c:pt>
                <c:pt idx="5879">
                  <c:v>-10122.889949975701</c:v>
                </c:pt>
                <c:pt idx="5880">
                  <c:v>-10102.848246243801</c:v>
                </c:pt>
                <c:pt idx="5881">
                  <c:v>-10086.298238220599</c:v>
                </c:pt>
                <c:pt idx="5882">
                  <c:v>-10120.2934994148</c:v>
                </c:pt>
                <c:pt idx="5883">
                  <c:v>-10168.9689012617</c:v>
                </c:pt>
                <c:pt idx="5884">
                  <c:v>-10168.8343062206</c:v>
                </c:pt>
                <c:pt idx="5885">
                  <c:v>-10163.6294611374</c:v>
                </c:pt>
                <c:pt idx="5886">
                  <c:v>-10171.111932563899</c:v>
                </c:pt>
                <c:pt idx="5887">
                  <c:v>-10169.445961125701</c:v>
                </c:pt>
                <c:pt idx="5888">
                  <c:v>-10152.2074666395</c:v>
                </c:pt>
                <c:pt idx="5889">
                  <c:v>-10121.0290273931</c:v>
                </c:pt>
                <c:pt idx="5890">
                  <c:v>-10093.7565737929</c:v>
                </c:pt>
                <c:pt idx="5891">
                  <c:v>-10073.542460640299</c:v>
                </c:pt>
                <c:pt idx="5892">
                  <c:v>-10042.9176917481</c:v>
                </c:pt>
                <c:pt idx="5893">
                  <c:v>-9990.4530165979195</c:v>
                </c:pt>
                <c:pt idx="5894">
                  <c:v>-9930.3391740925799</c:v>
                </c:pt>
                <c:pt idx="5895">
                  <c:v>-9875.9429747356808</c:v>
                </c:pt>
                <c:pt idx="5896">
                  <c:v>-9787.5772463751091</c:v>
                </c:pt>
                <c:pt idx="5897">
                  <c:v>-9678.4617018162699</c:v>
                </c:pt>
                <c:pt idx="5898">
                  <c:v>-9601.5636886574703</c:v>
                </c:pt>
                <c:pt idx="5899">
                  <c:v>-9562.9648611345801</c:v>
                </c:pt>
                <c:pt idx="5900">
                  <c:v>-9493.5962988176998</c:v>
                </c:pt>
                <c:pt idx="5901">
                  <c:v>-9383.0310553852396</c:v>
                </c:pt>
                <c:pt idx="5902">
                  <c:v>-9279.6636456625802</c:v>
                </c:pt>
                <c:pt idx="5903">
                  <c:v>-9160.0959643066708</c:v>
                </c:pt>
                <c:pt idx="5904">
                  <c:v>-9023.0139487802498</c:v>
                </c:pt>
                <c:pt idx="5905">
                  <c:v>-8881.4362537234792</c:v>
                </c:pt>
                <c:pt idx="5906">
                  <c:v>-8739.5265366235399</c:v>
                </c:pt>
                <c:pt idx="5907">
                  <c:v>-8585.7948898319992</c:v>
                </c:pt>
                <c:pt idx="5908">
                  <c:v>-8426.8927700971508</c:v>
                </c:pt>
                <c:pt idx="5909">
                  <c:v>-8259.1169906606101</c:v>
                </c:pt>
                <c:pt idx="5910">
                  <c:v>-8068.2942456207802</c:v>
                </c:pt>
                <c:pt idx="5911">
                  <c:v>-7855.9542893206899</c:v>
                </c:pt>
                <c:pt idx="5912">
                  <c:v>-7680.52632981038</c:v>
                </c:pt>
                <c:pt idx="5913">
                  <c:v>-7534.4404619279603</c:v>
                </c:pt>
                <c:pt idx="5914">
                  <c:v>-7339.1653188444798</c:v>
                </c:pt>
                <c:pt idx="5915">
                  <c:v>-7110.5559822061296</c:v>
                </c:pt>
                <c:pt idx="5916">
                  <c:v>-6875.2837077385802</c:v>
                </c:pt>
                <c:pt idx="5917">
                  <c:v>-6638.3540019826896</c:v>
                </c:pt>
                <c:pt idx="5918">
                  <c:v>-6393.5592528402603</c:v>
                </c:pt>
                <c:pt idx="5919">
                  <c:v>-6139.3802182387499</c:v>
                </c:pt>
                <c:pt idx="5920">
                  <c:v>-5882.8354790416997</c:v>
                </c:pt>
                <c:pt idx="5921">
                  <c:v>-5627.5105205147802</c:v>
                </c:pt>
                <c:pt idx="5922">
                  <c:v>-5369.47575912095</c:v>
                </c:pt>
                <c:pt idx="5923">
                  <c:v>-5107.1201913105997</c:v>
                </c:pt>
                <c:pt idx="5924">
                  <c:v>-4831.8452558026502</c:v>
                </c:pt>
                <c:pt idx="5925">
                  <c:v>-4537.8309749647096</c:v>
                </c:pt>
                <c:pt idx="5926">
                  <c:v>-4214.2504877726196</c:v>
                </c:pt>
                <c:pt idx="5927">
                  <c:v>-3941.13367199201</c:v>
                </c:pt>
                <c:pt idx="5928">
                  <c:v>-3728.17295986095</c:v>
                </c:pt>
                <c:pt idx="5929">
                  <c:v>-3470.7630146125698</c:v>
                </c:pt>
                <c:pt idx="5930">
                  <c:v>-3108.9830963418599</c:v>
                </c:pt>
                <c:pt idx="5931">
                  <c:v>-2766.2636882591601</c:v>
                </c:pt>
                <c:pt idx="5932">
                  <c:v>-2533.3527827248299</c:v>
                </c:pt>
                <c:pt idx="5933">
                  <c:v>-2255.3790727246201</c:v>
                </c:pt>
                <c:pt idx="5934">
                  <c:v>-1940.6193440802199</c:v>
                </c:pt>
                <c:pt idx="5935">
                  <c:v>-1640.3034580408</c:v>
                </c:pt>
                <c:pt idx="5936">
                  <c:v>-1337.99581108045</c:v>
                </c:pt>
                <c:pt idx="5937">
                  <c:v>-1031.0786198107701</c:v>
                </c:pt>
                <c:pt idx="5938">
                  <c:v>-718.78000911613105</c:v>
                </c:pt>
                <c:pt idx="5939">
                  <c:v>-399.09973897016499</c:v>
                </c:pt>
                <c:pt idx="5940">
                  <c:v>-63.1155641086226</c:v>
                </c:pt>
                <c:pt idx="5941">
                  <c:v>211.48397986039799</c:v>
                </c:pt>
                <c:pt idx="5942">
                  <c:v>457.24211003759899</c:v>
                </c:pt>
                <c:pt idx="5943">
                  <c:v>750.63067976189598</c:v>
                </c:pt>
                <c:pt idx="5944">
                  <c:v>1035.44827276303</c:v>
                </c:pt>
                <c:pt idx="5945">
                  <c:v>1316.73608185433</c:v>
                </c:pt>
                <c:pt idx="5946">
                  <c:v>1600.6575856451</c:v>
                </c:pt>
                <c:pt idx="5947">
                  <c:v>1881.0389897431401</c:v>
                </c:pt>
                <c:pt idx="5948">
                  <c:v>2157.4532250421798</c:v>
                </c:pt>
                <c:pt idx="5949">
                  <c:v>2431.1022277295001</c:v>
                </c:pt>
                <c:pt idx="5950">
                  <c:v>2696.1716050914501</c:v>
                </c:pt>
                <c:pt idx="5951">
                  <c:v>2949.7331360221801</c:v>
                </c:pt>
                <c:pt idx="5952">
                  <c:v>3223.1203500015199</c:v>
                </c:pt>
                <c:pt idx="5953">
                  <c:v>3533.93901866849</c:v>
                </c:pt>
                <c:pt idx="5954">
                  <c:v>3814.5361846320902</c:v>
                </c:pt>
                <c:pt idx="5955">
                  <c:v>3983.3840026851999</c:v>
                </c:pt>
                <c:pt idx="5956">
                  <c:v>4149.3101850729799</c:v>
                </c:pt>
                <c:pt idx="5957">
                  <c:v>4384.1474951749196</c:v>
                </c:pt>
                <c:pt idx="5958">
                  <c:v>4611.3673927264599</c:v>
                </c:pt>
                <c:pt idx="5959">
                  <c:v>4823.1291696204798</c:v>
                </c:pt>
                <c:pt idx="5960">
                  <c:v>5033.2513428912498</c:v>
                </c:pt>
                <c:pt idx="5961">
                  <c:v>5242.1393719970101</c:v>
                </c:pt>
                <c:pt idx="5962">
                  <c:v>5432.8789203167198</c:v>
                </c:pt>
                <c:pt idx="5963">
                  <c:v>5614.6682180588596</c:v>
                </c:pt>
                <c:pt idx="5964">
                  <c:v>5798.9396308863297</c:v>
                </c:pt>
                <c:pt idx="5965">
                  <c:v>5997.7453937806404</c:v>
                </c:pt>
                <c:pt idx="5966">
                  <c:v>6210.5917582784004</c:v>
                </c:pt>
                <c:pt idx="5967">
                  <c:v>6347.2653137306297</c:v>
                </c:pt>
                <c:pt idx="5968">
                  <c:v>6450.73086011961</c:v>
                </c:pt>
                <c:pt idx="5969">
                  <c:v>6609.5407268680601</c:v>
                </c:pt>
                <c:pt idx="5970">
                  <c:v>6750.5909372400101</c:v>
                </c:pt>
                <c:pt idx="5971">
                  <c:v>6875.7051202815601</c:v>
                </c:pt>
                <c:pt idx="5972">
                  <c:v>6996.9778643233103</c:v>
                </c:pt>
                <c:pt idx="5973">
                  <c:v>7116.0650469557504</c:v>
                </c:pt>
                <c:pt idx="5974">
                  <c:v>7225.9634765365699</c:v>
                </c:pt>
                <c:pt idx="5975">
                  <c:v>7333.7632049385302</c:v>
                </c:pt>
                <c:pt idx="5976">
                  <c:v>7435.5677855475797</c:v>
                </c:pt>
                <c:pt idx="5977">
                  <c:v>7522.9449184441801</c:v>
                </c:pt>
                <c:pt idx="5978">
                  <c:v>7602.8717707870201</c:v>
                </c:pt>
                <c:pt idx="5979">
                  <c:v>7676.0542176250701</c:v>
                </c:pt>
                <c:pt idx="5980">
                  <c:v>7759.4325701794796</c:v>
                </c:pt>
                <c:pt idx="5981">
                  <c:v>7878.4481361914204</c:v>
                </c:pt>
                <c:pt idx="5982">
                  <c:v>7933.3959397284898</c:v>
                </c:pt>
                <c:pt idx="5983">
                  <c:v>7942.4642676118201</c:v>
                </c:pt>
                <c:pt idx="5984">
                  <c:v>7999.7160804688601</c:v>
                </c:pt>
                <c:pt idx="5985">
                  <c:v>8052.4578051139797</c:v>
                </c:pt>
                <c:pt idx="5986">
                  <c:v>8096.0618224931904</c:v>
                </c:pt>
                <c:pt idx="5987">
                  <c:v>8133.4554012102399</c:v>
                </c:pt>
                <c:pt idx="5988">
                  <c:v>8166.8925340933502</c:v>
                </c:pt>
                <c:pt idx="5989">
                  <c:v>8202.1813621091005</c:v>
                </c:pt>
                <c:pt idx="5990">
                  <c:v>8250.2385012711693</c:v>
                </c:pt>
                <c:pt idx="5991">
                  <c:v>8319.49024035601</c:v>
                </c:pt>
                <c:pt idx="5992">
                  <c:v>8411.4325390601098</c:v>
                </c:pt>
                <c:pt idx="5993">
                  <c:v>8410.4340227090397</c:v>
                </c:pt>
                <c:pt idx="5994">
                  <c:v>8365.8678167046601</c:v>
                </c:pt>
                <c:pt idx="5995">
                  <c:v>8390.3173414928297</c:v>
                </c:pt>
                <c:pt idx="5996">
                  <c:v>8415.6084119067309</c:v>
                </c:pt>
                <c:pt idx="5997">
                  <c:v>8439.2547493606507</c:v>
                </c:pt>
                <c:pt idx="5998">
                  <c:v>8463.3216604851696</c:v>
                </c:pt>
                <c:pt idx="5999">
                  <c:v>8492.1418818201491</c:v>
                </c:pt>
                <c:pt idx="6000">
                  <c:v>8530.1906982463697</c:v>
                </c:pt>
                <c:pt idx="6001">
                  <c:v>8605.0935414307296</c:v>
                </c:pt>
                <c:pt idx="6002">
                  <c:v>8654.0091412843703</c:v>
                </c:pt>
                <c:pt idx="6003">
                  <c:v>8627.95340108659</c:v>
                </c:pt>
                <c:pt idx="6004">
                  <c:v>8625.9194314428405</c:v>
                </c:pt>
                <c:pt idx="6005">
                  <c:v>8661.8049378605392</c:v>
                </c:pt>
                <c:pt idx="6006">
                  <c:v>8692.5598722751292</c:v>
                </c:pt>
                <c:pt idx="6007">
                  <c:v>8726.9581180327095</c:v>
                </c:pt>
                <c:pt idx="6008">
                  <c:v>8760.1134473402908</c:v>
                </c:pt>
                <c:pt idx="6009">
                  <c:v>8791.2923464718806</c:v>
                </c:pt>
                <c:pt idx="6010">
                  <c:v>8835.2914367158901</c:v>
                </c:pt>
                <c:pt idx="6011">
                  <c:v>8918.4630246800407</c:v>
                </c:pt>
                <c:pt idx="6012">
                  <c:v>8947.6239950894196</c:v>
                </c:pt>
                <c:pt idx="6013">
                  <c:v>8934.2568585203408</c:v>
                </c:pt>
                <c:pt idx="6014">
                  <c:v>8979.1980785285195</c:v>
                </c:pt>
                <c:pt idx="6015">
                  <c:v>9023.7099712547097</c:v>
                </c:pt>
                <c:pt idx="6016">
                  <c:v>9065.0597767236995</c:v>
                </c:pt>
                <c:pt idx="6017">
                  <c:v>9105.2083534472804</c:v>
                </c:pt>
                <c:pt idx="6018">
                  <c:v>9133.7807948990394</c:v>
                </c:pt>
                <c:pt idx="6019">
                  <c:v>9173.3667054602902</c:v>
                </c:pt>
                <c:pt idx="6020">
                  <c:v>9222.0830129856404</c:v>
                </c:pt>
                <c:pt idx="6021">
                  <c:v>9284.5036906020905</c:v>
                </c:pt>
                <c:pt idx="6022">
                  <c:v>9398.7492685697398</c:v>
                </c:pt>
                <c:pt idx="6023">
                  <c:v>9437.1480627071596</c:v>
                </c:pt>
                <c:pt idx="6024">
                  <c:v>9417.08062771605</c:v>
                </c:pt>
                <c:pt idx="6025">
                  <c:v>9460.0354033045405</c:v>
                </c:pt>
                <c:pt idx="6026">
                  <c:v>9502.4107568354393</c:v>
                </c:pt>
                <c:pt idx="6027">
                  <c:v>9537.7663181165008</c:v>
                </c:pt>
                <c:pt idx="6028">
                  <c:v>9570.4389841177999</c:v>
                </c:pt>
                <c:pt idx="6029">
                  <c:v>9602.9769040728697</c:v>
                </c:pt>
                <c:pt idx="6030">
                  <c:v>9639.5457690642197</c:v>
                </c:pt>
                <c:pt idx="6031">
                  <c:v>9678.1491708364192</c:v>
                </c:pt>
                <c:pt idx="6032">
                  <c:v>9712.4585793733204</c:v>
                </c:pt>
                <c:pt idx="6033">
                  <c:v>9743.8380932691598</c:v>
                </c:pt>
                <c:pt idx="6034">
                  <c:v>9812.2963679283002</c:v>
                </c:pt>
                <c:pt idx="6035">
                  <c:v>9847.2728260554104</c:v>
                </c:pt>
                <c:pt idx="6036">
                  <c:v>9817.96953160874</c:v>
                </c:pt>
                <c:pt idx="6037">
                  <c:v>9827.0637490396402</c:v>
                </c:pt>
                <c:pt idx="6038">
                  <c:v>9850.3734399744408</c:v>
                </c:pt>
                <c:pt idx="6039">
                  <c:v>9858.5288943990799</c:v>
                </c:pt>
                <c:pt idx="6040">
                  <c:v>9861.0269898772804</c:v>
                </c:pt>
                <c:pt idx="6041">
                  <c:v>9863.96533816804</c:v>
                </c:pt>
                <c:pt idx="6042">
                  <c:v>9853.2237795747806</c:v>
                </c:pt>
                <c:pt idx="6043">
                  <c:v>9828.0990149875797</c:v>
                </c:pt>
                <c:pt idx="6044">
                  <c:v>9803.8097718559202</c:v>
                </c:pt>
                <c:pt idx="6045">
                  <c:v>9773.1936366728805</c:v>
                </c:pt>
                <c:pt idx="6046">
                  <c:v>9738.9236573829494</c:v>
                </c:pt>
                <c:pt idx="6047">
                  <c:v>9733.6929072338608</c:v>
                </c:pt>
                <c:pt idx="6048">
                  <c:v>9789.5055225046908</c:v>
                </c:pt>
                <c:pt idx="6049">
                  <c:v>9741.6597659586605</c:v>
                </c:pt>
                <c:pt idx="6050">
                  <c:v>9606.6577540987892</c:v>
                </c:pt>
                <c:pt idx="6051">
                  <c:v>9532.4978173090803</c:v>
                </c:pt>
                <c:pt idx="6052">
                  <c:v>9449.2549045206906</c:v>
                </c:pt>
                <c:pt idx="6053">
                  <c:v>9381.3333056227893</c:v>
                </c:pt>
                <c:pt idx="6054">
                  <c:v>9340.6346367554506</c:v>
                </c:pt>
                <c:pt idx="6055">
                  <c:v>9295.2166682956195</c:v>
                </c:pt>
                <c:pt idx="6056">
                  <c:v>9200.0147119189696</c:v>
                </c:pt>
                <c:pt idx="6057">
                  <c:v>9069.3461201151003</c:v>
                </c:pt>
                <c:pt idx="6058">
                  <c:v>8948.7318877017806</c:v>
                </c:pt>
                <c:pt idx="6059">
                  <c:v>8827.2515835337199</c:v>
                </c:pt>
                <c:pt idx="6060">
                  <c:v>8713.0180732156605</c:v>
                </c:pt>
                <c:pt idx="6061">
                  <c:v>8632.3910245127208</c:v>
                </c:pt>
                <c:pt idx="6062">
                  <c:v>8544.4005653082495</c:v>
                </c:pt>
                <c:pt idx="6063">
                  <c:v>8379.9846916545193</c:v>
                </c:pt>
                <c:pt idx="6064">
                  <c:v>8206.4223196938092</c:v>
                </c:pt>
                <c:pt idx="6065">
                  <c:v>8055.6781465460499</c:v>
                </c:pt>
                <c:pt idx="6066">
                  <c:v>7887.0848200243599</c:v>
                </c:pt>
                <c:pt idx="6067">
                  <c:v>7720.5787698459098</c:v>
                </c:pt>
                <c:pt idx="6068">
                  <c:v>7554.7820418602696</c:v>
                </c:pt>
                <c:pt idx="6069">
                  <c:v>7380.4016763104601</c:v>
                </c:pt>
                <c:pt idx="6070">
                  <c:v>7197.9130645009</c:v>
                </c:pt>
                <c:pt idx="6071">
                  <c:v>7013.0558491567399</c:v>
                </c:pt>
                <c:pt idx="6072">
                  <c:v>6824.1427294693603</c:v>
                </c:pt>
                <c:pt idx="6073">
                  <c:v>6640.9103010430199</c:v>
                </c:pt>
                <c:pt idx="6074">
                  <c:v>6479.7347067520204</c:v>
                </c:pt>
                <c:pt idx="6075">
                  <c:v>6251.2701112329296</c:v>
                </c:pt>
                <c:pt idx="6076">
                  <c:v>5987.6233927852099</c:v>
                </c:pt>
                <c:pt idx="6077">
                  <c:v>5774.82958102676</c:v>
                </c:pt>
                <c:pt idx="6078">
                  <c:v>5562.9898539591204</c:v>
                </c:pt>
                <c:pt idx="6079">
                  <c:v>5336.8594730515097</c:v>
                </c:pt>
                <c:pt idx="6080">
                  <c:v>5098.7515830461698</c:v>
                </c:pt>
                <c:pt idx="6081">
                  <c:v>4865.8156482099803</c:v>
                </c:pt>
                <c:pt idx="6082">
                  <c:v>4640.2438084369796</c:v>
                </c:pt>
                <c:pt idx="6083">
                  <c:v>4414.5099064329497</c:v>
                </c:pt>
                <c:pt idx="6084">
                  <c:v>4175.9233291126802</c:v>
                </c:pt>
                <c:pt idx="6085">
                  <c:v>3928.3770764291698</c:v>
                </c:pt>
                <c:pt idx="6086">
                  <c:v>3669.6531761200399</c:v>
                </c:pt>
                <c:pt idx="6087">
                  <c:v>3452.6993804179601</c:v>
                </c:pt>
                <c:pt idx="6088">
                  <c:v>3253.6725671532799</c:v>
                </c:pt>
                <c:pt idx="6089">
                  <c:v>2983.05461562354</c:v>
                </c:pt>
                <c:pt idx="6090">
                  <c:v>2708.3556480336701</c:v>
                </c:pt>
                <c:pt idx="6091">
                  <c:v>2469.6899924157101</c:v>
                </c:pt>
                <c:pt idx="6092">
                  <c:v>2231.6694001606102</c:v>
                </c:pt>
                <c:pt idx="6093">
                  <c:v>1990.1590347409399</c:v>
                </c:pt>
                <c:pt idx="6094">
                  <c:v>1741.1409606079101</c:v>
                </c:pt>
                <c:pt idx="6095">
                  <c:v>1497.19388020467</c:v>
                </c:pt>
                <c:pt idx="6096">
                  <c:v>1266.2626840221201</c:v>
                </c:pt>
                <c:pt idx="6097">
                  <c:v>1033.88197137469</c:v>
                </c:pt>
                <c:pt idx="6098">
                  <c:v>841.79268999795397</c:v>
                </c:pt>
                <c:pt idx="6099">
                  <c:v>651.72979990250406</c:v>
                </c:pt>
                <c:pt idx="6100">
                  <c:v>385.87817199288202</c:v>
                </c:pt>
                <c:pt idx="6101">
                  <c:v>70.750185319266294</c:v>
                </c:pt>
                <c:pt idx="6102">
                  <c:v>-131.54957789387601</c:v>
                </c:pt>
                <c:pt idx="6103">
                  <c:v>-238.99219323460599</c:v>
                </c:pt>
                <c:pt idx="6104">
                  <c:v>-465.41407787197602</c:v>
                </c:pt>
                <c:pt idx="6105">
                  <c:v>-713.30148332265503</c:v>
                </c:pt>
                <c:pt idx="6106">
                  <c:v>-913.55881671100303</c:v>
                </c:pt>
                <c:pt idx="6107">
                  <c:v>-1115.7856856256301</c:v>
                </c:pt>
                <c:pt idx="6108">
                  <c:v>-1304.0674883622801</c:v>
                </c:pt>
                <c:pt idx="6109">
                  <c:v>-1453.9289560918601</c:v>
                </c:pt>
                <c:pt idx="6110">
                  <c:v>-1617.73558173785</c:v>
                </c:pt>
                <c:pt idx="6111">
                  <c:v>-1839.5870104585499</c:v>
                </c:pt>
                <c:pt idx="6112">
                  <c:v>-2034.42090631064</c:v>
                </c:pt>
                <c:pt idx="6113">
                  <c:v>-2194.9709186454702</c:v>
                </c:pt>
                <c:pt idx="6114">
                  <c:v>-2360.6086102334002</c:v>
                </c:pt>
                <c:pt idx="6115">
                  <c:v>-2524.9556731237199</c:v>
                </c:pt>
                <c:pt idx="6116">
                  <c:v>-2669.53809647257</c:v>
                </c:pt>
                <c:pt idx="6117">
                  <c:v>-2810.6766772998199</c:v>
                </c:pt>
                <c:pt idx="6118">
                  <c:v>-2969.4390423591599</c:v>
                </c:pt>
                <c:pt idx="6119">
                  <c:v>-3114.6505321179802</c:v>
                </c:pt>
                <c:pt idx="6120">
                  <c:v>-3260.8554833561702</c:v>
                </c:pt>
                <c:pt idx="6121">
                  <c:v>-3376.9455604432501</c:v>
                </c:pt>
                <c:pt idx="6122">
                  <c:v>-3457.1809436971498</c:v>
                </c:pt>
                <c:pt idx="6123">
                  <c:v>-3615.04118112483</c:v>
                </c:pt>
                <c:pt idx="6124">
                  <c:v>-3791.9133441753802</c:v>
                </c:pt>
                <c:pt idx="6125">
                  <c:v>-3906.2484712720998</c:v>
                </c:pt>
                <c:pt idx="6126">
                  <c:v>-4016.08989712621</c:v>
                </c:pt>
                <c:pt idx="6127">
                  <c:v>-4130.2975077467599</c:v>
                </c:pt>
                <c:pt idx="6128">
                  <c:v>-4247.6347031430896</c:v>
                </c:pt>
                <c:pt idx="6129">
                  <c:v>-4363.2807079397598</c:v>
                </c:pt>
                <c:pt idx="6130">
                  <c:v>-4477.6555543424201</c:v>
                </c:pt>
                <c:pt idx="6131">
                  <c:v>-4582.3989685711003</c:v>
                </c:pt>
                <c:pt idx="6132">
                  <c:v>-4651.82861788013</c:v>
                </c:pt>
                <c:pt idx="6133">
                  <c:v>-4714.5428194961096</c:v>
                </c:pt>
                <c:pt idx="6134">
                  <c:v>-4848.86164599105</c:v>
                </c:pt>
                <c:pt idx="6135">
                  <c:v>-4996.8667255012297</c:v>
                </c:pt>
                <c:pt idx="6136">
                  <c:v>-5099.3710651027905</c:v>
                </c:pt>
                <c:pt idx="6137">
                  <c:v>-5202.2640066113099</c:v>
                </c:pt>
                <c:pt idx="6138">
                  <c:v>-5307.7928752542502</c:v>
                </c:pt>
                <c:pt idx="6139">
                  <c:v>-5419.1264367103204</c:v>
                </c:pt>
                <c:pt idx="6140">
                  <c:v>-5530.6572663765501</c:v>
                </c:pt>
                <c:pt idx="6141">
                  <c:v>-5639.0953997475599</c:v>
                </c:pt>
                <c:pt idx="6142">
                  <c:v>-5739.2408328761003</c:v>
                </c:pt>
                <c:pt idx="6143">
                  <c:v>-5801.4284974903203</c:v>
                </c:pt>
                <c:pt idx="6144">
                  <c:v>-5867.0695346907596</c:v>
                </c:pt>
                <c:pt idx="6145">
                  <c:v>-6016.2482799404397</c:v>
                </c:pt>
                <c:pt idx="6146">
                  <c:v>-6170.4337877754797</c:v>
                </c:pt>
                <c:pt idx="6147">
                  <c:v>-6276.9325682638</c:v>
                </c:pt>
                <c:pt idx="6148">
                  <c:v>-6388.23872410063</c:v>
                </c:pt>
                <c:pt idx="6149">
                  <c:v>-6495.3437920173101</c:v>
                </c:pt>
                <c:pt idx="6150">
                  <c:v>-6618.8408339972702</c:v>
                </c:pt>
                <c:pt idx="6151">
                  <c:v>-6756.99998869515</c:v>
                </c:pt>
                <c:pt idx="6152">
                  <c:v>-6888.2483084228497</c:v>
                </c:pt>
                <c:pt idx="6153">
                  <c:v>-7026.2781103719799</c:v>
                </c:pt>
                <c:pt idx="6154">
                  <c:v>-7158.6237822558696</c:v>
                </c:pt>
                <c:pt idx="6155">
                  <c:v>-7270.3779315055599</c:v>
                </c:pt>
                <c:pt idx="6156">
                  <c:v>-7362.7260871013596</c:v>
                </c:pt>
                <c:pt idx="6157">
                  <c:v>-7505.4063598480197</c:v>
                </c:pt>
                <c:pt idx="6158">
                  <c:v>-7683.9721807537398</c:v>
                </c:pt>
                <c:pt idx="6159">
                  <c:v>-7829.5471058509302</c:v>
                </c:pt>
                <c:pt idx="6160">
                  <c:v>-7973.0140819295602</c:v>
                </c:pt>
                <c:pt idx="6161">
                  <c:v>-8119.1013379677797</c:v>
                </c:pt>
                <c:pt idx="6162">
                  <c:v>-8272.9667610881097</c:v>
                </c:pt>
                <c:pt idx="6163">
                  <c:v>-8431.7086127114999</c:v>
                </c:pt>
                <c:pt idx="6164">
                  <c:v>-8585.8897153519592</c:v>
                </c:pt>
                <c:pt idx="6165">
                  <c:v>-8743.1086367929493</c:v>
                </c:pt>
                <c:pt idx="6166">
                  <c:v>-8912.1012047494696</c:v>
                </c:pt>
                <c:pt idx="6167">
                  <c:v>-9085.3789929635204</c:v>
                </c:pt>
                <c:pt idx="6168">
                  <c:v>-9209.5219801238509</c:v>
                </c:pt>
                <c:pt idx="6169">
                  <c:v>-9350.7931741608409</c:v>
                </c:pt>
                <c:pt idx="6170">
                  <c:v>-9553.0665576900701</c:v>
                </c:pt>
                <c:pt idx="6171">
                  <c:v>-9727.9500623578606</c:v>
                </c:pt>
                <c:pt idx="6172">
                  <c:v>-9890.9995687439005</c:v>
                </c:pt>
                <c:pt idx="6173">
                  <c:v>-10056.5511647805</c:v>
                </c:pt>
                <c:pt idx="6174">
                  <c:v>-10222.7742738693</c:v>
                </c:pt>
                <c:pt idx="6175">
                  <c:v>-10394.7821362534</c:v>
                </c:pt>
                <c:pt idx="6176">
                  <c:v>-10572.4786619366</c:v>
                </c:pt>
                <c:pt idx="6177">
                  <c:v>-10743.717849852301</c:v>
                </c:pt>
                <c:pt idx="6178">
                  <c:v>-10904.543476521399</c:v>
                </c:pt>
                <c:pt idx="6179">
                  <c:v>-11050.1499068054</c:v>
                </c:pt>
                <c:pt idx="6180">
                  <c:v>-11149.852380640301</c:v>
                </c:pt>
                <c:pt idx="6181">
                  <c:v>-11264.568550264101</c:v>
                </c:pt>
                <c:pt idx="6182">
                  <c:v>-11466.3393331482</c:v>
                </c:pt>
                <c:pt idx="6183">
                  <c:v>-11652.438561163401</c:v>
                </c:pt>
                <c:pt idx="6184">
                  <c:v>-11783.523728722401</c:v>
                </c:pt>
                <c:pt idx="6185">
                  <c:v>-11912.835585742299</c:v>
                </c:pt>
                <c:pt idx="6186">
                  <c:v>-12037.5134541651</c:v>
                </c:pt>
                <c:pt idx="6187">
                  <c:v>-12159.2740017958</c:v>
                </c:pt>
                <c:pt idx="6188">
                  <c:v>-12276.685811213199</c:v>
                </c:pt>
                <c:pt idx="6189">
                  <c:v>-12386.726292826401</c:v>
                </c:pt>
                <c:pt idx="6190">
                  <c:v>-12490.6451801314</c:v>
                </c:pt>
                <c:pt idx="6191">
                  <c:v>-12571.866882705201</c:v>
                </c:pt>
                <c:pt idx="6192">
                  <c:v>-12608.451846043799</c:v>
                </c:pt>
                <c:pt idx="6193">
                  <c:v>-12609.6157031988</c:v>
                </c:pt>
                <c:pt idx="6194">
                  <c:v>-12688.097329056</c:v>
                </c:pt>
                <c:pt idx="6195">
                  <c:v>-12790.0850553412</c:v>
                </c:pt>
                <c:pt idx="6196">
                  <c:v>-12817.6506789464</c:v>
                </c:pt>
                <c:pt idx="6197">
                  <c:v>-12850.856917860499</c:v>
                </c:pt>
                <c:pt idx="6198">
                  <c:v>-12878.0522123272</c:v>
                </c:pt>
                <c:pt idx="6199">
                  <c:v>-12884.707135602401</c:v>
                </c:pt>
                <c:pt idx="6200">
                  <c:v>-12868.4236279425</c:v>
                </c:pt>
                <c:pt idx="6201">
                  <c:v>-12823.917889264199</c:v>
                </c:pt>
                <c:pt idx="6202">
                  <c:v>-12778.491569219001</c:v>
                </c:pt>
                <c:pt idx="6203">
                  <c:v>-12730.133150007199</c:v>
                </c:pt>
                <c:pt idx="6204">
                  <c:v>-12644.1519522012</c:v>
                </c:pt>
                <c:pt idx="6205">
                  <c:v>-12503.1865399174</c:v>
                </c:pt>
                <c:pt idx="6206">
                  <c:v>-12417.1442788145</c:v>
                </c:pt>
                <c:pt idx="6207">
                  <c:v>-12379.2795549689</c:v>
                </c:pt>
                <c:pt idx="6208">
                  <c:v>-12255.162515242801</c:v>
                </c:pt>
                <c:pt idx="6209">
                  <c:v>-12113.655968560401</c:v>
                </c:pt>
                <c:pt idx="6210">
                  <c:v>-11958.534164578899</c:v>
                </c:pt>
                <c:pt idx="6211">
                  <c:v>-11772.1562123514</c:v>
                </c:pt>
                <c:pt idx="6212">
                  <c:v>-11585.3772922684</c:v>
                </c:pt>
                <c:pt idx="6213">
                  <c:v>-11391.0706802802</c:v>
                </c:pt>
                <c:pt idx="6214">
                  <c:v>-11182.1129666458</c:v>
                </c:pt>
                <c:pt idx="6215">
                  <c:v>-10957.7321943797</c:v>
                </c:pt>
                <c:pt idx="6216">
                  <c:v>-10706.636329455399</c:v>
                </c:pt>
                <c:pt idx="6217">
                  <c:v>-10405.695495281099</c:v>
                </c:pt>
                <c:pt idx="6218">
                  <c:v>-10114.302268216201</c:v>
                </c:pt>
                <c:pt idx="6219">
                  <c:v>-9876.5813550293606</c:v>
                </c:pt>
                <c:pt idx="6220">
                  <c:v>-9608.6016866315695</c:v>
                </c:pt>
                <c:pt idx="6221">
                  <c:v>-9299.7481331394501</c:v>
                </c:pt>
                <c:pt idx="6222">
                  <c:v>-8976.7531428809398</c:v>
                </c:pt>
                <c:pt idx="6223">
                  <c:v>-8626.1329678592301</c:v>
                </c:pt>
                <c:pt idx="6224">
                  <c:v>-8247.1178925571894</c:v>
                </c:pt>
                <c:pt idx="6225">
                  <c:v>-7870.9972845093398</c:v>
                </c:pt>
                <c:pt idx="6226">
                  <c:v>-7508.0076295482904</c:v>
                </c:pt>
                <c:pt idx="6227">
                  <c:v>-7136.6932211372996</c:v>
                </c:pt>
                <c:pt idx="6228">
                  <c:v>-6752.9533006225101</c:v>
                </c:pt>
                <c:pt idx="6229">
                  <c:v>-6347.1761081964596</c:v>
                </c:pt>
                <c:pt idx="6230">
                  <c:v>-5914.9032537474204</c:v>
                </c:pt>
                <c:pt idx="6231">
                  <c:v>-5437.6892467389798</c:v>
                </c:pt>
                <c:pt idx="6232">
                  <c:v>-5002.2711442850295</c:v>
                </c:pt>
                <c:pt idx="6233">
                  <c:v>-4602.7359374218304</c:v>
                </c:pt>
                <c:pt idx="6234">
                  <c:v>-4134.1339686731399</c:v>
                </c:pt>
                <c:pt idx="6235">
                  <c:v>-3654.4764815956601</c:v>
                </c:pt>
                <c:pt idx="6236">
                  <c:v>-3196.1875301260102</c:v>
                </c:pt>
                <c:pt idx="6237">
                  <c:v>-2735.0758173136901</c:v>
                </c:pt>
                <c:pt idx="6238">
                  <c:v>-2252.7874631083901</c:v>
                </c:pt>
                <c:pt idx="6239">
                  <c:v>-1753.14617786231</c:v>
                </c:pt>
                <c:pt idx="6240">
                  <c:v>-1253.8679785290799</c:v>
                </c:pt>
                <c:pt idx="6241">
                  <c:v>-756.047593301794</c:v>
                </c:pt>
                <c:pt idx="6242">
                  <c:v>-223.88472842362</c:v>
                </c:pt>
                <c:pt idx="6243">
                  <c:v>351.83961898008403</c:v>
                </c:pt>
                <c:pt idx="6244">
                  <c:v>868.25769235943596</c:v>
                </c:pt>
                <c:pt idx="6245">
                  <c:v>1290.47327032369</c:v>
                </c:pt>
                <c:pt idx="6246">
                  <c:v>1764.2379270249701</c:v>
                </c:pt>
                <c:pt idx="6247">
                  <c:v>2293.3473892093498</c:v>
                </c:pt>
                <c:pt idx="6248">
                  <c:v>2811.3424748728698</c:v>
                </c:pt>
                <c:pt idx="6249">
                  <c:v>3333.03233556244</c:v>
                </c:pt>
                <c:pt idx="6250">
                  <c:v>3841.1936473402002</c:v>
                </c:pt>
                <c:pt idx="6251">
                  <c:v>4342.7289673754804</c:v>
                </c:pt>
                <c:pt idx="6252">
                  <c:v>4848.7473914043603</c:v>
                </c:pt>
                <c:pt idx="6253">
                  <c:v>5343.5459962409504</c:v>
                </c:pt>
                <c:pt idx="6254">
                  <c:v>5818.0498151667098</c:v>
                </c:pt>
                <c:pt idx="6255">
                  <c:v>6291.4244560346697</c:v>
                </c:pt>
                <c:pt idx="6256">
                  <c:v>6785.5482379362102</c:v>
                </c:pt>
                <c:pt idx="6257">
                  <c:v>7302.3940711626001</c:v>
                </c:pt>
                <c:pt idx="6258">
                  <c:v>7750.4565599649604</c:v>
                </c:pt>
                <c:pt idx="6259">
                  <c:v>8144.4977671304096</c:v>
                </c:pt>
                <c:pt idx="6260">
                  <c:v>8589.8953145760606</c:v>
                </c:pt>
                <c:pt idx="6261">
                  <c:v>9034.9270950324099</c:v>
                </c:pt>
                <c:pt idx="6262">
                  <c:v>9452.6640152630298</c:v>
                </c:pt>
                <c:pt idx="6263">
                  <c:v>9849.6786444719692</c:v>
                </c:pt>
                <c:pt idx="6264">
                  <c:v>10239.206858474399</c:v>
                </c:pt>
                <c:pt idx="6265">
                  <c:v>10619.994041518201</c:v>
                </c:pt>
                <c:pt idx="6266">
                  <c:v>10988.616174532801</c:v>
                </c:pt>
                <c:pt idx="6267">
                  <c:v>11345.3831473026</c:v>
                </c:pt>
                <c:pt idx="6268">
                  <c:v>11699.8791166552</c:v>
                </c:pt>
                <c:pt idx="6269">
                  <c:v>12039.2363855228</c:v>
                </c:pt>
                <c:pt idx="6270">
                  <c:v>12361.6701609503</c:v>
                </c:pt>
                <c:pt idx="6271">
                  <c:v>12681.6777619314</c:v>
                </c:pt>
                <c:pt idx="6272">
                  <c:v>13004.825517331899</c:v>
                </c:pt>
                <c:pt idx="6273">
                  <c:v>13263.537200918199</c:v>
                </c:pt>
                <c:pt idx="6274">
                  <c:v>13471.314942776</c:v>
                </c:pt>
                <c:pt idx="6275">
                  <c:v>13711.1251481248</c:v>
                </c:pt>
                <c:pt idx="6276">
                  <c:v>13945.6556911058</c:v>
                </c:pt>
                <c:pt idx="6277">
                  <c:v>14155.544826147499</c:v>
                </c:pt>
                <c:pt idx="6278">
                  <c:v>14346.033035326</c:v>
                </c:pt>
                <c:pt idx="6279">
                  <c:v>14521.2624408917</c:v>
                </c:pt>
                <c:pt idx="6280">
                  <c:v>14679.354617692299</c:v>
                </c:pt>
                <c:pt idx="6281">
                  <c:v>14826.9053577214</c:v>
                </c:pt>
                <c:pt idx="6282">
                  <c:v>14964.9256451409</c:v>
                </c:pt>
                <c:pt idx="6283">
                  <c:v>15081.678125684301</c:v>
                </c:pt>
                <c:pt idx="6284">
                  <c:v>15176.2948373114</c:v>
                </c:pt>
                <c:pt idx="6285">
                  <c:v>15260.3099379015</c:v>
                </c:pt>
                <c:pt idx="6286">
                  <c:v>15341.8574443669</c:v>
                </c:pt>
                <c:pt idx="6287">
                  <c:v>15441.7731667099</c:v>
                </c:pt>
                <c:pt idx="6288">
                  <c:v>15478.775355145601</c:v>
                </c:pt>
                <c:pt idx="6289">
                  <c:v>15449.725416174801</c:v>
                </c:pt>
                <c:pt idx="6290">
                  <c:v>15457.398984286699</c:v>
                </c:pt>
                <c:pt idx="6291">
                  <c:v>15466.612150806201</c:v>
                </c:pt>
                <c:pt idx="6292">
                  <c:v>15447.5717222159</c:v>
                </c:pt>
                <c:pt idx="6293">
                  <c:v>15405.6897585754</c:v>
                </c:pt>
                <c:pt idx="6294">
                  <c:v>15353.4720317136</c:v>
                </c:pt>
                <c:pt idx="6295">
                  <c:v>15291.9958111127</c:v>
                </c:pt>
                <c:pt idx="6296">
                  <c:v>15222.284883177799</c:v>
                </c:pt>
                <c:pt idx="6297">
                  <c:v>15139.1382942521</c:v>
                </c:pt>
                <c:pt idx="6298">
                  <c:v>15026.726541473699</c:v>
                </c:pt>
                <c:pt idx="6299">
                  <c:v>14923.4936973727</c:v>
                </c:pt>
                <c:pt idx="6300">
                  <c:v>14840.449402763301</c:v>
                </c:pt>
                <c:pt idx="6301">
                  <c:v>14735.6439130416</c:v>
                </c:pt>
                <c:pt idx="6302">
                  <c:v>14543.997687703601</c:v>
                </c:pt>
                <c:pt idx="6303">
                  <c:v>14335.52092153</c:v>
                </c:pt>
                <c:pt idx="6304">
                  <c:v>14186.312191429501</c:v>
                </c:pt>
                <c:pt idx="6305">
                  <c:v>14020.277575918501</c:v>
                </c:pt>
                <c:pt idx="6306">
                  <c:v>13837.7318001028</c:v>
                </c:pt>
                <c:pt idx="6307">
                  <c:v>13637.1564094232</c:v>
                </c:pt>
                <c:pt idx="6308">
                  <c:v>13423.351590763001</c:v>
                </c:pt>
                <c:pt idx="6309">
                  <c:v>13202.145569526499</c:v>
                </c:pt>
                <c:pt idx="6310">
                  <c:v>12980.134044222799</c:v>
                </c:pt>
                <c:pt idx="6311">
                  <c:v>12753.466402132301</c:v>
                </c:pt>
                <c:pt idx="6312">
                  <c:v>12516.204445877</c:v>
                </c:pt>
                <c:pt idx="6313">
                  <c:v>12281.5667812306</c:v>
                </c:pt>
                <c:pt idx="6314">
                  <c:v>12077.614075920301</c:v>
                </c:pt>
                <c:pt idx="6315">
                  <c:v>11837.341663315099</c:v>
                </c:pt>
                <c:pt idx="6316">
                  <c:v>11497.580775439999</c:v>
                </c:pt>
                <c:pt idx="6317">
                  <c:v>11167.058760924599</c:v>
                </c:pt>
                <c:pt idx="6318">
                  <c:v>10950.982429998699</c:v>
                </c:pt>
                <c:pt idx="6319">
                  <c:v>10753.978552741801</c:v>
                </c:pt>
                <c:pt idx="6320">
                  <c:v>10437.639153939799</c:v>
                </c:pt>
                <c:pt idx="6321">
                  <c:v>10107.230401991999</c:v>
                </c:pt>
                <c:pt idx="6322">
                  <c:v>9829.36034549756</c:v>
                </c:pt>
                <c:pt idx="6323">
                  <c:v>9543.1444798769207</c:v>
                </c:pt>
                <c:pt idx="6324">
                  <c:v>9251.6372754849999</c:v>
                </c:pt>
                <c:pt idx="6325">
                  <c:v>8955.1701132036706</c:v>
                </c:pt>
                <c:pt idx="6326">
                  <c:v>8668.0176671364607</c:v>
                </c:pt>
                <c:pt idx="6327">
                  <c:v>8398.2078497026505</c:v>
                </c:pt>
                <c:pt idx="6328">
                  <c:v>8149.4666227214702</c:v>
                </c:pt>
                <c:pt idx="6329">
                  <c:v>7840.1069348028304</c:v>
                </c:pt>
                <c:pt idx="6330">
                  <c:v>7484.6985953515004</c:v>
                </c:pt>
                <c:pt idx="6331">
                  <c:v>7192.2242462839004</c:v>
                </c:pt>
                <c:pt idx="6332">
                  <c:v>6910.8881745867402</c:v>
                </c:pt>
                <c:pt idx="6333">
                  <c:v>6608.0743528778203</c:v>
                </c:pt>
                <c:pt idx="6334">
                  <c:v>6302.6753507714502</c:v>
                </c:pt>
                <c:pt idx="6335">
                  <c:v>6004.5969889768603</c:v>
                </c:pt>
                <c:pt idx="6336">
                  <c:v>5712.9655362367002</c:v>
                </c:pt>
                <c:pt idx="6337">
                  <c:v>5422.0275693199801</c:v>
                </c:pt>
                <c:pt idx="6338">
                  <c:v>5129.8397416768603</c:v>
                </c:pt>
                <c:pt idx="6339">
                  <c:v>4838.49951318478</c:v>
                </c:pt>
                <c:pt idx="6340">
                  <c:v>4549.0637208928101</c:v>
                </c:pt>
                <c:pt idx="6341">
                  <c:v>4268.8798694144098</c:v>
                </c:pt>
                <c:pt idx="6342">
                  <c:v>4002.96928670544</c:v>
                </c:pt>
                <c:pt idx="6343">
                  <c:v>3776.0554312224999</c:v>
                </c:pt>
                <c:pt idx="6344">
                  <c:v>3504.9708894452901</c:v>
                </c:pt>
                <c:pt idx="6345">
                  <c:v>3175.9154901074098</c:v>
                </c:pt>
                <c:pt idx="6346">
                  <c:v>2896.4721804681499</c:v>
                </c:pt>
                <c:pt idx="6347">
                  <c:v>2627.0802053315902</c:v>
                </c:pt>
                <c:pt idx="6348">
                  <c:v>2352.3560144189</c:v>
                </c:pt>
                <c:pt idx="6349">
                  <c:v>2090.6041804511801</c:v>
                </c:pt>
                <c:pt idx="6350">
                  <c:v>1836.53765763004</c:v>
                </c:pt>
                <c:pt idx="6351">
                  <c:v>1584.4750607503599</c:v>
                </c:pt>
                <c:pt idx="6352">
                  <c:v>1335.16001397423</c:v>
                </c:pt>
                <c:pt idx="6353">
                  <c:v>1092.8004272431399</c:v>
                </c:pt>
                <c:pt idx="6354">
                  <c:v>841.77706068301802</c:v>
                </c:pt>
                <c:pt idx="6355">
                  <c:v>611.26014408752997</c:v>
                </c:pt>
                <c:pt idx="6356">
                  <c:v>415.54720811768999</c:v>
                </c:pt>
                <c:pt idx="6357">
                  <c:v>226.45450830391499</c:v>
                </c:pt>
                <c:pt idx="6358">
                  <c:v>-23.8314986363226</c:v>
                </c:pt>
                <c:pt idx="6359">
                  <c:v>-291.71015630953099</c:v>
                </c:pt>
                <c:pt idx="6360">
                  <c:v>-505.974718915143</c:v>
                </c:pt>
                <c:pt idx="6361">
                  <c:v>-726.04786386186095</c:v>
                </c:pt>
                <c:pt idx="6362">
                  <c:v>-943.58071510320997</c:v>
                </c:pt>
                <c:pt idx="6363">
                  <c:v>-1143.00350110619</c:v>
                </c:pt>
                <c:pt idx="6364">
                  <c:v>-1330.43243473751</c:v>
                </c:pt>
                <c:pt idx="6365">
                  <c:v>-1523.1192250397801</c:v>
                </c:pt>
                <c:pt idx="6366">
                  <c:v>-1715.4472379525901</c:v>
                </c:pt>
                <c:pt idx="6367">
                  <c:v>-1886.2616524412001</c:v>
                </c:pt>
                <c:pt idx="6368">
                  <c:v>-2033.77746552295</c:v>
                </c:pt>
                <c:pt idx="6369">
                  <c:v>-2167.0135514180702</c:v>
                </c:pt>
                <c:pt idx="6370">
                  <c:v>-2350.9827651966002</c:v>
                </c:pt>
                <c:pt idx="6371">
                  <c:v>-2564.5157668225102</c:v>
                </c:pt>
                <c:pt idx="6372">
                  <c:v>-2722.8527078054699</c:v>
                </c:pt>
                <c:pt idx="6373">
                  <c:v>-2865.65141828271</c:v>
                </c:pt>
                <c:pt idx="6374">
                  <c:v>-3013.8811153721099</c:v>
                </c:pt>
                <c:pt idx="6375">
                  <c:v>-3155.19182637728</c:v>
                </c:pt>
                <c:pt idx="6376">
                  <c:v>-3289.5317960812299</c:v>
                </c:pt>
                <c:pt idx="6377">
                  <c:v>-3405.2600684758399</c:v>
                </c:pt>
                <c:pt idx="6378">
                  <c:v>-3514.73106690861</c:v>
                </c:pt>
                <c:pt idx="6379">
                  <c:v>-3629.8060389062098</c:v>
                </c:pt>
                <c:pt idx="6380">
                  <c:v>-3718.8449499651401</c:v>
                </c:pt>
                <c:pt idx="6381">
                  <c:v>-3768.33143283246</c:v>
                </c:pt>
                <c:pt idx="6382">
                  <c:v>-3850.9797152506299</c:v>
                </c:pt>
                <c:pt idx="6383">
                  <c:v>-4006.8994051994</c:v>
                </c:pt>
                <c:pt idx="6384">
                  <c:v>-4136.2039322359697</c:v>
                </c:pt>
                <c:pt idx="6385">
                  <c:v>-4203.3193460552502</c:v>
                </c:pt>
                <c:pt idx="6386">
                  <c:v>-4258.9864216333599</c:v>
                </c:pt>
                <c:pt idx="6387">
                  <c:v>-4311.7159420624903</c:v>
                </c:pt>
                <c:pt idx="6388">
                  <c:v>-4368.9239520437504</c:v>
                </c:pt>
                <c:pt idx="6389">
                  <c:v>-4431.28641642605</c:v>
                </c:pt>
                <c:pt idx="6390">
                  <c:v>-4487.4715330934496</c:v>
                </c:pt>
                <c:pt idx="6391">
                  <c:v>-4532.4719949399096</c:v>
                </c:pt>
                <c:pt idx="6392">
                  <c:v>-4574.6449096835104</c:v>
                </c:pt>
                <c:pt idx="6393">
                  <c:v>-4605.6961682463298</c:v>
                </c:pt>
                <c:pt idx="6394">
                  <c:v>-4612.3958098618205</c:v>
                </c:pt>
                <c:pt idx="6395">
                  <c:v>-4590.0010763103601</c:v>
                </c:pt>
                <c:pt idx="6396">
                  <c:v>-4606.9037641505802</c:v>
                </c:pt>
                <c:pt idx="6397">
                  <c:v>-4657.9488229779199</c:v>
                </c:pt>
                <c:pt idx="6398">
                  <c:v>-4659.0031379086004</c:v>
                </c:pt>
                <c:pt idx="6399">
                  <c:v>-4649.8194044547599</c:v>
                </c:pt>
                <c:pt idx="6400">
                  <c:v>-4640.2612345279804</c:v>
                </c:pt>
                <c:pt idx="6401">
                  <c:v>-4619.8002108801302</c:v>
                </c:pt>
                <c:pt idx="6402">
                  <c:v>-4600.0600077090903</c:v>
                </c:pt>
                <c:pt idx="6403">
                  <c:v>-4571.42064445084</c:v>
                </c:pt>
                <c:pt idx="6404">
                  <c:v>-4540.1990915426004</c:v>
                </c:pt>
                <c:pt idx="6405">
                  <c:v>-4510.4386529636204</c:v>
                </c:pt>
                <c:pt idx="6406">
                  <c:v>-4450.3603807985</c:v>
                </c:pt>
                <c:pt idx="6407">
                  <c:v>-4353.9553873728701</c:v>
                </c:pt>
                <c:pt idx="6408">
                  <c:v>-4296.1694846809196</c:v>
                </c:pt>
                <c:pt idx="6409">
                  <c:v>-4306.1396973455103</c:v>
                </c:pt>
                <c:pt idx="6410">
                  <c:v>-4267.6826797395597</c:v>
                </c:pt>
                <c:pt idx="6411">
                  <c:v>-4192.0287904399001</c:v>
                </c:pt>
                <c:pt idx="6412">
                  <c:v>-4136.2198466829404</c:v>
                </c:pt>
                <c:pt idx="6413">
                  <c:v>-4059.5993714238598</c:v>
                </c:pt>
                <c:pt idx="6414">
                  <c:v>-3975.1484011590601</c:v>
                </c:pt>
                <c:pt idx="6415">
                  <c:v>-3888.6005301385599</c:v>
                </c:pt>
                <c:pt idx="6416">
                  <c:v>-3797.8057495524699</c:v>
                </c:pt>
                <c:pt idx="6417">
                  <c:v>-3709.3851944101102</c:v>
                </c:pt>
                <c:pt idx="6418">
                  <c:v>-3625.1338186113198</c:v>
                </c:pt>
                <c:pt idx="6419">
                  <c:v>-3513.9532270463201</c:v>
                </c:pt>
                <c:pt idx="6420">
                  <c:v>-3377.1201298390201</c:v>
                </c:pt>
                <c:pt idx="6421">
                  <c:v>-3322.8292893170801</c:v>
                </c:pt>
                <c:pt idx="6422">
                  <c:v>-3277.8634791272898</c:v>
                </c:pt>
                <c:pt idx="6423">
                  <c:v>-3160.9650849956902</c:v>
                </c:pt>
                <c:pt idx="6424">
                  <c:v>-3050.0632005584698</c:v>
                </c:pt>
                <c:pt idx="6425">
                  <c:v>-2939.5915465520502</c:v>
                </c:pt>
                <c:pt idx="6426">
                  <c:v>-2838.1538934324699</c:v>
                </c:pt>
                <c:pt idx="6427">
                  <c:v>-2740.1062631883401</c:v>
                </c:pt>
                <c:pt idx="6428">
                  <c:v>-2623.88383453596</c:v>
                </c:pt>
                <c:pt idx="6429">
                  <c:v>-2508.9706995874799</c:v>
                </c:pt>
                <c:pt idx="6430">
                  <c:v>-2397.8320856494802</c:v>
                </c:pt>
                <c:pt idx="6431">
                  <c:v>-2276.7596681615901</c:v>
                </c:pt>
                <c:pt idx="6432">
                  <c:v>-2154.2838370960599</c:v>
                </c:pt>
                <c:pt idx="6433">
                  <c:v>-2002.12742696999</c:v>
                </c:pt>
                <c:pt idx="6434">
                  <c:v>-1886.72955254248</c:v>
                </c:pt>
                <c:pt idx="6435">
                  <c:v>-1853.94687273158</c:v>
                </c:pt>
                <c:pt idx="6436">
                  <c:v>-1762.3677946396899</c:v>
                </c:pt>
                <c:pt idx="6437">
                  <c:v>-1625.7267416355501</c:v>
                </c:pt>
                <c:pt idx="6438">
                  <c:v>-1519.30109558544</c:v>
                </c:pt>
                <c:pt idx="6439">
                  <c:v>-1410.7015344551801</c:v>
                </c:pt>
                <c:pt idx="6440">
                  <c:v>-1299.1605532824999</c:v>
                </c:pt>
                <c:pt idx="6441">
                  <c:v>-1189.4593778041999</c:v>
                </c:pt>
                <c:pt idx="6442">
                  <c:v>-1088.5101553593399</c:v>
                </c:pt>
                <c:pt idx="6443">
                  <c:v>-1000.5218359354</c:v>
                </c:pt>
                <c:pt idx="6444">
                  <c:v>-914.98143418950201</c:v>
                </c:pt>
                <c:pt idx="6445">
                  <c:v>-809.47649082612998</c:v>
                </c:pt>
                <c:pt idx="6446">
                  <c:v>-684.17848445866196</c:v>
                </c:pt>
                <c:pt idx="6447">
                  <c:v>-530.95240721102004</c:v>
                </c:pt>
                <c:pt idx="6448">
                  <c:v>-452.97802017727298</c:v>
                </c:pt>
                <c:pt idx="6449">
                  <c:v>-431.52511261983398</c:v>
                </c:pt>
                <c:pt idx="6450">
                  <c:v>-343.75473069875801</c:v>
                </c:pt>
                <c:pt idx="6451">
                  <c:v>-255.45189109549199</c:v>
                </c:pt>
                <c:pt idx="6452">
                  <c:v>-176.56085335872899</c:v>
                </c:pt>
                <c:pt idx="6453">
                  <c:v>-94.427397262517999</c:v>
                </c:pt>
                <c:pt idx="6454">
                  <c:v>-24.888184349026702</c:v>
                </c:pt>
                <c:pt idx="6455">
                  <c:v>30.0312150233216</c:v>
                </c:pt>
                <c:pt idx="6456">
                  <c:v>84.153393078529206</c:v>
                </c:pt>
                <c:pt idx="6457">
                  <c:v>145.36098102283299</c:v>
                </c:pt>
                <c:pt idx="6458">
                  <c:v>205.46565304221099</c:v>
                </c:pt>
                <c:pt idx="6459">
                  <c:v>269.590045336809</c:v>
                </c:pt>
                <c:pt idx="6460">
                  <c:v>351.62540825256798</c:v>
                </c:pt>
                <c:pt idx="6461">
                  <c:v>438.95647417629402</c:v>
                </c:pt>
                <c:pt idx="6462">
                  <c:v>442.77119671318599</c:v>
                </c:pt>
                <c:pt idx="6463">
                  <c:v>430.99316189854801</c:v>
                </c:pt>
                <c:pt idx="6464">
                  <c:v>482.44973436900801</c:v>
                </c:pt>
                <c:pt idx="6465">
                  <c:v>527.88797224139898</c:v>
                </c:pt>
                <c:pt idx="6466">
                  <c:v>562.03104873100995</c:v>
                </c:pt>
                <c:pt idx="6467">
                  <c:v>586.89758155134598</c:v>
                </c:pt>
                <c:pt idx="6468">
                  <c:v>611.00106790296604</c:v>
                </c:pt>
                <c:pt idx="6469">
                  <c:v>632.64826626773402</c:v>
                </c:pt>
                <c:pt idx="6470">
                  <c:v>649.71359278038096</c:v>
                </c:pt>
                <c:pt idx="6471">
                  <c:v>661.32702178715999</c:v>
                </c:pt>
                <c:pt idx="6472">
                  <c:v>670.85953293608304</c:v>
                </c:pt>
                <c:pt idx="6473">
                  <c:v>681.85720002656205</c:v>
                </c:pt>
                <c:pt idx="6474">
                  <c:v>738.46906423808196</c:v>
                </c:pt>
                <c:pt idx="6475">
                  <c:v>778.05359049916206</c:v>
                </c:pt>
                <c:pt idx="6476">
                  <c:v>732.87511803565303</c:v>
                </c:pt>
                <c:pt idx="6477">
                  <c:v>705.25752384713405</c:v>
                </c:pt>
                <c:pt idx="6478">
                  <c:v>707.332347748644</c:v>
                </c:pt>
                <c:pt idx="6479">
                  <c:v>702.39319522937899</c:v>
                </c:pt>
                <c:pt idx="6480">
                  <c:v>700.53941319873195</c:v>
                </c:pt>
                <c:pt idx="6481">
                  <c:v>707.65914870195604</c:v>
                </c:pt>
                <c:pt idx="6482">
                  <c:v>710.03244043592804</c:v>
                </c:pt>
                <c:pt idx="6483">
                  <c:v>698.69881402609406</c:v>
                </c:pt>
                <c:pt idx="6484">
                  <c:v>689.40278165571101</c:v>
                </c:pt>
                <c:pt idx="6485">
                  <c:v>695.07579286370799</c:v>
                </c:pt>
                <c:pt idx="6486">
                  <c:v>728.53787747511103</c:v>
                </c:pt>
                <c:pt idx="6487">
                  <c:v>764.82526399136395</c:v>
                </c:pt>
                <c:pt idx="6488">
                  <c:v>715.26021986826299</c:v>
                </c:pt>
                <c:pt idx="6489">
                  <c:v>655.87351673803903</c:v>
                </c:pt>
                <c:pt idx="6490">
                  <c:v>665.14282926948499</c:v>
                </c:pt>
                <c:pt idx="6491">
                  <c:v>669.31737131957698</c:v>
                </c:pt>
                <c:pt idx="6492">
                  <c:v>678.23971228931202</c:v>
                </c:pt>
                <c:pt idx="6493">
                  <c:v>688.19565023974098</c:v>
                </c:pt>
                <c:pt idx="6494">
                  <c:v>693.02518890140095</c:v>
                </c:pt>
                <c:pt idx="6495">
                  <c:v>698.73831079381705</c:v>
                </c:pt>
                <c:pt idx="6496">
                  <c:v>701.52204679685701</c:v>
                </c:pt>
                <c:pt idx="6497">
                  <c:v>697.80243999732704</c:v>
                </c:pt>
                <c:pt idx="6498">
                  <c:v>699.31342752157798</c:v>
                </c:pt>
                <c:pt idx="6499">
                  <c:v>728.314905650985</c:v>
                </c:pt>
                <c:pt idx="6500">
                  <c:v>795.37109053565905</c:v>
                </c:pt>
                <c:pt idx="6501">
                  <c:v>820.34803653719996</c:v>
                </c:pt>
                <c:pt idx="6502">
                  <c:v>774.36003193706904</c:v>
                </c:pt>
                <c:pt idx="6503">
                  <c:v>764.309029453363</c:v>
                </c:pt>
                <c:pt idx="6504">
                  <c:v>797.99161899498199</c:v>
                </c:pt>
                <c:pt idx="6505">
                  <c:v>825.48562361805</c:v>
                </c:pt>
                <c:pt idx="6506">
                  <c:v>849.16227554112299</c:v>
                </c:pt>
                <c:pt idx="6507">
                  <c:v>872.72523031757203</c:v>
                </c:pt>
                <c:pt idx="6508">
                  <c:v>898.33649320154598</c:v>
                </c:pt>
                <c:pt idx="6509">
                  <c:v>925.69743950301995</c:v>
                </c:pt>
                <c:pt idx="6510">
                  <c:v>954.67815757154199</c:v>
                </c:pt>
                <c:pt idx="6511">
                  <c:v>1005.48908116149</c:v>
                </c:pt>
                <c:pt idx="6512">
                  <c:v>1086.2813349875801</c:v>
                </c:pt>
                <c:pt idx="6513">
                  <c:v>1161.63328850686</c:v>
                </c:pt>
                <c:pt idx="6514">
                  <c:v>1162.9748518645599</c:v>
                </c:pt>
                <c:pt idx="6515">
                  <c:v>1160.0976175784201</c:v>
                </c:pt>
                <c:pt idx="6516">
                  <c:v>1214.36255943591</c:v>
                </c:pt>
                <c:pt idx="6517">
                  <c:v>1261.0641680472199</c:v>
                </c:pt>
                <c:pt idx="6518">
                  <c:v>1310.77635937018</c:v>
                </c:pt>
                <c:pt idx="6519">
                  <c:v>1359.096192022</c:v>
                </c:pt>
                <c:pt idx="6520">
                  <c:v>1404.38398952548</c:v>
                </c:pt>
                <c:pt idx="6521">
                  <c:v>1456.28458533393</c:v>
                </c:pt>
                <c:pt idx="6522">
                  <c:v>1503.8701701223299</c:v>
                </c:pt>
                <c:pt idx="6523">
                  <c:v>1561.7783896672299</c:v>
                </c:pt>
                <c:pt idx="6524">
                  <c:v>1643.2584852615</c:v>
                </c:pt>
                <c:pt idx="6525">
                  <c:v>1740.4574215770101</c:v>
                </c:pt>
                <c:pt idx="6526">
                  <c:v>1766.16080438122</c:v>
                </c:pt>
                <c:pt idx="6527">
                  <c:v>1755.54906733352</c:v>
                </c:pt>
                <c:pt idx="6528">
                  <c:v>1807.77943729564</c:v>
                </c:pt>
                <c:pt idx="6529">
                  <c:v>1863.0832986416599</c:v>
                </c:pt>
                <c:pt idx="6530">
                  <c:v>1918.77791468184</c:v>
                </c:pt>
                <c:pt idx="6531">
                  <c:v>1977.97142723312</c:v>
                </c:pt>
                <c:pt idx="6532">
                  <c:v>2031.33608135496</c:v>
                </c:pt>
                <c:pt idx="6533">
                  <c:v>2069.7782266076902</c:v>
                </c:pt>
                <c:pt idx="6534">
                  <c:v>2103.63456744521</c:v>
                </c:pt>
                <c:pt idx="6535">
                  <c:v>2146.1796017768702</c:v>
                </c:pt>
                <c:pt idx="6536">
                  <c:v>2187.1967430324798</c:v>
                </c:pt>
                <c:pt idx="6537">
                  <c:v>2243.1345127893201</c:v>
                </c:pt>
                <c:pt idx="6538">
                  <c:v>2320.1570532385799</c:v>
                </c:pt>
                <c:pt idx="6539">
                  <c:v>2384.7072871816399</c:v>
                </c:pt>
                <c:pt idx="6540">
                  <c:v>2378.0283054240499</c:v>
                </c:pt>
                <c:pt idx="6541">
                  <c:v>2371.9493157938</c:v>
                </c:pt>
                <c:pt idx="6542">
                  <c:v>2412.2430769120701</c:v>
                </c:pt>
                <c:pt idx="6543">
                  <c:v>2434.52676551184</c:v>
                </c:pt>
                <c:pt idx="6544">
                  <c:v>2460.0589220901602</c:v>
                </c:pt>
                <c:pt idx="6545">
                  <c:v>2490.6766574993298</c:v>
                </c:pt>
                <c:pt idx="6546">
                  <c:v>2514.0568737399499</c:v>
                </c:pt>
                <c:pt idx="6547">
                  <c:v>2529.7183854616201</c:v>
                </c:pt>
                <c:pt idx="6548">
                  <c:v>2530.8015793509098</c:v>
                </c:pt>
                <c:pt idx="6549">
                  <c:v>2535.89062175873</c:v>
                </c:pt>
                <c:pt idx="6550">
                  <c:v>2564.1676031802999</c:v>
                </c:pt>
                <c:pt idx="6551">
                  <c:v>2615.5664045202898</c:v>
                </c:pt>
                <c:pt idx="6552">
                  <c:v>2594.6862890810298</c:v>
                </c:pt>
                <c:pt idx="6553">
                  <c:v>2533.6207442996401</c:v>
                </c:pt>
                <c:pt idx="6554">
                  <c:v>2534.3216393011799</c:v>
                </c:pt>
                <c:pt idx="6555">
                  <c:v>2528.9043483216701</c:v>
                </c:pt>
                <c:pt idx="6556">
                  <c:v>2511.0768865764198</c:v>
                </c:pt>
                <c:pt idx="6557">
                  <c:v>2487.9438119360798</c:v>
                </c:pt>
                <c:pt idx="6558">
                  <c:v>2458.92902320133</c:v>
                </c:pt>
                <c:pt idx="6559">
                  <c:v>2434.0047655441699</c:v>
                </c:pt>
                <c:pt idx="6560">
                  <c:v>2421.5419694900202</c:v>
                </c:pt>
                <c:pt idx="6561">
                  <c:v>2422.3653021408199</c:v>
                </c:pt>
                <c:pt idx="6562">
                  <c:v>2442.9633452522698</c:v>
                </c:pt>
                <c:pt idx="6563">
                  <c:v>2367.8464689543398</c:v>
                </c:pt>
                <c:pt idx="6564">
                  <c:v>2258.0945404538102</c:v>
                </c:pt>
                <c:pt idx="6565">
                  <c:v>2228.9209542987601</c:v>
                </c:pt>
                <c:pt idx="6566">
                  <c:v>2187.3574890172899</c:v>
                </c:pt>
                <c:pt idx="6567">
                  <c:v>2131.9678471918701</c:v>
                </c:pt>
                <c:pt idx="6568">
                  <c:v>2071.0497726342901</c:v>
                </c:pt>
                <c:pt idx="6569">
                  <c:v>2007.6580574479799</c:v>
                </c:pt>
                <c:pt idx="6570">
                  <c:v>1950.6832112653501</c:v>
                </c:pt>
                <c:pt idx="6571">
                  <c:v>1907.46560560495</c:v>
                </c:pt>
                <c:pt idx="6572">
                  <c:v>1882.1838054747</c:v>
                </c:pt>
                <c:pt idx="6573">
                  <c:v>1874.3125804037099</c:v>
                </c:pt>
                <c:pt idx="6574">
                  <c:v>1765.57969364826</c:v>
                </c:pt>
                <c:pt idx="6575">
                  <c:v>1629.28857728208</c:v>
                </c:pt>
                <c:pt idx="6576">
                  <c:v>1579.3730726261999</c:v>
                </c:pt>
                <c:pt idx="6577">
                  <c:v>1517.0761873041499</c:v>
                </c:pt>
                <c:pt idx="6578">
                  <c:v>1443.2934940098201</c:v>
                </c:pt>
                <c:pt idx="6579">
                  <c:v>1371.78314721319</c:v>
                </c:pt>
                <c:pt idx="6580">
                  <c:v>1309.4159925716399</c:v>
                </c:pt>
                <c:pt idx="6581">
                  <c:v>1252.9248558827801</c:v>
                </c:pt>
                <c:pt idx="6582">
                  <c:v>1182.2079905574999</c:v>
                </c:pt>
                <c:pt idx="6583">
                  <c:v>1107.396160558</c:v>
                </c:pt>
                <c:pt idx="6584">
                  <c:v>1058.33021683119</c:v>
                </c:pt>
                <c:pt idx="6585">
                  <c:v>1052.72449585605</c:v>
                </c:pt>
                <c:pt idx="6586">
                  <c:v>994.07348019827703</c:v>
                </c:pt>
                <c:pt idx="6587">
                  <c:v>869.95795622418598</c:v>
                </c:pt>
                <c:pt idx="6588">
                  <c:v>800.63144128156898</c:v>
                </c:pt>
                <c:pt idx="6589">
                  <c:v>739.93637753745702</c:v>
                </c:pt>
                <c:pt idx="6590">
                  <c:v>677.05240337023804</c:v>
                </c:pt>
                <c:pt idx="6591">
                  <c:v>627.66610769909801</c:v>
                </c:pt>
                <c:pt idx="6592">
                  <c:v>577.08143572799202</c:v>
                </c:pt>
                <c:pt idx="6593">
                  <c:v>525.82641751382005</c:v>
                </c:pt>
                <c:pt idx="6594">
                  <c:v>493.38621844969498</c:v>
                </c:pt>
                <c:pt idx="6595">
                  <c:v>487.065287369278</c:v>
                </c:pt>
                <c:pt idx="6596">
                  <c:v>507.64804239925297</c:v>
                </c:pt>
                <c:pt idx="6597">
                  <c:v>459.15661203886299</c:v>
                </c:pt>
                <c:pt idx="6598">
                  <c:v>366.60697710422698</c:v>
                </c:pt>
                <c:pt idx="6599">
                  <c:v>343.89172324826501</c:v>
                </c:pt>
                <c:pt idx="6600">
                  <c:v>328.16638733195498</c:v>
                </c:pt>
                <c:pt idx="6601">
                  <c:v>299.87770861378698</c:v>
                </c:pt>
                <c:pt idx="6602">
                  <c:v>282.01601995983299</c:v>
                </c:pt>
                <c:pt idx="6603">
                  <c:v>281.32709638841101</c:v>
                </c:pt>
                <c:pt idx="6604">
                  <c:v>280.268601271075</c:v>
                </c:pt>
                <c:pt idx="6605">
                  <c:v>299.088451875293</c:v>
                </c:pt>
                <c:pt idx="6606">
                  <c:v>358.93090871019302</c:v>
                </c:pt>
                <c:pt idx="6607">
                  <c:v>451.61695657777</c:v>
                </c:pt>
                <c:pt idx="6608">
                  <c:v>447.88647526343198</c:v>
                </c:pt>
                <c:pt idx="6609">
                  <c:v>381.29192411905001</c:v>
                </c:pt>
                <c:pt idx="6610">
                  <c:v>398.220154499518</c:v>
                </c:pt>
                <c:pt idx="6611">
                  <c:v>426.73099115370002</c:v>
                </c:pt>
                <c:pt idx="6612">
                  <c:v>466.46660549433699</c:v>
                </c:pt>
                <c:pt idx="6613">
                  <c:v>520.60783269146998</c:v>
                </c:pt>
                <c:pt idx="6614">
                  <c:v>572.58176114751598</c:v>
                </c:pt>
                <c:pt idx="6615">
                  <c:v>633.057170411519</c:v>
                </c:pt>
                <c:pt idx="6616">
                  <c:v>692.40445979398999</c:v>
                </c:pt>
                <c:pt idx="6617">
                  <c:v>748.27821141741003</c:v>
                </c:pt>
                <c:pt idx="6618">
                  <c:v>822.17017075086005</c:v>
                </c:pt>
                <c:pt idx="6619">
                  <c:v>941.36457986369498</c:v>
                </c:pt>
                <c:pt idx="6620">
                  <c:v>1029.27730099987</c:v>
                </c:pt>
                <c:pt idx="6621">
                  <c:v>1050.06361038621</c:v>
                </c:pt>
                <c:pt idx="6622">
                  <c:v>1110.4668807468699</c:v>
                </c:pt>
                <c:pt idx="6623">
                  <c:v>1204.0821439951801</c:v>
                </c:pt>
                <c:pt idx="6624">
                  <c:v>1291.2586788005401</c:v>
                </c:pt>
                <c:pt idx="6625">
                  <c:v>1375.8864286046301</c:v>
                </c:pt>
                <c:pt idx="6626">
                  <c:v>1473.0877898794599</c:v>
                </c:pt>
                <c:pt idx="6627">
                  <c:v>1574.3004688855101</c:v>
                </c:pt>
                <c:pt idx="6628">
                  <c:v>1671.95852978721</c:v>
                </c:pt>
                <c:pt idx="6629">
                  <c:v>1781.2489384262799</c:v>
                </c:pt>
                <c:pt idx="6630">
                  <c:v>1876.5614754836799</c:v>
                </c:pt>
                <c:pt idx="6631">
                  <c:v>1971.3711286028999</c:v>
                </c:pt>
                <c:pt idx="6632">
                  <c:v>2098.7327913838999</c:v>
                </c:pt>
                <c:pt idx="6633">
                  <c:v>2260.5981016655901</c:v>
                </c:pt>
                <c:pt idx="6634">
                  <c:v>2356.3600151369901</c:v>
                </c:pt>
                <c:pt idx="6635">
                  <c:v>2398.6216907735402</c:v>
                </c:pt>
                <c:pt idx="6636">
                  <c:v>2494.2545926838102</c:v>
                </c:pt>
                <c:pt idx="6637">
                  <c:v>2604.3588587337099</c:v>
                </c:pt>
                <c:pt idx="6638">
                  <c:v>2717.3076734599099</c:v>
                </c:pt>
                <c:pt idx="6639">
                  <c:v>2827.9916914199798</c:v>
                </c:pt>
                <c:pt idx="6640">
                  <c:v>2940.3894689446802</c:v>
                </c:pt>
                <c:pt idx="6641">
                  <c:v>3040.9614937277202</c:v>
                </c:pt>
                <c:pt idx="6642">
                  <c:v>3133.15756900522</c:v>
                </c:pt>
                <c:pt idx="6643">
                  <c:v>3227.1032082318102</c:v>
                </c:pt>
                <c:pt idx="6644">
                  <c:v>3314.8390143193901</c:v>
                </c:pt>
                <c:pt idx="6645">
                  <c:v>3429.1752466395001</c:v>
                </c:pt>
                <c:pt idx="6646">
                  <c:v>3572.1186144585399</c:v>
                </c:pt>
                <c:pt idx="6647">
                  <c:v>3689.6454055446702</c:v>
                </c:pt>
                <c:pt idx="6648">
                  <c:v>3724.6010133264399</c:v>
                </c:pt>
                <c:pt idx="6649">
                  <c:v>3759.4322405459602</c:v>
                </c:pt>
                <c:pt idx="6650">
                  <c:v>3847.2002285076201</c:v>
                </c:pt>
                <c:pt idx="6651">
                  <c:v>3914.8408286812</c:v>
                </c:pt>
                <c:pt idx="6652">
                  <c:v>3982.3992896784898</c:v>
                </c:pt>
                <c:pt idx="6653">
                  <c:v>4046.5879683020498</c:v>
                </c:pt>
                <c:pt idx="6654">
                  <c:v>4098.7338936124197</c:v>
                </c:pt>
                <c:pt idx="6655">
                  <c:v>4143.8794708730202</c:v>
                </c:pt>
                <c:pt idx="6656">
                  <c:v>4189.5402080497797</c:v>
                </c:pt>
                <c:pt idx="6657">
                  <c:v>4224.7662338724804</c:v>
                </c:pt>
                <c:pt idx="6658">
                  <c:v>4249.6652291740202</c:v>
                </c:pt>
                <c:pt idx="6659">
                  <c:v>4292.0113534830698</c:v>
                </c:pt>
                <c:pt idx="6660">
                  <c:v>4376.94476663772</c:v>
                </c:pt>
                <c:pt idx="6661">
                  <c:v>4415.5789123855202</c:v>
                </c:pt>
                <c:pt idx="6662">
                  <c:v>4368.7276867872897</c:v>
                </c:pt>
                <c:pt idx="6663">
                  <c:v>4352.5329836807896</c:v>
                </c:pt>
                <c:pt idx="6664">
                  <c:v>4356.8240088082603</c:v>
                </c:pt>
                <c:pt idx="6665">
                  <c:v>4342.8451377586498</c:v>
                </c:pt>
                <c:pt idx="6666">
                  <c:v>4323.5343744519396</c:v>
                </c:pt>
                <c:pt idx="6667">
                  <c:v>4304.8416356632897</c:v>
                </c:pt>
                <c:pt idx="6668">
                  <c:v>4285.7294970943103</c:v>
                </c:pt>
                <c:pt idx="6669">
                  <c:v>4256.7452164350298</c:v>
                </c:pt>
                <c:pt idx="6670">
                  <c:v>4216.0995613515897</c:v>
                </c:pt>
                <c:pt idx="6671">
                  <c:v>4165.3005629052104</c:v>
                </c:pt>
                <c:pt idx="6672">
                  <c:v>4113.9524091507101</c:v>
                </c:pt>
                <c:pt idx="6673">
                  <c:v>4074.6221739460598</c:v>
                </c:pt>
                <c:pt idx="6674">
                  <c:v>4066.81186100174</c:v>
                </c:pt>
                <c:pt idx="6675">
                  <c:v>3986.2031150971302</c:v>
                </c:pt>
                <c:pt idx="6676">
                  <c:v>3851.98458208289</c:v>
                </c:pt>
                <c:pt idx="6677">
                  <c:v>3777.13951396638</c:v>
                </c:pt>
                <c:pt idx="6678">
                  <c:v>3700.3507457677902</c:v>
                </c:pt>
                <c:pt idx="6679">
                  <c:v>3605.1463991645201</c:v>
                </c:pt>
                <c:pt idx="6680">
                  <c:v>3508.6431947539099</c:v>
                </c:pt>
                <c:pt idx="6681">
                  <c:v>3424.0867672711602</c:v>
                </c:pt>
                <c:pt idx="6682">
                  <c:v>3333.7019399184701</c:v>
                </c:pt>
                <c:pt idx="6683">
                  <c:v>3230.6100576594799</c:v>
                </c:pt>
                <c:pt idx="6684">
                  <c:v>3122.93096564085</c:v>
                </c:pt>
                <c:pt idx="6685">
                  <c:v>3012.1722900152199</c:v>
                </c:pt>
                <c:pt idx="6686">
                  <c:v>2909.0566556301301</c:v>
                </c:pt>
                <c:pt idx="6687">
                  <c:v>2822.39920795423</c:v>
                </c:pt>
                <c:pt idx="6688">
                  <c:v>2728.59035376767</c:v>
                </c:pt>
                <c:pt idx="6689">
                  <c:v>2575.1875795792598</c:v>
                </c:pt>
                <c:pt idx="6690">
                  <c:v>2415.46901062286</c:v>
                </c:pt>
                <c:pt idx="6691">
                  <c:v>2298.0460614179401</c:v>
                </c:pt>
                <c:pt idx="6692">
                  <c:v>2179.5080285818699</c:v>
                </c:pt>
                <c:pt idx="6693">
                  <c:v>2054.93933315922</c:v>
                </c:pt>
                <c:pt idx="6694">
                  <c:v>1922.54314142257</c:v>
                </c:pt>
                <c:pt idx="6695">
                  <c:v>1788.1020154565001</c:v>
                </c:pt>
                <c:pt idx="6696">
                  <c:v>1654.2327175339699</c:v>
                </c:pt>
                <c:pt idx="6697">
                  <c:v>1514.75845385756</c:v>
                </c:pt>
                <c:pt idx="6698">
                  <c:v>1382.7654098646899</c:v>
                </c:pt>
                <c:pt idx="6699">
                  <c:v>1264.8317771868601</c:v>
                </c:pt>
                <c:pt idx="6700">
                  <c:v>1149.67124457815</c:v>
                </c:pt>
                <c:pt idx="6701">
                  <c:v>1067.44211515134</c:v>
                </c:pt>
                <c:pt idx="6702">
                  <c:v>948.40543869701401</c:v>
                </c:pt>
                <c:pt idx="6703">
                  <c:v>756.67112547292504</c:v>
                </c:pt>
                <c:pt idx="6704">
                  <c:v>605.32180909498504</c:v>
                </c:pt>
                <c:pt idx="6705">
                  <c:v>493.15311881720203</c:v>
                </c:pt>
                <c:pt idx="6706">
                  <c:v>375.320239419171</c:v>
                </c:pt>
                <c:pt idx="6707">
                  <c:v>254.81117546909601</c:v>
                </c:pt>
                <c:pt idx="6708">
                  <c:v>133.17647679671899</c:v>
                </c:pt>
                <c:pt idx="6709">
                  <c:v>16.3300666208286</c:v>
                </c:pt>
                <c:pt idx="6710">
                  <c:v>-95.273489229474606</c:v>
                </c:pt>
                <c:pt idx="6711">
                  <c:v>-207.607451668865</c:v>
                </c:pt>
                <c:pt idx="6712">
                  <c:v>-324.19942715398997</c:v>
                </c:pt>
                <c:pt idx="6713">
                  <c:v>-427.73422020259301</c:v>
                </c:pt>
                <c:pt idx="6714">
                  <c:v>-506.83526566945801</c:v>
                </c:pt>
                <c:pt idx="6715">
                  <c:v>-563.74234672926798</c:v>
                </c:pt>
                <c:pt idx="6716">
                  <c:v>-677.54370720490294</c:v>
                </c:pt>
                <c:pt idx="6717">
                  <c:v>-822.68825086478796</c:v>
                </c:pt>
                <c:pt idx="6718">
                  <c:v>-908.88237604276696</c:v>
                </c:pt>
                <c:pt idx="6719">
                  <c:v>-991.85689198591501</c:v>
                </c:pt>
                <c:pt idx="6720">
                  <c:v>-1080.8508492630301</c:v>
                </c:pt>
                <c:pt idx="6721">
                  <c:v>-1163.09946995173</c:v>
                </c:pt>
                <c:pt idx="6722">
                  <c:v>-1236.15694306569</c:v>
                </c:pt>
                <c:pt idx="6723">
                  <c:v>-1308.4301478561799</c:v>
                </c:pt>
                <c:pt idx="6724">
                  <c:v>-1381.0107562994699</c:v>
                </c:pt>
                <c:pt idx="6725">
                  <c:v>-1450.77215052508</c:v>
                </c:pt>
                <c:pt idx="6726">
                  <c:v>-1521.4627503332099</c:v>
                </c:pt>
                <c:pt idx="6727">
                  <c:v>-1576.1630359471201</c:v>
                </c:pt>
                <c:pt idx="6728">
                  <c:v>-1594.29746592529</c:v>
                </c:pt>
                <c:pt idx="6729">
                  <c:v>-1613.3337931328499</c:v>
                </c:pt>
                <c:pt idx="6730">
                  <c:v>-1735.5694264205999</c:v>
                </c:pt>
                <c:pt idx="6731">
                  <c:v>-1869.3766860701801</c:v>
                </c:pt>
                <c:pt idx="6732">
                  <c:v>-1874.3035190737</c:v>
                </c:pt>
                <c:pt idx="6733">
                  <c:v>-1816.4344158687099</c:v>
                </c:pt>
                <c:pt idx="6734">
                  <c:v>-1875.9444930831201</c:v>
                </c:pt>
                <c:pt idx="6735">
                  <c:v>-1987.7180131197699</c:v>
                </c:pt>
                <c:pt idx="6736">
                  <c:v>-2010.3689429318699</c:v>
                </c:pt>
                <c:pt idx="6737">
                  <c:v>-2025.19358433303</c:v>
                </c:pt>
                <c:pt idx="6738">
                  <c:v>-2050.23318186084</c:v>
                </c:pt>
                <c:pt idx="6739">
                  <c:v>-2085.4745286417401</c:v>
                </c:pt>
                <c:pt idx="6740">
                  <c:v>-2111.2181041162798</c:v>
                </c:pt>
                <c:pt idx="6741">
                  <c:v>-2124.9324659101098</c:v>
                </c:pt>
                <c:pt idx="6742">
                  <c:v>-2093.5951930042102</c:v>
                </c:pt>
                <c:pt idx="6743">
                  <c:v>-2098.1100680950899</c:v>
                </c:pt>
                <c:pt idx="6744">
                  <c:v>-2181.8877143657601</c:v>
                </c:pt>
                <c:pt idx="6745">
                  <c:v>-2219.6983011147199</c:v>
                </c:pt>
                <c:pt idx="6746">
                  <c:v>-2225.29921864064</c:v>
                </c:pt>
                <c:pt idx="6747">
                  <c:v>-2245.0438154386302</c:v>
                </c:pt>
                <c:pt idx="6748">
                  <c:v>-2260.1135183391898</c:v>
                </c:pt>
                <c:pt idx="6749">
                  <c:v>-2271.49336228019</c:v>
                </c:pt>
                <c:pt idx="6750">
                  <c:v>-2273.0561705580599</c:v>
                </c:pt>
                <c:pt idx="6751">
                  <c:v>-2271.9547166300999</c:v>
                </c:pt>
                <c:pt idx="6752">
                  <c:v>-2282.2739613056701</c:v>
                </c:pt>
                <c:pt idx="6753">
                  <c:v>-2306.9521496225502</c:v>
                </c:pt>
                <c:pt idx="6754">
                  <c:v>-2316.2654165989702</c:v>
                </c:pt>
                <c:pt idx="6755">
                  <c:v>-2294.2778811876001</c:v>
                </c:pt>
                <c:pt idx="6756">
                  <c:v>-2251.96400089183</c:v>
                </c:pt>
                <c:pt idx="6757">
                  <c:v>-2278.9753797200901</c:v>
                </c:pt>
                <c:pt idx="6758">
                  <c:v>-2348.12380806698</c:v>
                </c:pt>
                <c:pt idx="6759">
                  <c:v>-2357.1401750752302</c:v>
                </c:pt>
                <c:pt idx="6760">
                  <c:v>-2363.3964752915099</c:v>
                </c:pt>
                <c:pt idx="6761">
                  <c:v>-2377.0193513991098</c:v>
                </c:pt>
                <c:pt idx="6762">
                  <c:v>-2389.73759924755</c:v>
                </c:pt>
                <c:pt idx="6763">
                  <c:v>-2403.4225351703499</c:v>
                </c:pt>
                <c:pt idx="6764">
                  <c:v>-2411.78892133301</c:v>
                </c:pt>
                <c:pt idx="6765">
                  <c:v>-2420.0997579879299</c:v>
                </c:pt>
                <c:pt idx="6766">
                  <c:v>-2435.4970600064798</c:v>
                </c:pt>
                <c:pt idx="6767">
                  <c:v>-2451.0761620960302</c:v>
                </c:pt>
                <c:pt idx="6768">
                  <c:v>-2450.97426499724</c:v>
                </c:pt>
                <c:pt idx="6769">
                  <c:v>-2427.2002660632302</c:v>
                </c:pt>
                <c:pt idx="6770">
                  <c:v>-2409.5620870433299</c:v>
                </c:pt>
                <c:pt idx="6771">
                  <c:v>-2464.2993407500398</c:v>
                </c:pt>
                <c:pt idx="6772">
                  <c:v>-2529.7419727810002</c:v>
                </c:pt>
                <c:pt idx="6773">
                  <c:v>-2548.1065634873698</c:v>
                </c:pt>
                <c:pt idx="6774">
                  <c:v>-2576.4164174458101</c:v>
                </c:pt>
                <c:pt idx="6775">
                  <c:v>-2609.6789952467602</c:v>
                </c:pt>
                <c:pt idx="6776">
                  <c:v>-2624.7832809903598</c:v>
                </c:pt>
                <c:pt idx="6777">
                  <c:v>-2625.3585300425302</c:v>
                </c:pt>
                <c:pt idx="6778">
                  <c:v>-2637.0999444855202</c:v>
                </c:pt>
                <c:pt idx="6779">
                  <c:v>-2638.1630256579001</c:v>
                </c:pt>
                <c:pt idx="6780">
                  <c:v>-2614.0540501938899</c:v>
                </c:pt>
                <c:pt idx="6781">
                  <c:v>-2605.5451522058602</c:v>
                </c:pt>
                <c:pt idx="6782">
                  <c:v>-2677.6413335819002</c:v>
                </c:pt>
                <c:pt idx="6783">
                  <c:v>-2739.6904423672099</c:v>
                </c:pt>
                <c:pt idx="6784">
                  <c:v>-2741.1653678068001</c:v>
                </c:pt>
                <c:pt idx="6785">
                  <c:v>-2755.52864558486</c:v>
                </c:pt>
                <c:pt idx="6786">
                  <c:v>-2771.7990784205799</c:v>
                </c:pt>
                <c:pt idx="6787">
                  <c:v>-2783.44162899619</c:v>
                </c:pt>
                <c:pt idx="6788">
                  <c:v>-2793.7587542025899</c:v>
                </c:pt>
                <c:pt idx="6789">
                  <c:v>-2809.6443984766302</c:v>
                </c:pt>
                <c:pt idx="6790">
                  <c:v>-2825.0376201174399</c:v>
                </c:pt>
                <c:pt idx="6791">
                  <c:v>-2827.14151165054</c:v>
                </c:pt>
                <c:pt idx="6792">
                  <c:v>-2811.9290681571902</c:v>
                </c:pt>
                <c:pt idx="6793">
                  <c:v>-2779.82262480704</c:v>
                </c:pt>
                <c:pt idx="6794">
                  <c:v>-2812.0215401759501</c:v>
                </c:pt>
                <c:pt idx="6795">
                  <c:v>-2859.70819365126</c:v>
                </c:pt>
                <c:pt idx="6796">
                  <c:v>-2837.4619512167701</c:v>
                </c:pt>
                <c:pt idx="6797">
                  <c:v>-2823.2128963402401</c:v>
                </c:pt>
                <c:pt idx="6798">
                  <c:v>-2826.2695064332902</c:v>
                </c:pt>
                <c:pt idx="6799">
                  <c:v>-2829.7777382335398</c:v>
                </c:pt>
                <c:pt idx="6800">
                  <c:v>-2823.2405285935001</c:v>
                </c:pt>
                <c:pt idx="6801">
                  <c:v>-2811.045811771</c:v>
                </c:pt>
                <c:pt idx="6802">
                  <c:v>-2788.7651807736502</c:v>
                </c:pt>
                <c:pt idx="6803">
                  <c:v>-2755.5130945364299</c:v>
                </c:pt>
                <c:pt idx="6804">
                  <c:v>-2714.2439014172101</c:v>
                </c:pt>
                <c:pt idx="6805">
                  <c:v>-2720.2126539675101</c:v>
                </c:pt>
                <c:pt idx="6806">
                  <c:v>-2721.89669645913</c:v>
                </c:pt>
                <c:pt idx="6807">
                  <c:v>-2668.3266017626402</c:v>
                </c:pt>
                <c:pt idx="6808">
                  <c:v>-2634.0059323505402</c:v>
                </c:pt>
                <c:pt idx="6809">
                  <c:v>-2606.1065539316201</c:v>
                </c:pt>
                <c:pt idx="6810">
                  <c:v>-2569.4850006809602</c:v>
                </c:pt>
                <c:pt idx="6811">
                  <c:v>-2529.20619369632</c:v>
                </c:pt>
                <c:pt idx="6812">
                  <c:v>-2488.7865815677001</c:v>
                </c:pt>
                <c:pt idx="6813">
                  <c:v>-2456.4500110464301</c:v>
                </c:pt>
                <c:pt idx="6814">
                  <c:v>-2419.2123740202801</c:v>
                </c:pt>
                <c:pt idx="6815">
                  <c:v>-2361.11458652076</c:v>
                </c:pt>
                <c:pt idx="6816">
                  <c:v>-2258.2941830291102</c:v>
                </c:pt>
                <c:pt idx="6817">
                  <c:v>-2189.73472304496</c:v>
                </c:pt>
                <c:pt idx="6818">
                  <c:v>-2175.75771895561</c:v>
                </c:pt>
                <c:pt idx="6819">
                  <c:v>-2119.6270355913398</c:v>
                </c:pt>
                <c:pt idx="6820">
                  <c:v>-2046.6089483523101</c:v>
                </c:pt>
                <c:pt idx="6821">
                  <c:v>-1984.10298067756</c:v>
                </c:pt>
                <c:pt idx="6822">
                  <c:v>-1928.3628663946999</c:v>
                </c:pt>
                <c:pt idx="6823">
                  <c:v>-1868.3251084544099</c:v>
                </c:pt>
                <c:pt idx="6824">
                  <c:v>-1792.8977753463701</c:v>
                </c:pt>
                <c:pt idx="6825">
                  <c:v>-1708.41399642997</c:v>
                </c:pt>
                <c:pt idx="6826">
                  <c:v>-1627.85011711936</c:v>
                </c:pt>
                <c:pt idx="6827">
                  <c:v>-1537.86197995873</c:v>
                </c:pt>
                <c:pt idx="6828">
                  <c:v>-1416.5515255879</c:v>
                </c:pt>
                <c:pt idx="6829">
                  <c:v>-1313.9107487543599</c:v>
                </c:pt>
                <c:pt idx="6830">
                  <c:v>-1277.8943741380799</c:v>
                </c:pt>
                <c:pt idx="6831">
                  <c:v>-1226.8147709939201</c:v>
                </c:pt>
                <c:pt idx="6832">
                  <c:v>-1139.2667071707499</c:v>
                </c:pt>
                <c:pt idx="6833">
                  <c:v>-1052.75564349201</c:v>
                </c:pt>
                <c:pt idx="6834">
                  <c:v>-958.92990506454998</c:v>
                </c:pt>
                <c:pt idx="6835">
                  <c:v>-859.32412487342799</c:v>
                </c:pt>
                <c:pt idx="6836">
                  <c:v>-767.58852256877799</c:v>
                </c:pt>
                <c:pt idx="6837">
                  <c:v>-684.70164193319499</c:v>
                </c:pt>
                <c:pt idx="6838">
                  <c:v>-594.646734351026</c:v>
                </c:pt>
                <c:pt idx="6839">
                  <c:v>-475.40641644488699</c:v>
                </c:pt>
                <c:pt idx="6840">
                  <c:v>-380.497069719634</c:v>
                </c:pt>
                <c:pt idx="6841">
                  <c:v>-347.573059670139</c:v>
                </c:pt>
                <c:pt idx="6842">
                  <c:v>-274.68802096242399</c:v>
                </c:pt>
                <c:pt idx="6843">
                  <c:v>-168.49009551101699</c:v>
                </c:pt>
                <c:pt idx="6844">
                  <c:v>-85.755098623777599</c:v>
                </c:pt>
                <c:pt idx="6845">
                  <c:v>-5.5248731449775699</c:v>
                </c:pt>
                <c:pt idx="6846">
                  <c:v>75.838060097871804</c:v>
                </c:pt>
                <c:pt idx="6847">
                  <c:v>161.091629586077</c:v>
                </c:pt>
                <c:pt idx="6848">
                  <c:v>247.27661605598601</c:v>
                </c:pt>
                <c:pt idx="6849">
                  <c:v>333.65084533908401</c:v>
                </c:pt>
                <c:pt idx="6850">
                  <c:v>453.21187884395698</c:v>
                </c:pt>
                <c:pt idx="6851">
                  <c:v>535.43272468184296</c:v>
                </c:pt>
                <c:pt idx="6852">
                  <c:v>540.15095727845596</c:v>
                </c:pt>
                <c:pt idx="6853">
                  <c:v>588.21495481204499</c:v>
                </c:pt>
                <c:pt idx="6854">
                  <c:v>661.87010456819405</c:v>
                </c:pt>
                <c:pt idx="6855">
                  <c:v>718.83326083646705</c:v>
                </c:pt>
                <c:pt idx="6856">
                  <c:v>783.75625249746599</c:v>
                </c:pt>
                <c:pt idx="6857">
                  <c:v>841.99206269547994</c:v>
                </c:pt>
                <c:pt idx="6858">
                  <c:v>899.636871492316</c:v>
                </c:pt>
                <c:pt idx="6859">
                  <c:v>958.12085055928299</c:v>
                </c:pt>
                <c:pt idx="6860">
                  <c:v>1001.22123427717</c:v>
                </c:pt>
                <c:pt idx="6861">
                  <c:v>1040.18288914614</c:v>
                </c:pt>
                <c:pt idx="6862">
                  <c:v>1088.34066348488</c:v>
                </c:pt>
                <c:pt idx="6863">
                  <c:v>1148.9576196645301</c:v>
                </c:pt>
                <c:pt idx="6864">
                  <c:v>1240.84853570478</c:v>
                </c:pt>
                <c:pt idx="6865">
                  <c:v>1252.6808425391901</c:v>
                </c:pt>
                <c:pt idx="6866">
                  <c:v>1212.5068184988399</c:v>
                </c:pt>
                <c:pt idx="6867">
                  <c:v>1245.81902418399</c:v>
                </c:pt>
                <c:pt idx="6868">
                  <c:v>1274.8656908969999</c:v>
                </c:pt>
                <c:pt idx="6869">
                  <c:v>1283.3001366559099</c:v>
                </c:pt>
                <c:pt idx="6870">
                  <c:v>1285.7246199194301</c:v>
                </c:pt>
                <c:pt idx="6871">
                  <c:v>1285.79660655781</c:v>
                </c:pt>
                <c:pt idx="6872">
                  <c:v>1301.0872705408401</c:v>
                </c:pt>
                <c:pt idx="6873">
                  <c:v>1319.9542545126001</c:v>
                </c:pt>
                <c:pt idx="6874">
                  <c:v>1325.35517089015</c:v>
                </c:pt>
                <c:pt idx="6875">
                  <c:v>1336.2385363979799</c:v>
                </c:pt>
                <c:pt idx="6876">
                  <c:v>1386.8297592951801</c:v>
                </c:pt>
                <c:pt idx="6877">
                  <c:v>1396.7643246918101</c:v>
                </c:pt>
                <c:pt idx="6878">
                  <c:v>1326.1622572169799</c:v>
                </c:pt>
                <c:pt idx="6879">
                  <c:v>1295.73740170516</c:v>
                </c:pt>
                <c:pt idx="6880">
                  <c:v>1285.8398697681801</c:v>
                </c:pt>
                <c:pt idx="6881">
                  <c:v>1258.95605903666</c:v>
                </c:pt>
                <c:pt idx="6882">
                  <c:v>1235.3847840992601</c:v>
                </c:pt>
                <c:pt idx="6883">
                  <c:v>1213.0834225783999</c:v>
                </c:pt>
                <c:pt idx="6884">
                  <c:v>1191.62915419212</c:v>
                </c:pt>
                <c:pt idx="6885">
                  <c:v>1167.66018422399</c:v>
                </c:pt>
                <c:pt idx="6886">
                  <c:v>1139.5353073789599</c:v>
                </c:pt>
                <c:pt idx="6887">
                  <c:v>1122.7563422390001</c:v>
                </c:pt>
                <c:pt idx="6888">
                  <c:v>1133.8594055787601</c:v>
                </c:pt>
                <c:pt idx="6889">
                  <c:v>1136.0250500335901</c:v>
                </c:pt>
                <c:pt idx="6890">
                  <c:v>1062.5048884085099</c:v>
                </c:pt>
                <c:pt idx="6891">
                  <c:v>974.28731289411905</c:v>
                </c:pt>
                <c:pt idx="6892">
                  <c:v>935.00040887546402</c:v>
                </c:pt>
                <c:pt idx="6893">
                  <c:v>904.17386506395201</c:v>
                </c:pt>
                <c:pt idx="6894">
                  <c:v>870.61305707247402</c:v>
                </c:pt>
                <c:pt idx="6895">
                  <c:v>838.80272330907303</c:v>
                </c:pt>
                <c:pt idx="6896">
                  <c:v>811.31418974440703</c:v>
                </c:pt>
                <c:pt idx="6897">
                  <c:v>782.89373852716096</c:v>
                </c:pt>
                <c:pt idx="6898">
                  <c:v>766.72716577201095</c:v>
                </c:pt>
                <c:pt idx="6899">
                  <c:v>774.66797582832805</c:v>
                </c:pt>
                <c:pt idx="6900">
                  <c:v>759.38126036233598</c:v>
                </c:pt>
                <c:pt idx="6901">
                  <c:v>666.29446680054002</c:v>
                </c:pt>
                <c:pt idx="6902">
                  <c:v>600.27398952069802</c:v>
                </c:pt>
                <c:pt idx="6903">
                  <c:v>588.33098198317896</c:v>
                </c:pt>
                <c:pt idx="6904">
                  <c:v>553.05152019553498</c:v>
                </c:pt>
                <c:pt idx="6905">
                  <c:v>512.32972776603503</c:v>
                </c:pt>
                <c:pt idx="6906">
                  <c:v>481.71894360696098</c:v>
                </c:pt>
                <c:pt idx="6907">
                  <c:v>465.76057944497501</c:v>
                </c:pt>
                <c:pt idx="6908">
                  <c:v>449.10891755691398</c:v>
                </c:pt>
                <c:pt idx="6909">
                  <c:v>418.75124625113699</c:v>
                </c:pt>
                <c:pt idx="6910">
                  <c:v>397.40320764032901</c:v>
                </c:pt>
                <c:pt idx="6911">
                  <c:v>409.94974510822402</c:v>
                </c:pt>
                <c:pt idx="6912">
                  <c:v>443.86907959901703</c:v>
                </c:pt>
                <c:pt idx="6913">
                  <c:v>392.36925869048798</c:v>
                </c:pt>
                <c:pt idx="6914">
                  <c:v>310.83534901939203</c:v>
                </c:pt>
                <c:pt idx="6915">
                  <c:v>307.14770538982498</c:v>
                </c:pt>
                <c:pt idx="6916">
                  <c:v>306.68527375360202</c:v>
                </c:pt>
                <c:pt idx="6917">
                  <c:v>311.76284563718701</c:v>
                </c:pt>
                <c:pt idx="6918">
                  <c:v>312.23123756108902</c:v>
                </c:pt>
                <c:pt idx="6919">
                  <c:v>302.618789172177</c:v>
                </c:pt>
                <c:pt idx="6920">
                  <c:v>286.28862555349201</c:v>
                </c:pt>
                <c:pt idx="6921">
                  <c:v>291.633307412688</c:v>
                </c:pt>
                <c:pt idx="6922">
                  <c:v>334.968518585791</c:v>
                </c:pt>
                <c:pt idx="6923">
                  <c:v>388.39006810068202</c:v>
                </c:pt>
                <c:pt idx="6924">
                  <c:v>356.28872187752103</c:v>
                </c:pt>
                <c:pt idx="6925">
                  <c:v>307.57354013535797</c:v>
                </c:pt>
                <c:pt idx="6926">
                  <c:v>331.61496452797297</c:v>
                </c:pt>
                <c:pt idx="6927">
                  <c:v>344.00530791975899</c:v>
                </c:pt>
                <c:pt idx="6928">
                  <c:v>358.14469402785898</c:v>
                </c:pt>
                <c:pt idx="6929">
                  <c:v>381.22754366063299</c:v>
                </c:pt>
                <c:pt idx="6930">
                  <c:v>404.94422040593702</c:v>
                </c:pt>
                <c:pt idx="6931">
                  <c:v>425.44186416994</c:v>
                </c:pt>
                <c:pt idx="6932">
                  <c:v>442.44661033246399</c:v>
                </c:pt>
                <c:pt idx="6933">
                  <c:v>458.348160864617</c:v>
                </c:pt>
                <c:pt idx="6934">
                  <c:v>477.55467928086</c:v>
                </c:pt>
                <c:pt idx="6935">
                  <c:v>518.86516511353705</c:v>
                </c:pt>
                <c:pt idx="6936">
                  <c:v>595.99250482750097</c:v>
                </c:pt>
                <c:pt idx="6937">
                  <c:v>645.32129590226396</c:v>
                </c:pt>
                <c:pt idx="6938">
                  <c:v>625.75330061024601</c:v>
                </c:pt>
                <c:pt idx="6939">
                  <c:v>618.41939229621096</c:v>
                </c:pt>
                <c:pt idx="6940">
                  <c:v>649.48075437560203</c:v>
                </c:pt>
                <c:pt idx="6941">
                  <c:v>683.18179844021199</c:v>
                </c:pt>
                <c:pt idx="6942">
                  <c:v>720.54564718892004</c:v>
                </c:pt>
                <c:pt idx="6943">
                  <c:v>750.30892242371704</c:v>
                </c:pt>
                <c:pt idx="6944">
                  <c:v>780.60681710742597</c:v>
                </c:pt>
                <c:pt idx="6945">
                  <c:v>831.72972274680001</c:v>
                </c:pt>
                <c:pt idx="6946">
                  <c:v>919.76435026691104</c:v>
                </c:pt>
                <c:pt idx="6947">
                  <c:v>939.02218192515704</c:v>
                </c:pt>
                <c:pt idx="6948">
                  <c:v>905.22227671621795</c:v>
                </c:pt>
                <c:pt idx="6949">
                  <c:v>938.12171558217301</c:v>
                </c:pt>
                <c:pt idx="6950">
                  <c:v>982.21036757122101</c:v>
                </c:pt>
                <c:pt idx="6951">
                  <c:v>1020.22785874357</c:v>
                </c:pt>
                <c:pt idx="6952">
                  <c:v>1052.2627280817301</c:v>
                </c:pt>
                <c:pt idx="6953">
                  <c:v>1079.0901549126199</c:v>
                </c:pt>
                <c:pt idx="6954">
                  <c:v>1103.1002287961701</c:v>
                </c:pt>
                <c:pt idx="6955">
                  <c:v>1127.6781800225599</c:v>
                </c:pt>
                <c:pt idx="6956">
                  <c:v>1150.6602538976699</c:v>
                </c:pt>
                <c:pt idx="6957">
                  <c:v>1166.0562289714601</c:v>
                </c:pt>
                <c:pt idx="6958">
                  <c:v>1205.4372949966501</c:v>
                </c:pt>
                <c:pt idx="6959">
                  <c:v>1273.89119624761</c:v>
                </c:pt>
                <c:pt idx="6960">
                  <c:v>1326.35678817544</c:v>
                </c:pt>
                <c:pt idx="6961">
                  <c:v>1297.25876390551</c:v>
                </c:pt>
                <c:pt idx="6962">
                  <c:v>1264.6354708122601</c:v>
                </c:pt>
                <c:pt idx="6963">
                  <c:v>1294.5462124604201</c:v>
                </c:pt>
                <c:pt idx="6964">
                  <c:v>1312.6069139147201</c:v>
                </c:pt>
                <c:pt idx="6965">
                  <c:v>1325.1314573147399</c:v>
                </c:pt>
                <c:pt idx="6966">
                  <c:v>1339.4995160512999</c:v>
                </c:pt>
                <c:pt idx="6967">
                  <c:v>1353.4880528080801</c:v>
                </c:pt>
                <c:pt idx="6968">
                  <c:v>1359.22212735374</c:v>
                </c:pt>
                <c:pt idx="6969">
                  <c:v>1354.91690003125</c:v>
                </c:pt>
                <c:pt idx="6970">
                  <c:v>1358.83339553927</c:v>
                </c:pt>
                <c:pt idx="6971">
                  <c:v>1383.5174208906401</c:v>
                </c:pt>
                <c:pt idx="6972">
                  <c:v>1431.6255151682401</c:v>
                </c:pt>
                <c:pt idx="6973">
                  <c:v>1416.0239074490601</c:v>
                </c:pt>
                <c:pt idx="6974">
                  <c:v>1354.4754286482901</c:v>
                </c:pt>
                <c:pt idx="6975">
                  <c:v>1344.70897597768</c:v>
                </c:pt>
                <c:pt idx="6976">
                  <c:v>1341.4812979824101</c:v>
                </c:pt>
                <c:pt idx="6977">
                  <c:v>1337.8205911631401</c:v>
                </c:pt>
                <c:pt idx="6978">
                  <c:v>1329.8162067758999</c:v>
                </c:pt>
                <c:pt idx="6979">
                  <c:v>1311.8103838540701</c:v>
                </c:pt>
                <c:pt idx="6980">
                  <c:v>1295.6837941707299</c:v>
                </c:pt>
                <c:pt idx="6981">
                  <c:v>1281.2449117498099</c:v>
                </c:pt>
                <c:pt idx="6982">
                  <c:v>1268.58194667047</c:v>
                </c:pt>
                <c:pt idx="6983">
                  <c:v>1274.05262679358</c:v>
                </c:pt>
                <c:pt idx="6984">
                  <c:v>1305.1606463952501</c:v>
                </c:pt>
                <c:pt idx="6985">
                  <c:v>1288.22918088341</c:v>
                </c:pt>
                <c:pt idx="6986">
                  <c:v>1209.3554933307801</c:v>
                </c:pt>
                <c:pt idx="6987">
                  <c:v>1167.1696997597701</c:v>
                </c:pt>
                <c:pt idx="6988">
                  <c:v>1151.7116762575099</c:v>
                </c:pt>
                <c:pt idx="6989">
                  <c:v>1131.3639398109401</c:v>
                </c:pt>
                <c:pt idx="6990">
                  <c:v>1114.72827891669</c:v>
                </c:pt>
                <c:pt idx="6991">
                  <c:v>1099.1039907321499</c:v>
                </c:pt>
                <c:pt idx="6992">
                  <c:v>1080.83552959238</c:v>
                </c:pt>
                <c:pt idx="6993">
                  <c:v>1056.24800564049</c:v>
                </c:pt>
                <c:pt idx="6994">
                  <c:v>1025.2401193001299</c:v>
                </c:pt>
                <c:pt idx="6995">
                  <c:v>1019.96709052867</c:v>
                </c:pt>
                <c:pt idx="6996">
                  <c:v>1045.32226495912</c:v>
                </c:pt>
                <c:pt idx="6997">
                  <c:v>1046.7322616102599</c:v>
                </c:pt>
                <c:pt idx="6998">
                  <c:v>973.989143965626</c:v>
                </c:pt>
                <c:pt idx="6999">
                  <c:v>914.99246943735704</c:v>
                </c:pt>
                <c:pt idx="7000">
                  <c:v>909.38903987719902</c:v>
                </c:pt>
                <c:pt idx="7001">
                  <c:v>885.53416504511699</c:v>
                </c:pt>
                <c:pt idx="7002">
                  <c:v>872.30651873129398</c:v>
                </c:pt>
                <c:pt idx="7003">
                  <c:v>863.51341002530705</c:v>
                </c:pt>
                <c:pt idx="7004">
                  <c:v>847.41957759404397</c:v>
                </c:pt>
                <c:pt idx="7005">
                  <c:v>831.73024240267102</c:v>
                </c:pt>
                <c:pt idx="7006">
                  <c:v>812.14443041838194</c:v>
                </c:pt>
                <c:pt idx="7007">
                  <c:v>809.28749095307398</c:v>
                </c:pt>
                <c:pt idx="7008">
                  <c:v>833.16273832877198</c:v>
                </c:pt>
                <c:pt idx="7009">
                  <c:v>870.78582112848403</c:v>
                </c:pt>
                <c:pt idx="7010">
                  <c:v>832.83751697373202</c:v>
                </c:pt>
                <c:pt idx="7011">
                  <c:v>772.29273989025501</c:v>
                </c:pt>
                <c:pt idx="7012">
                  <c:v>783.10083045087003</c:v>
                </c:pt>
                <c:pt idx="7013">
                  <c:v>783.64807180515504</c:v>
                </c:pt>
                <c:pt idx="7014">
                  <c:v>769.99793308671201</c:v>
                </c:pt>
                <c:pt idx="7015">
                  <c:v>761.86872063044598</c:v>
                </c:pt>
                <c:pt idx="7016">
                  <c:v>765.26194208484299</c:v>
                </c:pt>
                <c:pt idx="7017">
                  <c:v>771.92656587894396</c:v>
                </c:pt>
                <c:pt idx="7018">
                  <c:v>788.09339205480296</c:v>
                </c:pt>
                <c:pt idx="7019">
                  <c:v>801.13939524557702</c:v>
                </c:pt>
                <c:pt idx="7020">
                  <c:v>794.58232576635896</c:v>
                </c:pt>
                <c:pt idx="7021">
                  <c:v>818.84815150208203</c:v>
                </c:pt>
                <c:pt idx="7022">
                  <c:v>871.59142289150395</c:v>
                </c:pt>
                <c:pt idx="7023">
                  <c:v>893.15532467527396</c:v>
                </c:pt>
                <c:pt idx="7024">
                  <c:v>863.29262204922202</c:v>
                </c:pt>
                <c:pt idx="7025">
                  <c:v>856.17041890835799</c:v>
                </c:pt>
                <c:pt idx="7026">
                  <c:v>883.63669310997398</c:v>
                </c:pt>
                <c:pt idx="7027">
                  <c:v>884.50641438800403</c:v>
                </c:pt>
                <c:pt idx="7028">
                  <c:v>892.40711595429696</c:v>
                </c:pt>
                <c:pt idx="7029">
                  <c:v>908.28517001309001</c:v>
                </c:pt>
                <c:pt idx="7030">
                  <c:v>925.97905942795296</c:v>
                </c:pt>
                <c:pt idx="7031">
                  <c:v>946.53620667734594</c:v>
                </c:pt>
                <c:pt idx="7032">
                  <c:v>962.57116497158404</c:v>
                </c:pt>
                <c:pt idx="7033">
                  <c:v>1003.13611459965</c:v>
                </c:pt>
                <c:pt idx="7034">
                  <c:v>1067.63393747848</c:v>
                </c:pt>
                <c:pt idx="7035">
                  <c:v>1121.64455297007</c:v>
                </c:pt>
                <c:pt idx="7036">
                  <c:v>1101.62542507328</c:v>
                </c:pt>
                <c:pt idx="7037">
                  <c:v>1065.7790031247</c:v>
                </c:pt>
                <c:pt idx="7038">
                  <c:v>1092.3964986403601</c:v>
                </c:pt>
                <c:pt idx="7039">
                  <c:v>1114.87643142396</c:v>
                </c:pt>
                <c:pt idx="7040">
                  <c:v>1140.1744123425799</c:v>
                </c:pt>
                <c:pt idx="7041">
                  <c:v>1170.3418775350201</c:v>
                </c:pt>
                <c:pt idx="7042">
                  <c:v>1195.6437408464999</c:v>
                </c:pt>
                <c:pt idx="7043">
                  <c:v>1206.1904590946499</c:v>
                </c:pt>
                <c:pt idx="7044">
                  <c:v>1242.37395204124</c:v>
                </c:pt>
                <c:pt idx="7045">
                  <c:v>1309.6917019335499</c:v>
                </c:pt>
                <c:pt idx="7046">
                  <c:v>1362.22758530953</c:v>
                </c:pt>
                <c:pt idx="7047">
                  <c:v>1339.12944379803</c:v>
                </c:pt>
                <c:pt idx="7048">
                  <c:v>1303.7767773468599</c:v>
                </c:pt>
                <c:pt idx="7049">
                  <c:v>1328.98769786713</c:v>
                </c:pt>
                <c:pt idx="7050">
                  <c:v>1340.49395137549</c:v>
                </c:pt>
                <c:pt idx="7051">
                  <c:v>1343.9942830530999</c:v>
                </c:pt>
                <c:pt idx="7052">
                  <c:v>1359.7424688820599</c:v>
                </c:pt>
                <c:pt idx="7053">
                  <c:v>1384.38818975704</c:v>
                </c:pt>
                <c:pt idx="7054">
                  <c:v>1390.6442550192</c:v>
                </c:pt>
                <c:pt idx="7055">
                  <c:v>1411.6608778776999</c:v>
                </c:pt>
                <c:pt idx="7056">
                  <c:v>1452.0492992976001</c:v>
                </c:pt>
                <c:pt idx="7057">
                  <c:v>1472.1334268941901</c:v>
                </c:pt>
                <c:pt idx="7058">
                  <c:v>1438.23948871895</c:v>
                </c:pt>
                <c:pt idx="7059">
                  <c:v>1405.7620616444001</c:v>
                </c:pt>
                <c:pt idx="7060">
                  <c:v>1415.7355201159401</c:v>
                </c:pt>
                <c:pt idx="7061">
                  <c:v>1407.37794151664</c:v>
                </c:pt>
                <c:pt idx="7062">
                  <c:v>1399.39679632296</c:v>
                </c:pt>
                <c:pt idx="7063">
                  <c:v>1404.2640940543199</c:v>
                </c:pt>
                <c:pt idx="7064">
                  <c:v>1405.69602283528</c:v>
                </c:pt>
                <c:pt idx="7065">
                  <c:v>1386.4277806365501</c:v>
                </c:pt>
                <c:pt idx="7066">
                  <c:v>1395.24323768511</c:v>
                </c:pt>
                <c:pt idx="7067">
                  <c:v>1424.11340121172</c:v>
                </c:pt>
                <c:pt idx="7068">
                  <c:v>1414.96600009791</c:v>
                </c:pt>
                <c:pt idx="7069">
                  <c:v>1344.29118806213</c:v>
                </c:pt>
                <c:pt idx="7070">
                  <c:v>1284.80270370531</c:v>
                </c:pt>
                <c:pt idx="7071">
                  <c:v>1277.25048137352</c:v>
                </c:pt>
                <c:pt idx="7072">
                  <c:v>1250.6923047810101</c:v>
                </c:pt>
                <c:pt idx="7073">
                  <c:v>1215.48880271639</c:v>
                </c:pt>
                <c:pt idx="7074">
                  <c:v>1180.99235442187</c:v>
                </c:pt>
                <c:pt idx="7075">
                  <c:v>1149.7106224378799</c:v>
                </c:pt>
                <c:pt idx="7076">
                  <c:v>1117.0151771220701</c:v>
                </c:pt>
                <c:pt idx="7077">
                  <c:v>1067.9439313380799</c:v>
                </c:pt>
                <c:pt idx="7078">
                  <c:v>1039.3351006911701</c:v>
                </c:pt>
                <c:pt idx="7079">
                  <c:v>1046.83573735964</c:v>
                </c:pt>
                <c:pt idx="7080">
                  <c:v>1045.0243712260301</c:v>
                </c:pt>
                <c:pt idx="7081">
                  <c:v>968.102323716922</c:v>
                </c:pt>
                <c:pt idx="7082">
                  <c:v>863.56308643581201</c:v>
                </c:pt>
                <c:pt idx="7083">
                  <c:v>815.62655650474505</c:v>
                </c:pt>
                <c:pt idx="7084">
                  <c:v>772.78045809748596</c:v>
                </c:pt>
                <c:pt idx="7085">
                  <c:v>730.89951376002</c:v>
                </c:pt>
                <c:pt idx="7086">
                  <c:v>692.58537513216697</c:v>
                </c:pt>
                <c:pt idx="7087">
                  <c:v>651.96335473483498</c:v>
                </c:pt>
                <c:pt idx="7088">
                  <c:v>601.88067542716499</c:v>
                </c:pt>
                <c:pt idx="7089">
                  <c:v>534.89597686653201</c:v>
                </c:pt>
                <c:pt idx="7090">
                  <c:v>472.07211096020899</c:v>
                </c:pt>
                <c:pt idx="7091">
                  <c:v>438.27452617240999</c:v>
                </c:pt>
                <c:pt idx="7092">
                  <c:v>417.57213433732602</c:v>
                </c:pt>
                <c:pt idx="7093">
                  <c:v>356.47872344245599</c:v>
                </c:pt>
                <c:pt idx="7094">
                  <c:v>263.64259222010497</c:v>
                </c:pt>
                <c:pt idx="7095">
                  <c:v>205.10693924148001</c:v>
                </c:pt>
                <c:pt idx="7096">
                  <c:v>162.114830233585</c:v>
                </c:pt>
                <c:pt idx="7097">
                  <c:v>105.374878040422</c:v>
                </c:pt>
                <c:pt idx="7098">
                  <c:v>49.711982499625201</c:v>
                </c:pt>
                <c:pt idx="7099">
                  <c:v>1.0602456203336099</c:v>
                </c:pt>
                <c:pt idx="7100">
                  <c:v>-44.034884229545597</c:v>
                </c:pt>
                <c:pt idx="7101">
                  <c:v>-97.706167630861003</c:v>
                </c:pt>
                <c:pt idx="7102">
                  <c:v>-161.557457588853</c:v>
                </c:pt>
                <c:pt idx="7103">
                  <c:v>-187.95688207577399</c:v>
                </c:pt>
                <c:pt idx="7104">
                  <c:v>-189.85130619281799</c:v>
                </c:pt>
                <c:pt idx="7105">
                  <c:v>-231.38970468437699</c:v>
                </c:pt>
                <c:pt idx="7106">
                  <c:v>-329.30821558749898</c:v>
                </c:pt>
                <c:pt idx="7107">
                  <c:v>-407.69113552317202</c:v>
                </c:pt>
                <c:pt idx="7108">
                  <c:v>-437.02022777291802</c:v>
                </c:pt>
                <c:pt idx="7109">
                  <c:v>-480.637122454669</c:v>
                </c:pt>
                <c:pt idx="7110">
                  <c:v>-522.26251435289703</c:v>
                </c:pt>
                <c:pt idx="7111">
                  <c:v>-554.10497951238199</c:v>
                </c:pt>
                <c:pt idx="7112">
                  <c:v>-583.16258171397806</c:v>
                </c:pt>
                <c:pt idx="7113">
                  <c:v>-618.67568023940805</c:v>
                </c:pt>
                <c:pt idx="7114">
                  <c:v>-676.86040926217697</c:v>
                </c:pt>
                <c:pt idx="7115">
                  <c:v>-708.745667590469</c:v>
                </c:pt>
                <c:pt idx="7116">
                  <c:v>-696.23006182135202</c:v>
                </c:pt>
                <c:pt idx="7117">
                  <c:v>-692.91511119538802</c:v>
                </c:pt>
                <c:pt idx="7118">
                  <c:v>-765.99252473091303</c:v>
                </c:pt>
                <c:pt idx="7119">
                  <c:v>-852.94170446140697</c:v>
                </c:pt>
                <c:pt idx="7120">
                  <c:v>-870.01155893723103</c:v>
                </c:pt>
                <c:pt idx="7121">
                  <c:v>-890.22146305938804</c:v>
                </c:pt>
                <c:pt idx="7122">
                  <c:v>-915.37691974062795</c:v>
                </c:pt>
                <c:pt idx="7123">
                  <c:v>-939.17907161246796</c:v>
                </c:pt>
                <c:pt idx="7124">
                  <c:v>-960.61056709837101</c:v>
                </c:pt>
                <c:pt idx="7125">
                  <c:v>-974.647346113867</c:v>
                </c:pt>
                <c:pt idx="7126">
                  <c:v>-996.03021047018399</c:v>
                </c:pt>
                <c:pt idx="7127">
                  <c:v>-1017.92409323335</c:v>
                </c:pt>
                <c:pt idx="7128">
                  <c:v>-1015.394073862</c:v>
                </c:pt>
                <c:pt idx="7129">
                  <c:v>-1005.27267511458</c:v>
                </c:pt>
                <c:pt idx="7130">
                  <c:v>-1041.6972525598201</c:v>
                </c:pt>
                <c:pt idx="7131">
                  <c:v>-1105.2439186931599</c:v>
                </c:pt>
                <c:pt idx="7132">
                  <c:v>-1122.5385166275901</c:v>
                </c:pt>
                <c:pt idx="7133">
                  <c:v>-1125.5998750323599</c:v>
                </c:pt>
                <c:pt idx="7134">
                  <c:v>-1141.93632362312</c:v>
                </c:pt>
                <c:pt idx="7135">
                  <c:v>-1158.47119446691</c:v>
                </c:pt>
                <c:pt idx="7136">
                  <c:v>-1176.5204075755901</c:v>
                </c:pt>
                <c:pt idx="7137">
                  <c:v>-1193.2849193905799</c:v>
                </c:pt>
                <c:pt idx="7138">
                  <c:v>-1205.5251196639699</c:v>
                </c:pt>
                <c:pt idx="7139">
                  <c:v>-1216.17524195843</c:v>
                </c:pt>
                <c:pt idx="7140">
                  <c:v>-1236.2691252644099</c:v>
                </c:pt>
                <c:pt idx="7141">
                  <c:v>-1240.5481983985201</c:v>
                </c:pt>
                <c:pt idx="7142">
                  <c:v>-1223.5153514031799</c:v>
                </c:pt>
                <c:pt idx="7143">
                  <c:v>-1214.0468730417999</c:v>
                </c:pt>
                <c:pt idx="7144">
                  <c:v>-1278.6023691052601</c:v>
                </c:pt>
                <c:pt idx="7145">
                  <c:v>-1355.03852009141</c:v>
                </c:pt>
                <c:pt idx="7146">
                  <c:v>-1362.80165365733</c:v>
                </c:pt>
                <c:pt idx="7147">
                  <c:v>-1371.2383850513099</c:v>
                </c:pt>
                <c:pt idx="7148">
                  <c:v>-1380.0214870807499</c:v>
                </c:pt>
                <c:pt idx="7149">
                  <c:v>-1393.1350421345101</c:v>
                </c:pt>
                <c:pt idx="7150">
                  <c:v>-1415.33971438358</c:v>
                </c:pt>
                <c:pt idx="7151">
                  <c:v>-1453.02203419635</c:v>
                </c:pt>
                <c:pt idx="7152">
                  <c:v>-1471.5436026371699</c:v>
                </c:pt>
                <c:pt idx="7153">
                  <c:v>-1462.4016366268099</c:v>
                </c:pt>
                <c:pt idx="7154">
                  <c:v>-1464.52224844025</c:v>
                </c:pt>
                <c:pt idx="7155">
                  <c:v>-1544.1431399051901</c:v>
                </c:pt>
                <c:pt idx="7156">
                  <c:v>-1627.58403738022</c:v>
                </c:pt>
                <c:pt idx="7157">
                  <c:v>-1641.7456299698299</c:v>
                </c:pt>
                <c:pt idx="7158">
                  <c:v>-1671.8944422119901</c:v>
                </c:pt>
                <c:pt idx="7159">
                  <c:v>-1716.4291668041999</c:v>
                </c:pt>
                <c:pt idx="7160">
                  <c:v>-1764.4811578164099</c:v>
                </c:pt>
                <c:pt idx="7161">
                  <c:v>-1809.00210132865</c:v>
                </c:pt>
                <c:pt idx="7162">
                  <c:v>-1850.77842583907</c:v>
                </c:pt>
                <c:pt idx="7163">
                  <c:v>-1905.41218683138</c:v>
                </c:pt>
                <c:pt idx="7164">
                  <c:v>-1956.9893980975501</c:v>
                </c:pt>
                <c:pt idx="7165">
                  <c:v>-1982.15190009295</c:v>
                </c:pt>
                <c:pt idx="7166">
                  <c:v>-1983.0791348335699</c:v>
                </c:pt>
                <c:pt idx="7167">
                  <c:v>-2047.68621319621</c:v>
                </c:pt>
                <c:pt idx="7168">
                  <c:v>-2167.68880267144</c:v>
                </c:pt>
                <c:pt idx="7169">
                  <c:v>-2236.9033629333899</c:v>
                </c:pt>
                <c:pt idx="7170">
                  <c:v>-2299.0008058576</c:v>
                </c:pt>
                <c:pt idx="7171">
                  <c:v>-2367.9635300404598</c:v>
                </c:pt>
                <c:pt idx="7172">
                  <c:v>-2433.46845921559</c:v>
                </c:pt>
                <c:pt idx="7173">
                  <c:v>-2503.5097187717802</c:v>
                </c:pt>
                <c:pt idx="7174">
                  <c:v>-2572.33119772089</c:v>
                </c:pt>
                <c:pt idx="7175">
                  <c:v>-2642.9983931179199</c:v>
                </c:pt>
                <c:pt idx="7176">
                  <c:v>-2717.06013232739</c:v>
                </c:pt>
                <c:pt idx="7177">
                  <c:v>-2773.9458804585502</c:v>
                </c:pt>
                <c:pt idx="7178">
                  <c:v>-2808.8150276852498</c:v>
                </c:pt>
                <c:pt idx="7179">
                  <c:v>-2879.8313916019101</c:v>
                </c:pt>
                <c:pt idx="7180">
                  <c:v>-3010.0563093322999</c:v>
                </c:pt>
                <c:pt idx="7181">
                  <c:v>-3115.8533481999002</c:v>
                </c:pt>
                <c:pt idx="7182">
                  <c:v>-3197.3032510069502</c:v>
                </c:pt>
                <c:pt idx="7183">
                  <c:v>-3291.9053358209399</c:v>
                </c:pt>
                <c:pt idx="7184">
                  <c:v>-3377.77487551782</c:v>
                </c:pt>
                <c:pt idx="7185">
                  <c:v>-3462.2167250781099</c:v>
                </c:pt>
                <c:pt idx="7186">
                  <c:v>-3546.4180120252199</c:v>
                </c:pt>
                <c:pt idx="7187">
                  <c:v>-3629.9163570585201</c:v>
                </c:pt>
                <c:pt idx="7188">
                  <c:v>-3717.6245228788098</c:v>
                </c:pt>
                <c:pt idx="7189">
                  <c:v>-3799.3783855153001</c:v>
                </c:pt>
                <c:pt idx="7190">
                  <c:v>-3869.2057228476501</c:v>
                </c:pt>
                <c:pt idx="7191">
                  <c:v>-3942.8336903434101</c:v>
                </c:pt>
                <c:pt idx="7192">
                  <c:v>-4068.4608999203901</c:v>
                </c:pt>
                <c:pt idx="7193">
                  <c:v>-4189.99593475446</c:v>
                </c:pt>
                <c:pt idx="7194">
                  <c:v>-4265.7868419589804</c:v>
                </c:pt>
                <c:pt idx="7195">
                  <c:v>-4354.0112727080104</c:v>
                </c:pt>
                <c:pt idx="7196">
                  <c:v>-4432.2924511706797</c:v>
                </c:pt>
                <c:pt idx="7197">
                  <c:v>-4515.1631179384303</c:v>
                </c:pt>
                <c:pt idx="7198">
                  <c:v>-4620.2171007296301</c:v>
                </c:pt>
                <c:pt idx="7199">
                  <c:v>-4731.5011560551002</c:v>
                </c:pt>
                <c:pt idx="7200">
                  <c:v>-4819.4638539023299</c:v>
                </c:pt>
                <c:pt idx="7201">
                  <c:v>-4863.6720180144403</c:v>
                </c:pt>
                <c:pt idx="7202">
                  <c:v>-4910.1860717626096</c:v>
                </c:pt>
                <c:pt idx="7203">
                  <c:v>-5031.1807196055297</c:v>
                </c:pt>
                <c:pt idx="7204">
                  <c:v>-5156.7907098747</c:v>
                </c:pt>
                <c:pt idx="7205">
                  <c:v>-5233.6076037656503</c:v>
                </c:pt>
                <c:pt idx="7206">
                  <c:v>-5319.9870547455403</c:v>
                </c:pt>
                <c:pt idx="7207">
                  <c:v>-5383.16484356008</c:v>
                </c:pt>
                <c:pt idx="7208">
                  <c:v>-5442.1646781853196</c:v>
                </c:pt>
                <c:pt idx="7209">
                  <c:v>-5522.9270892805698</c:v>
                </c:pt>
                <c:pt idx="7210">
                  <c:v>-5603.9221387757298</c:v>
                </c:pt>
                <c:pt idx="7211">
                  <c:v>-5676.2585752846999</c:v>
                </c:pt>
                <c:pt idx="7212">
                  <c:v>-5721.9466166217799</c:v>
                </c:pt>
                <c:pt idx="7213">
                  <c:v>-5746.5822971226498</c:v>
                </c:pt>
                <c:pt idx="7214">
                  <c:v>-5759.4279493902004</c:v>
                </c:pt>
                <c:pt idx="7215">
                  <c:v>-5845.6607218880799</c:v>
                </c:pt>
                <c:pt idx="7216">
                  <c:v>-5962.70633142105</c:v>
                </c:pt>
                <c:pt idx="7217">
                  <c:v>-6011.0489899153799</c:v>
                </c:pt>
                <c:pt idx="7218">
                  <c:v>-6051.7044583194802</c:v>
                </c:pt>
                <c:pt idx="7219">
                  <c:v>-6099.3215184953297</c:v>
                </c:pt>
                <c:pt idx="7220">
                  <c:v>-6148.7265336877699</c:v>
                </c:pt>
                <c:pt idx="7221">
                  <c:v>-6192.1949727124802</c:v>
                </c:pt>
                <c:pt idx="7222">
                  <c:v>-6231.0063333132102</c:v>
                </c:pt>
                <c:pt idx="7223">
                  <c:v>-6263.4360525394204</c:v>
                </c:pt>
                <c:pt idx="7224">
                  <c:v>-6290.1423882497302</c:v>
                </c:pt>
                <c:pt idx="7225">
                  <c:v>-6313.2333786875997</c:v>
                </c:pt>
                <c:pt idx="7226">
                  <c:v>-6299.7599929603502</c:v>
                </c:pt>
                <c:pt idx="7227">
                  <c:v>-6310.37199453833</c:v>
                </c:pt>
                <c:pt idx="7228">
                  <c:v>-6373.7850967258601</c:v>
                </c:pt>
                <c:pt idx="7229">
                  <c:v>-6395.86073846196</c:v>
                </c:pt>
                <c:pt idx="7230">
                  <c:v>-6401.7204143406698</c:v>
                </c:pt>
                <c:pt idx="7231">
                  <c:v>-6417.00299934141</c:v>
                </c:pt>
                <c:pt idx="7232">
                  <c:v>-6423.9954464008997</c:v>
                </c:pt>
                <c:pt idx="7233">
                  <c:v>-6435.0406024642198</c:v>
                </c:pt>
                <c:pt idx="7234">
                  <c:v>-6455.7407125094296</c:v>
                </c:pt>
                <c:pt idx="7235">
                  <c:v>-6472.4027643464997</c:v>
                </c:pt>
                <c:pt idx="7236">
                  <c:v>-6475.2473446282802</c:v>
                </c:pt>
                <c:pt idx="7237">
                  <c:v>-6453.3064413231796</c:v>
                </c:pt>
                <c:pt idx="7238">
                  <c:v>-6421.3211405154498</c:v>
                </c:pt>
                <c:pt idx="7239">
                  <c:v>-6394.0578294258603</c:v>
                </c:pt>
                <c:pt idx="7240">
                  <c:v>-6347.8301108876303</c:v>
                </c:pt>
                <c:pt idx="7241">
                  <c:v>-6384.4730432363604</c:v>
                </c:pt>
                <c:pt idx="7242">
                  <c:v>-6454.0713109727203</c:v>
                </c:pt>
                <c:pt idx="7243">
                  <c:v>-6443.0660099331199</c:v>
                </c:pt>
                <c:pt idx="7244">
                  <c:v>-6416.4972478465997</c:v>
                </c:pt>
                <c:pt idx="7245">
                  <c:v>-6384.0200670017903</c:v>
                </c:pt>
                <c:pt idx="7246">
                  <c:v>-6358.2550131238904</c:v>
                </c:pt>
                <c:pt idx="7247">
                  <c:v>-6339.8034353659896</c:v>
                </c:pt>
                <c:pt idx="7248">
                  <c:v>-6306.6283176522402</c:v>
                </c:pt>
                <c:pt idx="7249">
                  <c:v>-6274.9162401264502</c:v>
                </c:pt>
                <c:pt idx="7250">
                  <c:v>-6258.1647388907804</c:v>
                </c:pt>
                <c:pt idx="7251">
                  <c:v>-6234.6921732370702</c:v>
                </c:pt>
                <c:pt idx="7252">
                  <c:v>-6179.2999206744898</c:v>
                </c:pt>
                <c:pt idx="7253">
                  <c:v>-6145.7080191555197</c:v>
                </c:pt>
                <c:pt idx="7254">
                  <c:v>-6154.0341030380096</c:v>
                </c:pt>
                <c:pt idx="7255">
                  <c:v>-6123.2144571934996</c:v>
                </c:pt>
                <c:pt idx="7256">
                  <c:v>-6090.91741651547</c:v>
                </c:pt>
                <c:pt idx="7257">
                  <c:v>-6075.1282295275596</c:v>
                </c:pt>
                <c:pt idx="7258">
                  <c:v>-6047.38101002855</c:v>
                </c:pt>
                <c:pt idx="7259">
                  <c:v>-6015.9689491887002</c:v>
                </c:pt>
                <c:pt idx="7260">
                  <c:v>-5975.3077919143798</c:v>
                </c:pt>
                <c:pt idx="7261">
                  <c:v>-5935.9097943353299</c:v>
                </c:pt>
                <c:pt idx="7262">
                  <c:v>-5909.1525631160803</c:v>
                </c:pt>
                <c:pt idx="7263">
                  <c:v>-5857.9493806494202</c:v>
                </c:pt>
                <c:pt idx="7264">
                  <c:v>-5767.8380623959201</c:v>
                </c:pt>
                <c:pt idx="7265">
                  <c:v>-5699.0998711554003</c:v>
                </c:pt>
                <c:pt idx="7266">
                  <c:v>-5699.1131650118696</c:v>
                </c:pt>
                <c:pt idx="7267">
                  <c:v>-5701.3583831155402</c:v>
                </c:pt>
                <c:pt idx="7268">
                  <c:v>-5668.4180679135998</c:v>
                </c:pt>
                <c:pt idx="7269">
                  <c:v>-5637.8918882089802</c:v>
                </c:pt>
                <c:pt idx="7270">
                  <c:v>-5607.34081869485</c:v>
                </c:pt>
                <c:pt idx="7271">
                  <c:v>-5571.0863349750198</c:v>
                </c:pt>
                <c:pt idx="7272">
                  <c:v>-5527.0030009976199</c:v>
                </c:pt>
                <c:pt idx="7273">
                  <c:v>-5481.0315041542299</c:v>
                </c:pt>
                <c:pt idx="7274">
                  <c:v>-5432.7992359505997</c:v>
                </c:pt>
                <c:pt idx="7275">
                  <c:v>-5381.6047687042901</c:v>
                </c:pt>
                <c:pt idx="7276">
                  <c:v>-5315.2283764151898</c:v>
                </c:pt>
                <c:pt idx="7277">
                  <c:v>-5223.64327254214</c:v>
                </c:pt>
                <c:pt idx="7278">
                  <c:v>-5217.0799813471403</c:v>
                </c:pt>
                <c:pt idx="7279">
                  <c:v>-5228.7847309196404</c:v>
                </c:pt>
                <c:pt idx="7280">
                  <c:v>-5162.2783234141898</c:v>
                </c:pt>
                <c:pt idx="7281">
                  <c:v>-5120.5075072113304</c:v>
                </c:pt>
                <c:pt idx="7282">
                  <c:v>-5083.8218577796697</c:v>
                </c:pt>
                <c:pt idx="7283">
                  <c:v>-5039.65778960015</c:v>
                </c:pt>
                <c:pt idx="7284">
                  <c:v>-4996.7948215377701</c:v>
                </c:pt>
                <c:pt idx="7285">
                  <c:v>-4942.96609971208</c:v>
                </c:pt>
                <c:pt idx="7286">
                  <c:v>-4897.1383852727504</c:v>
                </c:pt>
                <c:pt idx="7287">
                  <c:v>-4856.2261219269603</c:v>
                </c:pt>
                <c:pt idx="7288">
                  <c:v>-4793.5389902786601</c:v>
                </c:pt>
                <c:pt idx="7289">
                  <c:v>-4688.9619131213904</c:v>
                </c:pt>
                <c:pt idx="7290">
                  <c:v>-4636.5443604694901</c:v>
                </c:pt>
                <c:pt idx="7291">
                  <c:v>-4645.8045305855103</c:v>
                </c:pt>
                <c:pt idx="7292">
                  <c:v>-4596.8825906796301</c:v>
                </c:pt>
                <c:pt idx="7293">
                  <c:v>-4541.0959199485596</c:v>
                </c:pt>
                <c:pt idx="7294">
                  <c:v>-4503.2574554430303</c:v>
                </c:pt>
                <c:pt idx="7295">
                  <c:v>-4453.89707203332</c:v>
                </c:pt>
                <c:pt idx="7296">
                  <c:v>-4376.1782197049697</c:v>
                </c:pt>
                <c:pt idx="7297">
                  <c:v>-4307.0021641292997</c:v>
                </c:pt>
                <c:pt idx="7298">
                  <c:v>-4258.1031014692599</c:v>
                </c:pt>
                <c:pt idx="7299">
                  <c:v>-4196.9649885961899</c:v>
                </c:pt>
                <c:pt idx="7300">
                  <c:v>-4132.66826136281</c:v>
                </c:pt>
                <c:pt idx="7301">
                  <c:v>-4038.7280153351098</c:v>
                </c:pt>
                <c:pt idx="7302">
                  <c:v>-3953.0793395401101</c:v>
                </c:pt>
                <c:pt idx="7303">
                  <c:v>-3925.1931793488402</c:v>
                </c:pt>
                <c:pt idx="7304">
                  <c:v>-3892.7279771326898</c:v>
                </c:pt>
                <c:pt idx="7305">
                  <c:v>-3817.2442603899399</c:v>
                </c:pt>
                <c:pt idx="7306">
                  <c:v>-3726.2180838223098</c:v>
                </c:pt>
                <c:pt idx="7307">
                  <c:v>-3643.9191971099999</c:v>
                </c:pt>
                <c:pt idx="7308">
                  <c:v>-3564.9711347304201</c:v>
                </c:pt>
                <c:pt idx="7309">
                  <c:v>-3490.7653424751502</c:v>
                </c:pt>
                <c:pt idx="7310">
                  <c:v>-3420.8841209417301</c:v>
                </c:pt>
                <c:pt idx="7311">
                  <c:v>-3347.57088301265</c:v>
                </c:pt>
                <c:pt idx="7312">
                  <c:v>-3237.2867287621598</c:v>
                </c:pt>
                <c:pt idx="7313">
                  <c:v>-3137.4147342317001</c:v>
                </c:pt>
                <c:pt idx="7314">
                  <c:v>-3095.5654165269102</c:v>
                </c:pt>
                <c:pt idx="7315">
                  <c:v>-3032.8944570445601</c:v>
                </c:pt>
                <c:pt idx="7316">
                  <c:v>-2955.0632377112202</c:v>
                </c:pt>
                <c:pt idx="7317">
                  <c:v>-2882.0390948076601</c:v>
                </c:pt>
                <c:pt idx="7318">
                  <c:v>-2787.4876598044798</c:v>
                </c:pt>
                <c:pt idx="7319">
                  <c:v>-2673.1504828432699</c:v>
                </c:pt>
                <c:pt idx="7320">
                  <c:v>-2564.8273380535402</c:v>
                </c:pt>
                <c:pt idx="7321">
                  <c:v>-2473.9679668389799</c:v>
                </c:pt>
                <c:pt idx="7322">
                  <c:v>-2378.3368467654</c:v>
                </c:pt>
                <c:pt idx="7323">
                  <c:v>-2243.1254872978802</c:v>
                </c:pt>
                <c:pt idx="7324">
                  <c:v>-2130.9894592454202</c:v>
                </c:pt>
                <c:pt idx="7325">
                  <c:v>-2085.4836859863199</c:v>
                </c:pt>
                <c:pt idx="7326">
                  <c:v>-2018.75450681402</c:v>
                </c:pt>
                <c:pt idx="7327">
                  <c:v>-1932.46471443216</c:v>
                </c:pt>
                <c:pt idx="7328">
                  <c:v>-1838.18294932921</c:v>
                </c:pt>
                <c:pt idx="7329">
                  <c:v>-1727.3390497016401</c:v>
                </c:pt>
                <c:pt idx="7330">
                  <c:v>-1621.72972031116</c:v>
                </c:pt>
                <c:pt idx="7331">
                  <c:v>-1526.0984162205</c:v>
                </c:pt>
                <c:pt idx="7332">
                  <c:v>-1426.99985319543</c:v>
                </c:pt>
                <c:pt idx="7333">
                  <c:v>-1319.73063565494</c:v>
                </c:pt>
                <c:pt idx="7334">
                  <c:v>-1176.53755229478</c:v>
                </c:pt>
                <c:pt idx="7335">
                  <c:v>-1076.1077614682999</c:v>
                </c:pt>
                <c:pt idx="7336">
                  <c:v>-1045.3219972392901</c:v>
                </c:pt>
                <c:pt idx="7337">
                  <c:v>-972.34728372214295</c:v>
                </c:pt>
                <c:pt idx="7338">
                  <c:v>-867.08808766678101</c:v>
                </c:pt>
                <c:pt idx="7339">
                  <c:v>-774.17044506883599</c:v>
                </c:pt>
                <c:pt idx="7340">
                  <c:v>-698.36559682259394</c:v>
                </c:pt>
                <c:pt idx="7341">
                  <c:v>-625.52547406863698</c:v>
                </c:pt>
                <c:pt idx="7342">
                  <c:v>-538.82669482908295</c:v>
                </c:pt>
                <c:pt idx="7343">
                  <c:v>-442.61054447882901</c:v>
                </c:pt>
                <c:pt idx="7344">
                  <c:v>-353.53400202718501</c:v>
                </c:pt>
                <c:pt idx="7345">
                  <c:v>-263.71409387214402</c:v>
                </c:pt>
                <c:pt idx="7346">
                  <c:v>-142.12169771519399</c:v>
                </c:pt>
                <c:pt idx="7347">
                  <c:v>-27.573754349493701</c:v>
                </c:pt>
                <c:pt idx="7348">
                  <c:v>2.1076116447439301</c:v>
                </c:pt>
                <c:pt idx="7349">
                  <c:v>35.305300751753897</c:v>
                </c:pt>
                <c:pt idx="7350">
                  <c:v>115.94401123881001</c:v>
                </c:pt>
                <c:pt idx="7351">
                  <c:v>187.02734803041901</c:v>
                </c:pt>
                <c:pt idx="7352">
                  <c:v>258.00349284985299</c:v>
                </c:pt>
                <c:pt idx="7353">
                  <c:v>315.22326347351498</c:v>
                </c:pt>
                <c:pt idx="7354">
                  <c:v>363.06448438717399</c:v>
                </c:pt>
                <c:pt idx="7355">
                  <c:v>418.73013027982103</c:v>
                </c:pt>
                <c:pt idx="7356">
                  <c:v>479.35618656750103</c:v>
                </c:pt>
                <c:pt idx="7357">
                  <c:v>566.15180718463</c:v>
                </c:pt>
                <c:pt idx="7358">
                  <c:v>640.76636645531403</c:v>
                </c:pt>
                <c:pt idx="7359">
                  <c:v>650.60883913795999</c:v>
                </c:pt>
                <c:pt idx="7360">
                  <c:v>665.83689844543596</c:v>
                </c:pt>
                <c:pt idx="7361">
                  <c:v>711.41559480768001</c:v>
                </c:pt>
                <c:pt idx="7362">
                  <c:v>752.63922062433403</c:v>
                </c:pt>
                <c:pt idx="7363">
                  <c:v>799.66106529765705</c:v>
                </c:pt>
                <c:pt idx="7364">
                  <c:v>840.205565242749</c:v>
                </c:pt>
                <c:pt idx="7365">
                  <c:v>866.18046140708998</c:v>
                </c:pt>
                <c:pt idx="7366">
                  <c:v>887.13728490686594</c:v>
                </c:pt>
                <c:pt idx="7367">
                  <c:v>903.94815710839703</c:v>
                </c:pt>
                <c:pt idx="7368">
                  <c:v>931.22398638953098</c:v>
                </c:pt>
                <c:pt idx="7369">
                  <c:v>980.40128960881998</c:v>
                </c:pt>
                <c:pt idx="7370">
                  <c:v>1038.9804619189099</c:v>
                </c:pt>
                <c:pt idx="7371">
                  <c:v>1018.02139900161</c:v>
                </c:pt>
                <c:pt idx="7372">
                  <c:v>967.75864984396298</c:v>
                </c:pt>
                <c:pt idx="7373">
                  <c:v>972.03804582372902</c:v>
                </c:pt>
                <c:pt idx="7374">
                  <c:v>966.30522012849701</c:v>
                </c:pt>
                <c:pt idx="7375">
                  <c:v>981.54481447826504</c:v>
                </c:pt>
                <c:pt idx="7376">
                  <c:v>1000.90746635418</c:v>
                </c:pt>
                <c:pt idx="7377">
                  <c:v>991.95163948611105</c:v>
                </c:pt>
                <c:pt idx="7378">
                  <c:v>978.75266306702099</c:v>
                </c:pt>
                <c:pt idx="7379">
                  <c:v>956.38616161203799</c:v>
                </c:pt>
                <c:pt idx="7380">
                  <c:v>933.45614733601406</c:v>
                </c:pt>
                <c:pt idx="7381">
                  <c:v>923.32675145461701</c:v>
                </c:pt>
                <c:pt idx="7382">
                  <c:v>945.85188665833903</c:v>
                </c:pt>
                <c:pt idx="7383">
                  <c:v>917.52551279025295</c:v>
                </c:pt>
                <c:pt idx="7384">
                  <c:v>833.403605673024</c:v>
                </c:pt>
                <c:pt idx="7385">
                  <c:v>793.60418038824105</c:v>
                </c:pt>
                <c:pt idx="7386">
                  <c:v>774.99373392210703</c:v>
                </c:pt>
                <c:pt idx="7387">
                  <c:v>757.63851714766599</c:v>
                </c:pt>
                <c:pt idx="7388">
                  <c:v>730.43248575239795</c:v>
                </c:pt>
                <c:pt idx="7389">
                  <c:v>695.95243093361796</c:v>
                </c:pt>
                <c:pt idx="7390">
                  <c:v>653.96591638914799</c:v>
                </c:pt>
                <c:pt idx="7391">
                  <c:v>613.39253096643199</c:v>
                </c:pt>
                <c:pt idx="7392">
                  <c:v>583.73243671034902</c:v>
                </c:pt>
                <c:pt idx="7393">
                  <c:v>579.13505287348198</c:v>
                </c:pt>
                <c:pt idx="7394">
                  <c:v>531.85266987888201</c:v>
                </c:pt>
                <c:pt idx="7395">
                  <c:v>447.65940863395201</c:v>
                </c:pt>
                <c:pt idx="7396">
                  <c:v>402.82630989822297</c:v>
                </c:pt>
                <c:pt idx="7397">
                  <c:v>354.19723812696401</c:v>
                </c:pt>
                <c:pt idx="7398">
                  <c:v>306.05635498794697</c:v>
                </c:pt>
                <c:pt idx="7399">
                  <c:v>267.70343478278897</c:v>
                </c:pt>
                <c:pt idx="7400">
                  <c:v>221.015198844026</c:v>
                </c:pt>
                <c:pt idx="7401">
                  <c:v>176.624021913224</c:v>
                </c:pt>
                <c:pt idx="7402">
                  <c:v>130.981996693002</c:v>
                </c:pt>
                <c:pt idx="7403">
                  <c:v>81.048273011885996</c:v>
                </c:pt>
                <c:pt idx="7404">
                  <c:v>43.240235083410802</c:v>
                </c:pt>
                <c:pt idx="7405">
                  <c:v>37.740927981959203</c:v>
                </c:pt>
                <c:pt idx="7406">
                  <c:v>5.4948207117627197</c:v>
                </c:pt>
                <c:pt idx="7407">
                  <c:v>-85.346209190509498</c:v>
                </c:pt>
                <c:pt idx="7408">
                  <c:v>-154.16870905630699</c:v>
                </c:pt>
                <c:pt idx="7409">
                  <c:v>-198.456547054808</c:v>
                </c:pt>
                <c:pt idx="7410">
                  <c:v>-242.613251260867</c:v>
                </c:pt>
                <c:pt idx="7411">
                  <c:v>-282.21609572687998</c:v>
                </c:pt>
                <c:pt idx="7412">
                  <c:v>-322.21323346328199</c:v>
                </c:pt>
                <c:pt idx="7413">
                  <c:v>-369.93898672773997</c:v>
                </c:pt>
                <c:pt idx="7414">
                  <c:v>-421.89858686752302</c:v>
                </c:pt>
                <c:pt idx="7415">
                  <c:v>-470.34019310863499</c:v>
                </c:pt>
                <c:pt idx="7416">
                  <c:v>-480.68736697244702</c:v>
                </c:pt>
                <c:pt idx="7417">
                  <c:v>-500.12109260327901</c:v>
                </c:pt>
                <c:pt idx="7418">
                  <c:v>-565.93913960600196</c:v>
                </c:pt>
                <c:pt idx="7419">
                  <c:v>-610.022806076253</c:v>
                </c:pt>
                <c:pt idx="7420">
                  <c:v>-657.04139439586299</c:v>
                </c:pt>
                <c:pt idx="7421">
                  <c:v>-712.46282127300697</c:v>
                </c:pt>
                <c:pt idx="7422">
                  <c:v>-748.30760910059905</c:v>
                </c:pt>
                <c:pt idx="7423">
                  <c:v>-775.51101058922495</c:v>
                </c:pt>
                <c:pt idx="7424">
                  <c:v>-804.95319778550197</c:v>
                </c:pt>
                <c:pt idx="7425">
                  <c:v>-840.30485687813996</c:v>
                </c:pt>
                <c:pt idx="7426">
                  <c:v>-872.46156400630298</c:v>
                </c:pt>
                <c:pt idx="7427">
                  <c:v>-869.73047144909503</c:v>
                </c:pt>
                <c:pt idx="7428">
                  <c:v>-894.55365283642095</c:v>
                </c:pt>
                <c:pt idx="7429">
                  <c:v>-976.55170029494604</c:v>
                </c:pt>
                <c:pt idx="7430">
                  <c:v>-1037.5106758870099</c:v>
                </c:pt>
                <c:pt idx="7431">
                  <c:v>-1077.12480863667</c:v>
                </c:pt>
                <c:pt idx="7432">
                  <c:v>-1108.8444214517001</c:v>
                </c:pt>
                <c:pt idx="7433">
                  <c:v>-1143.0137450130101</c:v>
                </c:pt>
                <c:pt idx="7434">
                  <c:v>-1177.3431972004601</c:v>
                </c:pt>
                <c:pt idx="7435">
                  <c:v>-1219.0517985337799</c:v>
                </c:pt>
                <c:pt idx="7436">
                  <c:v>-1266.45545204986</c:v>
                </c:pt>
                <c:pt idx="7437">
                  <c:v>-1309.6129554905101</c:v>
                </c:pt>
                <c:pt idx="7438">
                  <c:v>-1336.8110178695699</c:v>
                </c:pt>
                <c:pt idx="7439">
                  <c:v>-1345.77218734958</c:v>
                </c:pt>
                <c:pt idx="7440">
                  <c:v>-1375.4521118139801</c:v>
                </c:pt>
                <c:pt idx="7441">
                  <c:v>-1451.0531287502999</c:v>
                </c:pt>
                <c:pt idx="7442">
                  <c:v>-1515.8677240970701</c:v>
                </c:pt>
                <c:pt idx="7443">
                  <c:v>-1562.3555638375799</c:v>
                </c:pt>
                <c:pt idx="7444">
                  <c:v>-1626.2998918052399</c:v>
                </c:pt>
                <c:pt idx="7445">
                  <c:v>-1678.1207390316899</c:v>
                </c:pt>
                <c:pt idx="7446">
                  <c:v>-1717.97800389853</c:v>
                </c:pt>
                <c:pt idx="7447">
                  <c:v>-1764.8895611995999</c:v>
                </c:pt>
                <c:pt idx="7448">
                  <c:v>-1826.9314338111801</c:v>
                </c:pt>
                <c:pt idx="7449">
                  <c:v>-1905.2893724631499</c:v>
                </c:pt>
                <c:pt idx="7450">
                  <c:v>-1983.1120410415299</c:v>
                </c:pt>
                <c:pt idx="7451">
                  <c:v>-2033.8711845909399</c:v>
                </c:pt>
                <c:pt idx="7452">
                  <c:v>-2068.4945027327199</c:v>
                </c:pt>
                <c:pt idx="7453">
                  <c:v>-2175.1188860942998</c:v>
                </c:pt>
                <c:pt idx="7454">
                  <c:v>-2305.74159692598</c:v>
                </c:pt>
                <c:pt idx="7455">
                  <c:v>-2377.4458480917301</c:v>
                </c:pt>
                <c:pt idx="7456">
                  <c:v>-2460.5813388860702</c:v>
                </c:pt>
                <c:pt idx="7457">
                  <c:v>-2550.6376141037799</c:v>
                </c:pt>
                <c:pt idx="7458">
                  <c:v>-2641.5523025872499</c:v>
                </c:pt>
                <c:pt idx="7459">
                  <c:v>-2736.3042565444398</c:v>
                </c:pt>
                <c:pt idx="7460">
                  <c:v>-2837.6284028626701</c:v>
                </c:pt>
                <c:pt idx="7461">
                  <c:v>-2936.4464882511802</c:v>
                </c:pt>
                <c:pt idx="7462">
                  <c:v>-3021.0954514998798</c:v>
                </c:pt>
                <c:pt idx="7463">
                  <c:v>-3101.6946181705098</c:v>
                </c:pt>
                <c:pt idx="7464">
                  <c:v>-3239.6874922495299</c:v>
                </c:pt>
                <c:pt idx="7465">
                  <c:v>-3392.27017786139</c:v>
                </c:pt>
                <c:pt idx="7466">
                  <c:v>-3502.82228752121</c:v>
                </c:pt>
                <c:pt idx="7467">
                  <c:v>-3620.1515255484001</c:v>
                </c:pt>
                <c:pt idx="7468">
                  <c:v>-3746.9784685198501</c:v>
                </c:pt>
                <c:pt idx="7469">
                  <c:v>-3889.2141450336999</c:v>
                </c:pt>
                <c:pt idx="7470">
                  <c:v>-4035.5216066440298</c:v>
                </c:pt>
                <c:pt idx="7471">
                  <c:v>-4172.6872476947601</c:v>
                </c:pt>
                <c:pt idx="7472">
                  <c:v>-4310.3487965689101</c:v>
                </c:pt>
                <c:pt idx="7473">
                  <c:v>-4447.5843674715697</c:v>
                </c:pt>
                <c:pt idx="7474">
                  <c:v>-4574.0881236134401</c:v>
                </c:pt>
                <c:pt idx="7475">
                  <c:v>-4681.4117831158801</c:v>
                </c:pt>
                <c:pt idx="7476">
                  <c:v>-4832.1334574689799</c:v>
                </c:pt>
                <c:pt idx="7477">
                  <c:v>-5018.5504874757398</c:v>
                </c:pt>
                <c:pt idx="7478">
                  <c:v>-5165.8884752171298</c:v>
                </c:pt>
                <c:pt idx="7479">
                  <c:v>-5306.5393444925303</c:v>
                </c:pt>
                <c:pt idx="7480">
                  <c:v>-5460.8176979875498</c:v>
                </c:pt>
                <c:pt idx="7481">
                  <c:v>-5626.4532753986596</c:v>
                </c:pt>
                <c:pt idx="7482">
                  <c:v>-5795.0289324267596</c:v>
                </c:pt>
                <c:pt idx="7483">
                  <c:v>-5957.5362785614998</c:v>
                </c:pt>
                <c:pt idx="7484">
                  <c:v>-6113.8827498390001</c:v>
                </c:pt>
                <c:pt idx="7485">
                  <c:v>-6270.8793943803903</c:v>
                </c:pt>
                <c:pt idx="7486">
                  <c:v>-6420.0846854255897</c:v>
                </c:pt>
                <c:pt idx="7487">
                  <c:v>-6544.2716670601303</c:v>
                </c:pt>
                <c:pt idx="7488">
                  <c:v>-6690.7764968931597</c:v>
                </c:pt>
                <c:pt idx="7489">
                  <c:v>-6886.7651475415596</c:v>
                </c:pt>
                <c:pt idx="7490">
                  <c:v>-7063.9208371488603</c:v>
                </c:pt>
                <c:pt idx="7491">
                  <c:v>-7214.7761054048497</c:v>
                </c:pt>
                <c:pt idx="7492">
                  <c:v>-7367.3288237669503</c:v>
                </c:pt>
                <c:pt idx="7493">
                  <c:v>-7523.7012730675697</c:v>
                </c:pt>
                <c:pt idx="7494">
                  <c:v>-7678.2369295880799</c:v>
                </c:pt>
                <c:pt idx="7495">
                  <c:v>-7816.65289586159</c:v>
                </c:pt>
                <c:pt idx="7496">
                  <c:v>-7950.2881230949997</c:v>
                </c:pt>
                <c:pt idx="7497">
                  <c:v>-8104.9408866137301</c:v>
                </c:pt>
                <c:pt idx="7498">
                  <c:v>-8244.6878362567495</c:v>
                </c:pt>
                <c:pt idx="7499">
                  <c:v>-8352.0852671467801</c:v>
                </c:pt>
                <c:pt idx="7500">
                  <c:v>-8470.0620816436895</c:v>
                </c:pt>
                <c:pt idx="7501">
                  <c:v>-8660.3993133412496</c:v>
                </c:pt>
                <c:pt idx="7502">
                  <c:v>-8773.2032301950494</c:v>
                </c:pt>
                <c:pt idx="7503">
                  <c:v>-8813.3645590427095</c:v>
                </c:pt>
                <c:pt idx="7504">
                  <c:v>-8949.2752952236297</c:v>
                </c:pt>
                <c:pt idx="7505">
                  <c:v>-9088.1069897633497</c:v>
                </c:pt>
                <c:pt idx="7506">
                  <c:v>-9194.9658099262997</c:v>
                </c:pt>
                <c:pt idx="7507">
                  <c:v>-9285.2625730072305</c:v>
                </c:pt>
                <c:pt idx="7508">
                  <c:v>-9374.2863424328607</c:v>
                </c:pt>
                <c:pt idx="7509">
                  <c:v>-9439.1746090161396</c:v>
                </c:pt>
                <c:pt idx="7510">
                  <c:v>-9458.3238687378707</c:v>
                </c:pt>
                <c:pt idx="7511">
                  <c:v>-9480.2315852446991</c:v>
                </c:pt>
                <c:pt idx="7512">
                  <c:v>-9578.9061589644498</c:v>
                </c:pt>
                <c:pt idx="7513">
                  <c:v>-9661.8112967060006</c:v>
                </c:pt>
                <c:pt idx="7514">
                  <c:v>-9684.0805382080198</c:v>
                </c:pt>
                <c:pt idx="7515">
                  <c:v>-9716.6249598446702</c:v>
                </c:pt>
                <c:pt idx="7516">
                  <c:v>-9737.5479689003005</c:v>
                </c:pt>
                <c:pt idx="7517">
                  <c:v>-9737.6027431648799</c:v>
                </c:pt>
                <c:pt idx="7518">
                  <c:v>-9723.0154165490803</c:v>
                </c:pt>
                <c:pt idx="7519">
                  <c:v>-9702.3624508963403</c:v>
                </c:pt>
                <c:pt idx="7520">
                  <c:v>-9687.9469579523793</c:v>
                </c:pt>
                <c:pt idx="7521">
                  <c:v>-9654.4283410650405</c:v>
                </c:pt>
                <c:pt idx="7522">
                  <c:v>-9580.1120346868902</c:v>
                </c:pt>
                <c:pt idx="7523">
                  <c:v>-9482.2517392157406</c:v>
                </c:pt>
                <c:pt idx="7524">
                  <c:v>-9440.6008727548306</c:v>
                </c:pt>
                <c:pt idx="7525">
                  <c:v>-9410.8140251345503</c:v>
                </c:pt>
                <c:pt idx="7526">
                  <c:v>-9309.4924882756895</c:v>
                </c:pt>
                <c:pt idx="7527">
                  <c:v>-9203.6251282313897</c:v>
                </c:pt>
                <c:pt idx="7528">
                  <c:v>-9100.3863943937795</c:v>
                </c:pt>
                <c:pt idx="7529">
                  <c:v>-8986.9212839267802</c:v>
                </c:pt>
                <c:pt idx="7530">
                  <c:v>-8854.9276791496595</c:v>
                </c:pt>
                <c:pt idx="7531">
                  <c:v>-8710.1260797911109</c:v>
                </c:pt>
                <c:pt idx="7532">
                  <c:v>-8544.6731544965696</c:v>
                </c:pt>
                <c:pt idx="7533">
                  <c:v>-8367.5215525857093</c:v>
                </c:pt>
                <c:pt idx="7534">
                  <c:v>-8193.7669780288998</c:v>
                </c:pt>
                <c:pt idx="7535">
                  <c:v>-7978.14178177739</c:v>
                </c:pt>
                <c:pt idx="7536">
                  <c:v>-7779.47936413565</c:v>
                </c:pt>
                <c:pt idx="7537">
                  <c:v>-7624.7124080957301</c:v>
                </c:pt>
                <c:pt idx="7538">
                  <c:v>-7431.5167774705697</c:v>
                </c:pt>
                <c:pt idx="7539">
                  <c:v>-7197.7620634239802</c:v>
                </c:pt>
                <c:pt idx="7540">
                  <c:v>-6954.2733361936498</c:v>
                </c:pt>
                <c:pt idx="7541">
                  <c:v>-6720.0419818569699</c:v>
                </c:pt>
                <c:pt idx="7542">
                  <c:v>-6477.8916177514502</c:v>
                </c:pt>
                <c:pt idx="7543">
                  <c:v>-6212.8753456564</c:v>
                </c:pt>
                <c:pt idx="7544">
                  <c:v>-5942.8835320462904</c:v>
                </c:pt>
                <c:pt idx="7545">
                  <c:v>-5687.8056019186197</c:v>
                </c:pt>
                <c:pt idx="7546">
                  <c:v>-5395.8861256182299</c:v>
                </c:pt>
                <c:pt idx="7547">
                  <c:v>-5069.1694172121297</c:v>
                </c:pt>
                <c:pt idx="7548">
                  <c:v>-4766.7025710089001</c:v>
                </c:pt>
                <c:pt idx="7549">
                  <c:v>-4501.9618674622698</c:v>
                </c:pt>
                <c:pt idx="7550">
                  <c:v>-4213.7915919021698</c:v>
                </c:pt>
                <c:pt idx="7551">
                  <c:v>-3892.7735814002999</c:v>
                </c:pt>
                <c:pt idx="7552">
                  <c:v>-3583.20026827328</c:v>
                </c:pt>
                <c:pt idx="7553">
                  <c:v>-3274.2998624402398</c:v>
                </c:pt>
                <c:pt idx="7554">
                  <c:v>-2955.51820863484</c:v>
                </c:pt>
                <c:pt idx="7555">
                  <c:v>-2621.60008941976</c:v>
                </c:pt>
                <c:pt idx="7556">
                  <c:v>-2284.7362587491998</c:v>
                </c:pt>
                <c:pt idx="7557">
                  <c:v>-1956.94592042676</c:v>
                </c:pt>
                <c:pt idx="7558">
                  <c:v>-1630.3915753303299</c:v>
                </c:pt>
                <c:pt idx="7559">
                  <c:v>-1274.8254406275901</c:v>
                </c:pt>
                <c:pt idx="7560">
                  <c:v>-888.094695909655</c:v>
                </c:pt>
                <c:pt idx="7561">
                  <c:v>-565.16052860179195</c:v>
                </c:pt>
                <c:pt idx="7562">
                  <c:v>-273.87450561354899</c:v>
                </c:pt>
                <c:pt idx="7563">
                  <c:v>62.000091845982297</c:v>
                </c:pt>
                <c:pt idx="7564">
                  <c:v>386.34775911654202</c:v>
                </c:pt>
                <c:pt idx="7565">
                  <c:v>718.64456117480802</c:v>
                </c:pt>
                <c:pt idx="7566">
                  <c:v>1062.72810169326</c:v>
                </c:pt>
                <c:pt idx="7567">
                  <c:v>1400.0989996798501</c:v>
                </c:pt>
                <c:pt idx="7568">
                  <c:v>1729.7629805762399</c:v>
                </c:pt>
                <c:pt idx="7569">
                  <c:v>2053.31754820487</c:v>
                </c:pt>
                <c:pt idx="7570">
                  <c:v>2378.2577630026599</c:v>
                </c:pt>
                <c:pt idx="7571">
                  <c:v>2710.4821779103299</c:v>
                </c:pt>
                <c:pt idx="7572">
                  <c:v>3084.82746514989</c:v>
                </c:pt>
                <c:pt idx="7573">
                  <c:v>3396.6548446214401</c:v>
                </c:pt>
                <c:pt idx="7574">
                  <c:v>3614.38853374475</c:v>
                </c:pt>
                <c:pt idx="7575">
                  <c:v>3850.0399689517199</c:v>
                </c:pt>
                <c:pt idx="7576">
                  <c:v>4225.66492075318</c:v>
                </c:pt>
                <c:pt idx="7577">
                  <c:v>4592.6274466927698</c:v>
                </c:pt>
                <c:pt idx="7578">
                  <c:v>4806.9698402759304</c:v>
                </c:pt>
                <c:pt idx="7579">
                  <c:v>5043.8048822708897</c:v>
                </c:pt>
                <c:pt idx="7580">
                  <c:v>5290.9401699148302</c:v>
                </c:pt>
                <c:pt idx="7581">
                  <c:v>5533.62314928462</c:v>
                </c:pt>
                <c:pt idx="7582">
                  <c:v>5771.9339293109697</c:v>
                </c:pt>
                <c:pt idx="7583">
                  <c:v>6010.9406020682</c:v>
                </c:pt>
                <c:pt idx="7584">
                  <c:v>6277.2004865405697</c:v>
                </c:pt>
                <c:pt idx="7585">
                  <c:v>6519.5544891400596</c:v>
                </c:pt>
                <c:pt idx="7586">
                  <c:v>6690.6342697130503</c:v>
                </c:pt>
                <c:pt idx="7587">
                  <c:v>6862.8959801117198</c:v>
                </c:pt>
                <c:pt idx="7588">
                  <c:v>7042.5526857279801</c:v>
                </c:pt>
                <c:pt idx="7589">
                  <c:v>7202.2574965554804</c:v>
                </c:pt>
                <c:pt idx="7590">
                  <c:v>7353.6687294679796</c:v>
                </c:pt>
                <c:pt idx="7591">
                  <c:v>7493.7303436225502</c:v>
                </c:pt>
                <c:pt idx="7592">
                  <c:v>7626.0910709639702</c:v>
                </c:pt>
                <c:pt idx="7593">
                  <c:v>7753.21351200548</c:v>
                </c:pt>
                <c:pt idx="7594">
                  <c:v>7873.3617970308796</c:v>
                </c:pt>
                <c:pt idx="7595">
                  <c:v>7978.1025451170199</c:v>
                </c:pt>
                <c:pt idx="7596">
                  <c:v>8057.2899544874299</c:v>
                </c:pt>
                <c:pt idx="7597">
                  <c:v>8122.6345487994104</c:v>
                </c:pt>
                <c:pt idx="7598">
                  <c:v>8208.7909926877692</c:v>
                </c:pt>
                <c:pt idx="7599">
                  <c:v>8249.2244836290902</c:v>
                </c:pt>
                <c:pt idx="7600">
                  <c:v>8230.8128889185009</c:v>
                </c:pt>
                <c:pt idx="7601">
                  <c:v>8232.8169912430203</c:v>
                </c:pt>
                <c:pt idx="7602">
                  <c:v>8225.2143540532506</c:v>
                </c:pt>
                <c:pt idx="7603">
                  <c:v>8208.5952599058091</c:v>
                </c:pt>
                <c:pt idx="7604">
                  <c:v>8189.8586363605</c:v>
                </c:pt>
                <c:pt idx="7605">
                  <c:v>8154.57932683934</c:v>
                </c:pt>
                <c:pt idx="7606">
                  <c:v>8091.3199299807802</c:v>
                </c:pt>
                <c:pt idx="7607">
                  <c:v>8010.7339378291699</c:v>
                </c:pt>
                <c:pt idx="7608">
                  <c:v>7932.74842793691</c:v>
                </c:pt>
                <c:pt idx="7609">
                  <c:v>7866.1828663849601</c:v>
                </c:pt>
                <c:pt idx="7610">
                  <c:v>7784.2720977120498</c:v>
                </c:pt>
                <c:pt idx="7611">
                  <c:v>7638.71364829296</c:v>
                </c:pt>
                <c:pt idx="7612">
                  <c:v>7445.9020654179303</c:v>
                </c:pt>
                <c:pt idx="7613">
                  <c:v>7265.4535743036904</c:v>
                </c:pt>
                <c:pt idx="7614">
                  <c:v>7100.1884661273698</c:v>
                </c:pt>
                <c:pt idx="7615">
                  <c:v>6915.9174500269201</c:v>
                </c:pt>
                <c:pt idx="7616">
                  <c:v>6718.7542763840001</c:v>
                </c:pt>
                <c:pt idx="7617">
                  <c:v>6505.7421090795897</c:v>
                </c:pt>
                <c:pt idx="7618">
                  <c:v>6270.2360008359401</c:v>
                </c:pt>
                <c:pt idx="7619">
                  <c:v>6026.26101774587</c:v>
                </c:pt>
                <c:pt idx="7620">
                  <c:v>5795.9453918033096</c:v>
                </c:pt>
                <c:pt idx="7621">
                  <c:v>5550.3897224163402</c:v>
                </c:pt>
                <c:pt idx="7622">
                  <c:v>5259.8226871419301</c:v>
                </c:pt>
                <c:pt idx="7623">
                  <c:v>4941.1342707531803</c:v>
                </c:pt>
                <c:pt idx="7624">
                  <c:v>4585.9864601121399</c:v>
                </c:pt>
                <c:pt idx="7625">
                  <c:v>4237.3074187064103</c:v>
                </c:pt>
                <c:pt idx="7626">
                  <c:v>3913.3907390815598</c:v>
                </c:pt>
                <c:pt idx="7627">
                  <c:v>3574.3629893125899</c:v>
                </c:pt>
                <c:pt idx="7628">
                  <c:v>3205.5959109660498</c:v>
                </c:pt>
                <c:pt idx="7629">
                  <c:v>2802.6230969788699</c:v>
                </c:pt>
                <c:pt idx="7630">
                  <c:v>2382.8711076258801</c:v>
                </c:pt>
                <c:pt idx="7631">
                  <c:v>1946.7857592994101</c:v>
                </c:pt>
                <c:pt idx="7632">
                  <c:v>1508.3131596962201</c:v>
                </c:pt>
                <c:pt idx="7633">
                  <c:v>1058.4789451065301</c:v>
                </c:pt>
                <c:pt idx="7634">
                  <c:v>580.30570708658604</c:v>
                </c:pt>
                <c:pt idx="7635">
                  <c:v>83.792251381263696</c:v>
                </c:pt>
                <c:pt idx="7636">
                  <c:v>-427.74354794405002</c:v>
                </c:pt>
                <c:pt idx="7637">
                  <c:v>-947.28596953483498</c:v>
                </c:pt>
                <c:pt idx="7638">
                  <c:v>-1474.7839055510201</c:v>
                </c:pt>
                <c:pt idx="7639">
                  <c:v>-2052.7260442444499</c:v>
                </c:pt>
                <c:pt idx="7640">
                  <c:v>-2655.6885870545898</c:v>
                </c:pt>
                <c:pt idx="7641">
                  <c:v>-3257.43515126992</c:v>
                </c:pt>
                <c:pt idx="7642">
                  <c:v>-3888.3696631620301</c:v>
                </c:pt>
                <c:pt idx="7643">
                  <c:v>-4492.3153058483704</c:v>
                </c:pt>
                <c:pt idx="7644">
                  <c:v>-5102.8185482071603</c:v>
                </c:pt>
                <c:pt idx="7645">
                  <c:v>-5789.4610190734602</c:v>
                </c:pt>
                <c:pt idx="7646">
                  <c:v>-6543.1859558034603</c:v>
                </c:pt>
                <c:pt idx="7647">
                  <c:v>-7296.1398087605503</c:v>
                </c:pt>
                <c:pt idx="7648">
                  <c:v>-8027.3213265598797</c:v>
                </c:pt>
                <c:pt idx="7649">
                  <c:v>-8780.7561662784792</c:v>
                </c:pt>
                <c:pt idx="7650">
                  <c:v>-9498.8055790242106</c:v>
                </c:pt>
                <c:pt idx="7651">
                  <c:v>-10132.1491201507</c:v>
                </c:pt>
                <c:pt idx="7652">
                  <c:v>-10741.4524342982</c:v>
                </c:pt>
                <c:pt idx="7653">
                  <c:v>-11381.0372006541</c:v>
                </c:pt>
                <c:pt idx="7654">
                  <c:v>-11937.0437955</c:v>
                </c:pt>
                <c:pt idx="7655">
                  <c:v>-12641.500915155901</c:v>
                </c:pt>
                <c:pt idx="7656">
                  <c:v>-13585.0116788347</c:v>
                </c:pt>
                <c:pt idx="7657">
                  <c:v>-14516.096408522701</c:v>
                </c:pt>
                <c:pt idx="7658">
                  <c:v>-15459.810915477499</c:v>
                </c:pt>
                <c:pt idx="7659">
                  <c:v>-16384.609996664101</c:v>
                </c:pt>
                <c:pt idx="7660">
                  <c:v>-17244.031822983801</c:v>
                </c:pt>
                <c:pt idx="7661">
                  <c:v>-17997.084422912802</c:v>
                </c:pt>
                <c:pt idx="7662">
                  <c:v>-18729.7126284937</c:v>
                </c:pt>
                <c:pt idx="7663">
                  <c:v>-19528.368307029301</c:v>
                </c:pt>
                <c:pt idx="7664">
                  <c:v>-20341.2049408487</c:v>
                </c:pt>
                <c:pt idx="7665">
                  <c:v>-21144.713126655199</c:v>
                </c:pt>
                <c:pt idx="7666">
                  <c:v>-21953.501186666701</c:v>
                </c:pt>
                <c:pt idx="7667">
                  <c:v>-22748.022034072401</c:v>
                </c:pt>
                <c:pt idx="7668">
                  <c:v>-23499.5702647853</c:v>
                </c:pt>
                <c:pt idx="7669">
                  <c:v>-24251.672661124201</c:v>
                </c:pt>
                <c:pt idx="7670">
                  <c:v>-25078.867886432501</c:v>
                </c:pt>
                <c:pt idx="7671">
                  <c:v>-25940.510829758401</c:v>
                </c:pt>
                <c:pt idx="7672">
                  <c:v>-26746.794699566501</c:v>
                </c:pt>
                <c:pt idx="7673">
                  <c:v>-27513.561278626199</c:v>
                </c:pt>
                <c:pt idx="7674">
                  <c:v>-28270.6363478905</c:v>
                </c:pt>
                <c:pt idx="7675">
                  <c:v>-29024.129604431098</c:v>
                </c:pt>
                <c:pt idx="7676">
                  <c:v>-29773.232931031202</c:v>
                </c:pt>
                <c:pt idx="7677">
                  <c:v>-30530.950512400901</c:v>
                </c:pt>
                <c:pt idx="7678">
                  <c:v>-31272.6515278671</c:v>
                </c:pt>
                <c:pt idx="7679">
                  <c:v>-31970.420212530102</c:v>
                </c:pt>
                <c:pt idx="7680">
                  <c:v>-32616.239119118301</c:v>
                </c:pt>
                <c:pt idx="7681">
                  <c:v>-33208.371122199504</c:v>
                </c:pt>
                <c:pt idx="7682">
                  <c:v>-33816.0637847373</c:v>
                </c:pt>
                <c:pt idx="7683">
                  <c:v>-34477.551206969103</c:v>
                </c:pt>
                <c:pt idx="7684">
                  <c:v>-35110.901989612103</c:v>
                </c:pt>
                <c:pt idx="7685">
                  <c:v>-35722.768715762402</c:v>
                </c:pt>
                <c:pt idx="7686">
                  <c:v>-36332.3062772548</c:v>
                </c:pt>
                <c:pt idx="7687">
                  <c:v>-36883.327211477103</c:v>
                </c:pt>
                <c:pt idx="7688">
                  <c:v>-37347.682528096302</c:v>
                </c:pt>
                <c:pt idx="7689">
                  <c:v>-37764.005406980003</c:v>
                </c:pt>
                <c:pt idx="7690">
                  <c:v>-38172.198236012802</c:v>
                </c:pt>
                <c:pt idx="7691">
                  <c:v>-38505.833027551897</c:v>
                </c:pt>
                <c:pt idx="7692">
                  <c:v>-38759.822199285598</c:v>
                </c:pt>
                <c:pt idx="7693">
                  <c:v>-39017.222508471903</c:v>
                </c:pt>
                <c:pt idx="7694">
                  <c:v>-39309.165282882903</c:v>
                </c:pt>
                <c:pt idx="7695">
                  <c:v>-39632.736562258302</c:v>
                </c:pt>
                <c:pt idx="7696">
                  <c:v>-39891.038893684199</c:v>
                </c:pt>
                <c:pt idx="7697">
                  <c:v>-40024.534197052402</c:v>
                </c:pt>
                <c:pt idx="7698">
                  <c:v>-40121.908112733698</c:v>
                </c:pt>
                <c:pt idx="7699">
                  <c:v>-40163.572337057303</c:v>
                </c:pt>
                <c:pt idx="7700">
                  <c:v>-40140.584247171399</c:v>
                </c:pt>
                <c:pt idx="7701">
                  <c:v>-40065.256790191001</c:v>
                </c:pt>
                <c:pt idx="7702">
                  <c:v>-39927.297415454297</c:v>
                </c:pt>
                <c:pt idx="7703">
                  <c:v>-39685.253569989698</c:v>
                </c:pt>
                <c:pt idx="7704">
                  <c:v>-39408.4573754925</c:v>
                </c:pt>
                <c:pt idx="7705">
                  <c:v>-39156.201751293702</c:v>
                </c:pt>
                <c:pt idx="7706">
                  <c:v>-38890.410880410403</c:v>
                </c:pt>
                <c:pt idx="7707">
                  <c:v>-38540.563633588798</c:v>
                </c:pt>
                <c:pt idx="7708">
                  <c:v>-38096.7140796319</c:v>
                </c:pt>
                <c:pt idx="7709">
                  <c:v>-37629.167166090898</c:v>
                </c:pt>
                <c:pt idx="7710">
                  <c:v>-37076.038223938303</c:v>
                </c:pt>
                <c:pt idx="7711">
                  <c:v>-36417.684962195497</c:v>
                </c:pt>
                <c:pt idx="7712">
                  <c:v>-35709.963295225702</c:v>
                </c:pt>
                <c:pt idx="7713">
                  <c:v>-34976.9031777536</c:v>
                </c:pt>
                <c:pt idx="7714">
                  <c:v>-34238.414738534499</c:v>
                </c:pt>
                <c:pt idx="7715">
                  <c:v>-33404.2138815894</c:v>
                </c:pt>
                <c:pt idx="7716">
                  <c:v>-32432.868414346402</c:v>
                </c:pt>
                <c:pt idx="7717">
                  <c:v>-31431.906629231002</c:v>
                </c:pt>
                <c:pt idx="7718">
                  <c:v>-30460.661423091798</c:v>
                </c:pt>
                <c:pt idx="7719">
                  <c:v>-29434.772918826999</c:v>
                </c:pt>
                <c:pt idx="7720">
                  <c:v>-28263.495780251</c:v>
                </c:pt>
                <c:pt idx="7721">
                  <c:v>-26967.2032746</c:v>
                </c:pt>
                <c:pt idx="7722">
                  <c:v>-25644.9379506941</c:v>
                </c:pt>
                <c:pt idx="7723">
                  <c:v>-24355.975886057899</c:v>
                </c:pt>
                <c:pt idx="7724">
                  <c:v>-23023.782777029301</c:v>
                </c:pt>
                <c:pt idx="7725">
                  <c:v>-21622.896568444401</c:v>
                </c:pt>
                <c:pt idx="7726">
                  <c:v>-20162.555180498399</c:v>
                </c:pt>
                <c:pt idx="7727">
                  <c:v>-18649.427311077201</c:v>
                </c:pt>
                <c:pt idx="7728">
                  <c:v>-17034.303446678601</c:v>
                </c:pt>
                <c:pt idx="7729">
                  <c:v>-15405.021377668099</c:v>
                </c:pt>
                <c:pt idx="7730">
                  <c:v>-13803.9139249447</c:v>
                </c:pt>
                <c:pt idx="7731">
                  <c:v>-12145.9419045342</c:v>
                </c:pt>
                <c:pt idx="7732">
                  <c:v>-10383.9729093038</c:v>
                </c:pt>
                <c:pt idx="7733">
                  <c:v>-8541.0312685570098</c:v>
                </c:pt>
                <c:pt idx="7734">
                  <c:v>-6679.7922754454503</c:v>
                </c:pt>
                <c:pt idx="7735">
                  <c:v>-4793.0597565194603</c:v>
                </c:pt>
                <c:pt idx="7736">
                  <c:v>-2873.68415484567</c:v>
                </c:pt>
                <c:pt idx="7737">
                  <c:v>-928.86926465961801</c:v>
                </c:pt>
                <c:pt idx="7738">
                  <c:v>1021.5499222985</c:v>
                </c:pt>
                <c:pt idx="7739">
                  <c:v>2957.8844609602402</c:v>
                </c:pt>
                <c:pt idx="7740">
                  <c:v>4998.3343620246496</c:v>
                </c:pt>
                <c:pt idx="7741">
                  <c:v>7068.61634028768</c:v>
                </c:pt>
                <c:pt idx="7742">
                  <c:v>9070.52256886744</c:v>
                </c:pt>
                <c:pt idx="7743">
                  <c:v>11153.6770280125</c:v>
                </c:pt>
                <c:pt idx="7744">
                  <c:v>13230.444334711099</c:v>
                </c:pt>
                <c:pt idx="7745">
                  <c:v>15243.596359344399</c:v>
                </c:pt>
                <c:pt idx="7746">
                  <c:v>17265.288762992299</c:v>
                </c:pt>
                <c:pt idx="7747">
                  <c:v>19310.6731002136</c:v>
                </c:pt>
                <c:pt idx="7748">
                  <c:v>21411.030445115099</c:v>
                </c:pt>
                <c:pt idx="7749">
                  <c:v>23519.620482173901</c:v>
                </c:pt>
                <c:pt idx="7750">
                  <c:v>25585.660719911801</c:v>
                </c:pt>
                <c:pt idx="7751">
                  <c:v>27678.4646819398</c:v>
                </c:pt>
                <c:pt idx="7752">
                  <c:v>29748.908006578102</c:v>
                </c:pt>
                <c:pt idx="7753">
                  <c:v>31731.365929898398</c:v>
                </c:pt>
                <c:pt idx="7754">
                  <c:v>33678.747336528599</c:v>
                </c:pt>
                <c:pt idx="7755">
                  <c:v>35700.885857598398</c:v>
                </c:pt>
                <c:pt idx="7756">
                  <c:v>37706.854145745099</c:v>
                </c:pt>
                <c:pt idx="7757">
                  <c:v>39571.503267730601</c:v>
                </c:pt>
                <c:pt idx="7758">
                  <c:v>41457.528518294297</c:v>
                </c:pt>
                <c:pt idx="7759">
                  <c:v>43352.4960477032</c:v>
                </c:pt>
                <c:pt idx="7760">
                  <c:v>45153.904874927102</c:v>
                </c:pt>
                <c:pt idx="7761">
                  <c:v>46850.820562404799</c:v>
                </c:pt>
                <c:pt idx="7762">
                  <c:v>48479.000851322002</c:v>
                </c:pt>
                <c:pt idx="7763">
                  <c:v>50131.897203831402</c:v>
                </c:pt>
                <c:pt idx="7764">
                  <c:v>51809.576694418698</c:v>
                </c:pt>
                <c:pt idx="7765">
                  <c:v>53422.6486383066</c:v>
                </c:pt>
                <c:pt idx="7766">
                  <c:v>54933.503362382296</c:v>
                </c:pt>
                <c:pt idx="7767">
                  <c:v>56358.954855548902</c:v>
                </c:pt>
                <c:pt idx="7768">
                  <c:v>57728.111847672197</c:v>
                </c:pt>
                <c:pt idx="7769">
                  <c:v>58982.314802966299</c:v>
                </c:pt>
                <c:pt idx="7770">
                  <c:v>60189.6206101059</c:v>
                </c:pt>
                <c:pt idx="7771">
                  <c:v>61387.720932942801</c:v>
                </c:pt>
                <c:pt idx="7772">
                  <c:v>62516.637824785699</c:v>
                </c:pt>
                <c:pt idx="7773">
                  <c:v>63589.069993491597</c:v>
                </c:pt>
                <c:pt idx="7774">
                  <c:v>64564.003327671002</c:v>
                </c:pt>
                <c:pt idx="7775">
                  <c:v>65440.477472970597</c:v>
                </c:pt>
                <c:pt idx="7776">
                  <c:v>66262.549894189593</c:v>
                </c:pt>
                <c:pt idx="7777">
                  <c:v>66970.715476001205</c:v>
                </c:pt>
                <c:pt idx="7778">
                  <c:v>67606.676940412697</c:v>
                </c:pt>
                <c:pt idx="7779">
                  <c:v>68221.238792110904</c:v>
                </c:pt>
                <c:pt idx="7780">
                  <c:v>68776.389881174997</c:v>
                </c:pt>
                <c:pt idx="7781">
                  <c:v>69188.052328944701</c:v>
                </c:pt>
                <c:pt idx="7782">
                  <c:v>69440.853275913396</c:v>
                </c:pt>
                <c:pt idx="7783">
                  <c:v>69626.457082108507</c:v>
                </c:pt>
                <c:pt idx="7784">
                  <c:v>69751.525561137998</c:v>
                </c:pt>
                <c:pt idx="7785">
                  <c:v>69810.687310476802</c:v>
                </c:pt>
                <c:pt idx="7786">
                  <c:v>69812.181863491394</c:v>
                </c:pt>
                <c:pt idx="7787">
                  <c:v>69769.274280319107</c:v>
                </c:pt>
                <c:pt idx="7788">
                  <c:v>69710.789393108003</c:v>
                </c:pt>
                <c:pt idx="7789">
                  <c:v>69538.947123107806</c:v>
                </c:pt>
                <c:pt idx="7790">
                  <c:v>69198.609701711801</c:v>
                </c:pt>
                <c:pt idx="7791">
                  <c:v>68790.292567931901</c:v>
                </c:pt>
                <c:pt idx="7792">
                  <c:v>68300.681460353197</c:v>
                </c:pt>
                <c:pt idx="7793">
                  <c:v>67679.211854263893</c:v>
                </c:pt>
                <c:pt idx="7794">
                  <c:v>66973.116185212901</c:v>
                </c:pt>
                <c:pt idx="7795">
                  <c:v>66287.603347096694</c:v>
                </c:pt>
                <c:pt idx="7796">
                  <c:v>65558.215206413806</c:v>
                </c:pt>
                <c:pt idx="7797">
                  <c:v>64723.099531807602</c:v>
                </c:pt>
                <c:pt idx="7798">
                  <c:v>63815.796663487599</c:v>
                </c:pt>
                <c:pt idx="7799">
                  <c:v>62855.360956062701</c:v>
                </c:pt>
                <c:pt idx="7800">
                  <c:v>61842.402440639802</c:v>
                </c:pt>
                <c:pt idx="7801">
                  <c:v>60752.701690563699</c:v>
                </c:pt>
                <c:pt idx="7802">
                  <c:v>59585.803913276803</c:v>
                </c:pt>
                <c:pt idx="7803">
                  <c:v>58390.3074667123</c:v>
                </c:pt>
                <c:pt idx="7804">
                  <c:v>57126.258863062598</c:v>
                </c:pt>
                <c:pt idx="7805">
                  <c:v>55781.057520898299</c:v>
                </c:pt>
                <c:pt idx="7806">
                  <c:v>54422.867515509803</c:v>
                </c:pt>
                <c:pt idx="7807">
                  <c:v>53070.212264752699</c:v>
                </c:pt>
                <c:pt idx="7808">
                  <c:v>51692.458411275402</c:v>
                </c:pt>
                <c:pt idx="7809">
                  <c:v>50241.726225379898</c:v>
                </c:pt>
                <c:pt idx="7810">
                  <c:v>48713.145914116598</c:v>
                </c:pt>
                <c:pt idx="7811">
                  <c:v>47125.572883881898</c:v>
                </c:pt>
                <c:pt idx="7812">
                  <c:v>45522.731142288503</c:v>
                </c:pt>
                <c:pt idx="7813">
                  <c:v>43918.739803206401</c:v>
                </c:pt>
                <c:pt idx="7814">
                  <c:v>42350.766458539198</c:v>
                </c:pt>
                <c:pt idx="7815">
                  <c:v>40795.344547414497</c:v>
                </c:pt>
                <c:pt idx="7816">
                  <c:v>39193.408801662197</c:v>
                </c:pt>
                <c:pt idx="7817">
                  <c:v>37561.9184343815</c:v>
                </c:pt>
                <c:pt idx="7818">
                  <c:v>35881.486310943001</c:v>
                </c:pt>
                <c:pt idx="7819">
                  <c:v>34175.894344731001</c:v>
                </c:pt>
                <c:pt idx="7820">
                  <c:v>32499.8266906221</c:v>
                </c:pt>
                <c:pt idx="7821">
                  <c:v>30849.5391823889</c:v>
                </c:pt>
                <c:pt idx="7822">
                  <c:v>29206.156100288699</c:v>
                </c:pt>
                <c:pt idx="7823">
                  <c:v>27597.524500355899</c:v>
                </c:pt>
                <c:pt idx="7824">
                  <c:v>26027.338433875499</c:v>
                </c:pt>
                <c:pt idx="7825">
                  <c:v>24418.576799404698</c:v>
                </c:pt>
                <c:pt idx="7826">
                  <c:v>22775.376239235698</c:v>
                </c:pt>
                <c:pt idx="7827">
                  <c:v>21180.9999036872</c:v>
                </c:pt>
                <c:pt idx="7828">
                  <c:v>19666.4852227093</c:v>
                </c:pt>
                <c:pt idx="7829">
                  <c:v>18241.765595319801</c:v>
                </c:pt>
                <c:pt idx="7830">
                  <c:v>16831.946204717799</c:v>
                </c:pt>
                <c:pt idx="7831">
                  <c:v>15376.0522190226</c:v>
                </c:pt>
                <c:pt idx="7832">
                  <c:v>13937.0663599945</c:v>
                </c:pt>
                <c:pt idx="7833">
                  <c:v>12499.738221830999</c:v>
                </c:pt>
                <c:pt idx="7834">
                  <c:v>11093.550430536499</c:v>
                </c:pt>
                <c:pt idx="7835">
                  <c:v>9775.18076187933</c:v>
                </c:pt>
                <c:pt idx="7836">
                  <c:v>8563.3044073207002</c:v>
                </c:pt>
                <c:pt idx="7837">
                  <c:v>7358.1313899414799</c:v>
                </c:pt>
                <c:pt idx="7838">
                  <c:v>6157.1744341886497</c:v>
                </c:pt>
                <c:pt idx="7839">
                  <c:v>5051.82527315279</c:v>
                </c:pt>
                <c:pt idx="7840">
                  <c:v>3986.50710286087</c:v>
                </c:pt>
                <c:pt idx="7841">
                  <c:v>2938.7719940542001</c:v>
                </c:pt>
                <c:pt idx="7842">
                  <c:v>1944.94857828217</c:v>
                </c:pt>
                <c:pt idx="7843">
                  <c:v>1042.85453432436</c:v>
                </c:pt>
                <c:pt idx="7844">
                  <c:v>223.81455116011401</c:v>
                </c:pt>
                <c:pt idx="7845">
                  <c:v>-582.09735255458099</c:v>
                </c:pt>
                <c:pt idx="7846">
                  <c:v>-1401.85946972749</c:v>
                </c:pt>
                <c:pt idx="7847">
                  <c:v>-2181.3510615529799</c:v>
                </c:pt>
                <c:pt idx="7848">
                  <c:v>-2922.0154390828902</c:v>
                </c:pt>
                <c:pt idx="7849">
                  <c:v>-3536.8327647912101</c:v>
                </c:pt>
                <c:pt idx="7850">
                  <c:v>-4040.90745006001</c:v>
                </c:pt>
                <c:pt idx="7851">
                  <c:v>-4562.8543445523201</c:v>
                </c:pt>
                <c:pt idx="7852">
                  <c:v>-5058.3528657697498</c:v>
                </c:pt>
                <c:pt idx="7853">
                  <c:v>-5477.5249511149204</c:v>
                </c:pt>
                <c:pt idx="7854">
                  <c:v>-5853.0002641287501</c:v>
                </c:pt>
                <c:pt idx="7855">
                  <c:v>-6207.6709358693297</c:v>
                </c:pt>
                <c:pt idx="7856">
                  <c:v>-6552.4088836577403</c:v>
                </c:pt>
                <c:pt idx="7857">
                  <c:v>-6861.0167544864698</c:v>
                </c:pt>
                <c:pt idx="7858">
                  <c:v>-7122.3933894362299</c:v>
                </c:pt>
                <c:pt idx="7859">
                  <c:v>-7276.4458511787598</c:v>
                </c:pt>
                <c:pt idx="7860">
                  <c:v>-7365.02716084441</c:v>
                </c:pt>
                <c:pt idx="7861">
                  <c:v>-7461.9941686989496</c:v>
                </c:pt>
                <c:pt idx="7862">
                  <c:v>-7523.7680974660198</c:v>
                </c:pt>
                <c:pt idx="7863">
                  <c:v>-7633.7554808376199</c:v>
                </c:pt>
                <c:pt idx="7864">
                  <c:v>-7720.9006186190099</c:v>
                </c:pt>
                <c:pt idx="7865">
                  <c:v>-7686.4680791760102</c:v>
                </c:pt>
                <c:pt idx="7866">
                  <c:v>-7590.8926427085598</c:v>
                </c:pt>
                <c:pt idx="7867">
                  <c:v>-7491.78258827215</c:v>
                </c:pt>
                <c:pt idx="7868">
                  <c:v>-7430.8206512270099</c:v>
                </c:pt>
                <c:pt idx="7869">
                  <c:v>-7369.3429057944804</c:v>
                </c:pt>
                <c:pt idx="7870">
                  <c:v>-7302.5917765778204</c:v>
                </c:pt>
                <c:pt idx="7871">
                  <c:v>-7147.8138128993596</c:v>
                </c:pt>
                <c:pt idx="7872">
                  <c:v>-6945.0758751746798</c:v>
                </c:pt>
                <c:pt idx="7873">
                  <c:v>-6813.1015629868698</c:v>
                </c:pt>
                <c:pt idx="7874">
                  <c:v>-6668.7171363829202</c:v>
                </c:pt>
                <c:pt idx="7875">
                  <c:v>-6492.1029455603602</c:v>
                </c:pt>
                <c:pt idx="7876">
                  <c:v>-6326.3359231326403</c:v>
                </c:pt>
                <c:pt idx="7877">
                  <c:v>-6165.42941784511</c:v>
                </c:pt>
                <c:pt idx="7878">
                  <c:v>-6031.5779109619098</c:v>
                </c:pt>
                <c:pt idx="7879">
                  <c:v>-5892.1047945094297</c:v>
                </c:pt>
                <c:pt idx="7880">
                  <c:v>-5720.3577738615604</c:v>
                </c:pt>
                <c:pt idx="7881">
                  <c:v>-5560.3526984448899</c:v>
                </c:pt>
                <c:pt idx="7882">
                  <c:v>-5444.5170458451803</c:v>
                </c:pt>
                <c:pt idx="7883">
                  <c:v>-5344.0809194014901</c:v>
                </c:pt>
                <c:pt idx="7884">
                  <c:v>-5215.0055630667302</c:v>
                </c:pt>
                <c:pt idx="7885">
                  <c:v>-4999.6014024530896</c:v>
                </c:pt>
                <c:pt idx="7886">
                  <c:v>-4871.8800360774503</c:v>
                </c:pt>
                <c:pt idx="7887">
                  <c:v>-4914.4734379889196</c:v>
                </c:pt>
                <c:pt idx="7888">
                  <c:v>-4940.3508122561598</c:v>
                </c:pt>
                <c:pt idx="7889">
                  <c:v>-4925.31131876576</c:v>
                </c:pt>
                <c:pt idx="7890">
                  <c:v>-4885.5355489923304</c:v>
                </c:pt>
                <c:pt idx="7891">
                  <c:v>-4874.9835763854098</c:v>
                </c:pt>
                <c:pt idx="7892">
                  <c:v>-4887.3243562584303</c:v>
                </c:pt>
                <c:pt idx="7893">
                  <c:v>-4972.0433068457696</c:v>
                </c:pt>
                <c:pt idx="7894">
                  <c:v>-5115.5804432831501</c:v>
                </c:pt>
                <c:pt idx="7895">
                  <c:v>-5253.9805765869496</c:v>
                </c:pt>
                <c:pt idx="7896">
                  <c:v>-5395.6299569093399</c:v>
                </c:pt>
                <c:pt idx="7897">
                  <c:v>-5529.61182701711</c:v>
                </c:pt>
                <c:pt idx="7898">
                  <c:v>-5710.3969565612297</c:v>
                </c:pt>
                <c:pt idx="7899">
                  <c:v>-5978.4775546954997</c:v>
                </c:pt>
                <c:pt idx="7900">
                  <c:v>-6308.4931699969802</c:v>
                </c:pt>
                <c:pt idx="7901">
                  <c:v>-6643.0949463667903</c:v>
                </c:pt>
                <c:pt idx="7902">
                  <c:v>-6967.8707310402297</c:v>
                </c:pt>
                <c:pt idx="7903">
                  <c:v>-7317.3864186143301</c:v>
                </c:pt>
                <c:pt idx="7904">
                  <c:v>-7636.5485880490196</c:v>
                </c:pt>
                <c:pt idx="7905">
                  <c:v>-7985.4838685650902</c:v>
                </c:pt>
                <c:pt idx="7906">
                  <c:v>-8432.4809587173404</c:v>
                </c:pt>
                <c:pt idx="7907">
                  <c:v>-8926.1960884542295</c:v>
                </c:pt>
                <c:pt idx="7908">
                  <c:v>-9389.3450320332704</c:v>
                </c:pt>
                <c:pt idx="7909">
                  <c:v>-9833.9996875960005</c:v>
                </c:pt>
                <c:pt idx="7910">
                  <c:v>-10335.5361299748</c:v>
                </c:pt>
                <c:pt idx="7911">
                  <c:v>-10799.154230684</c:v>
                </c:pt>
                <c:pt idx="7912">
                  <c:v>-11335.205663524401</c:v>
                </c:pt>
                <c:pt idx="7913">
                  <c:v>-11990.432566330601</c:v>
                </c:pt>
                <c:pt idx="7914">
                  <c:v>-12624.070287452399</c:v>
                </c:pt>
                <c:pt idx="7915">
                  <c:v>-13221.6026811138</c:v>
                </c:pt>
                <c:pt idx="7916">
                  <c:v>-13813.5763072348</c:v>
                </c:pt>
                <c:pt idx="7917">
                  <c:v>-14424.9815165728</c:v>
                </c:pt>
                <c:pt idx="7918">
                  <c:v>-15005.7861632121</c:v>
                </c:pt>
                <c:pt idx="7919">
                  <c:v>-15582.171993927401</c:v>
                </c:pt>
                <c:pt idx="7920">
                  <c:v>-16202.880746090401</c:v>
                </c:pt>
                <c:pt idx="7921">
                  <c:v>-16848.1052808694</c:v>
                </c:pt>
                <c:pt idx="7922">
                  <c:v>-17466.5967706845</c:v>
                </c:pt>
                <c:pt idx="7923">
                  <c:v>-18074.770102579099</c:v>
                </c:pt>
                <c:pt idx="7924">
                  <c:v>-18681.059017678101</c:v>
                </c:pt>
                <c:pt idx="7925">
                  <c:v>-19254.774099921298</c:v>
                </c:pt>
                <c:pt idx="7926">
                  <c:v>-19811.4245800155</c:v>
                </c:pt>
                <c:pt idx="7927">
                  <c:v>-20358.126609148399</c:v>
                </c:pt>
                <c:pt idx="7928">
                  <c:v>-20902.895230054299</c:v>
                </c:pt>
                <c:pt idx="7929">
                  <c:v>-21456.235535559801</c:v>
                </c:pt>
                <c:pt idx="7930">
                  <c:v>-22021.908778457</c:v>
                </c:pt>
                <c:pt idx="7931">
                  <c:v>-22576.340659214398</c:v>
                </c:pt>
                <c:pt idx="7932">
                  <c:v>-23069.828535311601</c:v>
                </c:pt>
                <c:pt idx="7933">
                  <c:v>-23429.503240657799</c:v>
                </c:pt>
                <c:pt idx="7934">
                  <c:v>-23779.953272491399</c:v>
                </c:pt>
                <c:pt idx="7935">
                  <c:v>-24213.711601995201</c:v>
                </c:pt>
                <c:pt idx="7936">
                  <c:v>-24619.183579370299</c:v>
                </c:pt>
                <c:pt idx="7937">
                  <c:v>-24948.423713452801</c:v>
                </c:pt>
                <c:pt idx="7938">
                  <c:v>-25191.5720341163</c:v>
                </c:pt>
                <c:pt idx="7939">
                  <c:v>-25408.091642125699</c:v>
                </c:pt>
                <c:pt idx="7940">
                  <c:v>-25616.5684543194</c:v>
                </c:pt>
                <c:pt idx="7941">
                  <c:v>-25860.009617727501</c:v>
                </c:pt>
                <c:pt idx="7942">
                  <c:v>-26076.019490205599</c:v>
                </c:pt>
                <c:pt idx="7943">
                  <c:v>-26191.2778313091</c:v>
                </c:pt>
                <c:pt idx="7944">
                  <c:v>-26261.043796841699</c:v>
                </c:pt>
                <c:pt idx="7945">
                  <c:v>-26240.364892814399</c:v>
                </c:pt>
                <c:pt idx="7946">
                  <c:v>-26188.112759372001</c:v>
                </c:pt>
                <c:pt idx="7947">
                  <c:v>-26160.635227189501</c:v>
                </c:pt>
                <c:pt idx="7948">
                  <c:v>-26086.582411384199</c:v>
                </c:pt>
                <c:pt idx="7949">
                  <c:v>-25922.344612192501</c:v>
                </c:pt>
                <c:pt idx="7950">
                  <c:v>-25715.482144785499</c:v>
                </c:pt>
                <c:pt idx="7951">
                  <c:v>-25523.977230704499</c:v>
                </c:pt>
                <c:pt idx="7952">
                  <c:v>-25300.1795806257</c:v>
                </c:pt>
                <c:pt idx="7953">
                  <c:v>-24999.090507634901</c:v>
                </c:pt>
                <c:pt idx="7954">
                  <c:v>-24632.8191857075</c:v>
                </c:pt>
                <c:pt idx="7955">
                  <c:v>-24239.3828554211</c:v>
                </c:pt>
                <c:pt idx="7956">
                  <c:v>-23820.132636390401</c:v>
                </c:pt>
                <c:pt idx="7957">
                  <c:v>-23328.023641749998</c:v>
                </c:pt>
                <c:pt idx="7958">
                  <c:v>-22765.986049516901</c:v>
                </c:pt>
                <c:pt idx="7959">
                  <c:v>-22206.968661543699</c:v>
                </c:pt>
                <c:pt idx="7960">
                  <c:v>-21689.8409570066</c:v>
                </c:pt>
                <c:pt idx="7961">
                  <c:v>-21153.086021752199</c:v>
                </c:pt>
                <c:pt idx="7962">
                  <c:v>-20533.635389759002</c:v>
                </c:pt>
                <c:pt idx="7963">
                  <c:v>-19865.241225522801</c:v>
                </c:pt>
                <c:pt idx="7964">
                  <c:v>-19088.150542219199</c:v>
                </c:pt>
                <c:pt idx="7965">
                  <c:v>-18251.9570112855</c:v>
                </c:pt>
                <c:pt idx="7966">
                  <c:v>-17446.511144975</c:v>
                </c:pt>
                <c:pt idx="7967">
                  <c:v>-16704.969788337599</c:v>
                </c:pt>
                <c:pt idx="7968">
                  <c:v>-15969.3070961464</c:v>
                </c:pt>
                <c:pt idx="7969">
                  <c:v>-15131.109129210099</c:v>
                </c:pt>
                <c:pt idx="7970">
                  <c:v>-14203.3790852411</c:v>
                </c:pt>
                <c:pt idx="7971">
                  <c:v>-13228.452407794</c:v>
                </c:pt>
                <c:pt idx="7972">
                  <c:v>-12348.6860235685</c:v>
                </c:pt>
                <c:pt idx="7973">
                  <c:v>-11541.116141062999</c:v>
                </c:pt>
                <c:pt idx="7974">
                  <c:v>-10635.2969766489</c:v>
                </c:pt>
                <c:pt idx="7975">
                  <c:v>-9607.0929322553493</c:v>
                </c:pt>
                <c:pt idx="7976">
                  <c:v>-8595.4367988192807</c:v>
                </c:pt>
                <c:pt idx="7977">
                  <c:v>-7671.2118925155701</c:v>
                </c:pt>
                <c:pt idx="7978">
                  <c:v>-6795.2646909221403</c:v>
                </c:pt>
                <c:pt idx="7979">
                  <c:v>-5899.7358578870799</c:v>
                </c:pt>
                <c:pt idx="7980">
                  <c:v>-4953.9431195853704</c:v>
                </c:pt>
                <c:pt idx="7981">
                  <c:v>-4015.9447427095402</c:v>
                </c:pt>
                <c:pt idx="7982">
                  <c:v>-3017.3088383069298</c:v>
                </c:pt>
                <c:pt idx="7983">
                  <c:v>-1977.14699113918</c:v>
                </c:pt>
                <c:pt idx="7984">
                  <c:v>-1007.25162349381</c:v>
                </c:pt>
                <c:pt idx="7985">
                  <c:v>-145.887114805078</c:v>
                </c:pt>
                <c:pt idx="7986">
                  <c:v>733.02395954478595</c:v>
                </c:pt>
                <c:pt idx="7987">
                  <c:v>1666.8857338773</c:v>
                </c:pt>
                <c:pt idx="7988">
                  <c:v>2549.9380856945299</c:v>
                </c:pt>
                <c:pt idx="7989">
                  <c:v>3421.8999421395001</c:v>
                </c:pt>
                <c:pt idx="7990">
                  <c:v>4270.2780065392499</c:v>
                </c:pt>
                <c:pt idx="7991">
                  <c:v>5065.7367837801303</c:v>
                </c:pt>
                <c:pt idx="7992">
                  <c:v>5810.8679387276297</c:v>
                </c:pt>
                <c:pt idx="7993">
                  <c:v>6510.98447658634</c:v>
                </c:pt>
                <c:pt idx="7994">
                  <c:v>7196.4226421741296</c:v>
                </c:pt>
                <c:pt idx="7995">
                  <c:v>7906.1401304989404</c:v>
                </c:pt>
                <c:pt idx="7996">
                  <c:v>8644.7585934146591</c:v>
                </c:pt>
                <c:pt idx="7997">
                  <c:v>9304.2872631222908</c:v>
                </c:pt>
                <c:pt idx="7998">
                  <c:v>9877.9063980578394</c:v>
                </c:pt>
                <c:pt idx="7999">
                  <c:v>10447.2290797158</c:v>
                </c:pt>
                <c:pt idx="8000">
                  <c:v>10969.307058573801</c:v>
                </c:pt>
                <c:pt idx="8001">
                  <c:v>11458.304565468299</c:v>
                </c:pt>
                <c:pt idx="8002">
                  <c:v>11908.7843997051</c:v>
                </c:pt>
                <c:pt idx="8003">
                  <c:v>12300.782351235501</c:v>
                </c:pt>
                <c:pt idx="8004">
                  <c:v>12639.8054759318</c:v>
                </c:pt>
                <c:pt idx="8005">
                  <c:v>12998.886749089401</c:v>
                </c:pt>
                <c:pt idx="8006">
                  <c:v>13395.060722472301</c:v>
                </c:pt>
                <c:pt idx="8007">
                  <c:v>13760.3554678459</c:v>
                </c:pt>
                <c:pt idx="8008">
                  <c:v>13971.0436217898</c:v>
                </c:pt>
                <c:pt idx="8009">
                  <c:v>14064.684720689</c:v>
                </c:pt>
                <c:pt idx="8010">
                  <c:v>14187.180720095999</c:v>
                </c:pt>
                <c:pt idx="8011">
                  <c:v>14305.249217193599</c:v>
                </c:pt>
                <c:pt idx="8012">
                  <c:v>14408.988445368799</c:v>
                </c:pt>
                <c:pt idx="8013">
                  <c:v>14465.933825858299</c:v>
                </c:pt>
                <c:pt idx="8014">
                  <c:v>14464.980620771301</c:v>
                </c:pt>
                <c:pt idx="8015">
                  <c:v>14403.2157623071</c:v>
                </c:pt>
                <c:pt idx="8016">
                  <c:v>14365.0955787042</c:v>
                </c:pt>
                <c:pt idx="8017">
                  <c:v>14327.851771567999</c:v>
                </c:pt>
                <c:pt idx="8018">
                  <c:v>14190.804218978201</c:v>
                </c:pt>
                <c:pt idx="8019">
                  <c:v>13985.534328469401</c:v>
                </c:pt>
                <c:pt idx="8020">
                  <c:v>13835.2291848243</c:v>
                </c:pt>
                <c:pt idx="8021">
                  <c:v>13721.062394524701</c:v>
                </c:pt>
                <c:pt idx="8022">
                  <c:v>13496.0802884354</c:v>
                </c:pt>
                <c:pt idx="8023">
                  <c:v>13209.2589885981</c:v>
                </c:pt>
                <c:pt idx="8024">
                  <c:v>12916.9846337404</c:v>
                </c:pt>
                <c:pt idx="8025">
                  <c:v>12612.915685497799</c:v>
                </c:pt>
                <c:pt idx="8026">
                  <c:v>12255.4877592918</c:v>
                </c:pt>
                <c:pt idx="8027">
                  <c:v>11874.046696060799</c:v>
                </c:pt>
                <c:pt idx="8028">
                  <c:v>11508.681225951501</c:v>
                </c:pt>
                <c:pt idx="8029">
                  <c:v>11141.7886447811</c:v>
                </c:pt>
                <c:pt idx="8030">
                  <c:v>10754.6122656319</c:v>
                </c:pt>
                <c:pt idx="8031">
                  <c:v>10339.4763654491</c:v>
                </c:pt>
                <c:pt idx="8032">
                  <c:v>9912.2625127628908</c:v>
                </c:pt>
                <c:pt idx="8033">
                  <c:v>9482.07499661572</c:v>
                </c:pt>
                <c:pt idx="8034">
                  <c:v>9015.9324119897501</c:v>
                </c:pt>
                <c:pt idx="8035">
                  <c:v>8515.3637043333802</c:v>
                </c:pt>
                <c:pt idx="8036">
                  <c:v>8023.7218663111898</c:v>
                </c:pt>
                <c:pt idx="8037">
                  <c:v>7551.8630951168598</c:v>
                </c:pt>
                <c:pt idx="8038">
                  <c:v>7086.7328151503898</c:v>
                </c:pt>
                <c:pt idx="8039">
                  <c:v>6614.9243252961596</c:v>
                </c:pt>
                <c:pt idx="8040">
                  <c:v>6143.5488671241001</c:v>
                </c:pt>
                <c:pt idx="8041">
                  <c:v>5692.1850808815998</c:v>
                </c:pt>
                <c:pt idx="8042">
                  <c:v>5222.5041808734804</c:v>
                </c:pt>
                <c:pt idx="8043">
                  <c:v>4712.7936817488799</c:v>
                </c:pt>
                <c:pt idx="8044">
                  <c:v>4199.6376023126304</c:v>
                </c:pt>
                <c:pt idx="8045">
                  <c:v>3707.9409453056301</c:v>
                </c:pt>
                <c:pt idx="8046">
                  <c:v>3240.0671550656298</c:v>
                </c:pt>
                <c:pt idx="8047">
                  <c:v>2768.7351852421798</c:v>
                </c:pt>
                <c:pt idx="8048">
                  <c:v>2292.5560416196699</c:v>
                </c:pt>
                <c:pt idx="8049">
                  <c:v>1803.8660630444599</c:v>
                </c:pt>
                <c:pt idx="8050">
                  <c:v>1318.0508705443599</c:v>
                </c:pt>
                <c:pt idx="8051">
                  <c:v>855.96599814559795</c:v>
                </c:pt>
                <c:pt idx="8052">
                  <c:v>406.39926003289099</c:v>
                </c:pt>
                <c:pt idx="8053">
                  <c:v>-15.5395497747528</c:v>
                </c:pt>
                <c:pt idx="8054">
                  <c:v>-413.493489217464</c:v>
                </c:pt>
                <c:pt idx="8055">
                  <c:v>-809.66059048022998</c:v>
                </c:pt>
                <c:pt idx="8056">
                  <c:v>-1226.8904369668501</c:v>
                </c:pt>
                <c:pt idx="8057">
                  <c:v>-1670.1544480083801</c:v>
                </c:pt>
                <c:pt idx="8058">
                  <c:v>-2077.34824010387</c:v>
                </c:pt>
                <c:pt idx="8059">
                  <c:v>-2419.9046196501099</c:v>
                </c:pt>
                <c:pt idx="8060">
                  <c:v>-2710.87035428024</c:v>
                </c:pt>
                <c:pt idx="8061">
                  <c:v>-3041.4901727546999</c:v>
                </c:pt>
                <c:pt idx="8062">
                  <c:v>-3428.4106279634698</c:v>
                </c:pt>
                <c:pt idx="8063">
                  <c:v>-3779.7483994421</c:v>
                </c:pt>
                <c:pt idx="8064">
                  <c:v>-4113.5248359814996</c:v>
                </c:pt>
                <c:pt idx="8065">
                  <c:v>-4452.1769520633497</c:v>
                </c:pt>
                <c:pt idx="8066">
                  <c:v>-4785.1018996470202</c:v>
                </c:pt>
                <c:pt idx="8067">
                  <c:v>-5091.9593622530201</c:v>
                </c:pt>
                <c:pt idx="8068">
                  <c:v>-5386.3485425314102</c:v>
                </c:pt>
                <c:pt idx="8069">
                  <c:v>-5665.1658226023901</c:v>
                </c:pt>
                <c:pt idx="8070">
                  <c:v>-5913.4953804324996</c:v>
                </c:pt>
                <c:pt idx="8071">
                  <c:v>-6140.8633942158704</c:v>
                </c:pt>
                <c:pt idx="8072">
                  <c:v>-6401.3677128541603</c:v>
                </c:pt>
                <c:pt idx="8073">
                  <c:v>-6689.4602226834804</c:v>
                </c:pt>
                <c:pt idx="8074">
                  <c:v>-6942.9767656557997</c:v>
                </c:pt>
                <c:pt idx="8075">
                  <c:v>-7197.65034388193</c:v>
                </c:pt>
                <c:pt idx="8076">
                  <c:v>-7440.2554107408596</c:v>
                </c:pt>
                <c:pt idx="8077">
                  <c:v>-7667.0276456811098</c:v>
                </c:pt>
                <c:pt idx="8078">
                  <c:v>-7916.9437856466002</c:v>
                </c:pt>
                <c:pt idx="8079">
                  <c:v>-8122.83853785881</c:v>
                </c:pt>
                <c:pt idx="8080">
                  <c:v>-8293.9072821857408</c:v>
                </c:pt>
                <c:pt idx="8081">
                  <c:v>-8510.1464806719996</c:v>
                </c:pt>
                <c:pt idx="8082">
                  <c:v>-8792.6808331625507</c:v>
                </c:pt>
                <c:pt idx="8083">
                  <c:v>-9046.9079839419592</c:v>
                </c:pt>
                <c:pt idx="8084">
                  <c:v>-9233.4496907615194</c:v>
                </c:pt>
                <c:pt idx="8085">
                  <c:v>-9443.7369988807804</c:v>
                </c:pt>
                <c:pt idx="8086">
                  <c:v>-9681.4990119644099</c:v>
                </c:pt>
                <c:pt idx="8087">
                  <c:v>-9917.4388849608004</c:v>
                </c:pt>
                <c:pt idx="8088">
                  <c:v>-10132.015953923399</c:v>
                </c:pt>
                <c:pt idx="8089">
                  <c:v>-10353.1996615352</c:v>
                </c:pt>
                <c:pt idx="8090">
                  <c:v>-10579.9234768284</c:v>
                </c:pt>
                <c:pt idx="8091">
                  <c:v>-10841.122271153599</c:v>
                </c:pt>
                <c:pt idx="8092">
                  <c:v>-11182.0839973987</c:v>
                </c:pt>
                <c:pt idx="8093">
                  <c:v>-11656.968109126399</c:v>
                </c:pt>
                <c:pt idx="8094">
                  <c:v>-12912.573782881</c:v>
                </c:pt>
                <c:pt idx="8095">
                  <c:v>-14071.734472463801</c:v>
                </c:pt>
                <c:pt idx="8096">
                  <c:v>-14146.7391217397</c:v>
                </c:pt>
                <c:pt idx="8097">
                  <c:v>-13508.0447549246</c:v>
                </c:pt>
                <c:pt idx="8098">
                  <c:v>-12754.9566743421</c:v>
                </c:pt>
                <c:pt idx="8099">
                  <c:v>-12958.502926306401</c:v>
                </c:pt>
                <c:pt idx="8100">
                  <c:v>-13839.293618178101</c:v>
                </c:pt>
                <c:pt idx="8101">
                  <c:v>-14590.201905444899</c:v>
                </c:pt>
                <c:pt idx="8102">
                  <c:v>-14966.9664845513</c:v>
                </c:pt>
                <c:pt idx="8103">
                  <c:v>-15352.8022788079</c:v>
                </c:pt>
                <c:pt idx="8104">
                  <c:v>-15882.2558316101</c:v>
                </c:pt>
                <c:pt idx="8105">
                  <c:v>-16607.150739132601</c:v>
                </c:pt>
                <c:pt idx="8106">
                  <c:v>-17288.829968488</c:v>
                </c:pt>
                <c:pt idx="8107">
                  <c:v>-17772.2086263733</c:v>
                </c:pt>
                <c:pt idx="8108">
                  <c:v>-18223.6931472416</c:v>
                </c:pt>
                <c:pt idx="8109">
                  <c:v>-18698.658235966701</c:v>
                </c:pt>
                <c:pt idx="8110">
                  <c:v>-19220.635913935101</c:v>
                </c:pt>
                <c:pt idx="8111">
                  <c:v>-19749.4608507595</c:v>
                </c:pt>
                <c:pt idx="8112">
                  <c:v>-20290.4310250737</c:v>
                </c:pt>
                <c:pt idx="8113">
                  <c:v>-20812.3433866702</c:v>
                </c:pt>
                <c:pt idx="8114">
                  <c:v>-21303.345542990599</c:v>
                </c:pt>
                <c:pt idx="8115">
                  <c:v>-21786.619530850101</c:v>
                </c:pt>
                <c:pt idx="8116">
                  <c:v>-22332.5870093741</c:v>
                </c:pt>
                <c:pt idx="8117">
                  <c:v>-22887.9698855522</c:v>
                </c:pt>
                <c:pt idx="8118">
                  <c:v>-23429.669934077399</c:v>
                </c:pt>
                <c:pt idx="8119">
                  <c:v>-24087.636379482101</c:v>
                </c:pt>
                <c:pt idx="8120">
                  <c:v>-24809.026875509098</c:v>
                </c:pt>
                <c:pt idx="8121">
                  <c:v>-25322.049829757401</c:v>
                </c:pt>
                <c:pt idx="8122">
                  <c:v>-25606.9965174217</c:v>
                </c:pt>
                <c:pt idx="8123">
                  <c:v>-25848.179624187502</c:v>
                </c:pt>
                <c:pt idx="8124">
                  <c:v>-26237.118392687298</c:v>
                </c:pt>
                <c:pt idx="8125">
                  <c:v>-26853.7280029461</c:v>
                </c:pt>
                <c:pt idx="8126">
                  <c:v>-27687.0122577068</c:v>
                </c:pt>
                <c:pt idx="8127">
                  <c:v>-30403.541317919498</c:v>
                </c:pt>
                <c:pt idx="8128">
                  <c:v>-31572.750875850401</c:v>
                </c:pt>
                <c:pt idx="8129">
                  <c:v>-29313.923924736398</c:v>
                </c:pt>
                <c:pt idx="8130">
                  <c:v>-27015.283278971299</c:v>
                </c:pt>
                <c:pt idx="8131">
                  <c:v>-27980.717876477102</c:v>
                </c:pt>
                <c:pt idx="8132">
                  <c:v>-31040.5455388718</c:v>
                </c:pt>
                <c:pt idx="8133">
                  <c:v>-32138.786268649401</c:v>
                </c:pt>
                <c:pt idx="8134">
                  <c:v>-32486.1007607791</c:v>
                </c:pt>
                <c:pt idx="8135">
                  <c:v>-32319.006844913401</c:v>
                </c:pt>
                <c:pt idx="8136">
                  <c:v>-32316.279866135501</c:v>
                </c:pt>
                <c:pt idx="8137">
                  <c:v>-32555.289265576401</c:v>
                </c:pt>
                <c:pt idx="8138">
                  <c:v>-32836.116757872303</c:v>
                </c:pt>
                <c:pt idx="8139">
                  <c:v>-33145.121745784199</c:v>
                </c:pt>
                <c:pt idx="8140">
                  <c:v>-33419.867075884198</c:v>
                </c:pt>
                <c:pt idx="8141">
                  <c:v>-33623.340823480197</c:v>
                </c:pt>
                <c:pt idx="8142">
                  <c:v>-33855.184964095897</c:v>
                </c:pt>
                <c:pt idx="8143">
                  <c:v>-34120.8103504432</c:v>
                </c:pt>
                <c:pt idx="8144">
                  <c:v>-34321.614456420997</c:v>
                </c:pt>
                <c:pt idx="8145">
                  <c:v>-34444.922995704001</c:v>
                </c:pt>
                <c:pt idx="8146">
                  <c:v>-34538.768264641199</c:v>
                </c:pt>
                <c:pt idx="8147">
                  <c:v>-34585.626280055803</c:v>
                </c:pt>
                <c:pt idx="8148">
                  <c:v>-34551.5551876221</c:v>
                </c:pt>
                <c:pt idx="8149">
                  <c:v>-34452.596640301301</c:v>
                </c:pt>
                <c:pt idx="8150">
                  <c:v>-34407.991198156698</c:v>
                </c:pt>
                <c:pt idx="8151">
                  <c:v>-34382.0869087869</c:v>
                </c:pt>
                <c:pt idx="8152">
                  <c:v>-34242.715708349497</c:v>
                </c:pt>
                <c:pt idx="8153">
                  <c:v>-34089.968027402101</c:v>
                </c:pt>
                <c:pt idx="8154">
                  <c:v>-33906.445805543903</c:v>
                </c:pt>
                <c:pt idx="8155">
                  <c:v>-33657.355371672202</c:v>
                </c:pt>
                <c:pt idx="8156">
                  <c:v>-33369.298013407897</c:v>
                </c:pt>
                <c:pt idx="8157">
                  <c:v>-33085.740451457503</c:v>
                </c:pt>
                <c:pt idx="8158">
                  <c:v>-32812.170715283501</c:v>
                </c:pt>
                <c:pt idx="8159">
                  <c:v>-32490.0219770447</c:v>
                </c:pt>
                <c:pt idx="8160">
                  <c:v>-32099.4948573324</c:v>
                </c:pt>
                <c:pt idx="8161">
                  <c:v>-31644.043770321801</c:v>
                </c:pt>
                <c:pt idx="8162">
                  <c:v>-31197.586481426501</c:v>
                </c:pt>
                <c:pt idx="8163">
                  <c:v>-30767.367632585901</c:v>
                </c:pt>
                <c:pt idx="8164">
                  <c:v>-30251.963084964402</c:v>
                </c:pt>
                <c:pt idx="8165">
                  <c:v>-29671.225106458201</c:v>
                </c:pt>
                <c:pt idx="8166">
                  <c:v>-29060.9779582581</c:v>
                </c:pt>
                <c:pt idx="8167">
                  <c:v>-28405.052343715</c:v>
                </c:pt>
                <c:pt idx="8168">
                  <c:v>-27763.510543395201</c:v>
                </c:pt>
                <c:pt idx="8169">
                  <c:v>-27145.4155084864</c:v>
                </c:pt>
                <c:pt idx="8170">
                  <c:v>-26494.321914918899</c:v>
                </c:pt>
                <c:pt idx="8171">
                  <c:v>-25804.6365545519</c:v>
                </c:pt>
                <c:pt idx="8172">
                  <c:v>-25008.4663887487</c:v>
                </c:pt>
                <c:pt idx="8173">
                  <c:v>-24186.697670219499</c:v>
                </c:pt>
                <c:pt idx="8174">
                  <c:v>-23421.387495183</c:v>
                </c:pt>
                <c:pt idx="8175">
                  <c:v>-22618.667698050602</c:v>
                </c:pt>
                <c:pt idx="8176">
                  <c:v>-21802.004705232601</c:v>
                </c:pt>
                <c:pt idx="8177">
                  <c:v>-20964.451048434599</c:v>
                </c:pt>
                <c:pt idx="8178">
                  <c:v>-20091.8464040873</c:v>
                </c:pt>
                <c:pt idx="8179">
                  <c:v>-19199.694040586</c:v>
                </c:pt>
                <c:pt idx="8180">
                  <c:v>-18311.1481479957</c:v>
                </c:pt>
                <c:pt idx="8181">
                  <c:v>-17420.3090255713</c:v>
                </c:pt>
                <c:pt idx="8182">
                  <c:v>-16502.7297594665</c:v>
                </c:pt>
                <c:pt idx="8183">
                  <c:v>-15486.3273082303</c:v>
                </c:pt>
                <c:pt idx="8184">
                  <c:v>-14498.3512921043</c:v>
                </c:pt>
                <c:pt idx="8185">
                  <c:v>-13614.7721237392</c:v>
                </c:pt>
                <c:pt idx="8186">
                  <c:v>-12695.4353571459</c:v>
                </c:pt>
                <c:pt idx="8187">
                  <c:v>-11724.039430619699</c:v>
                </c:pt>
                <c:pt idx="8188">
                  <c:v>-10747.9292844227</c:v>
                </c:pt>
                <c:pt idx="8189">
                  <c:v>-9813.0411042751202</c:v>
                </c:pt>
                <c:pt idx="8190">
                  <c:v>-8906.3646741326702</c:v>
                </c:pt>
                <c:pt idx="8191">
                  <c:v>-7967.4957560025396</c:v>
                </c:pt>
                <c:pt idx="8192">
                  <c:v>-6972.2364541509396</c:v>
                </c:pt>
                <c:pt idx="8193">
                  <c:v>-5983.5038780749001</c:v>
                </c:pt>
                <c:pt idx="8194">
                  <c:v>-5022.8851671083103</c:v>
                </c:pt>
                <c:pt idx="8195">
                  <c:v>-4083.2014877972001</c:v>
                </c:pt>
                <c:pt idx="8196">
                  <c:v>-3134.9320269633899</c:v>
                </c:pt>
                <c:pt idx="8197">
                  <c:v>-2176.2839748292599</c:v>
                </c:pt>
                <c:pt idx="8198">
                  <c:v>-1216.50578405179</c:v>
                </c:pt>
                <c:pt idx="8199">
                  <c:v>-289.13645798432702</c:v>
                </c:pt>
                <c:pt idx="8200">
                  <c:v>602.88966270072694</c:v>
                </c:pt>
                <c:pt idx="8201">
                  <c:v>1489.8035826872001</c:v>
                </c:pt>
                <c:pt idx="8202">
                  <c:v>2403.6926834852202</c:v>
                </c:pt>
                <c:pt idx="8203">
                  <c:v>3283.1855096224599</c:v>
                </c:pt>
                <c:pt idx="8204">
                  <c:v>4088.6565544031</c:v>
                </c:pt>
                <c:pt idx="8205">
                  <c:v>4912.17605664856</c:v>
                </c:pt>
                <c:pt idx="8206">
                  <c:v>5739.0226084713504</c:v>
                </c:pt>
                <c:pt idx="8207">
                  <c:v>6552.1900422969402</c:v>
                </c:pt>
                <c:pt idx="8208">
                  <c:v>7370.96264979435</c:v>
                </c:pt>
                <c:pt idx="8209">
                  <c:v>8196.5842727135605</c:v>
                </c:pt>
                <c:pt idx="8210">
                  <c:v>8987.2960122954191</c:v>
                </c:pt>
                <c:pt idx="8211">
                  <c:v>9734.7246776371594</c:v>
                </c:pt>
                <c:pt idx="8212">
                  <c:v>10484.579092007099</c:v>
                </c:pt>
                <c:pt idx="8213">
                  <c:v>11247.9580809374</c:v>
                </c:pt>
                <c:pt idx="8214">
                  <c:v>11967.209585062999</c:v>
                </c:pt>
                <c:pt idx="8215">
                  <c:v>12627.591871238799</c:v>
                </c:pt>
                <c:pt idx="8216">
                  <c:v>13310.1913764826</c:v>
                </c:pt>
                <c:pt idx="8217">
                  <c:v>13980.8334134456</c:v>
                </c:pt>
                <c:pt idx="8218">
                  <c:v>14605.046903881601</c:v>
                </c:pt>
                <c:pt idx="8219">
                  <c:v>15202.2636138176</c:v>
                </c:pt>
                <c:pt idx="8220">
                  <c:v>15775.5411336939</c:v>
                </c:pt>
                <c:pt idx="8221">
                  <c:v>16391.878304666301</c:v>
                </c:pt>
                <c:pt idx="8222">
                  <c:v>17053.821643571999</c:v>
                </c:pt>
                <c:pt idx="8223">
                  <c:v>17691.4995024772</c:v>
                </c:pt>
                <c:pt idx="8224">
                  <c:v>18215.4765028203</c:v>
                </c:pt>
                <c:pt idx="8225">
                  <c:v>18669.304504283598</c:v>
                </c:pt>
                <c:pt idx="8226">
                  <c:v>19167.2217631567</c:v>
                </c:pt>
                <c:pt idx="8227">
                  <c:v>19670.576135176001</c:v>
                </c:pt>
                <c:pt idx="8228">
                  <c:v>20168.6848656814</c:v>
                </c:pt>
                <c:pt idx="8229">
                  <c:v>20655.028872185401</c:v>
                </c:pt>
                <c:pt idx="8230">
                  <c:v>21143.264303425702</c:v>
                </c:pt>
                <c:pt idx="8231">
                  <c:v>21675.1392965163</c:v>
                </c:pt>
                <c:pt idx="8232">
                  <c:v>22178.8094627629</c:v>
                </c:pt>
                <c:pt idx="8233">
                  <c:v>22586.854694791498</c:v>
                </c:pt>
                <c:pt idx="8234">
                  <c:v>22960.750150354899</c:v>
                </c:pt>
                <c:pt idx="8235">
                  <c:v>23345.7244870793</c:v>
                </c:pt>
                <c:pt idx="8236">
                  <c:v>23742.5347172867</c:v>
                </c:pt>
                <c:pt idx="8237">
                  <c:v>24128.224067925701</c:v>
                </c:pt>
                <c:pt idx="8238">
                  <c:v>24506.617299561301</c:v>
                </c:pt>
                <c:pt idx="8239">
                  <c:v>24870.5279024146</c:v>
                </c:pt>
                <c:pt idx="8240">
                  <c:v>25259.789001256398</c:v>
                </c:pt>
                <c:pt idx="8241">
                  <c:v>25681.6221655845</c:v>
                </c:pt>
                <c:pt idx="8242">
                  <c:v>26094.728230349501</c:v>
                </c:pt>
                <c:pt idx="8243">
                  <c:v>26489.957640755401</c:v>
                </c:pt>
                <c:pt idx="8244">
                  <c:v>26853.448649391099</c:v>
                </c:pt>
                <c:pt idx="8245">
                  <c:v>27210.156899224399</c:v>
                </c:pt>
                <c:pt idx="8246">
                  <c:v>27627.956892387399</c:v>
                </c:pt>
                <c:pt idx="8247">
                  <c:v>28016.516573509001</c:v>
                </c:pt>
                <c:pt idx="8248">
                  <c:v>28313.0684228272</c:v>
                </c:pt>
                <c:pt idx="8249">
                  <c:v>28601.6160423484</c:v>
                </c:pt>
                <c:pt idx="8250">
                  <c:v>28895.3773953155</c:v>
                </c:pt>
                <c:pt idx="8251">
                  <c:v>29294.5205317166</c:v>
                </c:pt>
                <c:pt idx="8252">
                  <c:v>29757.160885701502</c:v>
                </c:pt>
                <c:pt idx="8253">
                  <c:v>30156.475188457702</c:v>
                </c:pt>
                <c:pt idx="8254">
                  <c:v>30544.691145895798</c:v>
                </c:pt>
                <c:pt idx="8255">
                  <c:v>30934.808285653598</c:v>
                </c:pt>
                <c:pt idx="8256">
                  <c:v>31296.930641341802</c:v>
                </c:pt>
                <c:pt idx="8257">
                  <c:v>31616.510202920301</c:v>
                </c:pt>
                <c:pt idx="8258">
                  <c:v>31959.898211828899</c:v>
                </c:pt>
                <c:pt idx="8259">
                  <c:v>32350.499451336302</c:v>
                </c:pt>
                <c:pt idx="8260">
                  <c:v>32731.871530104199</c:v>
                </c:pt>
                <c:pt idx="8261">
                  <c:v>33140.761947085899</c:v>
                </c:pt>
                <c:pt idx="8262">
                  <c:v>33499.244025241103</c:v>
                </c:pt>
                <c:pt idx="8263">
                  <c:v>33798.934257128203</c:v>
                </c:pt>
                <c:pt idx="8264">
                  <c:v>34128.8874565683</c:v>
                </c:pt>
                <c:pt idx="8265">
                  <c:v>34495.973147707802</c:v>
                </c:pt>
                <c:pt idx="8266">
                  <c:v>34922.7585311613</c:v>
                </c:pt>
                <c:pt idx="8267">
                  <c:v>35348.994768871104</c:v>
                </c:pt>
                <c:pt idx="8268">
                  <c:v>35703.238496251302</c:v>
                </c:pt>
                <c:pt idx="8269">
                  <c:v>36095.682998688302</c:v>
                </c:pt>
                <c:pt idx="8270">
                  <c:v>36526.135200331199</c:v>
                </c:pt>
                <c:pt idx="8271">
                  <c:v>36889.792024795097</c:v>
                </c:pt>
                <c:pt idx="8272">
                  <c:v>37180.111494479199</c:v>
                </c:pt>
                <c:pt idx="8273">
                  <c:v>37513.747712544697</c:v>
                </c:pt>
                <c:pt idx="8274">
                  <c:v>37908.300793971001</c:v>
                </c:pt>
                <c:pt idx="8275">
                  <c:v>38240.360956616198</c:v>
                </c:pt>
                <c:pt idx="8276">
                  <c:v>38576.100174410101</c:v>
                </c:pt>
                <c:pt idx="8277">
                  <c:v>38893.487251463099</c:v>
                </c:pt>
                <c:pt idx="8278">
                  <c:v>39181.1901518874</c:v>
                </c:pt>
                <c:pt idx="8279">
                  <c:v>39477.381995607298</c:v>
                </c:pt>
                <c:pt idx="8280">
                  <c:v>39800.6286744799</c:v>
                </c:pt>
                <c:pt idx="8281">
                  <c:v>40129.708347658503</c:v>
                </c:pt>
                <c:pt idx="8282">
                  <c:v>40427.058803678403</c:v>
                </c:pt>
                <c:pt idx="8283">
                  <c:v>40695.9206726169</c:v>
                </c:pt>
                <c:pt idx="8284">
                  <c:v>40959.058281734899</c:v>
                </c:pt>
                <c:pt idx="8285">
                  <c:v>41240.787273458198</c:v>
                </c:pt>
                <c:pt idx="8286">
                  <c:v>41530.861466910399</c:v>
                </c:pt>
                <c:pt idx="8287">
                  <c:v>41847.970531633502</c:v>
                </c:pt>
                <c:pt idx="8288">
                  <c:v>41971.208776407002</c:v>
                </c:pt>
                <c:pt idx="8289">
                  <c:v>41980.061439069897</c:v>
                </c:pt>
                <c:pt idx="8290">
                  <c:v>42160.375965236803</c:v>
                </c:pt>
                <c:pt idx="8291">
                  <c:v>42408.4610881517</c:v>
                </c:pt>
                <c:pt idx="8292">
                  <c:v>42603.588182190899</c:v>
                </c:pt>
                <c:pt idx="8293">
                  <c:v>42710.613583350903</c:v>
                </c:pt>
                <c:pt idx="8294">
                  <c:v>42799.254080883402</c:v>
                </c:pt>
                <c:pt idx="8295">
                  <c:v>42912.871089347303</c:v>
                </c:pt>
                <c:pt idx="8296">
                  <c:v>43041.933614957103</c:v>
                </c:pt>
                <c:pt idx="8297">
                  <c:v>43140.0873873788</c:v>
                </c:pt>
                <c:pt idx="8298">
                  <c:v>43227.233406806503</c:v>
                </c:pt>
                <c:pt idx="8299">
                  <c:v>43276.418274140902</c:v>
                </c:pt>
                <c:pt idx="8300">
                  <c:v>43243.215704363101</c:v>
                </c:pt>
                <c:pt idx="8301">
                  <c:v>43152.778506258197</c:v>
                </c:pt>
                <c:pt idx="8302">
                  <c:v>43082.296045367802</c:v>
                </c:pt>
                <c:pt idx="8303">
                  <c:v>43047.486795350596</c:v>
                </c:pt>
                <c:pt idx="8304">
                  <c:v>42982.351593184598</c:v>
                </c:pt>
                <c:pt idx="8305">
                  <c:v>42859.295974642999</c:v>
                </c:pt>
                <c:pt idx="8306">
                  <c:v>42664.897459677697</c:v>
                </c:pt>
                <c:pt idx="8307">
                  <c:v>42443.6737986304</c:v>
                </c:pt>
                <c:pt idx="8308">
                  <c:v>42246.174365586201</c:v>
                </c:pt>
                <c:pt idx="8309">
                  <c:v>42053.746524349903</c:v>
                </c:pt>
                <c:pt idx="8310">
                  <c:v>41933.291461733803</c:v>
                </c:pt>
                <c:pt idx="8311">
                  <c:v>41813.373171696701</c:v>
                </c:pt>
                <c:pt idx="8312">
                  <c:v>41583.120655551997</c:v>
                </c:pt>
                <c:pt idx="8313">
                  <c:v>41223.719175560502</c:v>
                </c:pt>
                <c:pt idx="8314">
                  <c:v>40819.040313310099</c:v>
                </c:pt>
                <c:pt idx="8315">
                  <c:v>40463.231902583597</c:v>
                </c:pt>
                <c:pt idx="8316">
                  <c:v>40096.316440861003</c:v>
                </c:pt>
                <c:pt idx="8317">
                  <c:v>39710.145138048603</c:v>
                </c:pt>
                <c:pt idx="8318">
                  <c:v>39287.4357045953</c:v>
                </c:pt>
                <c:pt idx="8319">
                  <c:v>38832.316233080499</c:v>
                </c:pt>
                <c:pt idx="8320">
                  <c:v>38364.106937918201</c:v>
                </c:pt>
                <c:pt idx="8321">
                  <c:v>37867.511869951501</c:v>
                </c:pt>
                <c:pt idx="8322">
                  <c:v>37393.430851979501</c:v>
                </c:pt>
                <c:pt idx="8323">
                  <c:v>36938.165833623098</c:v>
                </c:pt>
                <c:pt idx="8324">
                  <c:v>36413.161334685501</c:v>
                </c:pt>
                <c:pt idx="8325">
                  <c:v>35795.337057189201</c:v>
                </c:pt>
                <c:pt idx="8326">
                  <c:v>35162.833371021399</c:v>
                </c:pt>
                <c:pt idx="8327">
                  <c:v>34570.138983182202</c:v>
                </c:pt>
                <c:pt idx="8328">
                  <c:v>33971.102865147703</c:v>
                </c:pt>
                <c:pt idx="8329">
                  <c:v>33329.268036978101</c:v>
                </c:pt>
                <c:pt idx="8330">
                  <c:v>32640.614845109802</c:v>
                </c:pt>
                <c:pt idx="8331">
                  <c:v>31938.844016101299</c:v>
                </c:pt>
                <c:pt idx="8332">
                  <c:v>31263.862594517799</c:v>
                </c:pt>
                <c:pt idx="8333">
                  <c:v>30612.9062475381</c:v>
                </c:pt>
                <c:pt idx="8334">
                  <c:v>29928.81482585</c:v>
                </c:pt>
                <c:pt idx="8335">
                  <c:v>29205.234687639298</c:v>
                </c:pt>
                <c:pt idx="8336">
                  <c:v>28464.7256926068</c:v>
                </c:pt>
                <c:pt idx="8337">
                  <c:v>27672.201307347601</c:v>
                </c:pt>
                <c:pt idx="8338">
                  <c:v>26823.1387745879</c:v>
                </c:pt>
                <c:pt idx="8339">
                  <c:v>25988.198237449498</c:v>
                </c:pt>
                <c:pt idx="8340">
                  <c:v>25191.497902586401</c:v>
                </c:pt>
                <c:pt idx="8341">
                  <c:v>24397.628976483</c:v>
                </c:pt>
                <c:pt idx="8342">
                  <c:v>23571.4063732914</c:v>
                </c:pt>
                <c:pt idx="8343">
                  <c:v>22745.650381186799</c:v>
                </c:pt>
                <c:pt idx="8344">
                  <c:v>21902.662784723801</c:v>
                </c:pt>
                <c:pt idx="8345">
                  <c:v>21058.936937531402</c:v>
                </c:pt>
                <c:pt idx="8346">
                  <c:v>20264.419681350999</c:v>
                </c:pt>
                <c:pt idx="8347">
                  <c:v>19458.870095665199</c:v>
                </c:pt>
                <c:pt idx="8348">
                  <c:v>18615.342938722799</c:v>
                </c:pt>
                <c:pt idx="8349">
                  <c:v>17745.2948913648</c:v>
                </c:pt>
                <c:pt idx="8350">
                  <c:v>16822.571187865698</c:v>
                </c:pt>
                <c:pt idx="8351">
                  <c:v>15921.3890573303</c:v>
                </c:pt>
                <c:pt idx="8352">
                  <c:v>15080.6963253087</c:v>
                </c:pt>
                <c:pt idx="8353">
                  <c:v>14234.1891721629</c:v>
                </c:pt>
                <c:pt idx="8354">
                  <c:v>13345.260333615999</c:v>
                </c:pt>
                <c:pt idx="8355">
                  <c:v>12437.458962087099</c:v>
                </c:pt>
                <c:pt idx="8356">
                  <c:v>11532.6374195071</c:v>
                </c:pt>
                <c:pt idx="8357">
                  <c:v>10603.655896353301</c:v>
                </c:pt>
                <c:pt idx="8358">
                  <c:v>9678.8092026504492</c:v>
                </c:pt>
                <c:pt idx="8359">
                  <c:v>8821.6063999624603</c:v>
                </c:pt>
                <c:pt idx="8360">
                  <c:v>7993.5099567450297</c:v>
                </c:pt>
                <c:pt idx="8361">
                  <c:v>7108.3149604182299</c:v>
                </c:pt>
                <c:pt idx="8362">
                  <c:v>6224.0078004124398</c:v>
                </c:pt>
                <c:pt idx="8363">
                  <c:v>5432.5897661975296</c:v>
                </c:pt>
                <c:pt idx="8364">
                  <c:v>4666.7393962612396</c:v>
                </c:pt>
                <c:pt idx="8365">
                  <c:v>3768.1278009899602</c:v>
                </c:pt>
                <c:pt idx="8366">
                  <c:v>2861.5721514728102</c:v>
                </c:pt>
                <c:pt idx="8367">
                  <c:v>2024.18535394631</c:v>
                </c:pt>
                <c:pt idx="8368">
                  <c:v>1152.9046041581801</c:v>
                </c:pt>
                <c:pt idx="8369">
                  <c:v>229.08546881305799</c:v>
                </c:pt>
                <c:pt idx="8370">
                  <c:v>-661.86872833299196</c:v>
                </c:pt>
                <c:pt idx="8371">
                  <c:v>-1460.0196987859099</c:v>
                </c:pt>
                <c:pt idx="8372">
                  <c:v>-2236.6784325226099</c:v>
                </c:pt>
                <c:pt idx="8373">
                  <c:v>-2938.3345955828099</c:v>
                </c:pt>
                <c:pt idx="8374">
                  <c:v>-3665.2720079646901</c:v>
                </c:pt>
                <c:pt idx="8375">
                  <c:v>-4471.9518570091104</c:v>
                </c:pt>
                <c:pt idx="8376">
                  <c:v>-5227.3538233436602</c:v>
                </c:pt>
                <c:pt idx="8377">
                  <c:v>-6051.8573774570305</c:v>
                </c:pt>
                <c:pt idx="8378">
                  <c:v>-6898.0039159992803</c:v>
                </c:pt>
                <c:pt idx="8379">
                  <c:v>-7630.5310499856896</c:v>
                </c:pt>
                <c:pt idx="8380">
                  <c:v>-8296.9766981462599</c:v>
                </c:pt>
                <c:pt idx="8381">
                  <c:v>-8986.0002245467003</c:v>
                </c:pt>
                <c:pt idx="8382">
                  <c:v>-9738.4493109549094</c:v>
                </c:pt>
                <c:pt idx="8383">
                  <c:v>-10469.6275310697</c:v>
                </c:pt>
                <c:pt idx="8384">
                  <c:v>-11099.4794992479</c:v>
                </c:pt>
                <c:pt idx="8385">
                  <c:v>-11690.297433853901</c:v>
                </c:pt>
                <c:pt idx="8386">
                  <c:v>-12337.844324882801</c:v>
                </c:pt>
                <c:pt idx="8387">
                  <c:v>-12983.850525387301</c:v>
                </c:pt>
                <c:pt idx="8388">
                  <c:v>-13649.8391939581</c:v>
                </c:pt>
                <c:pt idx="8389">
                  <c:v>-14347.673365991401</c:v>
                </c:pt>
                <c:pt idx="8390">
                  <c:v>-15040.768050836001</c:v>
                </c:pt>
                <c:pt idx="8391">
                  <c:v>-15710.2958758719</c:v>
                </c:pt>
                <c:pt idx="8392">
                  <c:v>-16266.200265850801</c:v>
                </c:pt>
                <c:pt idx="8393">
                  <c:v>-16751.087911570001</c:v>
                </c:pt>
                <c:pt idx="8394">
                  <c:v>-17270.1071255184</c:v>
                </c:pt>
                <c:pt idx="8395">
                  <c:v>-17737.323634302302</c:v>
                </c:pt>
                <c:pt idx="8396">
                  <c:v>-18191.890706825001</c:v>
                </c:pt>
                <c:pt idx="8397">
                  <c:v>-18697.400759145701</c:v>
                </c:pt>
                <c:pt idx="8398">
                  <c:v>-19224.962845545499</c:v>
                </c:pt>
                <c:pt idx="8399">
                  <c:v>-19775.703547440098</c:v>
                </c:pt>
                <c:pt idx="8400">
                  <c:v>-20292.9692310188</c:v>
                </c:pt>
                <c:pt idx="8401">
                  <c:v>-20734.2073139575</c:v>
                </c:pt>
                <c:pt idx="8402">
                  <c:v>-21138.312746103002</c:v>
                </c:pt>
                <c:pt idx="8403">
                  <c:v>-21509.259148326299</c:v>
                </c:pt>
                <c:pt idx="8404">
                  <c:v>-21881.1104748789</c:v>
                </c:pt>
                <c:pt idx="8405">
                  <c:v>-22276.4291959246</c:v>
                </c:pt>
                <c:pt idx="8406">
                  <c:v>-22720.819608334499</c:v>
                </c:pt>
                <c:pt idx="8407">
                  <c:v>-23143.4249663064</c:v>
                </c:pt>
                <c:pt idx="8408">
                  <c:v>-23492.909827245301</c:v>
                </c:pt>
                <c:pt idx="8409">
                  <c:v>-23824.555563854901</c:v>
                </c:pt>
                <c:pt idx="8410">
                  <c:v>-24156.466988766999</c:v>
                </c:pt>
                <c:pt idx="8411">
                  <c:v>-24479.7113394017</c:v>
                </c:pt>
                <c:pt idx="8412">
                  <c:v>-24773.484637350401</c:v>
                </c:pt>
                <c:pt idx="8413">
                  <c:v>-25039.183140486599</c:v>
                </c:pt>
                <c:pt idx="8414">
                  <c:v>-25273.499977504998</c:v>
                </c:pt>
                <c:pt idx="8415">
                  <c:v>-25508.583875027201</c:v>
                </c:pt>
                <c:pt idx="8416">
                  <c:v>-25760.199613046199</c:v>
                </c:pt>
                <c:pt idx="8417">
                  <c:v>-26000.3313902017</c:v>
                </c:pt>
                <c:pt idx="8418">
                  <c:v>-26121.064122592201</c:v>
                </c:pt>
                <c:pt idx="8419">
                  <c:v>-26235.0820751225</c:v>
                </c:pt>
                <c:pt idx="8420">
                  <c:v>-26467.889645165898</c:v>
                </c:pt>
                <c:pt idx="8421">
                  <c:v>-26686.262968309598</c:v>
                </c:pt>
                <c:pt idx="8422">
                  <c:v>-26900.168175319599</c:v>
                </c:pt>
                <c:pt idx="8423">
                  <c:v>-27081.480266593499</c:v>
                </c:pt>
                <c:pt idx="8424">
                  <c:v>-27194.625620483101</c:v>
                </c:pt>
                <c:pt idx="8425">
                  <c:v>-27264.729269971001</c:v>
                </c:pt>
                <c:pt idx="8426">
                  <c:v>-27333.3291515202</c:v>
                </c:pt>
                <c:pt idx="8427">
                  <c:v>-27419.925617597099</c:v>
                </c:pt>
                <c:pt idx="8428">
                  <c:v>-27492.210299853999</c:v>
                </c:pt>
                <c:pt idx="8429">
                  <c:v>-27563.997064607502</c:v>
                </c:pt>
                <c:pt idx="8430">
                  <c:v>-27638.945000710301</c:v>
                </c:pt>
                <c:pt idx="8431">
                  <c:v>-27687.037354124401</c:v>
                </c:pt>
                <c:pt idx="8432">
                  <c:v>-27681.745009382499</c:v>
                </c:pt>
                <c:pt idx="8433">
                  <c:v>-27696.1575129792</c:v>
                </c:pt>
                <c:pt idx="8434">
                  <c:v>-27725.409303033601</c:v>
                </c:pt>
                <c:pt idx="8435">
                  <c:v>-27697.808876355601</c:v>
                </c:pt>
                <c:pt idx="8436">
                  <c:v>-27666.725315340402</c:v>
                </c:pt>
                <c:pt idx="8437">
                  <c:v>-27627.467952342598</c:v>
                </c:pt>
                <c:pt idx="8438">
                  <c:v>-27585.5291575724</c:v>
                </c:pt>
                <c:pt idx="8439">
                  <c:v>-27566.856186618701</c:v>
                </c:pt>
                <c:pt idx="8440">
                  <c:v>-27577.542037868501</c:v>
                </c:pt>
                <c:pt idx="8441">
                  <c:v>-27530.372028938898</c:v>
                </c:pt>
                <c:pt idx="8442">
                  <c:v>-27395.901374723999</c:v>
                </c:pt>
                <c:pt idx="8443">
                  <c:v>-27260.432827636199</c:v>
                </c:pt>
                <c:pt idx="8444">
                  <c:v>-27058.831383798199</c:v>
                </c:pt>
                <c:pt idx="8445">
                  <c:v>-26918.3690185427</c:v>
                </c:pt>
                <c:pt idx="8446">
                  <c:v>-26912.411442699198</c:v>
                </c:pt>
                <c:pt idx="8447">
                  <c:v>-26901.1660012262</c:v>
                </c:pt>
                <c:pt idx="8448">
                  <c:v>-26824.731315984998</c:v>
                </c:pt>
                <c:pt idx="8449">
                  <c:v>-26679.4522171264</c:v>
                </c:pt>
                <c:pt idx="8450">
                  <c:v>-26532.2183161143</c:v>
                </c:pt>
                <c:pt idx="8451">
                  <c:v>-26404.3360238245</c:v>
                </c:pt>
                <c:pt idx="8452">
                  <c:v>-26254.118315887899</c:v>
                </c:pt>
                <c:pt idx="8453">
                  <c:v>-26061.480159861199</c:v>
                </c:pt>
                <c:pt idx="8454">
                  <c:v>-25867.490173894799</c:v>
                </c:pt>
                <c:pt idx="8455">
                  <c:v>-25600.955733062001</c:v>
                </c:pt>
                <c:pt idx="8456">
                  <c:v>-25357.029840411698</c:v>
                </c:pt>
                <c:pt idx="8457">
                  <c:v>-25134.832887332799</c:v>
                </c:pt>
                <c:pt idx="8458">
                  <c:v>-24692.2794143875</c:v>
                </c:pt>
                <c:pt idx="8459">
                  <c:v>-24404.880360297801</c:v>
                </c:pt>
                <c:pt idx="8460">
                  <c:v>-24412.3189888058</c:v>
                </c:pt>
                <c:pt idx="8461">
                  <c:v>-24371.049423735101</c:v>
                </c:pt>
                <c:pt idx="8462">
                  <c:v>-24238.475679076899</c:v>
                </c:pt>
                <c:pt idx="8463">
                  <c:v>-24021.195501956499</c:v>
                </c:pt>
                <c:pt idx="8464">
                  <c:v>-23796.266218645698</c:v>
                </c:pt>
                <c:pt idx="8465">
                  <c:v>-23587.266761194402</c:v>
                </c:pt>
                <c:pt idx="8466">
                  <c:v>-23367.422543180299</c:v>
                </c:pt>
                <c:pt idx="8467">
                  <c:v>-23077.322927004101</c:v>
                </c:pt>
                <c:pt idx="8468">
                  <c:v>-22758.124850374999</c:v>
                </c:pt>
                <c:pt idx="8469">
                  <c:v>-22488.575686538799</c:v>
                </c:pt>
                <c:pt idx="8470">
                  <c:v>-22229.6203896853</c:v>
                </c:pt>
                <c:pt idx="8471">
                  <c:v>-21949.136059266599</c:v>
                </c:pt>
                <c:pt idx="8472">
                  <c:v>-21666.389298273702</c:v>
                </c:pt>
                <c:pt idx="8473">
                  <c:v>-21396.976564483601</c:v>
                </c:pt>
                <c:pt idx="8474">
                  <c:v>-21173.194523527101</c:v>
                </c:pt>
                <c:pt idx="8475">
                  <c:v>-20967.729653719001</c:v>
                </c:pt>
                <c:pt idx="8476">
                  <c:v>-20734.783328743801</c:v>
                </c:pt>
                <c:pt idx="8477">
                  <c:v>-20472.4318389658</c:v>
                </c:pt>
                <c:pt idx="8478">
                  <c:v>-20190.217349037601</c:v>
                </c:pt>
                <c:pt idx="8479">
                  <c:v>-19916.578892181999</c:v>
                </c:pt>
                <c:pt idx="8480">
                  <c:v>-19653.847910662698</c:v>
                </c:pt>
                <c:pt idx="8481">
                  <c:v>-19393.876711700301</c:v>
                </c:pt>
                <c:pt idx="8482">
                  <c:v>-19138.088165024801</c:v>
                </c:pt>
                <c:pt idx="8483">
                  <c:v>-18881.875277870098</c:v>
                </c:pt>
                <c:pt idx="8484">
                  <c:v>-18622.4570614902</c:v>
                </c:pt>
                <c:pt idx="8485">
                  <c:v>-18367.910095597199</c:v>
                </c:pt>
                <c:pt idx="8486">
                  <c:v>-18120.6589361226</c:v>
                </c:pt>
                <c:pt idx="8487">
                  <c:v>-17870.5686226252</c:v>
                </c:pt>
                <c:pt idx="8488">
                  <c:v>-17604.5655088559</c:v>
                </c:pt>
                <c:pt idx="8489">
                  <c:v>-17313.5852257841</c:v>
                </c:pt>
                <c:pt idx="8490">
                  <c:v>-17019.581902307698</c:v>
                </c:pt>
                <c:pt idx="8491">
                  <c:v>-16739.5436624701</c:v>
                </c:pt>
                <c:pt idx="8492">
                  <c:v>-16463.862374467499</c:v>
                </c:pt>
                <c:pt idx="8493">
                  <c:v>-16176.2434632734</c:v>
                </c:pt>
                <c:pt idx="8494">
                  <c:v>-15877.2236537766</c:v>
                </c:pt>
                <c:pt idx="8495">
                  <c:v>-15583.4145073245</c:v>
                </c:pt>
                <c:pt idx="8496">
                  <c:v>-15268.9509199775</c:v>
                </c:pt>
                <c:pt idx="8497">
                  <c:v>-14950.416138296599</c:v>
                </c:pt>
                <c:pt idx="8498">
                  <c:v>-14652.5360570343</c:v>
                </c:pt>
                <c:pt idx="8499">
                  <c:v>-14355.6243213403</c:v>
                </c:pt>
                <c:pt idx="8500">
                  <c:v>-14046.0038241161</c:v>
                </c:pt>
                <c:pt idx="8501">
                  <c:v>-13729.2635994954</c:v>
                </c:pt>
                <c:pt idx="8502">
                  <c:v>-13412.543981352601</c:v>
                </c:pt>
                <c:pt idx="8503">
                  <c:v>-13056.9105120929</c:v>
                </c:pt>
                <c:pt idx="8504">
                  <c:v>-12679.394081751499</c:v>
                </c:pt>
                <c:pt idx="8505">
                  <c:v>-12319.5217318086</c:v>
                </c:pt>
                <c:pt idx="8506">
                  <c:v>-11968.2122845785</c:v>
                </c:pt>
                <c:pt idx="8507">
                  <c:v>-11632.3197714338</c:v>
                </c:pt>
                <c:pt idx="8508">
                  <c:v>-11260.6910308975</c:v>
                </c:pt>
                <c:pt idx="8509">
                  <c:v>-10838.7404632459</c:v>
                </c:pt>
                <c:pt idx="8510">
                  <c:v>-10414.487741779199</c:v>
                </c:pt>
                <c:pt idx="8511">
                  <c:v>-10073.741051201599</c:v>
                </c:pt>
                <c:pt idx="8512">
                  <c:v>-9754.8232262363708</c:v>
                </c:pt>
                <c:pt idx="8513">
                  <c:v>-9356.8715370234604</c:v>
                </c:pt>
                <c:pt idx="8514">
                  <c:v>-8950.9495810391109</c:v>
                </c:pt>
                <c:pt idx="8515">
                  <c:v>-8559.1772830931604</c:v>
                </c:pt>
                <c:pt idx="8516">
                  <c:v>-8179.8006866052501</c:v>
                </c:pt>
                <c:pt idx="8517">
                  <c:v>-7793.1731958567098</c:v>
                </c:pt>
                <c:pt idx="8518">
                  <c:v>-7376.5871002697904</c:v>
                </c:pt>
                <c:pt idx="8519">
                  <c:v>-6926.0897597755702</c:v>
                </c:pt>
                <c:pt idx="8520">
                  <c:v>-6456.2844521525703</c:v>
                </c:pt>
                <c:pt idx="8521">
                  <c:v>-5965.6503609289903</c:v>
                </c:pt>
                <c:pt idx="8522">
                  <c:v>-5437.6159689003298</c:v>
                </c:pt>
                <c:pt idx="8523">
                  <c:v>-4952.3734656899396</c:v>
                </c:pt>
                <c:pt idx="8524">
                  <c:v>-4522.9298024335103</c:v>
                </c:pt>
                <c:pt idx="8525">
                  <c:v>-4043.0743119169501</c:v>
                </c:pt>
                <c:pt idx="8526">
                  <c:v>-3543.0507457634599</c:v>
                </c:pt>
                <c:pt idx="8527">
                  <c:v>-3043.73315948242</c:v>
                </c:pt>
                <c:pt idx="8528">
                  <c:v>-2537.68157578718</c:v>
                </c:pt>
                <c:pt idx="8529">
                  <c:v>-2062.0751090502399</c:v>
                </c:pt>
                <c:pt idx="8530">
                  <c:v>-1605.51341352072</c:v>
                </c:pt>
                <c:pt idx="8531">
                  <c:v>-1104.1492978535</c:v>
                </c:pt>
                <c:pt idx="8532">
                  <c:v>-549.94418898233903</c:v>
                </c:pt>
                <c:pt idx="8533">
                  <c:v>44.907715949312397</c:v>
                </c:pt>
                <c:pt idx="8534">
                  <c:v>580.68649482802095</c:v>
                </c:pt>
                <c:pt idx="8535">
                  <c:v>1061.30543546493</c:v>
                </c:pt>
                <c:pt idx="8536">
                  <c:v>1604.6876151148499</c:v>
                </c:pt>
                <c:pt idx="8537">
                  <c:v>2144.1589313168001</c:v>
                </c:pt>
                <c:pt idx="8538">
                  <c:v>2659.13492435851</c:v>
                </c:pt>
                <c:pt idx="8539">
                  <c:v>3186.71658368098</c:v>
                </c:pt>
                <c:pt idx="8540">
                  <c:v>3717.8185862897699</c:v>
                </c:pt>
                <c:pt idx="8541">
                  <c:v>4260.7964425498603</c:v>
                </c:pt>
                <c:pt idx="8542">
                  <c:v>4817.0818253603002</c:v>
                </c:pt>
                <c:pt idx="8543">
                  <c:v>5370.6103073979302</c:v>
                </c:pt>
                <c:pt idx="8544">
                  <c:v>5922.13294762851</c:v>
                </c:pt>
                <c:pt idx="8545">
                  <c:v>6551.6816460112204</c:v>
                </c:pt>
                <c:pt idx="8546">
                  <c:v>7229.7437048477896</c:v>
                </c:pt>
                <c:pt idx="8547">
                  <c:v>7860.2316706899701</c:v>
                </c:pt>
                <c:pt idx="8548">
                  <c:v>8442.6223273214691</c:v>
                </c:pt>
                <c:pt idx="8549">
                  <c:v>8976.7238316149105</c:v>
                </c:pt>
                <c:pt idx="8550">
                  <c:v>9489.4673837295104</c:v>
                </c:pt>
                <c:pt idx="8551">
                  <c:v>9981.3610587718304</c:v>
                </c:pt>
                <c:pt idx="8552">
                  <c:v>10494.693418037899</c:v>
                </c:pt>
                <c:pt idx="8553">
                  <c:v>11013.9392295547</c:v>
                </c:pt>
                <c:pt idx="8554">
                  <c:v>11504.390994855199</c:v>
                </c:pt>
                <c:pt idx="8555">
                  <c:v>12021.110502211801</c:v>
                </c:pt>
                <c:pt idx="8556">
                  <c:v>12568.582819147199</c:v>
                </c:pt>
                <c:pt idx="8557">
                  <c:v>13131.884920706299</c:v>
                </c:pt>
                <c:pt idx="8558">
                  <c:v>13700.932961538099</c:v>
                </c:pt>
                <c:pt idx="8559">
                  <c:v>14261.4592941665</c:v>
                </c:pt>
                <c:pt idx="8560">
                  <c:v>14792.0387426576</c:v>
                </c:pt>
                <c:pt idx="8561">
                  <c:v>15286.4377576111</c:v>
                </c:pt>
                <c:pt idx="8562">
                  <c:v>15765.854646379101</c:v>
                </c:pt>
                <c:pt idx="8563">
                  <c:v>16294.423293727101</c:v>
                </c:pt>
                <c:pt idx="8564">
                  <c:v>16789.6759064086</c:v>
                </c:pt>
                <c:pt idx="8565">
                  <c:v>17194.224658972202</c:v>
                </c:pt>
                <c:pt idx="8566">
                  <c:v>17615.920131056999</c:v>
                </c:pt>
                <c:pt idx="8567">
                  <c:v>18057.405774648301</c:v>
                </c:pt>
                <c:pt idx="8568">
                  <c:v>18508.564253266301</c:v>
                </c:pt>
                <c:pt idx="8569">
                  <c:v>18950.0471543532</c:v>
                </c:pt>
                <c:pt idx="8570">
                  <c:v>19365.8663418369</c:v>
                </c:pt>
                <c:pt idx="8571">
                  <c:v>19765.924378868898</c:v>
                </c:pt>
                <c:pt idx="8572">
                  <c:v>20169.9974096242</c:v>
                </c:pt>
                <c:pt idx="8573">
                  <c:v>20570.838912003699</c:v>
                </c:pt>
                <c:pt idx="8574">
                  <c:v>20907.516467524601</c:v>
                </c:pt>
                <c:pt idx="8575">
                  <c:v>21224.642698358399</c:v>
                </c:pt>
                <c:pt idx="8576">
                  <c:v>21569.302646669799</c:v>
                </c:pt>
                <c:pt idx="8577">
                  <c:v>21881.706516246399</c:v>
                </c:pt>
                <c:pt idx="8578">
                  <c:v>22179.7323023309</c:v>
                </c:pt>
                <c:pt idx="8579">
                  <c:v>22455.9452448308</c:v>
                </c:pt>
                <c:pt idx="8580">
                  <c:v>22691.071727077699</c:v>
                </c:pt>
                <c:pt idx="8581">
                  <c:v>22879.588580686901</c:v>
                </c:pt>
                <c:pt idx="8582">
                  <c:v>23106.2927498108</c:v>
                </c:pt>
                <c:pt idx="8583">
                  <c:v>23354.953577182201</c:v>
                </c:pt>
                <c:pt idx="8584">
                  <c:v>23533.936483633999</c:v>
                </c:pt>
                <c:pt idx="8585">
                  <c:v>23686.033439956998</c:v>
                </c:pt>
                <c:pt idx="8586">
                  <c:v>23849.6945471566</c:v>
                </c:pt>
                <c:pt idx="8587">
                  <c:v>24015.5746638048</c:v>
                </c:pt>
                <c:pt idx="8588">
                  <c:v>24147.559153346701</c:v>
                </c:pt>
                <c:pt idx="8589">
                  <c:v>24267.677416259201</c:v>
                </c:pt>
                <c:pt idx="8590">
                  <c:v>24336.901418044799</c:v>
                </c:pt>
                <c:pt idx="8591">
                  <c:v>24344.414393017501</c:v>
                </c:pt>
                <c:pt idx="8592">
                  <c:v>24337.867616555301</c:v>
                </c:pt>
                <c:pt idx="8593">
                  <c:v>24342.233313783501</c:v>
                </c:pt>
                <c:pt idx="8594">
                  <c:v>24310.656122165899</c:v>
                </c:pt>
                <c:pt idx="8595">
                  <c:v>24218.4352126132</c:v>
                </c:pt>
                <c:pt idx="8596">
                  <c:v>24143.659244893599</c:v>
                </c:pt>
                <c:pt idx="8597">
                  <c:v>24080.9098786756</c:v>
                </c:pt>
                <c:pt idx="8598">
                  <c:v>23988.679379602301</c:v>
                </c:pt>
                <c:pt idx="8599">
                  <c:v>23863.0232271067</c:v>
                </c:pt>
                <c:pt idx="8600">
                  <c:v>23725.008123510001</c:v>
                </c:pt>
                <c:pt idx="8601">
                  <c:v>23565.399427935201</c:v>
                </c:pt>
                <c:pt idx="8602">
                  <c:v>23382.4889727093</c:v>
                </c:pt>
                <c:pt idx="8603">
                  <c:v>23196.127418061998</c:v>
                </c:pt>
                <c:pt idx="8604">
                  <c:v>23020.027380640298</c:v>
                </c:pt>
                <c:pt idx="8605">
                  <c:v>22823.949923746899</c:v>
                </c:pt>
                <c:pt idx="8606">
                  <c:v>22569.723451356</c:v>
                </c:pt>
                <c:pt idx="8607">
                  <c:v>22263.363680109502</c:v>
                </c:pt>
                <c:pt idx="8608">
                  <c:v>21928.800283267999</c:v>
                </c:pt>
                <c:pt idx="8609">
                  <c:v>21587.274055795398</c:v>
                </c:pt>
                <c:pt idx="8610">
                  <c:v>21221.654231252302</c:v>
                </c:pt>
                <c:pt idx="8611">
                  <c:v>20824.690136393801</c:v>
                </c:pt>
                <c:pt idx="8612">
                  <c:v>20464.785562904701</c:v>
                </c:pt>
                <c:pt idx="8613">
                  <c:v>20142.591164387799</c:v>
                </c:pt>
                <c:pt idx="8614">
                  <c:v>19783.184277704298</c:v>
                </c:pt>
                <c:pt idx="8615">
                  <c:v>19405.5216191523</c:v>
                </c:pt>
                <c:pt idx="8616">
                  <c:v>18998.72684539</c:v>
                </c:pt>
                <c:pt idx="8617">
                  <c:v>18547.594604058399</c:v>
                </c:pt>
                <c:pt idx="8618">
                  <c:v>18061.305009516502</c:v>
                </c:pt>
                <c:pt idx="8619">
                  <c:v>17566.6403980549</c:v>
                </c:pt>
                <c:pt idx="8620">
                  <c:v>17081.794079138701</c:v>
                </c:pt>
                <c:pt idx="8621">
                  <c:v>16596.587723504999</c:v>
                </c:pt>
                <c:pt idx="8622">
                  <c:v>16118.644287109901</c:v>
                </c:pt>
                <c:pt idx="8623">
                  <c:v>15716.1839386142</c:v>
                </c:pt>
                <c:pt idx="8624">
                  <c:v>15300.586180820599</c:v>
                </c:pt>
                <c:pt idx="8625">
                  <c:v>14774.747446117</c:v>
                </c:pt>
                <c:pt idx="8626">
                  <c:v>14199.1291524813</c:v>
                </c:pt>
                <c:pt idx="8627">
                  <c:v>13640.796722893499</c:v>
                </c:pt>
                <c:pt idx="8628">
                  <c:v>13104.278218630699</c:v>
                </c:pt>
                <c:pt idx="8629">
                  <c:v>12519.3982828674</c:v>
                </c:pt>
                <c:pt idx="8630">
                  <c:v>11910.992016497699</c:v>
                </c:pt>
                <c:pt idx="8631">
                  <c:v>11330.3816167268</c:v>
                </c:pt>
                <c:pt idx="8632">
                  <c:v>10783.161026698001</c:v>
                </c:pt>
                <c:pt idx="8633">
                  <c:v>10232.8505189068</c:v>
                </c:pt>
                <c:pt idx="8634">
                  <c:v>9711.94959337621</c:v>
                </c:pt>
                <c:pt idx="8635">
                  <c:v>9215.3766678214597</c:v>
                </c:pt>
                <c:pt idx="8636">
                  <c:v>8698.5909559362008</c:v>
                </c:pt>
                <c:pt idx="8637">
                  <c:v>8142.6057744712398</c:v>
                </c:pt>
                <c:pt idx="8638">
                  <c:v>7578.2883084757204</c:v>
                </c:pt>
                <c:pt idx="8639">
                  <c:v>7028.1427533082497</c:v>
                </c:pt>
                <c:pt idx="8640">
                  <c:v>6468.1913651684399</c:v>
                </c:pt>
                <c:pt idx="8641">
                  <c:v>5901.8882476303497</c:v>
                </c:pt>
                <c:pt idx="8642">
                  <c:v>5313.7216063106098</c:v>
                </c:pt>
                <c:pt idx="8643">
                  <c:v>4729.6462563597497</c:v>
                </c:pt>
                <c:pt idx="8644">
                  <c:v>4182.7764937639704</c:v>
                </c:pt>
                <c:pt idx="8645">
                  <c:v>3643.5895322947499</c:v>
                </c:pt>
                <c:pt idx="8646">
                  <c:v>3076.7663104844601</c:v>
                </c:pt>
                <c:pt idx="8647">
                  <c:v>2518.2429640297701</c:v>
                </c:pt>
                <c:pt idx="8648">
                  <c:v>2044.6903224237201</c:v>
                </c:pt>
                <c:pt idx="8649">
                  <c:v>1585.35556414181</c:v>
                </c:pt>
                <c:pt idx="8650">
                  <c:v>1063.4708818193101</c:v>
                </c:pt>
                <c:pt idx="8651">
                  <c:v>525.43282418286799</c:v>
                </c:pt>
                <c:pt idx="8652">
                  <c:v>3.0576577877205402</c:v>
                </c:pt>
                <c:pt idx="8653">
                  <c:v>-488.622131202981</c:v>
                </c:pt>
                <c:pt idx="8654">
                  <c:v>-949.24380498510095</c:v>
                </c:pt>
                <c:pt idx="8655">
                  <c:v>-1387.6539529285601</c:v>
                </c:pt>
                <c:pt idx="8656">
                  <c:v>-1821.9713799650001</c:v>
                </c:pt>
                <c:pt idx="8657">
                  <c:v>-2311.94968188434</c:v>
                </c:pt>
                <c:pt idx="8658">
                  <c:v>-2807.38278180008</c:v>
                </c:pt>
                <c:pt idx="8659">
                  <c:v>-3207.1407586672399</c:v>
                </c:pt>
                <c:pt idx="8660">
                  <c:v>-3582.4295590188199</c:v>
                </c:pt>
                <c:pt idx="8661">
                  <c:v>-3971.4218207816398</c:v>
                </c:pt>
                <c:pt idx="8662">
                  <c:v>-4349.4999986392704</c:v>
                </c:pt>
                <c:pt idx="8663">
                  <c:v>-4742.1034562474497</c:v>
                </c:pt>
                <c:pt idx="8664">
                  <c:v>-5086.5668540411198</c:v>
                </c:pt>
                <c:pt idx="8665">
                  <c:v>-5376.7281660030003</c:v>
                </c:pt>
                <c:pt idx="8666">
                  <c:v>-5685.1761236145403</c:v>
                </c:pt>
                <c:pt idx="8667">
                  <c:v>-6066.6064880215199</c:v>
                </c:pt>
                <c:pt idx="8668">
                  <c:v>-6443.5470670868899</c:v>
                </c:pt>
                <c:pt idx="8669">
                  <c:v>-6723.0469636912403</c:v>
                </c:pt>
                <c:pt idx="8670">
                  <c:v>-6969.8389706042299</c:v>
                </c:pt>
                <c:pt idx="8671">
                  <c:v>-7192.4183139550996</c:v>
                </c:pt>
                <c:pt idx="8672">
                  <c:v>-7413.2097184673703</c:v>
                </c:pt>
                <c:pt idx="8673">
                  <c:v>-7630.120640395</c:v>
                </c:pt>
                <c:pt idx="8674">
                  <c:v>-7813.7283413584701</c:v>
                </c:pt>
                <c:pt idx="8675">
                  <c:v>-7950.2230727872702</c:v>
                </c:pt>
                <c:pt idx="8676">
                  <c:v>-8118.9311422838</c:v>
                </c:pt>
                <c:pt idx="8677">
                  <c:v>-8339.6322481180305</c:v>
                </c:pt>
                <c:pt idx="8678">
                  <c:v>-8500.4988906476792</c:v>
                </c:pt>
                <c:pt idx="8679">
                  <c:v>-8643.8836265411301</c:v>
                </c:pt>
                <c:pt idx="8680">
                  <c:v>-8800.2776285094496</c:v>
                </c:pt>
                <c:pt idx="8681">
                  <c:v>-8920.9221930085805</c:v>
                </c:pt>
                <c:pt idx="8682">
                  <c:v>-9000.7603251688506</c:v>
                </c:pt>
                <c:pt idx="8683">
                  <c:v>-9075.8662695980693</c:v>
                </c:pt>
                <c:pt idx="8684">
                  <c:v>-9161.5405347700798</c:v>
                </c:pt>
                <c:pt idx="8685">
                  <c:v>-9218.3072017437007</c:v>
                </c:pt>
                <c:pt idx="8686">
                  <c:v>-9177.4879690228099</c:v>
                </c:pt>
                <c:pt idx="8687">
                  <c:v>-9147.0054342562198</c:v>
                </c:pt>
                <c:pt idx="8688">
                  <c:v>-9208.9240569339399</c:v>
                </c:pt>
                <c:pt idx="8689">
                  <c:v>-9228.7533711019605</c:v>
                </c:pt>
                <c:pt idx="8690">
                  <c:v>-9226.9901612804606</c:v>
                </c:pt>
                <c:pt idx="8691">
                  <c:v>-9216.4492474993604</c:v>
                </c:pt>
                <c:pt idx="8692">
                  <c:v>-9187.9669622336496</c:v>
                </c:pt>
                <c:pt idx="8693">
                  <c:v>-9170.0579560582391</c:v>
                </c:pt>
                <c:pt idx="8694">
                  <c:v>-9138.6883813289005</c:v>
                </c:pt>
                <c:pt idx="8695">
                  <c:v>-9068.6982743744593</c:v>
                </c:pt>
                <c:pt idx="8696">
                  <c:v>-8983.2053819042703</c:v>
                </c:pt>
                <c:pt idx="8697">
                  <c:v>-8929.9751600665604</c:v>
                </c:pt>
                <c:pt idx="8698">
                  <c:v>-8858.7857551780598</c:v>
                </c:pt>
                <c:pt idx="8699">
                  <c:v>-8724.2215906916208</c:v>
                </c:pt>
                <c:pt idx="8700">
                  <c:v>-8579.3658288799998</c:v>
                </c:pt>
                <c:pt idx="8701">
                  <c:v>-8430.5079773482994</c:v>
                </c:pt>
                <c:pt idx="8702">
                  <c:v>-8297.2827793697106</c:v>
                </c:pt>
                <c:pt idx="8703">
                  <c:v>-8178.7839322557402</c:v>
                </c:pt>
                <c:pt idx="8704">
                  <c:v>-8073.4736588567603</c:v>
                </c:pt>
                <c:pt idx="8705">
                  <c:v>-7933.3503034912401</c:v>
                </c:pt>
                <c:pt idx="8706">
                  <c:v>-7786.7062272352996</c:v>
                </c:pt>
                <c:pt idx="8707">
                  <c:v>-7689.9231373477296</c:v>
                </c:pt>
                <c:pt idx="8708">
                  <c:v>-7562.3026983511099</c:v>
                </c:pt>
                <c:pt idx="8709">
                  <c:v>-7393.7732219626296</c:v>
                </c:pt>
                <c:pt idx="8710">
                  <c:v>-7229.3661114973202</c:v>
                </c:pt>
                <c:pt idx="8711">
                  <c:v>-7078.4716218435797</c:v>
                </c:pt>
                <c:pt idx="8712">
                  <c:v>-6919.1526242843402</c:v>
                </c:pt>
                <c:pt idx="8713">
                  <c:v>-6746.8980411840303</c:v>
                </c:pt>
                <c:pt idx="8714">
                  <c:v>-6562.1410831004896</c:v>
                </c:pt>
                <c:pt idx="8715">
                  <c:v>-6336.0260032422202</c:v>
                </c:pt>
                <c:pt idx="8716">
                  <c:v>-6192.3639141631402</c:v>
                </c:pt>
                <c:pt idx="8717">
                  <c:v>-6115.48514872543</c:v>
                </c:pt>
                <c:pt idx="8718">
                  <c:v>-5983.3361994336701</c:v>
                </c:pt>
                <c:pt idx="8719">
                  <c:v>-5861.2718847112601</c:v>
                </c:pt>
                <c:pt idx="8720">
                  <c:v>-5743.8739993083</c:v>
                </c:pt>
                <c:pt idx="8721">
                  <c:v>-5597.60900563002</c:v>
                </c:pt>
                <c:pt idx="8722">
                  <c:v>-5430.0699442123896</c:v>
                </c:pt>
                <c:pt idx="8723">
                  <c:v>-5264.5960818125304</c:v>
                </c:pt>
                <c:pt idx="8724">
                  <c:v>-5079.2367858391699</c:v>
                </c:pt>
                <c:pt idx="8725">
                  <c:v>-4873.3925885765902</c:v>
                </c:pt>
                <c:pt idx="8726">
                  <c:v>-4677.0643782103998</c:v>
                </c:pt>
                <c:pt idx="8727">
                  <c:v>-4591.0387549889901</c:v>
                </c:pt>
                <c:pt idx="8728">
                  <c:v>-4553.8888484527097</c:v>
                </c:pt>
                <c:pt idx="8729">
                  <c:v>-4456.7653519427404</c:v>
                </c:pt>
                <c:pt idx="8730">
                  <c:v>-4397.2492612322703</c:v>
                </c:pt>
                <c:pt idx="8731">
                  <c:v>-4398.6936824696704</c:v>
                </c:pt>
                <c:pt idx="8732">
                  <c:v>-4377.3298001219</c:v>
                </c:pt>
                <c:pt idx="8733">
                  <c:v>-4284.0057841882099</c:v>
                </c:pt>
                <c:pt idx="8734">
                  <c:v>-4161.84157381978</c:v>
                </c:pt>
                <c:pt idx="8735">
                  <c:v>-4110.1850264763698</c:v>
                </c:pt>
                <c:pt idx="8736">
                  <c:v>-4090.2089435028902</c:v>
                </c:pt>
                <c:pt idx="8737">
                  <c:v>-3976.9105151179501</c:v>
                </c:pt>
                <c:pt idx="8738">
                  <c:v>-3932.4268167836299</c:v>
                </c:pt>
                <c:pt idx="8739">
                  <c:v>-3956.1834596393101</c:v>
                </c:pt>
                <c:pt idx="8740">
                  <c:v>-3941.2139442072098</c:v>
                </c:pt>
                <c:pt idx="8741">
                  <c:v>-3918.11873806632</c:v>
                </c:pt>
                <c:pt idx="8742">
                  <c:v>-3911.5657423411699</c:v>
                </c:pt>
                <c:pt idx="8743">
                  <c:v>-3923.27847894262</c:v>
                </c:pt>
                <c:pt idx="8744">
                  <c:v>-3927.6962408087802</c:v>
                </c:pt>
                <c:pt idx="8745">
                  <c:v>-3917.7083254273498</c:v>
                </c:pt>
                <c:pt idx="8746">
                  <c:v>-3921.62462342344</c:v>
                </c:pt>
                <c:pt idx="8747">
                  <c:v>-3981.3344912977</c:v>
                </c:pt>
                <c:pt idx="8748">
                  <c:v>-4078.3822397773602</c:v>
                </c:pt>
                <c:pt idx="8749">
                  <c:v>-4176.0398586943502</c:v>
                </c:pt>
                <c:pt idx="8750">
                  <c:v>-4245.4920414059898</c:v>
                </c:pt>
                <c:pt idx="8751">
                  <c:v>-4294.2178005818796</c:v>
                </c:pt>
                <c:pt idx="8752">
                  <c:v>-4342.8930300354796</c:v>
                </c:pt>
                <c:pt idx="8753">
                  <c:v>-4415.05275265822</c:v>
                </c:pt>
                <c:pt idx="8754">
                  <c:v>-4502.2048792849801</c:v>
                </c:pt>
                <c:pt idx="8755">
                  <c:v>-4583.6230734329502</c:v>
                </c:pt>
                <c:pt idx="8756">
                  <c:v>-4675.6319866440199</c:v>
                </c:pt>
                <c:pt idx="8757">
                  <c:v>-4741.0407214132201</c:v>
                </c:pt>
                <c:pt idx="8758">
                  <c:v>-4833.5962939032597</c:v>
                </c:pt>
                <c:pt idx="8759">
                  <c:v>-4995.4354638995201</c:v>
                </c:pt>
                <c:pt idx="8760">
                  <c:v>-5146.5912201537503</c:v>
                </c:pt>
                <c:pt idx="8761">
                  <c:v>-5291.3831623744099</c:v>
                </c:pt>
                <c:pt idx="8762">
                  <c:v>-5428.1282400547898</c:v>
                </c:pt>
                <c:pt idx="8763">
                  <c:v>-5540.69834227101</c:v>
                </c:pt>
                <c:pt idx="8764">
                  <c:v>-5647.9543024424202</c:v>
                </c:pt>
                <c:pt idx="8765">
                  <c:v>-5772.78866307931</c:v>
                </c:pt>
                <c:pt idx="8766">
                  <c:v>-5917.4608319997797</c:v>
                </c:pt>
                <c:pt idx="8767">
                  <c:v>-6057.3865969798399</c:v>
                </c:pt>
                <c:pt idx="8768">
                  <c:v>-6151.7740391257203</c:v>
                </c:pt>
                <c:pt idx="8769">
                  <c:v>-6256.1965867639501</c:v>
                </c:pt>
                <c:pt idx="8770">
                  <c:v>-6413.1328953779202</c:v>
                </c:pt>
                <c:pt idx="8771">
                  <c:v>-6541.8883957645103</c:v>
                </c:pt>
                <c:pt idx="8772">
                  <c:v>-6661.9403886157497</c:v>
                </c:pt>
                <c:pt idx="8773">
                  <c:v>-6798.4874179935796</c:v>
                </c:pt>
                <c:pt idx="8774">
                  <c:v>-6936.5055628685805</c:v>
                </c:pt>
                <c:pt idx="8775">
                  <c:v>-7072.3447799308497</c:v>
                </c:pt>
                <c:pt idx="8776">
                  <c:v>-7223.8378382848196</c:v>
                </c:pt>
                <c:pt idx="8777">
                  <c:v>-7372.3048495839703</c:v>
                </c:pt>
                <c:pt idx="8778">
                  <c:v>-7486.8658797293301</c:v>
                </c:pt>
                <c:pt idx="8779">
                  <c:v>-7563.27976242349</c:v>
                </c:pt>
                <c:pt idx="8780">
                  <c:v>-7665.2657342151297</c:v>
                </c:pt>
                <c:pt idx="8781">
                  <c:v>-7803.1323804891099</c:v>
                </c:pt>
                <c:pt idx="8782">
                  <c:v>-7895.7873311372896</c:v>
                </c:pt>
                <c:pt idx="8783">
                  <c:v>-7981.4570313198301</c:v>
                </c:pt>
                <c:pt idx="8784">
                  <c:v>-8076.8908199974603</c:v>
                </c:pt>
                <c:pt idx="8785">
                  <c:v>-8159.3804652518502</c:v>
                </c:pt>
                <c:pt idx="8786">
                  <c:v>-8239.2248303086199</c:v>
                </c:pt>
                <c:pt idx="8787">
                  <c:v>-8302.4576033613903</c:v>
                </c:pt>
                <c:pt idx="8788">
                  <c:v>-8372.9355641635302</c:v>
                </c:pt>
                <c:pt idx="8789">
                  <c:v>-8470.3256606941995</c:v>
                </c:pt>
                <c:pt idx="8790">
                  <c:v>-8508.5315068132495</c:v>
                </c:pt>
                <c:pt idx="8791">
                  <c:v>-8526.6650039448996</c:v>
                </c:pt>
                <c:pt idx="8792">
                  <c:v>-8585.7920843735301</c:v>
                </c:pt>
                <c:pt idx="8793">
                  <c:v>-8636.7168279779307</c:v>
                </c:pt>
                <c:pt idx="8794">
                  <c:v>-8696.2033442597094</c:v>
                </c:pt>
                <c:pt idx="8795">
                  <c:v>-8739.27855160947</c:v>
                </c:pt>
                <c:pt idx="8796">
                  <c:v>-8754.6248669659908</c:v>
                </c:pt>
                <c:pt idx="8797">
                  <c:v>-8778.9923141342006</c:v>
                </c:pt>
                <c:pt idx="8798">
                  <c:v>-8811.05212235627</c:v>
                </c:pt>
                <c:pt idx="8799">
                  <c:v>-8832.5331422238305</c:v>
                </c:pt>
                <c:pt idx="8800">
                  <c:v>-8823.25742460939</c:v>
                </c:pt>
                <c:pt idx="8801">
                  <c:v>-8728.1785841025994</c:v>
                </c:pt>
                <c:pt idx="8802">
                  <c:v>-8695.8555612300606</c:v>
                </c:pt>
                <c:pt idx="8803">
                  <c:v>-8714.40187550263</c:v>
                </c:pt>
                <c:pt idx="8804">
                  <c:v>-8604.6835693733792</c:v>
                </c:pt>
                <c:pt idx="8805">
                  <c:v>-8532.7932985266798</c:v>
                </c:pt>
                <c:pt idx="8806">
                  <c:v>-8488.2213199984999</c:v>
                </c:pt>
                <c:pt idx="8807">
                  <c:v>-8396.9204937845698</c:v>
                </c:pt>
                <c:pt idx="8808">
                  <c:v>-8321.2560776588107</c:v>
                </c:pt>
                <c:pt idx="8809">
                  <c:v>-8319.3827744411792</c:v>
                </c:pt>
                <c:pt idx="8810">
                  <c:v>-8325.8649601300494</c:v>
                </c:pt>
                <c:pt idx="8811">
                  <c:v>-8250.2555974691895</c:v>
                </c:pt>
                <c:pt idx="8812">
                  <c:v>-8129.0753042146398</c:v>
                </c:pt>
                <c:pt idx="8813">
                  <c:v>-8025.5109990273704</c:v>
                </c:pt>
                <c:pt idx="8814">
                  <c:v>-7941.1306540329597</c:v>
                </c:pt>
                <c:pt idx="8815">
                  <c:v>-7816.8044058024698</c:v>
                </c:pt>
                <c:pt idx="8816">
                  <c:v>-7693.9244902227001</c:v>
                </c:pt>
                <c:pt idx="8817">
                  <c:v>-7586.7845448746102</c:v>
                </c:pt>
                <c:pt idx="8818">
                  <c:v>-7478.9541944945104</c:v>
                </c:pt>
                <c:pt idx="8819">
                  <c:v>-7359.0581413058399</c:v>
                </c:pt>
                <c:pt idx="8820">
                  <c:v>-7210.91442033168</c:v>
                </c:pt>
                <c:pt idx="8821">
                  <c:v>-7042.5316469668196</c:v>
                </c:pt>
                <c:pt idx="8822">
                  <c:v>-6868.5399086526304</c:v>
                </c:pt>
                <c:pt idx="8823">
                  <c:v>-6663.9646889996902</c:v>
                </c:pt>
                <c:pt idx="8824">
                  <c:v>-6534.5118276764697</c:v>
                </c:pt>
                <c:pt idx="8825">
                  <c:v>-6480.58351804827</c:v>
                </c:pt>
                <c:pt idx="8826">
                  <c:v>-6389.2752265905801</c:v>
                </c:pt>
                <c:pt idx="8827">
                  <c:v>-6258.7183309124002</c:v>
                </c:pt>
                <c:pt idx="8828">
                  <c:v>-6124.1349948115703</c:v>
                </c:pt>
                <c:pt idx="8829">
                  <c:v>-5991.2025452958997</c:v>
                </c:pt>
                <c:pt idx="8830">
                  <c:v>-5826.1724182225698</c:v>
                </c:pt>
                <c:pt idx="8831">
                  <c:v>-5675.57342858628</c:v>
                </c:pt>
                <c:pt idx="8832">
                  <c:v>-5492.2717025750699</c:v>
                </c:pt>
                <c:pt idx="8833">
                  <c:v>-5293.4416226249396</c:v>
                </c:pt>
                <c:pt idx="8834">
                  <c:v>-5162.6221794434696</c:v>
                </c:pt>
                <c:pt idx="8835">
                  <c:v>-5040.2296833561104</c:v>
                </c:pt>
                <c:pt idx="8836">
                  <c:v>-4883.6486981968401</c:v>
                </c:pt>
                <c:pt idx="8837">
                  <c:v>-4722.1173718966402</c:v>
                </c:pt>
                <c:pt idx="8838">
                  <c:v>-4580.4920058053804</c:v>
                </c:pt>
                <c:pt idx="8839">
                  <c:v>-4483.99969510955</c:v>
                </c:pt>
                <c:pt idx="8840">
                  <c:v>-4396.5583829504103</c:v>
                </c:pt>
                <c:pt idx="8841">
                  <c:v>-4276.0535198625503</c:v>
                </c:pt>
                <c:pt idx="8842">
                  <c:v>-4131.2714759009596</c:v>
                </c:pt>
                <c:pt idx="8843">
                  <c:v>-3980.9537548957001</c:v>
                </c:pt>
                <c:pt idx="8844">
                  <c:v>-3827.49110440299</c:v>
                </c:pt>
                <c:pt idx="8845">
                  <c:v>-3651.4358615271099</c:v>
                </c:pt>
                <c:pt idx="8846">
                  <c:v>-3573.98633844302</c:v>
                </c:pt>
                <c:pt idx="8847">
                  <c:v>-3551.4791604790798</c:v>
                </c:pt>
                <c:pt idx="8848">
                  <c:v>-3479.5363272415698</c:v>
                </c:pt>
                <c:pt idx="8849">
                  <c:v>-3433.4740751307199</c:v>
                </c:pt>
                <c:pt idx="8850">
                  <c:v>-3397.8116379980202</c:v>
                </c:pt>
                <c:pt idx="8851">
                  <c:v>-3337.4158252515299</c:v>
                </c:pt>
                <c:pt idx="8852">
                  <c:v>-3259.0363900898201</c:v>
                </c:pt>
                <c:pt idx="8853">
                  <c:v>-3182.3826344901599</c:v>
                </c:pt>
                <c:pt idx="8854">
                  <c:v>-3125.3255621222902</c:v>
                </c:pt>
                <c:pt idx="8855">
                  <c:v>-3051.1016553679701</c:v>
                </c:pt>
                <c:pt idx="8856">
                  <c:v>-2934.9706401978001</c:v>
                </c:pt>
                <c:pt idx="8857">
                  <c:v>-2852.0682094682102</c:v>
                </c:pt>
                <c:pt idx="8858">
                  <c:v>-2830.2157215400298</c:v>
                </c:pt>
                <c:pt idx="8859">
                  <c:v>-2839.9088146239001</c:v>
                </c:pt>
                <c:pt idx="8860">
                  <c:v>-2863.56994965174</c:v>
                </c:pt>
                <c:pt idx="8861">
                  <c:v>-2918.4241111746201</c:v>
                </c:pt>
                <c:pt idx="8862">
                  <c:v>-2933.81451069175</c:v>
                </c:pt>
                <c:pt idx="8863">
                  <c:v>-2890.8889191898102</c:v>
                </c:pt>
                <c:pt idx="8864">
                  <c:v>-2871.72424362432</c:v>
                </c:pt>
                <c:pt idx="8865">
                  <c:v>-2849.7296708856302</c:v>
                </c:pt>
                <c:pt idx="8866">
                  <c:v>-2873.44484893961</c:v>
                </c:pt>
                <c:pt idx="8867">
                  <c:v>-2958.07666353887</c:v>
                </c:pt>
                <c:pt idx="8868">
                  <c:v>-2998.83591144825</c:v>
                </c:pt>
                <c:pt idx="8869">
                  <c:v>-3043.7237887205702</c:v>
                </c:pt>
                <c:pt idx="8870">
                  <c:v>-3120.0452518882098</c:v>
                </c:pt>
                <c:pt idx="8871">
                  <c:v>-3174.3512129944102</c:v>
                </c:pt>
                <c:pt idx="8872">
                  <c:v>-3248.5050663055299</c:v>
                </c:pt>
                <c:pt idx="8873">
                  <c:v>-3362.5660904951801</c:v>
                </c:pt>
                <c:pt idx="8874">
                  <c:v>-3476.1854365510899</c:v>
                </c:pt>
                <c:pt idx="8875">
                  <c:v>-3559.4107062542398</c:v>
                </c:pt>
                <c:pt idx="8876">
                  <c:v>-3645.2529437425101</c:v>
                </c:pt>
                <c:pt idx="8877">
                  <c:v>-3738.7878258553001</c:v>
                </c:pt>
                <c:pt idx="8878">
                  <c:v>-3824.1697823828099</c:v>
                </c:pt>
                <c:pt idx="8879">
                  <c:v>-3911.2778719064199</c:v>
                </c:pt>
                <c:pt idx="8880">
                  <c:v>-4011.9013482600599</c:v>
                </c:pt>
                <c:pt idx="8881">
                  <c:v>-4142.0871064200301</c:v>
                </c:pt>
                <c:pt idx="8882">
                  <c:v>-4293.31263274498</c:v>
                </c:pt>
                <c:pt idx="8883">
                  <c:v>-4451.4646048124696</c:v>
                </c:pt>
                <c:pt idx="8884">
                  <c:v>-4595.6811547490397</c:v>
                </c:pt>
                <c:pt idx="8885">
                  <c:v>-4730.1149854445503</c:v>
                </c:pt>
                <c:pt idx="8886">
                  <c:v>-4874.5164219185199</c:v>
                </c:pt>
                <c:pt idx="8887">
                  <c:v>-5020.0652607986503</c:v>
                </c:pt>
                <c:pt idx="8888">
                  <c:v>-5147.6040577338399</c:v>
                </c:pt>
                <c:pt idx="8889">
                  <c:v>-5283.9627393041001</c:v>
                </c:pt>
                <c:pt idx="8890">
                  <c:v>-5468.2963922629897</c:v>
                </c:pt>
                <c:pt idx="8891">
                  <c:v>-5633.24878379649</c:v>
                </c:pt>
                <c:pt idx="8892">
                  <c:v>-5777.1363266390199</c:v>
                </c:pt>
                <c:pt idx="8893">
                  <c:v>-5949.0442616056798</c:v>
                </c:pt>
                <c:pt idx="8894">
                  <c:v>-6108.6284139090703</c:v>
                </c:pt>
                <c:pt idx="8895">
                  <c:v>-6267.8761012581699</c:v>
                </c:pt>
                <c:pt idx="8896">
                  <c:v>-6449.1507610871304</c:v>
                </c:pt>
                <c:pt idx="8897">
                  <c:v>-6645.3634936304898</c:v>
                </c:pt>
                <c:pt idx="8898">
                  <c:v>-6858.6523456222803</c:v>
                </c:pt>
                <c:pt idx="8899">
                  <c:v>-7052.1369740290302</c:v>
                </c:pt>
                <c:pt idx="8900">
                  <c:v>-7205.3971325612101</c:v>
                </c:pt>
                <c:pt idx="8901">
                  <c:v>-7349.5484997736603</c:v>
                </c:pt>
                <c:pt idx="8902">
                  <c:v>-7543.6977084890996</c:v>
                </c:pt>
                <c:pt idx="8903">
                  <c:v>-7761.0675459942404</c:v>
                </c:pt>
                <c:pt idx="8904">
                  <c:v>-7942.2321639380798</c:v>
                </c:pt>
                <c:pt idx="8905">
                  <c:v>-8125.0308945220604</c:v>
                </c:pt>
                <c:pt idx="8906">
                  <c:v>-8298.8151952602693</c:v>
                </c:pt>
                <c:pt idx="8907">
                  <c:v>-8461.10670927315</c:v>
                </c:pt>
                <c:pt idx="8908">
                  <c:v>-8627.1520174786401</c:v>
                </c:pt>
                <c:pt idx="8909">
                  <c:v>-8818.6004632635395</c:v>
                </c:pt>
                <c:pt idx="8910">
                  <c:v>-9010.3524925497095</c:v>
                </c:pt>
                <c:pt idx="8911">
                  <c:v>-9193.2980707077604</c:v>
                </c:pt>
                <c:pt idx="8912">
                  <c:v>-9396.2346043510006</c:v>
                </c:pt>
                <c:pt idx="8913">
                  <c:v>-9572.6258351930392</c:v>
                </c:pt>
                <c:pt idx="8914">
                  <c:v>-9724.8724560903502</c:v>
                </c:pt>
                <c:pt idx="8915">
                  <c:v>-9899.0119417526494</c:v>
                </c:pt>
                <c:pt idx="8916">
                  <c:v>-10100.690192477899</c:v>
                </c:pt>
                <c:pt idx="8917">
                  <c:v>-10319.751449514401</c:v>
                </c:pt>
                <c:pt idx="8918">
                  <c:v>-10496.824932237199</c:v>
                </c:pt>
                <c:pt idx="8919">
                  <c:v>-10629.606874589599</c:v>
                </c:pt>
                <c:pt idx="8920">
                  <c:v>-10761.676310184201</c:v>
                </c:pt>
                <c:pt idx="8921">
                  <c:v>-10899.9307156422</c:v>
                </c:pt>
                <c:pt idx="8922">
                  <c:v>-11058.5780588337</c:v>
                </c:pt>
                <c:pt idx="8923">
                  <c:v>-11226.841645906599</c:v>
                </c:pt>
                <c:pt idx="8924">
                  <c:v>-11356.6171950471</c:v>
                </c:pt>
                <c:pt idx="8925">
                  <c:v>-11470.9403620628</c:v>
                </c:pt>
                <c:pt idx="8926">
                  <c:v>-11613.253885009901</c:v>
                </c:pt>
                <c:pt idx="8927">
                  <c:v>-11763.665150226099</c:v>
                </c:pt>
                <c:pt idx="8928">
                  <c:v>-11873.0026648809</c:v>
                </c:pt>
                <c:pt idx="8929">
                  <c:v>-11954.193025742399</c:v>
                </c:pt>
                <c:pt idx="8930">
                  <c:v>-12046.2406958109</c:v>
                </c:pt>
                <c:pt idx="8931">
                  <c:v>-12122.2569488361</c:v>
                </c:pt>
                <c:pt idx="8932">
                  <c:v>-12216.786484174399</c:v>
                </c:pt>
                <c:pt idx="8933">
                  <c:v>-12324.6824026665</c:v>
                </c:pt>
                <c:pt idx="8934">
                  <c:v>-12411.223795059201</c:v>
                </c:pt>
                <c:pt idx="8935">
                  <c:v>-12484.721553457701</c:v>
                </c:pt>
                <c:pt idx="8936">
                  <c:v>-12534.495587937099</c:v>
                </c:pt>
                <c:pt idx="8937">
                  <c:v>-12555.789605747799</c:v>
                </c:pt>
                <c:pt idx="8938">
                  <c:v>-12561.102980875699</c:v>
                </c:pt>
                <c:pt idx="8939">
                  <c:v>-12570.115150376399</c:v>
                </c:pt>
                <c:pt idx="8940">
                  <c:v>-12565.538747078601</c:v>
                </c:pt>
                <c:pt idx="8941">
                  <c:v>-12527.9809664892</c:v>
                </c:pt>
                <c:pt idx="8942">
                  <c:v>-12472.161124656001</c:v>
                </c:pt>
                <c:pt idx="8943">
                  <c:v>-12399.1059713002</c:v>
                </c:pt>
                <c:pt idx="8944">
                  <c:v>-12336.0169888892</c:v>
                </c:pt>
                <c:pt idx="8945">
                  <c:v>-12284.248756883</c:v>
                </c:pt>
                <c:pt idx="8946">
                  <c:v>-12223.703822081099</c:v>
                </c:pt>
                <c:pt idx="8947">
                  <c:v>-12140.86317606</c:v>
                </c:pt>
                <c:pt idx="8948">
                  <c:v>-12018.005848659101</c:v>
                </c:pt>
                <c:pt idx="8949">
                  <c:v>-11858.0885394902</c:v>
                </c:pt>
                <c:pt idx="8950">
                  <c:v>-11650.221091904499</c:v>
                </c:pt>
                <c:pt idx="8951">
                  <c:v>-11474.5585697239</c:v>
                </c:pt>
                <c:pt idx="8952">
                  <c:v>-11351.096101279099</c:v>
                </c:pt>
                <c:pt idx="8953">
                  <c:v>-11197.058246909</c:v>
                </c:pt>
                <c:pt idx="8954">
                  <c:v>-11003.355912636</c:v>
                </c:pt>
                <c:pt idx="8955">
                  <c:v>-10787.0498555338</c:v>
                </c:pt>
                <c:pt idx="8956">
                  <c:v>-10559.9116965375</c:v>
                </c:pt>
                <c:pt idx="8957">
                  <c:v>-10301.925825930201</c:v>
                </c:pt>
                <c:pt idx="8958">
                  <c:v>-10029.952048281901</c:v>
                </c:pt>
                <c:pt idx="8959">
                  <c:v>-9746.0739437002794</c:v>
                </c:pt>
                <c:pt idx="8960">
                  <c:v>-9434.8045335042698</c:v>
                </c:pt>
                <c:pt idx="8961">
                  <c:v>-9092.9199821969705</c:v>
                </c:pt>
                <c:pt idx="8962">
                  <c:v>-8677.7158200279191</c:v>
                </c:pt>
                <c:pt idx="8963">
                  <c:v>-8254.2771992239705</c:v>
                </c:pt>
                <c:pt idx="8964">
                  <c:v>-7890.2200312893501</c:v>
                </c:pt>
                <c:pt idx="8965">
                  <c:v>-7515.0864710804199</c:v>
                </c:pt>
                <c:pt idx="8966">
                  <c:v>-7125.2219376113198</c:v>
                </c:pt>
                <c:pt idx="8967">
                  <c:v>-6726.3125960576199</c:v>
                </c:pt>
                <c:pt idx="8968">
                  <c:v>-6307.5834567048696</c:v>
                </c:pt>
                <c:pt idx="8969">
                  <c:v>-5862.9415471689999</c:v>
                </c:pt>
                <c:pt idx="8970">
                  <c:v>-5364.9639857216898</c:v>
                </c:pt>
                <c:pt idx="8971">
                  <c:v>-4828.5636993391099</c:v>
                </c:pt>
                <c:pt idx="8972">
                  <c:v>-4292.9773666165302</c:v>
                </c:pt>
                <c:pt idx="8973">
                  <c:v>-3759.2756782716001</c:v>
                </c:pt>
                <c:pt idx="8974">
                  <c:v>-3195.08139245968</c:v>
                </c:pt>
                <c:pt idx="8975">
                  <c:v>-2598.9937460819401</c:v>
                </c:pt>
                <c:pt idx="8976">
                  <c:v>-2027.63009622236</c:v>
                </c:pt>
                <c:pt idx="8977">
                  <c:v>-1492.51896886854</c:v>
                </c:pt>
                <c:pt idx="8978">
                  <c:v>-939.41309541173996</c:v>
                </c:pt>
                <c:pt idx="8979">
                  <c:v>-346.21686220799597</c:v>
                </c:pt>
                <c:pt idx="8980">
                  <c:v>296.88008394501401</c:v>
                </c:pt>
                <c:pt idx="8981">
                  <c:v>958.58122599306898</c:v>
                </c:pt>
                <c:pt idx="8982">
                  <c:v>1606.1939537605199</c:v>
                </c:pt>
                <c:pt idx="8983">
                  <c:v>2259.0100348308501</c:v>
                </c:pt>
                <c:pt idx="8984">
                  <c:v>2921.0887304637099</c:v>
                </c:pt>
                <c:pt idx="8985">
                  <c:v>3595.1939905917002</c:v>
                </c:pt>
                <c:pt idx="8986">
                  <c:v>4276.2155451670596</c:v>
                </c:pt>
                <c:pt idx="8987">
                  <c:v>4964.2313101936397</c:v>
                </c:pt>
                <c:pt idx="8988">
                  <c:v>5678.8216536814398</c:v>
                </c:pt>
                <c:pt idx="8989">
                  <c:v>6370.7731038813499</c:v>
                </c:pt>
                <c:pt idx="8990">
                  <c:v>7002.8853093672096</c:v>
                </c:pt>
                <c:pt idx="8991">
                  <c:v>7622.9514538902404</c:v>
                </c:pt>
                <c:pt idx="8992">
                  <c:v>8259.2499506566892</c:v>
                </c:pt>
                <c:pt idx="8993">
                  <c:v>8941.5549036775592</c:v>
                </c:pt>
                <c:pt idx="8994">
                  <c:v>9658.0917316615705</c:v>
                </c:pt>
                <c:pt idx="8995">
                  <c:v>10393.264480858699</c:v>
                </c:pt>
                <c:pt idx="8996">
                  <c:v>11112.792712517999</c:v>
                </c:pt>
                <c:pt idx="8997">
                  <c:v>11792.0725718497</c:v>
                </c:pt>
                <c:pt idx="8998">
                  <c:v>12441.4234764374</c:v>
                </c:pt>
                <c:pt idx="8999">
                  <c:v>13104.837458698999</c:v>
                </c:pt>
                <c:pt idx="9000">
                  <c:v>13784.8283372604</c:v>
                </c:pt>
                <c:pt idx="9001">
                  <c:v>14435.830828938</c:v>
                </c:pt>
                <c:pt idx="9002">
                  <c:v>15042.253083817401</c:v>
                </c:pt>
                <c:pt idx="9003">
                  <c:v>15650.7208709106</c:v>
                </c:pt>
                <c:pt idx="9004">
                  <c:v>16286.424143758801</c:v>
                </c:pt>
                <c:pt idx="9005">
                  <c:v>16900.141923921601</c:v>
                </c:pt>
                <c:pt idx="9006">
                  <c:v>17475.830448778001</c:v>
                </c:pt>
                <c:pt idx="9007">
                  <c:v>18035.441619446501</c:v>
                </c:pt>
                <c:pt idx="9008">
                  <c:v>18602.072311956101</c:v>
                </c:pt>
                <c:pt idx="9009">
                  <c:v>19147.253227016001</c:v>
                </c:pt>
                <c:pt idx="9010">
                  <c:v>19655.860352124899</c:v>
                </c:pt>
                <c:pt idx="9011">
                  <c:v>20136.289340801399</c:v>
                </c:pt>
                <c:pt idx="9012">
                  <c:v>20619.976971665899</c:v>
                </c:pt>
                <c:pt idx="9013">
                  <c:v>21123.1423440197</c:v>
                </c:pt>
                <c:pt idx="9014">
                  <c:v>21659.382826235498</c:v>
                </c:pt>
                <c:pt idx="9015">
                  <c:v>22107.859292299399</c:v>
                </c:pt>
                <c:pt idx="9016">
                  <c:v>22435.155171624599</c:v>
                </c:pt>
                <c:pt idx="9017">
                  <c:v>22806.846827265901</c:v>
                </c:pt>
                <c:pt idx="9018">
                  <c:v>23219.5748857662</c:v>
                </c:pt>
                <c:pt idx="9019">
                  <c:v>23594.8219260595</c:v>
                </c:pt>
                <c:pt idx="9020">
                  <c:v>23929.2754612522</c:v>
                </c:pt>
                <c:pt idx="9021">
                  <c:v>24226.987266788499</c:v>
                </c:pt>
                <c:pt idx="9022">
                  <c:v>24500.941511562301</c:v>
                </c:pt>
                <c:pt idx="9023">
                  <c:v>24744.679165141399</c:v>
                </c:pt>
                <c:pt idx="9024">
                  <c:v>24929.500233742699</c:v>
                </c:pt>
                <c:pt idx="9025">
                  <c:v>25111.1606066856</c:v>
                </c:pt>
                <c:pt idx="9026">
                  <c:v>25307.3324691214</c:v>
                </c:pt>
                <c:pt idx="9027">
                  <c:v>25454.276223466699</c:v>
                </c:pt>
                <c:pt idx="9028">
                  <c:v>25514.103409810999</c:v>
                </c:pt>
                <c:pt idx="9029">
                  <c:v>25574.660263023601</c:v>
                </c:pt>
                <c:pt idx="9030">
                  <c:v>25698.194796182699</c:v>
                </c:pt>
                <c:pt idx="9031">
                  <c:v>25813.693569735398</c:v>
                </c:pt>
                <c:pt idx="9032">
                  <c:v>25899.893852982099</c:v>
                </c:pt>
                <c:pt idx="9033">
                  <c:v>25878.1388757442</c:v>
                </c:pt>
                <c:pt idx="9034">
                  <c:v>25773.9700310833</c:v>
                </c:pt>
                <c:pt idx="9035">
                  <c:v>25686.7248890591</c:v>
                </c:pt>
                <c:pt idx="9036">
                  <c:v>25596.316004218399</c:v>
                </c:pt>
                <c:pt idx="9037">
                  <c:v>25478.1231461036</c:v>
                </c:pt>
                <c:pt idx="9038">
                  <c:v>25314.0383830094</c:v>
                </c:pt>
                <c:pt idx="9039">
                  <c:v>25107.921735915599</c:v>
                </c:pt>
                <c:pt idx="9040">
                  <c:v>24852.1248892484</c:v>
                </c:pt>
                <c:pt idx="9041">
                  <c:v>24585.4299001205</c:v>
                </c:pt>
                <c:pt idx="9042">
                  <c:v>24326.7984473959</c:v>
                </c:pt>
                <c:pt idx="9043">
                  <c:v>24056.968721171899</c:v>
                </c:pt>
                <c:pt idx="9044">
                  <c:v>23749.671534752601</c:v>
                </c:pt>
                <c:pt idx="9045">
                  <c:v>23418.232449241499</c:v>
                </c:pt>
                <c:pt idx="9046">
                  <c:v>23089.43763231</c:v>
                </c:pt>
                <c:pt idx="9047">
                  <c:v>22716.3888220183</c:v>
                </c:pt>
                <c:pt idx="9048">
                  <c:v>22299.691272608099</c:v>
                </c:pt>
                <c:pt idx="9049">
                  <c:v>21873.349111650499</c:v>
                </c:pt>
                <c:pt idx="9050">
                  <c:v>21433.554703998401</c:v>
                </c:pt>
                <c:pt idx="9051">
                  <c:v>20986.995468283902</c:v>
                </c:pt>
                <c:pt idx="9052">
                  <c:v>20502.569156365498</c:v>
                </c:pt>
                <c:pt idx="9053">
                  <c:v>19964.3579072418</c:v>
                </c:pt>
                <c:pt idx="9054">
                  <c:v>19389.3074195835</c:v>
                </c:pt>
                <c:pt idx="9055">
                  <c:v>18789.458037488901</c:v>
                </c:pt>
                <c:pt idx="9056">
                  <c:v>18192.2769788318</c:v>
                </c:pt>
                <c:pt idx="9057">
                  <c:v>17604.671326416901</c:v>
                </c:pt>
                <c:pt idx="9058">
                  <c:v>17076.2406717427</c:v>
                </c:pt>
                <c:pt idx="9059">
                  <c:v>16566.746714172801</c:v>
                </c:pt>
                <c:pt idx="9060">
                  <c:v>15991.685618196399</c:v>
                </c:pt>
                <c:pt idx="9061">
                  <c:v>15382.071886325</c:v>
                </c:pt>
                <c:pt idx="9062">
                  <c:v>14763.780152364499</c:v>
                </c:pt>
                <c:pt idx="9063">
                  <c:v>14115.980743854099</c:v>
                </c:pt>
                <c:pt idx="9064">
                  <c:v>13448.914086709899</c:v>
                </c:pt>
                <c:pt idx="9065">
                  <c:v>12811.612009754101</c:v>
                </c:pt>
                <c:pt idx="9066">
                  <c:v>12117.2580628909</c:v>
                </c:pt>
                <c:pt idx="9067">
                  <c:v>11401.1772628569</c:v>
                </c:pt>
                <c:pt idx="9068">
                  <c:v>10745.826747946299</c:v>
                </c:pt>
                <c:pt idx="9069">
                  <c:v>10095.245929865099</c:v>
                </c:pt>
                <c:pt idx="9070">
                  <c:v>9431.4239329991997</c:v>
                </c:pt>
                <c:pt idx="9071">
                  <c:v>8766.4079896604198</c:v>
                </c:pt>
                <c:pt idx="9072">
                  <c:v>8121.1565042523598</c:v>
                </c:pt>
                <c:pt idx="9073">
                  <c:v>7478.9492115722096</c:v>
                </c:pt>
                <c:pt idx="9074">
                  <c:v>6813.6415464051097</c:v>
                </c:pt>
                <c:pt idx="9075">
                  <c:v>6111.60835757938</c:v>
                </c:pt>
                <c:pt idx="9076">
                  <c:v>5388.7506066468804</c:v>
                </c:pt>
                <c:pt idx="9077">
                  <c:v>4754.4177693073798</c:v>
                </c:pt>
                <c:pt idx="9078">
                  <c:v>4224.1879960506003</c:v>
                </c:pt>
                <c:pt idx="9079">
                  <c:v>3657.9611550959498</c:v>
                </c:pt>
                <c:pt idx="9080">
                  <c:v>3009.8226860827699</c:v>
                </c:pt>
                <c:pt idx="9081">
                  <c:v>2336.8756808776202</c:v>
                </c:pt>
                <c:pt idx="9082">
                  <c:v>1732.75908385919</c:v>
                </c:pt>
                <c:pt idx="9083">
                  <c:v>1171.6300766306399</c:v>
                </c:pt>
                <c:pt idx="9084">
                  <c:v>585.63375803132703</c:v>
                </c:pt>
                <c:pt idx="9085">
                  <c:v>-13.765366415785399</c:v>
                </c:pt>
                <c:pt idx="9086">
                  <c:v>-591.38118544806696</c:v>
                </c:pt>
                <c:pt idx="9087">
                  <c:v>-1150.59527081805</c:v>
                </c:pt>
                <c:pt idx="9088">
                  <c:v>-1670.1280582613099</c:v>
                </c:pt>
                <c:pt idx="9089">
                  <c:v>-2184.3648600361598</c:v>
                </c:pt>
                <c:pt idx="9090">
                  <c:v>-2707.2681008411701</c:v>
                </c:pt>
                <c:pt idx="9091">
                  <c:v>-3191.1715681647202</c:v>
                </c:pt>
                <c:pt idx="9092">
                  <c:v>-3607.8548845209202</c:v>
                </c:pt>
                <c:pt idx="9093">
                  <c:v>-4064.3261829162202</c:v>
                </c:pt>
                <c:pt idx="9094">
                  <c:v>-4594.1207063720003</c:v>
                </c:pt>
                <c:pt idx="9095">
                  <c:v>-5073.7566768632396</c:v>
                </c:pt>
                <c:pt idx="9096">
                  <c:v>-5481.2503327722197</c:v>
                </c:pt>
                <c:pt idx="9097">
                  <c:v>-5833.4079636973402</c:v>
                </c:pt>
                <c:pt idx="9098">
                  <c:v>-6168.8597511382304</c:v>
                </c:pt>
                <c:pt idx="9099">
                  <c:v>-6506.2771586475601</c:v>
                </c:pt>
                <c:pt idx="9100">
                  <c:v>-6827.2548374301696</c:v>
                </c:pt>
                <c:pt idx="9101">
                  <c:v>-7136.4293436411599</c:v>
                </c:pt>
                <c:pt idx="9102">
                  <c:v>-7465.7883434076202</c:v>
                </c:pt>
                <c:pt idx="9103">
                  <c:v>-7792.2196168123401</c:v>
                </c:pt>
                <c:pt idx="9104">
                  <c:v>-8053.1162338304002</c:v>
                </c:pt>
                <c:pt idx="9105">
                  <c:v>-8248.8958294157001</c:v>
                </c:pt>
                <c:pt idx="9106">
                  <c:v>-8428.7537771076295</c:v>
                </c:pt>
                <c:pt idx="9107">
                  <c:v>-8662.9410865572099</c:v>
                </c:pt>
                <c:pt idx="9108">
                  <c:v>-8910.6758749361998</c:v>
                </c:pt>
                <c:pt idx="9109">
                  <c:v>-9077.9951412640894</c:v>
                </c:pt>
                <c:pt idx="9110">
                  <c:v>-9178.4535713476107</c:v>
                </c:pt>
                <c:pt idx="9111">
                  <c:v>-9257.7512908054596</c:v>
                </c:pt>
                <c:pt idx="9112">
                  <c:v>-9374.8038117288597</c:v>
                </c:pt>
                <c:pt idx="9113">
                  <c:v>-9499.9475865111399</c:v>
                </c:pt>
                <c:pt idx="9114">
                  <c:v>-9605.8303793223204</c:v>
                </c:pt>
                <c:pt idx="9115">
                  <c:v>-9692.6527963034605</c:v>
                </c:pt>
                <c:pt idx="9116">
                  <c:v>-9765.3160626130393</c:v>
                </c:pt>
                <c:pt idx="9117">
                  <c:v>-9820.24956521485</c:v>
                </c:pt>
                <c:pt idx="9118">
                  <c:v>-9809.0951685210403</c:v>
                </c:pt>
                <c:pt idx="9119">
                  <c:v>-9730.9184108138707</c:v>
                </c:pt>
                <c:pt idx="9120">
                  <c:v>-9662.0149813000207</c:v>
                </c:pt>
                <c:pt idx="9121">
                  <c:v>-9629.2290187508206</c:v>
                </c:pt>
                <c:pt idx="9122">
                  <c:v>-9580.7014987917901</c:v>
                </c:pt>
                <c:pt idx="9123">
                  <c:v>-9495.7313050885805</c:v>
                </c:pt>
                <c:pt idx="9124">
                  <c:v>-9411.4973305630992</c:v>
                </c:pt>
                <c:pt idx="9125">
                  <c:v>-9318.8159297512793</c:v>
                </c:pt>
                <c:pt idx="9126">
                  <c:v>-9222.0817566927508</c:v>
                </c:pt>
                <c:pt idx="9127">
                  <c:v>-9116.5642267866297</c:v>
                </c:pt>
                <c:pt idx="9128">
                  <c:v>-8991.8591835272691</c:v>
                </c:pt>
                <c:pt idx="9129">
                  <c:v>-8828.2986076197503</c:v>
                </c:pt>
                <c:pt idx="9130">
                  <c:v>-8643.3391996454302</c:v>
                </c:pt>
                <c:pt idx="9131">
                  <c:v>-8456.86374328907</c:v>
                </c:pt>
                <c:pt idx="9132">
                  <c:v>-8245.9797041930105</c:v>
                </c:pt>
                <c:pt idx="9133">
                  <c:v>-8010.8523696304401</c:v>
                </c:pt>
                <c:pt idx="9134">
                  <c:v>-7801.0941736023897</c:v>
                </c:pt>
                <c:pt idx="9135">
                  <c:v>-7616.5689233031298</c:v>
                </c:pt>
                <c:pt idx="9136">
                  <c:v>-7397.7446341976802</c:v>
                </c:pt>
                <c:pt idx="9137">
                  <c:v>-7144.6919115711698</c:v>
                </c:pt>
                <c:pt idx="9138">
                  <c:v>-6861.9048793030797</c:v>
                </c:pt>
                <c:pt idx="9139">
                  <c:v>-6554.4791683822996</c:v>
                </c:pt>
                <c:pt idx="9140">
                  <c:v>-6227.2607839512402</c:v>
                </c:pt>
                <c:pt idx="9141">
                  <c:v>-5903.6957308743604</c:v>
                </c:pt>
                <c:pt idx="9142">
                  <c:v>-5605.8484569318098</c:v>
                </c:pt>
                <c:pt idx="9143">
                  <c:v>-5323.9911491470602</c:v>
                </c:pt>
                <c:pt idx="9144">
                  <c:v>-5009.3114925360796</c:v>
                </c:pt>
                <c:pt idx="9145">
                  <c:v>-4634.0893900070596</c:v>
                </c:pt>
                <c:pt idx="9146">
                  <c:v>-4251.4037779856699</c:v>
                </c:pt>
                <c:pt idx="9147">
                  <c:v>-3902.8762012864299</c:v>
                </c:pt>
                <c:pt idx="9148">
                  <c:v>-3533.45487903617</c:v>
                </c:pt>
                <c:pt idx="9149">
                  <c:v>-3140.2906392483301</c:v>
                </c:pt>
                <c:pt idx="9150">
                  <c:v>-2761.1532567240702</c:v>
                </c:pt>
                <c:pt idx="9151">
                  <c:v>-2364.8781292957901</c:v>
                </c:pt>
                <c:pt idx="9152">
                  <c:v>-1964.13875110918</c:v>
                </c:pt>
                <c:pt idx="9153">
                  <c:v>-1568.0243035045701</c:v>
                </c:pt>
                <c:pt idx="9154">
                  <c:v>-1164.11951926439</c:v>
                </c:pt>
                <c:pt idx="9155">
                  <c:v>-726.29260257179601</c:v>
                </c:pt>
                <c:pt idx="9156">
                  <c:v>-275.96241051998499</c:v>
                </c:pt>
                <c:pt idx="9157">
                  <c:v>159.40366942840799</c:v>
                </c:pt>
                <c:pt idx="9158">
                  <c:v>604.10213233902198</c:v>
                </c:pt>
                <c:pt idx="9159">
                  <c:v>1048.6635738478799</c:v>
                </c:pt>
                <c:pt idx="9160">
                  <c:v>1459.6257857921801</c:v>
                </c:pt>
                <c:pt idx="9161">
                  <c:v>1854.9223132269301</c:v>
                </c:pt>
                <c:pt idx="9162">
                  <c:v>2281.2469833700502</c:v>
                </c:pt>
                <c:pt idx="9163">
                  <c:v>2747.25898371938</c:v>
                </c:pt>
                <c:pt idx="9164">
                  <c:v>3229.6706103449701</c:v>
                </c:pt>
                <c:pt idx="9165">
                  <c:v>3701.9262484690598</c:v>
                </c:pt>
                <c:pt idx="9166">
                  <c:v>4167.9744644653101</c:v>
                </c:pt>
                <c:pt idx="9167">
                  <c:v>4642.0355485550799</c:v>
                </c:pt>
                <c:pt idx="9168">
                  <c:v>5110.4144525308802</c:v>
                </c:pt>
                <c:pt idx="9169">
                  <c:v>5555.3010517686698</c:v>
                </c:pt>
                <c:pt idx="9170">
                  <c:v>6046.9607815366899</c:v>
                </c:pt>
                <c:pt idx="9171">
                  <c:v>6579.5667632750001</c:v>
                </c:pt>
                <c:pt idx="9172">
                  <c:v>7052.8982518964704</c:v>
                </c:pt>
                <c:pt idx="9173">
                  <c:v>7429.7926750909301</c:v>
                </c:pt>
                <c:pt idx="9174">
                  <c:v>7813.9166395971997</c:v>
                </c:pt>
                <c:pt idx="9175">
                  <c:v>8255.9203861059905</c:v>
                </c:pt>
                <c:pt idx="9176">
                  <c:v>8685.2453886123694</c:v>
                </c:pt>
                <c:pt idx="9177">
                  <c:v>9094.5090145141894</c:v>
                </c:pt>
                <c:pt idx="9178">
                  <c:v>9502.2655374881306</c:v>
                </c:pt>
                <c:pt idx="9179">
                  <c:v>9920.0228377400599</c:v>
                </c:pt>
                <c:pt idx="9180">
                  <c:v>10330.079857320199</c:v>
                </c:pt>
                <c:pt idx="9181">
                  <c:v>10730.706160382901</c:v>
                </c:pt>
                <c:pt idx="9182">
                  <c:v>11184.3723943313</c:v>
                </c:pt>
                <c:pt idx="9183">
                  <c:v>11670.503668338501</c:v>
                </c:pt>
                <c:pt idx="9184">
                  <c:v>12108.8292611084</c:v>
                </c:pt>
                <c:pt idx="9185">
                  <c:v>12434.570681740601</c:v>
                </c:pt>
                <c:pt idx="9186">
                  <c:v>12739.913089604101</c:v>
                </c:pt>
                <c:pt idx="9187">
                  <c:v>13117.9072815772</c:v>
                </c:pt>
                <c:pt idx="9188">
                  <c:v>13465.034270463</c:v>
                </c:pt>
                <c:pt idx="9189">
                  <c:v>13799.684625895499</c:v>
                </c:pt>
                <c:pt idx="9190">
                  <c:v>14124.7012972504</c:v>
                </c:pt>
                <c:pt idx="9191">
                  <c:v>14434.74443979</c:v>
                </c:pt>
                <c:pt idx="9192">
                  <c:v>14765.251390761199</c:v>
                </c:pt>
                <c:pt idx="9193">
                  <c:v>15118.833007944701</c:v>
                </c:pt>
                <c:pt idx="9194">
                  <c:v>15444.6125461549</c:v>
                </c:pt>
                <c:pt idx="9195">
                  <c:v>15719.8198326082</c:v>
                </c:pt>
                <c:pt idx="9196">
                  <c:v>15891.8580745993</c:v>
                </c:pt>
                <c:pt idx="9197">
                  <c:v>16088.7719377952</c:v>
                </c:pt>
                <c:pt idx="9198">
                  <c:v>16373.811012518499</c:v>
                </c:pt>
                <c:pt idx="9199">
                  <c:v>16599.7212066555</c:v>
                </c:pt>
                <c:pt idx="9200">
                  <c:v>16808.121783068</c:v>
                </c:pt>
                <c:pt idx="9201">
                  <c:v>17027.082380063799</c:v>
                </c:pt>
                <c:pt idx="9202">
                  <c:v>17229.9375915321</c:v>
                </c:pt>
                <c:pt idx="9203">
                  <c:v>17388.250722425801</c:v>
                </c:pt>
                <c:pt idx="9204">
                  <c:v>17484.956711418501</c:v>
                </c:pt>
                <c:pt idx="9205">
                  <c:v>17578.4486741705</c:v>
                </c:pt>
                <c:pt idx="9206">
                  <c:v>17703.277442189901</c:v>
                </c:pt>
                <c:pt idx="9207">
                  <c:v>17810.397960934701</c:v>
                </c:pt>
                <c:pt idx="9208">
                  <c:v>17860.852119232801</c:v>
                </c:pt>
                <c:pt idx="9209">
                  <c:v>17880.800618335201</c:v>
                </c:pt>
                <c:pt idx="9210">
                  <c:v>17915.909498815199</c:v>
                </c:pt>
                <c:pt idx="9211">
                  <c:v>17975.5204801693</c:v>
                </c:pt>
                <c:pt idx="9212">
                  <c:v>18022.854684786798</c:v>
                </c:pt>
                <c:pt idx="9213">
                  <c:v>18016.594043596499</c:v>
                </c:pt>
                <c:pt idx="9214">
                  <c:v>17986.638636215801</c:v>
                </c:pt>
                <c:pt idx="9215">
                  <c:v>17948.012658191001</c:v>
                </c:pt>
                <c:pt idx="9216">
                  <c:v>17894.982686847001</c:v>
                </c:pt>
                <c:pt idx="9217">
                  <c:v>17829.1322138672</c:v>
                </c:pt>
                <c:pt idx="9218">
                  <c:v>17800.9471318172</c:v>
                </c:pt>
                <c:pt idx="9219">
                  <c:v>17680.219376839399</c:v>
                </c:pt>
                <c:pt idx="9220">
                  <c:v>17483.901688828999</c:v>
                </c:pt>
                <c:pt idx="9221">
                  <c:v>17352.248536667201</c:v>
                </c:pt>
                <c:pt idx="9222">
                  <c:v>17192.6194688879</c:v>
                </c:pt>
                <c:pt idx="9223">
                  <c:v>16986.561339694901</c:v>
                </c:pt>
                <c:pt idx="9224">
                  <c:v>16766.589295327602</c:v>
                </c:pt>
                <c:pt idx="9225">
                  <c:v>16537.692904994099</c:v>
                </c:pt>
                <c:pt idx="9226">
                  <c:v>16301.892171412601</c:v>
                </c:pt>
                <c:pt idx="9227">
                  <c:v>16039.3657067353</c:v>
                </c:pt>
                <c:pt idx="9228">
                  <c:v>15761.7638373339</c:v>
                </c:pt>
                <c:pt idx="9229">
                  <c:v>15521.2057490731</c:v>
                </c:pt>
                <c:pt idx="9230">
                  <c:v>15217.397724347</c:v>
                </c:pt>
                <c:pt idx="9231">
                  <c:v>14851.878079411999</c:v>
                </c:pt>
                <c:pt idx="9232">
                  <c:v>14510.4616875621</c:v>
                </c:pt>
                <c:pt idx="9233">
                  <c:v>14132.1706437257</c:v>
                </c:pt>
                <c:pt idx="9234">
                  <c:v>13730.923367055901</c:v>
                </c:pt>
                <c:pt idx="9235">
                  <c:v>13370.2354063364</c:v>
                </c:pt>
                <c:pt idx="9236">
                  <c:v>13051.264319578901</c:v>
                </c:pt>
                <c:pt idx="9237">
                  <c:v>12688.0309071867</c:v>
                </c:pt>
                <c:pt idx="9238">
                  <c:v>12264.010080968201</c:v>
                </c:pt>
                <c:pt idx="9239">
                  <c:v>11813.7415260366</c:v>
                </c:pt>
                <c:pt idx="9240">
                  <c:v>11329.8250411588</c:v>
                </c:pt>
                <c:pt idx="9241">
                  <c:v>10882.5236280721</c:v>
                </c:pt>
                <c:pt idx="9242">
                  <c:v>10402.654738228</c:v>
                </c:pt>
                <c:pt idx="9243">
                  <c:v>9835.7403443708899</c:v>
                </c:pt>
                <c:pt idx="9244">
                  <c:v>9307.3916209155504</c:v>
                </c:pt>
                <c:pt idx="9245">
                  <c:v>8811.5936104572593</c:v>
                </c:pt>
                <c:pt idx="9246">
                  <c:v>8318.2715650495902</c:v>
                </c:pt>
                <c:pt idx="9247">
                  <c:v>7819.6307036056896</c:v>
                </c:pt>
                <c:pt idx="9248">
                  <c:v>7317.51881660663</c:v>
                </c:pt>
                <c:pt idx="9249">
                  <c:v>6815.93292047673</c:v>
                </c:pt>
                <c:pt idx="9250">
                  <c:v>6317.0538409350502</c:v>
                </c:pt>
                <c:pt idx="9251">
                  <c:v>5821.2795699585404</c:v>
                </c:pt>
                <c:pt idx="9252">
                  <c:v>5257.3170761069196</c:v>
                </c:pt>
                <c:pt idx="9253">
                  <c:v>4663.1638550979396</c:v>
                </c:pt>
                <c:pt idx="9254">
                  <c:v>4112.0181454618096</c:v>
                </c:pt>
                <c:pt idx="9255">
                  <c:v>3553.0609726616299</c:v>
                </c:pt>
                <c:pt idx="9256">
                  <c:v>2999.0904054698799</c:v>
                </c:pt>
                <c:pt idx="9257">
                  <c:v>2482.9211669523502</c:v>
                </c:pt>
                <c:pt idx="9258">
                  <c:v>1995.1381454606701</c:v>
                </c:pt>
                <c:pt idx="9259">
                  <c:v>1501.8895133759399</c:v>
                </c:pt>
                <c:pt idx="9260">
                  <c:v>998.00689809733399</c:v>
                </c:pt>
                <c:pt idx="9261">
                  <c:v>467.99905655700599</c:v>
                </c:pt>
                <c:pt idx="9262">
                  <c:v>-79.285300365466696</c:v>
                </c:pt>
                <c:pt idx="9263">
                  <c:v>-561.34456531926503</c:v>
                </c:pt>
                <c:pt idx="9264">
                  <c:v>-1070.5913005150201</c:v>
                </c:pt>
                <c:pt idx="9265">
                  <c:v>-1629.17002932542</c:v>
                </c:pt>
                <c:pt idx="9266">
                  <c:v>-2105.8709085465498</c:v>
                </c:pt>
                <c:pt idx="9267">
                  <c:v>-2546.0656831742199</c:v>
                </c:pt>
                <c:pt idx="9268">
                  <c:v>-2965.9075755369599</c:v>
                </c:pt>
                <c:pt idx="9269">
                  <c:v>-3382.6609886819301</c:v>
                </c:pt>
                <c:pt idx="9270">
                  <c:v>-3839.9816960800499</c:v>
                </c:pt>
                <c:pt idx="9271">
                  <c:v>-4307.8223320344696</c:v>
                </c:pt>
                <c:pt idx="9272">
                  <c:v>-4709.3451310251803</c:v>
                </c:pt>
                <c:pt idx="9273">
                  <c:v>-5058.6495982216302</c:v>
                </c:pt>
                <c:pt idx="9274">
                  <c:v>-5443.1165826526503</c:v>
                </c:pt>
                <c:pt idx="9275">
                  <c:v>-5830.0646477773298</c:v>
                </c:pt>
                <c:pt idx="9276">
                  <c:v>-6180.1080174405997</c:v>
                </c:pt>
                <c:pt idx="9277">
                  <c:v>-6528.2635641672196</c:v>
                </c:pt>
                <c:pt idx="9278">
                  <c:v>-6900.1025500258402</c:v>
                </c:pt>
                <c:pt idx="9279">
                  <c:v>-7254.7022869932098</c:v>
                </c:pt>
                <c:pt idx="9280">
                  <c:v>-7560.39847611405</c:v>
                </c:pt>
                <c:pt idx="9281">
                  <c:v>-7864.9545092041099</c:v>
                </c:pt>
                <c:pt idx="9282">
                  <c:v>-8183.7755250945102</c:v>
                </c:pt>
                <c:pt idx="9283">
                  <c:v>-8455.9916593635407</c:v>
                </c:pt>
                <c:pt idx="9284">
                  <c:v>-8662.0388771833605</c:v>
                </c:pt>
                <c:pt idx="9285">
                  <c:v>-8877.2399395728899</c:v>
                </c:pt>
                <c:pt idx="9286">
                  <c:v>-9122.0787967336892</c:v>
                </c:pt>
                <c:pt idx="9287">
                  <c:v>-9368.4408705757705</c:v>
                </c:pt>
                <c:pt idx="9288">
                  <c:v>-9587.7651491682991</c:v>
                </c:pt>
                <c:pt idx="9289">
                  <c:v>-9794.9497228571799</c:v>
                </c:pt>
                <c:pt idx="9290">
                  <c:v>-9987.8508322896905</c:v>
                </c:pt>
                <c:pt idx="9291">
                  <c:v>-10164.441272595999</c:v>
                </c:pt>
                <c:pt idx="9292">
                  <c:v>-10330.4882905257</c:v>
                </c:pt>
                <c:pt idx="9293">
                  <c:v>-10504.0999541936</c:v>
                </c:pt>
                <c:pt idx="9294">
                  <c:v>-10663.904384896699</c:v>
                </c:pt>
                <c:pt idx="9295">
                  <c:v>-10787.9621737829</c:v>
                </c:pt>
                <c:pt idx="9296">
                  <c:v>-10894.778230800501</c:v>
                </c:pt>
                <c:pt idx="9297">
                  <c:v>-10974.854306286599</c:v>
                </c:pt>
                <c:pt idx="9298">
                  <c:v>-11049.776585158101</c:v>
                </c:pt>
                <c:pt idx="9299">
                  <c:v>-11130.9601430651</c:v>
                </c:pt>
                <c:pt idx="9300">
                  <c:v>-11185.760938515101</c:v>
                </c:pt>
                <c:pt idx="9301">
                  <c:v>-11230.923154095601</c:v>
                </c:pt>
                <c:pt idx="9302">
                  <c:v>-11290.827292595801</c:v>
                </c:pt>
                <c:pt idx="9303">
                  <c:v>-11353.1442317889</c:v>
                </c:pt>
                <c:pt idx="9304">
                  <c:v>-11416.7814906151</c:v>
                </c:pt>
                <c:pt idx="9305">
                  <c:v>-11435.4566293279</c:v>
                </c:pt>
                <c:pt idx="9306">
                  <c:v>-11428.7150170027</c:v>
                </c:pt>
                <c:pt idx="9307">
                  <c:v>-11459.5497233033</c:v>
                </c:pt>
                <c:pt idx="9308">
                  <c:v>-11507.186009661</c:v>
                </c:pt>
                <c:pt idx="9309">
                  <c:v>-11528.6842533332</c:v>
                </c:pt>
                <c:pt idx="9310">
                  <c:v>-11520.117876365401</c:v>
                </c:pt>
                <c:pt idx="9311">
                  <c:v>-11513.9745782686</c:v>
                </c:pt>
                <c:pt idx="9312">
                  <c:v>-11488.142726857201</c:v>
                </c:pt>
                <c:pt idx="9313">
                  <c:v>-11463.381290695899</c:v>
                </c:pt>
                <c:pt idx="9314">
                  <c:v>-11466.0446261181</c:v>
                </c:pt>
                <c:pt idx="9315">
                  <c:v>-11465.3838055256</c:v>
                </c:pt>
                <c:pt idx="9316">
                  <c:v>-11436.721851283801</c:v>
                </c:pt>
                <c:pt idx="9317">
                  <c:v>-11397.001386546101</c:v>
                </c:pt>
                <c:pt idx="9318">
                  <c:v>-11371.2919016911</c:v>
                </c:pt>
                <c:pt idx="9319">
                  <c:v>-11352.269181776201</c:v>
                </c:pt>
                <c:pt idx="9320">
                  <c:v>-11343.145552251801</c:v>
                </c:pt>
                <c:pt idx="9321">
                  <c:v>-11343.404272432501</c:v>
                </c:pt>
                <c:pt idx="9322">
                  <c:v>-11346.0901125825</c:v>
                </c:pt>
                <c:pt idx="9323">
                  <c:v>-11341.8305629074</c:v>
                </c:pt>
                <c:pt idx="9324">
                  <c:v>-11323.430067576999</c:v>
                </c:pt>
                <c:pt idx="9325">
                  <c:v>-11296.0789047492</c:v>
                </c:pt>
                <c:pt idx="9326">
                  <c:v>-11237.628063628499</c:v>
                </c:pt>
                <c:pt idx="9327">
                  <c:v>-11182.2630349385</c:v>
                </c:pt>
                <c:pt idx="9328">
                  <c:v>-11174.89316526</c:v>
                </c:pt>
                <c:pt idx="9329">
                  <c:v>-11186.9176381794</c:v>
                </c:pt>
                <c:pt idx="9330">
                  <c:v>-11191.876250155899</c:v>
                </c:pt>
                <c:pt idx="9331">
                  <c:v>-11205.9847360891</c:v>
                </c:pt>
                <c:pt idx="9332">
                  <c:v>-11234.904237918299</c:v>
                </c:pt>
                <c:pt idx="9333">
                  <c:v>-11255.495227761299</c:v>
                </c:pt>
                <c:pt idx="9334">
                  <c:v>-11272.7427345751</c:v>
                </c:pt>
                <c:pt idx="9335">
                  <c:v>-11283.428632343501</c:v>
                </c:pt>
                <c:pt idx="9336">
                  <c:v>-11290.4862811848</c:v>
                </c:pt>
                <c:pt idx="9337">
                  <c:v>-11300.4804557762</c:v>
                </c:pt>
                <c:pt idx="9338">
                  <c:v>-11319.7771799891</c:v>
                </c:pt>
                <c:pt idx="9339">
                  <c:v>-11373.0803547873</c:v>
                </c:pt>
                <c:pt idx="9340">
                  <c:v>-11449.523861404101</c:v>
                </c:pt>
                <c:pt idx="9341">
                  <c:v>-11501.561677535299</c:v>
                </c:pt>
                <c:pt idx="9342">
                  <c:v>-11567.3021807152</c:v>
                </c:pt>
                <c:pt idx="9343">
                  <c:v>-11659.283340481399</c:v>
                </c:pt>
                <c:pt idx="9344">
                  <c:v>-11735.6405987572</c:v>
                </c:pt>
                <c:pt idx="9345">
                  <c:v>-11780.7366422615</c:v>
                </c:pt>
                <c:pt idx="9346">
                  <c:v>-11794.583915716999</c:v>
                </c:pt>
                <c:pt idx="9347">
                  <c:v>-11808.354804201699</c:v>
                </c:pt>
                <c:pt idx="9348">
                  <c:v>-11822.7504089168</c:v>
                </c:pt>
                <c:pt idx="9349">
                  <c:v>-11824.4735296911</c:v>
                </c:pt>
                <c:pt idx="9350">
                  <c:v>-11890.9415987176</c:v>
                </c:pt>
                <c:pt idx="9351">
                  <c:v>-12026.477385797099</c:v>
                </c:pt>
                <c:pt idx="9352">
                  <c:v>-12137.439725394799</c:v>
                </c:pt>
                <c:pt idx="9353">
                  <c:v>-12234.401712717399</c:v>
                </c:pt>
                <c:pt idx="9354">
                  <c:v>-12298.0361094789</c:v>
                </c:pt>
                <c:pt idx="9355">
                  <c:v>-12323.2232108924</c:v>
                </c:pt>
                <c:pt idx="9356">
                  <c:v>-12365.966921944801</c:v>
                </c:pt>
                <c:pt idx="9357">
                  <c:v>-12433.6800454357</c:v>
                </c:pt>
                <c:pt idx="9358">
                  <c:v>-12501.169361706699</c:v>
                </c:pt>
                <c:pt idx="9359">
                  <c:v>-12562.664256542101</c:v>
                </c:pt>
                <c:pt idx="9360">
                  <c:v>-12635.680986457501</c:v>
                </c:pt>
                <c:pt idx="9361">
                  <c:v>-12718.344245652799</c:v>
                </c:pt>
                <c:pt idx="9362">
                  <c:v>-12797.999312002499</c:v>
                </c:pt>
                <c:pt idx="9363">
                  <c:v>-12884.991582559</c:v>
                </c:pt>
                <c:pt idx="9364">
                  <c:v>-12951.5204553944</c:v>
                </c:pt>
                <c:pt idx="9365">
                  <c:v>-12956.3370404243</c:v>
                </c:pt>
                <c:pt idx="9366">
                  <c:v>-12933.3271798886</c:v>
                </c:pt>
                <c:pt idx="9367">
                  <c:v>-12938.750433134799</c:v>
                </c:pt>
                <c:pt idx="9368">
                  <c:v>-12967.3192877602</c:v>
                </c:pt>
                <c:pt idx="9369">
                  <c:v>-12954.9467016697</c:v>
                </c:pt>
                <c:pt idx="9370">
                  <c:v>-12895.849134559199</c:v>
                </c:pt>
                <c:pt idx="9371">
                  <c:v>-12913.5614834835</c:v>
                </c:pt>
                <c:pt idx="9372">
                  <c:v>-12959.928680340299</c:v>
                </c:pt>
                <c:pt idx="9373">
                  <c:v>-12953.914140467499</c:v>
                </c:pt>
                <c:pt idx="9374">
                  <c:v>-12960.915885853699</c:v>
                </c:pt>
                <c:pt idx="9375">
                  <c:v>-12942.2182622412</c:v>
                </c:pt>
                <c:pt idx="9376">
                  <c:v>-12877.3771233186</c:v>
                </c:pt>
                <c:pt idx="9377">
                  <c:v>-12796.3698888666</c:v>
                </c:pt>
                <c:pt idx="9378">
                  <c:v>-12710.5608016481</c:v>
                </c:pt>
                <c:pt idx="9379">
                  <c:v>-12622.9873210855</c:v>
                </c:pt>
                <c:pt idx="9380">
                  <c:v>-12522.6872921739</c:v>
                </c:pt>
                <c:pt idx="9381">
                  <c:v>-12411.8997589346</c:v>
                </c:pt>
                <c:pt idx="9382">
                  <c:v>-12344.8817285814</c:v>
                </c:pt>
                <c:pt idx="9383">
                  <c:v>-12269.249662997299</c:v>
                </c:pt>
                <c:pt idx="9384">
                  <c:v>-12130.6772294076</c:v>
                </c:pt>
                <c:pt idx="9385">
                  <c:v>-11974.777931852401</c:v>
                </c:pt>
                <c:pt idx="9386">
                  <c:v>-11803.508539393801</c:v>
                </c:pt>
                <c:pt idx="9387">
                  <c:v>-11605.877187415501</c:v>
                </c:pt>
                <c:pt idx="9388">
                  <c:v>-11395.657411374301</c:v>
                </c:pt>
                <c:pt idx="9389">
                  <c:v>-11194.9394696494</c:v>
                </c:pt>
                <c:pt idx="9390">
                  <c:v>-10965.751091428099</c:v>
                </c:pt>
                <c:pt idx="9391">
                  <c:v>-10694.458977266</c:v>
                </c:pt>
                <c:pt idx="9392">
                  <c:v>-10429.8940329867</c:v>
                </c:pt>
                <c:pt idx="9393">
                  <c:v>-10232.782713110901</c:v>
                </c:pt>
                <c:pt idx="9394">
                  <c:v>-10035.147065180299</c:v>
                </c:pt>
                <c:pt idx="9395">
                  <c:v>-9773.1545407332396</c:v>
                </c:pt>
                <c:pt idx="9396">
                  <c:v>-9494.2207371772402</c:v>
                </c:pt>
                <c:pt idx="9397">
                  <c:v>-9195.0047688823997</c:v>
                </c:pt>
                <c:pt idx="9398">
                  <c:v>-8875.3676502013805</c:v>
                </c:pt>
                <c:pt idx="9399">
                  <c:v>-8540.7352220709399</c:v>
                </c:pt>
                <c:pt idx="9400">
                  <c:v>-8192.3509152332899</c:v>
                </c:pt>
                <c:pt idx="9401">
                  <c:v>-7859.4178546053399</c:v>
                </c:pt>
                <c:pt idx="9402">
                  <c:v>-7526.1020996720499</c:v>
                </c:pt>
                <c:pt idx="9403">
                  <c:v>-7175.8901565187998</c:v>
                </c:pt>
                <c:pt idx="9404">
                  <c:v>-6856.2939837451404</c:v>
                </c:pt>
                <c:pt idx="9405">
                  <c:v>-6528.6207821213202</c:v>
                </c:pt>
                <c:pt idx="9406">
                  <c:v>-6164.2867183059698</c:v>
                </c:pt>
                <c:pt idx="9407">
                  <c:v>-5782.5237953006199</c:v>
                </c:pt>
                <c:pt idx="9408">
                  <c:v>-5365.9401438960303</c:v>
                </c:pt>
                <c:pt idx="9409">
                  <c:v>-4944.2615112225703</c:v>
                </c:pt>
                <c:pt idx="9410">
                  <c:v>-4555.1134513774296</c:v>
                </c:pt>
                <c:pt idx="9411">
                  <c:v>-4179.6236613347901</c:v>
                </c:pt>
                <c:pt idx="9412">
                  <c:v>-3818.3139927106799</c:v>
                </c:pt>
                <c:pt idx="9413">
                  <c:v>-3418.2126076655099</c:v>
                </c:pt>
                <c:pt idx="9414">
                  <c:v>-2978.30521363761</c:v>
                </c:pt>
                <c:pt idx="9415">
                  <c:v>-2558.5450852988502</c:v>
                </c:pt>
                <c:pt idx="9416">
                  <c:v>-2183.0541246530302</c:v>
                </c:pt>
                <c:pt idx="9417">
                  <c:v>-1827.60739079315</c:v>
                </c:pt>
                <c:pt idx="9418">
                  <c:v>-1443.74920828168</c:v>
                </c:pt>
                <c:pt idx="9419">
                  <c:v>-1038.1303951499899</c:v>
                </c:pt>
                <c:pt idx="9420">
                  <c:v>-620.83501518354694</c:v>
                </c:pt>
                <c:pt idx="9421">
                  <c:v>-221.63098224076199</c:v>
                </c:pt>
                <c:pt idx="9422">
                  <c:v>159.251505358445</c:v>
                </c:pt>
                <c:pt idx="9423">
                  <c:v>543.17090333191004</c:v>
                </c:pt>
                <c:pt idx="9424">
                  <c:v>950.52840637342001</c:v>
                </c:pt>
                <c:pt idx="9425">
                  <c:v>1320.0717377712899</c:v>
                </c:pt>
                <c:pt idx="9426">
                  <c:v>1610.9698574910999</c:v>
                </c:pt>
                <c:pt idx="9427">
                  <c:v>2003.0765084001</c:v>
                </c:pt>
                <c:pt idx="9428">
                  <c:v>2404.64473471868</c:v>
                </c:pt>
                <c:pt idx="9429">
                  <c:v>2708.9445254009802</c:v>
                </c:pt>
                <c:pt idx="9430">
                  <c:v>3067.9421665105301</c:v>
                </c:pt>
                <c:pt idx="9431">
                  <c:v>3434.33957042558</c:v>
                </c:pt>
                <c:pt idx="9432">
                  <c:v>3760.6850121961302</c:v>
                </c:pt>
                <c:pt idx="9433">
                  <c:v>4060.9200542474</c:v>
                </c:pt>
                <c:pt idx="9434">
                  <c:v>4345.0757060401202</c:v>
                </c:pt>
                <c:pt idx="9435">
                  <c:v>4667.4709475827804</c:v>
                </c:pt>
                <c:pt idx="9436">
                  <c:v>4981.18807076347</c:v>
                </c:pt>
                <c:pt idx="9437">
                  <c:v>5220.0207108552704</c:v>
                </c:pt>
                <c:pt idx="9438">
                  <c:v>5470.9656228519298</c:v>
                </c:pt>
                <c:pt idx="9439">
                  <c:v>5721.5975713603802</c:v>
                </c:pt>
                <c:pt idx="9440">
                  <c:v>5947.9229535846998</c:v>
                </c:pt>
                <c:pt idx="9441">
                  <c:v>6176.3756170734496</c:v>
                </c:pt>
                <c:pt idx="9442">
                  <c:v>6427.3020033184202</c:v>
                </c:pt>
                <c:pt idx="9443">
                  <c:v>6671.8163834113602</c:v>
                </c:pt>
                <c:pt idx="9444">
                  <c:v>6870.4064649071497</c:v>
                </c:pt>
                <c:pt idx="9445">
                  <c:v>7041.13666613241</c:v>
                </c:pt>
                <c:pt idx="9446">
                  <c:v>7253.0581781593401</c:v>
                </c:pt>
                <c:pt idx="9447">
                  <c:v>7425.3578388918404</c:v>
                </c:pt>
                <c:pt idx="9448">
                  <c:v>7489.7522010766297</c:v>
                </c:pt>
                <c:pt idx="9449">
                  <c:v>7571.6138742322401</c:v>
                </c:pt>
                <c:pt idx="9450">
                  <c:v>7663.3807827697701</c:v>
                </c:pt>
                <c:pt idx="9451">
                  <c:v>7733.9138614221702</c:v>
                </c:pt>
                <c:pt idx="9452">
                  <c:v>7791.9714720825305</c:v>
                </c:pt>
                <c:pt idx="9453">
                  <c:v>7858.4407157337</c:v>
                </c:pt>
                <c:pt idx="9454">
                  <c:v>7955.0293814700599</c:v>
                </c:pt>
                <c:pt idx="9455">
                  <c:v>8030.4686729162804</c:v>
                </c:pt>
                <c:pt idx="9456">
                  <c:v>8042.2074452421803</c:v>
                </c:pt>
                <c:pt idx="9457">
                  <c:v>8011.49084572213</c:v>
                </c:pt>
                <c:pt idx="9458">
                  <c:v>7951.3936739526898</c:v>
                </c:pt>
                <c:pt idx="9459">
                  <c:v>7876.18599687605</c:v>
                </c:pt>
                <c:pt idx="9460">
                  <c:v>7810.9471307665999</c:v>
                </c:pt>
                <c:pt idx="9461">
                  <c:v>7765.0125801739396</c:v>
                </c:pt>
                <c:pt idx="9462">
                  <c:v>7724.2895201437505</c:v>
                </c:pt>
                <c:pt idx="9463">
                  <c:v>7666.0129154795704</c:v>
                </c:pt>
                <c:pt idx="9464">
                  <c:v>7586.6643859708402</c:v>
                </c:pt>
                <c:pt idx="9465">
                  <c:v>7476.9845369807999</c:v>
                </c:pt>
                <c:pt idx="9466">
                  <c:v>7354.8575900577998</c:v>
                </c:pt>
                <c:pt idx="9467">
                  <c:v>7236.7530230708799</c:v>
                </c:pt>
                <c:pt idx="9468">
                  <c:v>7038.90274428672</c:v>
                </c:pt>
                <c:pt idx="9469">
                  <c:v>6788.8904824178899</c:v>
                </c:pt>
                <c:pt idx="9470">
                  <c:v>6572.2023394157304</c:v>
                </c:pt>
                <c:pt idx="9471">
                  <c:v>6358.2833521253597</c:v>
                </c:pt>
                <c:pt idx="9472">
                  <c:v>6171.8699812114301</c:v>
                </c:pt>
                <c:pt idx="9473">
                  <c:v>5996.7098278058202</c:v>
                </c:pt>
                <c:pt idx="9474">
                  <c:v>5797.2071777420497</c:v>
                </c:pt>
                <c:pt idx="9475">
                  <c:v>5596.7879263754203</c:v>
                </c:pt>
                <c:pt idx="9476">
                  <c:v>5378.8834988805402</c:v>
                </c:pt>
                <c:pt idx="9477">
                  <c:v>5148.9423037690603</c:v>
                </c:pt>
                <c:pt idx="9478">
                  <c:v>4920.9608622773603</c:v>
                </c:pt>
                <c:pt idx="9479">
                  <c:v>4608.9763673062098</c:v>
                </c:pt>
                <c:pt idx="9480">
                  <c:v>4291.0535608865903</c:v>
                </c:pt>
                <c:pt idx="9481">
                  <c:v>4037.7935115189098</c:v>
                </c:pt>
                <c:pt idx="9482">
                  <c:v>3762.8120228310099</c:v>
                </c:pt>
                <c:pt idx="9483">
                  <c:v>3487.6159175084199</c:v>
                </c:pt>
                <c:pt idx="9484">
                  <c:v>3217.2182442799799</c:v>
                </c:pt>
                <c:pt idx="9485">
                  <c:v>2947.13913559095</c:v>
                </c:pt>
                <c:pt idx="9486">
                  <c:v>2692.1572083292599</c:v>
                </c:pt>
                <c:pt idx="9487">
                  <c:v>2484.19883359396</c:v>
                </c:pt>
                <c:pt idx="9488">
                  <c:v>2237.8373839414598</c:v>
                </c:pt>
                <c:pt idx="9489">
                  <c:v>1912.28590359144</c:v>
                </c:pt>
                <c:pt idx="9490">
                  <c:v>1612.2396293460299</c:v>
                </c:pt>
                <c:pt idx="9491">
                  <c:v>1344.92584304304</c:v>
                </c:pt>
                <c:pt idx="9492">
                  <c:v>1080.2133170719301</c:v>
                </c:pt>
                <c:pt idx="9493">
                  <c:v>808.58067060596795</c:v>
                </c:pt>
                <c:pt idx="9494">
                  <c:v>510.96748674874698</c:v>
                </c:pt>
                <c:pt idx="9495">
                  <c:v>215.762245029854</c:v>
                </c:pt>
                <c:pt idx="9496">
                  <c:v>-46.852905689080401</c:v>
                </c:pt>
                <c:pt idx="9497">
                  <c:v>-305.66950460866701</c:v>
                </c:pt>
                <c:pt idx="9498">
                  <c:v>-544.90624673415505</c:v>
                </c:pt>
                <c:pt idx="9499">
                  <c:v>-819.90140858637994</c:v>
                </c:pt>
                <c:pt idx="9500">
                  <c:v>-1134.5936354539799</c:v>
                </c:pt>
                <c:pt idx="9501">
                  <c:v>-1394.5031669866601</c:v>
                </c:pt>
                <c:pt idx="9502">
                  <c:v>-1620.3371605730899</c:v>
                </c:pt>
                <c:pt idx="9503">
                  <c:v>-1844.70803031536</c:v>
                </c:pt>
                <c:pt idx="9504">
                  <c:v>-2054.9571009921101</c:v>
                </c:pt>
                <c:pt idx="9505">
                  <c:v>-2237.3585765146199</c:v>
                </c:pt>
                <c:pt idx="9506">
                  <c:v>-2377.13100195982</c:v>
                </c:pt>
                <c:pt idx="9507">
                  <c:v>-2521.8208482385999</c:v>
                </c:pt>
                <c:pt idx="9508">
                  <c:v>-2696.10922528334</c:v>
                </c:pt>
                <c:pt idx="9509">
                  <c:v>-2823.6382783327699</c:v>
                </c:pt>
                <c:pt idx="9510">
                  <c:v>-2973.8279790507099</c:v>
                </c:pt>
                <c:pt idx="9511">
                  <c:v>-3182.5306516283799</c:v>
                </c:pt>
                <c:pt idx="9512">
                  <c:v>-3348.7186306131798</c:v>
                </c:pt>
                <c:pt idx="9513">
                  <c:v>-3513.0512456771198</c:v>
                </c:pt>
                <c:pt idx="9514">
                  <c:v>-3693.5692853294299</c:v>
                </c:pt>
                <c:pt idx="9515">
                  <c:v>-3860.4916681295399</c:v>
                </c:pt>
                <c:pt idx="9516">
                  <c:v>-4032.4077555802501</c:v>
                </c:pt>
                <c:pt idx="9517">
                  <c:v>-4157.8912854999198</c:v>
                </c:pt>
                <c:pt idx="9518">
                  <c:v>-4224.9281929911003</c:v>
                </c:pt>
                <c:pt idx="9519">
                  <c:v>-4291.6415084970004</c:v>
                </c:pt>
                <c:pt idx="9520">
                  <c:v>-4362.4644934343696</c:v>
                </c:pt>
                <c:pt idx="9521">
                  <c:v>-4420.3613416894104</c:v>
                </c:pt>
                <c:pt idx="9522">
                  <c:v>-4445.2815853095499</c:v>
                </c:pt>
                <c:pt idx="9523">
                  <c:v>-4440.5356883181303</c:v>
                </c:pt>
                <c:pt idx="9524">
                  <c:v>-4440.8459350183302</c:v>
                </c:pt>
                <c:pt idx="9525">
                  <c:v>-4504.5270294914599</c:v>
                </c:pt>
                <c:pt idx="9526">
                  <c:v>-4595.3849034476498</c:v>
                </c:pt>
                <c:pt idx="9527">
                  <c:v>-4642.0533918475403</c:v>
                </c:pt>
                <c:pt idx="9528">
                  <c:v>-4622.1093301145502</c:v>
                </c:pt>
                <c:pt idx="9529">
                  <c:v>-4579.7177690078597</c:v>
                </c:pt>
                <c:pt idx="9530">
                  <c:v>-4547.6100353101701</c:v>
                </c:pt>
                <c:pt idx="9531">
                  <c:v>-4441.0435010376204</c:v>
                </c:pt>
                <c:pt idx="9532">
                  <c:v>-4380.8612409691896</c:v>
                </c:pt>
                <c:pt idx="9533">
                  <c:v>-4393.4274398620801</c:v>
                </c:pt>
                <c:pt idx="9534">
                  <c:v>-4341.6739782123004</c:v>
                </c:pt>
                <c:pt idx="9535">
                  <c:v>-4270.1985867876401</c:v>
                </c:pt>
                <c:pt idx="9536">
                  <c:v>-4207.30772991509</c:v>
                </c:pt>
                <c:pt idx="9537">
                  <c:v>-4142.9737792410197</c:v>
                </c:pt>
                <c:pt idx="9538">
                  <c:v>-4057.28071978857</c:v>
                </c:pt>
                <c:pt idx="9539">
                  <c:v>-3972.5555686283301</c:v>
                </c:pt>
                <c:pt idx="9540">
                  <c:v>-3872.0095258752299</c:v>
                </c:pt>
                <c:pt idx="9541">
                  <c:v>-3731.8798907034302</c:v>
                </c:pt>
                <c:pt idx="9542">
                  <c:v>-3559.98841279728</c:v>
                </c:pt>
                <c:pt idx="9543">
                  <c:v>-3447.4713300512699</c:v>
                </c:pt>
                <c:pt idx="9544">
                  <c:v>-3372.9780235307298</c:v>
                </c:pt>
                <c:pt idx="9545">
                  <c:v>-3240.9404644483702</c:v>
                </c:pt>
                <c:pt idx="9546">
                  <c:v>-3107.3097499237701</c:v>
                </c:pt>
                <c:pt idx="9547">
                  <c:v>-2946.4853713841699</c:v>
                </c:pt>
                <c:pt idx="9548">
                  <c:v>-2761.7950832260799</c:v>
                </c:pt>
                <c:pt idx="9549">
                  <c:v>-2597.7944417417698</c:v>
                </c:pt>
                <c:pt idx="9550">
                  <c:v>-2439.5860016216002</c:v>
                </c:pt>
                <c:pt idx="9551">
                  <c:v>-2271.1863939361501</c:v>
                </c:pt>
                <c:pt idx="9552">
                  <c:v>-2076.09805412885</c:v>
                </c:pt>
                <c:pt idx="9553">
                  <c:v>-1839.53613041873</c:v>
                </c:pt>
                <c:pt idx="9554">
                  <c:v>-1632.61049684455</c:v>
                </c:pt>
                <c:pt idx="9555">
                  <c:v>-1481.0393224997599</c:v>
                </c:pt>
                <c:pt idx="9556">
                  <c:v>-1321.89283497524</c:v>
                </c:pt>
                <c:pt idx="9557">
                  <c:v>-1143.2011569109</c:v>
                </c:pt>
                <c:pt idx="9558">
                  <c:v>-964.43330555965895</c:v>
                </c:pt>
                <c:pt idx="9559">
                  <c:v>-768.120140138701</c:v>
                </c:pt>
                <c:pt idx="9560">
                  <c:v>-531.88427285287105</c:v>
                </c:pt>
                <c:pt idx="9561">
                  <c:v>-324.36193671875299</c:v>
                </c:pt>
                <c:pt idx="9562">
                  <c:v>-138.010477173064</c:v>
                </c:pt>
                <c:pt idx="9563">
                  <c:v>68.961413390832007</c:v>
                </c:pt>
                <c:pt idx="9564">
                  <c:v>284.52477950307298</c:v>
                </c:pt>
                <c:pt idx="9565">
                  <c:v>438.30415681123998</c:v>
                </c:pt>
                <c:pt idx="9566">
                  <c:v>578.47638993545002</c:v>
                </c:pt>
                <c:pt idx="9567">
                  <c:v>779.14432798656901</c:v>
                </c:pt>
                <c:pt idx="9568">
                  <c:v>980.35797145936999</c:v>
                </c:pt>
                <c:pt idx="9569">
                  <c:v>1171.56419414326</c:v>
                </c:pt>
                <c:pt idx="9570">
                  <c:v>1329.7079509243599</c:v>
                </c:pt>
                <c:pt idx="9571">
                  <c:v>1462.3370462141199</c:v>
                </c:pt>
                <c:pt idx="9572">
                  <c:v>1605.9621489507399</c:v>
                </c:pt>
                <c:pt idx="9573">
                  <c:v>1774.8798472214</c:v>
                </c:pt>
                <c:pt idx="9574">
                  <c:v>1954.05935343226</c:v>
                </c:pt>
                <c:pt idx="9575">
                  <c:v>2127.5757254810001</c:v>
                </c:pt>
                <c:pt idx="9576">
                  <c:v>2266.5212113358798</c:v>
                </c:pt>
                <c:pt idx="9577">
                  <c:v>2402.32369584651</c:v>
                </c:pt>
                <c:pt idx="9578">
                  <c:v>2557.28236477886</c:v>
                </c:pt>
                <c:pt idx="9579">
                  <c:v>2689.2750630865899</c:v>
                </c:pt>
                <c:pt idx="9580">
                  <c:v>2782.6861283118401</c:v>
                </c:pt>
                <c:pt idx="9581">
                  <c:v>2871.5128348172698</c:v>
                </c:pt>
                <c:pt idx="9582">
                  <c:v>2991.5443319215701</c:v>
                </c:pt>
                <c:pt idx="9583">
                  <c:v>3133.9788758785298</c:v>
                </c:pt>
                <c:pt idx="9584">
                  <c:v>3272.3294323530299</c:v>
                </c:pt>
                <c:pt idx="9585">
                  <c:v>3380.20745006069</c:v>
                </c:pt>
                <c:pt idx="9586">
                  <c:v>3473.5460163192702</c:v>
                </c:pt>
                <c:pt idx="9587">
                  <c:v>3523.53606575698</c:v>
                </c:pt>
                <c:pt idx="9588">
                  <c:v>3551.53099745891</c:v>
                </c:pt>
                <c:pt idx="9589">
                  <c:v>3578.7846824311</c:v>
                </c:pt>
                <c:pt idx="9590">
                  <c:v>3572.1528765010598</c:v>
                </c:pt>
                <c:pt idx="9591">
                  <c:v>3550.4551127142599</c:v>
                </c:pt>
                <c:pt idx="9592">
                  <c:v>3535.3617027944401</c:v>
                </c:pt>
                <c:pt idx="9593">
                  <c:v>3537.77617580679</c:v>
                </c:pt>
                <c:pt idx="9594">
                  <c:v>3569.04509056702</c:v>
                </c:pt>
                <c:pt idx="9595">
                  <c:v>3657.1539442657299</c:v>
                </c:pt>
                <c:pt idx="9596">
                  <c:v>3733.6831575669498</c:v>
                </c:pt>
                <c:pt idx="9597">
                  <c:v>3746.6505868007698</c:v>
                </c:pt>
                <c:pt idx="9598">
                  <c:v>3743.67254189696</c:v>
                </c:pt>
                <c:pt idx="9599">
                  <c:v>3715.1282737586798</c:v>
                </c:pt>
                <c:pt idx="9600">
                  <c:v>3672.0785597478098</c:v>
                </c:pt>
                <c:pt idx="9601">
                  <c:v>3636.4327568427302</c:v>
                </c:pt>
                <c:pt idx="9602">
                  <c:v>3615.77360956251</c:v>
                </c:pt>
                <c:pt idx="9603">
                  <c:v>3554.1500855510099</c:v>
                </c:pt>
                <c:pt idx="9604">
                  <c:v>3454.3499004241698</c:v>
                </c:pt>
                <c:pt idx="9605">
                  <c:v>3389.0582402023501</c:v>
                </c:pt>
                <c:pt idx="9606">
                  <c:v>3349.0922742872099</c:v>
                </c:pt>
                <c:pt idx="9607">
                  <c:v>3302.9521852652701</c:v>
                </c:pt>
                <c:pt idx="9608">
                  <c:v>3239.4318518576501</c:v>
                </c:pt>
                <c:pt idx="9609">
                  <c:v>3186.2595783821598</c:v>
                </c:pt>
                <c:pt idx="9610">
                  <c:v>3131.8776461296302</c:v>
                </c:pt>
                <c:pt idx="9611">
                  <c:v>3044.9401135429898</c:v>
                </c:pt>
                <c:pt idx="9612">
                  <c:v>2935.2991121882901</c:v>
                </c:pt>
                <c:pt idx="9613">
                  <c:v>2832.6482971984701</c:v>
                </c:pt>
                <c:pt idx="9614">
                  <c:v>2755.1535349273299</c:v>
                </c:pt>
                <c:pt idx="9615">
                  <c:v>2658.38689906426</c:v>
                </c:pt>
                <c:pt idx="9616">
                  <c:v>2508.3991529930699</c:v>
                </c:pt>
                <c:pt idx="9617">
                  <c:v>2372.1446642648898</c:v>
                </c:pt>
                <c:pt idx="9618">
                  <c:v>2268.81012422506</c:v>
                </c:pt>
                <c:pt idx="9619">
                  <c:v>2167.70577602412</c:v>
                </c:pt>
                <c:pt idx="9620">
                  <c:v>2074.2581187462201</c:v>
                </c:pt>
                <c:pt idx="9621">
                  <c:v>1987.1373987794</c:v>
                </c:pt>
                <c:pt idx="9622">
                  <c:v>1886.84101434336</c:v>
                </c:pt>
                <c:pt idx="9623">
                  <c:v>1763.62468523544</c:v>
                </c:pt>
                <c:pt idx="9624">
                  <c:v>1618.5933272094401</c:v>
                </c:pt>
                <c:pt idx="9625">
                  <c:v>1512.5868812393101</c:v>
                </c:pt>
                <c:pt idx="9626">
                  <c:v>1451.86386980055</c:v>
                </c:pt>
                <c:pt idx="9627">
                  <c:v>1368.90855533529</c:v>
                </c:pt>
                <c:pt idx="9628">
                  <c:v>1213.7978010842301</c:v>
                </c:pt>
                <c:pt idx="9629">
                  <c:v>1043.90279001671</c:v>
                </c:pt>
                <c:pt idx="9630">
                  <c:v>931.06969960343997</c:v>
                </c:pt>
                <c:pt idx="9631">
                  <c:v>827.54902221428301</c:v>
                </c:pt>
                <c:pt idx="9632">
                  <c:v>710.46225874804304</c:v>
                </c:pt>
                <c:pt idx="9633">
                  <c:v>570.90973571465304</c:v>
                </c:pt>
                <c:pt idx="9634">
                  <c:v>427.29719381777602</c:v>
                </c:pt>
                <c:pt idx="9635">
                  <c:v>278.02036692612597</c:v>
                </c:pt>
                <c:pt idx="9636">
                  <c:v>116.164242769422</c:v>
                </c:pt>
                <c:pt idx="9637">
                  <c:v>-20.150264843876201</c:v>
                </c:pt>
                <c:pt idx="9638">
                  <c:v>-111.30305210410501</c:v>
                </c:pt>
                <c:pt idx="9639">
                  <c:v>-158.55074835490001</c:v>
                </c:pt>
                <c:pt idx="9640">
                  <c:v>-214.05751463113401</c:v>
                </c:pt>
                <c:pt idx="9641">
                  <c:v>-331.84728221617399</c:v>
                </c:pt>
                <c:pt idx="9642">
                  <c:v>-468.585548147417</c:v>
                </c:pt>
                <c:pt idx="9643">
                  <c:v>-545.58474330406204</c:v>
                </c:pt>
                <c:pt idx="9644">
                  <c:v>-596.08266182426905</c:v>
                </c:pt>
                <c:pt idx="9645">
                  <c:v>-698.77622824578202</c:v>
                </c:pt>
                <c:pt idx="9646">
                  <c:v>-826.88036961442594</c:v>
                </c:pt>
                <c:pt idx="9647">
                  <c:v>-914.90590901052303</c:v>
                </c:pt>
                <c:pt idx="9648">
                  <c:v>-941.65075907448795</c:v>
                </c:pt>
                <c:pt idx="9649">
                  <c:v>-972.96222291499396</c:v>
                </c:pt>
                <c:pt idx="9650">
                  <c:v>-1038.0972664896401</c:v>
                </c:pt>
                <c:pt idx="9651">
                  <c:v>-1080.70551082059</c:v>
                </c:pt>
                <c:pt idx="9652">
                  <c:v>-1084.0748343709899</c:v>
                </c:pt>
                <c:pt idx="9653">
                  <c:v>-1108.3450322244</c:v>
                </c:pt>
                <c:pt idx="9654">
                  <c:v>-1210.5168734198201</c:v>
                </c:pt>
                <c:pt idx="9655">
                  <c:v>-1296.03008750919</c:v>
                </c:pt>
                <c:pt idx="9656">
                  <c:v>-1284.250605852</c:v>
                </c:pt>
                <c:pt idx="9657">
                  <c:v>-1265.6346704468101</c:v>
                </c:pt>
                <c:pt idx="9658">
                  <c:v>-1215.28660669908</c:v>
                </c:pt>
                <c:pt idx="9659">
                  <c:v>-1153.48547656708</c:v>
                </c:pt>
                <c:pt idx="9660">
                  <c:v>-1115.23210646856</c:v>
                </c:pt>
                <c:pt idx="9661">
                  <c:v>-1087.6474217610701</c:v>
                </c:pt>
                <c:pt idx="9662">
                  <c:v>-1084.19027386264</c:v>
                </c:pt>
                <c:pt idx="9663">
                  <c:v>-1082.3812856724901</c:v>
                </c:pt>
                <c:pt idx="9664">
                  <c:v>-1051.5296806174899</c:v>
                </c:pt>
                <c:pt idx="9665">
                  <c:v>-985.32439432314504</c:v>
                </c:pt>
                <c:pt idx="9666">
                  <c:v>-925.72390569005995</c:v>
                </c:pt>
                <c:pt idx="9667">
                  <c:v>-905.72259314540395</c:v>
                </c:pt>
                <c:pt idx="9668">
                  <c:v>-884.05358955719396</c:v>
                </c:pt>
                <c:pt idx="9669">
                  <c:v>-764.83119748567299</c:v>
                </c:pt>
                <c:pt idx="9670">
                  <c:v>-577.45505713740204</c:v>
                </c:pt>
                <c:pt idx="9671">
                  <c:v>-437.806384782181</c:v>
                </c:pt>
                <c:pt idx="9672">
                  <c:v>-328.06956993524398</c:v>
                </c:pt>
                <c:pt idx="9673">
                  <c:v>-248.70372344747199</c:v>
                </c:pt>
                <c:pt idx="9674">
                  <c:v>-160.945207476034</c:v>
                </c:pt>
                <c:pt idx="9675">
                  <c:v>-37.629344359152803</c:v>
                </c:pt>
                <c:pt idx="9676">
                  <c:v>95.382728572432001</c:v>
                </c:pt>
                <c:pt idx="9677">
                  <c:v>203.62807536315199</c:v>
                </c:pt>
                <c:pt idx="9678">
                  <c:v>322.11712229608401</c:v>
                </c:pt>
                <c:pt idx="9679">
                  <c:v>490.57456534887302</c:v>
                </c:pt>
                <c:pt idx="9680">
                  <c:v>658.04733896723997</c:v>
                </c:pt>
                <c:pt idx="9681">
                  <c:v>782.65113529279904</c:v>
                </c:pt>
                <c:pt idx="9682">
                  <c:v>895.28185357195002</c:v>
                </c:pt>
                <c:pt idx="9683">
                  <c:v>1044.55754492968</c:v>
                </c:pt>
                <c:pt idx="9684">
                  <c:v>1202.24597308087</c:v>
                </c:pt>
                <c:pt idx="9685">
                  <c:v>1381.47841564586</c:v>
                </c:pt>
                <c:pt idx="9686">
                  <c:v>1581.30379024226</c:v>
                </c:pt>
                <c:pt idx="9687">
                  <c:v>1775.9611279604701</c:v>
                </c:pt>
                <c:pt idx="9688">
                  <c:v>1959.3317458194799</c:v>
                </c:pt>
                <c:pt idx="9689">
                  <c:v>2120.24244019957</c:v>
                </c:pt>
                <c:pt idx="9690">
                  <c:v>2280.0507520035198</c:v>
                </c:pt>
                <c:pt idx="9691">
                  <c:v>2481.7854777172802</c:v>
                </c:pt>
                <c:pt idx="9692">
                  <c:v>2725.1220269236901</c:v>
                </c:pt>
                <c:pt idx="9693">
                  <c:v>2923.62009357326</c:v>
                </c:pt>
                <c:pt idx="9694">
                  <c:v>3056.3618252143401</c:v>
                </c:pt>
                <c:pt idx="9695">
                  <c:v>3223.8524627797701</c:v>
                </c:pt>
                <c:pt idx="9696">
                  <c:v>3450.56572902683</c:v>
                </c:pt>
                <c:pt idx="9697">
                  <c:v>3676.76123222351</c:v>
                </c:pt>
                <c:pt idx="9698">
                  <c:v>3871.2198483823399</c:v>
                </c:pt>
                <c:pt idx="9699">
                  <c:v>4081.5821100634098</c:v>
                </c:pt>
                <c:pt idx="9700">
                  <c:v>4270.8102087208599</c:v>
                </c:pt>
                <c:pt idx="9701">
                  <c:v>4422.9997657286904</c:v>
                </c:pt>
                <c:pt idx="9702">
                  <c:v>4607.3640518529</c:v>
                </c:pt>
                <c:pt idx="9703">
                  <c:v>4834.7442259913696</c:v>
                </c:pt>
                <c:pt idx="9704">
                  <c:v>5077.8601847654099</c:v>
                </c:pt>
                <c:pt idx="9705">
                  <c:v>5305.1067927526101</c:v>
                </c:pt>
                <c:pt idx="9706">
                  <c:v>5509.7626546649499</c:v>
                </c:pt>
                <c:pt idx="9707">
                  <c:v>5695.4131135227699</c:v>
                </c:pt>
                <c:pt idx="9708">
                  <c:v>5900.6824426276798</c:v>
                </c:pt>
                <c:pt idx="9709">
                  <c:v>6134.9877443924697</c:v>
                </c:pt>
                <c:pt idx="9710">
                  <c:v>6349.7955858351697</c:v>
                </c:pt>
                <c:pt idx="9711">
                  <c:v>6541.1234281071802</c:v>
                </c:pt>
                <c:pt idx="9712">
                  <c:v>6731.5766074216399</c:v>
                </c:pt>
                <c:pt idx="9713">
                  <c:v>6919.6487716297397</c:v>
                </c:pt>
                <c:pt idx="9714">
                  <c:v>7090.1289577810903</c:v>
                </c:pt>
                <c:pt idx="9715">
                  <c:v>7257.3614296714904</c:v>
                </c:pt>
                <c:pt idx="9716">
                  <c:v>7433.5651087769902</c:v>
                </c:pt>
                <c:pt idx="9717">
                  <c:v>7592.9644924089598</c:v>
                </c:pt>
                <c:pt idx="9718">
                  <c:v>7786.5862268361398</c:v>
                </c:pt>
                <c:pt idx="9719">
                  <c:v>8018.6209305226403</c:v>
                </c:pt>
                <c:pt idx="9720">
                  <c:v>8227.5177633750991</c:v>
                </c:pt>
                <c:pt idx="9721">
                  <c:v>8387.0312342056495</c:v>
                </c:pt>
                <c:pt idx="9722">
                  <c:v>8527.9356318935006</c:v>
                </c:pt>
                <c:pt idx="9723">
                  <c:v>8682.9636375906503</c:v>
                </c:pt>
                <c:pt idx="9724">
                  <c:v>8823.0759073455902</c:v>
                </c:pt>
                <c:pt idx="9725">
                  <c:v>8965.4762255738096</c:v>
                </c:pt>
                <c:pt idx="9726">
                  <c:v>9115.7292039217591</c:v>
                </c:pt>
                <c:pt idx="9727">
                  <c:v>9259.9727133857996</c:v>
                </c:pt>
                <c:pt idx="9728">
                  <c:v>9392.8488751883597</c:v>
                </c:pt>
                <c:pt idx="9729">
                  <c:v>9516.3616858719397</c:v>
                </c:pt>
                <c:pt idx="9730">
                  <c:v>9645.6111847502107</c:v>
                </c:pt>
                <c:pt idx="9731">
                  <c:v>9780.3788614626501</c:v>
                </c:pt>
                <c:pt idx="9732">
                  <c:v>9904.5987018463002</c:v>
                </c:pt>
                <c:pt idx="9733">
                  <c:v>9996.7961007286594</c:v>
                </c:pt>
                <c:pt idx="9734">
                  <c:v>10069.080125052</c:v>
                </c:pt>
                <c:pt idx="9735">
                  <c:v>10145.0910216553</c:v>
                </c:pt>
                <c:pt idx="9736">
                  <c:v>10197.033293987301</c:v>
                </c:pt>
                <c:pt idx="9737">
                  <c:v>10249.4875924722</c:v>
                </c:pt>
                <c:pt idx="9738">
                  <c:v>10324.762505196</c:v>
                </c:pt>
                <c:pt idx="9739">
                  <c:v>10398.882533821899</c:v>
                </c:pt>
                <c:pt idx="9740">
                  <c:v>10461.818620449099</c:v>
                </c:pt>
                <c:pt idx="9741">
                  <c:v>10505.169444421999</c:v>
                </c:pt>
                <c:pt idx="9742">
                  <c:v>10528.099807824299</c:v>
                </c:pt>
                <c:pt idx="9743">
                  <c:v>10526.005964481101</c:v>
                </c:pt>
                <c:pt idx="9744">
                  <c:v>10532.0201592947</c:v>
                </c:pt>
                <c:pt idx="9745">
                  <c:v>10552.851522518</c:v>
                </c:pt>
                <c:pt idx="9746">
                  <c:v>10555.351032786601</c:v>
                </c:pt>
                <c:pt idx="9747">
                  <c:v>10535.632410918301</c:v>
                </c:pt>
                <c:pt idx="9748">
                  <c:v>10498.306105903899</c:v>
                </c:pt>
                <c:pt idx="9749">
                  <c:v>10445.321236542401</c:v>
                </c:pt>
                <c:pt idx="9750">
                  <c:v>10372.326987013001</c:v>
                </c:pt>
                <c:pt idx="9751">
                  <c:v>10289.430327755999</c:v>
                </c:pt>
                <c:pt idx="9752">
                  <c:v>10216.739789790699</c:v>
                </c:pt>
                <c:pt idx="9753">
                  <c:v>10149.4503467266</c:v>
                </c:pt>
                <c:pt idx="9754">
                  <c:v>10061.3997540521</c:v>
                </c:pt>
                <c:pt idx="9755">
                  <c:v>9979.6339321269097</c:v>
                </c:pt>
                <c:pt idx="9756">
                  <c:v>9904.7578609857192</c:v>
                </c:pt>
                <c:pt idx="9757">
                  <c:v>9805.0079527407397</c:v>
                </c:pt>
                <c:pt idx="9758">
                  <c:v>9663.9791878173201</c:v>
                </c:pt>
                <c:pt idx="9759">
                  <c:v>9501.2260152761301</c:v>
                </c:pt>
                <c:pt idx="9760">
                  <c:v>9342.2147603876201</c:v>
                </c:pt>
                <c:pt idx="9761">
                  <c:v>9183.8555487563208</c:v>
                </c:pt>
                <c:pt idx="9762">
                  <c:v>9012.0106976310908</c:v>
                </c:pt>
                <c:pt idx="9763">
                  <c:v>8817.3011430762108</c:v>
                </c:pt>
                <c:pt idx="9764">
                  <c:v>8600.2239409232807</c:v>
                </c:pt>
                <c:pt idx="9765">
                  <c:v>8369.4927458741295</c:v>
                </c:pt>
                <c:pt idx="9766">
                  <c:v>8171.1046465134204</c:v>
                </c:pt>
                <c:pt idx="9767">
                  <c:v>7998.26194301129</c:v>
                </c:pt>
                <c:pt idx="9768">
                  <c:v>7787.23513788744</c:v>
                </c:pt>
                <c:pt idx="9769">
                  <c:v>7529.9651573357996</c:v>
                </c:pt>
                <c:pt idx="9770">
                  <c:v>7262.8106842380803</c:v>
                </c:pt>
                <c:pt idx="9771">
                  <c:v>6997.6792532659701</c:v>
                </c:pt>
                <c:pt idx="9772">
                  <c:v>6713.9882234808501</c:v>
                </c:pt>
                <c:pt idx="9773">
                  <c:v>6420.6679207635698</c:v>
                </c:pt>
                <c:pt idx="9774">
                  <c:v>6117.8945491242603</c:v>
                </c:pt>
                <c:pt idx="9775">
                  <c:v>5806.0102991032099</c:v>
                </c:pt>
                <c:pt idx="9776">
                  <c:v>5486.90754022703</c:v>
                </c:pt>
                <c:pt idx="9777">
                  <c:v>5188.0170492884999</c:v>
                </c:pt>
                <c:pt idx="9778">
                  <c:v>4882.2945915298797</c:v>
                </c:pt>
                <c:pt idx="9779">
                  <c:v>4559.5893449802797</c:v>
                </c:pt>
                <c:pt idx="9780">
                  <c:v>4262.0825866565001</c:v>
                </c:pt>
                <c:pt idx="9781">
                  <c:v>3945.1072702903998</c:v>
                </c:pt>
                <c:pt idx="9782">
                  <c:v>3547.0502033981302</c:v>
                </c:pt>
                <c:pt idx="9783">
                  <c:v>3121.09810114008</c:v>
                </c:pt>
                <c:pt idx="9784">
                  <c:v>2758.9110462571398</c:v>
                </c:pt>
                <c:pt idx="9785">
                  <c:v>2424.9089322596401</c:v>
                </c:pt>
                <c:pt idx="9786">
                  <c:v>2063.3734052302102</c:v>
                </c:pt>
                <c:pt idx="9787">
                  <c:v>1679.9639264652601</c:v>
                </c:pt>
                <c:pt idx="9788">
                  <c:v>1275.69579217707</c:v>
                </c:pt>
                <c:pt idx="9789">
                  <c:v>858.16345905906303</c:v>
                </c:pt>
                <c:pt idx="9790">
                  <c:v>457.36681453483101</c:v>
                </c:pt>
                <c:pt idx="9791">
                  <c:v>76.416886486363296</c:v>
                </c:pt>
                <c:pt idx="9792">
                  <c:v>-311.47624437894899</c:v>
                </c:pt>
                <c:pt idx="9793">
                  <c:v>-717.93281523834605</c:v>
                </c:pt>
                <c:pt idx="9794">
                  <c:v>-1133.6762720152601</c:v>
                </c:pt>
                <c:pt idx="9795">
                  <c:v>-1554.82655180596</c:v>
                </c:pt>
                <c:pt idx="9796">
                  <c:v>-2000.14737518173</c:v>
                </c:pt>
                <c:pt idx="9797">
                  <c:v>-2429.78917352598</c:v>
                </c:pt>
                <c:pt idx="9798">
                  <c:v>-2820.28922318884</c:v>
                </c:pt>
                <c:pt idx="9799">
                  <c:v>-3213.0247453823499</c:v>
                </c:pt>
                <c:pt idx="9800">
                  <c:v>-3612.6654957658502</c:v>
                </c:pt>
                <c:pt idx="9801">
                  <c:v>-4018.4631637933098</c:v>
                </c:pt>
                <c:pt idx="9802">
                  <c:v>-4425.0591857912495</c:v>
                </c:pt>
                <c:pt idx="9803">
                  <c:v>-4838.5449841380796</c:v>
                </c:pt>
                <c:pt idx="9804">
                  <c:v>-5252.7510294148396</c:v>
                </c:pt>
                <c:pt idx="9805">
                  <c:v>-5658.6669199079597</c:v>
                </c:pt>
                <c:pt idx="9806">
                  <c:v>-6059.2123125467197</c:v>
                </c:pt>
                <c:pt idx="9807">
                  <c:v>-6414.8812200410803</c:v>
                </c:pt>
                <c:pt idx="9808">
                  <c:v>-6753.6233858560399</c:v>
                </c:pt>
                <c:pt idx="9809">
                  <c:v>-7135.4123364359202</c:v>
                </c:pt>
                <c:pt idx="9810">
                  <c:v>-7549.2056865590203</c:v>
                </c:pt>
                <c:pt idx="9811">
                  <c:v>-7959.0389369103696</c:v>
                </c:pt>
                <c:pt idx="9812">
                  <c:v>-8342.4652833773107</c:v>
                </c:pt>
                <c:pt idx="9813">
                  <c:v>-8711.9509898494107</c:v>
                </c:pt>
                <c:pt idx="9814">
                  <c:v>-9041.1884567978195</c:v>
                </c:pt>
                <c:pt idx="9815">
                  <c:v>-9346.2463682416892</c:v>
                </c:pt>
                <c:pt idx="9816">
                  <c:v>-9659.83321843657</c:v>
                </c:pt>
                <c:pt idx="9817">
                  <c:v>-9974.9495811164306</c:v>
                </c:pt>
                <c:pt idx="9818">
                  <c:v>-10264.0208443027</c:v>
                </c:pt>
                <c:pt idx="9819">
                  <c:v>-10534.1471041612</c:v>
                </c:pt>
                <c:pt idx="9820">
                  <c:v>-10795.927757888299</c:v>
                </c:pt>
                <c:pt idx="9821">
                  <c:v>-11028.7737212917</c:v>
                </c:pt>
                <c:pt idx="9822">
                  <c:v>-11249.8774503434</c:v>
                </c:pt>
                <c:pt idx="9823">
                  <c:v>-11496.5761683368</c:v>
                </c:pt>
                <c:pt idx="9824">
                  <c:v>-11748.510183363</c:v>
                </c:pt>
                <c:pt idx="9825">
                  <c:v>-11958.209221216001</c:v>
                </c:pt>
                <c:pt idx="9826">
                  <c:v>-12129.490155617201</c:v>
                </c:pt>
                <c:pt idx="9827">
                  <c:v>-12275.480062488899</c:v>
                </c:pt>
                <c:pt idx="9828">
                  <c:v>-12405.3429689558</c:v>
                </c:pt>
                <c:pt idx="9829">
                  <c:v>-12542.283375123599</c:v>
                </c:pt>
                <c:pt idx="9830">
                  <c:v>-12687.823439027499</c:v>
                </c:pt>
                <c:pt idx="9831">
                  <c:v>-12797.1646417093</c:v>
                </c:pt>
                <c:pt idx="9832">
                  <c:v>-12854.1166722739</c:v>
                </c:pt>
                <c:pt idx="9833">
                  <c:v>-12884.466033402699</c:v>
                </c:pt>
                <c:pt idx="9834">
                  <c:v>-12893.502656353299</c:v>
                </c:pt>
                <c:pt idx="9835">
                  <c:v>-12887.200903967299</c:v>
                </c:pt>
                <c:pt idx="9836">
                  <c:v>-12883.2048737446</c:v>
                </c:pt>
                <c:pt idx="9837">
                  <c:v>-12943.213865903501</c:v>
                </c:pt>
                <c:pt idx="9838">
                  <c:v>-12979.039431069899</c:v>
                </c:pt>
                <c:pt idx="9839">
                  <c:v>-12902.5204909613</c:v>
                </c:pt>
                <c:pt idx="9840">
                  <c:v>-12802.939153781799</c:v>
                </c:pt>
                <c:pt idx="9841">
                  <c:v>-12710.019749450399</c:v>
                </c:pt>
                <c:pt idx="9842">
                  <c:v>-12623.601898777701</c:v>
                </c:pt>
                <c:pt idx="9843">
                  <c:v>-12511.865980844301</c:v>
                </c:pt>
                <c:pt idx="9844">
                  <c:v>-12349.2878603882</c:v>
                </c:pt>
                <c:pt idx="9845">
                  <c:v>-12153.803570156701</c:v>
                </c:pt>
                <c:pt idx="9846">
                  <c:v>-11963.4963414623</c:v>
                </c:pt>
                <c:pt idx="9847">
                  <c:v>-11766.070867492601</c:v>
                </c:pt>
                <c:pt idx="9848">
                  <c:v>-11540.933610268101</c:v>
                </c:pt>
                <c:pt idx="9849">
                  <c:v>-11326.057121665201</c:v>
                </c:pt>
                <c:pt idx="9850">
                  <c:v>-11129.7501776633</c:v>
                </c:pt>
                <c:pt idx="9851">
                  <c:v>-10899.9438234519</c:v>
                </c:pt>
                <c:pt idx="9852">
                  <c:v>-10646.2037303741</c:v>
                </c:pt>
                <c:pt idx="9853">
                  <c:v>-10372.1006346827</c:v>
                </c:pt>
                <c:pt idx="9854">
                  <c:v>-10075.483974479899</c:v>
                </c:pt>
                <c:pt idx="9855">
                  <c:v>-9759.3657580344607</c:v>
                </c:pt>
                <c:pt idx="9856">
                  <c:v>-9450.2279271611806</c:v>
                </c:pt>
                <c:pt idx="9857">
                  <c:v>-9123.3371459070095</c:v>
                </c:pt>
                <c:pt idx="9858">
                  <c:v>-8740.2895135524705</c:v>
                </c:pt>
                <c:pt idx="9859">
                  <c:v>-8328.7121654838302</c:v>
                </c:pt>
                <c:pt idx="9860">
                  <c:v>-7983.5970435403597</c:v>
                </c:pt>
                <c:pt idx="9861">
                  <c:v>-7690.1690445909098</c:v>
                </c:pt>
                <c:pt idx="9862">
                  <c:v>-7340.0529841328998</c:v>
                </c:pt>
                <c:pt idx="9863">
                  <c:v>-6970.07393501148</c:v>
                </c:pt>
                <c:pt idx="9864">
                  <c:v>-6591.6777985421304</c:v>
                </c:pt>
                <c:pt idx="9865">
                  <c:v>-6198.3398453664504</c:v>
                </c:pt>
                <c:pt idx="9866">
                  <c:v>-5801.2551515409596</c:v>
                </c:pt>
                <c:pt idx="9867">
                  <c:v>-5406.5944443624103</c:v>
                </c:pt>
                <c:pt idx="9868">
                  <c:v>-5029.1503529465099</c:v>
                </c:pt>
                <c:pt idx="9869">
                  <c:v>-4661.7018772444499</c:v>
                </c:pt>
                <c:pt idx="9870">
                  <c:v>-4251.7317096593097</c:v>
                </c:pt>
                <c:pt idx="9871">
                  <c:v>-3798.9801537118301</c:v>
                </c:pt>
                <c:pt idx="9872">
                  <c:v>-3392.05514289958</c:v>
                </c:pt>
                <c:pt idx="9873">
                  <c:v>-3061.53060123655</c:v>
                </c:pt>
                <c:pt idx="9874">
                  <c:v>-2701.46449507937</c:v>
                </c:pt>
                <c:pt idx="9875">
                  <c:v>-2292.05161888565</c:v>
                </c:pt>
                <c:pt idx="9876">
                  <c:v>-1897.32735101341</c:v>
                </c:pt>
                <c:pt idx="9877">
                  <c:v>-1515.7438080998199</c:v>
                </c:pt>
                <c:pt idx="9878">
                  <c:v>-1131.3955013484999</c:v>
                </c:pt>
                <c:pt idx="9879">
                  <c:v>-753.86349701707695</c:v>
                </c:pt>
                <c:pt idx="9880">
                  <c:v>-394.67969444630597</c:v>
                </c:pt>
                <c:pt idx="9881">
                  <c:v>-39.384738374810503</c:v>
                </c:pt>
                <c:pt idx="9882">
                  <c:v>315.16426688145998</c:v>
                </c:pt>
                <c:pt idx="9883">
                  <c:v>632.75425841166896</c:v>
                </c:pt>
                <c:pt idx="9884">
                  <c:v>903.43039792959905</c:v>
                </c:pt>
                <c:pt idx="9885">
                  <c:v>1198.87800156359</c:v>
                </c:pt>
                <c:pt idx="9886">
                  <c:v>1488.5070132575499</c:v>
                </c:pt>
                <c:pt idx="9887">
                  <c:v>1732.72468886551</c:v>
                </c:pt>
                <c:pt idx="9888">
                  <c:v>1968.88566132858</c:v>
                </c:pt>
                <c:pt idx="9889">
                  <c:v>2241.6769523245698</c:v>
                </c:pt>
                <c:pt idx="9890">
                  <c:v>2519.9068263009399</c:v>
                </c:pt>
                <c:pt idx="9891">
                  <c:v>2740.6034976573601</c:v>
                </c:pt>
                <c:pt idx="9892">
                  <c:v>2921.7650988129599</c:v>
                </c:pt>
                <c:pt idx="9893">
                  <c:v>3093.0151096045402</c:v>
                </c:pt>
                <c:pt idx="9894">
                  <c:v>3261.3938205159302</c:v>
                </c:pt>
                <c:pt idx="9895">
                  <c:v>3394.2606231551199</c:v>
                </c:pt>
                <c:pt idx="9896">
                  <c:v>3475.1754670072901</c:v>
                </c:pt>
                <c:pt idx="9897">
                  <c:v>3566.4721030056899</c:v>
                </c:pt>
                <c:pt idx="9898">
                  <c:v>3699.1041842362902</c:v>
                </c:pt>
                <c:pt idx="9899">
                  <c:v>3806.9884820388302</c:v>
                </c:pt>
                <c:pt idx="9900">
                  <c:v>3845.22414601936</c:v>
                </c:pt>
                <c:pt idx="9901">
                  <c:v>3808.13320163545</c:v>
                </c:pt>
                <c:pt idx="9902">
                  <c:v>3766.1728781870702</c:v>
                </c:pt>
                <c:pt idx="9903">
                  <c:v>3734.78156400121</c:v>
                </c:pt>
                <c:pt idx="9904">
                  <c:v>3765.7953407994601</c:v>
                </c:pt>
                <c:pt idx="9905">
                  <c:v>3797.6700324905</c:v>
                </c:pt>
                <c:pt idx="9906">
                  <c:v>3732.6888212972699</c:v>
                </c:pt>
                <c:pt idx="9907">
                  <c:v>3582.5837016699902</c:v>
                </c:pt>
                <c:pt idx="9908">
                  <c:v>3422.6355774201202</c:v>
                </c:pt>
                <c:pt idx="9909">
                  <c:v>3295.1760631061902</c:v>
                </c:pt>
                <c:pt idx="9910">
                  <c:v>3142.4099707281898</c:v>
                </c:pt>
                <c:pt idx="9911">
                  <c:v>2975.8293859729602</c:v>
                </c:pt>
                <c:pt idx="9912">
                  <c:v>2792.5440101371601</c:v>
                </c:pt>
                <c:pt idx="9913">
                  <c:v>2585.9917983037999</c:v>
                </c:pt>
                <c:pt idx="9914">
                  <c:v>2360.4230304309699</c:v>
                </c:pt>
                <c:pt idx="9915">
                  <c:v>2114.3831113371298</c:v>
                </c:pt>
                <c:pt idx="9916">
                  <c:v>1870.28406293683</c:v>
                </c:pt>
                <c:pt idx="9917">
                  <c:v>1635.4196744736</c:v>
                </c:pt>
                <c:pt idx="9918">
                  <c:v>1394.15470678166</c:v>
                </c:pt>
                <c:pt idx="9919">
                  <c:v>1072.1585682375801</c:v>
                </c:pt>
                <c:pt idx="9920">
                  <c:v>702.82944171953397</c:v>
                </c:pt>
                <c:pt idx="9921">
                  <c:v>366.896721816416</c:v>
                </c:pt>
                <c:pt idx="9922">
                  <c:v>3.9131441758355399</c:v>
                </c:pt>
                <c:pt idx="9923">
                  <c:v>-356.17440301984499</c:v>
                </c:pt>
                <c:pt idx="9924">
                  <c:v>-706.62618332017303</c:v>
                </c:pt>
                <c:pt idx="9925">
                  <c:v>-1081.48494445898</c:v>
                </c:pt>
                <c:pt idx="9926">
                  <c:v>-1458.0537167258799</c:v>
                </c:pt>
                <c:pt idx="9927">
                  <c:v>-1815.73075389722</c:v>
                </c:pt>
                <c:pt idx="9928">
                  <c:v>-2166.5176275816202</c:v>
                </c:pt>
                <c:pt idx="9929">
                  <c:v>-2529.2610836911799</c:v>
                </c:pt>
                <c:pt idx="9930">
                  <c:v>-2921.4488409935402</c:v>
                </c:pt>
                <c:pt idx="9931">
                  <c:v>-3389.81771594663</c:v>
                </c:pt>
                <c:pt idx="9932">
                  <c:v>-3888.4804898905199</c:v>
                </c:pt>
                <c:pt idx="9933">
                  <c:v>-4333.5268029240397</c:v>
                </c:pt>
                <c:pt idx="9934">
                  <c:v>-4724.6460835411399</c:v>
                </c:pt>
                <c:pt idx="9935">
                  <c:v>-5125.2854643865103</c:v>
                </c:pt>
                <c:pt idx="9936">
                  <c:v>-5563.3443679164102</c:v>
                </c:pt>
                <c:pt idx="9937">
                  <c:v>-6004.6617596711503</c:v>
                </c:pt>
                <c:pt idx="9938">
                  <c:v>-6438.9388415969397</c:v>
                </c:pt>
                <c:pt idx="9939">
                  <c:v>-6857.1969857200802</c:v>
                </c:pt>
                <c:pt idx="9940">
                  <c:v>-7263.0286906676502</c:v>
                </c:pt>
                <c:pt idx="9941">
                  <c:v>-7733.3558906955404</c:v>
                </c:pt>
                <c:pt idx="9942">
                  <c:v>-8224.4362744302307</c:v>
                </c:pt>
                <c:pt idx="9943">
                  <c:v>-8643.9199507848807</c:v>
                </c:pt>
                <c:pt idx="9944">
                  <c:v>-9020.09556341596</c:v>
                </c:pt>
                <c:pt idx="9945">
                  <c:v>-9370.6560290395992</c:v>
                </c:pt>
                <c:pt idx="9946">
                  <c:v>-9758.7952800441708</c:v>
                </c:pt>
                <c:pt idx="9947">
                  <c:v>-10184.5039562656</c:v>
                </c:pt>
                <c:pt idx="9948">
                  <c:v>-10590.132169403099</c:v>
                </c:pt>
                <c:pt idx="9949">
                  <c:v>-10980.1485929626</c:v>
                </c:pt>
                <c:pt idx="9950">
                  <c:v>-11362.375104217501</c:v>
                </c:pt>
                <c:pt idx="9951">
                  <c:v>-11737.35339351</c:v>
                </c:pt>
                <c:pt idx="9952">
                  <c:v>-12123.284597633099</c:v>
                </c:pt>
                <c:pt idx="9953">
                  <c:v>-12515.5904304083</c:v>
                </c:pt>
                <c:pt idx="9954">
                  <c:v>-12863.945563699501</c:v>
                </c:pt>
                <c:pt idx="9955">
                  <c:v>-13155.2764804033</c:v>
                </c:pt>
                <c:pt idx="9956">
                  <c:v>-13457.357149006501</c:v>
                </c:pt>
                <c:pt idx="9957">
                  <c:v>-13783.307093810099</c:v>
                </c:pt>
                <c:pt idx="9958">
                  <c:v>-14069.691240185901</c:v>
                </c:pt>
                <c:pt idx="9959">
                  <c:v>-14279.736174686799</c:v>
                </c:pt>
                <c:pt idx="9960">
                  <c:v>-14453.5437117126</c:v>
                </c:pt>
                <c:pt idx="9961">
                  <c:v>-14681.9532887026</c:v>
                </c:pt>
                <c:pt idx="9962">
                  <c:v>-14946.6558926286</c:v>
                </c:pt>
                <c:pt idx="9963">
                  <c:v>-15180.2286696544</c:v>
                </c:pt>
                <c:pt idx="9964">
                  <c:v>-15373.1736472803</c:v>
                </c:pt>
                <c:pt idx="9965">
                  <c:v>-15551.8858699267</c:v>
                </c:pt>
                <c:pt idx="9966">
                  <c:v>-15729.7048843543</c:v>
                </c:pt>
                <c:pt idx="9967">
                  <c:v>-15872.391026466799</c:v>
                </c:pt>
                <c:pt idx="9968">
                  <c:v>-15991.224835252</c:v>
                </c:pt>
                <c:pt idx="9969">
                  <c:v>-16109.543947706599</c:v>
                </c:pt>
                <c:pt idx="9970">
                  <c:v>-16213.217978668799</c:v>
                </c:pt>
                <c:pt idx="9971">
                  <c:v>-16328.191914561799</c:v>
                </c:pt>
                <c:pt idx="9972">
                  <c:v>-16403.953525685702</c:v>
                </c:pt>
                <c:pt idx="9973">
                  <c:v>-16411.0566800786</c:v>
                </c:pt>
                <c:pt idx="9974">
                  <c:v>-16403.332824609199</c:v>
                </c:pt>
                <c:pt idx="9975">
                  <c:v>-16319.3463121858</c:v>
                </c:pt>
                <c:pt idx="9976">
                  <c:v>-16278.773790179999</c:v>
                </c:pt>
                <c:pt idx="9977">
                  <c:v>-16365.497886630699</c:v>
                </c:pt>
                <c:pt idx="9978">
                  <c:v>-16432.089532902501</c:v>
                </c:pt>
                <c:pt idx="9979">
                  <c:v>-16445.260002777399</c:v>
                </c:pt>
                <c:pt idx="9980">
                  <c:v>-16393.921429742</c:v>
                </c:pt>
                <c:pt idx="9981">
                  <c:v>-16287.8070489726</c:v>
                </c:pt>
                <c:pt idx="9982">
                  <c:v>-16173.986949333599</c:v>
                </c:pt>
                <c:pt idx="9983">
                  <c:v>-16066.4002877365</c:v>
                </c:pt>
                <c:pt idx="9984">
                  <c:v>-15943.2725751618</c:v>
                </c:pt>
                <c:pt idx="9985">
                  <c:v>-15795.173734627901</c:v>
                </c:pt>
                <c:pt idx="9986">
                  <c:v>-15636.5529131723</c:v>
                </c:pt>
                <c:pt idx="9987">
                  <c:v>-15477.180271805</c:v>
                </c:pt>
                <c:pt idx="9988">
                  <c:v>-15320.29210599</c:v>
                </c:pt>
                <c:pt idx="9989">
                  <c:v>-15196.252599481501</c:v>
                </c:pt>
                <c:pt idx="9990">
                  <c:v>-15061.312325680499</c:v>
                </c:pt>
                <c:pt idx="9991">
                  <c:v>-14869.156459997999</c:v>
                </c:pt>
                <c:pt idx="9992">
                  <c:v>-14656.180499473699</c:v>
                </c:pt>
                <c:pt idx="9993">
                  <c:v>-14442.998148847701</c:v>
                </c:pt>
                <c:pt idx="9994">
                  <c:v>-14239.696252624901</c:v>
                </c:pt>
                <c:pt idx="9995">
                  <c:v>-14040.8705614022</c:v>
                </c:pt>
                <c:pt idx="9996">
                  <c:v>-13840.353873161999</c:v>
                </c:pt>
                <c:pt idx="9997">
                  <c:v>-13640.559252999201</c:v>
                </c:pt>
                <c:pt idx="9998">
                  <c:v>-13400.430259938499</c:v>
                </c:pt>
                <c:pt idx="9999">
                  <c:v>-13118.3304423685</c:v>
                </c:pt>
                <c:pt idx="10000">
                  <c:v>-12838.8770379909</c:v>
                </c:pt>
                <c:pt idx="10001">
                  <c:v>-12561.2991600978</c:v>
                </c:pt>
                <c:pt idx="10002">
                  <c:v>-12261.531188523801</c:v>
                </c:pt>
                <c:pt idx="10003">
                  <c:v>-11876.079785285599</c:v>
                </c:pt>
                <c:pt idx="10004">
                  <c:v>-11195.060305189199</c:v>
                </c:pt>
                <c:pt idx="10005">
                  <c:v>-10755.2625145045</c:v>
                </c:pt>
                <c:pt idx="10006">
                  <c:v>-11315.525422545999</c:v>
                </c:pt>
                <c:pt idx="10007">
                  <c:v>-12550.5947779445</c:v>
                </c:pt>
                <c:pt idx="10008">
                  <c:v>-13637.579723376301</c:v>
                </c:pt>
                <c:pt idx="10009">
                  <c:v>-12650.902615766699</c:v>
                </c:pt>
                <c:pt idx="10010">
                  <c:v>-10507.781157753599</c:v>
                </c:pt>
                <c:pt idx="10011">
                  <c:v>-9500.8609505848708</c:v>
                </c:pt>
                <c:pt idx="10012">
                  <c:v>-8211.0117476515006</c:v>
                </c:pt>
                <c:pt idx="10013">
                  <c:v>-7924.2822039369803</c:v>
                </c:pt>
                <c:pt idx="10014">
                  <c:v>-9348.6999396958799</c:v>
                </c:pt>
                <c:pt idx="10015">
                  <c:v>-10278.715403922601</c:v>
                </c:pt>
                <c:pt idx="10016">
                  <c:v>-10305.048032930599</c:v>
                </c:pt>
                <c:pt idx="10017">
                  <c:v>-9716.5905533784608</c:v>
                </c:pt>
                <c:pt idx="10018">
                  <c:v>-9154.5404160810995</c:v>
                </c:pt>
                <c:pt idx="10019">
                  <c:v>-8704.8502024052905</c:v>
                </c:pt>
                <c:pt idx="10020">
                  <c:v>-8449.6695421011991</c:v>
                </c:pt>
                <c:pt idx="10021">
                  <c:v>-8301.2096512436601</c:v>
                </c:pt>
                <c:pt idx="10022">
                  <c:v>-8150.9631077863096</c:v>
                </c:pt>
                <c:pt idx="10023">
                  <c:v>-7995.8732745179104</c:v>
                </c:pt>
                <c:pt idx="10024">
                  <c:v>-7804.1515961669802</c:v>
                </c:pt>
                <c:pt idx="10025">
                  <c:v>-7616.3854933349603</c:v>
                </c:pt>
                <c:pt idx="10026">
                  <c:v>-7512.5980498326799</c:v>
                </c:pt>
                <c:pt idx="10027">
                  <c:v>-7425.7293296712696</c:v>
                </c:pt>
                <c:pt idx="10028">
                  <c:v>-7271.05846445319</c:v>
                </c:pt>
                <c:pt idx="10029">
                  <c:v>-7088.2139492339702</c:v>
                </c:pt>
                <c:pt idx="10030">
                  <c:v>-6945.7878748287803</c:v>
                </c:pt>
                <c:pt idx="10031">
                  <c:v>-6826.7680250835601</c:v>
                </c:pt>
                <c:pt idx="10032">
                  <c:v>-6696.86780662809</c:v>
                </c:pt>
                <c:pt idx="10033">
                  <c:v>-6567.8741039114402</c:v>
                </c:pt>
                <c:pt idx="10034">
                  <c:v>-6442.7652535165298</c:v>
                </c:pt>
                <c:pt idx="10035">
                  <c:v>-6295.4221018116996</c:v>
                </c:pt>
                <c:pt idx="10036">
                  <c:v>-6138.24315858315</c:v>
                </c:pt>
                <c:pt idx="10037">
                  <c:v>-6006.2763061693504</c:v>
                </c:pt>
                <c:pt idx="10038">
                  <c:v>-5870.3069340130596</c:v>
                </c:pt>
                <c:pt idx="10039">
                  <c:v>-5731.8224400252902</c:v>
                </c:pt>
                <c:pt idx="10040">
                  <c:v>-5609.3543926904404</c:v>
                </c:pt>
                <c:pt idx="10041">
                  <c:v>-5494.2075375007698</c:v>
                </c:pt>
                <c:pt idx="10042">
                  <c:v>-5394.1498587374499</c:v>
                </c:pt>
                <c:pt idx="10043">
                  <c:v>-5314.8750463489596</c:v>
                </c:pt>
                <c:pt idx="10044">
                  <c:v>-5242.5765833144796</c:v>
                </c:pt>
                <c:pt idx="10045">
                  <c:v>-5152.2613621189703</c:v>
                </c:pt>
                <c:pt idx="10046">
                  <c:v>-5060.3324974916504</c:v>
                </c:pt>
                <c:pt idx="10047">
                  <c:v>-4943.5187792902698</c:v>
                </c:pt>
                <c:pt idx="10048">
                  <c:v>-4771.5630105976998</c:v>
                </c:pt>
                <c:pt idx="10049">
                  <c:v>-4654.4049300216902</c:v>
                </c:pt>
                <c:pt idx="10050">
                  <c:v>-4579.0192561701597</c:v>
                </c:pt>
                <c:pt idx="10051">
                  <c:v>-4459.8507358144698</c:v>
                </c:pt>
                <c:pt idx="10052">
                  <c:v>-4308.2651522599799</c:v>
                </c:pt>
                <c:pt idx="10053">
                  <c:v>-4197.9508108351201</c:v>
                </c:pt>
                <c:pt idx="10054">
                  <c:v>-4112.4875088999297</c:v>
                </c:pt>
                <c:pt idx="10055">
                  <c:v>-3969.5928421395101</c:v>
                </c:pt>
                <c:pt idx="10056">
                  <c:v>-3778.38743460049</c:v>
                </c:pt>
                <c:pt idx="10057">
                  <c:v>-3613.8341011851098</c:v>
                </c:pt>
                <c:pt idx="10058">
                  <c:v>-3479.71075345488</c:v>
                </c:pt>
                <c:pt idx="10059">
                  <c:v>-3311.91529576117</c:v>
                </c:pt>
                <c:pt idx="10060">
                  <c:v>-3208.88594118732</c:v>
                </c:pt>
                <c:pt idx="10061">
                  <c:v>-3089.8102672547898</c:v>
                </c:pt>
                <c:pt idx="10062">
                  <c:v>-2871.5782331731298</c:v>
                </c:pt>
                <c:pt idx="10063">
                  <c:v>-2639.9802422330899</c:v>
                </c:pt>
                <c:pt idx="10064">
                  <c:v>-2428.71877598436</c:v>
                </c:pt>
                <c:pt idx="10065">
                  <c:v>-2260.5818897061599</c:v>
                </c:pt>
                <c:pt idx="10066">
                  <c:v>-2087.8074179140599</c:v>
                </c:pt>
                <c:pt idx="10067">
                  <c:v>-1872.13146642524</c:v>
                </c:pt>
                <c:pt idx="10068">
                  <c:v>-1635.1462244483801</c:v>
                </c:pt>
                <c:pt idx="10069">
                  <c:v>-1340.7895629249899</c:v>
                </c:pt>
                <c:pt idx="10070">
                  <c:v>-996.31728729820895</c:v>
                </c:pt>
                <c:pt idx="10071">
                  <c:v>-711.98238061366806</c:v>
                </c:pt>
                <c:pt idx="10072">
                  <c:v>-459.53940406623002</c:v>
                </c:pt>
                <c:pt idx="10073">
                  <c:v>-181.38887637585799</c:v>
                </c:pt>
                <c:pt idx="10074">
                  <c:v>103.367779217576</c:v>
                </c:pt>
                <c:pt idx="10075">
                  <c:v>383.49433714622597</c:v>
                </c:pt>
                <c:pt idx="10076">
                  <c:v>685.83726903371905</c:v>
                </c:pt>
                <c:pt idx="10077">
                  <c:v>1026.9963915471201</c:v>
                </c:pt>
                <c:pt idx="10078">
                  <c:v>1374.8059162212001</c:v>
                </c:pt>
                <c:pt idx="10079">
                  <c:v>1770.44039218033</c:v>
                </c:pt>
                <c:pt idx="10080">
                  <c:v>2214.8106815945698</c:v>
                </c:pt>
                <c:pt idx="10081">
                  <c:v>2635.3398102157398</c:v>
                </c:pt>
                <c:pt idx="10082">
                  <c:v>2969.9383253165502</c:v>
                </c:pt>
                <c:pt idx="10083">
                  <c:v>3265.9274052269302</c:v>
                </c:pt>
                <c:pt idx="10084">
                  <c:v>3650.82790252517</c:v>
                </c:pt>
                <c:pt idx="10085">
                  <c:v>4117.5563487731897</c:v>
                </c:pt>
                <c:pt idx="10086">
                  <c:v>4590.3302558490705</c:v>
                </c:pt>
                <c:pt idx="10087">
                  <c:v>5064.9426323631697</c:v>
                </c:pt>
                <c:pt idx="10088">
                  <c:v>5545.0275570366202</c:v>
                </c:pt>
                <c:pt idx="10089">
                  <c:v>6022.0856086491403</c:v>
                </c:pt>
                <c:pt idx="10090">
                  <c:v>6466.1564712505196</c:v>
                </c:pt>
                <c:pt idx="10091">
                  <c:v>6841.59918772528</c:v>
                </c:pt>
                <c:pt idx="10092">
                  <c:v>7244.0625721918004</c:v>
                </c:pt>
                <c:pt idx="10093">
                  <c:v>7780.8330790360096</c:v>
                </c:pt>
                <c:pt idx="10094">
                  <c:v>8384.5180021894193</c:v>
                </c:pt>
                <c:pt idx="10095">
                  <c:v>8934.8542721842405</c:v>
                </c:pt>
                <c:pt idx="10096">
                  <c:v>9429.0669982391501</c:v>
                </c:pt>
                <c:pt idx="10097">
                  <c:v>9924.9908575213103</c:v>
                </c:pt>
                <c:pt idx="10098">
                  <c:v>10429.300791690301</c:v>
                </c:pt>
                <c:pt idx="10099">
                  <c:v>10954.058322815101</c:v>
                </c:pt>
                <c:pt idx="10100">
                  <c:v>11496.4226490774</c:v>
                </c:pt>
                <c:pt idx="10101">
                  <c:v>12050.375211474</c:v>
                </c:pt>
                <c:pt idx="10102">
                  <c:v>12629.1781625026</c:v>
                </c:pt>
                <c:pt idx="10103">
                  <c:v>13199.2517597965</c:v>
                </c:pt>
                <c:pt idx="10104">
                  <c:v>13727.886130352599</c:v>
                </c:pt>
                <c:pt idx="10105">
                  <c:v>14261.7508580225</c:v>
                </c:pt>
                <c:pt idx="10106">
                  <c:v>14807.180411936601</c:v>
                </c:pt>
                <c:pt idx="10107">
                  <c:v>15351.829936661299</c:v>
                </c:pt>
                <c:pt idx="10108">
                  <c:v>15911.374908670699</c:v>
                </c:pt>
                <c:pt idx="10109">
                  <c:v>16450.2210038214</c:v>
                </c:pt>
                <c:pt idx="10110">
                  <c:v>16972.405227249099</c:v>
                </c:pt>
                <c:pt idx="10111">
                  <c:v>17510.235296180399</c:v>
                </c:pt>
                <c:pt idx="10112">
                  <c:v>18047.6251624002</c:v>
                </c:pt>
                <c:pt idx="10113">
                  <c:v>18569.704825185301</c:v>
                </c:pt>
                <c:pt idx="10114">
                  <c:v>19105.0934412713</c:v>
                </c:pt>
                <c:pt idx="10115">
                  <c:v>19668.508754402901</c:v>
                </c:pt>
                <c:pt idx="10116">
                  <c:v>20165.846204107202</c:v>
                </c:pt>
                <c:pt idx="10117">
                  <c:v>20640.760112446998</c:v>
                </c:pt>
                <c:pt idx="10118">
                  <c:v>21154.6480123164</c:v>
                </c:pt>
                <c:pt idx="10119">
                  <c:v>21638.7717247131</c:v>
                </c:pt>
                <c:pt idx="10120">
                  <c:v>22114.191248400501</c:v>
                </c:pt>
                <c:pt idx="10121">
                  <c:v>22572.2649816306</c:v>
                </c:pt>
                <c:pt idx="10122">
                  <c:v>23000.771170251399</c:v>
                </c:pt>
                <c:pt idx="10123">
                  <c:v>23411.9589985518</c:v>
                </c:pt>
                <c:pt idx="10124">
                  <c:v>23831.629792878801</c:v>
                </c:pt>
                <c:pt idx="10125">
                  <c:v>24242.760243933601</c:v>
                </c:pt>
                <c:pt idx="10126">
                  <c:v>24621.029305015501</c:v>
                </c:pt>
                <c:pt idx="10127">
                  <c:v>25003.614455389099</c:v>
                </c:pt>
                <c:pt idx="10128">
                  <c:v>25333.320413646899</c:v>
                </c:pt>
                <c:pt idx="10129">
                  <c:v>25630.295709722501</c:v>
                </c:pt>
                <c:pt idx="10130">
                  <c:v>25977.2390856089</c:v>
                </c:pt>
                <c:pt idx="10131">
                  <c:v>26279.5601051046</c:v>
                </c:pt>
                <c:pt idx="10132">
                  <c:v>26539.227646416501</c:v>
                </c:pt>
                <c:pt idx="10133">
                  <c:v>26793.955264509699</c:v>
                </c:pt>
                <c:pt idx="10134">
                  <c:v>27015.110487065202</c:v>
                </c:pt>
                <c:pt idx="10135">
                  <c:v>27185.018876659102</c:v>
                </c:pt>
                <c:pt idx="10136">
                  <c:v>27346.383959854698</c:v>
                </c:pt>
                <c:pt idx="10137">
                  <c:v>27513.937466155301</c:v>
                </c:pt>
                <c:pt idx="10138">
                  <c:v>27613.733622812299</c:v>
                </c:pt>
                <c:pt idx="10139">
                  <c:v>27672.5191201708</c:v>
                </c:pt>
                <c:pt idx="10140">
                  <c:v>27727.823065208198</c:v>
                </c:pt>
                <c:pt idx="10141">
                  <c:v>27762.195510238402</c:v>
                </c:pt>
                <c:pt idx="10142">
                  <c:v>27801.915394703901</c:v>
                </c:pt>
                <c:pt idx="10143">
                  <c:v>27817.213105395102</c:v>
                </c:pt>
                <c:pt idx="10144">
                  <c:v>27784.979486116401</c:v>
                </c:pt>
                <c:pt idx="10145">
                  <c:v>27737.360632543401</c:v>
                </c:pt>
                <c:pt idx="10146">
                  <c:v>27657.556920551699</c:v>
                </c:pt>
                <c:pt idx="10147">
                  <c:v>27568.560996131298</c:v>
                </c:pt>
                <c:pt idx="10148">
                  <c:v>27471.719514227199</c:v>
                </c:pt>
                <c:pt idx="10149">
                  <c:v>27323.894881701799</c:v>
                </c:pt>
                <c:pt idx="10150">
                  <c:v>27120.066124589601</c:v>
                </c:pt>
                <c:pt idx="10151">
                  <c:v>26893.670197718599</c:v>
                </c:pt>
                <c:pt idx="10152">
                  <c:v>26665.7885717305</c:v>
                </c:pt>
                <c:pt idx="10153">
                  <c:v>26410.9946878991</c:v>
                </c:pt>
                <c:pt idx="10154">
                  <c:v>26119.252076157602</c:v>
                </c:pt>
                <c:pt idx="10155">
                  <c:v>25794.394479228002</c:v>
                </c:pt>
                <c:pt idx="10156">
                  <c:v>25446.865099896098</c:v>
                </c:pt>
                <c:pt idx="10157">
                  <c:v>25110.914344286201</c:v>
                </c:pt>
                <c:pt idx="10158">
                  <c:v>24787.337586191799</c:v>
                </c:pt>
                <c:pt idx="10159">
                  <c:v>24421.5028403258</c:v>
                </c:pt>
                <c:pt idx="10160">
                  <c:v>23994.075684953201</c:v>
                </c:pt>
                <c:pt idx="10161">
                  <c:v>23536.6430125851</c:v>
                </c:pt>
                <c:pt idx="10162">
                  <c:v>23094.799177211102</c:v>
                </c:pt>
                <c:pt idx="10163">
                  <c:v>22644.694984897</c:v>
                </c:pt>
                <c:pt idx="10164">
                  <c:v>22122.8526955415</c:v>
                </c:pt>
                <c:pt idx="10165">
                  <c:v>21599.889244839698</c:v>
                </c:pt>
                <c:pt idx="10166">
                  <c:v>21097.199212996398</c:v>
                </c:pt>
                <c:pt idx="10167">
                  <c:v>20552.007614455801</c:v>
                </c:pt>
                <c:pt idx="10168">
                  <c:v>19986.872059945701</c:v>
                </c:pt>
                <c:pt idx="10169">
                  <c:v>19412.461191689399</c:v>
                </c:pt>
                <c:pt idx="10170">
                  <c:v>18834.564739221601</c:v>
                </c:pt>
                <c:pt idx="10171">
                  <c:v>18250.774190565</c:v>
                </c:pt>
                <c:pt idx="10172">
                  <c:v>17684.897018080301</c:v>
                </c:pt>
                <c:pt idx="10173">
                  <c:v>17088.198706494601</c:v>
                </c:pt>
                <c:pt idx="10174">
                  <c:v>16439.824692326099</c:v>
                </c:pt>
                <c:pt idx="10175">
                  <c:v>15803.4637707075</c:v>
                </c:pt>
                <c:pt idx="10176">
                  <c:v>15178.505419466001</c:v>
                </c:pt>
                <c:pt idx="10177">
                  <c:v>14546.1379877089</c:v>
                </c:pt>
                <c:pt idx="10178">
                  <c:v>13901.856110713899</c:v>
                </c:pt>
                <c:pt idx="10179">
                  <c:v>13267.271821882599</c:v>
                </c:pt>
                <c:pt idx="10180">
                  <c:v>12666.782514169299</c:v>
                </c:pt>
                <c:pt idx="10181">
                  <c:v>12005.483506451301</c:v>
                </c:pt>
                <c:pt idx="10182">
                  <c:v>11230.0839080183</c:v>
                </c:pt>
                <c:pt idx="10183">
                  <c:v>10453.798621362799</c:v>
                </c:pt>
                <c:pt idx="10184">
                  <c:v>9738.1501896529408</c:v>
                </c:pt>
                <c:pt idx="10185">
                  <c:v>9067.0856772871593</c:v>
                </c:pt>
                <c:pt idx="10186">
                  <c:v>8403.6276459411602</c:v>
                </c:pt>
                <c:pt idx="10187">
                  <c:v>7736.3318623146497</c:v>
                </c:pt>
                <c:pt idx="10188">
                  <c:v>7064.3440300362299</c:v>
                </c:pt>
                <c:pt idx="10189">
                  <c:v>6402.4338111683401</c:v>
                </c:pt>
                <c:pt idx="10190">
                  <c:v>5758.0422336695901</c:v>
                </c:pt>
                <c:pt idx="10191">
                  <c:v>5135.0002321194097</c:v>
                </c:pt>
                <c:pt idx="10192">
                  <c:v>4506.5851733385898</c:v>
                </c:pt>
                <c:pt idx="10193">
                  <c:v>3859.3780913795899</c:v>
                </c:pt>
                <c:pt idx="10194">
                  <c:v>3196.5230367857398</c:v>
                </c:pt>
                <c:pt idx="10195">
                  <c:v>2519.01249962561</c:v>
                </c:pt>
                <c:pt idx="10196">
                  <c:v>1857.98106119569</c:v>
                </c:pt>
                <c:pt idx="10197">
                  <c:v>1229.9748465663999</c:v>
                </c:pt>
                <c:pt idx="10198">
                  <c:v>672.83914635931603</c:v>
                </c:pt>
                <c:pt idx="10199">
                  <c:v>191.15122716497601</c:v>
                </c:pt>
                <c:pt idx="10200">
                  <c:v>-313.61336806961901</c:v>
                </c:pt>
                <c:pt idx="10201">
                  <c:v>-882.75267636115302</c:v>
                </c:pt>
                <c:pt idx="10202">
                  <c:v>-1483.39416917312</c:v>
                </c:pt>
                <c:pt idx="10203">
                  <c:v>-2091.8518107055802</c:v>
                </c:pt>
                <c:pt idx="10204">
                  <c:v>-2699.8020477001</c:v>
                </c:pt>
                <c:pt idx="10205">
                  <c:v>-3310.2094990354399</c:v>
                </c:pt>
                <c:pt idx="10206">
                  <c:v>-3892.96852466665</c:v>
                </c:pt>
                <c:pt idx="10207">
                  <c:v>-4379.9515890569801</c:v>
                </c:pt>
                <c:pt idx="10208">
                  <c:v>-4783.3127027601104</c:v>
                </c:pt>
                <c:pt idx="10209">
                  <c:v>-5152.1196956233598</c:v>
                </c:pt>
                <c:pt idx="10210">
                  <c:v>-5507.3588893941796</c:v>
                </c:pt>
                <c:pt idx="10211">
                  <c:v>-5877.0459927567299</c:v>
                </c:pt>
                <c:pt idx="10212">
                  <c:v>-6254.9381149394503</c:v>
                </c:pt>
                <c:pt idx="10213">
                  <c:v>-6589.9000543277498</c:v>
                </c:pt>
                <c:pt idx="10214">
                  <c:v>-6945.7523871306903</c:v>
                </c:pt>
                <c:pt idx="10215">
                  <c:v>-7335.7596174045702</c:v>
                </c:pt>
                <c:pt idx="10216">
                  <c:v>-7651.2396890630998</c:v>
                </c:pt>
                <c:pt idx="10217">
                  <c:v>-7877.2576902658202</c:v>
                </c:pt>
                <c:pt idx="10218">
                  <c:v>-8096.6638762448101</c:v>
                </c:pt>
                <c:pt idx="10219">
                  <c:v>-8367.50169546084</c:v>
                </c:pt>
                <c:pt idx="10220">
                  <c:v>-8667.7763205423798</c:v>
                </c:pt>
                <c:pt idx="10221">
                  <c:v>-8983.7240689570008</c:v>
                </c:pt>
                <c:pt idx="10222">
                  <c:v>-9244.9009857732908</c:v>
                </c:pt>
                <c:pt idx="10223">
                  <c:v>-9440.0793391138395</c:v>
                </c:pt>
                <c:pt idx="10224">
                  <c:v>-9540.3328650665298</c:v>
                </c:pt>
                <c:pt idx="10225">
                  <c:v>-9589.8262485572395</c:v>
                </c:pt>
                <c:pt idx="10226">
                  <c:v>-9698.6850746533601</c:v>
                </c:pt>
                <c:pt idx="10227">
                  <c:v>-9868.5349404535009</c:v>
                </c:pt>
                <c:pt idx="10228">
                  <c:v>-10024.412460874</c:v>
                </c:pt>
                <c:pt idx="10229">
                  <c:v>-10103.7614419287</c:v>
                </c:pt>
                <c:pt idx="10230">
                  <c:v>-10133.713656833899</c:v>
                </c:pt>
                <c:pt idx="10231">
                  <c:v>-10125.595663533401</c:v>
                </c:pt>
                <c:pt idx="10232">
                  <c:v>-10112.3131023598</c:v>
                </c:pt>
                <c:pt idx="10233">
                  <c:v>-10140.3297817937</c:v>
                </c:pt>
                <c:pt idx="10234">
                  <c:v>-10179.5458900147</c:v>
                </c:pt>
                <c:pt idx="10235">
                  <c:v>-10168.8379964668</c:v>
                </c:pt>
                <c:pt idx="10236">
                  <c:v>-10096.6277683058</c:v>
                </c:pt>
                <c:pt idx="10237">
                  <c:v>-10025.2761500659</c:v>
                </c:pt>
                <c:pt idx="10238">
                  <c:v>-9980.1073711152694</c:v>
                </c:pt>
                <c:pt idx="10239">
                  <c:v>-9903.9493436958892</c:v>
                </c:pt>
                <c:pt idx="10240">
                  <c:v>-9790.93253180787</c:v>
                </c:pt>
                <c:pt idx="10241">
                  <c:v>-9673.1703352376408</c:v>
                </c:pt>
                <c:pt idx="10242">
                  <c:v>-9542.2763148023805</c:v>
                </c:pt>
                <c:pt idx="10243">
                  <c:v>-9417.0388035877295</c:v>
                </c:pt>
                <c:pt idx="10244">
                  <c:v>-9302.1595108487199</c:v>
                </c:pt>
                <c:pt idx="10245">
                  <c:v>-9176.7913009205295</c:v>
                </c:pt>
                <c:pt idx="10246">
                  <c:v>-9049.1088749695991</c:v>
                </c:pt>
                <c:pt idx="10247">
                  <c:v>-8908.7342864309194</c:v>
                </c:pt>
                <c:pt idx="10248">
                  <c:v>-8753.6788167611303</c:v>
                </c:pt>
                <c:pt idx="10249">
                  <c:v>-8598.17731309589</c:v>
                </c:pt>
                <c:pt idx="10250">
                  <c:v>-8431.6834138472896</c:v>
                </c:pt>
                <c:pt idx="10251">
                  <c:v>-8141.0548645419103</c:v>
                </c:pt>
                <c:pt idx="10252">
                  <c:v>-7772.3263367306199</c:v>
                </c:pt>
                <c:pt idx="10253">
                  <c:v>-7471.8232359493504</c:v>
                </c:pt>
                <c:pt idx="10254">
                  <c:v>-7356.8049653461003</c:v>
                </c:pt>
                <c:pt idx="10255">
                  <c:v>-7293.3946670942796</c:v>
                </c:pt>
                <c:pt idx="10256">
                  <c:v>-7092.6421841442598</c:v>
                </c:pt>
                <c:pt idx="10257">
                  <c:v>-6866.4929134243703</c:v>
                </c:pt>
                <c:pt idx="10258">
                  <c:v>-6624.4123920827496</c:v>
                </c:pt>
                <c:pt idx="10259">
                  <c:v>-6363.9020739443904</c:v>
                </c:pt>
                <c:pt idx="10260">
                  <c:v>-6083.9734447758301</c:v>
                </c:pt>
                <c:pt idx="10261">
                  <c:v>-5793.9238882154696</c:v>
                </c:pt>
                <c:pt idx="10262">
                  <c:v>-5529.6089103737804</c:v>
                </c:pt>
                <c:pt idx="10263">
                  <c:v>-5306.3675086100502</c:v>
                </c:pt>
                <c:pt idx="10264">
                  <c:v>-5086.2684177789897</c:v>
                </c:pt>
                <c:pt idx="10265">
                  <c:v>-4806.23376919766</c:v>
                </c:pt>
                <c:pt idx="10266">
                  <c:v>-4475.0355203448298</c:v>
                </c:pt>
                <c:pt idx="10267">
                  <c:v>-4182.0107791845703</c:v>
                </c:pt>
                <c:pt idx="10268">
                  <c:v>-3936.86520464769</c:v>
                </c:pt>
                <c:pt idx="10269">
                  <c:v>-3691.6803383364099</c:v>
                </c:pt>
                <c:pt idx="10270">
                  <c:v>-3424.4899728011201</c:v>
                </c:pt>
                <c:pt idx="10271">
                  <c:v>-3159.9585149689501</c:v>
                </c:pt>
                <c:pt idx="10272">
                  <c:v>-2909.5709151142701</c:v>
                </c:pt>
                <c:pt idx="10273">
                  <c:v>-2654.4989058551901</c:v>
                </c:pt>
                <c:pt idx="10274">
                  <c:v>-2387.89999866572</c:v>
                </c:pt>
                <c:pt idx="10275">
                  <c:v>-2124.4928920821799</c:v>
                </c:pt>
                <c:pt idx="10276">
                  <c:v>-1860.61258133917</c:v>
                </c:pt>
                <c:pt idx="10277">
                  <c:v>-1577.27107007625</c:v>
                </c:pt>
                <c:pt idx="10278">
                  <c:v>-1262.8386144507599</c:v>
                </c:pt>
                <c:pt idx="10279">
                  <c:v>-935.41260713540203</c:v>
                </c:pt>
                <c:pt idx="10280">
                  <c:v>-639.53699230733105</c:v>
                </c:pt>
                <c:pt idx="10281">
                  <c:v>-399.46008518937799</c:v>
                </c:pt>
                <c:pt idx="10282">
                  <c:v>-162.177162060125</c:v>
                </c:pt>
                <c:pt idx="10283">
                  <c:v>103.72834903097799</c:v>
                </c:pt>
                <c:pt idx="10284">
                  <c:v>391.45187408796397</c:v>
                </c:pt>
                <c:pt idx="10285">
                  <c:v>682.84092102688999</c:v>
                </c:pt>
                <c:pt idx="10286">
                  <c:v>967.02398543266497</c:v>
                </c:pt>
                <c:pt idx="10287">
                  <c:v>1243.3588379865701</c:v>
                </c:pt>
                <c:pt idx="10288">
                  <c:v>1530.4370578486401</c:v>
                </c:pt>
                <c:pt idx="10289">
                  <c:v>1832.3564305672801</c:v>
                </c:pt>
                <c:pt idx="10290">
                  <c:v>2132.1240293484898</c:v>
                </c:pt>
                <c:pt idx="10291">
                  <c:v>2427.5443589633601</c:v>
                </c:pt>
                <c:pt idx="10292">
                  <c:v>2751.5359731605799</c:v>
                </c:pt>
                <c:pt idx="10293">
                  <c:v>3088.12471955297</c:v>
                </c:pt>
                <c:pt idx="10294">
                  <c:v>3386.8860713447002</c:v>
                </c:pt>
                <c:pt idx="10295">
                  <c:v>3656.8232729964502</c:v>
                </c:pt>
                <c:pt idx="10296">
                  <c:v>3932.2496155839899</c:v>
                </c:pt>
                <c:pt idx="10297">
                  <c:v>4228.5169965616797</c:v>
                </c:pt>
                <c:pt idx="10298">
                  <c:v>4513.7763859643401</c:v>
                </c:pt>
                <c:pt idx="10299">
                  <c:v>4825.1225817350096</c:v>
                </c:pt>
                <c:pt idx="10300">
                  <c:v>5151.2275708060297</c:v>
                </c:pt>
                <c:pt idx="10301">
                  <c:v>5447.9673569673096</c:v>
                </c:pt>
                <c:pt idx="10302">
                  <c:v>5725.6807463205796</c:v>
                </c:pt>
                <c:pt idx="10303">
                  <c:v>5984.8825824351397</c:v>
                </c:pt>
                <c:pt idx="10304">
                  <c:v>6247.6904828019497</c:v>
                </c:pt>
                <c:pt idx="10305">
                  <c:v>6520.4112791281505</c:v>
                </c:pt>
                <c:pt idx="10306">
                  <c:v>6846.3240950719101</c:v>
                </c:pt>
                <c:pt idx="10307">
                  <c:v>7214.7463320075603</c:v>
                </c:pt>
                <c:pt idx="10308">
                  <c:v>7555.6801379082999</c:v>
                </c:pt>
                <c:pt idx="10309">
                  <c:v>7864.8128009135298</c:v>
                </c:pt>
                <c:pt idx="10310">
                  <c:v>8153.6137330239198</c:v>
                </c:pt>
                <c:pt idx="10311">
                  <c:v>8423.9122367059208</c:v>
                </c:pt>
                <c:pt idx="10312">
                  <c:v>8688.8843119582798</c:v>
                </c:pt>
                <c:pt idx="10313">
                  <c:v>8965.6874392115205</c:v>
                </c:pt>
                <c:pt idx="10314">
                  <c:v>9263.8485119160305</c:v>
                </c:pt>
                <c:pt idx="10315">
                  <c:v>9568.8033676593204</c:v>
                </c:pt>
                <c:pt idx="10316">
                  <c:v>9859.7024779336607</c:v>
                </c:pt>
                <c:pt idx="10317">
                  <c:v>10115.8060453444</c:v>
                </c:pt>
                <c:pt idx="10318">
                  <c:v>10381.3221763855</c:v>
                </c:pt>
                <c:pt idx="10319">
                  <c:v>10673.7426658856</c:v>
                </c:pt>
                <c:pt idx="10320">
                  <c:v>10943.8603944324</c:v>
                </c:pt>
                <c:pt idx="10321">
                  <c:v>11194.979535913901</c:v>
                </c:pt>
                <c:pt idx="10322">
                  <c:v>11452.1543302462</c:v>
                </c:pt>
                <c:pt idx="10323">
                  <c:v>11716.2610358073</c:v>
                </c:pt>
                <c:pt idx="10324">
                  <c:v>11952.7832007529</c:v>
                </c:pt>
                <c:pt idx="10325">
                  <c:v>12171.287066884999</c:v>
                </c:pt>
                <c:pt idx="10326">
                  <c:v>12383.890973863799</c:v>
                </c:pt>
                <c:pt idx="10327">
                  <c:v>12593.3237173653</c:v>
                </c:pt>
                <c:pt idx="10328">
                  <c:v>12810.7232210976</c:v>
                </c:pt>
                <c:pt idx="10329">
                  <c:v>13024.8529757623</c:v>
                </c:pt>
                <c:pt idx="10330">
                  <c:v>13213.298581749301</c:v>
                </c:pt>
                <c:pt idx="10331">
                  <c:v>13380.4931827249</c:v>
                </c:pt>
                <c:pt idx="10332">
                  <c:v>13544.9077342282</c:v>
                </c:pt>
                <c:pt idx="10333">
                  <c:v>13707.652146524801</c:v>
                </c:pt>
                <c:pt idx="10334">
                  <c:v>13843.1509421511</c:v>
                </c:pt>
                <c:pt idx="10335">
                  <c:v>13939.7707787894</c:v>
                </c:pt>
                <c:pt idx="10336">
                  <c:v>14016.216332989499</c:v>
                </c:pt>
                <c:pt idx="10337">
                  <c:v>14105.2923683385</c:v>
                </c:pt>
                <c:pt idx="10338">
                  <c:v>14197.2075088236</c:v>
                </c:pt>
                <c:pt idx="10339">
                  <c:v>14271.0215069846</c:v>
                </c:pt>
                <c:pt idx="10340">
                  <c:v>14329.7269118453</c:v>
                </c:pt>
                <c:pt idx="10341">
                  <c:v>14375.304914211099</c:v>
                </c:pt>
                <c:pt idx="10342">
                  <c:v>14404.003839140199</c:v>
                </c:pt>
                <c:pt idx="10343">
                  <c:v>14419.2610457261</c:v>
                </c:pt>
                <c:pt idx="10344">
                  <c:v>14427.822104383</c:v>
                </c:pt>
                <c:pt idx="10345">
                  <c:v>14406.122518353301</c:v>
                </c:pt>
                <c:pt idx="10346">
                  <c:v>14336.4077754561</c:v>
                </c:pt>
                <c:pt idx="10347">
                  <c:v>14211.374516465199</c:v>
                </c:pt>
                <c:pt idx="10348">
                  <c:v>14079.9021848539</c:v>
                </c:pt>
                <c:pt idx="10349">
                  <c:v>13982.851822012201</c:v>
                </c:pt>
                <c:pt idx="10350">
                  <c:v>13889.2054963922</c:v>
                </c:pt>
                <c:pt idx="10351">
                  <c:v>13772.966038570299</c:v>
                </c:pt>
                <c:pt idx="10352">
                  <c:v>13592.9080489639</c:v>
                </c:pt>
                <c:pt idx="10353">
                  <c:v>13366.9636651983</c:v>
                </c:pt>
                <c:pt idx="10354">
                  <c:v>13131.6941919644</c:v>
                </c:pt>
                <c:pt idx="10355">
                  <c:v>12899.4990636525</c:v>
                </c:pt>
                <c:pt idx="10356">
                  <c:v>12669.384319242899</c:v>
                </c:pt>
                <c:pt idx="10357">
                  <c:v>12428.7184091363</c:v>
                </c:pt>
                <c:pt idx="10358">
                  <c:v>12193.9463477058</c:v>
                </c:pt>
                <c:pt idx="10359">
                  <c:v>11933.257528284999</c:v>
                </c:pt>
                <c:pt idx="10360">
                  <c:v>11611.509742538199</c:v>
                </c:pt>
                <c:pt idx="10361">
                  <c:v>11254.740221022201</c:v>
                </c:pt>
                <c:pt idx="10362">
                  <c:v>10898.9840534083</c:v>
                </c:pt>
                <c:pt idx="10363">
                  <c:v>10530.3836145651</c:v>
                </c:pt>
                <c:pt idx="10364">
                  <c:v>10130.4560584671</c:v>
                </c:pt>
                <c:pt idx="10365">
                  <c:v>9733.0095962754203</c:v>
                </c:pt>
                <c:pt idx="10366">
                  <c:v>9318.3060310825404</c:v>
                </c:pt>
                <c:pt idx="10367">
                  <c:v>8876.0790164087102</c:v>
                </c:pt>
                <c:pt idx="10368">
                  <c:v>8419.0646486753503</c:v>
                </c:pt>
                <c:pt idx="10369">
                  <c:v>7946.7899145520696</c:v>
                </c:pt>
                <c:pt idx="10370">
                  <c:v>7478.37316963169</c:v>
                </c:pt>
                <c:pt idx="10371">
                  <c:v>7014.8978762649904</c:v>
                </c:pt>
                <c:pt idx="10372">
                  <c:v>6534.4869314790903</c:v>
                </c:pt>
                <c:pt idx="10373">
                  <c:v>6015.8914196361302</c:v>
                </c:pt>
                <c:pt idx="10374">
                  <c:v>5478.3570405785504</c:v>
                </c:pt>
                <c:pt idx="10375">
                  <c:v>4940.8914074426202</c:v>
                </c:pt>
                <c:pt idx="10376">
                  <c:v>4378.8478606015096</c:v>
                </c:pt>
                <c:pt idx="10377">
                  <c:v>3818.0132710134699</c:v>
                </c:pt>
                <c:pt idx="10378">
                  <c:v>3267.0762002111501</c:v>
                </c:pt>
                <c:pt idx="10379">
                  <c:v>2706.5971811762902</c:v>
                </c:pt>
                <c:pt idx="10380">
                  <c:v>2132.18824844046</c:v>
                </c:pt>
                <c:pt idx="10381">
                  <c:v>1546.3958552475499</c:v>
                </c:pt>
                <c:pt idx="10382">
                  <c:v>954.35671315869001</c:v>
                </c:pt>
                <c:pt idx="10383">
                  <c:v>363.77892637669299</c:v>
                </c:pt>
                <c:pt idx="10384">
                  <c:v>-204.415630755557</c:v>
                </c:pt>
                <c:pt idx="10385">
                  <c:v>-772.448275535682</c:v>
                </c:pt>
                <c:pt idx="10386">
                  <c:v>-1376.22523637564</c:v>
                </c:pt>
                <c:pt idx="10387">
                  <c:v>-1997.6903656330201</c:v>
                </c:pt>
                <c:pt idx="10388">
                  <c:v>-2582.5768154234001</c:v>
                </c:pt>
                <c:pt idx="10389">
                  <c:v>-3131.5202534762702</c:v>
                </c:pt>
                <c:pt idx="10390">
                  <c:v>-3695.84222078937</c:v>
                </c:pt>
                <c:pt idx="10391">
                  <c:v>-4273.7633019068398</c:v>
                </c:pt>
                <c:pt idx="10392">
                  <c:v>-4857.0666949615797</c:v>
                </c:pt>
                <c:pt idx="10393">
                  <c:v>-5430.9113917982804</c:v>
                </c:pt>
                <c:pt idx="10394">
                  <c:v>-5993.4326216392401</c:v>
                </c:pt>
                <c:pt idx="10395">
                  <c:v>-6551.0725966272103</c:v>
                </c:pt>
                <c:pt idx="10396">
                  <c:v>-7137.4115544372298</c:v>
                </c:pt>
                <c:pt idx="10397">
                  <c:v>-7718.0918057183098</c:v>
                </c:pt>
                <c:pt idx="10398">
                  <c:v>-8241.8510141073402</c:v>
                </c:pt>
                <c:pt idx="10399">
                  <c:v>-8683.3952549204605</c:v>
                </c:pt>
                <c:pt idx="10400">
                  <c:v>-9120.4129350369203</c:v>
                </c:pt>
                <c:pt idx="10401">
                  <c:v>-9626.2139021283801</c:v>
                </c:pt>
                <c:pt idx="10402">
                  <c:v>-10135.705494742901</c:v>
                </c:pt>
                <c:pt idx="10403">
                  <c:v>-10644.6889728403</c:v>
                </c:pt>
                <c:pt idx="10404">
                  <c:v>-11107.9339610486</c:v>
                </c:pt>
                <c:pt idx="10405">
                  <c:v>-11524.9839787945</c:v>
                </c:pt>
                <c:pt idx="10406">
                  <c:v>-11937.9126293553</c:v>
                </c:pt>
                <c:pt idx="10407">
                  <c:v>-12354.0001926977</c:v>
                </c:pt>
                <c:pt idx="10408">
                  <c:v>-12727.051556406101</c:v>
                </c:pt>
                <c:pt idx="10409">
                  <c:v>-13042.1485560857</c:v>
                </c:pt>
                <c:pt idx="10410">
                  <c:v>-13331.3648643208</c:v>
                </c:pt>
                <c:pt idx="10411">
                  <c:v>-13662.0996670534</c:v>
                </c:pt>
                <c:pt idx="10412">
                  <c:v>-14028.307422092999</c:v>
                </c:pt>
                <c:pt idx="10413">
                  <c:v>-14352.624414165501</c:v>
                </c:pt>
                <c:pt idx="10414">
                  <c:v>-14654.0226457637</c:v>
                </c:pt>
                <c:pt idx="10415">
                  <c:v>-14931.5977433588</c:v>
                </c:pt>
                <c:pt idx="10416">
                  <c:v>-15186.353989773401</c:v>
                </c:pt>
                <c:pt idx="10417">
                  <c:v>-15422.0511777312</c:v>
                </c:pt>
                <c:pt idx="10418">
                  <c:v>-15638.3103725948</c:v>
                </c:pt>
                <c:pt idx="10419">
                  <c:v>-15854.277394573901</c:v>
                </c:pt>
                <c:pt idx="10420">
                  <c:v>-16063.174534850001</c:v>
                </c:pt>
                <c:pt idx="10421">
                  <c:v>-16226.985856699401</c:v>
                </c:pt>
                <c:pt idx="10422">
                  <c:v>-16314.0609800153</c:v>
                </c:pt>
                <c:pt idx="10423">
                  <c:v>-16398.702196246399</c:v>
                </c:pt>
                <c:pt idx="10424">
                  <c:v>-16530.018133481</c:v>
                </c:pt>
                <c:pt idx="10425">
                  <c:v>-16625.590590318301</c:v>
                </c:pt>
                <c:pt idx="10426">
                  <c:v>-16685.077347238199</c:v>
                </c:pt>
                <c:pt idx="10427">
                  <c:v>-16740.5456178198</c:v>
                </c:pt>
                <c:pt idx="10428">
                  <c:v>-16786.2647104854</c:v>
                </c:pt>
                <c:pt idx="10429">
                  <c:v>-16823.0679341297</c:v>
                </c:pt>
                <c:pt idx="10430">
                  <c:v>-16844.2803835778</c:v>
                </c:pt>
                <c:pt idx="10431">
                  <c:v>-16842.781083809899</c:v>
                </c:pt>
                <c:pt idx="10432">
                  <c:v>-16829.241407152302</c:v>
                </c:pt>
                <c:pt idx="10433">
                  <c:v>-16766.616089318301</c:v>
                </c:pt>
                <c:pt idx="10434">
                  <c:v>-16688.069702817102</c:v>
                </c:pt>
                <c:pt idx="10435">
                  <c:v>-16645.5636550378</c:v>
                </c:pt>
                <c:pt idx="10436">
                  <c:v>-16628.0854292187</c:v>
                </c:pt>
                <c:pt idx="10437">
                  <c:v>-16585.360178231</c:v>
                </c:pt>
                <c:pt idx="10438">
                  <c:v>-16491.878053239099</c:v>
                </c:pt>
                <c:pt idx="10439">
                  <c:v>-16393.486657097601</c:v>
                </c:pt>
                <c:pt idx="10440">
                  <c:v>-16280.1944003482</c:v>
                </c:pt>
                <c:pt idx="10441">
                  <c:v>-16173.593755550401</c:v>
                </c:pt>
                <c:pt idx="10442">
                  <c:v>-16077.539271092501</c:v>
                </c:pt>
                <c:pt idx="10443">
                  <c:v>-15967.14462823</c:v>
                </c:pt>
                <c:pt idx="10444">
                  <c:v>-15825.802995972599</c:v>
                </c:pt>
                <c:pt idx="10445">
                  <c:v>-15658.9513184681</c:v>
                </c:pt>
                <c:pt idx="10446">
                  <c:v>-15487.602227617799</c:v>
                </c:pt>
                <c:pt idx="10447">
                  <c:v>-15298.1519143438</c:v>
                </c:pt>
                <c:pt idx="10448">
                  <c:v>-15176.8139673676</c:v>
                </c:pt>
                <c:pt idx="10449">
                  <c:v>-15092.971822145601</c:v>
                </c:pt>
                <c:pt idx="10450">
                  <c:v>-14966.7172227152</c:v>
                </c:pt>
                <c:pt idx="10451">
                  <c:v>-14920.3102050282</c:v>
                </c:pt>
                <c:pt idx="10452">
                  <c:v>-14877.9010316311</c:v>
                </c:pt>
                <c:pt idx="10453">
                  <c:v>-14736.3872560076</c:v>
                </c:pt>
                <c:pt idx="10454">
                  <c:v>-14565.2078439618</c:v>
                </c:pt>
                <c:pt idx="10455">
                  <c:v>-14365.8410408041</c:v>
                </c:pt>
                <c:pt idx="10456">
                  <c:v>-14188.6888396469</c:v>
                </c:pt>
                <c:pt idx="10457">
                  <c:v>-14052.780258102701</c:v>
                </c:pt>
                <c:pt idx="10458">
                  <c:v>-13907.1213395577</c:v>
                </c:pt>
                <c:pt idx="10459">
                  <c:v>-13751.728693654301</c:v>
                </c:pt>
                <c:pt idx="10460">
                  <c:v>-13658.708032865001</c:v>
                </c:pt>
                <c:pt idx="10461">
                  <c:v>-13628.231569629899</c:v>
                </c:pt>
                <c:pt idx="10462">
                  <c:v>-13571.441952073599</c:v>
                </c:pt>
                <c:pt idx="10463">
                  <c:v>-13503.580181884599</c:v>
                </c:pt>
                <c:pt idx="10464">
                  <c:v>-13455.7018648637</c:v>
                </c:pt>
                <c:pt idx="10465">
                  <c:v>-13417.8014219747</c:v>
                </c:pt>
                <c:pt idx="10466">
                  <c:v>-13343.644972418</c:v>
                </c:pt>
                <c:pt idx="10467">
                  <c:v>-13253.712190635801</c:v>
                </c:pt>
                <c:pt idx="10468">
                  <c:v>-13200.0872226715</c:v>
                </c:pt>
                <c:pt idx="10469">
                  <c:v>-13167.895247764</c:v>
                </c:pt>
                <c:pt idx="10470">
                  <c:v>-13151.601013641101</c:v>
                </c:pt>
                <c:pt idx="10471">
                  <c:v>-13109.281258194</c:v>
                </c:pt>
                <c:pt idx="10472">
                  <c:v>-13049.236890509101</c:v>
                </c:pt>
                <c:pt idx="10473">
                  <c:v>-13028.7462115657</c:v>
                </c:pt>
                <c:pt idx="10474">
                  <c:v>-13020.4949107223</c:v>
                </c:pt>
                <c:pt idx="10475">
                  <c:v>-13025.3149731424</c:v>
                </c:pt>
                <c:pt idx="10476">
                  <c:v>-13054.212500060199</c:v>
                </c:pt>
                <c:pt idx="10477">
                  <c:v>-13086.2036339024</c:v>
                </c:pt>
                <c:pt idx="10478">
                  <c:v>-13082.850896231201</c:v>
                </c:pt>
                <c:pt idx="10479">
                  <c:v>-13086.561313689401</c:v>
                </c:pt>
                <c:pt idx="10480">
                  <c:v>-13143.425319182799</c:v>
                </c:pt>
                <c:pt idx="10481">
                  <c:v>-13181.045941303601</c:v>
                </c:pt>
                <c:pt idx="10482">
                  <c:v>-13149.3285997271</c:v>
                </c:pt>
                <c:pt idx="10483">
                  <c:v>-13123.8905485458</c:v>
                </c:pt>
                <c:pt idx="10484">
                  <c:v>-13175.364316941501</c:v>
                </c:pt>
                <c:pt idx="10485">
                  <c:v>-13275.6726512226</c:v>
                </c:pt>
                <c:pt idx="10486">
                  <c:v>-13323.7196495262</c:v>
                </c:pt>
                <c:pt idx="10487">
                  <c:v>-13308.022256819801</c:v>
                </c:pt>
                <c:pt idx="10488">
                  <c:v>-13323.0831987034</c:v>
                </c:pt>
                <c:pt idx="10489">
                  <c:v>-13374.0277721768</c:v>
                </c:pt>
                <c:pt idx="10490">
                  <c:v>-13447.156347624499</c:v>
                </c:pt>
                <c:pt idx="10491">
                  <c:v>-13513.513539632801</c:v>
                </c:pt>
                <c:pt idx="10492">
                  <c:v>-13508.6564496027</c:v>
                </c:pt>
                <c:pt idx="10493">
                  <c:v>-13477.225407132501</c:v>
                </c:pt>
                <c:pt idx="10494">
                  <c:v>-13482.541481505699</c:v>
                </c:pt>
                <c:pt idx="10495">
                  <c:v>-13488.596868681099</c:v>
                </c:pt>
                <c:pt idx="10496">
                  <c:v>-13548.0322522268</c:v>
                </c:pt>
                <c:pt idx="10497">
                  <c:v>-13660.4166874081</c:v>
                </c:pt>
                <c:pt idx="10498">
                  <c:v>-13743.7313395687</c:v>
                </c:pt>
                <c:pt idx="10499">
                  <c:v>-13778.8366147984</c:v>
                </c:pt>
                <c:pt idx="10500">
                  <c:v>-13713.776285341601</c:v>
                </c:pt>
                <c:pt idx="10501">
                  <c:v>-13621.0471189986</c:v>
                </c:pt>
                <c:pt idx="10502">
                  <c:v>-13597.9967059189</c:v>
                </c:pt>
                <c:pt idx="10503">
                  <c:v>-13604.700797579801</c:v>
                </c:pt>
                <c:pt idx="10504">
                  <c:v>-13607.1946826168</c:v>
                </c:pt>
                <c:pt idx="10505">
                  <c:v>-13596.230829145101</c:v>
                </c:pt>
                <c:pt idx="10506">
                  <c:v>-13592.5927412166</c:v>
                </c:pt>
                <c:pt idx="10507">
                  <c:v>-13525.770168004299</c:v>
                </c:pt>
                <c:pt idx="10508">
                  <c:v>-13424.849109223</c:v>
                </c:pt>
                <c:pt idx="10509">
                  <c:v>-13370.981170982101</c:v>
                </c:pt>
                <c:pt idx="10510">
                  <c:v>-13348.830315801</c:v>
                </c:pt>
                <c:pt idx="10511">
                  <c:v>-13311.339748174199</c:v>
                </c:pt>
                <c:pt idx="10512">
                  <c:v>-13215.2529160391</c:v>
                </c:pt>
                <c:pt idx="10513">
                  <c:v>-13087.952395177799</c:v>
                </c:pt>
                <c:pt idx="10514">
                  <c:v>-12969.071792941801</c:v>
                </c:pt>
                <c:pt idx="10515">
                  <c:v>-12860.686804827301</c:v>
                </c:pt>
                <c:pt idx="10516">
                  <c:v>-12730.554295308701</c:v>
                </c:pt>
                <c:pt idx="10517">
                  <c:v>-12565.0146824279</c:v>
                </c:pt>
                <c:pt idx="10518">
                  <c:v>-12393.563793347899</c:v>
                </c:pt>
                <c:pt idx="10519">
                  <c:v>-12242.5070160878</c:v>
                </c:pt>
                <c:pt idx="10520">
                  <c:v>-12100.6450087094</c:v>
                </c:pt>
                <c:pt idx="10521">
                  <c:v>-11936.750388193799</c:v>
                </c:pt>
                <c:pt idx="10522">
                  <c:v>-11735.659983043901</c:v>
                </c:pt>
                <c:pt idx="10523">
                  <c:v>-11511.578754603401</c:v>
                </c:pt>
                <c:pt idx="10524">
                  <c:v>-11291.6371605114</c:v>
                </c:pt>
                <c:pt idx="10525">
                  <c:v>-11066.945224917001</c:v>
                </c:pt>
                <c:pt idx="10526">
                  <c:v>-10826.066017265401</c:v>
                </c:pt>
                <c:pt idx="10527">
                  <c:v>-10572.2687958119</c:v>
                </c:pt>
                <c:pt idx="10528">
                  <c:v>-10306.6140990523</c:v>
                </c:pt>
                <c:pt idx="10529">
                  <c:v>-10003.3467089522</c:v>
                </c:pt>
                <c:pt idx="10530">
                  <c:v>-9732.7968550957994</c:v>
                </c:pt>
                <c:pt idx="10531">
                  <c:v>-9474.7979832218807</c:v>
                </c:pt>
                <c:pt idx="10532">
                  <c:v>-9153.7526291378599</c:v>
                </c:pt>
                <c:pt idx="10533">
                  <c:v>-8813.4292091417792</c:v>
                </c:pt>
                <c:pt idx="10534">
                  <c:v>-8477.2076077211204</c:v>
                </c:pt>
                <c:pt idx="10535">
                  <c:v>-8148.6093116620204</c:v>
                </c:pt>
                <c:pt idx="10536">
                  <c:v>-7812.57134196472</c:v>
                </c:pt>
                <c:pt idx="10537">
                  <c:v>-7470.5676758462796</c:v>
                </c:pt>
                <c:pt idx="10538">
                  <c:v>-7122.1396226745601</c:v>
                </c:pt>
                <c:pt idx="10539">
                  <c:v>-6768.8906530295499</c:v>
                </c:pt>
                <c:pt idx="10540">
                  <c:v>-6415.3597054965303</c:v>
                </c:pt>
                <c:pt idx="10541">
                  <c:v>-6042.6398928265698</c:v>
                </c:pt>
                <c:pt idx="10542">
                  <c:v>-5711.71985918261</c:v>
                </c:pt>
                <c:pt idx="10543">
                  <c:v>-5437.5265897926602</c:v>
                </c:pt>
                <c:pt idx="10544">
                  <c:v>-5120.5915304520504</c:v>
                </c:pt>
                <c:pt idx="10545">
                  <c:v>-4733.4155088059697</c:v>
                </c:pt>
                <c:pt idx="10546">
                  <c:v>-4310.8590145183998</c:v>
                </c:pt>
                <c:pt idx="10547">
                  <c:v>-3895.3572773099299</c:v>
                </c:pt>
                <c:pt idx="10548">
                  <c:v>-3486.51648204197</c:v>
                </c:pt>
                <c:pt idx="10549">
                  <c:v>-3077.3114590775499</c:v>
                </c:pt>
                <c:pt idx="10550">
                  <c:v>-2678.5210716113002</c:v>
                </c:pt>
                <c:pt idx="10551">
                  <c:v>-2298.3014317106199</c:v>
                </c:pt>
                <c:pt idx="10552">
                  <c:v>-1904.6416240383401</c:v>
                </c:pt>
                <c:pt idx="10553">
                  <c:v>-1551.1651907000501</c:v>
                </c:pt>
                <c:pt idx="10554">
                  <c:v>-1251.4970558458001</c:v>
                </c:pt>
                <c:pt idx="10555">
                  <c:v>-918.30051666340103</c:v>
                </c:pt>
                <c:pt idx="10556">
                  <c:v>-571.51101389497398</c:v>
                </c:pt>
                <c:pt idx="10557">
                  <c:v>-226.197556234411</c:v>
                </c:pt>
                <c:pt idx="10558">
                  <c:v>123.157885930001</c:v>
                </c:pt>
                <c:pt idx="10559">
                  <c:v>463.96276809111998</c:v>
                </c:pt>
                <c:pt idx="10560">
                  <c:v>805.51885452413103</c:v>
                </c:pt>
                <c:pt idx="10561">
                  <c:v>1157.73039042085</c:v>
                </c:pt>
                <c:pt idx="10562">
                  <c:v>1512.9872207861399</c:v>
                </c:pt>
                <c:pt idx="10563">
                  <c:v>1868.08045255767</c:v>
                </c:pt>
                <c:pt idx="10564">
                  <c:v>2194.50065665379</c:v>
                </c:pt>
                <c:pt idx="10565">
                  <c:v>2498.7796079888299</c:v>
                </c:pt>
                <c:pt idx="10566">
                  <c:v>2821.44026780065</c:v>
                </c:pt>
                <c:pt idx="10567">
                  <c:v>3096.8088994954001</c:v>
                </c:pt>
                <c:pt idx="10568">
                  <c:v>3347.32736847463</c:v>
                </c:pt>
                <c:pt idx="10569">
                  <c:v>3626.42229409322</c:v>
                </c:pt>
                <c:pt idx="10570">
                  <c:v>3878.3379543866599</c:v>
                </c:pt>
                <c:pt idx="10571">
                  <c:v>4123.0968388008696</c:v>
                </c:pt>
                <c:pt idx="10572">
                  <c:v>4406.1401797014996</c:v>
                </c:pt>
                <c:pt idx="10573">
                  <c:v>4715.2119474679203</c:v>
                </c:pt>
                <c:pt idx="10574">
                  <c:v>5022.1934702519302</c:v>
                </c:pt>
                <c:pt idx="10575">
                  <c:v>5324.3001051739502</c:v>
                </c:pt>
                <c:pt idx="10576">
                  <c:v>5578.6041291708798</c:v>
                </c:pt>
                <c:pt idx="10577">
                  <c:v>5761.0428051584304</c:v>
                </c:pt>
                <c:pt idx="10578">
                  <c:v>5938.0687289213502</c:v>
                </c:pt>
                <c:pt idx="10579">
                  <c:v>6150.8376478292903</c:v>
                </c:pt>
                <c:pt idx="10580">
                  <c:v>6375.8291790717003</c:v>
                </c:pt>
                <c:pt idx="10581">
                  <c:v>6584.0793999955804</c:v>
                </c:pt>
                <c:pt idx="10582">
                  <c:v>6740.3749573709101</c:v>
                </c:pt>
                <c:pt idx="10583">
                  <c:v>6905.5835863900402</c:v>
                </c:pt>
                <c:pt idx="10584">
                  <c:v>7131.0268081046897</c:v>
                </c:pt>
                <c:pt idx="10585">
                  <c:v>7351.1463617340396</c:v>
                </c:pt>
                <c:pt idx="10586">
                  <c:v>7600.69356393827</c:v>
                </c:pt>
                <c:pt idx="10587">
                  <c:v>7799.42727727904</c:v>
                </c:pt>
                <c:pt idx="10588">
                  <c:v>7882.5373902809197</c:v>
                </c:pt>
                <c:pt idx="10589">
                  <c:v>7997.6393223761297</c:v>
                </c:pt>
                <c:pt idx="10590">
                  <c:v>8108.0623352512603</c:v>
                </c:pt>
                <c:pt idx="10591">
                  <c:v>8188.5521974164703</c:v>
                </c:pt>
                <c:pt idx="10592">
                  <c:v>8321.7558337461596</c:v>
                </c:pt>
                <c:pt idx="10593">
                  <c:v>8499.6434087688995</c:v>
                </c:pt>
                <c:pt idx="10594">
                  <c:v>8671.9007398250396</c:v>
                </c:pt>
                <c:pt idx="10595">
                  <c:v>8816.2142956504395</c:v>
                </c:pt>
                <c:pt idx="10596">
                  <c:v>8989.0322159924308</c:v>
                </c:pt>
                <c:pt idx="10597">
                  <c:v>9200.8078546707802</c:v>
                </c:pt>
                <c:pt idx="10598">
                  <c:v>9349.2762696863902</c:v>
                </c:pt>
                <c:pt idx="10599">
                  <c:v>9406.5709910478399</c:v>
                </c:pt>
                <c:pt idx="10600">
                  <c:v>9483.4545922847501</c:v>
                </c:pt>
                <c:pt idx="10601">
                  <c:v>9587.1897284520201</c:v>
                </c:pt>
                <c:pt idx="10602">
                  <c:v>9698.4776796025599</c:v>
                </c:pt>
                <c:pt idx="10603">
                  <c:v>9820.3793665609992</c:v>
                </c:pt>
                <c:pt idx="10604">
                  <c:v>9947.6434041554294</c:v>
                </c:pt>
                <c:pt idx="10605">
                  <c:v>10060.724272781599</c:v>
                </c:pt>
                <c:pt idx="10606">
                  <c:v>10155.0998271959</c:v>
                </c:pt>
                <c:pt idx="10607">
                  <c:v>10248.1774422414</c:v>
                </c:pt>
                <c:pt idx="10608">
                  <c:v>10340.709673400001</c:v>
                </c:pt>
                <c:pt idx="10609">
                  <c:v>10456.142445429099</c:v>
                </c:pt>
                <c:pt idx="10610">
                  <c:v>10582.491411400901</c:v>
                </c:pt>
                <c:pt idx="10611">
                  <c:v>10669.471676499799</c:v>
                </c:pt>
                <c:pt idx="10612">
                  <c:v>10760.944136504701</c:v>
                </c:pt>
                <c:pt idx="10613">
                  <c:v>10893.081927438499</c:v>
                </c:pt>
                <c:pt idx="10614">
                  <c:v>11030.0241952782</c:v>
                </c:pt>
                <c:pt idx="10615">
                  <c:v>11168.907333118599</c:v>
                </c:pt>
                <c:pt idx="10616">
                  <c:v>11270.5994969287</c:v>
                </c:pt>
                <c:pt idx="10617">
                  <c:v>11343.643282622599</c:v>
                </c:pt>
                <c:pt idx="10618">
                  <c:v>11432.917901741401</c:v>
                </c:pt>
                <c:pt idx="10619">
                  <c:v>11557.908541598899</c:v>
                </c:pt>
                <c:pt idx="10620">
                  <c:v>11655.956906392399</c:v>
                </c:pt>
                <c:pt idx="10621">
                  <c:v>11708.238706816799</c:v>
                </c:pt>
                <c:pt idx="10622">
                  <c:v>11798.9877580133</c:v>
                </c:pt>
                <c:pt idx="10623">
                  <c:v>11913.462190058701</c:v>
                </c:pt>
                <c:pt idx="10624">
                  <c:v>12035.1640055798</c:v>
                </c:pt>
                <c:pt idx="10625">
                  <c:v>12161.145632878</c:v>
                </c:pt>
                <c:pt idx="10626">
                  <c:v>12292.073001450701</c:v>
                </c:pt>
                <c:pt idx="10627">
                  <c:v>12396.977221139799</c:v>
                </c:pt>
                <c:pt idx="10628">
                  <c:v>12464.314873548101</c:v>
                </c:pt>
                <c:pt idx="10629">
                  <c:v>12521.9021396799</c:v>
                </c:pt>
                <c:pt idx="10630">
                  <c:v>12586.9026090813</c:v>
                </c:pt>
                <c:pt idx="10631">
                  <c:v>12699.2248899117</c:v>
                </c:pt>
                <c:pt idx="10632">
                  <c:v>12821.7019068028</c:v>
                </c:pt>
                <c:pt idx="10633">
                  <c:v>12891.495914605801</c:v>
                </c:pt>
                <c:pt idx="10634">
                  <c:v>12947.315912759501</c:v>
                </c:pt>
                <c:pt idx="10635">
                  <c:v>13015.589479587599</c:v>
                </c:pt>
                <c:pt idx="10636">
                  <c:v>13086.574262317899</c:v>
                </c:pt>
                <c:pt idx="10637">
                  <c:v>13160.4197937396</c:v>
                </c:pt>
                <c:pt idx="10638">
                  <c:v>13200.6616877046</c:v>
                </c:pt>
                <c:pt idx="10639">
                  <c:v>13207.143022554799</c:v>
                </c:pt>
                <c:pt idx="10640">
                  <c:v>13220.7653365316</c:v>
                </c:pt>
                <c:pt idx="10641">
                  <c:v>13240.269707355201</c:v>
                </c:pt>
                <c:pt idx="10642">
                  <c:v>13270.853123159201</c:v>
                </c:pt>
                <c:pt idx="10643">
                  <c:v>13302.4440261975</c:v>
                </c:pt>
                <c:pt idx="10644">
                  <c:v>13325.1918848474</c:v>
                </c:pt>
                <c:pt idx="10645">
                  <c:v>13348.519007844499</c:v>
                </c:pt>
                <c:pt idx="10646">
                  <c:v>13367.161773501901</c:v>
                </c:pt>
                <c:pt idx="10647">
                  <c:v>13365.961350072101</c:v>
                </c:pt>
                <c:pt idx="10648">
                  <c:v>13345.2833637114</c:v>
                </c:pt>
                <c:pt idx="10649">
                  <c:v>13277.011023146501</c:v>
                </c:pt>
                <c:pt idx="10650">
                  <c:v>13162.182684634001</c:v>
                </c:pt>
                <c:pt idx="10651">
                  <c:v>13038.3321690623</c:v>
                </c:pt>
                <c:pt idx="10652">
                  <c:v>12910.556191117201</c:v>
                </c:pt>
                <c:pt idx="10653">
                  <c:v>12820.2563949458</c:v>
                </c:pt>
                <c:pt idx="10654">
                  <c:v>12732.019773460001</c:v>
                </c:pt>
                <c:pt idx="10655">
                  <c:v>12598.121052826</c:v>
                </c:pt>
                <c:pt idx="10656">
                  <c:v>12519.367432457801</c:v>
                </c:pt>
                <c:pt idx="10657">
                  <c:v>12453.5283004994</c:v>
                </c:pt>
                <c:pt idx="10658">
                  <c:v>12320.9554826887</c:v>
                </c:pt>
                <c:pt idx="10659">
                  <c:v>12172.554983948001</c:v>
                </c:pt>
                <c:pt idx="10660">
                  <c:v>12010.822328783701</c:v>
                </c:pt>
                <c:pt idx="10661">
                  <c:v>11850.305594017</c:v>
                </c:pt>
                <c:pt idx="10662">
                  <c:v>11686.887666988699</c:v>
                </c:pt>
                <c:pt idx="10663">
                  <c:v>11499.4588120271</c:v>
                </c:pt>
                <c:pt idx="10664">
                  <c:v>11275.807930662901</c:v>
                </c:pt>
                <c:pt idx="10665">
                  <c:v>11025.1914197523</c:v>
                </c:pt>
                <c:pt idx="10666">
                  <c:v>10776.465836270499</c:v>
                </c:pt>
                <c:pt idx="10667">
                  <c:v>10552.456886783601</c:v>
                </c:pt>
                <c:pt idx="10668">
                  <c:v>10301.1465043356</c:v>
                </c:pt>
                <c:pt idx="10669">
                  <c:v>10002.841957982901</c:v>
                </c:pt>
                <c:pt idx="10670">
                  <c:v>9703.1392753071996</c:v>
                </c:pt>
                <c:pt idx="10671">
                  <c:v>9409.2979501548507</c:v>
                </c:pt>
                <c:pt idx="10672">
                  <c:v>9091.9206053468006</c:v>
                </c:pt>
                <c:pt idx="10673">
                  <c:v>8758.7352766475306</c:v>
                </c:pt>
                <c:pt idx="10674">
                  <c:v>8458.4219732483598</c:v>
                </c:pt>
                <c:pt idx="10675">
                  <c:v>8198.4334694735608</c:v>
                </c:pt>
                <c:pt idx="10676">
                  <c:v>7946.24409203714</c:v>
                </c:pt>
                <c:pt idx="10677">
                  <c:v>7664.2983333655402</c:v>
                </c:pt>
                <c:pt idx="10678">
                  <c:v>7359.9268040180796</c:v>
                </c:pt>
                <c:pt idx="10679">
                  <c:v>7046.47935845346</c:v>
                </c:pt>
                <c:pt idx="10680">
                  <c:v>6705.8811575283598</c:v>
                </c:pt>
                <c:pt idx="10681">
                  <c:v>6331.3341225617096</c:v>
                </c:pt>
                <c:pt idx="10682">
                  <c:v>5982.8153256385804</c:v>
                </c:pt>
                <c:pt idx="10683">
                  <c:v>5643.9281964831898</c:v>
                </c:pt>
                <c:pt idx="10684">
                  <c:v>5282.4709190694603</c:v>
                </c:pt>
                <c:pt idx="10685">
                  <c:v>4916.4797278215201</c:v>
                </c:pt>
                <c:pt idx="10686">
                  <c:v>4549.1970443100699</c:v>
                </c:pt>
                <c:pt idx="10687">
                  <c:v>4193.7352228159998</c:v>
                </c:pt>
                <c:pt idx="10688">
                  <c:v>3850.0192172329198</c:v>
                </c:pt>
                <c:pt idx="10689">
                  <c:v>3507.1801884425599</c:v>
                </c:pt>
                <c:pt idx="10690">
                  <c:v>3168.7617133201602</c:v>
                </c:pt>
                <c:pt idx="10691">
                  <c:v>2865.8807990130999</c:v>
                </c:pt>
                <c:pt idx="10692">
                  <c:v>2581.66172172902</c:v>
                </c:pt>
                <c:pt idx="10693">
                  <c:v>2232.5795771005301</c:v>
                </c:pt>
                <c:pt idx="10694">
                  <c:v>1868.2157127453499</c:v>
                </c:pt>
                <c:pt idx="10695">
                  <c:v>1545.65502487093</c:v>
                </c:pt>
                <c:pt idx="10696">
                  <c:v>1228.7859758509001</c:v>
                </c:pt>
                <c:pt idx="10697">
                  <c:v>903.75455742169697</c:v>
                </c:pt>
                <c:pt idx="10698">
                  <c:v>585.40078163143801</c:v>
                </c:pt>
                <c:pt idx="10699">
                  <c:v>279.19733303971799</c:v>
                </c:pt>
                <c:pt idx="10700">
                  <c:v>-38.893804606727997</c:v>
                </c:pt>
                <c:pt idx="10701">
                  <c:v>-333.08124150047001</c:v>
                </c:pt>
                <c:pt idx="10702">
                  <c:v>-617.62859894129599</c:v>
                </c:pt>
                <c:pt idx="10703">
                  <c:v>-914.95634278993703</c:v>
                </c:pt>
                <c:pt idx="10704">
                  <c:v>-1192.23214597829</c:v>
                </c:pt>
                <c:pt idx="10705">
                  <c:v>-1462.5739670348</c:v>
                </c:pt>
                <c:pt idx="10706">
                  <c:v>-1728.4152271769899</c:v>
                </c:pt>
                <c:pt idx="10707">
                  <c:v>-1982.33237316945</c:v>
                </c:pt>
                <c:pt idx="10708">
                  <c:v>-2252.2847238815498</c:v>
                </c:pt>
                <c:pt idx="10709">
                  <c:v>-2524.22003063799</c:v>
                </c:pt>
                <c:pt idx="10710">
                  <c:v>-2773.68831136067</c:v>
                </c:pt>
                <c:pt idx="10711">
                  <c:v>-3011.3606466293099</c:v>
                </c:pt>
                <c:pt idx="10712">
                  <c:v>-3212.6779690816002</c:v>
                </c:pt>
                <c:pt idx="10713">
                  <c:v>-3375.8132163727701</c:v>
                </c:pt>
                <c:pt idx="10714">
                  <c:v>-3547.28847097056</c:v>
                </c:pt>
                <c:pt idx="10715">
                  <c:v>-3741.5614940174701</c:v>
                </c:pt>
                <c:pt idx="10716">
                  <c:v>-3903.00556111789</c:v>
                </c:pt>
                <c:pt idx="10717">
                  <c:v>-4055.8708463813</c:v>
                </c:pt>
                <c:pt idx="10718">
                  <c:v>-4243.1888020892602</c:v>
                </c:pt>
                <c:pt idx="10719">
                  <c:v>-4415.15684449534</c:v>
                </c:pt>
                <c:pt idx="10720">
                  <c:v>-4593.6052663173496</c:v>
                </c:pt>
                <c:pt idx="10721">
                  <c:v>-4770.37965451946</c:v>
                </c:pt>
                <c:pt idx="10722">
                  <c:v>-4918.8480825808001</c:v>
                </c:pt>
                <c:pt idx="10723">
                  <c:v>-5039.8902982847203</c:v>
                </c:pt>
                <c:pt idx="10724">
                  <c:v>-5143.3641720432697</c:v>
                </c:pt>
                <c:pt idx="10725">
                  <c:v>-5247.8471744096296</c:v>
                </c:pt>
                <c:pt idx="10726">
                  <c:v>-5351.9276612252597</c:v>
                </c:pt>
                <c:pt idx="10727">
                  <c:v>-5438.8793038288104</c:v>
                </c:pt>
                <c:pt idx="10728">
                  <c:v>-5498.8858720008502</c:v>
                </c:pt>
                <c:pt idx="10729">
                  <c:v>-5563.3440208697702</c:v>
                </c:pt>
                <c:pt idx="10730">
                  <c:v>-5669.1547350168503</c:v>
                </c:pt>
                <c:pt idx="10731">
                  <c:v>-5779.1566442817202</c:v>
                </c:pt>
                <c:pt idx="10732">
                  <c:v>-5859.0342941103299</c:v>
                </c:pt>
                <c:pt idx="10733">
                  <c:v>-5915.7126931960001</c:v>
                </c:pt>
                <c:pt idx="10734">
                  <c:v>-5911.8251742949797</c:v>
                </c:pt>
                <c:pt idx="10735">
                  <c:v>-5871.0207056828704</c:v>
                </c:pt>
                <c:pt idx="10736">
                  <c:v>-5877.8403828775599</c:v>
                </c:pt>
                <c:pt idx="10737">
                  <c:v>-5933.0688608521996</c:v>
                </c:pt>
                <c:pt idx="10738">
                  <c:v>-5996.63580721576</c:v>
                </c:pt>
                <c:pt idx="10739">
                  <c:v>-6062.4287819396304</c:v>
                </c:pt>
                <c:pt idx="10740">
                  <c:v>-6111.8351597657602</c:v>
                </c:pt>
                <c:pt idx="10741">
                  <c:v>-6127.5953941572197</c:v>
                </c:pt>
                <c:pt idx="10742">
                  <c:v>-6150.4211793914801</c:v>
                </c:pt>
                <c:pt idx="10743">
                  <c:v>-6168.9545155624701</c:v>
                </c:pt>
                <c:pt idx="10744">
                  <c:v>-6159.5614191841596</c:v>
                </c:pt>
                <c:pt idx="10745">
                  <c:v>-6146.2639554176603</c:v>
                </c:pt>
                <c:pt idx="10746">
                  <c:v>-6146.5784222112397</c:v>
                </c:pt>
                <c:pt idx="10747">
                  <c:v>-6159.9373740822202</c:v>
                </c:pt>
                <c:pt idx="10748">
                  <c:v>-6165.1649036087701</c:v>
                </c:pt>
                <c:pt idx="10749">
                  <c:v>-6155.7768805543301</c:v>
                </c:pt>
                <c:pt idx="10750">
                  <c:v>-6155.2381935850399</c:v>
                </c:pt>
                <c:pt idx="10751">
                  <c:v>-6173.7143412004898</c:v>
                </c:pt>
                <c:pt idx="10752">
                  <c:v>-6187.6095649013596</c:v>
                </c:pt>
                <c:pt idx="10753">
                  <c:v>-6195.2994899533996</c:v>
                </c:pt>
                <c:pt idx="10754">
                  <c:v>-6201.1798988084502</c:v>
                </c:pt>
                <c:pt idx="10755">
                  <c:v>-6222.5397588182104</c:v>
                </c:pt>
                <c:pt idx="10756">
                  <c:v>-6270.56520485705</c:v>
                </c:pt>
                <c:pt idx="10757">
                  <c:v>-6317.2098358406301</c:v>
                </c:pt>
                <c:pt idx="10758">
                  <c:v>-6330.4074568451997</c:v>
                </c:pt>
                <c:pt idx="10759">
                  <c:v>-6330.0085744067701</c:v>
                </c:pt>
                <c:pt idx="10760">
                  <c:v>-6340.5191216174799</c:v>
                </c:pt>
                <c:pt idx="10761">
                  <c:v>-6382.5158140102303</c:v>
                </c:pt>
                <c:pt idx="10762">
                  <c:v>-6429.00335826847</c:v>
                </c:pt>
                <c:pt idx="10763">
                  <c:v>-6447.7867671563899</c:v>
                </c:pt>
                <c:pt idx="10764">
                  <c:v>-6440.8396722166299</c:v>
                </c:pt>
                <c:pt idx="10765">
                  <c:v>-6431.0155596690402</c:v>
                </c:pt>
                <c:pt idx="10766">
                  <c:v>-6430.41503632882</c:v>
                </c:pt>
                <c:pt idx="10767">
                  <c:v>-6412.3688353181997</c:v>
                </c:pt>
                <c:pt idx="10768">
                  <c:v>-6454.5904793698901</c:v>
                </c:pt>
                <c:pt idx="10769">
                  <c:v>-6527.8358073515501</c:v>
                </c:pt>
                <c:pt idx="10770">
                  <c:v>-6559.1299317074199</c:v>
                </c:pt>
                <c:pt idx="10771">
                  <c:v>-6595.8571848138399</c:v>
                </c:pt>
                <c:pt idx="10772">
                  <c:v>-6627.5796439673104</c:v>
                </c:pt>
                <c:pt idx="10773">
                  <c:v>-6646.08765120927</c:v>
                </c:pt>
                <c:pt idx="10774">
                  <c:v>-6658.5342445386596</c:v>
                </c:pt>
                <c:pt idx="10775">
                  <c:v>-6663.1302127378303</c:v>
                </c:pt>
                <c:pt idx="10776">
                  <c:v>-6685.6122913220397</c:v>
                </c:pt>
                <c:pt idx="10777">
                  <c:v>-6726.0386292351895</c:v>
                </c:pt>
                <c:pt idx="10778">
                  <c:v>-6754.3835806243997</c:v>
                </c:pt>
                <c:pt idx="10779">
                  <c:v>-6751.1914646222103</c:v>
                </c:pt>
                <c:pt idx="10780">
                  <c:v>-6745.9798362971196</c:v>
                </c:pt>
                <c:pt idx="10781">
                  <c:v>-6758.81620429741</c:v>
                </c:pt>
                <c:pt idx="10782">
                  <c:v>-6753.2643007584002</c:v>
                </c:pt>
                <c:pt idx="10783">
                  <c:v>-6709.7583863331001</c:v>
                </c:pt>
                <c:pt idx="10784">
                  <c:v>-6693.8407812006799</c:v>
                </c:pt>
                <c:pt idx="10785">
                  <c:v>-6725.3950457601404</c:v>
                </c:pt>
                <c:pt idx="10786">
                  <c:v>-6716.4329259216802</c:v>
                </c:pt>
                <c:pt idx="10787">
                  <c:v>-6701.6109862921703</c:v>
                </c:pt>
                <c:pt idx="10788">
                  <c:v>-6696.4593776930296</c:v>
                </c:pt>
                <c:pt idx="10789">
                  <c:v>-6672.5299951626403</c:v>
                </c:pt>
                <c:pt idx="10790">
                  <c:v>-6625.0283360907797</c:v>
                </c:pt>
                <c:pt idx="10791">
                  <c:v>-6567.0343079601398</c:v>
                </c:pt>
                <c:pt idx="10792">
                  <c:v>-6509.9626996357601</c:v>
                </c:pt>
                <c:pt idx="10793">
                  <c:v>-6439.6006220187201</c:v>
                </c:pt>
                <c:pt idx="10794">
                  <c:v>-6372.2659543949103</c:v>
                </c:pt>
                <c:pt idx="10795">
                  <c:v>-6305.5002373623201</c:v>
                </c:pt>
                <c:pt idx="10796">
                  <c:v>-6216.3950196424203</c:v>
                </c:pt>
                <c:pt idx="10797">
                  <c:v>-6096.2664216788498</c:v>
                </c:pt>
                <c:pt idx="10798">
                  <c:v>-6007.9382002873399</c:v>
                </c:pt>
                <c:pt idx="10799">
                  <c:v>-5948.0624786201597</c:v>
                </c:pt>
                <c:pt idx="10800">
                  <c:v>-5853.6336395844401</c:v>
                </c:pt>
                <c:pt idx="10801">
                  <c:v>-5736.7893495108801</c:v>
                </c:pt>
                <c:pt idx="10802">
                  <c:v>-5596.3134807446304</c:v>
                </c:pt>
                <c:pt idx="10803">
                  <c:v>-5445.9594058481498</c:v>
                </c:pt>
                <c:pt idx="10804">
                  <c:v>-5293.0822580964796</c:v>
                </c:pt>
                <c:pt idx="10805">
                  <c:v>-5122.8191869932098</c:v>
                </c:pt>
                <c:pt idx="10806">
                  <c:v>-4951.8109694444001</c:v>
                </c:pt>
                <c:pt idx="10807">
                  <c:v>-4792.56974888281</c:v>
                </c:pt>
                <c:pt idx="10808">
                  <c:v>-4628.4983703498901</c:v>
                </c:pt>
                <c:pt idx="10809">
                  <c:v>-4441.4878611051899</c:v>
                </c:pt>
                <c:pt idx="10810">
                  <c:v>-4225.2371931300204</c:v>
                </c:pt>
                <c:pt idx="10811">
                  <c:v>-3981.4780460942402</c:v>
                </c:pt>
                <c:pt idx="10812">
                  <c:v>-3680.7633565557999</c:v>
                </c:pt>
                <c:pt idx="10813">
                  <c:v>-3466.2321093901801</c:v>
                </c:pt>
                <c:pt idx="10814">
                  <c:v>-3329.5624339637802</c:v>
                </c:pt>
                <c:pt idx="10815">
                  <c:v>-3127.3249915973802</c:v>
                </c:pt>
                <c:pt idx="10816">
                  <c:v>-2906.4574431218798</c:v>
                </c:pt>
                <c:pt idx="10817">
                  <c:v>-2670.4074045961002</c:v>
                </c:pt>
                <c:pt idx="10818">
                  <c:v>-2428.1314656252698</c:v>
                </c:pt>
                <c:pt idx="10819">
                  <c:v>-2189.7646560121798</c:v>
                </c:pt>
                <c:pt idx="10820">
                  <c:v>-1974.7174851910399</c:v>
                </c:pt>
                <c:pt idx="10821">
                  <c:v>-1745.52246830392</c:v>
                </c:pt>
                <c:pt idx="10822">
                  <c:v>-1475.4480457438001</c:v>
                </c:pt>
                <c:pt idx="10823">
                  <c:v>-1199.34937368496</c:v>
                </c:pt>
                <c:pt idx="10824">
                  <c:v>-899.52089852966401</c:v>
                </c:pt>
                <c:pt idx="10825">
                  <c:v>-566.43697359241798</c:v>
                </c:pt>
                <c:pt idx="10826">
                  <c:v>-242.16043090280101</c:v>
                </c:pt>
                <c:pt idx="10827">
                  <c:v>19.2016986759178</c:v>
                </c:pt>
                <c:pt idx="10828">
                  <c:v>221.14359019153301</c:v>
                </c:pt>
                <c:pt idx="10829">
                  <c:v>421.404881560418</c:v>
                </c:pt>
                <c:pt idx="10830">
                  <c:v>641.38660233277199</c:v>
                </c:pt>
                <c:pt idx="10831">
                  <c:v>874.84364487880703</c:v>
                </c:pt>
                <c:pt idx="10832">
                  <c:v>1145.78355270218</c:v>
                </c:pt>
                <c:pt idx="10833">
                  <c:v>1439.5879770706099</c:v>
                </c:pt>
                <c:pt idx="10834">
                  <c:v>1724.7018251586401</c:v>
                </c:pt>
                <c:pt idx="10835">
                  <c:v>1965.4829764419601</c:v>
                </c:pt>
                <c:pt idx="10836">
                  <c:v>2183.0697788703901</c:v>
                </c:pt>
                <c:pt idx="10837">
                  <c:v>2414.6691061054598</c:v>
                </c:pt>
                <c:pt idx="10838">
                  <c:v>2624.3387358602899</c:v>
                </c:pt>
                <c:pt idx="10839">
                  <c:v>2795.8898132822601</c:v>
                </c:pt>
                <c:pt idx="10840">
                  <c:v>2961.0865011799701</c:v>
                </c:pt>
                <c:pt idx="10841">
                  <c:v>3143.0363843987502</c:v>
                </c:pt>
                <c:pt idx="10842">
                  <c:v>3304.7004170720702</c:v>
                </c:pt>
                <c:pt idx="10843">
                  <c:v>3461.8902128813102</c:v>
                </c:pt>
                <c:pt idx="10844">
                  <c:v>3626.1780820977901</c:v>
                </c:pt>
                <c:pt idx="10845">
                  <c:v>3781.3733077678098</c:v>
                </c:pt>
                <c:pt idx="10846">
                  <c:v>3947.7811292012798</c:v>
                </c:pt>
                <c:pt idx="10847">
                  <c:v>4118.0237919385199</c:v>
                </c:pt>
                <c:pt idx="10848">
                  <c:v>4264.3532207189401</c:v>
                </c:pt>
                <c:pt idx="10849">
                  <c:v>4388.3682790221801</c:v>
                </c:pt>
                <c:pt idx="10850">
                  <c:v>4485.6124036008696</c:v>
                </c:pt>
                <c:pt idx="10851">
                  <c:v>4559.1837791144699</c:v>
                </c:pt>
                <c:pt idx="10852">
                  <c:v>4618.97345048637</c:v>
                </c:pt>
                <c:pt idx="10853">
                  <c:v>4658.0408716683696</c:v>
                </c:pt>
                <c:pt idx="10854">
                  <c:v>4686.1594362262304</c:v>
                </c:pt>
                <c:pt idx="10855">
                  <c:v>4702.3392726191096</c:v>
                </c:pt>
                <c:pt idx="10856">
                  <c:v>4693.8043143005298</c:v>
                </c:pt>
                <c:pt idx="10857">
                  <c:v>4650.0933042868301</c:v>
                </c:pt>
                <c:pt idx="10858">
                  <c:v>4629.9020755252805</c:v>
                </c:pt>
                <c:pt idx="10859">
                  <c:v>4636.0414534333504</c:v>
                </c:pt>
                <c:pt idx="10860">
                  <c:v>4606.9678522562399</c:v>
                </c:pt>
                <c:pt idx="10861">
                  <c:v>4584.7722407196698</c:v>
                </c:pt>
                <c:pt idx="10862">
                  <c:v>4547.7324970155696</c:v>
                </c:pt>
                <c:pt idx="10863">
                  <c:v>4477.7774613802503</c:v>
                </c:pt>
                <c:pt idx="10864">
                  <c:v>4415.9924570024205</c:v>
                </c:pt>
                <c:pt idx="10865">
                  <c:v>4339.3753281704603</c:v>
                </c:pt>
                <c:pt idx="10866">
                  <c:v>4226.1576252528002</c:v>
                </c:pt>
                <c:pt idx="10867">
                  <c:v>4088.1040452014099</c:v>
                </c:pt>
                <c:pt idx="10868">
                  <c:v>3925.7843439182202</c:v>
                </c:pt>
                <c:pt idx="10869">
                  <c:v>3767.2950297181601</c:v>
                </c:pt>
                <c:pt idx="10870">
                  <c:v>3634.1695128619799</c:v>
                </c:pt>
                <c:pt idx="10871">
                  <c:v>3497.0487468766401</c:v>
                </c:pt>
                <c:pt idx="10872">
                  <c:v>3307.99957783322</c:v>
                </c:pt>
                <c:pt idx="10873">
                  <c:v>3101.1495044664798</c:v>
                </c:pt>
                <c:pt idx="10874">
                  <c:v>2922.4833857803201</c:v>
                </c:pt>
                <c:pt idx="10875">
                  <c:v>2739.2621948636502</c:v>
                </c:pt>
                <c:pt idx="10876">
                  <c:v>2536.8773471960099</c:v>
                </c:pt>
                <c:pt idx="10877">
                  <c:v>2317.75073301253</c:v>
                </c:pt>
                <c:pt idx="10878">
                  <c:v>2092.3114499565299</c:v>
                </c:pt>
                <c:pt idx="10879">
                  <c:v>1853.1960338552401</c:v>
                </c:pt>
                <c:pt idx="10880">
                  <c:v>1608.3688619140401</c:v>
                </c:pt>
                <c:pt idx="10881">
                  <c:v>1380.9697282439799</c:v>
                </c:pt>
                <c:pt idx="10882">
                  <c:v>1162.4136475359901</c:v>
                </c:pt>
                <c:pt idx="10883">
                  <c:v>940.60303703841896</c:v>
                </c:pt>
                <c:pt idx="10884">
                  <c:v>716.227241374085</c:v>
                </c:pt>
                <c:pt idx="10885">
                  <c:v>502.91136872817702</c:v>
                </c:pt>
                <c:pt idx="10886">
                  <c:v>303.12055402106898</c:v>
                </c:pt>
                <c:pt idx="10887">
                  <c:v>43.2960086201373</c:v>
                </c:pt>
                <c:pt idx="10888">
                  <c:v>-256.49384232783802</c:v>
                </c:pt>
                <c:pt idx="10889">
                  <c:v>-529.96473210204203</c:v>
                </c:pt>
                <c:pt idx="10890">
                  <c:v>-802.23722372255895</c:v>
                </c:pt>
                <c:pt idx="10891">
                  <c:v>-1048.7331051875301</c:v>
                </c:pt>
                <c:pt idx="10892">
                  <c:v>-1280.33136730467</c:v>
                </c:pt>
                <c:pt idx="10893">
                  <c:v>-1526.9809814135399</c:v>
                </c:pt>
                <c:pt idx="10894">
                  <c:v>-1780.27935466841</c:v>
                </c:pt>
                <c:pt idx="10895">
                  <c:v>-2055.16294606272</c:v>
                </c:pt>
                <c:pt idx="10896">
                  <c:v>-2326.7056659990899</c:v>
                </c:pt>
                <c:pt idx="10897">
                  <c:v>-2569.3283826370798</c:v>
                </c:pt>
                <c:pt idx="10898">
                  <c:v>-2785.9693792810199</c:v>
                </c:pt>
                <c:pt idx="10899">
                  <c:v>-2971.5176163710398</c:v>
                </c:pt>
                <c:pt idx="10900">
                  <c:v>-3168.7317011802602</c:v>
                </c:pt>
                <c:pt idx="10901">
                  <c:v>-3401.3573926384402</c:v>
                </c:pt>
                <c:pt idx="10902">
                  <c:v>-3625.8198207791202</c:v>
                </c:pt>
                <c:pt idx="10903">
                  <c:v>-3864.9058476456698</c:v>
                </c:pt>
                <c:pt idx="10904">
                  <c:v>-4127.0449224349704</c:v>
                </c:pt>
                <c:pt idx="10905">
                  <c:v>-4368.6560534335904</c:v>
                </c:pt>
                <c:pt idx="10906">
                  <c:v>-4592.5037792000903</c:v>
                </c:pt>
                <c:pt idx="10907">
                  <c:v>-4805.4716685122103</c:v>
                </c:pt>
                <c:pt idx="10908">
                  <c:v>-5009.7045621532197</c:v>
                </c:pt>
                <c:pt idx="10909">
                  <c:v>-5187.3706278774998</c:v>
                </c:pt>
                <c:pt idx="10910">
                  <c:v>-5340.2924934542598</c:v>
                </c:pt>
                <c:pt idx="10911">
                  <c:v>-5487.6489199850303</c:v>
                </c:pt>
                <c:pt idx="10912">
                  <c:v>-5637.2936169837803</c:v>
                </c:pt>
                <c:pt idx="10913">
                  <c:v>-5797.6763174814096</c:v>
                </c:pt>
                <c:pt idx="10914">
                  <c:v>-5953.85961949171</c:v>
                </c:pt>
                <c:pt idx="10915">
                  <c:v>-6104.7033468822201</c:v>
                </c:pt>
                <c:pt idx="10916">
                  <c:v>-6269.7129848137201</c:v>
                </c:pt>
                <c:pt idx="10917">
                  <c:v>-6428.9562628594704</c:v>
                </c:pt>
                <c:pt idx="10918">
                  <c:v>-6582.57819336987</c:v>
                </c:pt>
                <c:pt idx="10919">
                  <c:v>-6735.75313907703</c:v>
                </c:pt>
                <c:pt idx="10920">
                  <c:v>-6877.0776885601799</c:v>
                </c:pt>
                <c:pt idx="10921">
                  <c:v>-7005.5690024125897</c:v>
                </c:pt>
                <c:pt idx="10922">
                  <c:v>-7105.1772763716499</c:v>
                </c:pt>
                <c:pt idx="10923">
                  <c:v>-7184.7270174307596</c:v>
                </c:pt>
                <c:pt idx="10924">
                  <c:v>-7288.2229650146601</c:v>
                </c:pt>
                <c:pt idx="10925">
                  <c:v>-7383.6279944344697</c:v>
                </c:pt>
                <c:pt idx="10926">
                  <c:v>-7474.3591088869598</c:v>
                </c:pt>
                <c:pt idx="10927">
                  <c:v>-7601.8440703872002</c:v>
                </c:pt>
                <c:pt idx="10928">
                  <c:v>-7715.2570544551299</c:v>
                </c:pt>
                <c:pt idx="10929">
                  <c:v>-7787.0359674091096</c:v>
                </c:pt>
                <c:pt idx="10930">
                  <c:v>-7847.0894909885601</c:v>
                </c:pt>
                <c:pt idx="10931">
                  <c:v>-7921.6270688299601</c:v>
                </c:pt>
                <c:pt idx="10932">
                  <c:v>-8019.3724262408996</c:v>
                </c:pt>
                <c:pt idx="10933">
                  <c:v>-8108.5862629324001</c:v>
                </c:pt>
                <c:pt idx="10934">
                  <c:v>-8170.3538138701897</c:v>
                </c:pt>
                <c:pt idx="10935">
                  <c:v>-8234.9750462581796</c:v>
                </c:pt>
                <c:pt idx="10936">
                  <c:v>-8308.4221526739893</c:v>
                </c:pt>
                <c:pt idx="10937">
                  <c:v>-8368.7095115281809</c:v>
                </c:pt>
                <c:pt idx="10938">
                  <c:v>-8408.1753103608407</c:v>
                </c:pt>
                <c:pt idx="10939">
                  <c:v>-8464.7104328194691</c:v>
                </c:pt>
                <c:pt idx="10940">
                  <c:v>-8525.3360873324691</c:v>
                </c:pt>
                <c:pt idx="10941">
                  <c:v>-8570.3800232259691</c:v>
                </c:pt>
                <c:pt idx="10942">
                  <c:v>-8614.0611101258801</c:v>
                </c:pt>
                <c:pt idx="10943">
                  <c:v>-8658.1265384783601</c:v>
                </c:pt>
                <c:pt idx="10944">
                  <c:v>-8709.5086900693404</c:v>
                </c:pt>
                <c:pt idx="10945">
                  <c:v>-8766.6756452108002</c:v>
                </c:pt>
                <c:pt idx="10946">
                  <c:v>-8823.2483458741499</c:v>
                </c:pt>
                <c:pt idx="10947">
                  <c:v>-8906.3366479356901</c:v>
                </c:pt>
                <c:pt idx="10948">
                  <c:v>-9008.53250845617</c:v>
                </c:pt>
                <c:pt idx="10949">
                  <c:v>-9091.1080050971395</c:v>
                </c:pt>
                <c:pt idx="10950">
                  <c:v>-9140.2230197695899</c:v>
                </c:pt>
                <c:pt idx="10951">
                  <c:v>-9186.6945077122491</c:v>
                </c:pt>
                <c:pt idx="10952">
                  <c:v>-9245.8259548676906</c:v>
                </c:pt>
                <c:pt idx="10953">
                  <c:v>-9294.0427819566794</c:v>
                </c:pt>
                <c:pt idx="10954">
                  <c:v>-9365.1927086292799</c:v>
                </c:pt>
                <c:pt idx="10955">
                  <c:v>-9462.8724686278201</c:v>
                </c:pt>
                <c:pt idx="10956">
                  <c:v>-9541.0743245735302</c:v>
                </c:pt>
                <c:pt idx="10957">
                  <c:v>-9581.2002839032193</c:v>
                </c:pt>
                <c:pt idx="10958">
                  <c:v>-9608.9156760875994</c:v>
                </c:pt>
                <c:pt idx="10959">
                  <c:v>-9645.1670445396394</c:v>
                </c:pt>
                <c:pt idx="10960">
                  <c:v>-9684.2932946977198</c:v>
                </c:pt>
                <c:pt idx="10961">
                  <c:v>-9713.86012782125</c:v>
                </c:pt>
                <c:pt idx="10962">
                  <c:v>-9727.3553361474096</c:v>
                </c:pt>
                <c:pt idx="10963">
                  <c:v>-9759.35427834845</c:v>
                </c:pt>
                <c:pt idx="10964">
                  <c:v>-9818.0303590874992</c:v>
                </c:pt>
                <c:pt idx="10965">
                  <c:v>-9859.3485572384507</c:v>
                </c:pt>
                <c:pt idx="10966">
                  <c:v>-9862.3878799469603</c:v>
                </c:pt>
                <c:pt idx="10967">
                  <c:v>-9852.2058688391098</c:v>
                </c:pt>
                <c:pt idx="10968">
                  <c:v>-9858.6481962304806</c:v>
                </c:pt>
                <c:pt idx="10969">
                  <c:v>-9891.9577207397306</c:v>
                </c:pt>
                <c:pt idx="10970">
                  <c:v>-9910.5212245342209</c:v>
                </c:pt>
                <c:pt idx="10971">
                  <c:v>-9884.2529867644007</c:v>
                </c:pt>
                <c:pt idx="10972">
                  <c:v>-9852.0028611975904</c:v>
                </c:pt>
                <c:pt idx="10973">
                  <c:v>-9827.6051408816802</c:v>
                </c:pt>
                <c:pt idx="10974">
                  <c:v>-9783.6889747350906</c:v>
                </c:pt>
                <c:pt idx="10975">
                  <c:v>-9707.0897128110901</c:v>
                </c:pt>
                <c:pt idx="10976">
                  <c:v>-9640.2217469380194</c:v>
                </c:pt>
                <c:pt idx="10977">
                  <c:v>-9579.4786041083298</c:v>
                </c:pt>
                <c:pt idx="10978">
                  <c:v>-9496.8792908104806</c:v>
                </c:pt>
                <c:pt idx="10979">
                  <c:v>-9392.3251393035898</c:v>
                </c:pt>
                <c:pt idx="10980">
                  <c:v>-9327.8287975693202</c:v>
                </c:pt>
                <c:pt idx="10981">
                  <c:v>-9277.9977756306198</c:v>
                </c:pt>
                <c:pt idx="10982">
                  <c:v>-9178.2283708679897</c:v>
                </c:pt>
                <c:pt idx="10983">
                  <c:v>-9046.1369226218103</c:v>
                </c:pt>
                <c:pt idx="10984">
                  <c:v>-8852.8279557634705</c:v>
                </c:pt>
                <c:pt idx="10985">
                  <c:v>-8626.4796086458991</c:v>
                </c:pt>
                <c:pt idx="10986">
                  <c:v>-8426.8662248908404</c:v>
                </c:pt>
                <c:pt idx="10987">
                  <c:v>-8243.5910365227301</c:v>
                </c:pt>
                <c:pt idx="10988">
                  <c:v>-8088.0291939040599</c:v>
                </c:pt>
                <c:pt idx="10989">
                  <c:v>-7928.4096072417096</c:v>
                </c:pt>
                <c:pt idx="10990">
                  <c:v>-7729.69101318511</c:v>
                </c:pt>
                <c:pt idx="10991">
                  <c:v>-7487.6934396841698</c:v>
                </c:pt>
                <c:pt idx="10992">
                  <c:v>-7236.3398519251004</c:v>
                </c:pt>
                <c:pt idx="10993">
                  <c:v>-6984.8932398391698</c:v>
                </c:pt>
                <c:pt idx="10994">
                  <c:v>-6700.9656012189498</c:v>
                </c:pt>
                <c:pt idx="10995">
                  <c:v>-6409.0633004923802</c:v>
                </c:pt>
                <c:pt idx="10996">
                  <c:v>-6116.4399832305799</c:v>
                </c:pt>
                <c:pt idx="10997">
                  <c:v>-5823.0347245502298</c:v>
                </c:pt>
                <c:pt idx="10998">
                  <c:v>-5532.7399430899904</c:v>
                </c:pt>
                <c:pt idx="10999">
                  <c:v>-5237.2233046428501</c:v>
                </c:pt>
                <c:pt idx="11000">
                  <c:v>-4924.2403866145096</c:v>
                </c:pt>
                <c:pt idx="11001">
                  <c:v>-4591.5070801539396</c:v>
                </c:pt>
                <c:pt idx="11002">
                  <c:v>-4240.9726356642504</c:v>
                </c:pt>
                <c:pt idx="11003">
                  <c:v>-3799.0552208131899</c:v>
                </c:pt>
                <c:pt idx="11004">
                  <c:v>-3321.0779457124399</c:v>
                </c:pt>
                <c:pt idx="11005">
                  <c:v>-2898.38874228859</c:v>
                </c:pt>
                <c:pt idx="11006">
                  <c:v>-2482.6115991976199</c:v>
                </c:pt>
                <c:pt idx="11007">
                  <c:v>-2069.1512050761498</c:v>
                </c:pt>
                <c:pt idx="11008">
                  <c:v>-1664.2866035915099</c:v>
                </c:pt>
                <c:pt idx="11009">
                  <c:v>-1270.07317353492</c:v>
                </c:pt>
                <c:pt idx="11010">
                  <c:v>-835.94102761645297</c:v>
                </c:pt>
                <c:pt idx="11011">
                  <c:v>-351.88121833797999</c:v>
                </c:pt>
                <c:pt idx="11012">
                  <c:v>149.08477467401701</c:v>
                </c:pt>
                <c:pt idx="11013">
                  <c:v>673.60015624022196</c:v>
                </c:pt>
                <c:pt idx="11014">
                  <c:v>1200.1553121971299</c:v>
                </c:pt>
                <c:pt idx="11015">
                  <c:v>1703.5584798381001</c:v>
                </c:pt>
                <c:pt idx="11016">
                  <c:v>2176.5286306833</c:v>
                </c:pt>
                <c:pt idx="11017">
                  <c:v>2567.5960223572101</c:v>
                </c:pt>
                <c:pt idx="11018">
                  <c:v>2897.8831808001</c:v>
                </c:pt>
                <c:pt idx="11019">
                  <c:v>3254.02079508312</c:v>
                </c:pt>
                <c:pt idx="11020">
                  <c:v>3653.7583495679801</c:v>
                </c:pt>
                <c:pt idx="11021">
                  <c:v>4225.5413343679102</c:v>
                </c:pt>
                <c:pt idx="11022">
                  <c:v>4898.6316218067996</c:v>
                </c:pt>
                <c:pt idx="11023">
                  <c:v>5462.5013181259701</c:v>
                </c:pt>
                <c:pt idx="11024">
                  <c:v>5959.3426804546798</c:v>
                </c:pt>
                <c:pt idx="11025">
                  <c:v>6414.6385227840001</c:v>
                </c:pt>
                <c:pt idx="11026">
                  <c:v>6830.57542534605</c:v>
                </c:pt>
                <c:pt idx="11027">
                  <c:v>7233.9986792975596</c:v>
                </c:pt>
                <c:pt idx="11028">
                  <c:v>7656.00213087881</c:v>
                </c:pt>
                <c:pt idx="11029">
                  <c:v>8085.4977875682598</c:v>
                </c:pt>
                <c:pt idx="11030">
                  <c:v>8487.8930259613408</c:v>
                </c:pt>
                <c:pt idx="11031">
                  <c:v>8865.4279214205308</c:v>
                </c:pt>
                <c:pt idx="11032">
                  <c:v>9258.4139427222199</c:v>
                </c:pt>
                <c:pt idx="11033">
                  <c:v>9657.1859974253402</c:v>
                </c:pt>
                <c:pt idx="11034">
                  <c:v>10024.569422676501</c:v>
                </c:pt>
                <c:pt idx="11035">
                  <c:v>10366.114064634399</c:v>
                </c:pt>
                <c:pt idx="11036">
                  <c:v>10703.6148366168</c:v>
                </c:pt>
                <c:pt idx="11037">
                  <c:v>11062.599403173601</c:v>
                </c:pt>
                <c:pt idx="11038">
                  <c:v>11386.3543653742</c:v>
                </c:pt>
                <c:pt idx="11039">
                  <c:v>11621.2498505279</c:v>
                </c:pt>
                <c:pt idx="11040">
                  <c:v>11862.490438609701</c:v>
                </c:pt>
                <c:pt idx="11041">
                  <c:v>12139.8886552228</c:v>
                </c:pt>
                <c:pt idx="11042">
                  <c:v>12390.616296248199</c:v>
                </c:pt>
                <c:pt idx="11043">
                  <c:v>12629.963639129501</c:v>
                </c:pt>
                <c:pt idx="11044">
                  <c:v>12848.0166154993</c:v>
                </c:pt>
                <c:pt idx="11045">
                  <c:v>13038.3158002533</c:v>
                </c:pt>
                <c:pt idx="11046">
                  <c:v>13210.0189340052</c:v>
                </c:pt>
                <c:pt idx="11047">
                  <c:v>13361.825536595799</c:v>
                </c:pt>
                <c:pt idx="11048">
                  <c:v>13487.541373939899</c:v>
                </c:pt>
                <c:pt idx="11049">
                  <c:v>13609.345403211701</c:v>
                </c:pt>
                <c:pt idx="11050">
                  <c:v>13740.671663568501</c:v>
                </c:pt>
                <c:pt idx="11051">
                  <c:v>13806.458303743701</c:v>
                </c:pt>
                <c:pt idx="11052">
                  <c:v>13826.6580865255</c:v>
                </c:pt>
                <c:pt idx="11053">
                  <c:v>13854.8814949363</c:v>
                </c:pt>
                <c:pt idx="11054">
                  <c:v>13849.2424275699</c:v>
                </c:pt>
                <c:pt idx="11055">
                  <c:v>13846.3043978677</c:v>
                </c:pt>
                <c:pt idx="11056">
                  <c:v>13871.7366357338</c:v>
                </c:pt>
                <c:pt idx="11057">
                  <c:v>13889.0597174132</c:v>
                </c:pt>
                <c:pt idx="11058">
                  <c:v>13875.5669519236</c:v>
                </c:pt>
                <c:pt idx="11059">
                  <c:v>13808.453622642501</c:v>
                </c:pt>
                <c:pt idx="11060">
                  <c:v>13704.525808377201</c:v>
                </c:pt>
                <c:pt idx="11061">
                  <c:v>13595.100192616699</c:v>
                </c:pt>
                <c:pt idx="11062">
                  <c:v>13471.5278428088</c:v>
                </c:pt>
                <c:pt idx="11063">
                  <c:v>13352.0110754007</c:v>
                </c:pt>
                <c:pt idx="11064">
                  <c:v>13244.404973806</c:v>
                </c:pt>
                <c:pt idx="11065">
                  <c:v>13136.0578383705</c:v>
                </c:pt>
                <c:pt idx="11066">
                  <c:v>13000.6405995555</c:v>
                </c:pt>
                <c:pt idx="11067">
                  <c:v>12829.7172470075</c:v>
                </c:pt>
                <c:pt idx="11068">
                  <c:v>12645.649281251901</c:v>
                </c:pt>
                <c:pt idx="11069">
                  <c:v>12434.9122013005</c:v>
                </c:pt>
                <c:pt idx="11070">
                  <c:v>12232.8889419119</c:v>
                </c:pt>
                <c:pt idx="11071">
                  <c:v>12054.594567345201</c:v>
                </c:pt>
                <c:pt idx="11072">
                  <c:v>11865.520851499001</c:v>
                </c:pt>
                <c:pt idx="11073">
                  <c:v>11642.171659182401</c:v>
                </c:pt>
                <c:pt idx="11074">
                  <c:v>11420.9663373118</c:v>
                </c:pt>
                <c:pt idx="11075">
                  <c:v>11246.7365336937</c:v>
                </c:pt>
                <c:pt idx="11076">
                  <c:v>11091.0966642761</c:v>
                </c:pt>
                <c:pt idx="11077">
                  <c:v>10870.030588579501</c:v>
                </c:pt>
                <c:pt idx="11078">
                  <c:v>10639.2657573254</c:v>
                </c:pt>
                <c:pt idx="11079">
                  <c:v>10457.9356917609</c:v>
                </c:pt>
                <c:pt idx="11080">
                  <c:v>10249.3272876546</c:v>
                </c:pt>
                <c:pt idx="11081">
                  <c:v>10008.1090946328</c:v>
                </c:pt>
                <c:pt idx="11082">
                  <c:v>9779.2486455388098</c:v>
                </c:pt>
                <c:pt idx="11083">
                  <c:v>9583.3734636250992</c:v>
                </c:pt>
                <c:pt idx="11084">
                  <c:v>9371.96476939688</c:v>
                </c:pt>
                <c:pt idx="11085">
                  <c:v>9168.4265788651701</c:v>
                </c:pt>
                <c:pt idx="11086">
                  <c:v>9006.8794145063002</c:v>
                </c:pt>
                <c:pt idx="11087">
                  <c:v>8868.0947207310892</c:v>
                </c:pt>
                <c:pt idx="11088">
                  <c:v>8722.7385892613693</c:v>
                </c:pt>
                <c:pt idx="11089">
                  <c:v>8567.3403214113805</c:v>
                </c:pt>
                <c:pt idx="11090">
                  <c:v>8414.3044869850801</c:v>
                </c:pt>
                <c:pt idx="11091">
                  <c:v>8267.0020738211406</c:v>
                </c:pt>
                <c:pt idx="11092">
                  <c:v>8132.0089294524796</c:v>
                </c:pt>
                <c:pt idx="11093">
                  <c:v>8013.8664810027303</c:v>
                </c:pt>
                <c:pt idx="11094">
                  <c:v>7903.1198555071196</c:v>
                </c:pt>
                <c:pt idx="11095">
                  <c:v>7790.5881389344904</c:v>
                </c:pt>
                <c:pt idx="11096">
                  <c:v>7698.6334179994101</c:v>
                </c:pt>
                <c:pt idx="11097">
                  <c:v>7632.3622303566099</c:v>
                </c:pt>
                <c:pt idx="11098">
                  <c:v>7575.6794215503896</c:v>
                </c:pt>
                <c:pt idx="11099">
                  <c:v>7539.0491396752504</c:v>
                </c:pt>
                <c:pt idx="11100">
                  <c:v>7519.7112153847302</c:v>
                </c:pt>
                <c:pt idx="11101">
                  <c:v>7496.7971356038397</c:v>
                </c:pt>
                <c:pt idx="11102">
                  <c:v>7472.8374582157103</c:v>
                </c:pt>
                <c:pt idx="11103">
                  <c:v>7498.9048713355796</c:v>
                </c:pt>
                <c:pt idx="11104">
                  <c:v>7541.5138076474695</c:v>
                </c:pt>
                <c:pt idx="11105">
                  <c:v>7565.46851575456</c:v>
                </c:pt>
                <c:pt idx="11106">
                  <c:v>7610.8020555719804</c:v>
                </c:pt>
                <c:pt idx="11107">
                  <c:v>7683.7900147959899</c:v>
                </c:pt>
                <c:pt idx="11108">
                  <c:v>7777.0362556845002</c:v>
                </c:pt>
                <c:pt idx="11109">
                  <c:v>7869.1595867670103</c:v>
                </c:pt>
                <c:pt idx="11110">
                  <c:v>7948.2776394641196</c:v>
                </c:pt>
                <c:pt idx="11111">
                  <c:v>8032.2778390686899</c:v>
                </c:pt>
                <c:pt idx="11112">
                  <c:v>8189.9261056360901</c:v>
                </c:pt>
                <c:pt idx="11113">
                  <c:v>8401.7523177431503</c:v>
                </c:pt>
                <c:pt idx="11114">
                  <c:v>8519.6594751755092</c:v>
                </c:pt>
                <c:pt idx="11115">
                  <c:v>8639.4131834781801</c:v>
                </c:pt>
                <c:pt idx="11116">
                  <c:v>8846.5783230601101</c:v>
                </c:pt>
                <c:pt idx="11117">
                  <c:v>9045.2921840263407</c:v>
                </c:pt>
                <c:pt idx="11118">
                  <c:v>9273.3695410905893</c:v>
                </c:pt>
                <c:pt idx="11119">
                  <c:v>9502.4130640209805</c:v>
                </c:pt>
                <c:pt idx="11120">
                  <c:v>9721.2558998575296</c:v>
                </c:pt>
                <c:pt idx="11121">
                  <c:v>9981.1102786991705</c:v>
                </c:pt>
                <c:pt idx="11122">
                  <c:v>10226.5493781816</c:v>
                </c:pt>
                <c:pt idx="11123">
                  <c:v>10445.0357125793</c:v>
                </c:pt>
                <c:pt idx="11124">
                  <c:v>10683.868306202899</c:v>
                </c:pt>
                <c:pt idx="11125">
                  <c:v>10941.6600877814</c:v>
                </c:pt>
                <c:pt idx="11126">
                  <c:v>11133.7020711813</c:v>
                </c:pt>
                <c:pt idx="11127">
                  <c:v>11274.4491584469</c:v>
                </c:pt>
                <c:pt idx="11128">
                  <c:v>11460.2766094242</c:v>
                </c:pt>
                <c:pt idx="11129">
                  <c:v>11711.252373687899</c:v>
                </c:pt>
                <c:pt idx="11130">
                  <c:v>11960.3991221915</c:v>
                </c:pt>
                <c:pt idx="11131">
                  <c:v>12172.095484020299</c:v>
                </c:pt>
                <c:pt idx="11132">
                  <c:v>12416.9937950446</c:v>
                </c:pt>
                <c:pt idx="11133">
                  <c:v>12645.368720426901</c:v>
                </c:pt>
                <c:pt idx="11134">
                  <c:v>12854.4644606808</c:v>
                </c:pt>
                <c:pt idx="11135">
                  <c:v>13060.137530247201</c:v>
                </c:pt>
                <c:pt idx="11136">
                  <c:v>13240.6120248098</c:v>
                </c:pt>
                <c:pt idx="11137">
                  <c:v>13415.666380876401</c:v>
                </c:pt>
                <c:pt idx="11138">
                  <c:v>13567.542075015799</c:v>
                </c:pt>
                <c:pt idx="11139">
                  <c:v>13680.873632708401</c:v>
                </c:pt>
                <c:pt idx="11140">
                  <c:v>13795.4325385313</c:v>
                </c:pt>
                <c:pt idx="11141">
                  <c:v>13945.385878314401</c:v>
                </c:pt>
                <c:pt idx="11142">
                  <c:v>14101.589404323</c:v>
                </c:pt>
                <c:pt idx="11143">
                  <c:v>14226.469747618799</c:v>
                </c:pt>
                <c:pt idx="11144">
                  <c:v>14376.6282390737</c:v>
                </c:pt>
                <c:pt idx="11145">
                  <c:v>14479.765779540199</c:v>
                </c:pt>
                <c:pt idx="11146">
                  <c:v>14483.7911366104</c:v>
                </c:pt>
                <c:pt idx="11147">
                  <c:v>14457.951088616301</c:v>
                </c:pt>
                <c:pt idx="11148">
                  <c:v>14444.723951272201</c:v>
                </c:pt>
                <c:pt idx="11149">
                  <c:v>14461.480909381</c:v>
                </c:pt>
                <c:pt idx="11150">
                  <c:v>14453.661725627</c:v>
                </c:pt>
                <c:pt idx="11151">
                  <c:v>14383.8145114502</c:v>
                </c:pt>
                <c:pt idx="11152">
                  <c:v>14303.136909417</c:v>
                </c:pt>
                <c:pt idx="11153">
                  <c:v>14262.2846349556</c:v>
                </c:pt>
                <c:pt idx="11154">
                  <c:v>14224.479106122</c:v>
                </c:pt>
                <c:pt idx="11155">
                  <c:v>14178.044049948399</c:v>
                </c:pt>
                <c:pt idx="11156">
                  <c:v>14099.1271363876</c:v>
                </c:pt>
                <c:pt idx="11157">
                  <c:v>13984.674289770701</c:v>
                </c:pt>
                <c:pt idx="11158">
                  <c:v>13860.622448714201</c:v>
                </c:pt>
                <c:pt idx="11159">
                  <c:v>13725.5881955326</c:v>
                </c:pt>
                <c:pt idx="11160">
                  <c:v>13597.470628942299</c:v>
                </c:pt>
                <c:pt idx="11161">
                  <c:v>13481.7216824935</c:v>
                </c:pt>
                <c:pt idx="11162">
                  <c:v>13372.524713074001</c:v>
                </c:pt>
                <c:pt idx="11163">
                  <c:v>13136.8983104858</c:v>
                </c:pt>
                <c:pt idx="11164">
                  <c:v>12815.0868189513</c:v>
                </c:pt>
                <c:pt idx="11165">
                  <c:v>12562.6279210504</c:v>
                </c:pt>
                <c:pt idx="11166">
                  <c:v>12336.9371091008</c:v>
                </c:pt>
                <c:pt idx="11167">
                  <c:v>12122.207915206</c:v>
                </c:pt>
                <c:pt idx="11168">
                  <c:v>11926.022761034201</c:v>
                </c:pt>
                <c:pt idx="11169">
                  <c:v>11755.138007789301</c:v>
                </c:pt>
                <c:pt idx="11170">
                  <c:v>11544.097530769801</c:v>
                </c:pt>
                <c:pt idx="11171">
                  <c:v>11250.2963719203</c:v>
                </c:pt>
                <c:pt idx="11172">
                  <c:v>10936.2458944504</c:v>
                </c:pt>
                <c:pt idx="11173">
                  <c:v>10656.4052968949</c:v>
                </c:pt>
                <c:pt idx="11174">
                  <c:v>10362.460322426699</c:v>
                </c:pt>
                <c:pt idx="11175">
                  <c:v>10001.2936945909</c:v>
                </c:pt>
                <c:pt idx="11176">
                  <c:v>9611.5996324724802</c:v>
                </c:pt>
                <c:pt idx="11177">
                  <c:v>9254.1932807126304</c:v>
                </c:pt>
                <c:pt idx="11178">
                  <c:v>9000.4302244614792</c:v>
                </c:pt>
                <c:pt idx="11179">
                  <c:v>8793.4129762208795</c:v>
                </c:pt>
                <c:pt idx="11180">
                  <c:v>8525.6484310899705</c:v>
                </c:pt>
                <c:pt idx="11181">
                  <c:v>8233.0307761897802</c:v>
                </c:pt>
                <c:pt idx="11182">
                  <c:v>7912.2871703789597</c:v>
                </c:pt>
                <c:pt idx="11183">
                  <c:v>7585.2587599135704</c:v>
                </c:pt>
                <c:pt idx="11184">
                  <c:v>7270.25891146294</c:v>
                </c:pt>
                <c:pt idx="11185">
                  <c:v>6953.6838647675704</c:v>
                </c:pt>
                <c:pt idx="11186">
                  <c:v>6628.4324274718902</c:v>
                </c:pt>
                <c:pt idx="11187">
                  <c:v>6314.2923474396202</c:v>
                </c:pt>
                <c:pt idx="11188">
                  <c:v>6030.62473918464</c:v>
                </c:pt>
                <c:pt idx="11189">
                  <c:v>5726.6741957870699</c:v>
                </c:pt>
                <c:pt idx="11190">
                  <c:v>5383.1376605015203</c:v>
                </c:pt>
                <c:pt idx="11191">
                  <c:v>5041.66225269808</c:v>
                </c:pt>
                <c:pt idx="11192">
                  <c:v>4716.4337610706498</c:v>
                </c:pt>
                <c:pt idx="11193">
                  <c:v>4397.6953250378201</c:v>
                </c:pt>
                <c:pt idx="11194">
                  <c:v>4114.5325051350601</c:v>
                </c:pt>
                <c:pt idx="11195">
                  <c:v>3880.7634071805701</c:v>
                </c:pt>
                <c:pt idx="11196">
                  <c:v>3655.6744964501199</c:v>
                </c:pt>
                <c:pt idx="11197">
                  <c:v>3422.22067660627</c:v>
                </c:pt>
                <c:pt idx="11198">
                  <c:v>3177.7411448132002</c:v>
                </c:pt>
                <c:pt idx="11199">
                  <c:v>2932.7157097303698</c:v>
                </c:pt>
                <c:pt idx="11200">
                  <c:v>2784.9108340027501</c:v>
                </c:pt>
                <c:pt idx="11201">
                  <c:v>2594.2215613155599</c:v>
                </c:pt>
                <c:pt idx="11202">
                  <c:v>2286.1676017279001</c:v>
                </c:pt>
                <c:pt idx="11203">
                  <c:v>2037.8228179248999</c:v>
                </c:pt>
                <c:pt idx="11204">
                  <c:v>1815.17875459518</c:v>
                </c:pt>
                <c:pt idx="11205">
                  <c:v>1600.43556969881</c:v>
                </c:pt>
                <c:pt idx="11206">
                  <c:v>1414.8394601054999</c:v>
                </c:pt>
                <c:pt idx="11207">
                  <c:v>1280.8208172354</c:v>
                </c:pt>
                <c:pt idx="11208">
                  <c:v>1169.86406303386</c:v>
                </c:pt>
                <c:pt idx="11209">
                  <c:v>1034.09173660134</c:v>
                </c:pt>
                <c:pt idx="11210">
                  <c:v>890.73911792546198</c:v>
                </c:pt>
                <c:pt idx="11211">
                  <c:v>742.25388783024198</c:v>
                </c:pt>
                <c:pt idx="11212">
                  <c:v>605.29171854980405</c:v>
                </c:pt>
                <c:pt idx="11213">
                  <c:v>499.02261383561398</c:v>
                </c:pt>
                <c:pt idx="11214">
                  <c:v>415.38100118782899</c:v>
                </c:pt>
                <c:pt idx="11215">
                  <c:v>355.13682918426201</c:v>
                </c:pt>
                <c:pt idx="11216">
                  <c:v>297.65806088245301</c:v>
                </c:pt>
                <c:pt idx="11217">
                  <c:v>216.77123270796901</c:v>
                </c:pt>
                <c:pt idx="11218">
                  <c:v>100.44663616131101</c:v>
                </c:pt>
                <c:pt idx="11219">
                  <c:v>-15.4340895959698</c:v>
                </c:pt>
                <c:pt idx="11220">
                  <c:v>-78.962859032078597</c:v>
                </c:pt>
                <c:pt idx="11221">
                  <c:v>-118.214793307481</c:v>
                </c:pt>
                <c:pt idx="11222">
                  <c:v>-185.688108799632</c:v>
                </c:pt>
                <c:pt idx="11223">
                  <c:v>-274.16184433963298</c:v>
                </c:pt>
                <c:pt idx="11224">
                  <c:v>-336.07809065785602</c:v>
                </c:pt>
                <c:pt idx="11225">
                  <c:v>-370.26702108551899</c:v>
                </c:pt>
                <c:pt idx="11226">
                  <c:v>-381.09531675395601</c:v>
                </c:pt>
                <c:pt idx="11227">
                  <c:v>-437.10643683974899</c:v>
                </c:pt>
                <c:pt idx="11228">
                  <c:v>-551.37689771774103</c:v>
                </c:pt>
                <c:pt idx="11229">
                  <c:v>-656.74489997977605</c:v>
                </c:pt>
                <c:pt idx="11230">
                  <c:v>-775.42857132890094</c:v>
                </c:pt>
                <c:pt idx="11231">
                  <c:v>-876.46405157356401</c:v>
                </c:pt>
                <c:pt idx="11232">
                  <c:v>-941.801021247481</c:v>
                </c:pt>
                <c:pt idx="11233">
                  <c:v>-993.77163825782895</c:v>
                </c:pt>
                <c:pt idx="11234">
                  <c:v>-1036.5161627021801</c:v>
                </c:pt>
                <c:pt idx="11235">
                  <c:v>-1113.6860047165101</c:v>
                </c:pt>
                <c:pt idx="11236">
                  <c:v>-1234.5917927334301</c:v>
                </c:pt>
                <c:pt idx="11237">
                  <c:v>-1385.3847742912999</c:v>
                </c:pt>
                <c:pt idx="11238">
                  <c:v>-1543.82870862706</c:v>
                </c:pt>
                <c:pt idx="11239">
                  <c:v>-1714.5667412631999</c:v>
                </c:pt>
                <c:pt idx="11240">
                  <c:v>-1927.1995741165099</c:v>
                </c:pt>
                <c:pt idx="11241">
                  <c:v>-2113.1100745754002</c:v>
                </c:pt>
                <c:pt idx="11242">
                  <c:v>-2261.5545978804698</c:v>
                </c:pt>
                <c:pt idx="11243">
                  <c:v>-2429.6700353909</c:v>
                </c:pt>
                <c:pt idx="11244">
                  <c:v>-2619.0774868885301</c:v>
                </c:pt>
                <c:pt idx="11245">
                  <c:v>-2827.6454835858699</c:v>
                </c:pt>
                <c:pt idx="11246">
                  <c:v>-3049.7045315600299</c:v>
                </c:pt>
                <c:pt idx="11247">
                  <c:v>-3288.7662535801201</c:v>
                </c:pt>
                <c:pt idx="11248">
                  <c:v>-3567.77899860257</c:v>
                </c:pt>
                <c:pt idx="11249">
                  <c:v>-3855.5910740109598</c:v>
                </c:pt>
                <c:pt idx="11250">
                  <c:v>-4124.0623210004196</c:v>
                </c:pt>
                <c:pt idx="11251">
                  <c:v>-4398.3327535722101</c:v>
                </c:pt>
                <c:pt idx="11252">
                  <c:v>-4640.9367863473199</c:v>
                </c:pt>
                <c:pt idx="11253">
                  <c:v>-4927.4508159156303</c:v>
                </c:pt>
                <c:pt idx="11254">
                  <c:v>-5303.2784596848996</c:v>
                </c:pt>
                <c:pt idx="11255">
                  <c:v>-5699.9959704538896</c:v>
                </c:pt>
                <c:pt idx="11256">
                  <c:v>-6119.0631651876902</c:v>
                </c:pt>
                <c:pt idx="11257">
                  <c:v>-6529.4249263029396</c:v>
                </c:pt>
                <c:pt idx="11258">
                  <c:v>-6915.0103089003696</c:v>
                </c:pt>
                <c:pt idx="11259">
                  <c:v>-7278.7303891770798</c:v>
                </c:pt>
                <c:pt idx="11260">
                  <c:v>-7606.0356203007996</c:v>
                </c:pt>
                <c:pt idx="11261">
                  <c:v>-7958.1419414521597</c:v>
                </c:pt>
                <c:pt idx="11262">
                  <c:v>-8367.8868273867902</c:v>
                </c:pt>
                <c:pt idx="11263">
                  <c:v>-8784.7065073304402</c:v>
                </c:pt>
                <c:pt idx="11264">
                  <c:v>-9175.0737886877105</c:v>
                </c:pt>
                <c:pt idx="11265">
                  <c:v>-9594.6001409017499</c:v>
                </c:pt>
                <c:pt idx="11266">
                  <c:v>-10094.942307822201</c:v>
                </c:pt>
                <c:pt idx="11267">
                  <c:v>-10604.438455928301</c:v>
                </c:pt>
                <c:pt idx="11268">
                  <c:v>-11102.595002531199</c:v>
                </c:pt>
                <c:pt idx="11269">
                  <c:v>-11607.340238397101</c:v>
                </c:pt>
                <c:pt idx="11270">
                  <c:v>-12115.950204771299</c:v>
                </c:pt>
                <c:pt idx="11271">
                  <c:v>-12607.295704428399</c:v>
                </c:pt>
                <c:pt idx="11272">
                  <c:v>-13089.9853879088</c:v>
                </c:pt>
                <c:pt idx="11273">
                  <c:v>-13584.9856078635</c:v>
                </c:pt>
                <c:pt idx="11274">
                  <c:v>-14057.3328792557</c:v>
                </c:pt>
                <c:pt idx="11275">
                  <c:v>-14525.893414292999</c:v>
                </c:pt>
                <c:pt idx="11276">
                  <c:v>-14979.4372477327</c:v>
                </c:pt>
                <c:pt idx="11277">
                  <c:v>-15393.919636258801</c:v>
                </c:pt>
                <c:pt idx="11278">
                  <c:v>-15792.909192736501</c:v>
                </c:pt>
                <c:pt idx="11279">
                  <c:v>-16240.4671437897</c:v>
                </c:pt>
                <c:pt idx="11280">
                  <c:v>-16743.640549634001</c:v>
                </c:pt>
                <c:pt idx="11281">
                  <c:v>-17234.5486352482</c:v>
                </c:pt>
                <c:pt idx="11282">
                  <c:v>-17646.287569474302</c:v>
                </c:pt>
                <c:pt idx="11283">
                  <c:v>-18081.075147399199</c:v>
                </c:pt>
                <c:pt idx="11284">
                  <c:v>-18590.543907528401</c:v>
                </c:pt>
                <c:pt idx="11285">
                  <c:v>-19029.373730439402</c:v>
                </c:pt>
                <c:pt idx="11286">
                  <c:v>-19436.656192730599</c:v>
                </c:pt>
                <c:pt idx="11287">
                  <c:v>-19832.689485614901</c:v>
                </c:pt>
                <c:pt idx="11288">
                  <c:v>-20203.2436191263</c:v>
                </c:pt>
                <c:pt idx="11289">
                  <c:v>-20569.673635627601</c:v>
                </c:pt>
                <c:pt idx="11290">
                  <c:v>-20938.578954743101</c:v>
                </c:pt>
                <c:pt idx="11291">
                  <c:v>-21297.3045048612</c:v>
                </c:pt>
                <c:pt idx="11292">
                  <c:v>-21635.2791737017</c:v>
                </c:pt>
                <c:pt idx="11293">
                  <c:v>-21960.014884592299</c:v>
                </c:pt>
                <c:pt idx="11294">
                  <c:v>-22259.074487625301</c:v>
                </c:pt>
                <c:pt idx="11295">
                  <c:v>-22537.024742871999</c:v>
                </c:pt>
                <c:pt idx="11296">
                  <c:v>-22817.354686185899</c:v>
                </c:pt>
                <c:pt idx="11297">
                  <c:v>-23114.836359400499</c:v>
                </c:pt>
                <c:pt idx="11298">
                  <c:v>-23380.2077797977</c:v>
                </c:pt>
                <c:pt idx="11299">
                  <c:v>-23582.572666991</c:v>
                </c:pt>
                <c:pt idx="11300">
                  <c:v>-23763.3287998589</c:v>
                </c:pt>
                <c:pt idx="11301">
                  <c:v>-23952.797999251699</c:v>
                </c:pt>
                <c:pt idx="11302">
                  <c:v>-24123.522519107799</c:v>
                </c:pt>
                <c:pt idx="11303">
                  <c:v>-24230.279683930701</c:v>
                </c:pt>
                <c:pt idx="11304">
                  <c:v>-24285.5281144654</c:v>
                </c:pt>
                <c:pt idx="11305">
                  <c:v>-24359.7022657747</c:v>
                </c:pt>
                <c:pt idx="11306">
                  <c:v>-24457.969852185299</c:v>
                </c:pt>
                <c:pt idx="11307">
                  <c:v>-24500.595408264799</c:v>
                </c:pt>
                <c:pt idx="11308">
                  <c:v>-24539.090595169899</c:v>
                </c:pt>
                <c:pt idx="11309">
                  <c:v>-24589.784433302</c:v>
                </c:pt>
                <c:pt idx="11310">
                  <c:v>-24626.7284346507</c:v>
                </c:pt>
                <c:pt idx="11311">
                  <c:v>-24654.730287205501</c:v>
                </c:pt>
                <c:pt idx="11312">
                  <c:v>-24645.4477478359</c:v>
                </c:pt>
                <c:pt idx="11313">
                  <c:v>-24587.7166764922</c:v>
                </c:pt>
                <c:pt idx="11314">
                  <c:v>-24502.619265433801</c:v>
                </c:pt>
                <c:pt idx="11315">
                  <c:v>-24376.1374303679</c:v>
                </c:pt>
                <c:pt idx="11316">
                  <c:v>-24199.6929505769</c:v>
                </c:pt>
                <c:pt idx="11317">
                  <c:v>-24032.4936060084</c:v>
                </c:pt>
                <c:pt idx="11318">
                  <c:v>-23903.995464990101</c:v>
                </c:pt>
                <c:pt idx="11319">
                  <c:v>-23788.372061590399</c:v>
                </c:pt>
                <c:pt idx="11320">
                  <c:v>-23641.855182618499</c:v>
                </c:pt>
                <c:pt idx="11321">
                  <c:v>-23444.1583200479</c:v>
                </c:pt>
                <c:pt idx="11322">
                  <c:v>-23232.920267849498</c:v>
                </c:pt>
                <c:pt idx="11323">
                  <c:v>-22976.6720193982</c:v>
                </c:pt>
                <c:pt idx="11324">
                  <c:v>-22681.9220491128</c:v>
                </c:pt>
                <c:pt idx="11325">
                  <c:v>-22392.067092998001</c:v>
                </c:pt>
                <c:pt idx="11326">
                  <c:v>-22108.867162659601</c:v>
                </c:pt>
                <c:pt idx="11327">
                  <c:v>-21807.176544195601</c:v>
                </c:pt>
                <c:pt idx="11328">
                  <c:v>-21441.059883908201</c:v>
                </c:pt>
                <c:pt idx="11329">
                  <c:v>-21042.591173294099</c:v>
                </c:pt>
                <c:pt idx="11330">
                  <c:v>-20732.448237884299</c:v>
                </c:pt>
                <c:pt idx="11331">
                  <c:v>-20494.991284302301</c:v>
                </c:pt>
                <c:pt idx="11332">
                  <c:v>-20185.3394643596</c:v>
                </c:pt>
                <c:pt idx="11333">
                  <c:v>-19787.701607930499</c:v>
                </c:pt>
                <c:pt idx="11334">
                  <c:v>-19399.328516506401</c:v>
                </c:pt>
                <c:pt idx="11335">
                  <c:v>-19019.028159785699</c:v>
                </c:pt>
                <c:pt idx="11336">
                  <c:v>-18611.724147511501</c:v>
                </c:pt>
                <c:pt idx="11337">
                  <c:v>-18202.218285212599</c:v>
                </c:pt>
                <c:pt idx="11338">
                  <c:v>-17804.315700634801</c:v>
                </c:pt>
                <c:pt idx="11339">
                  <c:v>-17408.900225268899</c:v>
                </c:pt>
                <c:pt idx="11340">
                  <c:v>-17006.519511993301</c:v>
                </c:pt>
                <c:pt idx="11341">
                  <c:v>-16621.227625253901</c:v>
                </c:pt>
                <c:pt idx="11342">
                  <c:v>-16233.4692232775</c:v>
                </c:pt>
                <c:pt idx="11343">
                  <c:v>-15792.129823343301</c:v>
                </c:pt>
                <c:pt idx="11344">
                  <c:v>-15312.696028275301</c:v>
                </c:pt>
                <c:pt idx="11345">
                  <c:v>-14868.7896403261</c:v>
                </c:pt>
                <c:pt idx="11346">
                  <c:v>-14433.902606670599</c:v>
                </c:pt>
                <c:pt idx="11347">
                  <c:v>-13992.847155132</c:v>
                </c:pt>
                <c:pt idx="11348">
                  <c:v>-13590.3173432411</c:v>
                </c:pt>
                <c:pt idx="11349">
                  <c:v>-13162.2705170551</c:v>
                </c:pt>
                <c:pt idx="11350">
                  <c:v>-12722.484744728699</c:v>
                </c:pt>
                <c:pt idx="11351">
                  <c:v>-12308.387387304199</c:v>
                </c:pt>
                <c:pt idx="11352">
                  <c:v>-11892.465030717</c:v>
                </c:pt>
                <c:pt idx="11353">
                  <c:v>-11485.639668895699</c:v>
                </c:pt>
                <c:pt idx="11354">
                  <c:v>-11056.3880867353</c:v>
                </c:pt>
                <c:pt idx="11355">
                  <c:v>-10596.5248624121</c:v>
                </c:pt>
                <c:pt idx="11356">
                  <c:v>-10153.794448885101</c:v>
                </c:pt>
                <c:pt idx="11357">
                  <c:v>-9747.2199773381799</c:v>
                </c:pt>
                <c:pt idx="11358">
                  <c:v>-9316.7908689517008</c:v>
                </c:pt>
                <c:pt idx="11359">
                  <c:v>-8835.6602548294104</c:v>
                </c:pt>
                <c:pt idx="11360">
                  <c:v>-8457.0966168239902</c:v>
                </c:pt>
                <c:pt idx="11361">
                  <c:v>-8101.5615496863302</c:v>
                </c:pt>
                <c:pt idx="11362">
                  <c:v>-7661.9221867202396</c:v>
                </c:pt>
                <c:pt idx="11363">
                  <c:v>-7231.0709158186901</c:v>
                </c:pt>
                <c:pt idx="11364">
                  <c:v>-6813.70287790159</c:v>
                </c:pt>
                <c:pt idx="11365">
                  <c:v>-6412.6627596257003</c:v>
                </c:pt>
                <c:pt idx="11366">
                  <c:v>-6016.5552996714996</c:v>
                </c:pt>
                <c:pt idx="11367">
                  <c:v>-5611.0156784409601</c:v>
                </c:pt>
                <c:pt idx="11368">
                  <c:v>-5152.9368417476799</c:v>
                </c:pt>
                <c:pt idx="11369">
                  <c:v>-4705.2487804792199</c:v>
                </c:pt>
                <c:pt idx="11370">
                  <c:v>-4324.8294768509904</c:v>
                </c:pt>
                <c:pt idx="11371">
                  <c:v>-3946.3938334516902</c:v>
                </c:pt>
                <c:pt idx="11372">
                  <c:v>-3567.89475809756</c:v>
                </c:pt>
                <c:pt idx="11373">
                  <c:v>-3203.0050774520701</c:v>
                </c:pt>
                <c:pt idx="11374">
                  <c:v>-2855.5863482774798</c:v>
                </c:pt>
                <c:pt idx="11375">
                  <c:v>-2493.9309300997202</c:v>
                </c:pt>
                <c:pt idx="11376">
                  <c:v>-2106.8766325064098</c:v>
                </c:pt>
                <c:pt idx="11377">
                  <c:v>-1712.1452862380299</c:v>
                </c:pt>
                <c:pt idx="11378">
                  <c:v>-1308.00284281329</c:v>
                </c:pt>
                <c:pt idx="11379">
                  <c:v>-896.46162881847499</c:v>
                </c:pt>
                <c:pt idx="11380">
                  <c:v>-462.07011475307701</c:v>
                </c:pt>
                <c:pt idx="11381">
                  <c:v>-16.793675921593699</c:v>
                </c:pt>
                <c:pt idx="11382">
                  <c:v>393.351824724631</c:v>
                </c:pt>
                <c:pt idx="11383">
                  <c:v>780.67219196989697</c:v>
                </c:pt>
                <c:pt idx="11384">
                  <c:v>1165.0707519452601</c:v>
                </c:pt>
                <c:pt idx="11385">
                  <c:v>1538.4496779901899</c:v>
                </c:pt>
                <c:pt idx="11386">
                  <c:v>1876.03288199602</c:v>
                </c:pt>
                <c:pt idx="11387">
                  <c:v>2218.4020448474298</c:v>
                </c:pt>
                <c:pt idx="11388">
                  <c:v>2607.1762610558799</c:v>
                </c:pt>
                <c:pt idx="11389">
                  <c:v>3000.9224336140101</c:v>
                </c:pt>
                <c:pt idx="11390">
                  <c:v>3425.6529476508999</c:v>
                </c:pt>
                <c:pt idx="11391">
                  <c:v>3841.5074723367102</c:v>
                </c:pt>
                <c:pt idx="11392">
                  <c:v>4226.6554135412298</c:v>
                </c:pt>
                <c:pt idx="11393">
                  <c:v>4630.6747474938502</c:v>
                </c:pt>
                <c:pt idx="11394">
                  <c:v>5041.8524978491696</c:v>
                </c:pt>
                <c:pt idx="11395">
                  <c:v>5423.17214541672</c:v>
                </c:pt>
                <c:pt idx="11396">
                  <c:v>5783.72912061631</c:v>
                </c:pt>
                <c:pt idx="11397">
                  <c:v>6177.8102869611903</c:v>
                </c:pt>
                <c:pt idx="11398">
                  <c:v>6587.9523178674699</c:v>
                </c:pt>
                <c:pt idx="11399">
                  <c:v>6984.9052954989202</c:v>
                </c:pt>
                <c:pt idx="11400">
                  <c:v>7379.9466016413999</c:v>
                </c:pt>
                <c:pt idx="11401">
                  <c:v>7752.2790312263696</c:v>
                </c:pt>
                <c:pt idx="11402">
                  <c:v>8121.41263900177</c:v>
                </c:pt>
                <c:pt idx="11403">
                  <c:v>8509.8617287336401</c:v>
                </c:pt>
                <c:pt idx="11404">
                  <c:v>8901.3949854755192</c:v>
                </c:pt>
                <c:pt idx="11405">
                  <c:v>9292.1942680982302</c:v>
                </c:pt>
                <c:pt idx="11406">
                  <c:v>9690.3491901809193</c:v>
                </c:pt>
                <c:pt idx="11407">
                  <c:v>10090.210972659999</c:v>
                </c:pt>
                <c:pt idx="11408">
                  <c:v>10466.4869839321</c:v>
                </c:pt>
                <c:pt idx="11409">
                  <c:v>10774.526098697501</c:v>
                </c:pt>
                <c:pt idx="11410">
                  <c:v>11058.1756028897</c:v>
                </c:pt>
                <c:pt idx="11411">
                  <c:v>11383.3628620413</c:v>
                </c:pt>
                <c:pt idx="11412">
                  <c:v>11731.324961763799</c:v>
                </c:pt>
                <c:pt idx="11413">
                  <c:v>12057.168618841901</c:v>
                </c:pt>
                <c:pt idx="11414">
                  <c:v>12359.271388641901</c:v>
                </c:pt>
                <c:pt idx="11415">
                  <c:v>12684.543541983699</c:v>
                </c:pt>
                <c:pt idx="11416">
                  <c:v>13011.3402277396</c:v>
                </c:pt>
                <c:pt idx="11417">
                  <c:v>13314.233672116099</c:v>
                </c:pt>
                <c:pt idx="11418">
                  <c:v>13592.337782144799</c:v>
                </c:pt>
                <c:pt idx="11419">
                  <c:v>13867.178923821</c:v>
                </c:pt>
                <c:pt idx="11420">
                  <c:v>14137.6244153686</c:v>
                </c:pt>
                <c:pt idx="11421">
                  <c:v>14441.6182551983</c:v>
                </c:pt>
                <c:pt idx="11422">
                  <c:v>14766.5772653885</c:v>
                </c:pt>
                <c:pt idx="11423">
                  <c:v>15029.1375792038</c:v>
                </c:pt>
                <c:pt idx="11424">
                  <c:v>15262.847925365701</c:v>
                </c:pt>
                <c:pt idx="11425">
                  <c:v>15488.2428821022</c:v>
                </c:pt>
                <c:pt idx="11426">
                  <c:v>15672.572662385999</c:v>
                </c:pt>
                <c:pt idx="11427">
                  <c:v>15808.202057435899</c:v>
                </c:pt>
                <c:pt idx="11428">
                  <c:v>15928.0624960897</c:v>
                </c:pt>
                <c:pt idx="11429">
                  <c:v>16081.789499782401</c:v>
                </c:pt>
                <c:pt idx="11430">
                  <c:v>16252.871311725299</c:v>
                </c:pt>
                <c:pt idx="11431">
                  <c:v>16379.3290962757</c:v>
                </c:pt>
                <c:pt idx="11432">
                  <c:v>16478.960763170999</c:v>
                </c:pt>
                <c:pt idx="11433">
                  <c:v>16601.809491965701</c:v>
                </c:pt>
                <c:pt idx="11434">
                  <c:v>16720.424047172801</c:v>
                </c:pt>
                <c:pt idx="11435">
                  <c:v>16800.259678178401</c:v>
                </c:pt>
                <c:pt idx="11436">
                  <c:v>16846.2668877246</c:v>
                </c:pt>
                <c:pt idx="11437">
                  <c:v>16889.304088921799</c:v>
                </c:pt>
                <c:pt idx="11438">
                  <c:v>16903.038468979201</c:v>
                </c:pt>
                <c:pt idx="11439">
                  <c:v>16886.921111244799</c:v>
                </c:pt>
                <c:pt idx="11440">
                  <c:v>16882.926178118501</c:v>
                </c:pt>
                <c:pt idx="11441">
                  <c:v>16902.492023615901</c:v>
                </c:pt>
                <c:pt idx="11442">
                  <c:v>16900.384417677298</c:v>
                </c:pt>
                <c:pt idx="11443">
                  <c:v>16870.2122155629</c:v>
                </c:pt>
                <c:pt idx="11444">
                  <c:v>16819.337314986002</c:v>
                </c:pt>
                <c:pt idx="11445">
                  <c:v>16742.379795083201</c:v>
                </c:pt>
                <c:pt idx="11446">
                  <c:v>16621.9965031338</c:v>
                </c:pt>
                <c:pt idx="11447">
                  <c:v>16473.1002827181</c:v>
                </c:pt>
                <c:pt idx="11448">
                  <c:v>16319.901023309199</c:v>
                </c:pt>
                <c:pt idx="11449">
                  <c:v>16146.79932394</c:v>
                </c:pt>
                <c:pt idx="11450">
                  <c:v>15971.4564767548</c:v>
                </c:pt>
                <c:pt idx="11451">
                  <c:v>15796.1155160746</c:v>
                </c:pt>
                <c:pt idx="11452">
                  <c:v>15599.334616419501</c:v>
                </c:pt>
                <c:pt idx="11453">
                  <c:v>15366.6934634057</c:v>
                </c:pt>
                <c:pt idx="11454">
                  <c:v>15140.197366939799</c:v>
                </c:pt>
                <c:pt idx="11455">
                  <c:v>14929.351579555499</c:v>
                </c:pt>
                <c:pt idx="11456">
                  <c:v>14687.802966912501</c:v>
                </c:pt>
                <c:pt idx="11457">
                  <c:v>14434.5983524818</c:v>
                </c:pt>
                <c:pt idx="11458">
                  <c:v>14196.5082347685</c:v>
                </c:pt>
                <c:pt idx="11459">
                  <c:v>13941.9397638708</c:v>
                </c:pt>
                <c:pt idx="11460">
                  <c:v>13617.302445360599</c:v>
                </c:pt>
                <c:pt idx="11461">
                  <c:v>13334.186407241201</c:v>
                </c:pt>
                <c:pt idx="11462">
                  <c:v>13061.3809588595</c:v>
                </c:pt>
                <c:pt idx="11463">
                  <c:v>12713.0599161721</c:v>
                </c:pt>
                <c:pt idx="11464">
                  <c:v>12387.1791059753</c:v>
                </c:pt>
                <c:pt idx="11465">
                  <c:v>12092.107805596699</c:v>
                </c:pt>
                <c:pt idx="11466">
                  <c:v>11775.990217492301</c:v>
                </c:pt>
                <c:pt idx="11467">
                  <c:v>11418.1481396609</c:v>
                </c:pt>
                <c:pt idx="11468">
                  <c:v>11051.984872102599</c:v>
                </c:pt>
                <c:pt idx="11469">
                  <c:v>10690.112258155201</c:v>
                </c:pt>
                <c:pt idx="11470">
                  <c:v>10344.1912671807</c:v>
                </c:pt>
                <c:pt idx="11471">
                  <c:v>10019.8750561871</c:v>
                </c:pt>
                <c:pt idx="11472">
                  <c:v>9731.5114957653204</c:v>
                </c:pt>
                <c:pt idx="11473">
                  <c:v>9444.7318792846308</c:v>
                </c:pt>
                <c:pt idx="11474">
                  <c:v>9118.4742203019596</c:v>
                </c:pt>
                <c:pt idx="11475">
                  <c:v>8765.7487976546108</c:v>
                </c:pt>
                <c:pt idx="11476">
                  <c:v>8434.3535450068703</c:v>
                </c:pt>
                <c:pt idx="11477">
                  <c:v>8117.1040886676901</c:v>
                </c:pt>
                <c:pt idx="11478">
                  <c:v>7774.7696361025801</c:v>
                </c:pt>
                <c:pt idx="11479">
                  <c:v>7454.1847924167196</c:v>
                </c:pt>
                <c:pt idx="11480">
                  <c:v>7150.8985009682401</c:v>
                </c:pt>
                <c:pt idx="11481">
                  <c:v>6865.0493252448596</c:v>
                </c:pt>
                <c:pt idx="11482">
                  <c:v>6607.6812984323096</c:v>
                </c:pt>
                <c:pt idx="11483">
                  <c:v>6313.4025601876101</c:v>
                </c:pt>
                <c:pt idx="11484">
                  <c:v>5998.9996777571996</c:v>
                </c:pt>
                <c:pt idx="11485">
                  <c:v>5708.34862628671</c:v>
                </c:pt>
                <c:pt idx="11486">
                  <c:v>5403.5474470927402</c:v>
                </c:pt>
                <c:pt idx="11487">
                  <c:v>5052.0713412803598</c:v>
                </c:pt>
                <c:pt idx="11488">
                  <c:v>4744.5365567189901</c:v>
                </c:pt>
                <c:pt idx="11489">
                  <c:v>4531.0399882339898</c:v>
                </c:pt>
                <c:pt idx="11490">
                  <c:v>4333.4940500934599</c:v>
                </c:pt>
                <c:pt idx="11491">
                  <c:v>4174.46407491829</c:v>
                </c:pt>
                <c:pt idx="11492">
                  <c:v>4032.95995944794</c:v>
                </c:pt>
                <c:pt idx="11493">
                  <c:v>3879.9966362250998</c:v>
                </c:pt>
                <c:pt idx="11494">
                  <c:v>3717.3191101873899</c:v>
                </c:pt>
                <c:pt idx="11495">
                  <c:v>3512.9207546351499</c:v>
                </c:pt>
                <c:pt idx="11496">
                  <c:v>3294.0850284896801</c:v>
                </c:pt>
                <c:pt idx="11497">
                  <c:v>3102.13021863018</c:v>
                </c:pt>
                <c:pt idx="11498">
                  <c:v>2867.0111962278102</c:v>
                </c:pt>
                <c:pt idx="11499">
                  <c:v>2631.6969944500202</c:v>
                </c:pt>
                <c:pt idx="11500">
                  <c:v>2476.1850514246798</c:v>
                </c:pt>
                <c:pt idx="11501">
                  <c:v>2371.6080142129699</c:v>
                </c:pt>
                <c:pt idx="11502">
                  <c:v>2303.71080824926</c:v>
                </c:pt>
                <c:pt idx="11503">
                  <c:v>2229.40535251044</c:v>
                </c:pt>
                <c:pt idx="11504">
                  <c:v>2147.2173145821898</c:v>
                </c:pt>
                <c:pt idx="11505">
                  <c:v>2096.2927366848298</c:v>
                </c:pt>
                <c:pt idx="11506">
                  <c:v>2009.6825451468801</c:v>
                </c:pt>
                <c:pt idx="11507">
                  <c:v>1875.26174752826</c:v>
                </c:pt>
                <c:pt idx="11508">
                  <c:v>1764.94946939688</c:v>
                </c:pt>
                <c:pt idx="11509">
                  <c:v>1683.0543482067801</c:v>
                </c:pt>
                <c:pt idx="11510">
                  <c:v>1638.4794659039301</c:v>
                </c:pt>
                <c:pt idx="11511">
                  <c:v>1620.10719640394</c:v>
                </c:pt>
                <c:pt idx="11512">
                  <c:v>1620.4391984955701</c:v>
                </c:pt>
                <c:pt idx="11513">
                  <c:v>1602.4634328286299</c:v>
                </c:pt>
                <c:pt idx="11514">
                  <c:v>1547.7235440945501</c:v>
                </c:pt>
                <c:pt idx="11515">
                  <c:v>1490.0586656717601</c:v>
                </c:pt>
                <c:pt idx="11516">
                  <c:v>1434.6831899157901</c:v>
                </c:pt>
                <c:pt idx="11517">
                  <c:v>1382.4729351159799</c:v>
                </c:pt>
                <c:pt idx="11518">
                  <c:v>1347.9287819620299</c:v>
                </c:pt>
                <c:pt idx="11519">
                  <c:v>1330.0399302923799</c:v>
                </c:pt>
                <c:pt idx="11520">
                  <c:v>1313.61011607105</c:v>
                </c:pt>
                <c:pt idx="11521">
                  <c:v>1303.82280386301</c:v>
                </c:pt>
                <c:pt idx="11522">
                  <c:v>1285.07642934757</c:v>
                </c:pt>
                <c:pt idx="11523">
                  <c:v>1241.3137973360799</c:v>
                </c:pt>
                <c:pt idx="11524">
                  <c:v>1198.6974432895299</c:v>
                </c:pt>
                <c:pt idx="11525">
                  <c:v>1186.12011362609</c:v>
                </c:pt>
                <c:pt idx="11526">
                  <c:v>1181.17741937652</c:v>
                </c:pt>
                <c:pt idx="11527">
                  <c:v>1147.81156892435</c:v>
                </c:pt>
                <c:pt idx="11528">
                  <c:v>1145.2260505225399</c:v>
                </c:pt>
                <c:pt idx="11529">
                  <c:v>1151.9209509060199</c:v>
                </c:pt>
                <c:pt idx="11530">
                  <c:v>1106.3493957466701</c:v>
                </c:pt>
                <c:pt idx="11531">
                  <c:v>1021.72231315369</c:v>
                </c:pt>
                <c:pt idx="11532">
                  <c:v>908.28535224753398</c:v>
                </c:pt>
                <c:pt idx="11533">
                  <c:v>807.097918819553</c:v>
                </c:pt>
                <c:pt idx="11534">
                  <c:v>720.40675671614395</c:v>
                </c:pt>
                <c:pt idx="11535">
                  <c:v>631.94516611528604</c:v>
                </c:pt>
                <c:pt idx="11536">
                  <c:v>575.07325693786697</c:v>
                </c:pt>
                <c:pt idx="11537">
                  <c:v>530.12588832234599</c:v>
                </c:pt>
                <c:pt idx="11538">
                  <c:v>448.42666352867701</c:v>
                </c:pt>
                <c:pt idx="11539">
                  <c:v>354.492181922513</c:v>
                </c:pt>
                <c:pt idx="11540">
                  <c:v>255.734796349752</c:v>
                </c:pt>
                <c:pt idx="11541">
                  <c:v>140.70080328325301</c:v>
                </c:pt>
                <c:pt idx="11542">
                  <c:v>1.4349547254303801</c:v>
                </c:pt>
                <c:pt idx="11543">
                  <c:v>-134.26130810881699</c:v>
                </c:pt>
                <c:pt idx="11544">
                  <c:v>-267.98356459783201</c:v>
                </c:pt>
                <c:pt idx="11545">
                  <c:v>-416.047437466828</c:v>
                </c:pt>
                <c:pt idx="11546">
                  <c:v>-538.70874831066203</c:v>
                </c:pt>
                <c:pt idx="11547">
                  <c:v>-650.69986954581202</c:v>
                </c:pt>
                <c:pt idx="11548">
                  <c:v>-803.50617257827696</c:v>
                </c:pt>
                <c:pt idx="11549">
                  <c:v>-989.80389885106899</c:v>
                </c:pt>
                <c:pt idx="11550">
                  <c:v>-1152.43745795205</c:v>
                </c:pt>
                <c:pt idx="11551">
                  <c:v>-1271.2954271977001</c:v>
                </c:pt>
                <c:pt idx="11552">
                  <c:v>-1376.42520698469</c:v>
                </c:pt>
                <c:pt idx="11553">
                  <c:v>-1475.5314694388601</c:v>
                </c:pt>
                <c:pt idx="11554">
                  <c:v>-1751.0441637977999</c:v>
                </c:pt>
                <c:pt idx="11555">
                  <c:v>-2066.0424965423899</c:v>
                </c:pt>
                <c:pt idx="11556">
                  <c:v>-2216.5989624543099</c:v>
                </c:pt>
                <c:pt idx="11557">
                  <c:v>-2372.4243969213799</c:v>
                </c:pt>
                <c:pt idx="11558">
                  <c:v>-2525.3581348144598</c:v>
                </c:pt>
                <c:pt idx="11559">
                  <c:v>-2694.14948883121</c:v>
                </c:pt>
                <c:pt idx="11560">
                  <c:v>-2886.7245452396801</c:v>
                </c:pt>
                <c:pt idx="11561">
                  <c:v>-3044.9395105568001</c:v>
                </c:pt>
                <c:pt idx="11562">
                  <c:v>-3206.1783706072702</c:v>
                </c:pt>
                <c:pt idx="11563">
                  <c:v>-3400.3891042282398</c:v>
                </c:pt>
                <c:pt idx="11564">
                  <c:v>-3586.1435468224099</c:v>
                </c:pt>
                <c:pt idx="11565">
                  <c:v>-3743.8741622368998</c:v>
                </c:pt>
                <c:pt idx="11566">
                  <c:v>-3911.75551117436</c:v>
                </c:pt>
                <c:pt idx="11567">
                  <c:v>-4141.6099858077996</c:v>
                </c:pt>
                <c:pt idx="11568">
                  <c:v>-4425.9545688793896</c:v>
                </c:pt>
                <c:pt idx="11569">
                  <c:v>-4587.5646097044801</c:v>
                </c:pt>
                <c:pt idx="11570">
                  <c:v>-4633.4378196930602</c:v>
                </c:pt>
                <c:pt idx="11571">
                  <c:v>-4732.8205752102203</c:v>
                </c:pt>
                <c:pt idx="11572">
                  <c:v>-4824.2707923940798</c:v>
                </c:pt>
                <c:pt idx="11573">
                  <c:v>-4953.0671395928903</c:v>
                </c:pt>
                <c:pt idx="11574">
                  <c:v>-5115.5282591876103</c:v>
                </c:pt>
                <c:pt idx="11575">
                  <c:v>-5258.6582014945197</c:v>
                </c:pt>
                <c:pt idx="11576">
                  <c:v>-5434.6432435722099</c:v>
                </c:pt>
                <c:pt idx="11577">
                  <c:v>-5606.8731509480103</c:v>
                </c:pt>
                <c:pt idx="11578">
                  <c:v>-5737.2578184615204</c:v>
                </c:pt>
                <c:pt idx="11579">
                  <c:v>-5866.7277166679296</c:v>
                </c:pt>
                <c:pt idx="11580">
                  <c:v>-5954.6804184569901</c:v>
                </c:pt>
                <c:pt idx="11581">
                  <c:v>-6000.9595526999201</c:v>
                </c:pt>
                <c:pt idx="11582">
                  <c:v>-6057.6066134347402</c:v>
                </c:pt>
                <c:pt idx="11583">
                  <c:v>-6132.7789092291196</c:v>
                </c:pt>
                <c:pt idx="11584">
                  <c:v>-6213.7535249478296</c:v>
                </c:pt>
                <c:pt idx="11585">
                  <c:v>-6259.1504785095904</c:v>
                </c:pt>
                <c:pt idx="11586">
                  <c:v>-6277.2533446855196</c:v>
                </c:pt>
                <c:pt idx="11587">
                  <c:v>-6328.7116521923499</c:v>
                </c:pt>
                <c:pt idx="11588">
                  <c:v>-6360.5748105666898</c:v>
                </c:pt>
                <c:pt idx="11589">
                  <c:v>-6334.96234321264</c:v>
                </c:pt>
                <c:pt idx="11590">
                  <c:v>-6303.4589815359204</c:v>
                </c:pt>
                <c:pt idx="11591">
                  <c:v>-6271.2946183017602</c:v>
                </c:pt>
                <c:pt idx="11592">
                  <c:v>-6255.2762066478499</c:v>
                </c:pt>
                <c:pt idx="11593">
                  <c:v>-6247.6598513450899</c:v>
                </c:pt>
                <c:pt idx="11594">
                  <c:v>-6232.2282027052797</c:v>
                </c:pt>
                <c:pt idx="11595">
                  <c:v>-6169.5697535740801</c:v>
                </c:pt>
                <c:pt idx="11596">
                  <c:v>-6023.5124837005196</c:v>
                </c:pt>
                <c:pt idx="11597">
                  <c:v>-5859.2629700329899</c:v>
                </c:pt>
                <c:pt idx="11598">
                  <c:v>-5757.8482967486898</c:v>
                </c:pt>
                <c:pt idx="11599">
                  <c:v>-5714.2382072525197</c:v>
                </c:pt>
                <c:pt idx="11600">
                  <c:v>-5648.8388945066899</c:v>
                </c:pt>
                <c:pt idx="11601">
                  <c:v>-5531.9397510313902</c:v>
                </c:pt>
                <c:pt idx="11602">
                  <c:v>-5374.7779598781499</c:v>
                </c:pt>
                <c:pt idx="11603">
                  <c:v>-5206.2246870440003</c:v>
                </c:pt>
                <c:pt idx="11604">
                  <c:v>-5064.6393511196902</c:v>
                </c:pt>
                <c:pt idx="11605">
                  <c:v>-4938.48631205322</c:v>
                </c:pt>
                <c:pt idx="11606">
                  <c:v>-4808.5474998559403</c:v>
                </c:pt>
                <c:pt idx="11607">
                  <c:v>-4652.41331088278</c:v>
                </c:pt>
                <c:pt idx="11608">
                  <c:v>-4475.87333653113</c:v>
                </c:pt>
                <c:pt idx="11609">
                  <c:v>-4294.2058073416401</c:v>
                </c:pt>
                <c:pt idx="11610">
                  <c:v>-4135.1053277185902</c:v>
                </c:pt>
                <c:pt idx="11611">
                  <c:v>-3999.5403360945102</c:v>
                </c:pt>
                <c:pt idx="11612">
                  <c:v>-3855.6557363022198</c:v>
                </c:pt>
                <c:pt idx="11613">
                  <c:v>-3690.8013017663202</c:v>
                </c:pt>
                <c:pt idx="11614">
                  <c:v>-3531.7999195238599</c:v>
                </c:pt>
                <c:pt idx="11615">
                  <c:v>-3373.75873254321</c:v>
                </c:pt>
                <c:pt idx="11616">
                  <c:v>-3185.6265935483102</c:v>
                </c:pt>
                <c:pt idx="11617">
                  <c:v>-2985.6749582518601</c:v>
                </c:pt>
                <c:pt idx="11618">
                  <c:v>-2771.6134755767298</c:v>
                </c:pt>
                <c:pt idx="11619">
                  <c:v>-2574.9426246234002</c:v>
                </c:pt>
                <c:pt idx="11620">
                  <c:v>-2421.0419420742701</c:v>
                </c:pt>
                <c:pt idx="11621">
                  <c:v>-2253.01326054627</c:v>
                </c:pt>
                <c:pt idx="11622">
                  <c:v>-2087.7462383449201</c:v>
                </c:pt>
                <c:pt idx="11623">
                  <c:v>-1962.55197191922</c:v>
                </c:pt>
                <c:pt idx="11624">
                  <c:v>-1844.4156184757601</c:v>
                </c:pt>
                <c:pt idx="11625">
                  <c:v>-1744.87218734929</c:v>
                </c:pt>
                <c:pt idx="11626">
                  <c:v>-1643.2256486011599</c:v>
                </c:pt>
                <c:pt idx="11627">
                  <c:v>-1523.97701562918</c:v>
                </c:pt>
                <c:pt idx="11628">
                  <c:v>-1392.3102630112</c:v>
                </c:pt>
                <c:pt idx="11629">
                  <c:v>-1250.3369176253</c:v>
                </c:pt>
                <c:pt idx="11630">
                  <c:v>-1125.63345681549</c:v>
                </c:pt>
                <c:pt idx="11631">
                  <c:v>-1024.76206878062</c:v>
                </c:pt>
                <c:pt idx="11632">
                  <c:v>-942.85341933402105</c:v>
                </c:pt>
                <c:pt idx="11633">
                  <c:v>-878.86785275829402</c:v>
                </c:pt>
                <c:pt idx="11634">
                  <c:v>-823.58267876177104</c:v>
                </c:pt>
                <c:pt idx="11635">
                  <c:v>-771.75071714305398</c:v>
                </c:pt>
                <c:pt idx="11636">
                  <c:v>-735.99061453266904</c:v>
                </c:pt>
                <c:pt idx="11637">
                  <c:v>-676.65062153179394</c:v>
                </c:pt>
                <c:pt idx="11638">
                  <c:v>-599.431944129003</c:v>
                </c:pt>
                <c:pt idx="11639">
                  <c:v>-592.58204072396597</c:v>
                </c:pt>
                <c:pt idx="11640">
                  <c:v>-616.06946684926504</c:v>
                </c:pt>
                <c:pt idx="11641">
                  <c:v>-633.60379533491005</c:v>
                </c:pt>
                <c:pt idx="11642">
                  <c:v>-670.93569584101499</c:v>
                </c:pt>
                <c:pt idx="11643">
                  <c:v>-688.54264096173699</c:v>
                </c:pt>
                <c:pt idx="11644">
                  <c:v>-701.32985602425401</c:v>
                </c:pt>
                <c:pt idx="11645">
                  <c:v>-741.92473136390402</c:v>
                </c:pt>
                <c:pt idx="11646">
                  <c:v>-796.30986359181804</c:v>
                </c:pt>
                <c:pt idx="11647">
                  <c:v>-822.13138917351603</c:v>
                </c:pt>
                <c:pt idx="11648">
                  <c:v>-865.48630851450696</c:v>
                </c:pt>
                <c:pt idx="11649">
                  <c:v>-979.13525838527698</c:v>
                </c:pt>
                <c:pt idx="11650">
                  <c:v>-1122.8895462839901</c:v>
                </c:pt>
                <c:pt idx="11651">
                  <c:v>-1242.66794281016</c:v>
                </c:pt>
                <c:pt idx="11652">
                  <c:v>-1309.6831758493099</c:v>
                </c:pt>
                <c:pt idx="11653">
                  <c:v>-1380.3051212166099</c:v>
                </c:pt>
                <c:pt idx="11654">
                  <c:v>-1497.61680954843</c:v>
                </c:pt>
                <c:pt idx="11655">
                  <c:v>-1634.92678204511</c:v>
                </c:pt>
                <c:pt idx="11656">
                  <c:v>-1762.4828235810201</c:v>
                </c:pt>
                <c:pt idx="11657">
                  <c:v>-1896.36213340681</c:v>
                </c:pt>
                <c:pt idx="11658">
                  <c:v>-2029.93200014081</c:v>
                </c:pt>
                <c:pt idx="11659">
                  <c:v>-2180.1717239479799</c:v>
                </c:pt>
                <c:pt idx="11660">
                  <c:v>-2350.8888117357601</c:v>
                </c:pt>
                <c:pt idx="11661">
                  <c:v>-2524.59106183412</c:v>
                </c:pt>
                <c:pt idx="11662">
                  <c:v>-2702.6901502099099</c:v>
                </c:pt>
                <c:pt idx="11663">
                  <c:v>-2864.92591317404</c:v>
                </c:pt>
                <c:pt idx="11664">
                  <c:v>-3011.5640557053498</c:v>
                </c:pt>
                <c:pt idx="11665">
                  <c:v>-3162.52466420254</c:v>
                </c:pt>
                <c:pt idx="11666">
                  <c:v>-3356.9375947215199</c:v>
                </c:pt>
                <c:pt idx="11667">
                  <c:v>-3587.1534691281499</c:v>
                </c:pt>
                <c:pt idx="11668">
                  <c:v>-3797.8469194192498</c:v>
                </c:pt>
                <c:pt idx="11669">
                  <c:v>-3938.7061207546899</c:v>
                </c:pt>
                <c:pt idx="11670">
                  <c:v>-4053.5467778706702</c:v>
                </c:pt>
                <c:pt idx="11671">
                  <c:v>-4197.4176063960804</c:v>
                </c:pt>
                <c:pt idx="11672">
                  <c:v>-4334.7347284551497</c:v>
                </c:pt>
                <c:pt idx="11673">
                  <c:v>-4520.7934488347801</c:v>
                </c:pt>
                <c:pt idx="11674">
                  <c:v>-4760.2932674078502</c:v>
                </c:pt>
                <c:pt idx="11675">
                  <c:v>-4974.1066668428602</c:v>
                </c:pt>
                <c:pt idx="11676">
                  <c:v>-5138.40993999689</c:v>
                </c:pt>
                <c:pt idx="11677">
                  <c:v>-5303.1289140252202</c:v>
                </c:pt>
                <c:pt idx="11678">
                  <c:v>-5498.0633430714597</c:v>
                </c:pt>
                <c:pt idx="11679">
                  <c:v>-5692.6239800332396</c:v>
                </c:pt>
                <c:pt idx="11680">
                  <c:v>-5876.84242826838</c:v>
                </c:pt>
                <c:pt idx="11681">
                  <c:v>-6027.3037873152198</c:v>
                </c:pt>
                <c:pt idx="11682">
                  <c:v>-6186.0795932520996</c:v>
                </c:pt>
                <c:pt idx="11683">
                  <c:v>-6389.6170689591199</c:v>
                </c:pt>
                <c:pt idx="11684">
                  <c:v>-6603.4088918921698</c:v>
                </c:pt>
                <c:pt idx="11685">
                  <c:v>-6766.5389891080604</c:v>
                </c:pt>
                <c:pt idx="11686">
                  <c:v>-6919.7179098207298</c:v>
                </c:pt>
                <c:pt idx="11687">
                  <c:v>-7146.1796011616798</c:v>
                </c:pt>
                <c:pt idx="11688">
                  <c:v>-7405.4259567628797</c:v>
                </c:pt>
                <c:pt idx="11689">
                  <c:v>-7630.9814383452604</c:v>
                </c:pt>
                <c:pt idx="11690">
                  <c:v>-7814.2573805669199</c:v>
                </c:pt>
                <c:pt idx="11691">
                  <c:v>-7994.1582240118496</c:v>
                </c:pt>
                <c:pt idx="11692">
                  <c:v>-8185.0563560309802</c:v>
                </c:pt>
                <c:pt idx="11693">
                  <c:v>-8441.5389416499402</c:v>
                </c:pt>
                <c:pt idx="11694">
                  <c:v>-8734.05561791746</c:v>
                </c:pt>
                <c:pt idx="11695">
                  <c:v>-8929.2173408068193</c:v>
                </c:pt>
                <c:pt idx="11696">
                  <c:v>-9102.5633982589497</c:v>
                </c:pt>
                <c:pt idx="11697">
                  <c:v>-9337.7209372376092</c:v>
                </c:pt>
                <c:pt idx="11698">
                  <c:v>-9567.4003927502199</c:v>
                </c:pt>
                <c:pt idx="11699">
                  <c:v>-9805.5735316808405</c:v>
                </c:pt>
                <c:pt idx="11700">
                  <c:v>-10082.905458572901</c:v>
                </c:pt>
                <c:pt idx="11701">
                  <c:v>-10393.2463006055</c:v>
                </c:pt>
                <c:pt idx="11702">
                  <c:v>-10710.6116201653</c:v>
                </c:pt>
                <c:pt idx="11703">
                  <c:v>-10967.9906121112</c:v>
                </c:pt>
                <c:pt idx="11704">
                  <c:v>-11197.765583062601</c:v>
                </c:pt>
                <c:pt idx="11705">
                  <c:v>-11471.368210378099</c:v>
                </c:pt>
                <c:pt idx="11706">
                  <c:v>-11735.644581992499</c:v>
                </c:pt>
                <c:pt idx="11707">
                  <c:v>-12043.775608685501</c:v>
                </c:pt>
                <c:pt idx="11708">
                  <c:v>-12403.8163594498</c:v>
                </c:pt>
                <c:pt idx="11709">
                  <c:v>-12761.779698287</c:v>
                </c:pt>
                <c:pt idx="11710">
                  <c:v>-13138.357956547199</c:v>
                </c:pt>
                <c:pt idx="11711">
                  <c:v>-13548.430755822101</c:v>
                </c:pt>
                <c:pt idx="11712">
                  <c:v>-13972.770869129399</c:v>
                </c:pt>
                <c:pt idx="11713">
                  <c:v>-14390.7678751113</c:v>
                </c:pt>
                <c:pt idx="11714">
                  <c:v>-14762.9564062851</c:v>
                </c:pt>
                <c:pt idx="11715">
                  <c:v>-15086.123495473401</c:v>
                </c:pt>
                <c:pt idx="11716">
                  <c:v>-15430.4946887975</c:v>
                </c:pt>
                <c:pt idx="11717">
                  <c:v>-15814.605815953801</c:v>
                </c:pt>
                <c:pt idx="11718">
                  <c:v>-16191.270438736899</c:v>
                </c:pt>
                <c:pt idx="11719">
                  <c:v>-16617.1483040071</c:v>
                </c:pt>
                <c:pt idx="11720">
                  <c:v>-17125.0725565873</c:v>
                </c:pt>
                <c:pt idx="11721">
                  <c:v>-17643.348065331102</c:v>
                </c:pt>
                <c:pt idx="11722">
                  <c:v>-18198.178227756202</c:v>
                </c:pt>
                <c:pt idx="11723">
                  <c:v>-18730.3524530754</c:v>
                </c:pt>
                <c:pt idx="11724">
                  <c:v>-19188.379780101099</c:v>
                </c:pt>
                <c:pt idx="11725">
                  <c:v>-19624.1507153491</c:v>
                </c:pt>
                <c:pt idx="11726">
                  <c:v>-20088.7407415294</c:v>
                </c:pt>
                <c:pt idx="11727">
                  <c:v>-20602.8331026493</c:v>
                </c:pt>
                <c:pt idx="11728">
                  <c:v>-21127.073805743701</c:v>
                </c:pt>
                <c:pt idx="11729">
                  <c:v>-21697.327011097299</c:v>
                </c:pt>
                <c:pt idx="11730">
                  <c:v>-22281.017843515801</c:v>
                </c:pt>
                <c:pt idx="11731">
                  <c:v>-22822.539729967499</c:v>
                </c:pt>
                <c:pt idx="11732">
                  <c:v>-23335.658885608202</c:v>
                </c:pt>
                <c:pt idx="11733">
                  <c:v>-23866.002506354402</c:v>
                </c:pt>
                <c:pt idx="11734">
                  <c:v>-24420.216941529099</c:v>
                </c:pt>
                <c:pt idx="11735">
                  <c:v>-24955.8846424843</c:v>
                </c:pt>
                <c:pt idx="11736">
                  <c:v>-25481.291396255001</c:v>
                </c:pt>
                <c:pt idx="11737">
                  <c:v>-26003.104941125701</c:v>
                </c:pt>
                <c:pt idx="11738">
                  <c:v>-26537.946999717002</c:v>
                </c:pt>
                <c:pt idx="11739">
                  <c:v>-27081.759107791098</c:v>
                </c:pt>
                <c:pt idx="11740">
                  <c:v>-27589.718300424302</c:v>
                </c:pt>
                <c:pt idx="11741">
                  <c:v>-28071.410145797199</c:v>
                </c:pt>
                <c:pt idx="11742">
                  <c:v>-28561.613304553</c:v>
                </c:pt>
                <c:pt idx="11743">
                  <c:v>-29045.1544397666</c:v>
                </c:pt>
                <c:pt idx="11744">
                  <c:v>-29499.290816662698</c:v>
                </c:pt>
                <c:pt idx="11745">
                  <c:v>-29905.083670866901</c:v>
                </c:pt>
                <c:pt idx="11746">
                  <c:v>-30292.249327434201</c:v>
                </c:pt>
                <c:pt idx="11747">
                  <c:v>-30699.046022921899</c:v>
                </c:pt>
                <c:pt idx="11748">
                  <c:v>-31129.539347173399</c:v>
                </c:pt>
                <c:pt idx="11749">
                  <c:v>-31532.932703278701</c:v>
                </c:pt>
                <c:pt idx="11750">
                  <c:v>-31886.350814458099</c:v>
                </c:pt>
                <c:pt idx="11751">
                  <c:v>-32213.398721721602</c:v>
                </c:pt>
                <c:pt idx="11752">
                  <c:v>-32474.574084270302</c:v>
                </c:pt>
                <c:pt idx="11753">
                  <c:v>-32680.249249805802</c:v>
                </c:pt>
                <c:pt idx="11754">
                  <c:v>-32887.629626253904</c:v>
                </c:pt>
                <c:pt idx="11755">
                  <c:v>-33073.139702264903</c:v>
                </c:pt>
                <c:pt idx="11756">
                  <c:v>-33228.915096264798</c:v>
                </c:pt>
                <c:pt idx="11757">
                  <c:v>-33346.848075506903</c:v>
                </c:pt>
                <c:pt idx="11758">
                  <c:v>-33420.281097636303</c:v>
                </c:pt>
                <c:pt idx="11759">
                  <c:v>-33430.988925887803</c:v>
                </c:pt>
                <c:pt idx="11760">
                  <c:v>-33408.764365291201</c:v>
                </c:pt>
                <c:pt idx="11761">
                  <c:v>-33372.784628252099</c:v>
                </c:pt>
                <c:pt idx="11762">
                  <c:v>-33286.428605325302</c:v>
                </c:pt>
                <c:pt idx="11763">
                  <c:v>-33175.821220377802</c:v>
                </c:pt>
                <c:pt idx="11764">
                  <c:v>-33042.707045571799</c:v>
                </c:pt>
                <c:pt idx="11765">
                  <c:v>-32849.693472217601</c:v>
                </c:pt>
                <c:pt idx="11766">
                  <c:v>-32530.2049509561</c:v>
                </c:pt>
                <c:pt idx="11767">
                  <c:v>-32133.991810237199</c:v>
                </c:pt>
                <c:pt idx="11768">
                  <c:v>-31743.967233361702</c:v>
                </c:pt>
                <c:pt idx="11769">
                  <c:v>-31312.594951470801</c:v>
                </c:pt>
                <c:pt idx="11770">
                  <c:v>-30843.808798993199</c:v>
                </c:pt>
                <c:pt idx="11771">
                  <c:v>-30295.075225671499</c:v>
                </c:pt>
                <c:pt idx="11772">
                  <c:v>-29675.488439589099</c:v>
                </c:pt>
                <c:pt idx="11773">
                  <c:v>-29064.034252251698</c:v>
                </c:pt>
                <c:pt idx="11774">
                  <c:v>-28399.333652723901</c:v>
                </c:pt>
                <c:pt idx="11775">
                  <c:v>-27652.816702474</c:v>
                </c:pt>
                <c:pt idx="11776">
                  <c:v>-26869.140318900601</c:v>
                </c:pt>
                <c:pt idx="11777">
                  <c:v>-26039.025279468398</c:v>
                </c:pt>
                <c:pt idx="11778">
                  <c:v>-25147.511892336599</c:v>
                </c:pt>
                <c:pt idx="11779">
                  <c:v>-24193.223604597999</c:v>
                </c:pt>
                <c:pt idx="11780">
                  <c:v>-23193.167565213502</c:v>
                </c:pt>
                <c:pt idx="11781">
                  <c:v>-22147.9789951895</c:v>
                </c:pt>
                <c:pt idx="11782">
                  <c:v>-21025.503586278999</c:v>
                </c:pt>
                <c:pt idx="11783">
                  <c:v>-19819.246095523398</c:v>
                </c:pt>
                <c:pt idx="11784">
                  <c:v>-18560.862349223298</c:v>
                </c:pt>
                <c:pt idx="11785">
                  <c:v>-17291.467769816802</c:v>
                </c:pt>
                <c:pt idx="11786">
                  <c:v>-16040.305228505</c:v>
                </c:pt>
                <c:pt idx="11787">
                  <c:v>-14758.595332572901</c:v>
                </c:pt>
                <c:pt idx="11788">
                  <c:v>-13399.0492793711</c:v>
                </c:pt>
                <c:pt idx="11789">
                  <c:v>-11955.6031615066</c:v>
                </c:pt>
                <c:pt idx="11790">
                  <c:v>-10465.9299157389</c:v>
                </c:pt>
                <c:pt idx="11791">
                  <c:v>-8956.1417511786094</c:v>
                </c:pt>
                <c:pt idx="11792">
                  <c:v>-7416.2721541356796</c:v>
                </c:pt>
                <c:pt idx="11793">
                  <c:v>-5862.8155980501297</c:v>
                </c:pt>
                <c:pt idx="11794">
                  <c:v>-4286.7825576641399</c:v>
                </c:pt>
                <c:pt idx="11795">
                  <c:v>-2665.7511452345502</c:v>
                </c:pt>
                <c:pt idx="11796">
                  <c:v>-1010.56653690811</c:v>
                </c:pt>
                <c:pt idx="11797">
                  <c:v>676.67633057723003</c:v>
                </c:pt>
                <c:pt idx="11798">
                  <c:v>2408.90027015533</c:v>
                </c:pt>
                <c:pt idx="11799">
                  <c:v>4214.6423221578298</c:v>
                </c:pt>
                <c:pt idx="11800">
                  <c:v>5939.2689338703003</c:v>
                </c:pt>
                <c:pt idx="11801">
                  <c:v>7581.0418382514699</c:v>
                </c:pt>
                <c:pt idx="11802">
                  <c:v>9304.6708603092393</c:v>
                </c:pt>
                <c:pt idx="11803">
                  <c:v>11123.521780770599</c:v>
                </c:pt>
                <c:pt idx="11804">
                  <c:v>12954.946524212</c:v>
                </c:pt>
                <c:pt idx="11805">
                  <c:v>14709.614813324701</c:v>
                </c:pt>
                <c:pt idx="11806">
                  <c:v>16436.559242752399</c:v>
                </c:pt>
                <c:pt idx="11807">
                  <c:v>18155.558436736599</c:v>
                </c:pt>
                <c:pt idx="11808">
                  <c:v>19870.832484558101</c:v>
                </c:pt>
                <c:pt idx="11809">
                  <c:v>21589.0759557409</c:v>
                </c:pt>
                <c:pt idx="11810">
                  <c:v>23313.929312995198</c:v>
                </c:pt>
                <c:pt idx="11811">
                  <c:v>25010.469583277401</c:v>
                </c:pt>
                <c:pt idx="11812">
                  <c:v>26689.548987504699</c:v>
                </c:pt>
                <c:pt idx="11813">
                  <c:v>28381.792937129499</c:v>
                </c:pt>
                <c:pt idx="11814">
                  <c:v>30089.8699157562</c:v>
                </c:pt>
                <c:pt idx="11815">
                  <c:v>31768.293822961299</c:v>
                </c:pt>
                <c:pt idx="11816">
                  <c:v>33347.419748465902</c:v>
                </c:pt>
                <c:pt idx="11817">
                  <c:v>34848.284631203198</c:v>
                </c:pt>
                <c:pt idx="11818">
                  <c:v>36291.256972090901</c:v>
                </c:pt>
                <c:pt idx="11819">
                  <c:v>37670.641269452099</c:v>
                </c:pt>
                <c:pt idx="11820">
                  <c:v>39008.108130386099</c:v>
                </c:pt>
                <c:pt idx="11821">
                  <c:v>40315.806964976502</c:v>
                </c:pt>
                <c:pt idx="11822">
                  <c:v>41618.29354939</c:v>
                </c:pt>
                <c:pt idx="11823">
                  <c:v>42948.1119066889</c:v>
                </c:pt>
                <c:pt idx="11824">
                  <c:v>44253.238595866998</c:v>
                </c:pt>
                <c:pt idx="11825">
                  <c:v>45496.612000626199</c:v>
                </c:pt>
                <c:pt idx="11826">
                  <c:v>46602.837393323098</c:v>
                </c:pt>
                <c:pt idx="11827">
                  <c:v>47604.9023847231</c:v>
                </c:pt>
                <c:pt idx="11828">
                  <c:v>48596.889728381902</c:v>
                </c:pt>
                <c:pt idx="11829">
                  <c:v>49553.1933286657</c:v>
                </c:pt>
                <c:pt idx="11830">
                  <c:v>50418.848990294202</c:v>
                </c:pt>
                <c:pt idx="11831">
                  <c:v>51177.628583631602</c:v>
                </c:pt>
                <c:pt idx="11832">
                  <c:v>51874.973251102601</c:v>
                </c:pt>
                <c:pt idx="11833">
                  <c:v>52515.122416694699</c:v>
                </c:pt>
                <c:pt idx="11834">
                  <c:v>53103.284283592999</c:v>
                </c:pt>
                <c:pt idx="11835">
                  <c:v>53624.443168251302</c:v>
                </c:pt>
                <c:pt idx="11836">
                  <c:v>54064.726719061196</c:v>
                </c:pt>
                <c:pt idx="11837">
                  <c:v>54483.975257004997</c:v>
                </c:pt>
                <c:pt idx="11838">
                  <c:v>54840.502060874198</c:v>
                </c:pt>
                <c:pt idx="11839">
                  <c:v>55081.378943629003</c:v>
                </c:pt>
                <c:pt idx="11840">
                  <c:v>55264.8790332551</c:v>
                </c:pt>
                <c:pt idx="11841">
                  <c:v>55396.0906937951</c:v>
                </c:pt>
                <c:pt idx="11842">
                  <c:v>55459.145472773504</c:v>
                </c:pt>
                <c:pt idx="11843">
                  <c:v>55433.6350337494</c:v>
                </c:pt>
                <c:pt idx="11844">
                  <c:v>55308.960092808898</c:v>
                </c:pt>
                <c:pt idx="11845">
                  <c:v>55163.719831864197</c:v>
                </c:pt>
                <c:pt idx="11846">
                  <c:v>55007.169305617397</c:v>
                </c:pt>
                <c:pt idx="11847">
                  <c:v>54758.164947817997</c:v>
                </c:pt>
                <c:pt idx="11848">
                  <c:v>54431.945402046302</c:v>
                </c:pt>
                <c:pt idx="11849">
                  <c:v>54039.473078921103</c:v>
                </c:pt>
                <c:pt idx="11850">
                  <c:v>53604.548321161499</c:v>
                </c:pt>
                <c:pt idx="11851">
                  <c:v>53136.508290534199</c:v>
                </c:pt>
                <c:pt idx="11852">
                  <c:v>52584.7340292648</c:v>
                </c:pt>
                <c:pt idx="11853">
                  <c:v>51954.745837310802</c:v>
                </c:pt>
                <c:pt idx="11854">
                  <c:v>51299.480081660899</c:v>
                </c:pt>
                <c:pt idx="11855">
                  <c:v>50604.920115483903</c:v>
                </c:pt>
                <c:pt idx="11856">
                  <c:v>49859.485860164299</c:v>
                </c:pt>
                <c:pt idx="11857">
                  <c:v>49051.343301778499</c:v>
                </c:pt>
                <c:pt idx="11858">
                  <c:v>48191.220852159197</c:v>
                </c:pt>
                <c:pt idx="11859">
                  <c:v>47285.802376833097</c:v>
                </c:pt>
                <c:pt idx="11860">
                  <c:v>46374.5940327114</c:v>
                </c:pt>
                <c:pt idx="11861">
                  <c:v>45478.034055812699</c:v>
                </c:pt>
                <c:pt idx="11862">
                  <c:v>44566.505438417</c:v>
                </c:pt>
                <c:pt idx="11863">
                  <c:v>43617.168273226001</c:v>
                </c:pt>
                <c:pt idx="11864">
                  <c:v>42585.5468887686</c:v>
                </c:pt>
                <c:pt idx="11865">
                  <c:v>41504.155149355996</c:v>
                </c:pt>
                <c:pt idx="11866">
                  <c:v>40439.232145805901</c:v>
                </c:pt>
                <c:pt idx="11867">
                  <c:v>39359.345143423801</c:v>
                </c:pt>
                <c:pt idx="11868">
                  <c:v>38272.542477501498</c:v>
                </c:pt>
                <c:pt idx="11869">
                  <c:v>37205.3224898767</c:v>
                </c:pt>
                <c:pt idx="11870">
                  <c:v>36134.079939729003</c:v>
                </c:pt>
                <c:pt idx="11871">
                  <c:v>35042.1416170261</c:v>
                </c:pt>
                <c:pt idx="11872">
                  <c:v>33922.323921107898</c:v>
                </c:pt>
                <c:pt idx="11873">
                  <c:v>32797.2372715116</c:v>
                </c:pt>
                <c:pt idx="11874">
                  <c:v>31660.425152485001</c:v>
                </c:pt>
                <c:pt idx="11875">
                  <c:v>30555.0665222844</c:v>
                </c:pt>
                <c:pt idx="11876">
                  <c:v>29502.975830871201</c:v>
                </c:pt>
                <c:pt idx="11877">
                  <c:v>28467.950049700899</c:v>
                </c:pt>
                <c:pt idx="11878">
                  <c:v>27416.764462427102</c:v>
                </c:pt>
                <c:pt idx="11879">
                  <c:v>26338.8684324928</c:v>
                </c:pt>
                <c:pt idx="11880">
                  <c:v>25282.194758441899</c:v>
                </c:pt>
                <c:pt idx="11881">
                  <c:v>24273.859558308999</c:v>
                </c:pt>
                <c:pt idx="11882">
                  <c:v>23286.5957707573</c:v>
                </c:pt>
                <c:pt idx="11883">
                  <c:v>22320.3871950305</c:v>
                </c:pt>
                <c:pt idx="11884">
                  <c:v>21390.732911445099</c:v>
                </c:pt>
                <c:pt idx="11885">
                  <c:v>20455.8408194111</c:v>
                </c:pt>
                <c:pt idx="11886">
                  <c:v>19514.386302700899</c:v>
                </c:pt>
                <c:pt idx="11887">
                  <c:v>18624.861460593602</c:v>
                </c:pt>
                <c:pt idx="11888">
                  <c:v>17806.054660972801</c:v>
                </c:pt>
                <c:pt idx="11889">
                  <c:v>17072.946798164601</c:v>
                </c:pt>
                <c:pt idx="11890">
                  <c:v>16337.467490912</c:v>
                </c:pt>
                <c:pt idx="11891">
                  <c:v>15560.526640214301</c:v>
                </c:pt>
                <c:pt idx="11892">
                  <c:v>14831.6556069662</c:v>
                </c:pt>
                <c:pt idx="11893">
                  <c:v>14154.685098333101</c:v>
                </c:pt>
                <c:pt idx="11894">
                  <c:v>13529.2098106013</c:v>
                </c:pt>
                <c:pt idx="11895">
                  <c:v>12935.4958359052</c:v>
                </c:pt>
                <c:pt idx="11896">
                  <c:v>12354.9121932256</c:v>
                </c:pt>
                <c:pt idx="11897">
                  <c:v>11809.039020497999</c:v>
                </c:pt>
                <c:pt idx="11898">
                  <c:v>11313.7391813595</c:v>
                </c:pt>
                <c:pt idx="11899">
                  <c:v>10853.118140205999</c:v>
                </c:pt>
                <c:pt idx="11900">
                  <c:v>10432.420149219901</c:v>
                </c:pt>
                <c:pt idx="11901">
                  <c:v>10055.2279335802</c:v>
                </c:pt>
                <c:pt idx="11902">
                  <c:v>9749.6933390845807</c:v>
                </c:pt>
                <c:pt idx="11903">
                  <c:v>9531.4468371617804</c:v>
                </c:pt>
                <c:pt idx="11904">
                  <c:v>9247.1109879953492</c:v>
                </c:pt>
                <c:pt idx="11905">
                  <c:v>8925.2188932320205</c:v>
                </c:pt>
                <c:pt idx="11906">
                  <c:v>8704.3272245802691</c:v>
                </c:pt>
                <c:pt idx="11907">
                  <c:v>8535.7191865107106</c:v>
                </c:pt>
                <c:pt idx="11908">
                  <c:v>8375.0557210680308</c:v>
                </c:pt>
                <c:pt idx="11909">
                  <c:v>8213.9482103998907</c:v>
                </c:pt>
                <c:pt idx="11910">
                  <c:v>8095.6435271479004</c:v>
                </c:pt>
                <c:pt idx="11911">
                  <c:v>8031.7285589901103</c:v>
                </c:pt>
                <c:pt idx="11912">
                  <c:v>7998.6114961804096</c:v>
                </c:pt>
                <c:pt idx="11913">
                  <c:v>7989.9414437894502</c:v>
                </c:pt>
                <c:pt idx="11914">
                  <c:v>8022.9274339398498</c:v>
                </c:pt>
                <c:pt idx="11915">
                  <c:v>8035.5350554410597</c:v>
                </c:pt>
                <c:pt idx="11916">
                  <c:v>8040.9619591664596</c:v>
                </c:pt>
                <c:pt idx="11917">
                  <c:v>8100.9040427995997</c:v>
                </c:pt>
                <c:pt idx="11918">
                  <c:v>8207.3853752945997</c:v>
                </c:pt>
                <c:pt idx="11919">
                  <c:v>8280.7112513104403</c:v>
                </c:pt>
                <c:pt idx="11920">
                  <c:v>8337.4591097387201</c:v>
                </c:pt>
                <c:pt idx="11921">
                  <c:v>8444.2821460631494</c:v>
                </c:pt>
                <c:pt idx="11922">
                  <c:v>8563.1644670025707</c:v>
                </c:pt>
                <c:pt idx="11923">
                  <c:v>8670.2605385530296</c:v>
                </c:pt>
                <c:pt idx="11924">
                  <c:v>8768.1566603114006</c:v>
                </c:pt>
                <c:pt idx="11925">
                  <c:v>8881.6682531470396</c:v>
                </c:pt>
                <c:pt idx="11926">
                  <c:v>9018.6012165013399</c:v>
                </c:pt>
                <c:pt idx="11927">
                  <c:v>9133.0592460384196</c:v>
                </c:pt>
                <c:pt idx="11928">
                  <c:v>9214.1934329305095</c:v>
                </c:pt>
                <c:pt idx="11929">
                  <c:v>9305.7831598313896</c:v>
                </c:pt>
                <c:pt idx="11930">
                  <c:v>9373.9897037964802</c:v>
                </c:pt>
                <c:pt idx="11931">
                  <c:v>9434.7727336732405</c:v>
                </c:pt>
                <c:pt idx="11932">
                  <c:v>9499.1852981995598</c:v>
                </c:pt>
                <c:pt idx="11933">
                  <c:v>9540.1470900516706</c:v>
                </c:pt>
                <c:pt idx="11934">
                  <c:v>9597.4858795931505</c:v>
                </c:pt>
                <c:pt idx="11935">
                  <c:v>9639.4239995350599</c:v>
                </c:pt>
                <c:pt idx="11936">
                  <c:v>9619.9799588283495</c:v>
                </c:pt>
                <c:pt idx="11937">
                  <c:v>9572.6735855953702</c:v>
                </c:pt>
                <c:pt idx="11938">
                  <c:v>9496.1318627031796</c:v>
                </c:pt>
                <c:pt idx="11939">
                  <c:v>9387.7273557012795</c:v>
                </c:pt>
                <c:pt idx="11940">
                  <c:v>9245.5792911275603</c:v>
                </c:pt>
                <c:pt idx="11941">
                  <c:v>9086.0656992509594</c:v>
                </c:pt>
                <c:pt idx="11942">
                  <c:v>8935.5348780987406</c:v>
                </c:pt>
                <c:pt idx="11943">
                  <c:v>8777.1908951314908</c:v>
                </c:pt>
                <c:pt idx="11944">
                  <c:v>8578.8859065559991</c:v>
                </c:pt>
                <c:pt idx="11945">
                  <c:v>8367.0329227833299</c:v>
                </c:pt>
                <c:pt idx="11946">
                  <c:v>8114.3571169536499</c:v>
                </c:pt>
                <c:pt idx="11947">
                  <c:v>7801.0141042514197</c:v>
                </c:pt>
                <c:pt idx="11948">
                  <c:v>7459.0365000255197</c:v>
                </c:pt>
                <c:pt idx="11949">
                  <c:v>7095.8677559565403</c:v>
                </c:pt>
                <c:pt idx="11950">
                  <c:v>6703.2262434800896</c:v>
                </c:pt>
                <c:pt idx="11951">
                  <c:v>6275.4348604239303</c:v>
                </c:pt>
                <c:pt idx="11952">
                  <c:v>5848.0262089384596</c:v>
                </c:pt>
                <c:pt idx="11953">
                  <c:v>5379.2960101990802</c:v>
                </c:pt>
                <c:pt idx="11954">
                  <c:v>4853.4530666628898</c:v>
                </c:pt>
                <c:pt idx="11955">
                  <c:v>4314.1913926135803</c:v>
                </c:pt>
                <c:pt idx="11956">
                  <c:v>3726.7222669617199</c:v>
                </c:pt>
                <c:pt idx="11957">
                  <c:v>3133.9732482214799</c:v>
                </c:pt>
                <c:pt idx="11958">
                  <c:v>2556.38377239488</c:v>
                </c:pt>
                <c:pt idx="11959">
                  <c:v>1940.70978462984</c:v>
                </c:pt>
                <c:pt idx="11960">
                  <c:v>1313.16983145887</c:v>
                </c:pt>
                <c:pt idx="11961">
                  <c:v>658.83495653058901</c:v>
                </c:pt>
                <c:pt idx="11962">
                  <c:v>-33.285519259760797</c:v>
                </c:pt>
                <c:pt idx="11963">
                  <c:v>-736.93883469983598</c:v>
                </c:pt>
                <c:pt idx="11964">
                  <c:v>-1414.6133474734499</c:v>
                </c:pt>
                <c:pt idx="11965">
                  <c:v>-2099.4326173055902</c:v>
                </c:pt>
                <c:pt idx="11966">
                  <c:v>-2833.7228334206402</c:v>
                </c:pt>
                <c:pt idx="11967">
                  <c:v>-3584.29116761965</c:v>
                </c:pt>
                <c:pt idx="11968">
                  <c:v>-4389.5473899025201</c:v>
                </c:pt>
                <c:pt idx="11969">
                  <c:v>-5243.0966069855103</c:v>
                </c:pt>
                <c:pt idx="11970">
                  <c:v>-6097.9873469351696</c:v>
                </c:pt>
                <c:pt idx="11971">
                  <c:v>-6938.4829476294099</c:v>
                </c:pt>
                <c:pt idx="11972">
                  <c:v>-7727.0601696519298</c:v>
                </c:pt>
                <c:pt idx="11973">
                  <c:v>-8477.9993191084504</c:v>
                </c:pt>
                <c:pt idx="11974">
                  <c:v>-9221.1137072384208</c:v>
                </c:pt>
                <c:pt idx="11975">
                  <c:v>-10020.4730163408</c:v>
                </c:pt>
                <c:pt idx="11976">
                  <c:v>-10834.367108553901</c:v>
                </c:pt>
                <c:pt idx="11977">
                  <c:v>-11593.320227955899</c:v>
                </c:pt>
                <c:pt idx="11978">
                  <c:v>-12364.7590512221</c:v>
                </c:pt>
                <c:pt idx="11979">
                  <c:v>-13170.2483608249</c:v>
                </c:pt>
                <c:pt idx="11980">
                  <c:v>-13981.9268924725</c:v>
                </c:pt>
                <c:pt idx="11981">
                  <c:v>-14765.8998571953</c:v>
                </c:pt>
                <c:pt idx="11982">
                  <c:v>-15550.0713619861</c:v>
                </c:pt>
                <c:pt idx="11983">
                  <c:v>-16321.8016461057</c:v>
                </c:pt>
                <c:pt idx="11984">
                  <c:v>-17064.3802584027</c:v>
                </c:pt>
                <c:pt idx="11985">
                  <c:v>-17792.720681126</c:v>
                </c:pt>
                <c:pt idx="11986">
                  <c:v>-18498.134580615399</c:v>
                </c:pt>
                <c:pt idx="11987">
                  <c:v>-19167.2077891679</c:v>
                </c:pt>
                <c:pt idx="11988">
                  <c:v>-19801.114661213</c:v>
                </c:pt>
                <c:pt idx="11989">
                  <c:v>-20394.205536830301</c:v>
                </c:pt>
                <c:pt idx="11990">
                  <c:v>-21013.341255584801</c:v>
                </c:pt>
                <c:pt idx="11991">
                  <c:v>-21630.902912152502</c:v>
                </c:pt>
                <c:pt idx="11992">
                  <c:v>-22182.109560435401</c:v>
                </c:pt>
                <c:pt idx="11993">
                  <c:v>-22773.763689322001</c:v>
                </c:pt>
                <c:pt idx="11994">
                  <c:v>-23340.2530702164</c:v>
                </c:pt>
                <c:pt idx="11995">
                  <c:v>-23812.923551297699</c:v>
                </c:pt>
                <c:pt idx="11996">
                  <c:v>-24251.053698400799</c:v>
                </c:pt>
                <c:pt idx="11997">
                  <c:v>-24678.101696873098</c:v>
                </c:pt>
                <c:pt idx="11998">
                  <c:v>-25089.534795046598</c:v>
                </c:pt>
                <c:pt idx="11999">
                  <c:v>-25465.1317601425</c:v>
                </c:pt>
                <c:pt idx="12000">
                  <c:v>-25811.637431703901</c:v>
                </c:pt>
                <c:pt idx="12001">
                  <c:v>-26089.0014371703</c:v>
                </c:pt>
                <c:pt idx="12002">
                  <c:v>-26336.3352661182</c:v>
                </c:pt>
                <c:pt idx="12003">
                  <c:v>-26584.828961770301</c:v>
                </c:pt>
                <c:pt idx="12004">
                  <c:v>-26759.732455923298</c:v>
                </c:pt>
                <c:pt idx="12005">
                  <c:v>-26893.440776562999</c:v>
                </c:pt>
                <c:pt idx="12006">
                  <c:v>-27045.525638101499</c:v>
                </c:pt>
                <c:pt idx="12007">
                  <c:v>-27194.8928454161</c:v>
                </c:pt>
                <c:pt idx="12008">
                  <c:v>-27284.360156092702</c:v>
                </c:pt>
                <c:pt idx="12009">
                  <c:v>-27322.4197815675</c:v>
                </c:pt>
                <c:pt idx="12010">
                  <c:v>-27336.179037731199</c:v>
                </c:pt>
                <c:pt idx="12011">
                  <c:v>-27314.385438063498</c:v>
                </c:pt>
                <c:pt idx="12012">
                  <c:v>-27237.277505297501</c:v>
                </c:pt>
                <c:pt idx="12013">
                  <c:v>-27117.3544078417</c:v>
                </c:pt>
                <c:pt idx="12014">
                  <c:v>-26991.530979884701</c:v>
                </c:pt>
                <c:pt idx="12015">
                  <c:v>-26862.916617535098</c:v>
                </c:pt>
                <c:pt idx="12016">
                  <c:v>-26696.690565979701</c:v>
                </c:pt>
                <c:pt idx="12017">
                  <c:v>-26449.363519271901</c:v>
                </c:pt>
                <c:pt idx="12018">
                  <c:v>-26147.689095482001</c:v>
                </c:pt>
                <c:pt idx="12019">
                  <c:v>-25831.803830421399</c:v>
                </c:pt>
                <c:pt idx="12020">
                  <c:v>-25516.650375564001</c:v>
                </c:pt>
                <c:pt idx="12021">
                  <c:v>-25181.361323768899</c:v>
                </c:pt>
                <c:pt idx="12022">
                  <c:v>-24803.629809390601</c:v>
                </c:pt>
                <c:pt idx="12023">
                  <c:v>-24414.8392693684</c:v>
                </c:pt>
                <c:pt idx="12024">
                  <c:v>-24013.426966945099</c:v>
                </c:pt>
                <c:pt idx="12025">
                  <c:v>-23583.023844695501</c:v>
                </c:pt>
                <c:pt idx="12026">
                  <c:v>-23132.7829564516</c:v>
                </c:pt>
                <c:pt idx="12027">
                  <c:v>-22675.4496278392</c:v>
                </c:pt>
                <c:pt idx="12028">
                  <c:v>-22185.6507967367</c:v>
                </c:pt>
                <c:pt idx="12029">
                  <c:v>-21653.1360270152</c:v>
                </c:pt>
                <c:pt idx="12030">
                  <c:v>-21118.2682021906</c:v>
                </c:pt>
                <c:pt idx="12031">
                  <c:v>-20573.5240817837</c:v>
                </c:pt>
                <c:pt idx="12032">
                  <c:v>-20005.5043948813</c:v>
                </c:pt>
                <c:pt idx="12033">
                  <c:v>-19416.189217091302</c:v>
                </c:pt>
                <c:pt idx="12034">
                  <c:v>-18796.503892914901</c:v>
                </c:pt>
                <c:pt idx="12035">
                  <c:v>-18188.092618148101</c:v>
                </c:pt>
                <c:pt idx="12036">
                  <c:v>-17603.430935889999</c:v>
                </c:pt>
                <c:pt idx="12037">
                  <c:v>-17007.987427507302</c:v>
                </c:pt>
                <c:pt idx="12038">
                  <c:v>-16387.3798133782</c:v>
                </c:pt>
                <c:pt idx="12039">
                  <c:v>-15723.594381262999</c:v>
                </c:pt>
                <c:pt idx="12040">
                  <c:v>-15037.7513796201</c:v>
                </c:pt>
                <c:pt idx="12041">
                  <c:v>-14350.5823730559</c:v>
                </c:pt>
                <c:pt idx="12042">
                  <c:v>-13660.258128138499</c:v>
                </c:pt>
                <c:pt idx="12043">
                  <c:v>-12990.7200486029</c:v>
                </c:pt>
                <c:pt idx="12044">
                  <c:v>-12343.7926099714</c:v>
                </c:pt>
                <c:pt idx="12045">
                  <c:v>-11696.934518849201</c:v>
                </c:pt>
                <c:pt idx="12046">
                  <c:v>-11056.669603943301</c:v>
                </c:pt>
                <c:pt idx="12047">
                  <c:v>-10409.6581333535</c:v>
                </c:pt>
                <c:pt idx="12048">
                  <c:v>-9746.7632026386491</c:v>
                </c:pt>
                <c:pt idx="12049">
                  <c:v>-9085.4012050822494</c:v>
                </c:pt>
                <c:pt idx="12050">
                  <c:v>-8447.3624080864192</c:v>
                </c:pt>
                <c:pt idx="12051">
                  <c:v>-7821.2355905873701</c:v>
                </c:pt>
                <c:pt idx="12052">
                  <c:v>-7181.97753415643</c:v>
                </c:pt>
                <c:pt idx="12053">
                  <c:v>-6524.8016484195005</c:v>
                </c:pt>
                <c:pt idx="12054">
                  <c:v>-5879.7697569280199</c:v>
                </c:pt>
                <c:pt idx="12055">
                  <c:v>-5252.3281302127898</c:v>
                </c:pt>
                <c:pt idx="12056">
                  <c:v>-4591.2085137844597</c:v>
                </c:pt>
                <c:pt idx="12057">
                  <c:v>-3976.1744449226799</c:v>
                </c:pt>
                <c:pt idx="12058">
                  <c:v>-3393.8949857463599</c:v>
                </c:pt>
                <c:pt idx="12059">
                  <c:v>-2764.5324155701801</c:v>
                </c:pt>
                <c:pt idx="12060">
                  <c:v>-2119.8127307861701</c:v>
                </c:pt>
                <c:pt idx="12061">
                  <c:v>-1484.32371620207</c:v>
                </c:pt>
                <c:pt idx="12062">
                  <c:v>-884.86542270588802</c:v>
                </c:pt>
                <c:pt idx="12063">
                  <c:v>-306.63954733440198</c:v>
                </c:pt>
                <c:pt idx="12064">
                  <c:v>254.606698908987</c:v>
                </c:pt>
                <c:pt idx="12065">
                  <c:v>785.62766665196295</c:v>
                </c:pt>
                <c:pt idx="12066">
                  <c:v>1311.9254813061</c:v>
                </c:pt>
                <c:pt idx="12067">
                  <c:v>1864.90749846565</c:v>
                </c:pt>
                <c:pt idx="12068">
                  <c:v>2471.1601507258902</c:v>
                </c:pt>
                <c:pt idx="12069">
                  <c:v>3043.7726562102498</c:v>
                </c:pt>
                <c:pt idx="12070">
                  <c:v>3529.0836921250402</c:v>
                </c:pt>
                <c:pt idx="12071">
                  <c:v>4019.0778662509701</c:v>
                </c:pt>
                <c:pt idx="12072">
                  <c:v>4517.6955452613502</c:v>
                </c:pt>
                <c:pt idx="12073">
                  <c:v>5016.4754163695898</c:v>
                </c:pt>
                <c:pt idx="12074">
                  <c:v>5507.8483806868198</c:v>
                </c:pt>
                <c:pt idx="12075">
                  <c:v>5997.5106809413401</c:v>
                </c:pt>
                <c:pt idx="12076">
                  <c:v>6491.1057928605096</c:v>
                </c:pt>
                <c:pt idx="12077">
                  <c:v>6987.6831219352298</c:v>
                </c:pt>
                <c:pt idx="12078">
                  <c:v>7484.0568900315702</c:v>
                </c:pt>
                <c:pt idx="12079">
                  <c:v>8002.1567028160898</c:v>
                </c:pt>
                <c:pt idx="12080">
                  <c:v>8529.6558693300103</c:v>
                </c:pt>
                <c:pt idx="12081">
                  <c:v>9045.2331598849196</c:v>
                </c:pt>
                <c:pt idx="12082">
                  <c:v>9572.8559141302194</c:v>
                </c:pt>
                <c:pt idx="12083">
                  <c:v>10053.6565523426</c:v>
                </c:pt>
                <c:pt idx="12084">
                  <c:v>10472.9970149193</c:v>
                </c:pt>
                <c:pt idx="12085">
                  <c:v>10887.804048395599</c:v>
                </c:pt>
                <c:pt idx="12086">
                  <c:v>11292.146743477</c:v>
                </c:pt>
                <c:pt idx="12087">
                  <c:v>11700.399756356799</c:v>
                </c:pt>
                <c:pt idx="12088">
                  <c:v>12133.802830262801</c:v>
                </c:pt>
                <c:pt idx="12089">
                  <c:v>12583.890094652999</c:v>
                </c:pt>
                <c:pt idx="12090">
                  <c:v>13040.642603075499</c:v>
                </c:pt>
                <c:pt idx="12091">
                  <c:v>13464.9116886964</c:v>
                </c:pt>
                <c:pt idx="12092">
                  <c:v>13876.602389202801</c:v>
                </c:pt>
                <c:pt idx="12093">
                  <c:v>14330.8681901953</c:v>
                </c:pt>
                <c:pt idx="12094">
                  <c:v>14827.266880360899</c:v>
                </c:pt>
                <c:pt idx="12095">
                  <c:v>15253.208255522501</c:v>
                </c:pt>
                <c:pt idx="12096">
                  <c:v>15606.5300678734</c:v>
                </c:pt>
                <c:pt idx="12097">
                  <c:v>16042.1908781313</c:v>
                </c:pt>
                <c:pt idx="12098">
                  <c:v>16501.9490313305</c:v>
                </c:pt>
                <c:pt idx="12099">
                  <c:v>16929.843575125102</c:v>
                </c:pt>
                <c:pt idx="12100">
                  <c:v>17349.709998208698</c:v>
                </c:pt>
                <c:pt idx="12101">
                  <c:v>17758.113973484102</c:v>
                </c:pt>
                <c:pt idx="12102">
                  <c:v>18159.241909036598</c:v>
                </c:pt>
                <c:pt idx="12103">
                  <c:v>18567.459847628001</c:v>
                </c:pt>
                <c:pt idx="12104">
                  <c:v>18975.999522267201</c:v>
                </c:pt>
                <c:pt idx="12105">
                  <c:v>19353.296269927901</c:v>
                </c:pt>
                <c:pt idx="12106">
                  <c:v>19687.2956379362</c:v>
                </c:pt>
                <c:pt idx="12107">
                  <c:v>20027.464047793401</c:v>
                </c:pt>
                <c:pt idx="12108">
                  <c:v>20402.604149081901</c:v>
                </c:pt>
                <c:pt idx="12109">
                  <c:v>20795.337158083599</c:v>
                </c:pt>
                <c:pt idx="12110">
                  <c:v>21188.631940430401</c:v>
                </c:pt>
                <c:pt idx="12111">
                  <c:v>21571.959656507501</c:v>
                </c:pt>
                <c:pt idx="12112">
                  <c:v>21946.249783061699</c:v>
                </c:pt>
                <c:pt idx="12113">
                  <c:v>22281.146648471498</c:v>
                </c:pt>
                <c:pt idx="12114">
                  <c:v>22579.2797358178</c:v>
                </c:pt>
                <c:pt idx="12115">
                  <c:v>22870.112836415301</c:v>
                </c:pt>
                <c:pt idx="12116">
                  <c:v>23146.574248850098</c:v>
                </c:pt>
                <c:pt idx="12117">
                  <c:v>23433.4130710553</c:v>
                </c:pt>
                <c:pt idx="12118">
                  <c:v>23718.463183145501</c:v>
                </c:pt>
                <c:pt idx="12119">
                  <c:v>23962.748256576</c:v>
                </c:pt>
                <c:pt idx="12120">
                  <c:v>24174.611447172902</c:v>
                </c:pt>
                <c:pt idx="12121">
                  <c:v>24382.968959280999</c:v>
                </c:pt>
                <c:pt idx="12122">
                  <c:v>24582.653003756699</c:v>
                </c:pt>
                <c:pt idx="12123">
                  <c:v>24730.6471213736</c:v>
                </c:pt>
                <c:pt idx="12124">
                  <c:v>24891.863867132299</c:v>
                </c:pt>
                <c:pt idx="12125">
                  <c:v>25086.117033449402</c:v>
                </c:pt>
                <c:pt idx="12126">
                  <c:v>25245.400089127699</c:v>
                </c:pt>
                <c:pt idx="12127">
                  <c:v>25350.893415948802</c:v>
                </c:pt>
                <c:pt idx="12128">
                  <c:v>25455.045649211501</c:v>
                </c:pt>
                <c:pt idx="12129">
                  <c:v>25565.597000297599</c:v>
                </c:pt>
                <c:pt idx="12130">
                  <c:v>25634.4151979942</c:v>
                </c:pt>
                <c:pt idx="12131">
                  <c:v>25677.418021500798</c:v>
                </c:pt>
                <c:pt idx="12132">
                  <c:v>25694.620843308901</c:v>
                </c:pt>
                <c:pt idx="12133">
                  <c:v>25682.909456532001</c:v>
                </c:pt>
                <c:pt idx="12134">
                  <c:v>25640.0014809395</c:v>
                </c:pt>
                <c:pt idx="12135">
                  <c:v>25553.539247816101</c:v>
                </c:pt>
                <c:pt idx="12136">
                  <c:v>25443.209782141701</c:v>
                </c:pt>
                <c:pt idx="12137">
                  <c:v>25332.028889917499</c:v>
                </c:pt>
                <c:pt idx="12138">
                  <c:v>25199.3321923773</c:v>
                </c:pt>
                <c:pt idx="12139">
                  <c:v>25041.5656277085</c:v>
                </c:pt>
                <c:pt idx="12140">
                  <c:v>24861.2288753516</c:v>
                </c:pt>
                <c:pt idx="12141">
                  <c:v>24662.682283376598</c:v>
                </c:pt>
                <c:pt idx="12142">
                  <c:v>24432.716638124301</c:v>
                </c:pt>
                <c:pt idx="12143">
                  <c:v>24189.049260170799</c:v>
                </c:pt>
                <c:pt idx="12144">
                  <c:v>23927.218482878801</c:v>
                </c:pt>
                <c:pt idx="12145">
                  <c:v>23623.914574147198</c:v>
                </c:pt>
                <c:pt idx="12146">
                  <c:v>23277.310261416798</c:v>
                </c:pt>
                <c:pt idx="12147">
                  <c:v>22880.088490907099</c:v>
                </c:pt>
                <c:pt idx="12148">
                  <c:v>22457.544063844802</c:v>
                </c:pt>
                <c:pt idx="12149">
                  <c:v>22027.363750204699</c:v>
                </c:pt>
                <c:pt idx="12150">
                  <c:v>21603.899424601201</c:v>
                </c:pt>
                <c:pt idx="12151">
                  <c:v>21161.0521717253</c:v>
                </c:pt>
                <c:pt idx="12152">
                  <c:v>20664.303658500899</c:v>
                </c:pt>
                <c:pt idx="12153">
                  <c:v>20126.418640153599</c:v>
                </c:pt>
                <c:pt idx="12154">
                  <c:v>19589.0133555471</c:v>
                </c:pt>
                <c:pt idx="12155">
                  <c:v>19071.546979245701</c:v>
                </c:pt>
                <c:pt idx="12156">
                  <c:v>18532.748791522899</c:v>
                </c:pt>
                <c:pt idx="12157">
                  <c:v>17954.387382835401</c:v>
                </c:pt>
                <c:pt idx="12158">
                  <c:v>17307.5795607779</c:v>
                </c:pt>
                <c:pt idx="12159">
                  <c:v>16609.2385511947</c:v>
                </c:pt>
                <c:pt idx="12160">
                  <c:v>15890.180493247401</c:v>
                </c:pt>
                <c:pt idx="12161">
                  <c:v>15167.588034910101</c:v>
                </c:pt>
                <c:pt idx="12162">
                  <c:v>14449.8321603165</c:v>
                </c:pt>
                <c:pt idx="12163">
                  <c:v>13712.616627669</c:v>
                </c:pt>
                <c:pt idx="12164">
                  <c:v>12936.3601395688</c:v>
                </c:pt>
                <c:pt idx="12165">
                  <c:v>12120.6220762341</c:v>
                </c:pt>
                <c:pt idx="12166">
                  <c:v>11280.740653958401</c:v>
                </c:pt>
                <c:pt idx="12167">
                  <c:v>10431.738244092499</c:v>
                </c:pt>
                <c:pt idx="12168">
                  <c:v>9584.1146640331008</c:v>
                </c:pt>
                <c:pt idx="12169">
                  <c:v>8739.7711053191397</c:v>
                </c:pt>
                <c:pt idx="12170">
                  <c:v>7870.2900479206801</c:v>
                </c:pt>
                <c:pt idx="12171">
                  <c:v>6968.5809258278096</c:v>
                </c:pt>
                <c:pt idx="12172">
                  <c:v>6066.5456236387899</c:v>
                </c:pt>
                <c:pt idx="12173">
                  <c:v>5160.4727581648203</c:v>
                </c:pt>
                <c:pt idx="12174">
                  <c:v>4234.8021925908497</c:v>
                </c:pt>
                <c:pt idx="12175">
                  <c:v>3297.37204960185</c:v>
                </c:pt>
                <c:pt idx="12176">
                  <c:v>2332.1889270260799</c:v>
                </c:pt>
                <c:pt idx="12177">
                  <c:v>1364.7285947187299</c:v>
                </c:pt>
                <c:pt idx="12178">
                  <c:v>413.21356748746302</c:v>
                </c:pt>
                <c:pt idx="12179">
                  <c:v>-550.14989727483805</c:v>
                </c:pt>
                <c:pt idx="12180">
                  <c:v>-1497.6586977291399</c:v>
                </c:pt>
                <c:pt idx="12181">
                  <c:v>-2446.45108584729</c:v>
                </c:pt>
                <c:pt idx="12182">
                  <c:v>-3424.9577311718399</c:v>
                </c:pt>
                <c:pt idx="12183">
                  <c:v>-4405.1358937219602</c:v>
                </c:pt>
                <c:pt idx="12184">
                  <c:v>-5370.7260165595499</c:v>
                </c:pt>
                <c:pt idx="12185">
                  <c:v>-6325.5810976288803</c:v>
                </c:pt>
                <c:pt idx="12186">
                  <c:v>-7282.7224619250001</c:v>
                </c:pt>
                <c:pt idx="12187">
                  <c:v>-8232.1234293712896</c:v>
                </c:pt>
                <c:pt idx="12188">
                  <c:v>-9193.6868672629098</c:v>
                </c:pt>
                <c:pt idx="12189">
                  <c:v>-10159.491339852901</c:v>
                </c:pt>
                <c:pt idx="12190">
                  <c:v>-11101.3320559105</c:v>
                </c:pt>
                <c:pt idx="12191">
                  <c:v>-11991.4740470342</c:v>
                </c:pt>
                <c:pt idx="12192">
                  <c:v>-12849.2396507209</c:v>
                </c:pt>
                <c:pt idx="12193">
                  <c:v>-13709.2557240021</c:v>
                </c:pt>
                <c:pt idx="12194">
                  <c:v>-14566.294877987701</c:v>
                </c:pt>
                <c:pt idx="12195">
                  <c:v>-15437.4673013418</c:v>
                </c:pt>
                <c:pt idx="12196">
                  <c:v>-16300.0353988189</c:v>
                </c:pt>
                <c:pt idx="12197">
                  <c:v>-17118.688370178399</c:v>
                </c:pt>
                <c:pt idx="12198">
                  <c:v>-17898.6057852382</c:v>
                </c:pt>
                <c:pt idx="12199">
                  <c:v>-18650.624820988502</c:v>
                </c:pt>
                <c:pt idx="12200">
                  <c:v>-19388.371616605698</c:v>
                </c:pt>
                <c:pt idx="12201">
                  <c:v>-20102.341693102</c:v>
                </c:pt>
                <c:pt idx="12202">
                  <c:v>-20729.664464359801</c:v>
                </c:pt>
                <c:pt idx="12203">
                  <c:v>-21376.856339804799</c:v>
                </c:pt>
                <c:pt idx="12204">
                  <c:v>-22090.336893412899</c:v>
                </c:pt>
                <c:pt idx="12205">
                  <c:v>-22719.144257751999</c:v>
                </c:pt>
                <c:pt idx="12206">
                  <c:v>-23321.2954142903</c:v>
                </c:pt>
                <c:pt idx="12207">
                  <c:v>-23914.273754520898</c:v>
                </c:pt>
                <c:pt idx="12208">
                  <c:v>-24453.9957941545</c:v>
                </c:pt>
                <c:pt idx="12209">
                  <c:v>-24940.955200979599</c:v>
                </c:pt>
                <c:pt idx="12210">
                  <c:v>-25393.285107745702</c:v>
                </c:pt>
                <c:pt idx="12211">
                  <c:v>-25829.979847646599</c:v>
                </c:pt>
                <c:pt idx="12212">
                  <c:v>-26235.2849171093</c:v>
                </c:pt>
                <c:pt idx="12213">
                  <c:v>-26576.208936048199</c:v>
                </c:pt>
                <c:pt idx="12214">
                  <c:v>-26837.7813903403</c:v>
                </c:pt>
                <c:pt idx="12215">
                  <c:v>-27106.8255986064</c:v>
                </c:pt>
                <c:pt idx="12216">
                  <c:v>-27448.290876019099</c:v>
                </c:pt>
                <c:pt idx="12217">
                  <c:v>-27746.207262117601</c:v>
                </c:pt>
                <c:pt idx="12218">
                  <c:v>-27955.995389141601</c:v>
                </c:pt>
                <c:pt idx="12219">
                  <c:v>-28135.012814269201</c:v>
                </c:pt>
                <c:pt idx="12220">
                  <c:v>-28270.522407845601</c:v>
                </c:pt>
                <c:pt idx="12221">
                  <c:v>-28380.985944522501</c:v>
                </c:pt>
                <c:pt idx="12222">
                  <c:v>-28453.0951735669</c:v>
                </c:pt>
                <c:pt idx="12223">
                  <c:v>-28468.402665961199</c:v>
                </c:pt>
                <c:pt idx="12224">
                  <c:v>-28460.345713003298</c:v>
                </c:pt>
                <c:pt idx="12225">
                  <c:v>-28423.919299683399</c:v>
                </c:pt>
                <c:pt idx="12226">
                  <c:v>-28334.8509376164</c:v>
                </c:pt>
                <c:pt idx="12227">
                  <c:v>-28195.686709219699</c:v>
                </c:pt>
                <c:pt idx="12228">
                  <c:v>-28098.694619908001</c:v>
                </c:pt>
                <c:pt idx="12229">
                  <c:v>-27969.9686093694</c:v>
                </c:pt>
                <c:pt idx="12230">
                  <c:v>-27725.982403719001</c:v>
                </c:pt>
                <c:pt idx="12231">
                  <c:v>-27449.2056426567</c:v>
                </c:pt>
                <c:pt idx="12232">
                  <c:v>-27131.088536191201</c:v>
                </c:pt>
                <c:pt idx="12233">
                  <c:v>-26824.388250357701</c:v>
                </c:pt>
                <c:pt idx="12234">
                  <c:v>-26531.321424933099</c:v>
                </c:pt>
                <c:pt idx="12235">
                  <c:v>-26177.031692581499</c:v>
                </c:pt>
                <c:pt idx="12236">
                  <c:v>-25748.411784585802</c:v>
                </c:pt>
                <c:pt idx="12237">
                  <c:v>-25266.694856228201</c:v>
                </c:pt>
                <c:pt idx="12238">
                  <c:v>-24749.7500347307</c:v>
                </c:pt>
                <c:pt idx="12239">
                  <c:v>-24154.507693381602</c:v>
                </c:pt>
                <c:pt idx="12240">
                  <c:v>-23579.411410099099</c:v>
                </c:pt>
                <c:pt idx="12241">
                  <c:v>-23047.037317301299</c:v>
                </c:pt>
                <c:pt idx="12242">
                  <c:v>-22436.348523130098</c:v>
                </c:pt>
                <c:pt idx="12243">
                  <c:v>-21836.9654503567</c:v>
                </c:pt>
                <c:pt idx="12244">
                  <c:v>-21265.990220244599</c:v>
                </c:pt>
                <c:pt idx="12245">
                  <c:v>-20646.4558438112</c:v>
                </c:pt>
                <c:pt idx="12246">
                  <c:v>-19975.459874041899</c:v>
                </c:pt>
                <c:pt idx="12247">
                  <c:v>-19213.3111247376</c:v>
                </c:pt>
                <c:pt idx="12248">
                  <c:v>-18385.657222260099</c:v>
                </c:pt>
                <c:pt idx="12249">
                  <c:v>-17558.347868868899</c:v>
                </c:pt>
                <c:pt idx="12250">
                  <c:v>-16742.7082275219</c:v>
                </c:pt>
                <c:pt idx="12251">
                  <c:v>-15876.4705957151</c:v>
                </c:pt>
                <c:pt idx="12252">
                  <c:v>-14997.0663201345</c:v>
                </c:pt>
                <c:pt idx="12253">
                  <c:v>-14197.2103183246</c:v>
                </c:pt>
                <c:pt idx="12254">
                  <c:v>-13369.394450502499</c:v>
                </c:pt>
                <c:pt idx="12255">
                  <c:v>-12481.7274238644</c:v>
                </c:pt>
                <c:pt idx="12256">
                  <c:v>-11566.315542857001</c:v>
                </c:pt>
                <c:pt idx="12257">
                  <c:v>-10627.194487644399</c:v>
                </c:pt>
                <c:pt idx="12258">
                  <c:v>-9671.6197425835908</c:v>
                </c:pt>
                <c:pt idx="12259">
                  <c:v>-8717.8920242388504</c:v>
                </c:pt>
                <c:pt idx="12260">
                  <c:v>-7765.0841562660298</c:v>
                </c:pt>
                <c:pt idx="12261">
                  <c:v>-6795.3083654079001</c:v>
                </c:pt>
                <c:pt idx="12262">
                  <c:v>-5819.9686527652502</c:v>
                </c:pt>
                <c:pt idx="12263">
                  <c:v>-4851.80059351615</c:v>
                </c:pt>
                <c:pt idx="12264">
                  <c:v>-3872.0999028956198</c:v>
                </c:pt>
                <c:pt idx="12265">
                  <c:v>-2815.4966602018599</c:v>
                </c:pt>
                <c:pt idx="12266">
                  <c:v>-1755.7245530217599</c:v>
                </c:pt>
                <c:pt idx="12267">
                  <c:v>-770.143128193753</c:v>
                </c:pt>
                <c:pt idx="12268">
                  <c:v>200.61990255493001</c:v>
                </c:pt>
                <c:pt idx="12269">
                  <c:v>1177.7226021986401</c:v>
                </c:pt>
                <c:pt idx="12270">
                  <c:v>2180.8599529841999</c:v>
                </c:pt>
                <c:pt idx="12271">
                  <c:v>3198.0869275769301</c:v>
                </c:pt>
                <c:pt idx="12272">
                  <c:v>4209.1089752378002</c:v>
                </c:pt>
                <c:pt idx="12273">
                  <c:v>5255.3324223817399</c:v>
                </c:pt>
                <c:pt idx="12274">
                  <c:v>6313.4558158214404</c:v>
                </c:pt>
                <c:pt idx="12275">
                  <c:v>7331.2554669830597</c:v>
                </c:pt>
                <c:pt idx="12276">
                  <c:v>8317.1440968270199</c:v>
                </c:pt>
                <c:pt idx="12277">
                  <c:v>9295.2444092097994</c:v>
                </c:pt>
                <c:pt idx="12278">
                  <c:v>10259.4283210674</c:v>
                </c:pt>
                <c:pt idx="12279">
                  <c:v>11183.987207133299</c:v>
                </c:pt>
                <c:pt idx="12280">
                  <c:v>12137.13423942</c:v>
                </c:pt>
                <c:pt idx="12281">
                  <c:v>13102.7703427782</c:v>
                </c:pt>
                <c:pt idx="12282">
                  <c:v>14025.8342694196</c:v>
                </c:pt>
                <c:pt idx="12283">
                  <c:v>14916.210356358701</c:v>
                </c:pt>
                <c:pt idx="12284">
                  <c:v>15799.761209778</c:v>
                </c:pt>
                <c:pt idx="12285">
                  <c:v>16697.875338141199</c:v>
                </c:pt>
                <c:pt idx="12286">
                  <c:v>17594.654307149602</c:v>
                </c:pt>
                <c:pt idx="12287">
                  <c:v>18471.1635451865</c:v>
                </c:pt>
                <c:pt idx="12288">
                  <c:v>19307.839509290901</c:v>
                </c:pt>
                <c:pt idx="12289">
                  <c:v>20111.035374007501</c:v>
                </c:pt>
                <c:pt idx="12290">
                  <c:v>20900.740336111299</c:v>
                </c:pt>
                <c:pt idx="12291">
                  <c:v>21644.152604073599</c:v>
                </c:pt>
                <c:pt idx="12292">
                  <c:v>22398.5134089846</c:v>
                </c:pt>
                <c:pt idx="12293">
                  <c:v>23195.092918010501</c:v>
                </c:pt>
                <c:pt idx="12294">
                  <c:v>23986.8197037383</c:v>
                </c:pt>
                <c:pt idx="12295">
                  <c:v>24711.352582237501</c:v>
                </c:pt>
                <c:pt idx="12296">
                  <c:v>25317.743677494898</c:v>
                </c:pt>
                <c:pt idx="12297">
                  <c:v>25894.048763811799</c:v>
                </c:pt>
                <c:pt idx="12298">
                  <c:v>26523.6506469671</c:v>
                </c:pt>
                <c:pt idx="12299">
                  <c:v>27132.1074145887</c:v>
                </c:pt>
                <c:pt idx="12300">
                  <c:v>27671.7701522797</c:v>
                </c:pt>
                <c:pt idx="12301">
                  <c:v>28193.051850727301</c:v>
                </c:pt>
                <c:pt idx="12302">
                  <c:v>28741.1459352641</c:v>
                </c:pt>
                <c:pt idx="12303">
                  <c:v>29286.159712160799</c:v>
                </c:pt>
                <c:pt idx="12304">
                  <c:v>29774.984266125801</c:v>
                </c:pt>
                <c:pt idx="12305">
                  <c:v>30218.4674593452</c:v>
                </c:pt>
                <c:pt idx="12306">
                  <c:v>30585.852654390299</c:v>
                </c:pt>
                <c:pt idx="12307">
                  <c:v>30897.037389208901</c:v>
                </c:pt>
                <c:pt idx="12308">
                  <c:v>31215.932711973001</c:v>
                </c:pt>
                <c:pt idx="12309">
                  <c:v>31536.9785187013</c:v>
                </c:pt>
                <c:pt idx="12310">
                  <c:v>31839.668961783998</c:v>
                </c:pt>
                <c:pt idx="12311">
                  <c:v>32128.855687988202</c:v>
                </c:pt>
                <c:pt idx="12312">
                  <c:v>32411.7788796557</c:v>
                </c:pt>
                <c:pt idx="12313">
                  <c:v>32685.552277433901</c:v>
                </c:pt>
                <c:pt idx="12314">
                  <c:v>33002.141299995899</c:v>
                </c:pt>
                <c:pt idx="12315">
                  <c:v>33223.780169960497</c:v>
                </c:pt>
                <c:pt idx="12316">
                  <c:v>33288.849538732997</c:v>
                </c:pt>
                <c:pt idx="12317">
                  <c:v>33370.526639293799</c:v>
                </c:pt>
                <c:pt idx="12318">
                  <c:v>33476.290025273302</c:v>
                </c:pt>
                <c:pt idx="12319">
                  <c:v>33549.635554311099</c:v>
                </c:pt>
                <c:pt idx="12320">
                  <c:v>33579.579823998203</c:v>
                </c:pt>
                <c:pt idx="12321">
                  <c:v>33555.0672181966</c:v>
                </c:pt>
                <c:pt idx="12322">
                  <c:v>33535.697844366303</c:v>
                </c:pt>
                <c:pt idx="12323">
                  <c:v>33533.227550450203</c:v>
                </c:pt>
                <c:pt idx="12324">
                  <c:v>33474.5186303316</c:v>
                </c:pt>
                <c:pt idx="12325">
                  <c:v>33439.556405389303</c:v>
                </c:pt>
                <c:pt idx="12326">
                  <c:v>33397.5363985968</c:v>
                </c:pt>
                <c:pt idx="12327">
                  <c:v>33264.043727809003</c:v>
                </c:pt>
                <c:pt idx="12328">
                  <c:v>33054.142449074898</c:v>
                </c:pt>
                <c:pt idx="12329">
                  <c:v>32819.8214459257</c:v>
                </c:pt>
                <c:pt idx="12330">
                  <c:v>32620.480256020899</c:v>
                </c:pt>
                <c:pt idx="12331">
                  <c:v>32417.9853319057</c:v>
                </c:pt>
                <c:pt idx="12332">
                  <c:v>32162.983955698099</c:v>
                </c:pt>
                <c:pt idx="12333">
                  <c:v>31893.839199595899</c:v>
                </c:pt>
                <c:pt idx="12334">
                  <c:v>31647.2164237865</c:v>
                </c:pt>
                <c:pt idx="12335">
                  <c:v>31387.567079112101</c:v>
                </c:pt>
                <c:pt idx="12336">
                  <c:v>31060.0550024203</c:v>
                </c:pt>
                <c:pt idx="12337">
                  <c:v>30699.268704581002</c:v>
                </c:pt>
                <c:pt idx="12338">
                  <c:v>30360.9921051731</c:v>
                </c:pt>
                <c:pt idx="12339">
                  <c:v>30009.370019915899</c:v>
                </c:pt>
                <c:pt idx="12340">
                  <c:v>29693.894036658399</c:v>
                </c:pt>
                <c:pt idx="12341">
                  <c:v>29350.6729840609</c:v>
                </c:pt>
                <c:pt idx="12342">
                  <c:v>28901.730775832501</c:v>
                </c:pt>
                <c:pt idx="12343">
                  <c:v>28352.610916675701</c:v>
                </c:pt>
                <c:pt idx="12344">
                  <c:v>27629.9581925208</c:v>
                </c:pt>
                <c:pt idx="12345">
                  <c:v>27056.370921145099</c:v>
                </c:pt>
                <c:pt idx="12346">
                  <c:v>26796.774802329699</c:v>
                </c:pt>
                <c:pt idx="12347">
                  <c:v>26460.055067870198</c:v>
                </c:pt>
                <c:pt idx="12348">
                  <c:v>25791.802820744899</c:v>
                </c:pt>
                <c:pt idx="12349">
                  <c:v>24887.827384850701</c:v>
                </c:pt>
                <c:pt idx="12350">
                  <c:v>23927.315079173401</c:v>
                </c:pt>
                <c:pt idx="12351">
                  <c:v>23435.461432367701</c:v>
                </c:pt>
                <c:pt idx="12352">
                  <c:v>22949.7261199979</c:v>
                </c:pt>
                <c:pt idx="12353">
                  <c:v>22043.790468221399</c:v>
                </c:pt>
                <c:pt idx="12354">
                  <c:v>21526.534220481401</c:v>
                </c:pt>
                <c:pt idx="12355">
                  <c:v>21185.7710126811</c:v>
                </c:pt>
                <c:pt idx="12356">
                  <c:v>20649.008795242102</c:v>
                </c:pt>
                <c:pt idx="12357">
                  <c:v>19938.8587383339</c:v>
                </c:pt>
                <c:pt idx="12358">
                  <c:v>19162.763685874601</c:v>
                </c:pt>
                <c:pt idx="12359">
                  <c:v>18324.654613639999</c:v>
                </c:pt>
                <c:pt idx="12360">
                  <c:v>17445.235576349201</c:v>
                </c:pt>
                <c:pt idx="12361">
                  <c:v>16533.297443902698</c:v>
                </c:pt>
                <c:pt idx="12362">
                  <c:v>15594.745642914801</c:v>
                </c:pt>
                <c:pt idx="12363">
                  <c:v>14748.2794756854</c:v>
                </c:pt>
                <c:pt idx="12364">
                  <c:v>13993.466296083499</c:v>
                </c:pt>
                <c:pt idx="12365">
                  <c:v>13210.551465713899</c:v>
                </c:pt>
                <c:pt idx="12366">
                  <c:v>12402.899426412199</c:v>
                </c:pt>
                <c:pt idx="12367">
                  <c:v>11512.833149567199</c:v>
                </c:pt>
                <c:pt idx="12368">
                  <c:v>10562.7984991009</c:v>
                </c:pt>
                <c:pt idx="12369">
                  <c:v>9646.6458694000703</c:v>
                </c:pt>
                <c:pt idx="12370">
                  <c:v>8762.7145464545993</c:v>
                </c:pt>
                <c:pt idx="12371">
                  <c:v>7841.0215632038999</c:v>
                </c:pt>
                <c:pt idx="12372">
                  <c:v>6855.3825620545404</c:v>
                </c:pt>
                <c:pt idx="12373">
                  <c:v>5855.2918589254996</c:v>
                </c:pt>
                <c:pt idx="12374">
                  <c:v>4872.9255559542098</c:v>
                </c:pt>
                <c:pt idx="12375">
                  <c:v>3913.0876782048199</c:v>
                </c:pt>
                <c:pt idx="12376">
                  <c:v>2956.4143178855102</c:v>
                </c:pt>
                <c:pt idx="12377">
                  <c:v>2003.2477356270199</c:v>
                </c:pt>
                <c:pt idx="12378">
                  <c:v>996.18498763074501</c:v>
                </c:pt>
                <c:pt idx="12379">
                  <c:v>-58.371561211447002</c:v>
                </c:pt>
                <c:pt idx="12380">
                  <c:v>-1084.7528541991701</c:v>
                </c:pt>
                <c:pt idx="12381">
                  <c:v>-2112.3936455117901</c:v>
                </c:pt>
                <c:pt idx="12382">
                  <c:v>-3176.0368187343802</c:v>
                </c:pt>
                <c:pt idx="12383">
                  <c:v>-4265.1252203143404</c:v>
                </c:pt>
                <c:pt idx="12384">
                  <c:v>-5371.4476797091102</c:v>
                </c:pt>
                <c:pt idx="12385">
                  <c:v>-6423.2849457236698</c:v>
                </c:pt>
                <c:pt idx="12386">
                  <c:v>-7448.7269444024196</c:v>
                </c:pt>
                <c:pt idx="12387">
                  <c:v>-8528.8380894841503</c:v>
                </c:pt>
                <c:pt idx="12388">
                  <c:v>-9631.5601909204106</c:v>
                </c:pt>
                <c:pt idx="12389">
                  <c:v>-10766.689229526701</c:v>
                </c:pt>
                <c:pt idx="12390">
                  <c:v>-11910.299848078401</c:v>
                </c:pt>
                <c:pt idx="12391">
                  <c:v>-13018.8240725511</c:v>
                </c:pt>
                <c:pt idx="12392">
                  <c:v>-14065.641802800599</c:v>
                </c:pt>
                <c:pt idx="12393">
                  <c:v>-15146.0275180033</c:v>
                </c:pt>
                <c:pt idx="12394">
                  <c:v>-16311.689992585099</c:v>
                </c:pt>
                <c:pt idx="12395">
                  <c:v>-17470.7934895531</c:v>
                </c:pt>
                <c:pt idx="12396">
                  <c:v>-18633.288537907501</c:v>
                </c:pt>
                <c:pt idx="12397">
                  <c:v>-19801.800222358601</c:v>
                </c:pt>
                <c:pt idx="12398">
                  <c:v>-20957.586205276701</c:v>
                </c:pt>
                <c:pt idx="12399">
                  <c:v>-22054.3719982902</c:v>
                </c:pt>
                <c:pt idx="12400">
                  <c:v>-23087.518917277499</c:v>
                </c:pt>
                <c:pt idx="12401">
                  <c:v>-24137.673082205401</c:v>
                </c:pt>
                <c:pt idx="12402">
                  <c:v>-25229.7057188254</c:v>
                </c:pt>
                <c:pt idx="12403">
                  <c:v>-26343.691881863899</c:v>
                </c:pt>
                <c:pt idx="12404">
                  <c:v>-27458.378735447601</c:v>
                </c:pt>
                <c:pt idx="12405">
                  <c:v>-28557.336187525299</c:v>
                </c:pt>
                <c:pt idx="12406">
                  <c:v>-29658.2172140357</c:v>
                </c:pt>
                <c:pt idx="12407">
                  <c:v>-30772.114302279599</c:v>
                </c:pt>
                <c:pt idx="12408">
                  <c:v>-31850.852948105101</c:v>
                </c:pt>
                <c:pt idx="12409">
                  <c:v>-32877.8789597172</c:v>
                </c:pt>
                <c:pt idx="12410">
                  <c:v>-33905.294742440601</c:v>
                </c:pt>
                <c:pt idx="12411">
                  <c:v>-34936.1105811257</c:v>
                </c:pt>
                <c:pt idx="12412">
                  <c:v>-35944.437129922699</c:v>
                </c:pt>
                <c:pt idx="12413">
                  <c:v>-36911.5921035477</c:v>
                </c:pt>
                <c:pt idx="12414">
                  <c:v>-37825.802627455203</c:v>
                </c:pt>
                <c:pt idx="12415">
                  <c:v>-38733.916433378901</c:v>
                </c:pt>
                <c:pt idx="12416">
                  <c:v>-39689.587962400103</c:v>
                </c:pt>
                <c:pt idx="12417">
                  <c:v>-40663.517385630497</c:v>
                </c:pt>
                <c:pt idx="12418">
                  <c:v>-41574.527055386403</c:v>
                </c:pt>
                <c:pt idx="12419">
                  <c:v>-42427.373472143001</c:v>
                </c:pt>
                <c:pt idx="12420">
                  <c:v>-43281.517541016598</c:v>
                </c:pt>
                <c:pt idx="12421">
                  <c:v>-44110.280280689098</c:v>
                </c:pt>
                <c:pt idx="12422">
                  <c:v>-44881.887098821302</c:v>
                </c:pt>
                <c:pt idx="12423">
                  <c:v>-45607.296708068701</c:v>
                </c:pt>
                <c:pt idx="12424">
                  <c:v>-46330.862490323998</c:v>
                </c:pt>
                <c:pt idx="12425">
                  <c:v>-47071.406433655502</c:v>
                </c:pt>
                <c:pt idx="12426">
                  <c:v>-47789.813012075698</c:v>
                </c:pt>
                <c:pt idx="12427">
                  <c:v>-48444.2222884168</c:v>
                </c:pt>
                <c:pt idx="12428">
                  <c:v>-49055.786954701798</c:v>
                </c:pt>
                <c:pt idx="12429">
                  <c:v>-49568.544508549501</c:v>
                </c:pt>
                <c:pt idx="12430">
                  <c:v>-50044.616256456196</c:v>
                </c:pt>
                <c:pt idx="12431">
                  <c:v>-50551.284464321703</c:v>
                </c:pt>
                <c:pt idx="12432">
                  <c:v>-51027.033874430403</c:v>
                </c:pt>
                <c:pt idx="12433">
                  <c:v>-51528.145711127901</c:v>
                </c:pt>
                <c:pt idx="12434">
                  <c:v>-51994.675518240001</c:v>
                </c:pt>
                <c:pt idx="12435">
                  <c:v>-52357.564662780998</c:v>
                </c:pt>
                <c:pt idx="12436">
                  <c:v>-52673.855984972201</c:v>
                </c:pt>
                <c:pt idx="12437">
                  <c:v>-52922.123285955502</c:v>
                </c:pt>
                <c:pt idx="12438">
                  <c:v>-53119.197019470201</c:v>
                </c:pt>
                <c:pt idx="12439">
                  <c:v>-53299.672316972297</c:v>
                </c:pt>
                <c:pt idx="12440">
                  <c:v>-53485.948059577597</c:v>
                </c:pt>
                <c:pt idx="12441">
                  <c:v>-53640.384953847897</c:v>
                </c:pt>
                <c:pt idx="12442">
                  <c:v>-53693.366218274801</c:v>
                </c:pt>
                <c:pt idx="12443">
                  <c:v>-53664.5228440969</c:v>
                </c:pt>
                <c:pt idx="12444">
                  <c:v>-53591.488440879199</c:v>
                </c:pt>
                <c:pt idx="12445">
                  <c:v>-53551.979540296401</c:v>
                </c:pt>
                <c:pt idx="12446">
                  <c:v>-53521.8592386729</c:v>
                </c:pt>
                <c:pt idx="12447">
                  <c:v>-53423.347261750903</c:v>
                </c:pt>
                <c:pt idx="12448">
                  <c:v>-53256.253182945497</c:v>
                </c:pt>
                <c:pt idx="12449">
                  <c:v>-53041.614018308697</c:v>
                </c:pt>
                <c:pt idx="12450">
                  <c:v>-52791.4259257862</c:v>
                </c:pt>
                <c:pt idx="12451">
                  <c:v>-52482.991279151298</c:v>
                </c:pt>
                <c:pt idx="12452">
                  <c:v>-52098.781146765199</c:v>
                </c:pt>
                <c:pt idx="12453">
                  <c:v>-51669.1870216479</c:v>
                </c:pt>
                <c:pt idx="12454">
                  <c:v>-51221.686134576099</c:v>
                </c:pt>
                <c:pt idx="12455">
                  <c:v>-50736.189125845398</c:v>
                </c:pt>
                <c:pt idx="12456">
                  <c:v>-50236.944932293598</c:v>
                </c:pt>
                <c:pt idx="12457">
                  <c:v>-49705.098080707998</c:v>
                </c:pt>
                <c:pt idx="12458">
                  <c:v>-49098.479858097802</c:v>
                </c:pt>
                <c:pt idx="12459">
                  <c:v>-48481.083242482899</c:v>
                </c:pt>
                <c:pt idx="12460">
                  <c:v>-47849.8098117068</c:v>
                </c:pt>
                <c:pt idx="12461">
                  <c:v>-47176.390134704503</c:v>
                </c:pt>
                <c:pt idx="12462">
                  <c:v>-46504.2196288423</c:v>
                </c:pt>
                <c:pt idx="12463">
                  <c:v>-45781.239246139303</c:v>
                </c:pt>
                <c:pt idx="12464">
                  <c:v>-44989.211307495701</c:v>
                </c:pt>
                <c:pt idx="12465">
                  <c:v>-44165.310924319499</c:v>
                </c:pt>
                <c:pt idx="12466">
                  <c:v>-43268.461401239998</c:v>
                </c:pt>
                <c:pt idx="12467">
                  <c:v>-42357.020735190097</c:v>
                </c:pt>
                <c:pt idx="12468">
                  <c:v>-41485.249415445804</c:v>
                </c:pt>
                <c:pt idx="12469">
                  <c:v>-40600.354032140698</c:v>
                </c:pt>
                <c:pt idx="12470">
                  <c:v>-39646.286550440498</c:v>
                </c:pt>
                <c:pt idx="12471">
                  <c:v>-38621.243597553002</c:v>
                </c:pt>
                <c:pt idx="12472">
                  <c:v>-37607.797262339504</c:v>
                </c:pt>
                <c:pt idx="12473">
                  <c:v>-36634.4075450487</c:v>
                </c:pt>
                <c:pt idx="12474">
                  <c:v>-35610.982690711498</c:v>
                </c:pt>
                <c:pt idx="12475">
                  <c:v>-34501.370242088997</c:v>
                </c:pt>
                <c:pt idx="12476">
                  <c:v>-33383.3068430856</c:v>
                </c:pt>
                <c:pt idx="12477">
                  <c:v>-32288.507327232801</c:v>
                </c:pt>
                <c:pt idx="12478">
                  <c:v>-31225.7716592002</c:v>
                </c:pt>
                <c:pt idx="12479">
                  <c:v>-30129.365913980098</c:v>
                </c:pt>
                <c:pt idx="12480">
                  <c:v>-28970.714664759998</c:v>
                </c:pt>
                <c:pt idx="12481">
                  <c:v>-27803.2556163156</c:v>
                </c:pt>
                <c:pt idx="12482">
                  <c:v>-26676.887023163599</c:v>
                </c:pt>
                <c:pt idx="12483">
                  <c:v>-25557.368084812999</c:v>
                </c:pt>
                <c:pt idx="12484">
                  <c:v>-24392.220683513398</c:v>
                </c:pt>
                <c:pt idx="12485">
                  <c:v>-23263.849859022499</c:v>
                </c:pt>
                <c:pt idx="12486">
                  <c:v>-22086.8906368928</c:v>
                </c:pt>
                <c:pt idx="12487">
                  <c:v>-20822.075323723799</c:v>
                </c:pt>
                <c:pt idx="12488">
                  <c:v>-19588.264085446299</c:v>
                </c:pt>
                <c:pt idx="12489">
                  <c:v>-18393.867473525599</c:v>
                </c:pt>
                <c:pt idx="12490">
                  <c:v>-17234.731889776001</c:v>
                </c:pt>
                <c:pt idx="12491">
                  <c:v>-16079.3193280667</c:v>
                </c:pt>
                <c:pt idx="12492">
                  <c:v>-14903.4429856387</c:v>
                </c:pt>
                <c:pt idx="12493">
                  <c:v>-13725.7255222566</c:v>
                </c:pt>
                <c:pt idx="12494">
                  <c:v>-12518.4543979304</c:v>
                </c:pt>
                <c:pt idx="12495">
                  <c:v>-11269.065860614101</c:v>
                </c:pt>
                <c:pt idx="12496">
                  <c:v>-10097.4935225805</c:v>
                </c:pt>
                <c:pt idx="12497">
                  <c:v>-8990.5104315215704</c:v>
                </c:pt>
                <c:pt idx="12498">
                  <c:v>-7865.2153199965996</c:v>
                </c:pt>
                <c:pt idx="12499">
                  <c:v>-6752.8657221575704</c:v>
                </c:pt>
                <c:pt idx="12500">
                  <c:v>-5644.8026296796097</c:v>
                </c:pt>
                <c:pt idx="12501">
                  <c:v>-4509.3956612264601</c:v>
                </c:pt>
                <c:pt idx="12502">
                  <c:v>-3358.5388536738501</c:v>
                </c:pt>
                <c:pt idx="12503">
                  <c:v>-2223.5323357684101</c:v>
                </c:pt>
                <c:pt idx="12504">
                  <c:v>-1142.3131706424099</c:v>
                </c:pt>
                <c:pt idx="12505">
                  <c:v>-110.870999689266</c:v>
                </c:pt>
                <c:pt idx="12506">
                  <c:v>927.58566724442505</c:v>
                </c:pt>
                <c:pt idx="12507">
                  <c:v>2015.9786647738899</c:v>
                </c:pt>
                <c:pt idx="12508">
                  <c:v>3152.1026737522302</c:v>
                </c:pt>
                <c:pt idx="12509">
                  <c:v>4200.1000443277699</c:v>
                </c:pt>
                <c:pt idx="12510">
                  <c:v>5118.4329937778202</c:v>
                </c:pt>
                <c:pt idx="12511">
                  <c:v>6007.9300721906202</c:v>
                </c:pt>
                <c:pt idx="12512">
                  <c:v>6967.4249768979998</c:v>
                </c:pt>
                <c:pt idx="12513">
                  <c:v>7978.1820389189998</c:v>
                </c:pt>
                <c:pt idx="12514">
                  <c:v>8966.1895598164701</c:v>
                </c:pt>
                <c:pt idx="12515">
                  <c:v>9911.3084059430203</c:v>
                </c:pt>
                <c:pt idx="12516">
                  <c:v>10808.461956053099</c:v>
                </c:pt>
                <c:pt idx="12517">
                  <c:v>11686.752665120201</c:v>
                </c:pt>
                <c:pt idx="12518">
                  <c:v>12548.725115137</c:v>
                </c:pt>
                <c:pt idx="12519">
                  <c:v>13413.300682613901</c:v>
                </c:pt>
                <c:pt idx="12520">
                  <c:v>14287.1695658429</c:v>
                </c:pt>
                <c:pt idx="12521">
                  <c:v>15149.383162051699</c:v>
                </c:pt>
                <c:pt idx="12522">
                  <c:v>16002.1704949461</c:v>
                </c:pt>
                <c:pt idx="12523">
                  <c:v>16766.939748524601</c:v>
                </c:pt>
                <c:pt idx="12524">
                  <c:v>17485.5419360954</c:v>
                </c:pt>
                <c:pt idx="12525">
                  <c:v>18263.760575923701</c:v>
                </c:pt>
                <c:pt idx="12526">
                  <c:v>19044.018695115501</c:v>
                </c:pt>
                <c:pt idx="12527">
                  <c:v>19790.0929410561</c:v>
                </c:pt>
                <c:pt idx="12528">
                  <c:v>20515.344774609799</c:v>
                </c:pt>
                <c:pt idx="12529">
                  <c:v>21244.653608404598</c:v>
                </c:pt>
                <c:pt idx="12530">
                  <c:v>22004.883315855499</c:v>
                </c:pt>
                <c:pt idx="12531">
                  <c:v>22746.868717885402</c:v>
                </c:pt>
                <c:pt idx="12532">
                  <c:v>23425.713331283099</c:v>
                </c:pt>
                <c:pt idx="12533">
                  <c:v>24062.879836199802</c:v>
                </c:pt>
                <c:pt idx="12534">
                  <c:v>24689.6400760545</c:v>
                </c:pt>
                <c:pt idx="12535">
                  <c:v>25315.457763322898</c:v>
                </c:pt>
                <c:pt idx="12536">
                  <c:v>25913.354985876402</c:v>
                </c:pt>
                <c:pt idx="12537">
                  <c:v>26486.730320307099</c:v>
                </c:pt>
                <c:pt idx="12538">
                  <c:v>27060.580048277301</c:v>
                </c:pt>
                <c:pt idx="12539">
                  <c:v>27649.877068919999</c:v>
                </c:pt>
                <c:pt idx="12540">
                  <c:v>28235.6285733974</c:v>
                </c:pt>
                <c:pt idx="12541">
                  <c:v>28810.431662210402</c:v>
                </c:pt>
                <c:pt idx="12542">
                  <c:v>29369.5768388734</c:v>
                </c:pt>
                <c:pt idx="12543">
                  <c:v>29912.6040834655</c:v>
                </c:pt>
                <c:pt idx="12544">
                  <c:v>30437.109315101799</c:v>
                </c:pt>
                <c:pt idx="12545">
                  <c:v>30978.751451213298</c:v>
                </c:pt>
                <c:pt idx="12546">
                  <c:v>31525.2091369726</c:v>
                </c:pt>
                <c:pt idx="12547">
                  <c:v>32039.501341914998</c:v>
                </c:pt>
                <c:pt idx="12548">
                  <c:v>32550.833439149301</c:v>
                </c:pt>
                <c:pt idx="12549">
                  <c:v>33044.777514537302</c:v>
                </c:pt>
                <c:pt idx="12550">
                  <c:v>33490.028351711902</c:v>
                </c:pt>
                <c:pt idx="12551">
                  <c:v>33890.861001293801</c:v>
                </c:pt>
                <c:pt idx="12552">
                  <c:v>34289.6181961232</c:v>
                </c:pt>
                <c:pt idx="12553">
                  <c:v>34707.286553141501</c:v>
                </c:pt>
                <c:pt idx="12554">
                  <c:v>35121.561246831101</c:v>
                </c:pt>
                <c:pt idx="12555">
                  <c:v>35518.780680880598</c:v>
                </c:pt>
                <c:pt idx="12556">
                  <c:v>35886.941566309302</c:v>
                </c:pt>
                <c:pt idx="12557">
                  <c:v>36256.064821987202</c:v>
                </c:pt>
                <c:pt idx="12558">
                  <c:v>36643.866792563596</c:v>
                </c:pt>
                <c:pt idx="12559">
                  <c:v>37021.331517808103</c:v>
                </c:pt>
                <c:pt idx="12560">
                  <c:v>37390.902487702799</c:v>
                </c:pt>
                <c:pt idx="12561">
                  <c:v>37740.487981370403</c:v>
                </c:pt>
                <c:pt idx="12562">
                  <c:v>38063.450618549497</c:v>
                </c:pt>
                <c:pt idx="12563">
                  <c:v>38321.806017671202</c:v>
                </c:pt>
                <c:pt idx="12564">
                  <c:v>38547.241113186101</c:v>
                </c:pt>
                <c:pt idx="12565">
                  <c:v>38795.891747531401</c:v>
                </c:pt>
                <c:pt idx="12566">
                  <c:v>39044.484558237004</c:v>
                </c:pt>
                <c:pt idx="12567">
                  <c:v>39301.181534010902</c:v>
                </c:pt>
                <c:pt idx="12568">
                  <c:v>39553.587219203102</c:v>
                </c:pt>
                <c:pt idx="12569">
                  <c:v>39763.375629427101</c:v>
                </c:pt>
                <c:pt idx="12570">
                  <c:v>39916.430921720799</c:v>
                </c:pt>
                <c:pt idx="12571">
                  <c:v>40023.333492317397</c:v>
                </c:pt>
                <c:pt idx="12572">
                  <c:v>40130.822051107702</c:v>
                </c:pt>
                <c:pt idx="12573">
                  <c:v>40256.404329527097</c:v>
                </c:pt>
                <c:pt idx="12574">
                  <c:v>40404.918233776603</c:v>
                </c:pt>
                <c:pt idx="12575">
                  <c:v>40539.9917369006</c:v>
                </c:pt>
                <c:pt idx="12576">
                  <c:v>40592.076142025297</c:v>
                </c:pt>
                <c:pt idx="12577">
                  <c:v>40578.155810919503</c:v>
                </c:pt>
                <c:pt idx="12578">
                  <c:v>40566.933662871903</c:v>
                </c:pt>
                <c:pt idx="12579">
                  <c:v>40530.772999956003</c:v>
                </c:pt>
                <c:pt idx="12580">
                  <c:v>40442.017933012401</c:v>
                </c:pt>
                <c:pt idx="12581">
                  <c:v>40344.520770466697</c:v>
                </c:pt>
                <c:pt idx="12582">
                  <c:v>40243.7210896986</c:v>
                </c:pt>
                <c:pt idx="12583">
                  <c:v>40118.926847442803</c:v>
                </c:pt>
                <c:pt idx="12584">
                  <c:v>39948.408441200401</c:v>
                </c:pt>
                <c:pt idx="12585">
                  <c:v>39742.884899013901</c:v>
                </c:pt>
                <c:pt idx="12586">
                  <c:v>39528.794668241397</c:v>
                </c:pt>
                <c:pt idx="12587">
                  <c:v>39321.815846072801</c:v>
                </c:pt>
                <c:pt idx="12588">
                  <c:v>39095.812310946902</c:v>
                </c:pt>
                <c:pt idx="12589">
                  <c:v>38836.254454042602</c:v>
                </c:pt>
                <c:pt idx="12590">
                  <c:v>38504.715202062798</c:v>
                </c:pt>
                <c:pt idx="12591">
                  <c:v>38108.092712242098</c:v>
                </c:pt>
                <c:pt idx="12592">
                  <c:v>37688.446226023902</c:v>
                </c:pt>
                <c:pt idx="12593">
                  <c:v>37214.664043320598</c:v>
                </c:pt>
                <c:pt idx="12594">
                  <c:v>36705.705666658403</c:v>
                </c:pt>
                <c:pt idx="12595">
                  <c:v>36201.024201353197</c:v>
                </c:pt>
                <c:pt idx="12596">
                  <c:v>35689.720536210902</c:v>
                </c:pt>
                <c:pt idx="12597">
                  <c:v>35176.170269537099</c:v>
                </c:pt>
                <c:pt idx="12598">
                  <c:v>34615.1248719016</c:v>
                </c:pt>
                <c:pt idx="12599">
                  <c:v>33986.446387182797</c:v>
                </c:pt>
                <c:pt idx="12600">
                  <c:v>33320.725135736997</c:v>
                </c:pt>
                <c:pt idx="12601">
                  <c:v>32645.2460246142</c:v>
                </c:pt>
                <c:pt idx="12602">
                  <c:v>31976.584159840699</c:v>
                </c:pt>
                <c:pt idx="12603">
                  <c:v>31288.042070723099</c:v>
                </c:pt>
                <c:pt idx="12604">
                  <c:v>30543.752321113199</c:v>
                </c:pt>
                <c:pt idx="12605">
                  <c:v>29732.7585500731</c:v>
                </c:pt>
                <c:pt idx="12606">
                  <c:v>28881.3209693586</c:v>
                </c:pt>
                <c:pt idx="12607">
                  <c:v>27996.204123282201</c:v>
                </c:pt>
                <c:pt idx="12608">
                  <c:v>27100.833645018902</c:v>
                </c:pt>
                <c:pt idx="12609">
                  <c:v>26219.050246687399</c:v>
                </c:pt>
                <c:pt idx="12610">
                  <c:v>25332.830828100701</c:v>
                </c:pt>
                <c:pt idx="12611">
                  <c:v>24427.426484141299</c:v>
                </c:pt>
                <c:pt idx="12612">
                  <c:v>23502.197438315299</c:v>
                </c:pt>
                <c:pt idx="12613">
                  <c:v>22554.495994770401</c:v>
                </c:pt>
                <c:pt idx="12614">
                  <c:v>21583.590331797299</c:v>
                </c:pt>
                <c:pt idx="12615">
                  <c:v>20564.6288231371</c:v>
                </c:pt>
                <c:pt idx="12616">
                  <c:v>19493.539608571198</c:v>
                </c:pt>
                <c:pt idx="12617">
                  <c:v>18453.569658178101</c:v>
                </c:pt>
                <c:pt idx="12618">
                  <c:v>17482.102538155199</c:v>
                </c:pt>
                <c:pt idx="12619">
                  <c:v>16503.388119871299</c:v>
                </c:pt>
                <c:pt idx="12620">
                  <c:v>15445.6433724697</c:v>
                </c:pt>
                <c:pt idx="12621">
                  <c:v>14353.967654938901</c:v>
                </c:pt>
                <c:pt idx="12622">
                  <c:v>13307.5553631983</c:v>
                </c:pt>
                <c:pt idx="12623">
                  <c:v>12229.5208807936</c:v>
                </c:pt>
                <c:pt idx="12624">
                  <c:v>11105.146620714901</c:v>
                </c:pt>
                <c:pt idx="12625">
                  <c:v>10011.800042828099</c:v>
                </c:pt>
                <c:pt idx="12626">
                  <c:v>8982.4796405590405</c:v>
                </c:pt>
                <c:pt idx="12627">
                  <c:v>7947.7648205605801</c:v>
                </c:pt>
                <c:pt idx="12628">
                  <c:v>6852.6027010667003</c:v>
                </c:pt>
                <c:pt idx="12629">
                  <c:v>5755.9072254740004</c:v>
                </c:pt>
                <c:pt idx="12630">
                  <c:v>4697.2887723308104</c:v>
                </c:pt>
                <c:pt idx="12631">
                  <c:v>3720.68229373139</c:v>
                </c:pt>
                <c:pt idx="12632">
                  <c:v>2772.4942823768401</c:v>
                </c:pt>
                <c:pt idx="12633">
                  <c:v>1791.00456314192</c:v>
                </c:pt>
                <c:pt idx="12634">
                  <c:v>765.51181076846694</c:v>
                </c:pt>
                <c:pt idx="12635">
                  <c:v>-243.124404125056</c:v>
                </c:pt>
                <c:pt idx="12636">
                  <c:v>-1183.17767856773</c:v>
                </c:pt>
                <c:pt idx="12637">
                  <c:v>-2099.6533729622702</c:v>
                </c:pt>
                <c:pt idx="12638">
                  <c:v>-3015.46837665462</c:v>
                </c:pt>
                <c:pt idx="12639">
                  <c:v>-3905.3835902384999</c:v>
                </c:pt>
                <c:pt idx="12640">
                  <c:v>-4742.2102732470903</c:v>
                </c:pt>
                <c:pt idx="12641">
                  <c:v>-5558.78992928137</c:v>
                </c:pt>
                <c:pt idx="12642">
                  <c:v>-6433.4401678753302</c:v>
                </c:pt>
                <c:pt idx="12643">
                  <c:v>-7318.7044045913699</c:v>
                </c:pt>
                <c:pt idx="12644">
                  <c:v>-8112.0914182507404</c:v>
                </c:pt>
                <c:pt idx="12645">
                  <c:v>-8830.9074254616899</c:v>
                </c:pt>
                <c:pt idx="12646">
                  <c:v>-9506.2400759372704</c:v>
                </c:pt>
                <c:pt idx="12647">
                  <c:v>-10171.134365476901</c:v>
                </c:pt>
                <c:pt idx="12648">
                  <c:v>-10805.307637374501</c:v>
                </c:pt>
                <c:pt idx="12649">
                  <c:v>-11375.674275736401</c:v>
                </c:pt>
                <c:pt idx="12650">
                  <c:v>-11873.1765189947</c:v>
                </c:pt>
                <c:pt idx="12651">
                  <c:v>-12345.1986399531</c:v>
                </c:pt>
                <c:pt idx="12652">
                  <c:v>-12822.489290961399</c:v>
                </c:pt>
                <c:pt idx="12653">
                  <c:v>-13334.381691529899</c:v>
                </c:pt>
                <c:pt idx="12654">
                  <c:v>-13811.413346855699</c:v>
                </c:pt>
                <c:pt idx="12655">
                  <c:v>-14194.695434524499</c:v>
                </c:pt>
                <c:pt idx="12656">
                  <c:v>-14525.339206144399</c:v>
                </c:pt>
                <c:pt idx="12657">
                  <c:v>-14866.325457082699</c:v>
                </c:pt>
                <c:pt idx="12658">
                  <c:v>-15163.3291207478</c:v>
                </c:pt>
                <c:pt idx="12659">
                  <c:v>-15332.6029295674</c:v>
                </c:pt>
                <c:pt idx="12660">
                  <c:v>-15455.6230551468</c:v>
                </c:pt>
                <c:pt idx="12661">
                  <c:v>-15628.449303353</c:v>
                </c:pt>
                <c:pt idx="12662">
                  <c:v>-15818.775013824999</c:v>
                </c:pt>
                <c:pt idx="12663">
                  <c:v>-15938.5563452838</c:v>
                </c:pt>
                <c:pt idx="12664">
                  <c:v>-16012.391828137201</c:v>
                </c:pt>
                <c:pt idx="12665">
                  <c:v>-16002.551547042</c:v>
                </c:pt>
                <c:pt idx="12666">
                  <c:v>-15905.1418789902</c:v>
                </c:pt>
                <c:pt idx="12667">
                  <c:v>-15769.8745680948</c:v>
                </c:pt>
                <c:pt idx="12668">
                  <c:v>-15608.794152063199</c:v>
                </c:pt>
                <c:pt idx="12669">
                  <c:v>-15450.196676895501</c:v>
                </c:pt>
                <c:pt idx="12670">
                  <c:v>-15287.0854574683</c:v>
                </c:pt>
                <c:pt idx="12671">
                  <c:v>-15105.8822777152</c:v>
                </c:pt>
                <c:pt idx="12672">
                  <c:v>-14887.333826975901</c:v>
                </c:pt>
                <c:pt idx="12673">
                  <c:v>-14625.4778238114</c:v>
                </c:pt>
                <c:pt idx="12674">
                  <c:v>-14339.352932855199</c:v>
                </c:pt>
                <c:pt idx="12675">
                  <c:v>-14035.183400095801</c:v>
                </c:pt>
                <c:pt idx="12676">
                  <c:v>-13712.723237222899</c:v>
                </c:pt>
                <c:pt idx="12677">
                  <c:v>-13362.357533878099</c:v>
                </c:pt>
                <c:pt idx="12678">
                  <c:v>-12983.0130164558</c:v>
                </c:pt>
                <c:pt idx="12679">
                  <c:v>-12548.8140070142</c:v>
                </c:pt>
                <c:pt idx="12680">
                  <c:v>-12076.469143727199</c:v>
                </c:pt>
                <c:pt idx="12681">
                  <c:v>-11595.2767563786</c:v>
                </c:pt>
                <c:pt idx="12682">
                  <c:v>-11060.48826052</c:v>
                </c:pt>
                <c:pt idx="12683">
                  <c:v>-10521.4392418855</c:v>
                </c:pt>
                <c:pt idx="12684">
                  <c:v>-10062.5018935304</c:v>
                </c:pt>
                <c:pt idx="12685">
                  <c:v>-9651.8706486808805</c:v>
                </c:pt>
                <c:pt idx="12686">
                  <c:v>-9184.8130976121793</c:v>
                </c:pt>
                <c:pt idx="12687">
                  <c:v>-8637.0441946454102</c:v>
                </c:pt>
                <c:pt idx="12688">
                  <c:v>-8070.8929179377001</c:v>
                </c:pt>
                <c:pt idx="12689">
                  <c:v>-7503.1524232149304</c:v>
                </c:pt>
                <c:pt idx="12690">
                  <c:v>-6924.3659533005803</c:v>
                </c:pt>
                <c:pt idx="12691">
                  <c:v>-6356.5640369855801</c:v>
                </c:pt>
                <c:pt idx="12692">
                  <c:v>-5809.2380802712696</c:v>
                </c:pt>
                <c:pt idx="12693">
                  <c:v>-5258.1717007854104</c:v>
                </c:pt>
                <c:pt idx="12694">
                  <c:v>-4700.94730661618</c:v>
                </c:pt>
                <c:pt idx="12695">
                  <c:v>-4129.1220754524402</c:v>
                </c:pt>
                <c:pt idx="12696">
                  <c:v>-3543.9213722485201</c:v>
                </c:pt>
                <c:pt idx="12697">
                  <c:v>-2946.1787505177999</c:v>
                </c:pt>
                <c:pt idx="12698">
                  <c:v>-2401.4260002914698</c:v>
                </c:pt>
                <c:pt idx="12699">
                  <c:v>-1910.0538767115299</c:v>
                </c:pt>
                <c:pt idx="12700">
                  <c:v>-1399.4541562250499</c:v>
                </c:pt>
                <c:pt idx="12701">
                  <c:v>-907.51027465356901</c:v>
                </c:pt>
                <c:pt idx="12702">
                  <c:v>-424.17980240930501</c:v>
                </c:pt>
                <c:pt idx="12703">
                  <c:v>69.586198003015696</c:v>
                </c:pt>
                <c:pt idx="12704">
                  <c:v>560.17387055485995</c:v>
                </c:pt>
                <c:pt idx="12705">
                  <c:v>1043.12647842303</c:v>
                </c:pt>
                <c:pt idx="12706">
                  <c:v>1512.6408527128101</c:v>
                </c:pt>
                <c:pt idx="12707">
                  <c:v>1968.2938651162899</c:v>
                </c:pt>
                <c:pt idx="12708">
                  <c:v>2418.5805237019699</c:v>
                </c:pt>
                <c:pt idx="12709">
                  <c:v>2833.8437690332798</c:v>
                </c:pt>
                <c:pt idx="12710">
                  <c:v>3208.1841145164899</c:v>
                </c:pt>
                <c:pt idx="12711">
                  <c:v>3576.0689631339401</c:v>
                </c:pt>
                <c:pt idx="12712">
                  <c:v>3961.2155908996101</c:v>
                </c:pt>
                <c:pt idx="12713">
                  <c:v>4328.6493030318998</c:v>
                </c:pt>
                <c:pt idx="12714">
                  <c:v>4648.8496691749897</c:v>
                </c:pt>
                <c:pt idx="12715">
                  <c:v>4963.4288399068901</c:v>
                </c:pt>
                <c:pt idx="12716">
                  <c:v>5229.6914263245799</c:v>
                </c:pt>
                <c:pt idx="12717">
                  <c:v>5458.3726108436003</c:v>
                </c:pt>
                <c:pt idx="12718">
                  <c:v>5691.8100236888004</c:v>
                </c:pt>
                <c:pt idx="12719">
                  <c:v>5906.1874619153696</c:v>
                </c:pt>
                <c:pt idx="12720">
                  <c:v>6113.0781774916104</c:v>
                </c:pt>
                <c:pt idx="12721">
                  <c:v>6315.6630437403601</c:v>
                </c:pt>
                <c:pt idx="12722">
                  <c:v>6495.8319500027901</c:v>
                </c:pt>
                <c:pt idx="12723">
                  <c:v>6630.0429429504902</c:v>
                </c:pt>
                <c:pt idx="12724">
                  <c:v>6740.5784565942104</c:v>
                </c:pt>
                <c:pt idx="12725">
                  <c:v>6843.1919515306299</c:v>
                </c:pt>
                <c:pt idx="12726">
                  <c:v>6918.52637491939</c:v>
                </c:pt>
                <c:pt idx="12727">
                  <c:v>7000.3172422112502</c:v>
                </c:pt>
                <c:pt idx="12728">
                  <c:v>7076.9181704425</c:v>
                </c:pt>
                <c:pt idx="12729">
                  <c:v>7108.0657574060497</c:v>
                </c:pt>
                <c:pt idx="12730">
                  <c:v>7098.84848394035</c:v>
                </c:pt>
                <c:pt idx="12731">
                  <c:v>7097.6830707399304</c:v>
                </c:pt>
                <c:pt idx="12732">
                  <c:v>7114.3776888540597</c:v>
                </c:pt>
                <c:pt idx="12733">
                  <c:v>7116.4291504809999</c:v>
                </c:pt>
                <c:pt idx="12734">
                  <c:v>7122.8638286651303</c:v>
                </c:pt>
                <c:pt idx="12735">
                  <c:v>7095.0350656364899</c:v>
                </c:pt>
                <c:pt idx="12736">
                  <c:v>7002.7744894881298</c:v>
                </c:pt>
                <c:pt idx="12737">
                  <c:v>6886.2934843492803</c:v>
                </c:pt>
                <c:pt idx="12738">
                  <c:v>6795.2767570542601</c:v>
                </c:pt>
                <c:pt idx="12739">
                  <c:v>6740.0566542035203</c:v>
                </c:pt>
                <c:pt idx="12740">
                  <c:v>6673.5895029426101</c:v>
                </c:pt>
                <c:pt idx="12741">
                  <c:v>6577.4972308838196</c:v>
                </c:pt>
                <c:pt idx="12742">
                  <c:v>6464.9710406084596</c:v>
                </c:pt>
                <c:pt idx="12743">
                  <c:v>6333.7531517381103</c:v>
                </c:pt>
                <c:pt idx="12744">
                  <c:v>6192.5536924848202</c:v>
                </c:pt>
                <c:pt idx="12745">
                  <c:v>6053.3962806391</c:v>
                </c:pt>
                <c:pt idx="12746">
                  <c:v>5947.5009060643997</c:v>
                </c:pt>
                <c:pt idx="12747">
                  <c:v>5858.7565013165104</c:v>
                </c:pt>
                <c:pt idx="12748">
                  <c:v>5747.2120722158998</c:v>
                </c:pt>
                <c:pt idx="12749">
                  <c:v>5626.1198900939398</c:v>
                </c:pt>
                <c:pt idx="12750">
                  <c:v>5454.0606569496804</c:v>
                </c:pt>
                <c:pt idx="12751">
                  <c:v>5275.5613626492104</c:v>
                </c:pt>
                <c:pt idx="12752">
                  <c:v>5154.1330730959498</c:v>
                </c:pt>
                <c:pt idx="12753">
                  <c:v>5075.8175123582596</c:v>
                </c:pt>
                <c:pt idx="12754">
                  <c:v>4973.6165689601303</c:v>
                </c:pt>
                <c:pt idx="12755">
                  <c:v>4821.7514586370598</c:v>
                </c:pt>
                <c:pt idx="12756">
                  <c:v>4684.2749378582903</c:v>
                </c:pt>
                <c:pt idx="12757">
                  <c:v>4572.8728394581303</c:v>
                </c:pt>
                <c:pt idx="12758">
                  <c:v>4497.6576486220702</c:v>
                </c:pt>
                <c:pt idx="12759">
                  <c:v>4425.0131165824596</c:v>
                </c:pt>
                <c:pt idx="12760">
                  <c:v>4323.4210476608596</c:v>
                </c:pt>
                <c:pt idx="12761">
                  <c:v>4198.8796713131296</c:v>
                </c:pt>
                <c:pt idx="12762">
                  <c:v>4067.2551897282901</c:v>
                </c:pt>
                <c:pt idx="12763">
                  <c:v>3942.1007976074902</c:v>
                </c:pt>
                <c:pt idx="12764">
                  <c:v>3853.4423707142</c:v>
                </c:pt>
                <c:pt idx="12765">
                  <c:v>3729.6091568981401</c:v>
                </c:pt>
                <c:pt idx="12766">
                  <c:v>3583.4071856995402</c:v>
                </c:pt>
                <c:pt idx="12767">
                  <c:v>3505.5819494232801</c:v>
                </c:pt>
                <c:pt idx="12768">
                  <c:v>3514.96796115813</c:v>
                </c:pt>
                <c:pt idx="12769">
                  <c:v>3518.5055161636401</c:v>
                </c:pt>
                <c:pt idx="12770">
                  <c:v>3443.0966831710598</c:v>
                </c:pt>
                <c:pt idx="12771">
                  <c:v>3367.67530299912</c:v>
                </c:pt>
                <c:pt idx="12772">
                  <c:v>3272.81537775061</c:v>
                </c:pt>
                <c:pt idx="12773">
                  <c:v>3174.52480053831</c:v>
                </c:pt>
                <c:pt idx="12774">
                  <c:v>3092.3035385469798</c:v>
                </c:pt>
                <c:pt idx="12775">
                  <c:v>2999.9194177184399</c:v>
                </c:pt>
                <c:pt idx="12776">
                  <c:v>2922.5943036865001</c:v>
                </c:pt>
                <c:pt idx="12777">
                  <c:v>2863.8125815143499</c:v>
                </c:pt>
                <c:pt idx="12778">
                  <c:v>2802.1938354228701</c:v>
                </c:pt>
                <c:pt idx="12779">
                  <c:v>2773.3747958203298</c:v>
                </c:pt>
                <c:pt idx="12780">
                  <c:v>2738.7993125652902</c:v>
                </c:pt>
                <c:pt idx="12781">
                  <c:v>2648.8191997486201</c:v>
                </c:pt>
                <c:pt idx="12782">
                  <c:v>2532.0691613325898</c:v>
                </c:pt>
                <c:pt idx="12783">
                  <c:v>2411.1459743749301</c:v>
                </c:pt>
                <c:pt idx="12784">
                  <c:v>2360.58787970514</c:v>
                </c:pt>
                <c:pt idx="12785">
                  <c:v>2346.5130110526402</c:v>
                </c:pt>
                <c:pt idx="12786">
                  <c:v>2272.91232910906</c:v>
                </c:pt>
                <c:pt idx="12787">
                  <c:v>2187.8091805295799</c:v>
                </c:pt>
                <c:pt idx="12788">
                  <c:v>2085.8637548066999</c:v>
                </c:pt>
                <c:pt idx="12789">
                  <c:v>1930.3599426012199</c:v>
                </c:pt>
                <c:pt idx="12790">
                  <c:v>1739.6767110211299</c:v>
                </c:pt>
                <c:pt idx="12791">
                  <c:v>1562.74087274869</c:v>
                </c:pt>
                <c:pt idx="12792">
                  <c:v>1460.4978670359701</c:v>
                </c:pt>
                <c:pt idx="12793">
                  <c:v>1393.6801768181599</c:v>
                </c:pt>
                <c:pt idx="12794">
                  <c:v>1261.50227655709</c:v>
                </c:pt>
                <c:pt idx="12795">
                  <c:v>1077.33217932151</c:v>
                </c:pt>
                <c:pt idx="12796">
                  <c:v>885.06227930260502</c:v>
                </c:pt>
                <c:pt idx="12797">
                  <c:v>647.53373431041098</c:v>
                </c:pt>
                <c:pt idx="12798">
                  <c:v>364.78022544095001</c:v>
                </c:pt>
                <c:pt idx="12799">
                  <c:v>125.10817752280001</c:v>
                </c:pt>
                <c:pt idx="12800">
                  <c:v>-74.814227154459303</c:v>
                </c:pt>
                <c:pt idx="12801">
                  <c:v>-350.83930733552199</c:v>
                </c:pt>
                <c:pt idx="12802">
                  <c:v>-615.11333734434299</c:v>
                </c:pt>
                <c:pt idx="12803">
                  <c:v>-832.47082430449302</c:v>
                </c:pt>
                <c:pt idx="12804">
                  <c:v>-1069.8575451045899</c:v>
                </c:pt>
                <c:pt idx="12805">
                  <c:v>-1289.0571638188601</c:v>
                </c:pt>
                <c:pt idx="12806">
                  <c:v>-1588.9704038642799</c:v>
                </c:pt>
                <c:pt idx="12807">
                  <c:v>-1986.87661399589</c:v>
                </c:pt>
                <c:pt idx="12808">
                  <c:v>-2377.262014464</c:v>
                </c:pt>
                <c:pt idx="12809">
                  <c:v>-2825.8151207761698</c:v>
                </c:pt>
                <c:pt idx="12810">
                  <c:v>-3274.3516810923302</c:v>
                </c:pt>
                <c:pt idx="12811">
                  <c:v>-3653.8596695103101</c:v>
                </c:pt>
                <c:pt idx="12812">
                  <c:v>-4014.6672096765701</c:v>
                </c:pt>
                <c:pt idx="12813">
                  <c:v>-4376.6338548798203</c:v>
                </c:pt>
                <c:pt idx="12814">
                  <c:v>-4785.7217128597604</c:v>
                </c:pt>
                <c:pt idx="12815">
                  <c:v>-5241.0130575429002</c:v>
                </c:pt>
                <c:pt idx="12816">
                  <c:v>-5710.7600392332497</c:v>
                </c:pt>
                <c:pt idx="12817">
                  <c:v>-6182.0743726759201</c:v>
                </c:pt>
                <c:pt idx="12818">
                  <c:v>-6663.9673970653603</c:v>
                </c:pt>
                <c:pt idx="12819">
                  <c:v>-7174.4920461839902</c:v>
                </c:pt>
                <c:pt idx="12820">
                  <c:v>-7703.8199000189898</c:v>
                </c:pt>
                <c:pt idx="12821">
                  <c:v>-8199.2197684963103</c:v>
                </c:pt>
                <c:pt idx="12822">
                  <c:v>-8680.9406559027502</c:v>
                </c:pt>
                <c:pt idx="12823">
                  <c:v>-9211.5885464288003</c:v>
                </c:pt>
                <c:pt idx="12824">
                  <c:v>-9782.6771627706403</c:v>
                </c:pt>
                <c:pt idx="12825">
                  <c:v>-10355.4469463937</c:v>
                </c:pt>
                <c:pt idx="12826">
                  <c:v>-10902.3895239759</c:v>
                </c:pt>
                <c:pt idx="12827">
                  <c:v>-11447.236203058999</c:v>
                </c:pt>
                <c:pt idx="12828">
                  <c:v>-12004.788197628999</c:v>
                </c:pt>
                <c:pt idx="12829">
                  <c:v>-12560.724690154801</c:v>
                </c:pt>
                <c:pt idx="12830">
                  <c:v>-13095.527224319199</c:v>
                </c:pt>
                <c:pt idx="12831">
                  <c:v>-13621.134767706</c:v>
                </c:pt>
                <c:pt idx="12832">
                  <c:v>-14172.4647814854</c:v>
                </c:pt>
                <c:pt idx="12833">
                  <c:v>-14741.033552697199</c:v>
                </c:pt>
                <c:pt idx="12834">
                  <c:v>-15291.4184618668</c:v>
                </c:pt>
                <c:pt idx="12835">
                  <c:v>-15891.493554803201</c:v>
                </c:pt>
                <c:pt idx="12836">
                  <c:v>-16491.5622389528</c:v>
                </c:pt>
                <c:pt idx="12837">
                  <c:v>-17023.227339234902</c:v>
                </c:pt>
                <c:pt idx="12838">
                  <c:v>-17536.325514390199</c:v>
                </c:pt>
                <c:pt idx="12839">
                  <c:v>-18058.069359351699</c:v>
                </c:pt>
                <c:pt idx="12840">
                  <c:v>-18595.799689439998</c:v>
                </c:pt>
                <c:pt idx="12841">
                  <c:v>-19112.435239635499</c:v>
                </c:pt>
                <c:pt idx="12842">
                  <c:v>-19584.6689747171</c:v>
                </c:pt>
                <c:pt idx="12843">
                  <c:v>-20034.207031121899</c:v>
                </c:pt>
                <c:pt idx="12844">
                  <c:v>-20514.819666671301</c:v>
                </c:pt>
                <c:pt idx="12845">
                  <c:v>-21014.894566921001</c:v>
                </c:pt>
                <c:pt idx="12846">
                  <c:v>-21460.671191215901</c:v>
                </c:pt>
                <c:pt idx="12847">
                  <c:v>-21924.357144075901</c:v>
                </c:pt>
                <c:pt idx="12848">
                  <c:v>-22414.048434116801</c:v>
                </c:pt>
                <c:pt idx="12849">
                  <c:v>-22835.6626091076</c:v>
                </c:pt>
                <c:pt idx="12850">
                  <c:v>-23134.635902635899</c:v>
                </c:pt>
                <c:pt idx="12851">
                  <c:v>-23412.6831085099</c:v>
                </c:pt>
                <c:pt idx="12852">
                  <c:v>-23776.7073742354</c:v>
                </c:pt>
                <c:pt idx="12853">
                  <c:v>-24140.176411306002</c:v>
                </c:pt>
                <c:pt idx="12854">
                  <c:v>-24476.143277776901</c:v>
                </c:pt>
                <c:pt idx="12855">
                  <c:v>-24774.958136508099</c:v>
                </c:pt>
                <c:pt idx="12856">
                  <c:v>-25045.554723953501</c:v>
                </c:pt>
                <c:pt idx="12857">
                  <c:v>-25253.031416445301</c:v>
                </c:pt>
                <c:pt idx="12858">
                  <c:v>-25445.092476653801</c:v>
                </c:pt>
                <c:pt idx="12859">
                  <c:v>-25650.729990849399</c:v>
                </c:pt>
                <c:pt idx="12860">
                  <c:v>-25829.172043635801</c:v>
                </c:pt>
                <c:pt idx="12861">
                  <c:v>-25998.9782858172</c:v>
                </c:pt>
                <c:pt idx="12862">
                  <c:v>-26141.057586294701</c:v>
                </c:pt>
                <c:pt idx="12863">
                  <c:v>-26247.332538288501</c:v>
                </c:pt>
                <c:pt idx="12864">
                  <c:v>-26343.0279494522</c:v>
                </c:pt>
                <c:pt idx="12865">
                  <c:v>-26393.683728176002</c:v>
                </c:pt>
                <c:pt idx="12866">
                  <c:v>-26409.321822771399</c:v>
                </c:pt>
                <c:pt idx="12867">
                  <c:v>-26438.8086565704</c:v>
                </c:pt>
                <c:pt idx="12868">
                  <c:v>-26497.0179460053</c:v>
                </c:pt>
                <c:pt idx="12869">
                  <c:v>-26503.498915198899</c:v>
                </c:pt>
                <c:pt idx="12870">
                  <c:v>-26425.245546321599</c:v>
                </c:pt>
                <c:pt idx="12871">
                  <c:v>-26338.200738190098</c:v>
                </c:pt>
                <c:pt idx="12872">
                  <c:v>-26259.808076872599</c:v>
                </c:pt>
                <c:pt idx="12873">
                  <c:v>-26149.936141687002</c:v>
                </c:pt>
                <c:pt idx="12874">
                  <c:v>-25990.305161247201</c:v>
                </c:pt>
                <c:pt idx="12875">
                  <c:v>-25814.350064735099</c:v>
                </c:pt>
                <c:pt idx="12876">
                  <c:v>-25562.739971770799</c:v>
                </c:pt>
                <c:pt idx="12877">
                  <c:v>-25314.66269171</c:v>
                </c:pt>
                <c:pt idx="12878">
                  <c:v>-25149.805365652399</c:v>
                </c:pt>
                <c:pt idx="12879">
                  <c:v>-25007.722760077799</c:v>
                </c:pt>
                <c:pt idx="12880">
                  <c:v>-24874.249809381501</c:v>
                </c:pt>
                <c:pt idx="12881">
                  <c:v>-24676.004893772701</c:v>
                </c:pt>
                <c:pt idx="12882">
                  <c:v>-24392.482633717798</c:v>
                </c:pt>
                <c:pt idx="12883">
                  <c:v>-24047.817777996799</c:v>
                </c:pt>
                <c:pt idx="12884">
                  <c:v>-23721.824241366801</c:v>
                </c:pt>
                <c:pt idx="12885">
                  <c:v>-23445.0102044581</c:v>
                </c:pt>
                <c:pt idx="12886">
                  <c:v>-23143.8685662928</c:v>
                </c:pt>
                <c:pt idx="12887">
                  <c:v>-22811.925615004198</c:v>
                </c:pt>
                <c:pt idx="12888">
                  <c:v>-22436.632550534301</c:v>
                </c:pt>
                <c:pt idx="12889">
                  <c:v>-22066.000655760101</c:v>
                </c:pt>
                <c:pt idx="12890">
                  <c:v>-21738.1622068615</c:v>
                </c:pt>
                <c:pt idx="12891">
                  <c:v>-21461.080891341498</c:v>
                </c:pt>
                <c:pt idx="12892">
                  <c:v>-21197.506599412402</c:v>
                </c:pt>
                <c:pt idx="12893">
                  <c:v>-20878.557598069401</c:v>
                </c:pt>
                <c:pt idx="12894">
                  <c:v>-20502.880006711999</c:v>
                </c:pt>
                <c:pt idx="12895">
                  <c:v>-20080.328982075702</c:v>
                </c:pt>
                <c:pt idx="12896">
                  <c:v>-19676.4953330073</c:v>
                </c:pt>
                <c:pt idx="12897">
                  <c:v>-19314.165078932499</c:v>
                </c:pt>
                <c:pt idx="12898">
                  <c:v>-18950.0294824302</c:v>
                </c:pt>
                <c:pt idx="12899">
                  <c:v>-18620.8738970657</c:v>
                </c:pt>
                <c:pt idx="12900">
                  <c:v>-18341.320749083101</c:v>
                </c:pt>
                <c:pt idx="12901">
                  <c:v>-18064.065428390499</c:v>
                </c:pt>
                <c:pt idx="12902">
                  <c:v>-17675.152517623599</c:v>
                </c:pt>
                <c:pt idx="12903">
                  <c:v>-17249.099765955601</c:v>
                </c:pt>
                <c:pt idx="12904">
                  <c:v>-16929.980554700302</c:v>
                </c:pt>
                <c:pt idx="12905">
                  <c:v>-16667.579920543802</c:v>
                </c:pt>
                <c:pt idx="12906">
                  <c:v>-16450.085351716501</c:v>
                </c:pt>
                <c:pt idx="12907">
                  <c:v>-16149.997110488101</c:v>
                </c:pt>
                <c:pt idx="12908">
                  <c:v>-15766.6849593076</c:v>
                </c:pt>
                <c:pt idx="12909">
                  <c:v>-15443.178818086901</c:v>
                </c:pt>
                <c:pt idx="12910">
                  <c:v>-15186.556380735899</c:v>
                </c:pt>
                <c:pt idx="12911">
                  <c:v>-14939.219116275101</c:v>
                </c:pt>
                <c:pt idx="12912">
                  <c:v>-14669.0869848317</c:v>
                </c:pt>
                <c:pt idx="12913">
                  <c:v>-14415.9065604877</c:v>
                </c:pt>
                <c:pt idx="12914">
                  <c:v>-14225.419723478301</c:v>
                </c:pt>
                <c:pt idx="12915">
                  <c:v>-14047.3777675567</c:v>
                </c:pt>
                <c:pt idx="12916">
                  <c:v>-13816.4433189634</c:v>
                </c:pt>
                <c:pt idx="12917">
                  <c:v>-13534.2124487363</c:v>
                </c:pt>
                <c:pt idx="12918">
                  <c:v>-13254.7128854046</c:v>
                </c:pt>
                <c:pt idx="12919">
                  <c:v>-13032.537757321699</c:v>
                </c:pt>
                <c:pt idx="12920">
                  <c:v>-12827.659583680001</c:v>
                </c:pt>
                <c:pt idx="12921">
                  <c:v>-12655.2984198633</c:v>
                </c:pt>
                <c:pt idx="12922">
                  <c:v>-12529.064705204801</c:v>
                </c:pt>
                <c:pt idx="12923">
                  <c:v>-12414.215794932699</c:v>
                </c:pt>
                <c:pt idx="12924">
                  <c:v>-12279.944293918201</c:v>
                </c:pt>
                <c:pt idx="12925">
                  <c:v>-12103.994939406</c:v>
                </c:pt>
                <c:pt idx="12926">
                  <c:v>-11925.655844627099</c:v>
                </c:pt>
                <c:pt idx="12927">
                  <c:v>-11783.532146542801</c:v>
                </c:pt>
                <c:pt idx="12928">
                  <c:v>-11636.6645950518</c:v>
                </c:pt>
                <c:pt idx="12929">
                  <c:v>-11483.9395234819</c:v>
                </c:pt>
                <c:pt idx="12930">
                  <c:v>-11338.459739395201</c:v>
                </c:pt>
                <c:pt idx="12931">
                  <c:v>-11195.9113952028</c:v>
                </c:pt>
                <c:pt idx="12932">
                  <c:v>-11052.2317876466</c:v>
                </c:pt>
                <c:pt idx="12933">
                  <c:v>-10916.1522678784</c:v>
                </c:pt>
                <c:pt idx="12934">
                  <c:v>-10797.0148478868</c:v>
                </c:pt>
                <c:pt idx="12935">
                  <c:v>-10698.353690351199</c:v>
                </c:pt>
                <c:pt idx="12936">
                  <c:v>-10594.1180448183</c:v>
                </c:pt>
                <c:pt idx="12937">
                  <c:v>-10472.5917906337</c:v>
                </c:pt>
                <c:pt idx="12938">
                  <c:v>-10338.192047303701</c:v>
                </c:pt>
                <c:pt idx="12939">
                  <c:v>-10150.9815965707</c:v>
                </c:pt>
                <c:pt idx="12940">
                  <c:v>-9954.8824930568808</c:v>
                </c:pt>
                <c:pt idx="12941">
                  <c:v>-9777.0880487909108</c:v>
                </c:pt>
                <c:pt idx="12942">
                  <c:v>-9582.6654063349597</c:v>
                </c:pt>
                <c:pt idx="12943">
                  <c:v>-9438.13543264076</c:v>
                </c:pt>
                <c:pt idx="12944">
                  <c:v>-9312.1956998985697</c:v>
                </c:pt>
                <c:pt idx="12945">
                  <c:v>-9130.1397927420094</c:v>
                </c:pt>
                <c:pt idx="12946">
                  <c:v>-8920.1058041484903</c:v>
                </c:pt>
                <c:pt idx="12947">
                  <c:v>-8693.8511659021096</c:v>
                </c:pt>
                <c:pt idx="12948">
                  <c:v>-8466.9141802588692</c:v>
                </c:pt>
                <c:pt idx="12949">
                  <c:v>-8232.7093384504496</c:v>
                </c:pt>
                <c:pt idx="12950">
                  <c:v>-7973.6161552855101</c:v>
                </c:pt>
                <c:pt idx="12951">
                  <c:v>-7707.8826211790101</c:v>
                </c:pt>
                <c:pt idx="12952">
                  <c:v>-7444.9969529569698</c:v>
                </c:pt>
                <c:pt idx="12953">
                  <c:v>-7169.1896584496099</c:v>
                </c:pt>
                <c:pt idx="12954">
                  <c:v>-6863.9921695346702</c:v>
                </c:pt>
                <c:pt idx="12955">
                  <c:v>-6557.4513362325797</c:v>
                </c:pt>
                <c:pt idx="12956">
                  <c:v>-6238.2483410948698</c:v>
                </c:pt>
                <c:pt idx="12957">
                  <c:v>-5874.5677308378199</c:v>
                </c:pt>
                <c:pt idx="12958">
                  <c:v>-5513.6860833922501</c:v>
                </c:pt>
                <c:pt idx="12959">
                  <c:v>-5142.8141461422201</c:v>
                </c:pt>
                <c:pt idx="12960">
                  <c:v>-4745.4548330363205</c:v>
                </c:pt>
                <c:pt idx="12961">
                  <c:v>-4356.5827987873199</c:v>
                </c:pt>
                <c:pt idx="12962">
                  <c:v>-3928.8129630607</c:v>
                </c:pt>
                <c:pt idx="12963">
                  <c:v>-3446.39068759047</c:v>
                </c:pt>
                <c:pt idx="12964">
                  <c:v>-2957.3904435705699</c:v>
                </c:pt>
                <c:pt idx="12965">
                  <c:v>-2486.3810334846298</c:v>
                </c:pt>
                <c:pt idx="12966">
                  <c:v>-2028.3805638200199</c:v>
                </c:pt>
                <c:pt idx="12967">
                  <c:v>-1541.03354933371</c:v>
                </c:pt>
                <c:pt idx="12968">
                  <c:v>-1010.81551133102</c:v>
                </c:pt>
                <c:pt idx="12969">
                  <c:v>-427.94758833831003</c:v>
                </c:pt>
                <c:pt idx="12970">
                  <c:v>174.356264005073</c:v>
                </c:pt>
                <c:pt idx="12971">
                  <c:v>737.13097262199005</c:v>
                </c:pt>
                <c:pt idx="12972">
                  <c:v>1273.44387038382</c:v>
                </c:pt>
                <c:pt idx="12973">
                  <c:v>1829.6613204427799</c:v>
                </c:pt>
                <c:pt idx="12974">
                  <c:v>2429.4448523841702</c:v>
                </c:pt>
                <c:pt idx="12975">
                  <c:v>3053.9836170058202</c:v>
                </c:pt>
                <c:pt idx="12976">
                  <c:v>3695.9888311415698</c:v>
                </c:pt>
                <c:pt idx="12977">
                  <c:v>4341.0918777351799</c:v>
                </c:pt>
                <c:pt idx="12978">
                  <c:v>4961.9088151337501</c:v>
                </c:pt>
                <c:pt idx="12979">
                  <c:v>5569.5007041962399</c:v>
                </c:pt>
                <c:pt idx="12980">
                  <c:v>6190.8621726948104</c:v>
                </c:pt>
                <c:pt idx="12981">
                  <c:v>6864.0302160445199</c:v>
                </c:pt>
                <c:pt idx="12982">
                  <c:v>7587.8302007604298</c:v>
                </c:pt>
                <c:pt idx="12983">
                  <c:v>8319.8398517288006</c:v>
                </c:pt>
                <c:pt idx="12984">
                  <c:v>8982.4376337522499</c:v>
                </c:pt>
                <c:pt idx="12985">
                  <c:v>9615.3990101650197</c:v>
                </c:pt>
                <c:pt idx="12986">
                  <c:v>10289.3745619866</c:v>
                </c:pt>
                <c:pt idx="12987">
                  <c:v>10960.392907859599</c:v>
                </c:pt>
                <c:pt idx="12988">
                  <c:v>11626.3670697409</c:v>
                </c:pt>
                <c:pt idx="12989">
                  <c:v>12282.2072676609</c:v>
                </c:pt>
                <c:pt idx="12990">
                  <c:v>12927.672249237199</c:v>
                </c:pt>
                <c:pt idx="12991">
                  <c:v>13557.3199653829</c:v>
                </c:pt>
                <c:pt idx="12992">
                  <c:v>14170.8512054315</c:v>
                </c:pt>
                <c:pt idx="12993">
                  <c:v>14796.6159930132</c:v>
                </c:pt>
                <c:pt idx="12994">
                  <c:v>15441.4449194677</c:v>
                </c:pt>
                <c:pt idx="12995">
                  <c:v>16093.055267514301</c:v>
                </c:pt>
                <c:pt idx="12996">
                  <c:v>16702.4359896973</c:v>
                </c:pt>
                <c:pt idx="12997">
                  <c:v>17268.863403025101</c:v>
                </c:pt>
                <c:pt idx="12998">
                  <c:v>17844.3705509756</c:v>
                </c:pt>
                <c:pt idx="12999">
                  <c:v>18411.972926624501</c:v>
                </c:pt>
                <c:pt idx="13000">
                  <c:v>18937.6457843516</c:v>
                </c:pt>
                <c:pt idx="13001">
                  <c:v>19414.023363882701</c:v>
                </c:pt>
                <c:pt idx="13002">
                  <c:v>19860.276830156301</c:v>
                </c:pt>
                <c:pt idx="13003">
                  <c:v>20290.756322533402</c:v>
                </c:pt>
                <c:pt idx="13004">
                  <c:v>20727.643650274</c:v>
                </c:pt>
                <c:pt idx="13005">
                  <c:v>21163.527128372101</c:v>
                </c:pt>
                <c:pt idx="13006">
                  <c:v>21598.6628014247</c:v>
                </c:pt>
                <c:pt idx="13007">
                  <c:v>22006.695741661599</c:v>
                </c:pt>
                <c:pt idx="13008">
                  <c:v>22370.713627757101</c:v>
                </c:pt>
                <c:pt idx="13009">
                  <c:v>22708.521902430501</c:v>
                </c:pt>
                <c:pt idx="13010">
                  <c:v>22990.780350464</c:v>
                </c:pt>
                <c:pt idx="13011">
                  <c:v>23256.781765683601</c:v>
                </c:pt>
                <c:pt idx="13012">
                  <c:v>23542.520550601501</c:v>
                </c:pt>
                <c:pt idx="13013">
                  <c:v>23809.314712329699</c:v>
                </c:pt>
                <c:pt idx="13014">
                  <c:v>23984.510137843299</c:v>
                </c:pt>
                <c:pt idx="13015">
                  <c:v>24116.831570365001</c:v>
                </c:pt>
                <c:pt idx="13016">
                  <c:v>24278.154301553001</c:v>
                </c:pt>
                <c:pt idx="13017">
                  <c:v>24405.907133062301</c:v>
                </c:pt>
                <c:pt idx="13018">
                  <c:v>24452.334776943699</c:v>
                </c:pt>
                <c:pt idx="13019">
                  <c:v>24476.066608209701</c:v>
                </c:pt>
                <c:pt idx="13020">
                  <c:v>24537.609751717398</c:v>
                </c:pt>
                <c:pt idx="13021">
                  <c:v>24575.011261621501</c:v>
                </c:pt>
                <c:pt idx="13022">
                  <c:v>24577.698844457202</c:v>
                </c:pt>
                <c:pt idx="13023">
                  <c:v>24522.9301754029</c:v>
                </c:pt>
                <c:pt idx="13024">
                  <c:v>24403.908160743598</c:v>
                </c:pt>
                <c:pt idx="13025">
                  <c:v>24246.646876201201</c:v>
                </c:pt>
                <c:pt idx="13026">
                  <c:v>24107.284778688201</c:v>
                </c:pt>
                <c:pt idx="13027">
                  <c:v>23985.291305816601</c:v>
                </c:pt>
                <c:pt idx="13028">
                  <c:v>23828.3027130671</c:v>
                </c:pt>
                <c:pt idx="13029">
                  <c:v>23649.6852191621</c:v>
                </c:pt>
                <c:pt idx="13030">
                  <c:v>23467.589411368401</c:v>
                </c:pt>
                <c:pt idx="13031">
                  <c:v>23258.985078960799</c:v>
                </c:pt>
                <c:pt idx="13032">
                  <c:v>22969.11292141</c:v>
                </c:pt>
                <c:pt idx="13033">
                  <c:v>22648.048483209001</c:v>
                </c:pt>
                <c:pt idx="13034">
                  <c:v>22332.1886793208</c:v>
                </c:pt>
                <c:pt idx="13035">
                  <c:v>21988.169702790801</c:v>
                </c:pt>
                <c:pt idx="13036">
                  <c:v>21642.296647681</c:v>
                </c:pt>
                <c:pt idx="13037">
                  <c:v>21272.697926786899</c:v>
                </c:pt>
                <c:pt idx="13038">
                  <c:v>20881.6040790273</c:v>
                </c:pt>
                <c:pt idx="13039">
                  <c:v>20503.965004793401</c:v>
                </c:pt>
                <c:pt idx="13040">
                  <c:v>20134.805036330301</c:v>
                </c:pt>
                <c:pt idx="13041">
                  <c:v>19758.032602652002</c:v>
                </c:pt>
                <c:pt idx="13042">
                  <c:v>19358.583253492601</c:v>
                </c:pt>
                <c:pt idx="13043">
                  <c:v>18942.967458572701</c:v>
                </c:pt>
                <c:pt idx="13044">
                  <c:v>18515.951092957701</c:v>
                </c:pt>
                <c:pt idx="13045">
                  <c:v>18075.974799324798</c:v>
                </c:pt>
                <c:pt idx="13046">
                  <c:v>17627.132279841298</c:v>
                </c:pt>
                <c:pt idx="13047">
                  <c:v>17173.002685102299</c:v>
                </c:pt>
                <c:pt idx="13048">
                  <c:v>16729.445880001698</c:v>
                </c:pt>
                <c:pt idx="13049">
                  <c:v>16312.6540750248</c:v>
                </c:pt>
                <c:pt idx="13050">
                  <c:v>15911.488995010801</c:v>
                </c:pt>
                <c:pt idx="13051">
                  <c:v>15477.176805769001</c:v>
                </c:pt>
                <c:pt idx="13052">
                  <c:v>15042.8093549774</c:v>
                </c:pt>
                <c:pt idx="13053">
                  <c:v>14647.6768642636</c:v>
                </c:pt>
                <c:pt idx="13054">
                  <c:v>14256.4768470164</c:v>
                </c:pt>
                <c:pt idx="13055">
                  <c:v>13917.150781428099</c:v>
                </c:pt>
                <c:pt idx="13056">
                  <c:v>13598.019521877401</c:v>
                </c:pt>
                <c:pt idx="13057">
                  <c:v>13251.4606799832</c:v>
                </c:pt>
                <c:pt idx="13058">
                  <c:v>12908.4949774002</c:v>
                </c:pt>
                <c:pt idx="13059">
                  <c:v>12594.4386980785</c:v>
                </c:pt>
                <c:pt idx="13060">
                  <c:v>12268.8088241486</c:v>
                </c:pt>
                <c:pt idx="13061">
                  <c:v>11915.9576959677</c:v>
                </c:pt>
                <c:pt idx="13062">
                  <c:v>11620.6526634444</c:v>
                </c:pt>
                <c:pt idx="13063">
                  <c:v>11394.8703157525</c:v>
                </c:pt>
                <c:pt idx="13064">
                  <c:v>11186.410393017401</c:v>
                </c:pt>
                <c:pt idx="13065">
                  <c:v>10969.056283087901</c:v>
                </c:pt>
                <c:pt idx="13066">
                  <c:v>10743.5263669949</c:v>
                </c:pt>
                <c:pt idx="13067">
                  <c:v>10533.602943235899</c:v>
                </c:pt>
                <c:pt idx="13068">
                  <c:v>10359.1591554643</c:v>
                </c:pt>
                <c:pt idx="13069">
                  <c:v>10206.2910414422</c:v>
                </c:pt>
                <c:pt idx="13070">
                  <c:v>10105.6504179934</c:v>
                </c:pt>
                <c:pt idx="13071">
                  <c:v>10057.620768156699</c:v>
                </c:pt>
                <c:pt idx="13072">
                  <c:v>10018.4143380552</c:v>
                </c:pt>
                <c:pt idx="13073">
                  <c:v>9976.4390166123703</c:v>
                </c:pt>
                <c:pt idx="13074">
                  <c:v>9909.4869779291002</c:v>
                </c:pt>
                <c:pt idx="13075">
                  <c:v>9850.7808195756697</c:v>
                </c:pt>
                <c:pt idx="13076">
                  <c:v>9832.1006103562904</c:v>
                </c:pt>
                <c:pt idx="13077">
                  <c:v>9809.1560724684605</c:v>
                </c:pt>
                <c:pt idx="13078">
                  <c:v>9785.5847328716209</c:v>
                </c:pt>
                <c:pt idx="13079">
                  <c:v>9808.1391762380899</c:v>
                </c:pt>
                <c:pt idx="13080">
                  <c:v>9884.3537026998893</c:v>
                </c:pt>
                <c:pt idx="13081">
                  <c:v>10003.8726316374</c:v>
                </c:pt>
                <c:pt idx="13082">
                  <c:v>10120.340255511601</c:v>
                </c:pt>
                <c:pt idx="13083">
                  <c:v>10222.217756161301</c:v>
                </c:pt>
                <c:pt idx="13084">
                  <c:v>10358.969307912001</c:v>
                </c:pt>
                <c:pt idx="13085">
                  <c:v>10537.470455061701</c:v>
                </c:pt>
                <c:pt idx="13086">
                  <c:v>10701.761142253999</c:v>
                </c:pt>
                <c:pt idx="13087">
                  <c:v>10829.7151082398</c:v>
                </c:pt>
                <c:pt idx="13088">
                  <c:v>10957.710222943901</c:v>
                </c:pt>
                <c:pt idx="13089">
                  <c:v>11089.822341786499</c:v>
                </c:pt>
                <c:pt idx="13090">
                  <c:v>11219.943988377599</c:v>
                </c:pt>
                <c:pt idx="13091">
                  <c:v>11339.6003625581</c:v>
                </c:pt>
                <c:pt idx="13092">
                  <c:v>11488.618978296299</c:v>
                </c:pt>
                <c:pt idx="13093">
                  <c:v>11721.6705710892</c:v>
                </c:pt>
                <c:pt idx="13094">
                  <c:v>11990.5222368753</c:v>
                </c:pt>
                <c:pt idx="13095">
                  <c:v>12226.4508448899</c:v>
                </c:pt>
                <c:pt idx="13096">
                  <c:v>12484.862222817599</c:v>
                </c:pt>
                <c:pt idx="13097">
                  <c:v>12712.698501406199</c:v>
                </c:pt>
                <c:pt idx="13098">
                  <c:v>12862.606097289399</c:v>
                </c:pt>
                <c:pt idx="13099">
                  <c:v>12984.504673284</c:v>
                </c:pt>
                <c:pt idx="13100">
                  <c:v>13133.1354060255</c:v>
                </c:pt>
                <c:pt idx="13101">
                  <c:v>13338.419657541601</c:v>
                </c:pt>
                <c:pt idx="13102">
                  <c:v>13545.6023899991</c:v>
                </c:pt>
                <c:pt idx="13103">
                  <c:v>13741.9703459635</c:v>
                </c:pt>
                <c:pt idx="13104">
                  <c:v>13894.626321113399</c:v>
                </c:pt>
                <c:pt idx="13105">
                  <c:v>14018.3205995443</c:v>
                </c:pt>
                <c:pt idx="13106">
                  <c:v>14152.252703878799</c:v>
                </c:pt>
                <c:pt idx="13107">
                  <c:v>14280.462486959699</c:v>
                </c:pt>
                <c:pt idx="13108">
                  <c:v>14387.3089838613</c:v>
                </c:pt>
                <c:pt idx="13109">
                  <c:v>14482.332631490801</c:v>
                </c:pt>
                <c:pt idx="13110">
                  <c:v>14589.0030104906</c:v>
                </c:pt>
                <c:pt idx="13111">
                  <c:v>14668.6091905702</c:v>
                </c:pt>
                <c:pt idx="13112">
                  <c:v>14684.880919726</c:v>
                </c:pt>
                <c:pt idx="13113">
                  <c:v>14664.915906390001</c:v>
                </c:pt>
                <c:pt idx="13114">
                  <c:v>14629.244292056401</c:v>
                </c:pt>
                <c:pt idx="13115">
                  <c:v>14600.717832263501</c:v>
                </c:pt>
                <c:pt idx="13116">
                  <c:v>14603.3793376332</c:v>
                </c:pt>
                <c:pt idx="13117">
                  <c:v>14606.4196335536</c:v>
                </c:pt>
                <c:pt idx="13118">
                  <c:v>14516.4614144712</c:v>
                </c:pt>
                <c:pt idx="13119">
                  <c:v>14345.072739425899</c:v>
                </c:pt>
                <c:pt idx="13120">
                  <c:v>14172.4262797624</c:v>
                </c:pt>
                <c:pt idx="13121">
                  <c:v>13988.5811293855</c:v>
                </c:pt>
                <c:pt idx="13122">
                  <c:v>13772.852566843199</c:v>
                </c:pt>
                <c:pt idx="13123">
                  <c:v>13526.269566888301</c:v>
                </c:pt>
                <c:pt idx="13124">
                  <c:v>13261.178183779301</c:v>
                </c:pt>
                <c:pt idx="13125">
                  <c:v>12976.1442472576</c:v>
                </c:pt>
                <c:pt idx="13126">
                  <c:v>12692.717817368601</c:v>
                </c:pt>
                <c:pt idx="13127">
                  <c:v>12408.742268538699</c:v>
                </c:pt>
                <c:pt idx="13128">
                  <c:v>12089.714663655801</c:v>
                </c:pt>
                <c:pt idx="13129">
                  <c:v>11711.4231559657</c:v>
                </c:pt>
                <c:pt idx="13130">
                  <c:v>11269.133268666599</c:v>
                </c:pt>
                <c:pt idx="13131">
                  <c:v>10797.4652351231</c:v>
                </c:pt>
                <c:pt idx="13132">
                  <c:v>10312.1545515652</c:v>
                </c:pt>
                <c:pt idx="13133">
                  <c:v>9800.8221171494297</c:v>
                </c:pt>
                <c:pt idx="13134">
                  <c:v>9247.9637832602002</c:v>
                </c:pt>
                <c:pt idx="13135">
                  <c:v>8677.1622890802901</c:v>
                </c:pt>
                <c:pt idx="13136">
                  <c:v>8122.4337393646601</c:v>
                </c:pt>
                <c:pt idx="13137">
                  <c:v>7582.1497971347699</c:v>
                </c:pt>
                <c:pt idx="13138">
                  <c:v>7026.3914849734801</c:v>
                </c:pt>
                <c:pt idx="13139">
                  <c:v>6425.5527829224502</c:v>
                </c:pt>
                <c:pt idx="13140">
                  <c:v>5788.9593751142702</c:v>
                </c:pt>
                <c:pt idx="13141">
                  <c:v>5137.60659069344</c:v>
                </c:pt>
                <c:pt idx="13142">
                  <c:v>4445.7618986058596</c:v>
                </c:pt>
                <c:pt idx="13143">
                  <c:v>3698.65477657272</c:v>
                </c:pt>
                <c:pt idx="13144">
                  <c:v>2979.1789267290301</c:v>
                </c:pt>
                <c:pt idx="13145">
                  <c:v>2292.8116246884802</c:v>
                </c:pt>
                <c:pt idx="13146">
                  <c:v>1585.97666343681</c:v>
                </c:pt>
                <c:pt idx="13147">
                  <c:v>849.376456618372</c:v>
                </c:pt>
                <c:pt idx="13148">
                  <c:v>76.362004501454905</c:v>
                </c:pt>
                <c:pt idx="13149">
                  <c:v>-688.87743060840103</c:v>
                </c:pt>
                <c:pt idx="13150">
                  <c:v>-1425.2778297515399</c:v>
                </c:pt>
                <c:pt idx="13151">
                  <c:v>-2174.9473394493898</c:v>
                </c:pt>
                <c:pt idx="13152">
                  <c:v>-2945.1369188250401</c:v>
                </c:pt>
                <c:pt idx="13153">
                  <c:v>-3710.0907330271798</c:v>
                </c:pt>
                <c:pt idx="13154">
                  <c:v>-4454.3075611233198</c:v>
                </c:pt>
                <c:pt idx="13155">
                  <c:v>-5217.0755439539698</c:v>
                </c:pt>
                <c:pt idx="13156">
                  <c:v>-5967.4328058859401</c:v>
                </c:pt>
                <c:pt idx="13157">
                  <c:v>-6702.4847534257497</c:v>
                </c:pt>
                <c:pt idx="13158">
                  <c:v>-7451.2382147162698</c:v>
                </c:pt>
                <c:pt idx="13159">
                  <c:v>-8173.1781460024004</c:v>
                </c:pt>
                <c:pt idx="13160">
                  <c:v>-8899.0532542096607</c:v>
                </c:pt>
                <c:pt idx="13161">
                  <c:v>-9637.50162423861</c:v>
                </c:pt>
                <c:pt idx="13162">
                  <c:v>-10342.8938195139</c:v>
                </c:pt>
                <c:pt idx="13163">
                  <c:v>-11035.308497911399</c:v>
                </c:pt>
                <c:pt idx="13164">
                  <c:v>-11705.1016090097</c:v>
                </c:pt>
                <c:pt idx="13165">
                  <c:v>-12350.699839204901</c:v>
                </c:pt>
                <c:pt idx="13166">
                  <c:v>-13003.3730187195</c:v>
                </c:pt>
                <c:pt idx="13167">
                  <c:v>-13668.756557177099</c:v>
                </c:pt>
                <c:pt idx="13168">
                  <c:v>-14283.1115939378</c:v>
                </c:pt>
                <c:pt idx="13169">
                  <c:v>-14820.8878516514</c:v>
                </c:pt>
                <c:pt idx="13170">
                  <c:v>-15328.010709794</c:v>
                </c:pt>
                <c:pt idx="13171">
                  <c:v>-15839.786084323599</c:v>
                </c:pt>
                <c:pt idx="13172">
                  <c:v>-16364.6938552909</c:v>
                </c:pt>
                <c:pt idx="13173">
                  <c:v>-16866.296219248801</c:v>
                </c:pt>
                <c:pt idx="13174">
                  <c:v>-17334.2353757356</c:v>
                </c:pt>
                <c:pt idx="13175">
                  <c:v>-17783.978045031999</c:v>
                </c:pt>
                <c:pt idx="13176">
                  <c:v>-18225.4440768934</c:v>
                </c:pt>
                <c:pt idx="13177">
                  <c:v>-18640.433737458599</c:v>
                </c:pt>
                <c:pt idx="13178">
                  <c:v>-19007.2625822058</c:v>
                </c:pt>
                <c:pt idx="13179">
                  <c:v>-19326.410748756902</c:v>
                </c:pt>
                <c:pt idx="13180">
                  <c:v>-19622.8529721634</c:v>
                </c:pt>
                <c:pt idx="13181">
                  <c:v>-19889.777078153798</c:v>
                </c:pt>
                <c:pt idx="13182">
                  <c:v>-20133.468973851599</c:v>
                </c:pt>
                <c:pt idx="13183">
                  <c:v>-20350.256790133</c:v>
                </c:pt>
                <c:pt idx="13184">
                  <c:v>-20527.081069870001</c:v>
                </c:pt>
                <c:pt idx="13185">
                  <c:v>-20677.713031403098</c:v>
                </c:pt>
                <c:pt idx="13186">
                  <c:v>-20800.982899778999</c:v>
                </c:pt>
                <c:pt idx="13187">
                  <c:v>-20919.941568736202</c:v>
                </c:pt>
                <c:pt idx="13188">
                  <c:v>-21054.831867421701</c:v>
                </c:pt>
                <c:pt idx="13189">
                  <c:v>-21138.3253792059</c:v>
                </c:pt>
                <c:pt idx="13190">
                  <c:v>-21162.6875639916</c:v>
                </c:pt>
                <c:pt idx="13191">
                  <c:v>-21175.668891515699</c:v>
                </c:pt>
                <c:pt idx="13192">
                  <c:v>-21166.739759842501</c:v>
                </c:pt>
                <c:pt idx="13193">
                  <c:v>-21137.995056017098</c:v>
                </c:pt>
                <c:pt idx="13194">
                  <c:v>-21073.081113190401</c:v>
                </c:pt>
                <c:pt idx="13195">
                  <c:v>-20966.031411825799</c:v>
                </c:pt>
                <c:pt idx="13196">
                  <c:v>-20829.975001967199</c:v>
                </c:pt>
                <c:pt idx="13197">
                  <c:v>-20702.1549978562</c:v>
                </c:pt>
                <c:pt idx="13198">
                  <c:v>-20566.7380557182</c:v>
                </c:pt>
                <c:pt idx="13199">
                  <c:v>-20378.364761087199</c:v>
                </c:pt>
                <c:pt idx="13200">
                  <c:v>-20167.636896747401</c:v>
                </c:pt>
                <c:pt idx="13201">
                  <c:v>-19994.112551222199</c:v>
                </c:pt>
                <c:pt idx="13202">
                  <c:v>-19844.3554125827</c:v>
                </c:pt>
                <c:pt idx="13203">
                  <c:v>-19659.919025674299</c:v>
                </c:pt>
                <c:pt idx="13204">
                  <c:v>-19480.4152956533</c:v>
                </c:pt>
                <c:pt idx="13205">
                  <c:v>-19305.5196159355</c:v>
                </c:pt>
                <c:pt idx="13206">
                  <c:v>-19084.934878352298</c:v>
                </c:pt>
                <c:pt idx="13207">
                  <c:v>-18785.946301628399</c:v>
                </c:pt>
                <c:pt idx="13208">
                  <c:v>-18478.4071532444</c:v>
                </c:pt>
                <c:pt idx="13209">
                  <c:v>-18229.876641831001</c:v>
                </c:pt>
                <c:pt idx="13210">
                  <c:v>-17986.6831533937</c:v>
                </c:pt>
                <c:pt idx="13211">
                  <c:v>-17707.020838676901</c:v>
                </c:pt>
                <c:pt idx="13212">
                  <c:v>-17427.5946367492</c:v>
                </c:pt>
                <c:pt idx="13213">
                  <c:v>-17191.314995228699</c:v>
                </c:pt>
                <c:pt idx="13214">
                  <c:v>-16964.759448263299</c:v>
                </c:pt>
                <c:pt idx="13215">
                  <c:v>-16750.399858258999</c:v>
                </c:pt>
                <c:pt idx="13216">
                  <c:v>-16505.133433837698</c:v>
                </c:pt>
                <c:pt idx="13217">
                  <c:v>-16230.331947439799</c:v>
                </c:pt>
                <c:pt idx="13218">
                  <c:v>-15977.449991182901</c:v>
                </c:pt>
                <c:pt idx="13219">
                  <c:v>-15748.093443477899</c:v>
                </c:pt>
                <c:pt idx="13220">
                  <c:v>-15545.389152904399</c:v>
                </c:pt>
                <c:pt idx="13221">
                  <c:v>-15366.2333957061</c:v>
                </c:pt>
                <c:pt idx="13222">
                  <c:v>-15226.9631335945</c:v>
                </c:pt>
                <c:pt idx="13223">
                  <c:v>-15121.688090821401</c:v>
                </c:pt>
                <c:pt idx="13224">
                  <c:v>-14985.4963832913</c:v>
                </c:pt>
                <c:pt idx="13225">
                  <c:v>-14805.961580446399</c:v>
                </c:pt>
                <c:pt idx="13226">
                  <c:v>-14597.2983863025</c:v>
                </c:pt>
                <c:pt idx="13227">
                  <c:v>-14430.1680382833</c:v>
                </c:pt>
                <c:pt idx="13228">
                  <c:v>-14354.599463922499</c:v>
                </c:pt>
                <c:pt idx="13229">
                  <c:v>-14314.8795250608</c:v>
                </c:pt>
                <c:pt idx="13230">
                  <c:v>-14264.9521527613</c:v>
                </c:pt>
                <c:pt idx="13231">
                  <c:v>-14186.273652197</c:v>
                </c:pt>
                <c:pt idx="13232">
                  <c:v>-14128.9004758879</c:v>
                </c:pt>
                <c:pt idx="13233">
                  <c:v>-14114.095859974601</c:v>
                </c:pt>
                <c:pt idx="13234">
                  <c:v>-14147.0105578279</c:v>
                </c:pt>
                <c:pt idx="13235">
                  <c:v>-14195.6428159034</c:v>
                </c:pt>
                <c:pt idx="13236">
                  <c:v>-14235.0276359243</c:v>
                </c:pt>
                <c:pt idx="13237">
                  <c:v>-14277.835910850001</c:v>
                </c:pt>
                <c:pt idx="13238">
                  <c:v>-14344.8926370278</c:v>
                </c:pt>
                <c:pt idx="13239">
                  <c:v>-14456.6819780323</c:v>
                </c:pt>
                <c:pt idx="13240">
                  <c:v>-14603.0467359539</c:v>
                </c:pt>
                <c:pt idx="13241">
                  <c:v>-14766.405030854599</c:v>
                </c:pt>
                <c:pt idx="13242">
                  <c:v>-14914.6995879857</c:v>
                </c:pt>
                <c:pt idx="13243">
                  <c:v>-15058.567169416499</c:v>
                </c:pt>
                <c:pt idx="13244">
                  <c:v>-15229.230758047401</c:v>
                </c:pt>
                <c:pt idx="13245">
                  <c:v>-15420.8137921871</c:v>
                </c:pt>
                <c:pt idx="13246">
                  <c:v>-15645.4230446728</c:v>
                </c:pt>
                <c:pt idx="13247">
                  <c:v>-15904.181557021901</c:v>
                </c:pt>
                <c:pt idx="13248">
                  <c:v>-16179.331922094299</c:v>
                </c:pt>
                <c:pt idx="13249">
                  <c:v>-16444.606329037098</c:v>
                </c:pt>
                <c:pt idx="13250">
                  <c:v>-16695.9305964505</c:v>
                </c:pt>
                <c:pt idx="13251">
                  <c:v>-16962.361193857902</c:v>
                </c:pt>
                <c:pt idx="13252">
                  <c:v>-17265.987952812899</c:v>
                </c:pt>
                <c:pt idx="13253">
                  <c:v>-17566.851185793599</c:v>
                </c:pt>
                <c:pt idx="13254">
                  <c:v>-17848.903217198102</c:v>
                </c:pt>
                <c:pt idx="13255">
                  <c:v>-18148.5373787018</c:v>
                </c:pt>
                <c:pt idx="13256">
                  <c:v>-18454.124562616798</c:v>
                </c:pt>
                <c:pt idx="13257">
                  <c:v>-18808.0510214311</c:v>
                </c:pt>
                <c:pt idx="13258">
                  <c:v>-19204.2717733176</c:v>
                </c:pt>
                <c:pt idx="13259">
                  <c:v>-19588.833176418899</c:v>
                </c:pt>
                <c:pt idx="13260">
                  <c:v>-19970.409963154201</c:v>
                </c:pt>
                <c:pt idx="13261">
                  <c:v>-20299.528004167099</c:v>
                </c:pt>
                <c:pt idx="13262">
                  <c:v>-20576.518520088001</c:v>
                </c:pt>
                <c:pt idx="13263">
                  <c:v>-20855.593258688601</c:v>
                </c:pt>
                <c:pt idx="13264">
                  <c:v>-21181.531524086498</c:v>
                </c:pt>
                <c:pt idx="13265">
                  <c:v>-21560.964334319098</c:v>
                </c:pt>
                <c:pt idx="13266">
                  <c:v>-21941.619974134301</c:v>
                </c:pt>
                <c:pt idx="13267">
                  <c:v>-22254.8489145003</c:v>
                </c:pt>
                <c:pt idx="13268">
                  <c:v>-22528.781993899702</c:v>
                </c:pt>
                <c:pt idx="13269">
                  <c:v>-22828.4371632035</c:v>
                </c:pt>
                <c:pt idx="13270">
                  <c:v>-23126.833243376801</c:v>
                </c:pt>
                <c:pt idx="13271">
                  <c:v>-23347.360212794199</c:v>
                </c:pt>
                <c:pt idx="13272">
                  <c:v>-23521.1387754434</c:v>
                </c:pt>
                <c:pt idx="13273">
                  <c:v>-23750.1821301823</c:v>
                </c:pt>
                <c:pt idx="13274">
                  <c:v>-24028.923118802701</c:v>
                </c:pt>
                <c:pt idx="13275">
                  <c:v>-24281.195276936</c:v>
                </c:pt>
                <c:pt idx="13276">
                  <c:v>-24464.441092071502</c:v>
                </c:pt>
                <c:pt idx="13277">
                  <c:v>-24628.964788573401</c:v>
                </c:pt>
                <c:pt idx="13278">
                  <c:v>-24754.762594667602</c:v>
                </c:pt>
                <c:pt idx="13279">
                  <c:v>-24864.183898372299</c:v>
                </c:pt>
                <c:pt idx="13280">
                  <c:v>-24981.519653674499</c:v>
                </c:pt>
                <c:pt idx="13281">
                  <c:v>-25089.383456896299</c:v>
                </c:pt>
                <c:pt idx="13282">
                  <c:v>-25185.312993332202</c:v>
                </c:pt>
                <c:pt idx="13283">
                  <c:v>-25247.3136248587</c:v>
                </c:pt>
                <c:pt idx="13284">
                  <c:v>-25254.2814726086</c:v>
                </c:pt>
                <c:pt idx="13285">
                  <c:v>-25212.605925670101</c:v>
                </c:pt>
                <c:pt idx="13286">
                  <c:v>-25126.363130980899</c:v>
                </c:pt>
                <c:pt idx="13287">
                  <c:v>-25032.376658690398</c:v>
                </c:pt>
                <c:pt idx="13288">
                  <c:v>-24945.622271569999</c:v>
                </c:pt>
                <c:pt idx="13289">
                  <c:v>-24850.810436071901</c:v>
                </c:pt>
                <c:pt idx="13290">
                  <c:v>-24753.1257966189</c:v>
                </c:pt>
                <c:pt idx="13291">
                  <c:v>-24624.915544848202</c:v>
                </c:pt>
                <c:pt idx="13292">
                  <c:v>-24445.381040544999</c:v>
                </c:pt>
                <c:pt idx="13293">
                  <c:v>-24179.159675784798</c:v>
                </c:pt>
                <c:pt idx="13294">
                  <c:v>-23852.3270378913</c:v>
                </c:pt>
                <c:pt idx="13295">
                  <c:v>-23532.832698161601</c:v>
                </c:pt>
                <c:pt idx="13296">
                  <c:v>-23209.506397329998</c:v>
                </c:pt>
                <c:pt idx="13297">
                  <c:v>-22913.348116592901</c:v>
                </c:pt>
                <c:pt idx="13298">
                  <c:v>-22606.462462563999</c:v>
                </c:pt>
                <c:pt idx="13299">
                  <c:v>-22235.395462092802</c:v>
                </c:pt>
                <c:pt idx="13300">
                  <c:v>-21832.3639525008</c:v>
                </c:pt>
                <c:pt idx="13301">
                  <c:v>-21409.7433140471</c:v>
                </c:pt>
                <c:pt idx="13302">
                  <c:v>-20968.249302973702</c:v>
                </c:pt>
                <c:pt idx="13303">
                  <c:v>-20500.675064712301</c:v>
                </c:pt>
                <c:pt idx="13304">
                  <c:v>-20016.694373956801</c:v>
                </c:pt>
                <c:pt idx="13305">
                  <c:v>-19496.234561509998</c:v>
                </c:pt>
                <c:pt idx="13306">
                  <c:v>-18946.745969144398</c:v>
                </c:pt>
                <c:pt idx="13307">
                  <c:v>-18395.4770678637</c:v>
                </c:pt>
                <c:pt idx="13308">
                  <c:v>-17837.3449990921</c:v>
                </c:pt>
                <c:pt idx="13309">
                  <c:v>-17251.977669649601</c:v>
                </c:pt>
                <c:pt idx="13310">
                  <c:v>-16635.004205269499</c:v>
                </c:pt>
                <c:pt idx="13311">
                  <c:v>-16006.435576948001</c:v>
                </c:pt>
                <c:pt idx="13312">
                  <c:v>-15378.619873433599</c:v>
                </c:pt>
                <c:pt idx="13313">
                  <c:v>-14753.3673750298</c:v>
                </c:pt>
                <c:pt idx="13314">
                  <c:v>-14112.794920902001</c:v>
                </c:pt>
                <c:pt idx="13315">
                  <c:v>-13449.5633065047</c:v>
                </c:pt>
                <c:pt idx="13316">
                  <c:v>-12735.9963525932</c:v>
                </c:pt>
                <c:pt idx="13317">
                  <c:v>-12006.673029675299</c:v>
                </c:pt>
                <c:pt idx="13318">
                  <c:v>-11301.313538554499</c:v>
                </c:pt>
                <c:pt idx="13319">
                  <c:v>-10591.5628609629</c:v>
                </c:pt>
                <c:pt idx="13320">
                  <c:v>-9896.2008977372298</c:v>
                </c:pt>
                <c:pt idx="13321">
                  <c:v>-9218.0682373811505</c:v>
                </c:pt>
                <c:pt idx="13322">
                  <c:v>-8530.65701533627</c:v>
                </c:pt>
                <c:pt idx="13323">
                  <c:v>-7833.6315116383503</c:v>
                </c:pt>
                <c:pt idx="13324">
                  <c:v>-7111.8663821505897</c:v>
                </c:pt>
                <c:pt idx="13325">
                  <c:v>-6371.8256922328001</c:v>
                </c:pt>
                <c:pt idx="13326">
                  <c:v>-5625.5883444293404</c:v>
                </c:pt>
                <c:pt idx="13327">
                  <c:v>-4900.6546309342502</c:v>
                </c:pt>
                <c:pt idx="13328">
                  <c:v>-4230.2594750458202</c:v>
                </c:pt>
                <c:pt idx="13329">
                  <c:v>-3578.30754310362</c:v>
                </c:pt>
                <c:pt idx="13330">
                  <c:v>-2894.4114706093601</c:v>
                </c:pt>
                <c:pt idx="13331">
                  <c:v>-2178.0386765681401</c:v>
                </c:pt>
                <c:pt idx="13332">
                  <c:v>-1445.5782475998701</c:v>
                </c:pt>
                <c:pt idx="13333">
                  <c:v>-714.11819575235097</c:v>
                </c:pt>
                <c:pt idx="13334">
                  <c:v>-41.102935009417003</c:v>
                </c:pt>
                <c:pt idx="13335">
                  <c:v>596.01513820286198</c:v>
                </c:pt>
                <c:pt idx="13336">
                  <c:v>1222.8614866006801</c:v>
                </c:pt>
                <c:pt idx="13337">
                  <c:v>1808.50043544451</c:v>
                </c:pt>
                <c:pt idx="13338">
                  <c:v>2362.7567875376199</c:v>
                </c:pt>
                <c:pt idx="13339">
                  <c:v>2937.3518505754901</c:v>
                </c:pt>
                <c:pt idx="13340">
                  <c:v>3540.29831971251</c:v>
                </c:pt>
                <c:pt idx="13341">
                  <c:v>4128.24708459665</c:v>
                </c:pt>
                <c:pt idx="13342">
                  <c:v>4744.9647014469301</c:v>
                </c:pt>
                <c:pt idx="13343">
                  <c:v>5363.9863053170202</c:v>
                </c:pt>
                <c:pt idx="13344">
                  <c:v>5924.5292025816298</c:v>
                </c:pt>
                <c:pt idx="13345">
                  <c:v>6412.3350167345898</c:v>
                </c:pt>
                <c:pt idx="13346">
                  <c:v>6912.2578059000598</c:v>
                </c:pt>
                <c:pt idx="13347">
                  <c:v>7434.1040168953004</c:v>
                </c:pt>
                <c:pt idx="13348">
                  <c:v>7891.0069644895402</c:v>
                </c:pt>
                <c:pt idx="13349">
                  <c:v>8283.0147068153601</c:v>
                </c:pt>
                <c:pt idx="13350">
                  <c:v>8659.7268513952204</c:v>
                </c:pt>
                <c:pt idx="13351">
                  <c:v>9068.1681673769308</c:v>
                </c:pt>
                <c:pt idx="13352">
                  <c:v>9477.9767353355292</c:v>
                </c:pt>
                <c:pt idx="13353">
                  <c:v>9902.7353470779199</c:v>
                </c:pt>
                <c:pt idx="13354">
                  <c:v>10318.526044484101</c:v>
                </c:pt>
                <c:pt idx="13355">
                  <c:v>10707.504206274099</c:v>
                </c:pt>
                <c:pt idx="13356">
                  <c:v>11102.520649046601</c:v>
                </c:pt>
                <c:pt idx="13357">
                  <c:v>11424.884975458801</c:v>
                </c:pt>
                <c:pt idx="13358">
                  <c:v>11688.7360585549</c:v>
                </c:pt>
                <c:pt idx="13359">
                  <c:v>11976.481823836701</c:v>
                </c:pt>
                <c:pt idx="13360">
                  <c:v>12236.483986228701</c:v>
                </c:pt>
                <c:pt idx="13361">
                  <c:v>12469.8025899157</c:v>
                </c:pt>
                <c:pt idx="13362">
                  <c:v>12692.4381693789</c:v>
                </c:pt>
                <c:pt idx="13363">
                  <c:v>12902.692888178501</c:v>
                </c:pt>
                <c:pt idx="13364">
                  <c:v>13192.142391744101</c:v>
                </c:pt>
                <c:pt idx="13365">
                  <c:v>13524.5416007486</c:v>
                </c:pt>
                <c:pt idx="13366">
                  <c:v>13778.4471874187</c:v>
                </c:pt>
                <c:pt idx="13367">
                  <c:v>13972.8563009263</c:v>
                </c:pt>
                <c:pt idx="13368">
                  <c:v>14126.361336960201</c:v>
                </c:pt>
                <c:pt idx="13369">
                  <c:v>14276.3164082146</c:v>
                </c:pt>
                <c:pt idx="13370">
                  <c:v>14435.1392055093</c:v>
                </c:pt>
                <c:pt idx="13371">
                  <c:v>14600.4090509897</c:v>
                </c:pt>
                <c:pt idx="13372">
                  <c:v>14757.8022832241</c:v>
                </c:pt>
                <c:pt idx="13373">
                  <c:v>14917.4395682711</c:v>
                </c:pt>
                <c:pt idx="13374">
                  <c:v>15097.9663569276</c:v>
                </c:pt>
                <c:pt idx="13375">
                  <c:v>15282.837328497601</c:v>
                </c:pt>
                <c:pt idx="13376">
                  <c:v>15488.402013024101</c:v>
                </c:pt>
                <c:pt idx="13377">
                  <c:v>15672.489606585101</c:v>
                </c:pt>
                <c:pt idx="13378">
                  <c:v>15789.306445357901</c:v>
                </c:pt>
                <c:pt idx="13379">
                  <c:v>15875.4019637765</c:v>
                </c:pt>
                <c:pt idx="13380">
                  <c:v>15984.8172379098</c:v>
                </c:pt>
                <c:pt idx="13381">
                  <c:v>16113.0385287915</c:v>
                </c:pt>
                <c:pt idx="13382">
                  <c:v>16213.646871290301</c:v>
                </c:pt>
                <c:pt idx="13383">
                  <c:v>16351.528383365199</c:v>
                </c:pt>
                <c:pt idx="13384">
                  <c:v>16527.130434450799</c:v>
                </c:pt>
                <c:pt idx="13385">
                  <c:v>16678.1180791271</c:v>
                </c:pt>
                <c:pt idx="13386">
                  <c:v>16832.3651092445</c:v>
                </c:pt>
                <c:pt idx="13387">
                  <c:v>17013.9892984289</c:v>
                </c:pt>
                <c:pt idx="13388">
                  <c:v>17201.665566518201</c:v>
                </c:pt>
                <c:pt idx="13389">
                  <c:v>17365.9962026186</c:v>
                </c:pt>
                <c:pt idx="13390">
                  <c:v>17515.5901052351</c:v>
                </c:pt>
                <c:pt idx="13391">
                  <c:v>17676.135403306002</c:v>
                </c:pt>
                <c:pt idx="13392">
                  <c:v>17855.111825479999</c:v>
                </c:pt>
                <c:pt idx="13393">
                  <c:v>18024.839077336499</c:v>
                </c:pt>
                <c:pt idx="13394">
                  <c:v>18152.056130476401</c:v>
                </c:pt>
                <c:pt idx="13395">
                  <c:v>18277.843999382701</c:v>
                </c:pt>
                <c:pt idx="13396">
                  <c:v>18453.655565774199</c:v>
                </c:pt>
                <c:pt idx="13397">
                  <c:v>18641.375234057101</c:v>
                </c:pt>
                <c:pt idx="13398">
                  <c:v>18841.989551333001</c:v>
                </c:pt>
                <c:pt idx="13399">
                  <c:v>19058.8155237594</c:v>
                </c:pt>
                <c:pt idx="13400">
                  <c:v>19281.892760894701</c:v>
                </c:pt>
                <c:pt idx="13401">
                  <c:v>19479.713788366</c:v>
                </c:pt>
                <c:pt idx="13402">
                  <c:v>19671.5597262419</c:v>
                </c:pt>
                <c:pt idx="13403">
                  <c:v>19876.910636283901</c:v>
                </c:pt>
                <c:pt idx="13404">
                  <c:v>20067.464880574</c:v>
                </c:pt>
                <c:pt idx="13405">
                  <c:v>20262.957645757298</c:v>
                </c:pt>
                <c:pt idx="13406">
                  <c:v>20462.308266859902</c:v>
                </c:pt>
                <c:pt idx="13407">
                  <c:v>20654.814243667199</c:v>
                </c:pt>
                <c:pt idx="13408">
                  <c:v>20846.454710039001</c:v>
                </c:pt>
                <c:pt idx="13409">
                  <c:v>21050.616375058798</c:v>
                </c:pt>
                <c:pt idx="13410">
                  <c:v>21282.8186378754</c:v>
                </c:pt>
                <c:pt idx="13411">
                  <c:v>21526.158228758501</c:v>
                </c:pt>
                <c:pt idx="13412">
                  <c:v>21768.515552688401</c:v>
                </c:pt>
                <c:pt idx="13413">
                  <c:v>21981.995179138899</c:v>
                </c:pt>
                <c:pt idx="13414">
                  <c:v>22165.818710326301</c:v>
                </c:pt>
                <c:pt idx="13415">
                  <c:v>22354.079556025299</c:v>
                </c:pt>
                <c:pt idx="13416">
                  <c:v>22557.155857886999</c:v>
                </c:pt>
                <c:pt idx="13417">
                  <c:v>22765.795654765101</c:v>
                </c:pt>
                <c:pt idx="13418">
                  <c:v>22965.811977937199</c:v>
                </c:pt>
                <c:pt idx="13419">
                  <c:v>23168.100485643001</c:v>
                </c:pt>
                <c:pt idx="13420">
                  <c:v>23319.551306294801</c:v>
                </c:pt>
                <c:pt idx="13421">
                  <c:v>23452.5888920506</c:v>
                </c:pt>
                <c:pt idx="13422">
                  <c:v>23625.9207746639</c:v>
                </c:pt>
                <c:pt idx="13423">
                  <c:v>23804.2765056104</c:v>
                </c:pt>
                <c:pt idx="13424">
                  <c:v>24005.074540700902</c:v>
                </c:pt>
                <c:pt idx="13425">
                  <c:v>24190.194898829101</c:v>
                </c:pt>
                <c:pt idx="13426">
                  <c:v>24333.6444369942</c:v>
                </c:pt>
                <c:pt idx="13427">
                  <c:v>24472.259775873499</c:v>
                </c:pt>
                <c:pt idx="13428">
                  <c:v>24617.952867736702</c:v>
                </c:pt>
                <c:pt idx="13429">
                  <c:v>24736.5568864466</c:v>
                </c:pt>
                <c:pt idx="13430">
                  <c:v>24807.191315282002</c:v>
                </c:pt>
                <c:pt idx="13431">
                  <c:v>24885.808183519599</c:v>
                </c:pt>
                <c:pt idx="13432">
                  <c:v>24994.884789117499</c:v>
                </c:pt>
                <c:pt idx="13433">
                  <c:v>25079.9788510871</c:v>
                </c:pt>
                <c:pt idx="13434">
                  <c:v>25109.478845988098</c:v>
                </c:pt>
                <c:pt idx="13435">
                  <c:v>25175.090488783098</c:v>
                </c:pt>
                <c:pt idx="13436">
                  <c:v>25333.9332096342</c:v>
                </c:pt>
                <c:pt idx="13437">
                  <c:v>25477.874693919701</c:v>
                </c:pt>
                <c:pt idx="13438">
                  <c:v>25490.821777957899</c:v>
                </c:pt>
                <c:pt idx="13439">
                  <c:v>25411.039508023801</c:v>
                </c:pt>
                <c:pt idx="13440">
                  <c:v>25356.355877635</c:v>
                </c:pt>
                <c:pt idx="13441">
                  <c:v>25331.3121484738</c:v>
                </c:pt>
                <c:pt idx="13442">
                  <c:v>25295.9020341549</c:v>
                </c:pt>
                <c:pt idx="13443">
                  <c:v>25238.368007075798</c:v>
                </c:pt>
                <c:pt idx="13444">
                  <c:v>25185.481506970798</c:v>
                </c:pt>
                <c:pt idx="13445">
                  <c:v>25156.144080196798</c:v>
                </c:pt>
                <c:pt idx="13446">
                  <c:v>25111.089329644299</c:v>
                </c:pt>
                <c:pt idx="13447">
                  <c:v>25025.567283312201</c:v>
                </c:pt>
                <c:pt idx="13448">
                  <c:v>24929.1912816726</c:v>
                </c:pt>
                <c:pt idx="13449">
                  <c:v>24847.710930906698</c:v>
                </c:pt>
                <c:pt idx="13450">
                  <c:v>24708.736545452499</c:v>
                </c:pt>
                <c:pt idx="13451">
                  <c:v>24518.1930845022</c:v>
                </c:pt>
                <c:pt idx="13452">
                  <c:v>24355.9927176567</c:v>
                </c:pt>
                <c:pt idx="13453">
                  <c:v>24218.122724941499</c:v>
                </c:pt>
                <c:pt idx="13454">
                  <c:v>24101.442905836098</c:v>
                </c:pt>
                <c:pt idx="13455">
                  <c:v>23934.2848839586</c:v>
                </c:pt>
                <c:pt idx="13456">
                  <c:v>23694.273877222699</c:v>
                </c:pt>
                <c:pt idx="13457">
                  <c:v>23476.978850607298</c:v>
                </c:pt>
                <c:pt idx="13458">
                  <c:v>23273.0881032344</c:v>
                </c:pt>
                <c:pt idx="13459">
                  <c:v>23040.748764592299</c:v>
                </c:pt>
                <c:pt idx="13460">
                  <c:v>22801.713351536899</c:v>
                </c:pt>
                <c:pt idx="13461">
                  <c:v>22531.451345568199</c:v>
                </c:pt>
                <c:pt idx="13462">
                  <c:v>22238.301468428301</c:v>
                </c:pt>
                <c:pt idx="13463">
                  <c:v>21952.048451533101</c:v>
                </c:pt>
                <c:pt idx="13464">
                  <c:v>21670.824785999201</c:v>
                </c:pt>
                <c:pt idx="13465">
                  <c:v>21435.985536274002</c:v>
                </c:pt>
                <c:pt idx="13466">
                  <c:v>21214.511047656699</c:v>
                </c:pt>
                <c:pt idx="13467">
                  <c:v>20947.138788848701</c:v>
                </c:pt>
                <c:pt idx="13468">
                  <c:v>20641.575559852899</c:v>
                </c:pt>
                <c:pt idx="13469">
                  <c:v>20301.455122364699</c:v>
                </c:pt>
                <c:pt idx="13470">
                  <c:v>19972.114951040501</c:v>
                </c:pt>
                <c:pt idx="13471">
                  <c:v>19668.821645246098</c:v>
                </c:pt>
                <c:pt idx="13472">
                  <c:v>19383.354159787799</c:v>
                </c:pt>
                <c:pt idx="13473">
                  <c:v>19094.508494248701</c:v>
                </c:pt>
                <c:pt idx="13474">
                  <c:v>18776.583115744201</c:v>
                </c:pt>
                <c:pt idx="13475">
                  <c:v>18431.994959536802</c:v>
                </c:pt>
                <c:pt idx="13476">
                  <c:v>18073.0740094092</c:v>
                </c:pt>
                <c:pt idx="13477">
                  <c:v>17739.730342127801</c:v>
                </c:pt>
                <c:pt idx="13478">
                  <c:v>17436.953558792498</c:v>
                </c:pt>
                <c:pt idx="13479">
                  <c:v>17144.053698019001</c:v>
                </c:pt>
                <c:pt idx="13480">
                  <c:v>16868.9292559807</c:v>
                </c:pt>
                <c:pt idx="13481">
                  <c:v>16595.3060415611</c:v>
                </c:pt>
                <c:pt idx="13482">
                  <c:v>16308.1661776363</c:v>
                </c:pt>
                <c:pt idx="13483">
                  <c:v>15994.7055949185</c:v>
                </c:pt>
                <c:pt idx="13484">
                  <c:v>15651.3275204682</c:v>
                </c:pt>
                <c:pt idx="13485">
                  <c:v>15309.9664018163</c:v>
                </c:pt>
                <c:pt idx="13486">
                  <c:v>14982.9625954532</c:v>
                </c:pt>
                <c:pt idx="13487">
                  <c:v>14681.088850804301</c:v>
                </c:pt>
                <c:pt idx="13488">
                  <c:v>14410.194371097299</c:v>
                </c:pt>
                <c:pt idx="13489">
                  <c:v>14158.7055767896</c:v>
                </c:pt>
                <c:pt idx="13490">
                  <c:v>13936.1611601817</c:v>
                </c:pt>
                <c:pt idx="13491">
                  <c:v>13676.341799220199</c:v>
                </c:pt>
                <c:pt idx="13492">
                  <c:v>13378.465573581499</c:v>
                </c:pt>
                <c:pt idx="13493">
                  <c:v>13110.276908354999</c:v>
                </c:pt>
                <c:pt idx="13494">
                  <c:v>12859.332360767101</c:v>
                </c:pt>
                <c:pt idx="13495">
                  <c:v>12628.1765894859</c:v>
                </c:pt>
                <c:pt idx="13496">
                  <c:v>12398.2677700859</c:v>
                </c:pt>
                <c:pt idx="13497">
                  <c:v>12156.952659725301</c:v>
                </c:pt>
                <c:pt idx="13498">
                  <c:v>11901.2794658686</c:v>
                </c:pt>
                <c:pt idx="13499">
                  <c:v>11637.602608590099</c:v>
                </c:pt>
                <c:pt idx="13500">
                  <c:v>11386.8906202375</c:v>
                </c:pt>
                <c:pt idx="13501">
                  <c:v>11147.661999914601</c:v>
                </c:pt>
                <c:pt idx="13502">
                  <c:v>10949.759367976299</c:v>
                </c:pt>
                <c:pt idx="13503">
                  <c:v>10780.238200915601</c:v>
                </c:pt>
                <c:pt idx="13504">
                  <c:v>10592.420968153599</c:v>
                </c:pt>
                <c:pt idx="13505">
                  <c:v>10396.921103013099</c:v>
                </c:pt>
                <c:pt idx="13506">
                  <c:v>10163.195655944501</c:v>
                </c:pt>
                <c:pt idx="13507">
                  <c:v>9904.9638394848898</c:v>
                </c:pt>
                <c:pt idx="13508">
                  <c:v>9663.4998016382797</c:v>
                </c:pt>
                <c:pt idx="13509">
                  <c:v>9436.9394604816207</c:v>
                </c:pt>
                <c:pt idx="13510">
                  <c:v>9228.7770114577197</c:v>
                </c:pt>
                <c:pt idx="13511">
                  <c:v>9034.2774424644504</c:v>
                </c:pt>
                <c:pt idx="13512">
                  <c:v>8855.5613756706207</c:v>
                </c:pt>
                <c:pt idx="13513">
                  <c:v>8693.4540615114493</c:v>
                </c:pt>
                <c:pt idx="13514">
                  <c:v>8568.6974545754802</c:v>
                </c:pt>
                <c:pt idx="13515">
                  <c:v>8405.2306325271493</c:v>
                </c:pt>
                <c:pt idx="13516">
                  <c:v>8100.6996398566898</c:v>
                </c:pt>
                <c:pt idx="13517">
                  <c:v>7782.3238016136402</c:v>
                </c:pt>
                <c:pt idx="13518">
                  <c:v>7552.1741727053604</c:v>
                </c:pt>
                <c:pt idx="13519">
                  <c:v>7355.6939146646901</c:v>
                </c:pt>
                <c:pt idx="13520">
                  <c:v>7195.5559740459603</c:v>
                </c:pt>
                <c:pt idx="13521">
                  <c:v>6999.5300830545402</c:v>
                </c:pt>
                <c:pt idx="13522">
                  <c:v>6731.9453063893698</c:v>
                </c:pt>
                <c:pt idx="13523">
                  <c:v>6465.6297117412996</c:v>
                </c:pt>
                <c:pt idx="13524">
                  <c:v>6232.9397276916698</c:v>
                </c:pt>
                <c:pt idx="13525">
                  <c:v>6032.8399661862104</c:v>
                </c:pt>
                <c:pt idx="13526">
                  <c:v>5803.9367320618703</c:v>
                </c:pt>
                <c:pt idx="13527">
                  <c:v>5532.0948132757203</c:v>
                </c:pt>
                <c:pt idx="13528">
                  <c:v>5243.5590901591804</c:v>
                </c:pt>
                <c:pt idx="13529">
                  <c:v>4948.0695298487999</c:v>
                </c:pt>
                <c:pt idx="13530">
                  <c:v>4644.4440068631602</c:v>
                </c:pt>
                <c:pt idx="13531">
                  <c:v>4337.9364427800801</c:v>
                </c:pt>
                <c:pt idx="13532">
                  <c:v>3993.6391841156201</c:v>
                </c:pt>
                <c:pt idx="13533">
                  <c:v>3638.3596756267202</c:v>
                </c:pt>
                <c:pt idx="13534">
                  <c:v>3309.6848421959298</c:v>
                </c:pt>
                <c:pt idx="13535">
                  <c:v>2972.0331421621299</c:v>
                </c:pt>
                <c:pt idx="13536">
                  <c:v>2628.6676974836901</c:v>
                </c:pt>
                <c:pt idx="13537">
                  <c:v>2292.8343458915701</c:v>
                </c:pt>
                <c:pt idx="13538">
                  <c:v>1958.38059426113</c:v>
                </c:pt>
                <c:pt idx="13539">
                  <c:v>1603.78863009871</c:v>
                </c:pt>
                <c:pt idx="13540">
                  <c:v>1242.0635657963401</c:v>
                </c:pt>
                <c:pt idx="13541">
                  <c:v>876.84997818616898</c:v>
                </c:pt>
                <c:pt idx="13542">
                  <c:v>484.63356863850203</c:v>
                </c:pt>
                <c:pt idx="13543">
                  <c:v>30.199987375197299</c:v>
                </c:pt>
                <c:pt idx="13544">
                  <c:v>-447.31887070272899</c:v>
                </c:pt>
                <c:pt idx="13545">
                  <c:v>-912.22864154715205</c:v>
                </c:pt>
                <c:pt idx="13546">
                  <c:v>-1425.1577932354801</c:v>
                </c:pt>
                <c:pt idx="13547">
                  <c:v>-1938.8439284390299</c:v>
                </c:pt>
                <c:pt idx="13548">
                  <c:v>-2418.7653696740899</c:v>
                </c:pt>
                <c:pt idx="13549">
                  <c:v>-2908.9980102679401</c:v>
                </c:pt>
                <c:pt idx="13550">
                  <c:v>-3405.5599503550002</c:v>
                </c:pt>
                <c:pt idx="13551">
                  <c:v>-3918.1077624058098</c:v>
                </c:pt>
                <c:pt idx="13552">
                  <c:v>-4445.9851661509801</c:v>
                </c:pt>
                <c:pt idx="13553">
                  <c:v>-4976.9852219032</c:v>
                </c:pt>
                <c:pt idx="13554">
                  <c:v>-5473.0242320995603</c:v>
                </c:pt>
                <c:pt idx="13555">
                  <c:v>-5966.9185380250601</c:v>
                </c:pt>
                <c:pt idx="13556">
                  <c:v>-6499.3040700369402</c:v>
                </c:pt>
                <c:pt idx="13557">
                  <c:v>-7029.1556372536297</c:v>
                </c:pt>
                <c:pt idx="13558">
                  <c:v>-7576.4202140385396</c:v>
                </c:pt>
                <c:pt idx="13559">
                  <c:v>-8148.4495338715296</c:v>
                </c:pt>
                <c:pt idx="13560">
                  <c:v>-8720.7925983869809</c:v>
                </c:pt>
                <c:pt idx="13561">
                  <c:v>-9276.5069741804</c:v>
                </c:pt>
                <c:pt idx="13562">
                  <c:v>-9837.1383069837793</c:v>
                </c:pt>
                <c:pt idx="13563">
                  <c:v>-10410.2216391373</c:v>
                </c:pt>
                <c:pt idx="13564">
                  <c:v>-10975.009612962</c:v>
                </c:pt>
                <c:pt idx="13565">
                  <c:v>-11545.0777763563</c:v>
                </c:pt>
                <c:pt idx="13566">
                  <c:v>-12112.864217718199</c:v>
                </c:pt>
                <c:pt idx="13567">
                  <c:v>-12663.5318349632</c:v>
                </c:pt>
                <c:pt idx="13568">
                  <c:v>-13200.226268198499</c:v>
                </c:pt>
                <c:pt idx="13569">
                  <c:v>-13771.246699613601</c:v>
                </c:pt>
                <c:pt idx="13570">
                  <c:v>-14342.138417476701</c:v>
                </c:pt>
                <c:pt idx="13571">
                  <c:v>-14869.348074371501</c:v>
                </c:pt>
                <c:pt idx="13572">
                  <c:v>-15402.433329637201</c:v>
                </c:pt>
                <c:pt idx="13573">
                  <c:v>-15946.939397583399</c:v>
                </c:pt>
                <c:pt idx="13574">
                  <c:v>-16459.931799905298</c:v>
                </c:pt>
                <c:pt idx="13575">
                  <c:v>-16922.819136900998</c:v>
                </c:pt>
                <c:pt idx="13576">
                  <c:v>-17372.020237229499</c:v>
                </c:pt>
                <c:pt idx="13577">
                  <c:v>-17828.371715972899</c:v>
                </c:pt>
                <c:pt idx="13578">
                  <c:v>-18302.113479043699</c:v>
                </c:pt>
                <c:pt idx="13579">
                  <c:v>-18776.638106743299</c:v>
                </c:pt>
                <c:pt idx="13580">
                  <c:v>-19281.004511848801</c:v>
                </c:pt>
                <c:pt idx="13581">
                  <c:v>-19779.762894683299</c:v>
                </c:pt>
                <c:pt idx="13582">
                  <c:v>-20215.027536917401</c:v>
                </c:pt>
                <c:pt idx="13583">
                  <c:v>-20599.203435509698</c:v>
                </c:pt>
                <c:pt idx="13584">
                  <c:v>-20965.610700067002</c:v>
                </c:pt>
                <c:pt idx="13585">
                  <c:v>-21340.091389351401</c:v>
                </c:pt>
                <c:pt idx="13586">
                  <c:v>-21711.455070821899</c:v>
                </c:pt>
                <c:pt idx="13587">
                  <c:v>-22078.5594457302</c:v>
                </c:pt>
                <c:pt idx="13588">
                  <c:v>-22472.062564771699</c:v>
                </c:pt>
                <c:pt idx="13589">
                  <c:v>-22871.5904935738</c:v>
                </c:pt>
                <c:pt idx="13590">
                  <c:v>-23236.760973259799</c:v>
                </c:pt>
                <c:pt idx="13591">
                  <c:v>-23547.800449474398</c:v>
                </c:pt>
                <c:pt idx="13592">
                  <c:v>-23753.3866622641</c:v>
                </c:pt>
                <c:pt idx="13593">
                  <c:v>-23938.3432878206</c:v>
                </c:pt>
                <c:pt idx="13594">
                  <c:v>-24187.883166482501</c:v>
                </c:pt>
                <c:pt idx="13595">
                  <c:v>-24549.350271443898</c:v>
                </c:pt>
                <c:pt idx="13596">
                  <c:v>-24827.352358740402</c:v>
                </c:pt>
                <c:pt idx="13597">
                  <c:v>-24943.790199628402</c:v>
                </c:pt>
                <c:pt idx="13598">
                  <c:v>-25118.3732858523</c:v>
                </c:pt>
                <c:pt idx="13599">
                  <c:v>-25320.360171225799</c:v>
                </c:pt>
                <c:pt idx="13600">
                  <c:v>-25494.631923652101</c:v>
                </c:pt>
                <c:pt idx="13601">
                  <c:v>-25645.082750535701</c:v>
                </c:pt>
                <c:pt idx="13602">
                  <c:v>-25810.1722613608</c:v>
                </c:pt>
                <c:pt idx="13603">
                  <c:v>-25955.788063923599</c:v>
                </c:pt>
                <c:pt idx="13604">
                  <c:v>-26065.713168566999</c:v>
                </c:pt>
                <c:pt idx="13605">
                  <c:v>-26177.7019737337</c:v>
                </c:pt>
                <c:pt idx="13606">
                  <c:v>-26292.4765517489</c:v>
                </c:pt>
                <c:pt idx="13607">
                  <c:v>-26369.5045720704</c:v>
                </c:pt>
                <c:pt idx="13608">
                  <c:v>-26421.798565041401</c:v>
                </c:pt>
                <c:pt idx="13609">
                  <c:v>-26509.7303093722</c:v>
                </c:pt>
                <c:pt idx="13610">
                  <c:v>-26570.490393637199</c:v>
                </c:pt>
                <c:pt idx="13611">
                  <c:v>-26584.042621877401</c:v>
                </c:pt>
                <c:pt idx="13612">
                  <c:v>-26596.537640753999</c:v>
                </c:pt>
                <c:pt idx="13613">
                  <c:v>-26614.149971017301</c:v>
                </c:pt>
                <c:pt idx="13614">
                  <c:v>-26624.664455696398</c:v>
                </c:pt>
                <c:pt idx="13615">
                  <c:v>-26596.305532918999</c:v>
                </c:pt>
                <c:pt idx="13616">
                  <c:v>-26547.9804474878</c:v>
                </c:pt>
                <c:pt idx="13617">
                  <c:v>-26560.155809891399</c:v>
                </c:pt>
                <c:pt idx="13618">
                  <c:v>-26615.936495145699</c:v>
                </c:pt>
                <c:pt idx="13619">
                  <c:v>-26640.409741858301</c:v>
                </c:pt>
                <c:pt idx="13620">
                  <c:v>-26638.105088324199</c:v>
                </c:pt>
                <c:pt idx="13621">
                  <c:v>-26583.1029130959</c:v>
                </c:pt>
                <c:pt idx="13622">
                  <c:v>-26500.881840416299</c:v>
                </c:pt>
                <c:pt idx="13623">
                  <c:v>-26435.4433065909</c:v>
                </c:pt>
                <c:pt idx="13624">
                  <c:v>-26360.1002487968</c:v>
                </c:pt>
                <c:pt idx="13625">
                  <c:v>-26284.7532054332</c:v>
                </c:pt>
                <c:pt idx="13626">
                  <c:v>-26244.041505220099</c:v>
                </c:pt>
                <c:pt idx="13627">
                  <c:v>-26234.697241059799</c:v>
                </c:pt>
                <c:pt idx="13628">
                  <c:v>-26242.5174058749</c:v>
                </c:pt>
                <c:pt idx="13629">
                  <c:v>-26280.5994841877</c:v>
                </c:pt>
                <c:pt idx="13630">
                  <c:v>-26285.5069258523</c:v>
                </c:pt>
                <c:pt idx="13631">
                  <c:v>-26231.0487602752</c:v>
                </c:pt>
                <c:pt idx="13632">
                  <c:v>-26199.507719573201</c:v>
                </c:pt>
                <c:pt idx="13633">
                  <c:v>-26188.1229346896</c:v>
                </c:pt>
                <c:pt idx="13634">
                  <c:v>-26182.2071274142</c:v>
                </c:pt>
                <c:pt idx="13635">
                  <c:v>-26203.162150813401</c:v>
                </c:pt>
                <c:pt idx="13636">
                  <c:v>-26180.008344605099</c:v>
                </c:pt>
                <c:pt idx="13637">
                  <c:v>-26122.545898287601</c:v>
                </c:pt>
                <c:pt idx="13638">
                  <c:v>-26106.280340065601</c:v>
                </c:pt>
                <c:pt idx="13639">
                  <c:v>-26126.6192120462</c:v>
                </c:pt>
                <c:pt idx="13640">
                  <c:v>-26170.712732706699</c:v>
                </c:pt>
                <c:pt idx="13641">
                  <c:v>-26201.965747755599</c:v>
                </c:pt>
                <c:pt idx="13642">
                  <c:v>-26215.775942454398</c:v>
                </c:pt>
                <c:pt idx="13643">
                  <c:v>-26234.139622696101</c:v>
                </c:pt>
                <c:pt idx="13644">
                  <c:v>-26263.627351464002</c:v>
                </c:pt>
                <c:pt idx="13645">
                  <c:v>-26304.767345825101</c:v>
                </c:pt>
                <c:pt idx="13646">
                  <c:v>-26352.150106782701</c:v>
                </c:pt>
                <c:pt idx="13647">
                  <c:v>-26454.269605192399</c:v>
                </c:pt>
                <c:pt idx="13648">
                  <c:v>-26534.978614206699</c:v>
                </c:pt>
                <c:pt idx="13649">
                  <c:v>-26547.108830433699</c:v>
                </c:pt>
                <c:pt idx="13650">
                  <c:v>-26572.9706557022</c:v>
                </c:pt>
                <c:pt idx="13651">
                  <c:v>-26625.746524643499</c:v>
                </c:pt>
                <c:pt idx="13652">
                  <c:v>-26725.286250468998</c:v>
                </c:pt>
                <c:pt idx="13653">
                  <c:v>-26840.357026644699</c:v>
                </c:pt>
                <c:pt idx="13654">
                  <c:v>-26937.122621125101</c:v>
                </c:pt>
                <c:pt idx="13655">
                  <c:v>-27002.8648812709</c:v>
                </c:pt>
                <c:pt idx="13656">
                  <c:v>-27056.875157823099</c:v>
                </c:pt>
                <c:pt idx="13657">
                  <c:v>-27119.608837580901</c:v>
                </c:pt>
                <c:pt idx="13658">
                  <c:v>-27166.644164451998</c:v>
                </c:pt>
                <c:pt idx="13659">
                  <c:v>-27186.9247125451</c:v>
                </c:pt>
                <c:pt idx="13660">
                  <c:v>-27211.828360628901</c:v>
                </c:pt>
                <c:pt idx="13661">
                  <c:v>-27259.335096670799</c:v>
                </c:pt>
                <c:pt idx="13662">
                  <c:v>-27301.585693041001</c:v>
                </c:pt>
                <c:pt idx="13663">
                  <c:v>-27379.996051182799</c:v>
                </c:pt>
                <c:pt idx="13664">
                  <c:v>-27473.5783184391</c:v>
                </c:pt>
                <c:pt idx="13665">
                  <c:v>-27495.702845299202</c:v>
                </c:pt>
                <c:pt idx="13666">
                  <c:v>-27457.444346722699</c:v>
                </c:pt>
                <c:pt idx="13667">
                  <c:v>-27431.561834197499</c:v>
                </c:pt>
                <c:pt idx="13668">
                  <c:v>-27438.41579341</c:v>
                </c:pt>
                <c:pt idx="13669">
                  <c:v>-27422.7912762048</c:v>
                </c:pt>
                <c:pt idx="13670">
                  <c:v>-27431.403074137499</c:v>
                </c:pt>
                <c:pt idx="13671">
                  <c:v>-27406.1375237391</c:v>
                </c:pt>
                <c:pt idx="13672">
                  <c:v>-27277.867789280001</c:v>
                </c:pt>
                <c:pt idx="13673">
                  <c:v>-27138.224242014199</c:v>
                </c:pt>
                <c:pt idx="13674">
                  <c:v>-27034.610823016999</c:v>
                </c:pt>
                <c:pt idx="13675">
                  <c:v>-26943.082714944801</c:v>
                </c:pt>
                <c:pt idx="13676">
                  <c:v>-26825.486908239898</c:v>
                </c:pt>
                <c:pt idx="13677">
                  <c:v>-26657.8226654305</c:v>
                </c:pt>
                <c:pt idx="13678">
                  <c:v>-26431.172244054898</c:v>
                </c:pt>
                <c:pt idx="13679">
                  <c:v>-26183.418165549399</c:v>
                </c:pt>
                <c:pt idx="13680">
                  <c:v>-25918.5714269126</c:v>
                </c:pt>
                <c:pt idx="13681">
                  <c:v>-25624.0371673796</c:v>
                </c:pt>
                <c:pt idx="13682">
                  <c:v>-25322.0896526943</c:v>
                </c:pt>
                <c:pt idx="13683">
                  <c:v>-25026.533416266499</c:v>
                </c:pt>
                <c:pt idx="13684">
                  <c:v>-24707.8954275334</c:v>
                </c:pt>
                <c:pt idx="13685">
                  <c:v>-24338.214430190299</c:v>
                </c:pt>
                <c:pt idx="13686">
                  <c:v>-23913.174014803099</c:v>
                </c:pt>
                <c:pt idx="13687">
                  <c:v>-23461.931717510699</c:v>
                </c:pt>
                <c:pt idx="13688">
                  <c:v>-23022.575995497002</c:v>
                </c:pt>
                <c:pt idx="13689">
                  <c:v>-22567.054510657199</c:v>
                </c:pt>
                <c:pt idx="13690">
                  <c:v>-22046.614036429499</c:v>
                </c:pt>
                <c:pt idx="13691">
                  <c:v>-21483.8426423659</c:v>
                </c:pt>
                <c:pt idx="13692">
                  <c:v>-20870.993394621601</c:v>
                </c:pt>
                <c:pt idx="13693">
                  <c:v>-20230.2560702425</c:v>
                </c:pt>
                <c:pt idx="13694">
                  <c:v>-19575.514595323701</c:v>
                </c:pt>
                <c:pt idx="13695">
                  <c:v>-18879.394468853901</c:v>
                </c:pt>
                <c:pt idx="13696">
                  <c:v>-18098.435486826598</c:v>
                </c:pt>
                <c:pt idx="13697">
                  <c:v>-17285.536097732602</c:v>
                </c:pt>
                <c:pt idx="13698">
                  <c:v>-16505.445301649001</c:v>
                </c:pt>
                <c:pt idx="13699">
                  <c:v>-15756.7656220604</c:v>
                </c:pt>
                <c:pt idx="13700">
                  <c:v>-14941.5467485218</c:v>
                </c:pt>
                <c:pt idx="13701">
                  <c:v>-14032.813825401699</c:v>
                </c:pt>
                <c:pt idx="13702">
                  <c:v>-13133.714265127001</c:v>
                </c:pt>
                <c:pt idx="13703">
                  <c:v>-12248.2893013174</c:v>
                </c:pt>
                <c:pt idx="13704">
                  <c:v>-11319.8076544505</c:v>
                </c:pt>
                <c:pt idx="13705">
                  <c:v>-10309.685853303699</c:v>
                </c:pt>
                <c:pt idx="13706">
                  <c:v>-9257.8915914607405</c:v>
                </c:pt>
                <c:pt idx="13707">
                  <c:v>-8233.1613857862994</c:v>
                </c:pt>
                <c:pt idx="13708">
                  <c:v>-7243.1404301214698</c:v>
                </c:pt>
                <c:pt idx="13709">
                  <c:v>-6226.3495622337896</c:v>
                </c:pt>
                <c:pt idx="13710">
                  <c:v>-5200.7515875754598</c:v>
                </c:pt>
                <c:pt idx="13711">
                  <c:v>-4111.5191129848699</c:v>
                </c:pt>
                <c:pt idx="13712">
                  <c:v>-2955.57747494159</c:v>
                </c:pt>
                <c:pt idx="13713">
                  <c:v>-1798.1399320667001</c:v>
                </c:pt>
                <c:pt idx="13714">
                  <c:v>-636.89249340899403</c:v>
                </c:pt>
                <c:pt idx="13715">
                  <c:v>535.853679015382</c:v>
                </c:pt>
                <c:pt idx="13716">
                  <c:v>1737.0196338252299</c:v>
                </c:pt>
                <c:pt idx="13717">
                  <c:v>2970.4196936388698</c:v>
                </c:pt>
                <c:pt idx="13718">
                  <c:v>4166.4171073043299</c:v>
                </c:pt>
                <c:pt idx="13719">
                  <c:v>5321.6723005040303</c:v>
                </c:pt>
                <c:pt idx="13720">
                  <c:v>6499.1839335680097</c:v>
                </c:pt>
                <c:pt idx="13721">
                  <c:v>7700.4556649282504</c:v>
                </c:pt>
                <c:pt idx="13722">
                  <c:v>8897.2767957976794</c:v>
                </c:pt>
                <c:pt idx="13723">
                  <c:v>10044.428255168899</c:v>
                </c:pt>
                <c:pt idx="13724">
                  <c:v>11161.9461447209</c:v>
                </c:pt>
                <c:pt idx="13725">
                  <c:v>12313.8950872327</c:v>
                </c:pt>
                <c:pt idx="13726">
                  <c:v>13521.308297555701</c:v>
                </c:pt>
                <c:pt idx="13727">
                  <c:v>14742.903918678199</c:v>
                </c:pt>
                <c:pt idx="13728">
                  <c:v>15949.120338663801</c:v>
                </c:pt>
                <c:pt idx="13729">
                  <c:v>17150.3770437936</c:v>
                </c:pt>
                <c:pt idx="13730">
                  <c:v>18337.166501308799</c:v>
                </c:pt>
                <c:pt idx="13731">
                  <c:v>19482.0119991961</c:v>
                </c:pt>
                <c:pt idx="13732">
                  <c:v>20578.559847403601</c:v>
                </c:pt>
                <c:pt idx="13733">
                  <c:v>21586.135657969899</c:v>
                </c:pt>
                <c:pt idx="13734">
                  <c:v>22596.253427381202</c:v>
                </c:pt>
                <c:pt idx="13735">
                  <c:v>23684.8645148795</c:v>
                </c:pt>
                <c:pt idx="13736">
                  <c:v>24794.9262861022</c:v>
                </c:pt>
                <c:pt idx="13737">
                  <c:v>25887.9356898265</c:v>
                </c:pt>
                <c:pt idx="13738">
                  <c:v>26900.139102064899</c:v>
                </c:pt>
                <c:pt idx="13739">
                  <c:v>27855.7006035472</c:v>
                </c:pt>
                <c:pt idx="13740">
                  <c:v>28821.479326661101</c:v>
                </c:pt>
                <c:pt idx="13741">
                  <c:v>29762.469960395501</c:v>
                </c:pt>
                <c:pt idx="13742">
                  <c:v>30636.2971013157</c:v>
                </c:pt>
                <c:pt idx="13743">
                  <c:v>31478.8053778596</c:v>
                </c:pt>
                <c:pt idx="13744">
                  <c:v>32301.583473650498</c:v>
                </c:pt>
                <c:pt idx="13745">
                  <c:v>33115.683621249598</c:v>
                </c:pt>
                <c:pt idx="13746">
                  <c:v>33904.922476780099</c:v>
                </c:pt>
                <c:pt idx="13747">
                  <c:v>34652.570013908597</c:v>
                </c:pt>
                <c:pt idx="13748">
                  <c:v>35400.254314095502</c:v>
                </c:pt>
                <c:pt idx="13749">
                  <c:v>36121.786865251299</c:v>
                </c:pt>
                <c:pt idx="13750">
                  <c:v>36765.871292137301</c:v>
                </c:pt>
                <c:pt idx="13751">
                  <c:v>37337.633777615898</c:v>
                </c:pt>
                <c:pt idx="13752">
                  <c:v>37873.376131399396</c:v>
                </c:pt>
                <c:pt idx="13753">
                  <c:v>38414.561701162696</c:v>
                </c:pt>
                <c:pt idx="13754">
                  <c:v>38930.276043642298</c:v>
                </c:pt>
                <c:pt idx="13755">
                  <c:v>39403.051354079304</c:v>
                </c:pt>
                <c:pt idx="13756">
                  <c:v>39854.564555353703</c:v>
                </c:pt>
                <c:pt idx="13757">
                  <c:v>40296.027716115903</c:v>
                </c:pt>
                <c:pt idx="13758">
                  <c:v>40706.972493427398</c:v>
                </c:pt>
                <c:pt idx="13759">
                  <c:v>41018.058097525303</c:v>
                </c:pt>
                <c:pt idx="13760">
                  <c:v>41266.595510464897</c:v>
                </c:pt>
                <c:pt idx="13761">
                  <c:v>41528.110998584802</c:v>
                </c:pt>
                <c:pt idx="13762">
                  <c:v>41759.773413376897</c:v>
                </c:pt>
                <c:pt idx="13763">
                  <c:v>41927.891152914701</c:v>
                </c:pt>
                <c:pt idx="13764">
                  <c:v>42053.655338000302</c:v>
                </c:pt>
                <c:pt idx="13765">
                  <c:v>42176.008584171897</c:v>
                </c:pt>
                <c:pt idx="13766">
                  <c:v>42288.635489145498</c:v>
                </c:pt>
                <c:pt idx="13767">
                  <c:v>42395.578097206802</c:v>
                </c:pt>
                <c:pt idx="13768">
                  <c:v>42452.1529293411</c:v>
                </c:pt>
                <c:pt idx="13769">
                  <c:v>42433.7245606711</c:v>
                </c:pt>
                <c:pt idx="13770">
                  <c:v>42398.496237952902</c:v>
                </c:pt>
                <c:pt idx="13771">
                  <c:v>42356.254838561203</c:v>
                </c:pt>
                <c:pt idx="13772">
                  <c:v>42268.227315829303</c:v>
                </c:pt>
                <c:pt idx="13773">
                  <c:v>42123.928115756898</c:v>
                </c:pt>
                <c:pt idx="13774">
                  <c:v>41954.273083469103</c:v>
                </c:pt>
                <c:pt idx="13775">
                  <c:v>41792.8574999345</c:v>
                </c:pt>
                <c:pt idx="13776">
                  <c:v>41624.512860814502</c:v>
                </c:pt>
                <c:pt idx="13777">
                  <c:v>41443.718802390897</c:v>
                </c:pt>
                <c:pt idx="13778">
                  <c:v>41240.031217672898</c:v>
                </c:pt>
                <c:pt idx="13779">
                  <c:v>41003.784468455</c:v>
                </c:pt>
                <c:pt idx="13780">
                  <c:v>40743.103827580198</c:v>
                </c:pt>
                <c:pt idx="13781">
                  <c:v>40479.9864173444</c:v>
                </c:pt>
                <c:pt idx="13782">
                  <c:v>40201.413859220898</c:v>
                </c:pt>
                <c:pt idx="13783">
                  <c:v>39884.614641077802</c:v>
                </c:pt>
                <c:pt idx="13784">
                  <c:v>39541.589092378301</c:v>
                </c:pt>
                <c:pt idx="13785">
                  <c:v>39186.857407091702</c:v>
                </c:pt>
                <c:pt idx="13786">
                  <c:v>38842.725283489097</c:v>
                </c:pt>
                <c:pt idx="13787">
                  <c:v>38503.580404206397</c:v>
                </c:pt>
                <c:pt idx="13788">
                  <c:v>38152.055581182802</c:v>
                </c:pt>
                <c:pt idx="13789">
                  <c:v>37775.484824114203</c:v>
                </c:pt>
                <c:pt idx="13790">
                  <c:v>37383.608488001701</c:v>
                </c:pt>
                <c:pt idx="13791">
                  <c:v>36995.6370832389</c:v>
                </c:pt>
                <c:pt idx="13792">
                  <c:v>36605.234246623499</c:v>
                </c:pt>
                <c:pt idx="13793">
                  <c:v>36236.3550806368</c:v>
                </c:pt>
                <c:pt idx="13794">
                  <c:v>35878.3184049911</c:v>
                </c:pt>
                <c:pt idx="13795">
                  <c:v>35504.140540329601</c:v>
                </c:pt>
                <c:pt idx="13796">
                  <c:v>35131.440850564497</c:v>
                </c:pt>
                <c:pt idx="13797">
                  <c:v>34744.354826839299</c:v>
                </c:pt>
                <c:pt idx="13798">
                  <c:v>34327.786707297499</c:v>
                </c:pt>
                <c:pt idx="13799">
                  <c:v>33890.714791067599</c:v>
                </c:pt>
                <c:pt idx="13800">
                  <c:v>33451.145530321999</c:v>
                </c:pt>
                <c:pt idx="13801">
                  <c:v>33037.777780922501</c:v>
                </c:pt>
                <c:pt idx="13802">
                  <c:v>32642.509449850801</c:v>
                </c:pt>
                <c:pt idx="13803">
                  <c:v>32245.764028954301</c:v>
                </c:pt>
                <c:pt idx="13804">
                  <c:v>31857.3869137742</c:v>
                </c:pt>
                <c:pt idx="13805">
                  <c:v>31474.720705301799</c:v>
                </c:pt>
                <c:pt idx="13806">
                  <c:v>31084.637198075499</c:v>
                </c:pt>
                <c:pt idx="13807">
                  <c:v>30685.364988306701</c:v>
                </c:pt>
                <c:pt idx="13808">
                  <c:v>30275.258241789099</c:v>
                </c:pt>
                <c:pt idx="13809">
                  <c:v>29886.362173595</c:v>
                </c:pt>
                <c:pt idx="13810">
                  <c:v>29534.551342765499</c:v>
                </c:pt>
                <c:pt idx="13811">
                  <c:v>29189.385921311099</c:v>
                </c:pt>
                <c:pt idx="13812">
                  <c:v>28782.440996041099</c:v>
                </c:pt>
                <c:pt idx="13813">
                  <c:v>28329.9459603248</c:v>
                </c:pt>
                <c:pt idx="13814">
                  <c:v>27897.2128600877</c:v>
                </c:pt>
                <c:pt idx="13815">
                  <c:v>27496.986703291601</c:v>
                </c:pt>
                <c:pt idx="13816">
                  <c:v>27137.581368667601</c:v>
                </c:pt>
                <c:pt idx="13817">
                  <c:v>26794.413842538601</c:v>
                </c:pt>
                <c:pt idx="13818">
                  <c:v>26458.179467321901</c:v>
                </c:pt>
                <c:pt idx="13819">
                  <c:v>26089.492367266499</c:v>
                </c:pt>
                <c:pt idx="13820">
                  <c:v>25681.6955694635</c:v>
                </c:pt>
                <c:pt idx="13821">
                  <c:v>25284.5284111197</c:v>
                </c:pt>
                <c:pt idx="13822">
                  <c:v>24917.1523718315</c:v>
                </c:pt>
                <c:pt idx="13823">
                  <c:v>24557.660557389001</c:v>
                </c:pt>
                <c:pt idx="13824">
                  <c:v>24162.995941743298</c:v>
                </c:pt>
                <c:pt idx="13825">
                  <c:v>23740.590358637299</c:v>
                </c:pt>
                <c:pt idx="13826">
                  <c:v>23262.4553550868</c:v>
                </c:pt>
                <c:pt idx="13827">
                  <c:v>22760.485692008999</c:v>
                </c:pt>
                <c:pt idx="13828">
                  <c:v>22288.228598219601</c:v>
                </c:pt>
                <c:pt idx="13829">
                  <c:v>21829.197702946502</c:v>
                </c:pt>
                <c:pt idx="13830">
                  <c:v>21401.078671575899</c:v>
                </c:pt>
                <c:pt idx="13831">
                  <c:v>20989.880532295101</c:v>
                </c:pt>
                <c:pt idx="13832">
                  <c:v>20567.299784352199</c:v>
                </c:pt>
                <c:pt idx="13833">
                  <c:v>20126.676034927801</c:v>
                </c:pt>
                <c:pt idx="13834">
                  <c:v>19660.688565487199</c:v>
                </c:pt>
                <c:pt idx="13835">
                  <c:v>19156.163257402699</c:v>
                </c:pt>
                <c:pt idx="13836">
                  <c:v>18613.381085990699</c:v>
                </c:pt>
                <c:pt idx="13837">
                  <c:v>18039.253037747101</c:v>
                </c:pt>
                <c:pt idx="13838">
                  <c:v>17501.780600391601</c:v>
                </c:pt>
                <c:pt idx="13839">
                  <c:v>17001.904191206999</c:v>
                </c:pt>
                <c:pt idx="13840">
                  <c:v>16461.7776213217</c:v>
                </c:pt>
                <c:pt idx="13841">
                  <c:v>15892.901474436299</c:v>
                </c:pt>
                <c:pt idx="13842">
                  <c:v>15260.5580446357</c:v>
                </c:pt>
                <c:pt idx="13843">
                  <c:v>14584.0358820908</c:v>
                </c:pt>
                <c:pt idx="13844">
                  <c:v>13943.380226892999</c:v>
                </c:pt>
                <c:pt idx="13845">
                  <c:v>13366.3864621468</c:v>
                </c:pt>
                <c:pt idx="13846">
                  <c:v>12791.6290536368</c:v>
                </c:pt>
                <c:pt idx="13847">
                  <c:v>12164.4987277166</c:v>
                </c:pt>
                <c:pt idx="13848">
                  <c:v>11458.7484717731</c:v>
                </c:pt>
                <c:pt idx="13849">
                  <c:v>10725.9163682125</c:v>
                </c:pt>
                <c:pt idx="13850">
                  <c:v>10024.226463715901</c:v>
                </c:pt>
                <c:pt idx="13851">
                  <c:v>9310.0451840896203</c:v>
                </c:pt>
                <c:pt idx="13852">
                  <c:v>8517.2680799072605</c:v>
                </c:pt>
                <c:pt idx="13853">
                  <c:v>7680.9627769094604</c:v>
                </c:pt>
                <c:pt idx="13854">
                  <c:v>6874.16628144263</c:v>
                </c:pt>
                <c:pt idx="13855">
                  <c:v>6049.2482047759304</c:v>
                </c:pt>
                <c:pt idx="13856">
                  <c:v>5267.1972335050305</c:v>
                </c:pt>
                <c:pt idx="13857">
                  <c:v>4519.0653015174803</c:v>
                </c:pt>
                <c:pt idx="13858">
                  <c:v>3741.3067275287699</c:v>
                </c:pt>
                <c:pt idx="13859">
                  <c:v>2969.1083105641701</c:v>
                </c:pt>
                <c:pt idx="13860">
                  <c:v>2163.36032108054</c:v>
                </c:pt>
                <c:pt idx="13861">
                  <c:v>1294.5487240713801</c:v>
                </c:pt>
                <c:pt idx="13862">
                  <c:v>408.95787956712297</c:v>
                </c:pt>
                <c:pt idx="13863">
                  <c:v>-469.46092582800298</c:v>
                </c:pt>
                <c:pt idx="13864">
                  <c:v>-1337.0642780621199</c:v>
                </c:pt>
                <c:pt idx="13865">
                  <c:v>-2216.0670026764601</c:v>
                </c:pt>
                <c:pt idx="13866">
                  <c:v>-3112.7145729562399</c:v>
                </c:pt>
                <c:pt idx="13867">
                  <c:v>-4026.5215569656102</c:v>
                </c:pt>
                <c:pt idx="13868">
                  <c:v>-4935.1730432074201</c:v>
                </c:pt>
                <c:pt idx="13869">
                  <c:v>-5827.3362210253199</c:v>
                </c:pt>
                <c:pt idx="13870">
                  <c:v>-6702.38753625153</c:v>
                </c:pt>
                <c:pt idx="13871">
                  <c:v>-7612.5573810759797</c:v>
                </c:pt>
                <c:pt idx="13872">
                  <c:v>-8539.5307964940002</c:v>
                </c:pt>
                <c:pt idx="13873">
                  <c:v>-9423.0754069749</c:v>
                </c:pt>
                <c:pt idx="13874">
                  <c:v>-10281.455913386901</c:v>
                </c:pt>
                <c:pt idx="13875">
                  <c:v>-11114.0124018853</c:v>
                </c:pt>
                <c:pt idx="13876">
                  <c:v>-11941.491961289499</c:v>
                </c:pt>
                <c:pt idx="13877">
                  <c:v>-12770.3833333069</c:v>
                </c:pt>
                <c:pt idx="13878">
                  <c:v>-13614.8013635919</c:v>
                </c:pt>
                <c:pt idx="13879">
                  <c:v>-14479.1389449418</c:v>
                </c:pt>
                <c:pt idx="13880">
                  <c:v>-15332.7350980505</c:v>
                </c:pt>
                <c:pt idx="13881">
                  <c:v>-16163.8103238085</c:v>
                </c:pt>
                <c:pt idx="13882">
                  <c:v>-16938.6538892024</c:v>
                </c:pt>
                <c:pt idx="13883">
                  <c:v>-17671.959239011401</c:v>
                </c:pt>
                <c:pt idx="13884">
                  <c:v>-18406.484390912101</c:v>
                </c:pt>
                <c:pt idx="13885">
                  <c:v>-19122.218072443498</c:v>
                </c:pt>
                <c:pt idx="13886">
                  <c:v>-19821.985879722699</c:v>
                </c:pt>
                <c:pt idx="13887">
                  <c:v>-20504.7140763149</c:v>
                </c:pt>
                <c:pt idx="13888">
                  <c:v>-21161.844237878198</c:v>
                </c:pt>
                <c:pt idx="13889">
                  <c:v>-21788.303491170402</c:v>
                </c:pt>
                <c:pt idx="13890">
                  <c:v>-22377.227485728399</c:v>
                </c:pt>
                <c:pt idx="13891">
                  <c:v>-22936.038787075599</c:v>
                </c:pt>
                <c:pt idx="13892">
                  <c:v>-23464.642664237301</c:v>
                </c:pt>
                <c:pt idx="13893">
                  <c:v>-23933.964050136601</c:v>
                </c:pt>
                <c:pt idx="13894">
                  <c:v>-24415.291286174499</c:v>
                </c:pt>
                <c:pt idx="13895">
                  <c:v>-24924.935988133198</c:v>
                </c:pt>
                <c:pt idx="13896">
                  <c:v>-25376.114219253101</c:v>
                </c:pt>
                <c:pt idx="13897">
                  <c:v>-25761.286913070198</c:v>
                </c:pt>
                <c:pt idx="13898">
                  <c:v>-26089.7538666199</c:v>
                </c:pt>
                <c:pt idx="13899">
                  <c:v>-26389.517072432802</c:v>
                </c:pt>
                <c:pt idx="13900">
                  <c:v>-26695.622412453598</c:v>
                </c:pt>
                <c:pt idx="13901">
                  <c:v>-27027.779909729801</c:v>
                </c:pt>
                <c:pt idx="13902">
                  <c:v>-27302.586934274801</c:v>
                </c:pt>
                <c:pt idx="13903">
                  <c:v>-27470.8685924081</c:v>
                </c:pt>
                <c:pt idx="13904">
                  <c:v>-27561.848014417101</c:v>
                </c:pt>
                <c:pt idx="13905">
                  <c:v>-27594.834958673098</c:v>
                </c:pt>
                <c:pt idx="13906">
                  <c:v>-27622.632875650499</c:v>
                </c:pt>
                <c:pt idx="13907">
                  <c:v>-27672.579921454799</c:v>
                </c:pt>
                <c:pt idx="13908">
                  <c:v>-27729.162369211499</c:v>
                </c:pt>
                <c:pt idx="13909">
                  <c:v>-27741.389518075499</c:v>
                </c:pt>
                <c:pt idx="13910">
                  <c:v>-27693.412375955199</c:v>
                </c:pt>
                <c:pt idx="13911">
                  <c:v>-27624.751052967498</c:v>
                </c:pt>
                <c:pt idx="13912">
                  <c:v>-27466.457013293799</c:v>
                </c:pt>
                <c:pt idx="13913">
                  <c:v>-27253.815906264401</c:v>
                </c:pt>
                <c:pt idx="13914">
                  <c:v>-27063.804642387098</c:v>
                </c:pt>
                <c:pt idx="13915">
                  <c:v>-26854.135613579801</c:v>
                </c:pt>
                <c:pt idx="13916">
                  <c:v>-26609.172324259001</c:v>
                </c:pt>
                <c:pt idx="13917">
                  <c:v>-26325.003808641701</c:v>
                </c:pt>
                <c:pt idx="13918">
                  <c:v>-26015.134227843799</c:v>
                </c:pt>
                <c:pt idx="13919">
                  <c:v>-25696.015606948498</c:v>
                </c:pt>
                <c:pt idx="13920">
                  <c:v>-25354.571476392099</c:v>
                </c:pt>
                <c:pt idx="13921">
                  <c:v>-24972.594228555401</c:v>
                </c:pt>
                <c:pt idx="13922">
                  <c:v>-24568.9933100048</c:v>
                </c:pt>
                <c:pt idx="13923">
                  <c:v>-24170.441218899799</c:v>
                </c:pt>
                <c:pt idx="13924">
                  <c:v>-23709.046239507599</c:v>
                </c:pt>
                <c:pt idx="13925">
                  <c:v>-23162.6099134939</c:v>
                </c:pt>
                <c:pt idx="13926">
                  <c:v>-22639.417852545899</c:v>
                </c:pt>
                <c:pt idx="13927">
                  <c:v>-22106.7722926512</c:v>
                </c:pt>
                <c:pt idx="13928">
                  <c:v>-21516.949950581198</c:v>
                </c:pt>
                <c:pt idx="13929">
                  <c:v>-20891.500733773199</c:v>
                </c:pt>
                <c:pt idx="13930">
                  <c:v>-20189.538215557201</c:v>
                </c:pt>
                <c:pt idx="13931">
                  <c:v>-19542.7366367711</c:v>
                </c:pt>
                <c:pt idx="13932">
                  <c:v>-19003.524341854602</c:v>
                </c:pt>
                <c:pt idx="13933">
                  <c:v>-18435.951958478399</c:v>
                </c:pt>
                <c:pt idx="13934">
                  <c:v>-17843.225450860999</c:v>
                </c:pt>
                <c:pt idx="13935">
                  <c:v>-17198.971548073401</c:v>
                </c:pt>
                <c:pt idx="13936">
                  <c:v>-16526.997342209801</c:v>
                </c:pt>
                <c:pt idx="13937">
                  <c:v>-15875.171658846601</c:v>
                </c:pt>
                <c:pt idx="13938">
                  <c:v>-15195.6352278628</c:v>
                </c:pt>
                <c:pt idx="13939">
                  <c:v>-14482.0636084417</c:v>
                </c:pt>
                <c:pt idx="13940">
                  <c:v>-13781.0110347183</c:v>
                </c:pt>
                <c:pt idx="13941">
                  <c:v>-13114.9600398399</c:v>
                </c:pt>
                <c:pt idx="13942">
                  <c:v>-12446.877196625799</c:v>
                </c:pt>
                <c:pt idx="13943">
                  <c:v>-11755.9513093607</c:v>
                </c:pt>
                <c:pt idx="13944">
                  <c:v>-11088.4625363266</c:v>
                </c:pt>
                <c:pt idx="13945">
                  <c:v>-10459.238122844599</c:v>
                </c:pt>
                <c:pt idx="13946">
                  <c:v>-9831.78939852445</c:v>
                </c:pt>
                <c:pt idx="13947">
                  <c:v>-9178.6349622965208</c:v>
                </c:pt>
                <c:pt idx="13948">
                  <c:v>-8539.6725760096197</c:v>
                </c:pt>
                <c:pt idx="13949">
                  <c:v>-7933.9455863493304</c:v>
                </c:pt>
                <c:pt idx="13950">
                  <c:v>-7370.2232887288501</c:v>
                </c:pt>
                <c:pt idx="13951">
                  <c:v>-6824.8353745061304</c:v>
                </c:pt>
                <c:pt idx="13952">
                  <c:v>-6273.80662099042</c:v>
                </c:pt>
                <c:pt idx="13953">
                  <c:v>-5721.7021271474896</c:v>
                </c:pt>
                <c:pt idx="13954">
                  <c:v>-5197.1524495138101</c:v>
                </c:pt>
                <c:pt idx="13955">
                  <c:v>-4713.2629435946101</c:v>
                </c:pt>
                <c:pt idx="13956">
                  <c:v>-4283.8532556285199</c:v>
                </c:pt>
                <c:pt idx="13957">
                  <c:v>-3871.30063633185</c:v>
                </c:pt>
                <c:pt idx="13958">
                  <c:v>-3475.33975323611</c:v>
                </c:pt>
                <c:pt idx="13959">
                  <c:v>-3151.81865049204</c:v>
                </c:pt>
                <c:pt idx="13960">
                  <c:v>-2681.3078707527602</c:v>
                </c:pt>
                <c:pt idx="13961">
                  <c:v>-2094.0686315621901</c:v>
                </c:pt>
                <c:pt idx="13962">
                  <c:v>-1615.3307857493301</c:v>
                </c:pt>
                <c:pt idx="13963">
                  <c:v>-1232.4495239467501</c:v>
                </c:pt>
                <c:pt idx="13964">
                  <c:v>-927.00188930102297</c:v>
                </c:pt>
                <c:pt idx="13965">
                  <c:v>-715.79632782843703</c:v>
                </c:pt>
                <c:pt idx="13966">
                  <c:v>-602.36595210197299</c:v>
                </c:pt>
                <c:pt idx="13967">
                  <c:v>-539.95482354664296</c:v>
                </c:pt>
                <c:pt idx="13968">
                  <c:v>-501.352063720925</c:v>
                </c:pt>
                <c:pt idx="13969">
                  <c:v>-397.17805649897002</c:v>
                </c:pt>
                <c:pt idx="13970">
                  <c:v>-235.646859704213</c:v>
                </c:pt>
                <c:pt idx="13971">
                  <c:v>-68.598787981520204</c:v>
                </c:pt>
                <c:pt idx="13972">
                  <c:v>95.466514017476896</c:v>
                </c:pt>
                <c:pt idx="13973">
                  <c:v>226.61307461179601</c:v>
                </c:pt>
                <c:pt idx="13974">
                  <c:v>313.65532774977498</c:v>
                </c:pt>
                <c:pt idx="13975">
                  <c:v>412.01103855349601</c:v>
                </c:pt>
                <c:pt idx="13976">
                  <c:v>483.02265545663698</c:v>
                </c:pt>
                <c:pt idx="13977">
                  <c:v>482.50429262252101</c:v>
                </c:pt>
                <c:pt idx="13978">
                  <c:v>460.37232327046701</c:v>
                </c:pt>
                <c:pt idx="13979">
                  <c:v>453.76196125090001</c:v>
                </c:pt>
                <c:pt idx="13980">
                  <c:v>453.30846384754898</c:v>
                </c:pt>
                <c:pt idx="13981">
                  <c:v>398.35896165812801</c:v>
                </c:pt>
                <c:pt idx="13982">
                  <c:v>255.17450773755201</c:v>
                </c:pt>
                <c:pt idx="13983">
                  <c:v>79.606964807717205</c:v>
                </c:pt>
                <c:pt idx="13984">
                  <c:v>-64.581605589834496</c:v>
                </c:pt>
                <c:pt idx="13985">
                  <c:v>-214.16713877144201</c:v>
                </c:pt>
                <c:pt idx="13986">
                  <c:v>-424.723936804348</c:v>
                </c:pt>
                <c:pt idx="13987">
                  <c:v>-651.98958400266395</c:v>
                </c:pt>
                <c:pt idx="13988">
                  <c:v>-832.75596365609397</c:v>
                </c:pt>
                <c:pt idx="13989">
                  <c:v>-995.17641342593299</c:v>
                </c:pt>
                <c:pt idx="13990">
                  <c:v>-1177.43453519122</c:v>
                </c:pt>
                <c:pt idx="13991">
                  <c:v>-1400.4061350074601</c:v>
                </c:pt>
                <c:pt idx="13992">
                  <c:v>-1625.89884890751</c:v>
                </c:pt>
                <c:pt idx="13993">
                  <c:v>-1832.40486444101</c:v>
                </c:pt>
                <c:pt idx="13994">
                  <c:v>-2069.6335549588598</c:v>
                </c:pt>
                <c:pt idx="13995">
                  <c:v>-2365.9107694267</c:v>
                </c:pt>
                <c:pt idx="13996">
                  <c:v>-2678.2911606283201</c:v>
                </c:pt>
                <c:pt idx="13997">
                  <c:v>-2926.0706402709502</c:v>
                </c:pt>
                <c:pt idx="13998">
                  <c:v>-3114.8880532585399</c:v>
                </c:pt>
                <c:pt idx="13999">
                  <c:v>-3349.8854574724701</c:v>
                </c:pt>
                <c:pt idx="14000">
                  <c:v>-3626.51407598587</c:v>
                </c:pt>
                <c:pt idx="14001">
                  <c:v>-3930.1162169141598</c:v>
                </c:pt>
                <c:pt idx="14002">
                  <c:v>-4320.1223103036</c:v>
                </c:pt>
                <c:pt idx="14003">
                  <c:v>-4741.6871237967798</c:v>
                </c:pt>
                <c:pt idx="14004">
                  <c:v>-5066.0882451354901</c:v>
                </c:pt>
                <c:pt idx="14005">
                  <c:v>-5286.8529570556802</c:v>
                </c:pt>
                <c:pt idx="14006">
                  <c:v>-5508.4710525955497</c:v>
                </c:pt>
                <c:pt idx="14007">
                  <c:v>-5797.1905138555303</c:v>
                </c:pt>
                <c:pt idx="14008">
                  <c:v>-6107.4999259706401</c:v>
                </c:pt>
                <c:pt idx="14009">
                  <c:v>-6427.6444902768399</c:v>
                </c:pt>
                <c:pt idx="14010">
                  <c:v>-6735.91846804938</c:v>
                </c:pt>
                <c:pt idx="14011">
                  <c:v>-7022.5261306906996</c:v>
                </c:pt>
                <c:pt idx="14012">
                  <c:v>-7289.4936712644503</c:v>
                </c:pt>
                <c:pt idx="14013">
                  <c:v>-7563.4694553510499</c:v>
                </c:pt>
                <c:pt idx="14014">
                  <c:v>-7856.7019751030803</c:v>
                </c:pt>
                <c:pt idx="14015">
                  <c:v>-8144.2239875967398</c:v>
                </c:pt>
                <c:pt idx="14016">
                  <c:v>-8402.0237907990995</c:v>
                </c:pt>
                <c:pt idx="14017">
                  <c:v>-8641.2659783847303</c:v>
                </c:pt>
                <c:pt idx="14018">
                  <c:v>-8891.3388539832904</c:v>
                </c:pt>
                <c:pt idx="14019">
                  <c:v>-9136.4061045526105</c:v>
                </c:pt>
                <c:pt idx="14020">
                  <c:v>-9361.8303821892605</c:v>
                </c:pt>
                <c:pt idx="14021">
                  <c:v>-9571.0407612768795</c:v>
                </c:pt>
                <c:pt idx="14022">
                  <c:v>-9781.4780620161</c:v>
                </c:pt>
                <c:pt idx="14023">
                  <c:v>-9991.1902437779609</c:v>
                </c:pt>
                <c:pt idx="14024">
                  <c:v>-10208.428674221501</c:v>
                </c:pt>
                <c:pt idx="14025">
                  <c:v>-10418.142762839099</c:v>
                </c:pt>
                <c:pt idx="14026">
                  <c:v>-10604.4472435271</c:v>
                </c:pt>
                <c:pt idx="14027">
                  <c:v>-10770.474631101401</c:v>
                </c:pt>
                <c:pt idx="14028">
                  <c:v>-10934.212532785299</c:v>
                </c:pt>
                <c:pt idx="14029">
                  <c:v>-11103.8194982652</c:v>
                </c:pt>
                <c:pt idx="14030">
                  <c:v>-11266.9667263103</c:v>
                </c:pt>
                <c:pt idx="14031">
                  <c:v>-11427.8651977803</c:v>
                </c:pt>
                <c:pt idx="14032">
                  <c:v>-11586.7737818725</c:v>
                </c:pt>
                <c:pt idx="14033">
                  <c:v>-11736.3720539113</c:v>
                </c:pt>
                <c:pt idx="14034">
                  <c:v>-11874.642260054099</c:v>
                </c:pt>
                <c:pt idx="14035">
                  <c:v>-11983.891858069201</c:v>
                </c:pt>
                <c:pt idx="14036">
                  <c:v>-12073.010314664099</c:v>
                </c:pt>
                <c:pt idx="14037">
                  <c:v>-12165.218733211201</c:v>
                </c:pt>
                <c:pt idx="14038">
                  <c:v>-12252.4923798366</c:v>
                </c:pt>
                <c:pt idx="14039">
                  <c:v>-12368.177865404299</c:v>
                </c:pt>
                <c:pt idx="14040">
                  <c:v>-12497.758982920601</c:v>
                </c:pt>
                <c:pt idx="14041">
                  <c:v>-12592.3691011255</c:v>
                </c:pt>
                <c:pt idx="14042">
                  <c:v>-12669.1138014396</c:v>
                </c:pt>
                <c:pt idx="14043">
                  <c:v>-12758.040310234899</c:v>
                </c:pt>
                <c:pt idx="14044">
                  <c:v>-12840.0255026782</c:v>
                </c:pt>
                <c:pt idx="14045">
                  <c:v>-12867.450185539499</c:v>
                </c:pt>
                <c:pt idx="14046">
                  <c:v>-12894.2887532728</c:v>
                </c:pt>
                <c:pt idx="14047">
                  <c:v>-12952.518418997</c:v>
                </c:pt>
                <c:pt idx="14048">
                  <c:v>-13004.5146896031</c:v>
                </c:pt>
                <c:pt idx="14049">
                  <c:v>-13047.957989832301</c:v>
                </c:pt>
                <c:pt idx="14050">
                  <c:v>-13099.2368698519</c:v>
                </c:pt>
                <c:pt idx="14051">
                  <c:v>-13153.8048478768</c:v>
                </c:pt>
                <c:pt idx="14052">
                  <c:v>-13195.746007262</c:v>
                </c:pt>
                <c:pt idx="14053">
                  <c:v>-13257.293709289899</c:v>
                </c:pt>
                <c:pt idx="14054">
                  <c:v>-13338.6520880606</c:v>
                </c:pt>
                <c:pt idx="14055">
                  <c:v>-13392.567272161599</c:v>
                </c:pt>
                <c:pt idx="14056">
                  <c:v>-13395.9341668211</c:v>
                </c:pt>
                <c:pt idx="14057">
                  <c:v>-13338.2325139123</c:v>
                </c:pt>
                <c:pt idx="14058">
                  <c:v>-13294.4840559649</c:v>
                </c:pt>
                <c:pt idx="14059">
                  <c:v>-13313.7160238249</c:v>
                </c:pt>
                <c:pt idx="14060">
                  <c:v>-13347.177856431201</c:v>
                </c:pt>
                <c:pt idx="14061">
                  <c:v>-13411.4015191219</c:v>
                </c:pt>
                <c:pt idx="14062">
                  <c:v>-13477.7711501575</c:v>
                </c:pt>
                <c:pt idx="14063">
                  <c:v>-13516.9358333169</c:v>
                </c:pt>
                <c:pt idx="14064">
                  <c:v>-13564.487012478099</c:v>
                </c:pt>
                <c:pt idx="14065">
                  <c:v>-13600.1599842826</c:v>
                </c:pt>
                <c:pt idx="14066">
                  <c:v>-13587.974083438499</c:v>
                </c:pt>
                <c:pt idx="14067">
                  <c:v>-13530.3583622322</c:v>
                </c:pt>
                <c:pt idx="14068">
                  <c:v>-13478.1661694583</c:v>
                </c:pt>
                <c:pt idx="14069">
                  <c:v>-13489.145651737001</c:v>
                </c:pt>
                <c:pt idx="14070">
                  <c:v>-13530.9994365727</c:v>
                </c:pt>
                <c:pt idx="14071">
                  <c:v>-13576.232333277099</c:v>
                </c:pt>
                <c:pt idx="14072">
                  <c:v>-13578.288091399099</c:v>
                </c:pt>
                <c:pt idx="14073">
                  <c:v>-13551.367212465</c:v>
                </c:pt>
                <c:pt idx="14074">
                  <c:v>-13557.243549036</c:v>
                </c:pt>
                <c:pt idx="14075">
                  <c:v>-13628.446583086001</c:v>
                </c:pt>
                <c:pt idx="14076">
                  <c:v>-13686.887400026901</c:v>
                </c:pt>
                <c:pt idx="14077">
                  <c:v>-13666.3878973189</c:v>
                </c:pt>
                <c:pt idx="14078">
                  <c:v>-13638.7116557273</c:v>
                </c:pt>
                <c:pt idx="14079">
                  <c:v>-13614.6340726082</c:v>
                </c:pt>
                <c:pt idx="14080">
                  <c:v>-13561.332740064199</c:v>
                </c:pt>
                <c:pt idx="14081">
                  <c:v>-13491.3129898596</c:v>
                </c:pt>
                <c:pt idx="14082">
                  <c:v>-13446.4453864609</c:v>
                </c:pt>
                <c:pt idx="14083">
                  <c:v>-13419.5278577893</c:v>
                </c:pt>
                <c:pt idx="14084">
                  <c:v>-13436.0616268878</c:v>
                </c:pt>
                <c:pt idx="14085">
                  <c:v>-13462.9186284685</c:v>
                </c:pt>
                <c:pt idx="14086">
                  <c:v>-13448.8603472586</c:v>
                </c:pt>
                <c:pt idx="14087">
                  <c:v>-13370.6242234579</c:v>
                </c:pt>
                <c:pt idx="14088">
                  <c:v>-13270.8789383289</c:v>
                </c:pt>
                <c:pt idx="14089">
                  <c:v>-13198.276121471101</c:v>
                </c:pt>
                <c:pt idx="14090">
                  <c:v>-13107.7503073675</c:v>
                </c:pt>
                <c:pt idx="14091">
                  <c:v>-13029.4447405506</c:v>
                </c:pt>
                <c:pt idx="14092">
                  <c:v>-13009.227920515699</c:v>
                </c:pt>
                <c:pt idx="14093">
                  <c:v>-13041.6158307474</c:v>
                </c:pt>
                <c:pt idx="14094">
                  <c:v>-13001.784492766599</c:v>
                </c:pt>
                <c:pt idx="14095">
                  <c:v>-12873.3497427084</c:v>
                </c:pt>
                <c:pt idx="14096">
                  <c:v>-12767.4330838431</c:v>
                </c:pt>
                <c:pt idx="14097">
                  <c:v>-12685.9439996935</c:v>
                </c:pt>
                <c:pt idx="14098">
                  <c:v>-12536.1349959337</c:v>
                </c:pt>
                <c:pt idx="14099">
                  <c:v>-12327.5562350326</c:v>
                </c:pt>
                <c:pt idx="14100">
                  <c:v>-12148.766641101</c:v>
                </c:pt>
                <c:pt idx="14101">
                  <c:v>-11987.049366592601</c:v>
                </c:pt>
                <c:pt idx="14102">
                  <c:v>-11848.283576988901</c:v>
                </c:pt>
                <c:pt idx="14103">
                  <c:v>-11706.787834799899</c:v>
                </c:pt>
                <c:pt idx="14104">
                  <c:v>-11542.542905661599</c:v>
                </c:pt>
                <c:pt idx="14105">
                  <c:v>-11360.860705818801</c:v>
                </c:pt>
                <c:pt idx="14106">
                  <c:v>-11164.491239651399</c:v>
                </c:pt>
                <c:pt idx="14107">
                  <c:v>-10990.992798559901</c:v>
                </c:pt>
                <c:pt idx="14108">
                  <c:v>-10865.088337733199</c:v>
                </c:pt>
                <c:pt idx="14109">
                  <c:v>-10789.486473594799</c:v>
                </c:pt>
                <c:pt idx="14110">
                  <c:v>-10642.8603318512</c:v>
                </c:pt>
                <c:pt idx="14111">
                  <c:v>-10382.0189258101</c:v>
                </c:pt>
                <c:pt idx="14112">
                  <c:v>-10109.5186424638</c:v>
                </c:pt>
                <c:pt idx="14113">
                  <c:v>-9872.8648476480903</c:v>
                </c:pt>
                <c:pt idx="14114">
                  <c:v>-9662.1897676032895</c:v>
                </c:pt>
                <c:pt idx="14115">
                  <c:v>-9420.3167083752105</c:v>
                </c:pt>
                <c:pt idx="14116">
                  <c:v>-9134.5703579363708</c:v>
                </c:pt>
                <c:pt idx="14117">
                  <c:v>-8805.0511931665606</c:v>
                </c:pt>
                <c:pt idx="14118">
                  <c:v>-8483.8055443473404</c:v>
                </c:pt>
                <c:pt idx="14119">
                  <c:v>-8186.9880891910097</c:v>
                </c:pt>
                <c:pt idx="14120">
                  <c:v>-7957.57292365581</c:v>
                </c:pt>
                <c:pt idx="14121">
                  <c:v>-7756.8787681685599</c:v>
                </c:pt>
                <c:pt idx="14122">
                  <c:v>-7524.3713621830702</c:v>
                </c:pt>
                <c:pt idx="14123">
                  <c:v>-7299.1473498184496</c:v>
                </c:pt>
                <c:pt idx="14124">
                  <c:v>-7010.3030682600302</c:v>
                </c:pt>
                <c:pt idx="14125">
                  <c:v>-6662.4549631580503</c:v>
                </c:pt>
                <c:pt idx="14126">
                  <c:v>-6340.2483735489704</c:v>
                </c:pt>
                <c:pt idx="14127">
                  <c:v>-6047.2397276273796</c:v>
                </c:pt>
                <c:pt idx="14128">
                  <c:v>-5755.5725006784996</c:v>
                </c:pt>
                <c:pt idx="14129">
                  <c:v>-5439.5399986909497</c:v>
                </c:pt>
                <c:pt idx="14130">
                  <c:v>-5120.1871418593</c:v>
                </c:pt>
                <c:pt idx="14131">
                  <c:v>-4804.3527717123898</c:v>
                </c:pt>
                <c:pt idx="14132">
                  <c:v>-4519.0108386615302</c:v>
                </c:pt>
                <c:pt idx="14133">
                  <c:v>-4230.5316725739704</c:v>
                </c:pt>
                <c:pt idx="14134">
                  <c:v>-3893.6497607241199</c:v>
                </c:pt>
                <c:pt idx="14135">
                  <c:v>-3520.0616095483101</c:v>
                </c:pt>
                <c:pt idx="14136">
                  <c:v>-3164.6057457309898</c:v>
                </c:pt>
                <c:pt idx="14137">
                  <c:v>-2838.7964387505699</c:v>
                </c:pt>
                <c:pt idx="14138">
                  <c:v>-2487.5916626685098</c:v>
                </c:pt>
                <c:pt idx="14139">
                  <c:v>-2082.2297565697199</c:v>
                </c:pt>
                <c:pt idx="14140">
                  <c:v>-1724.4917158897599</c:v>
                </c:pt>
                <c:pt idx="14141">
                  <c:v>-1458.49286477845</c:v>
                </c:pt>
                <c:pt idx="14142">
                  <c:v>-1170.38207669136</c:v>
                </c:pt>
                <c:pt idx="14143">
                  <c:v>-849.30263906542496</c:v>
                </c:pt>
                <c:pt idx="14144">
                  <c:v>-493.799166770282</c:v>
                </c:pt>
                <c:pt idx="14145">
                  <c:v>-119.738204138478</c:v>
                </c:pt>
                <c:pt idx="14146">
                  <c:v>242.27628880649399</c:v>
                </c:pt>
                <c:pt idx="14147">
                  <c:v>590.562634464962</c:v>
                </c:pt>
                <c:pt idx="14148">
                  <c:v>946.33465090399602</c:v>
                </c:pt>
                <c:pt idx="14149">
                  <c:v>1310.04772939848</c:v>
                </c:pt>
                <c:pt idx="14150">
                  <c:v>1653.12140777784</c:v>
                </c:pt>
                <c:pt idx="14151">
                  <c:v>1990.95865663114</c:v>
                </c:pt>
                <c:pt idx="14152">
                  <c:v>2353.1945768729802</c:v>
                </c:pt>
                <c:pt idx="14153">
                  <c:v>2729.3431803502299</c:v>
                </c:pt>
                <c:pt idx="14154">
                  <c:v>3102.4287294188398</c:v>
                </c:pt>
                <c:pt idx="14155">
                  <c:v>3460.4498788617102</c:v>
                </c:pt>
                <c:pt idx="14156">
                  <c:v>3825.7474630013498</c:v>
                </c:pt>
                <c:pt idx="14157">
                  <c:v>4218.4033774459604</c:v>
                </c:pt>
                <c:pt idx="14158">
                  <c:v>4627.0134488815702</c:v>
                </c:pt>
                <c:pt idx="14159">
                  <c:v>5011.39814523102</c:v>
                </c:pt>
                <c:pt idx="14160">
                  <c:v>5373.12441688745</c:v>
                </c:pt>
                <c:pt idx="14161">
                  <c:v>5777.9387586373696</c:v>
                </c:pt>
                <c:pt idx="14162">
                  <c:v>6182.3144827522901</c:v>
                </c:pt>
                <c:pt idx="14163">
                  <c:v>6527.0656346138703</c:v>
                </c:pt>
                <c:pt idx="14164">
                  <c:v>6866.6251080107204</c:v>
                </c:pt>
                <c:pt idx="14165">
                  <c:v>7226.7508461631296</c:v>
                </c:pt>
                <c:pt idx="14166">
                  <c:v>7620.3305994063203</c:v>
                </c:pt>
                <c:pt idx="14167">
                  <c:v>8025.5108181290998</c:v>
                </c:pt>
                <c:pt idx="14168">
                  <c:v>8428.2607581291995</c:v>
                </c:pt>
                <c:pt idx="14169">
                  <c:v>8831.9903206613199</c:v>
                </c:pt>
                <c:pt idx="14170">
                  <c:v>9236.9512515214592</c:v>
                </c:pt>
                <c:pt idx="14171">
                  <c:v>9644.3558271736601</c:v>
                </c:pt>
                <c:pt idx="14172">
                  <c:v>10068.0565076728</c:v>
                </c:pt>
                <c:pt idx="14173">
                  <c:v>10494.2424716479</c:v>
                </c:pt>
                <c:pt idx="14174">
                  <c:v>10914.0019364035</c:v>
                </c:pt>
                <c:pt idx="14175">
                  <c:v>11341.1099994124</c:v>
                </c:pt>
                <c:pt idx="14176">
                  <c:v>11728.060704052201</c:v>
                </c:pt>
                <c:pt idx="14177">
                  <c:v>12067.8125187649</c:v>
                </c:pt>
                <c:pt idx="14178">
                  <c:v>12428.6555326857</c:v>
                </c:pt>
                <c:pt idx="14179">
                  <c:v>12839.6496185957</c:v>
                </c:pt>
                <c:pt idx="14180">
                  <c:v>13252.773254260201</c:v>
                </c:pt>
                <c:pt idx="14181">
                  <c:v>13673.2488258711</c:v>
                </c:pt>
                <c:pt idx="14182">
                  <c:v>14131.711185243401</c:v>
                </c:pt>
                <c:pt idx="14183">
                  <c:v>14600.8311836869</c:v>
                </c:pt>
                <c:pt idx="14184">
                  <c:v>15076.2784327931</c:v>
                </c:pt>
                <c:pt idx="14185">
                  <c:v>15511.4749295524</c:v>
                </c:pt>
                <c:pt idx="14186">
                  <c:v>15899.4520309247</c:v>
                </c:pt>
                <c:pt idx="14187">
                  <c:v>16278.4329375954</c:v>
                </c:pt>
                <c:pt idx="14188">
                  <c:v>16676.548572076001</c:v>
                </c:pt>
                <c:pt idx="14189">
                  <c:v>17106.9273056739</c:v>
                </c:pt>
                <c:pt idx="14190">
                  <c:v>17553.778061330398</c:v>
                </c:pt>
                <c:pt idx="14191">
                  <c:v>18011.872751915002</c:v>
                </c:pt>
                <c:pt idx="14192">
                  <c:v>18452.444708234099</c:v>
                </c:pt>
                <c:pt idx="14193">
                  <c:v>18867.496592714699</c:v>
                </c:pt>
                <c:pt idx="14194">
                  <c:v>19278.683936938902</c:v>
                </c:pt>
                <c:pt idx="14195">
                  <c:v>19656.1168966802</c:v>
                </c:pt>
                <c:pt idx="14196">
                  <c:v>20019.232683571201</c:v>
                </c:pt>
                <c:pt idx="14197">
                  <c:v>20388.336757871599</c:v>
                </c:pt>
                <c:pt idx="14198">
                  <c:v>20708.938377991301</c:v>
                </c:pt>
                <c:pt idx="14199">
                  <c:v>21108.502240349801</c:v>
                </c:pt>
                <c:pt idx="14200">
                  <c:v>21602.520862215701</c:v>
                </c:pt>
                <c:pt idx="14201">
                  <c:v>22059.505690084501</c:v>
                </c:pt>
                <c:pt idx="14202">
                  <c:v>22458.058992446</c:v>
                </c:pt>
                <c:pt idx="14203">
                  <c:v>22840.653644781101</c:v>
                </c:pt>
                <c:pt idx="14204">
                  <c:v>23250.992169118399</c:v>
                </c:pt>
                <c:pt idx="14205">
                  <c:v>23644.3088414796</c:v>
                </c:pt>
                <c:pt idx="14206">
                  <c:v>23930.685035752798</c:v>
                </c:pt>
                <c:pt idx="14207">
                  <c:v>24178.231580607699</c:v>
                </c:pt>
                <c:pt idx="14208">
                  <c:v>24496.541639267401</c:v>
                </c:pt>
                <c:pt idx="14209">
                  <c:v>24805.635917629101</c:v>
                </c:pt>
                <c:pt idx="14210">
                  <c:v>25125.548221201199</c:v>
                </c:pt>
                <c:pt idx="14211">
                  <c:v>25444.457933051799</c:v>
                </c:pt>
                <c:pt idx="14212">
                  <c:v>25733.170323032798</c:v>
                </c:pt>
                <c:pt idx="14213">
                  <c:v>25977.613402442701</c:v>
                </c:pt>
                <c:pt idx="14214">
                  <c:v>26211.998583187298</c:v>
                </c:pt>
                <c:pt idx="14215">
                  <c:v>26490.452310056298</c:v>
                </c:pt>
                <c:pt idx="14216">
                  <c:v>26785.058775230202</c:v>
                </c:pt>
                <c:pt idx="14217">
                  <c:v>26995.388191133501</c:v>
                </c:pt>
                <c:pt idx="14218">
                  <c:v>27127.057999283701</c:v>
                </c:pt>
                <c:pt idx="14219">
                  <c:v>27258.676383103299</c:v>
                </c:pt>
                <c:pt idx="14220">
                  <c:v>27378.845275093201</c:v>
                </c:pt>
                <c:pt idx="14221">
                  <c:v>27483.082801546701</c:v>
                </c:pt>
                <c:pt idx="14222">
                  <c:v>27586.337623079799</c:v>
                </c:pt>
                <c:pt idx="14223">
                  <c:v>27690.9475308494</c:v>
                </c:pt>
                <c:pt idx="14224">
                  <c:v>27778.631655696001</c:v>
                </c:pt>
                <c:pt idx="14225">
                  <c:v>27841.9047731461</c:v>
                </c:pt>
                <c:pt idx="14226">
                  <c:v>27864.775111778701</c:v>
                </c:pt>
                <c:pt idx="14227">
                  <c:v>27849.441157302201</c:v>
                </c:pt>
                <c:pt idx="14228">
                  <c:v>27848.9363710125</c:v>
                </c:pt>
                <c:pt idx="14229">
                  <c:v>27830.3237090084</c:v>
                </c:pt>
                <c:pt idx="14230">
                  <c:v>27753.303050942701</c:v>
                </c:pt>
                <c:pt idx="14231">
                  <c:v>27656.958410388401</c:v>
                </c:pt>
                <c:pt idx="14232">
                  <c:v>27574.8683448673</c:v>
                </c:pt>
                <c:pt idx="14233">
                  <c:v>27437.017561247099</c:v>
                </c:pt>
                <c:pt idx="14234">
                  <c:v>27220.531991838201</c:v>
                </c:pt>
                <c:pt idx="14235">
                  <c:v>27016.482054488999</c:v>
                </c:pt>
                <c:pt idx="14236">
                  <c:v>26830.038094502699</c:v>
                </c:pt>
                <c:pt idx="14237">
                  <c:v>26627.562815745001</c:v>
                </c:pt>
                <c:pt idx="14238">
                  <c:v>26378.569144077501</c:v>
                </c:pt>
                <c:pt idx="14239">
                  <c:v>26083.956659546398</c:v>
                </c:pt>
                <c:pt idx="14240">
                  <c:v>25741.014303308901</c:v>
                </c:pt>
                <c:pt idx="14241">
                  <c:v>25374.82920176</c:v>
                </c:pt>
                <c:pt idx="14242">
                  <c:v>25002.186075303402</c:v>
                </c:pt>
                <c:pt idx="14243">
                  <c:v>24638.182441160599</c:v>
                </c:pt>
                <c:pt idx="14244">
                  <c:v>24291.996382419398</c:v>
                </c:pt>
                <c:pt idx="14245">
                  <c:v>23932.345476802398</c:v>
                </c:pt>
                <c:pt idx="14246">
                  <c:v>23545.491895851901</c:v>
                </c:pt>
                <c:pt idx="14247">
                  <c:v>23110.140045910699</c:v>
                </c:pt>
                <c:pt idx="14248">
                  <c:v>22630.687056029899</c:v>
                </c:pt>
                <c:pt idx="14249">
                  <c:v>22145.7138494998</c:v>
                </c:pt>
                <c:pt idx="14250">
                  <c:v>21653.8641730995</c:v>
                </c:pt>
                <c:pt idx="14251">
                  <c:v>21115.8605645604</c:v>
                </c:pt>
                <c:pt idx="14252">
                  <c:v>20518.182809600799</c:v>
                </c:pt>
                <c:pt idx="14253">
                  <c:v>19903.007648747302</c:v>
                </c:pt>
                <c:pt idx="14254">
                  <c:v>19298.154818740801</c:v>
                </c:pt>
                <c:pt idx="14255">
                  <c:v>18712.391674062299</c:v>
                </c:pt>
                <c:pt idx="14256">
                  <c:v>18134.4061352926</c:v>
                </c:pt>
                <c:pt idx="14257">
                  <c:v>17566.292516656002</c:v>
                </c:pt>
                <c:pt idx="14258">
                  <c:v>16961.2518491058</c:v>
                </c:pt>
                <c:pt idx="14259">
                  <c:v>16330.436127651599</c:v>
                </c:pt>
                <c:pt idx="14260">
                  <c:v>15712.884152607199</c:v>
                </c:pt>
                <c:pt idx="14261">
                  <c:v>15085.911109971999</c:v>
                </c:pt>
                <c:pt idx="14262">
                  <c:v>14457.7720211987</c:v>
                </c:pt>
                <c:pt idx="14263">
                  <c:v>13802.942914035701</c:v>
                </c:pt>
                <c:pt idx="14264">
                  <c:v>13110.4737123177</c:v>
                </c:pt>
                <c:pt idx="14265">
                  <c:v>12379.5892639591</c:v>
                </c:pt>
                <c:pt idx="14266">
                  <c:v>11677.2823531335</c:v>
                </c:pt>
                <c:pt idx="14267">
                  <c:v>11012.5799355981</c:v>
                </c:pt>
                <c:pt idx="14268">
                  <c:v>10315.6736917952</c:v>
                </c:pt>
                <c:pt idx="14269">
                  <c:v>9629.6844652236996</c:v>
                </c:pt>
                <c:pt idx="14270">
                  <c:v>8960.65397877742</c:v>
                </c:pt>
                <c:pt idx="14271">
                  <c:v>8301.73877203956</c:v>
                </c:pt>
                <c:pt idx="14272">
                  <c:v>7664.5422675538703</c:v>
                </c:pt>
                <c:pt idx="14273">
                  <c:v>7017.4011631167696</c:v>
                </c:pt>
                <c:pt idx="14274">
                  <c:v>6388.3680914693196</c:v>
                </c:pt>
                <c:pt idx="14275">
                  <c:v>5808.8593452924797</c:v>
                </c:pt>
                <c:pt idx="14276">
                  <c:v>5223.9401347034</c:v>
                </c:pt>
                <c:pt idx="14277">
                  <c:v>4544.9230852364899</c:v>
                </c:pt>
                <c:pt idx="14278">
                  <c:v>3838.1265065853499</c:v>
                </c:pt>
                <c:pt idx="14279">
                  <c:v>3206.0008753058401</c:v>
                </c:pt>
                <c:pt idx="14280">
                  <c:v>2602.5680681143099</c:v>
                </c:pt>
                <c:pt idx="14281">
                  <c:v>2032.7962171843301</c:v>
                </c:pt>
                <c:pt idx="14282">
                  <c:v>1488.4432494467801</c:v>
                </c:pt>
                <c:pt idx="14283">
                  <c:v>960.25230522647496</c:v>
                </c:pt>
                <c:pt idx="14284">
                  <c:v>448.04215236073401</c:v>
                </c:pt>
                <c:pt idx="14285">
                  <c:v>-45.807927447746899</c:v>
                </c:pt>
                <c:pt idx="14286">
                  <c:v>-542.31884850039205</c:v>
                </c:pt>
                <c:pt idx="14287">
                  <c:v>-1067.87469671293</c:v>
                </c:pt>
                <c:pt idx="14288">
                  <c:v>-1569.4947224825301</c:v>
                </c:pt>
                <c:pt idx="14289">
                  <c:v>-1998.97913174618</c:v>
                </c:pt>
                <c:pt idx="14290">
                  <c:v>-2388.9707303956802</c:v>
                </c:pt>
                <c:pt idx="14291">
                  <c:v>-2779.4726783221499</c:v>
                </c:pt>
                <c:pt idx="14292">
                  <c:v>-3167.3204076714601</c:v>
                </c:pt>
                <c:pt idx="14293">
                  <c:v>-3539.8705008605798</c:v>
                </c:pt>
                <c:pt idx="14294">
                  <c:v>-3897.8244741930598</c:v>
                </c:pt>
                <c:pt idx="14295">
                  <c:v>-4244.3978550665697</c:v>
                </c:pt>
                <c:pt idx="14296">
                  <c:v>-4558.1624344067204</c:v>
                </c:pt>
                <c:pt idx="14297">
                  <c:v>-4832.0908650391002</c:v>
                </c:pt>
                <c:pt idx="14298">
                  <c:v>-5090.65055269609</c:v>
                </c:pt>
                <c:pt idx="14299">
                  <c:v>-5286.3622331210499</c:v>
                </c:pt>
                <c:pt idx="14300">
                  <c:v>-5444.03796140344</c:v>
                </c:pt>
                <c:pt idx="14301">
                  <c:v>-5629.15792898154</c:v>
                </c:pt>
                <c:pt idx="14302">
                  <c:v>-5837.19546233661</c:v>
                </c:pt>
                <c:pt idx="14303">
                  <c:v>-6037.8139408182897</c:v>
                </c:pt>
                <c:pt idx="14304">
                  <c:v>-6186.4881444426701</c:v>
                </c:pt>
                <c:pt idx="14305">
                  <c:v>-6298.6391753343396</c:v>
                </c:pt>
                <c:pt idx="14306">
                  <c:v>-6411.31468432366</c:v>
                </c:pt>
                <c:pt idx="14307">
                  <c:v>-6516.8688117189904</c:v>
                </c:pt>
                <c:pt idx="14308">
                  <c:v>-6584.4777554437997</c:v>
                </c:pt>
                <c:pt idx="14309">
                  <c:v>-6611.0494338628696</c:v>
                </c:pt>
                <c:pt idx="14310">
                  <c:v>-6593.9028465116698</c:v>
                </c:pt>
                <c:pt idx="14311">
                  <c:v>-6591.0421226072704</c:v>
                </c:pt>
                <c:pt idx="14312">
                  <c:v>-6605.3069853548996</c:v>
                </c:pt>
                <c:pt idx="14313">
                  <c:v>-6573.7678007061404</c:v>
                </c:pt>
                <c:pt idx="14314">
                  <c:v>-6524.2168838060197</c:v>
                </c:pt>
                <c:pt idx="14315">
                  <c:v>-6468.8794720582</c:v>
                </c:pt>
                <c:pt idx="14316">
                  <c:v>-6397.6940511659404</c:v>
                </c:pt>
                <c:pt idx="14317">
                  <c:v>-6304.4605704692704</c:v>
                </c:pt>
                <c:pt idx="14318">
                  <c:v>-6230.8714970205901</c:v>
                </c:pt>
                <c:pt idx="14319">
                  <c:v>-6174.2294165660796</c:v>
                </c:pt>
                <c:pt idx="14320">
                  <c:v>-6087.2219975667704</c:v>
                </c:pt>
                <c:pt idx="14321">
                  <c:v>-5986.7544428249803</c:v>
                </c:pt>
                <c:pt idx="14322">
                  <c:v>-5879.3381647761998</c:v>
                </c:pt>
                <c:pt idx="14323">
                  <c:v>-5769.3585419035599</c:v>
                </c:pt>
                <c:pt idx="14324">
                  <c:v>-5665.4784571971104</c:v>
                </c:pt>
                <c:pt idx="14325">
                  <c:v>-5558.4909440954698</c:v>
                </c:pt>
                <c:pt idx="14326">
                  <c:v>-5405.7170461167398</c:v>
                </c:pt>
                <c:pt idx="14327">
                  <c:v>-5201.6822682219499</c:v>
                </c:pt>
                <c:pt idx="14328">
                  <c:v>-4991.9414860719799</c:v>
                </c:pt>
                <c:pt idx="14329">
                  <c:v>-4847.7692624630799</c:v>
                </c:pt>
                <c:pt idx="14330">
                  <c:v>-4762.4706784325099</c:v>
                </c:pt>
                <c:pt idx="14331">
                  <c:v>-4662.5380644346897</c:v>
                </c:pt>
                <c:pt idx="14332">
                  <c:v>-4539.0121846340999</c:v>
                </c:pt>
                <c:pt idx="14333">
                  <c:v>-4412.0578275745702</c:v>
                </c:pt>
                <c:pt idx="14334">
                  <c:v>-4279.1240918476797</c:v>
                </c:pt>
                <c:pt idx="14335">
                  <c:v>-4120.1512291005201</c:v>
                </c:pt>
                <c:pt idx="14336">
                  <c:v>-3960.6180720070502</c:v>
                </c:pt>
                <c:pt idx="14337">
                  <c:v>-3857.6892110031399</c:v>
                </c:pt>
                <c:pt idx="14338">
                  <c:v>-3794.69184247056</c:v>
                </c:pt>
                <c:pt idx="14339">
                  <c:v>-3714.3269697958199</c:v>
                </c:pt>
                <c:pt idx="14340">
                  <c:v>-3600.5463574121</c:v>
                </c:pt>
                <c:pt idx="14341">
                  <c:v>-3492.8401392885899</c:v>
                </c:pt>
                <c:pt idx="14342">
                  <c:v>-3432.4191287086901</c:v>
                </c:pt>
                <c:pt idx="14343">
                  <c:v>-3392.61255250457</c:v>
                </c:pt>
                <c:pt idx="14344">
                  <c:v>-3345.4435673499602</c:v>
                </c:pt>
                <c:pt idx="14345">
                  <c:v>-3268.6100939247699</c:v>
                </c:pt>
                <c:pt idx="14346">
                  <c:v>-3200.5504531952502</c:v>
                </c:pt>
                <c:pt idx="14347">
                  <c:v>-3179.7089118239001</c:v>
                </c:pt>
                <c:pt idx="14348">
                  <c:v>-3181.20189443646</c:v>
                </c:pt>
                <c:pt idx="14349">
                  <c:v>-3173.4158970530898</c:v>
                </c:pt>
                <c:pt idx="14350">
                  <c:v>-3171.6758998381802</c:v>
                </c:pt>
                <c:pt idx="14351">
                  <c:v>-3203.3729238527299</c:v>
                </c:pt>
                <c:pt idx="14352">
                  <c:v>-3245.43318407068</c:v>
                </c:pt>
                <c:pt idx="14353">
                  <c:v>-3266.77734747568</c:v>
                </c:pt>
                <c:pt idx="14354">
                  <c:v>-3292.31523592949</c:v>
                </c:pt>
                <c:pt idx="14355">
                  <c:v>-3323.4549356183802</c:v>
                </c:pt>
                <c:pt idx="14356">
                  <c:v>-3374.8875677369001</c:v>
                </c:pt>
                <c:pt idx="14357">
                  <c:v>-3452.31973805384</c:v>
                </c:pt>
                <c:pt idx="14358">
                  <c:v>-3545.9396096976998</c:v>
                </c:pt>
                <c:pt idx="14359">
                  <c:v>-3636.9456320019299</c:v>
                </c:pt>
                <c:pt idx="14360">
                  <c:v>-3716.2788432028601</c:v>
                </c:pt>
                <c:pt idx="14361">
                  <c:v>-3799.6396867215099</c:v>
                </c:pt>
                <c:pt idx="14362">
                  <c:v>-3897.20518424184</c:v>
                </c:pt>
                <c:pt idx="14363">
                  <c:v>-4050.8295909076601</c:v>
                </c:pt>
                <c:pt idx="14364">
                  <c:v>-4231.2327532940799</c:v>
                </c:pt>
                <c:pt idx="14365">
                  <c:v>-4388.0577724730201</c:v>
                </c:pt>
                <c:pt idx="14366">
                  <c:v>-4533.1120326010796</c:v>
                </c:pt>
                <c:pt idx="14367">
                  <c:v>-4670.20160683838</c:v>
                </c:pt>
                <c:pt idx="14368">
                  <c:v>-4809.0645682945096</c:v>
                </c:pt>
                <c:pt idx="14369">
                  <c:v>-4945.9062111351204</c:v>
                </c:pt>
                <c:pt idx="14370">
                  <c:v>-5124.5990069413301</c:v>
                </c:pt>
                <c:pt idx="14371">
                  <c:v>-5327.1650725446498</c:v>
                </c:pt>
                <c:pt idx="14372">
                  <c:v>-5497.80578506457</c:v>
                </c:pt>
                <c:pt idx="14373">
                  <c:v>-5652.8623923660398</c:v>
                </c:pt>
                <c:pt idx="14374">
                  <c:v>-5816.8136870414301</c:v>
                </c:pt>
                <c:pt idx="14375">
                  <c:v>-5983.8115374572599</c:v>
                </c:pt>
                <c:pt idx="14376">
                  <c:v>-6130.9193505289504</c:v>
                </c:pt>
                <c:pt idx="14377">
                  <c:v>-6287.8478862928396</c:v>
                </c:pt>
                <c:pt idx="14378">
                  <c:v>-6428.7928278761001</c:v>
                </c:pt>
                <c:pt idx="14379">
                  <c:v>-6569.2913265100797</c:v>
                </c:pt>
                <c:pt idx="14380">
                  <c:v>-6763.3763411154496</c:v>
                </c:pt>
                <c:pt idx="14381">
                  <c:v>-6957.2235292591304</c:v>
                </c:pt>
                <c:pt idx="14382">
                  <c:v>-7100.3243763028804</c:v>
                </c:pt>
                <c:pt idx="14383">
                  <c:v>-7213.8851038364201</c:v>
                </c:pt>
                <c:pt idx="14384">
                  <c:v>-7326.8527423167598</c:v>
                </c:pt>
                <c:pt idx="14385">
                  <c:v>-7468.2136653623202</c:v>
                </c:pt>
                <c:pt idx="14386">
                  <c:v>-7613.9869904523803</c:v>
                </c:pt>
                <c:pt idx="14387">
                  <c:v>-7723.53739807899</c:v>
                </c:pt>
                <c:pt idx="14388">
                  <c:v>-7831.6522264505802</c:v>
                </c:pt>
                <c:pt idx="14389">
                  <c:v>-7924.8704791417304</c:v>
                </c:pt>
                <c:pt idx="14390">
                  <c:v>-8008.7796974965804</c:v>
                </c:pt>
                <c:pt idx="14391">
                  <c:v>-8104.4664958408102</c:v>
                </c:pt>
                <c:pt idx="14392">
                  <c:v>-8135.0584045615897</c:v>
                </c:pt>
                <c:pt idx="14393">
                  <c:v>-8132.1799887909101</c:v>
                </c:pt>
                <c:pt idx="14394">
                  <c:v>-8164.6456908022601</c:v>
                </c:pt>
                <c:pt idx="14395">
                  <c:v>-8203.00333060087</c:v>
                </c:pt>
                <c:pt idx="14396">
                  <c:v>-8257.1713646164808</c:v>
                </c:pt>
                <c:pt idx="14397">
                  <c:v>-8283.8368642103906</c:v>
                </c:pt>
                <c:pt idx="14398">
                  <c:v>-8263.6638659251894</c:v>
                </c:pt>
                <c:pt idx="14399">
                  <c:v>-8239.02692552193</c:v>
                </c:pt>
                <c:pt idx="14400">
                  <c:v>-8207.7176711194898</c:v>
                </c:pt>
                <c:pt idx="14401">
                  <c:v>-8159.3268335925604</c:v>
                </c:pt>
                <c:pt idx="14402">
                  <c:v>-8096.7490355284999</c:v>
                </c:pt>
                <c:pt idx="14403">
                  <c:v>-8032.8308812199002</c:v>
                </c:pt>
                <c:pt idx="14404">
                  <c:v>-7930.1193905703103</c:v>
                </c:pt>
                <c:pt idx="14405">
                  <c:v>-7806.4955147951696</c:v>
                </c:pt>
                <c:pt idx="14406">
                  <c:v>-7720.2370076692496</c:v>
                </c:pt>
                <c:pt idx="14407">
                  <c:v>-7634.6610075553699</c:v>
                </c:pt>
                <c:pt idx="14408">
                  <c:v>-7526.8801940494204</c:v>
                </c:pt>
                <c:pt idx="14409">
                  <c:v>-7405.7677559578096</c:v>
                </c:pt>
                <c:pt idx="14410">
                  <c:v>-7280.8816300128601</c:v>
                </c:pt>
                <c:pt idx="14411">
                  <c:v>-7122.8649638717498</c:v>
                </c:pt>
                <c:pt idx="14412">
                  <c:v>-6942.4349325366402</c:v>
                </c:pt>
                <c:pt idx="14413">
                  <c:v>-6777.2431184796196</c:v>
                </c:pt>
                <c:pt idx="14414">
                  <c:v>-6617.4171766917698</c:v>
                </c:pt>
                <c:pt idx="14415">
                  <c:v>-6434.8265750017299</c:v>
                </c:pt>
                <c:pt idx="14416">
                  <c:v>-6229.9917423013803</c:v>
                </c:pt>
                <c:pt idx="14417">
                  <c:v>-6030.7402847664398</c:v>
                </c:pt>
                <c:pt idx="14418">
                  <c:v>-5828.2262326384798</c:v>
                </c:pt>
                <c:pt idx="14419">
                  <c:v>-5619.7088931832704</c:v>
                </c:pt>
                <c:pt idx="14420">
                  <c:v>-5408.4002106693497</c:v>
                </c:pt>
                <c:pt idx="14421">
                  <c:v>-5197.4167591076302</c:v>
                </c:pt>
                <c:pt idx="14422">
                  <c:v>-4969.02840711116</c:v>
                </c:pt>
                <c:pt idx="14423">
                  <c:v>-4744.3700016036701</c:v>
                </c:pt>
                <c:pt idx="14424">
                  <c:v>-4541.9832432534604</c:v>
                </c:pt>
                <c:pt idx="14425">
                  <c:v>-4339.4622322127198</c:v>
                </c:pt>
                <c:pt idx="14426">
                  <c:v>-4151.75488227596</c:v>
                </c:pt>
                <c:pt idx="14427">
                  <c:v>-3957.6341756858201</c:v>
                </c:pt>
                <c:pt idx="14428">
                  <c:v>-3744.9737018383298</c:v>
                </c:pt>
                <c:pt idx="14429">
                  <c:v>-3581.2139295994202</c:v>
                </c:pt>
                <c:pt idx="14430">
                  <c:v>-3397.7960440813899</c:v>
                </c:pt>
                <c:pt idx="14431">
                  <c:v>-3145.5935114965</c:v>
                </c:pt>
                <c:pt idx="14432">
                  <c:v>-2904.81545131541</c:v>
                </c:pt>
                <c:pt idx="14433">
                  <c:v>-2709.4848232795998</c:v>
                </c:pt>
                <c:pt idx="14434">
                  <c:v>-2552.6120762135702</c:v>
                </c:pt>
                <c:pt idx="14435">
                  <c:v>-2391.7733034164899</c:v>
                </c:pt>
                <c:pt idx="14436">
                  <c:v>-2213.1306593520799</c:v>
                </c:pt>
                <c:pt idx="14437">
                  <c:v>-2004.3019504219301</c:v>
                </c:pt>
                <c:pt idx="14438">
                  <c:v>-1805.85038709783</c:v>
                </c:pt>
                <c:pt idx="14439">
                  <c:v>-1649.5586405069</c:v>
                </c:pt>
                <c:pt idx="14440">
                  <c:v>-1512.2433366595901</c:v>
                </c:pt>
                <c:pt idx="14441">
                  <c:v>-1412.7467734977599</c:v>
                </c:pt>
                <c:pt idx="14442">
                  <c:v>-1331.29399785593</c:v>
                </c:pt>
                <c:pt idx="14443">
                  <c:v>-1241.6631029006601</c:v>
                </c:pt>
                <c:pt idx="14444">
                  <c:v>-1152.3774553230401</c:v>
                </c:pt>
                <c:pt idx="14445">
                  <c:v>-1075.66912491828</c:v>
                </c:pt>
                <c:pt idx="14446">
                  <c:v>-1003.8110546918</c:v>
                </c:pt>
                <c:pt idx="14447">
                  <c:v>-914.19697169532503</c:v>
                </c:pt>
                <c:pt idx="14448">
                  <c:v>-858.78057481448695</c:v>
                </c:pt>
                <c:pt idx="14449">
                  <c:v>-838.83657958945298</c:v>
                </c:pt>
                <c:pt idx="14450">
                  <c:v>-831.51048529348805</c:v>
                </c:pt>
                <c:pt idx="14451">
                  <c:v>-875.438114345852</c:v>
                </c:pt>
                <c:pt idx="14452">
                  <c:v>-888.51088534667804</c:v>
                </c:pt>
                <c:pt idx="14453">
                  <c:v>-863.19113980396196</c:v>
                </c:pt>
                <c:pt idx="14454">
                  <c:v>-875.11665901318599</c:v>
                </c:pt>
                <c:pt idx="14455">
                  <c:v>-892.91166777460296</c:v>
                </c:pt>
                <c:pt idx="14456">
                  <c:v>-933.74897395925404</c:v>
                </c:pt>
                <c:pt idx="14457">
                  <c:v>-992.24438600257804</c:v>
                </c:pt>
                <c:pt idx="14458">
                  <c:v>-1046.6924173283101</c:v>
                </c:pt>
                <c:pt idx="14459">
                  <c:v>-1129.96908585964</c:v>
                </c:pt>
                <c:pt idx="14460">
                  <c:v>-1246.4638641378899</c:v>
                </c:pt>
                <c:pt idx="14461">
                  <c:v>-1373.29731688528</c:v>
                </c:pt>
                <c:pt idx="14462">
                  <c:v>-1504.0724902986101</c:v>
                </c:pt>
                <c:pt idx="14463">
                  <c:v>-1640.0430023925201</c:v>
                </c:pt>
                <c:pt idx="14464">
                  <c:v>-1767.74407333672</c:v>
                </c:pt>
                <c:pt idx="14465">
                  <c:v>-1897.9754938127101</c:v>
                </c:pt>
                <c:pt idx="14466">
                  <c:v>-2084.1683834352102</c:v>
                </c:pt>
                <c:pt idx="14467">
                  <c:v>-2318.0777447990699</c:v>
                </c:pt>
                <c:pt idx="14468">
                  <c:v>-2514.0166056139701</c:v>
                </c:pt>
                <c:pt idx="14469">
                  <c:v>-2663.9317225044501</c:v>
                </c:pt>
                <c:pt idx="14470">
                  <c:v>-2808.5043012414599</c:v>
                </c:pt>
                <c:pt idx="14471">
                  <c:v>-2964.3635071488502</c:v>
                </c:pt>
                <c:pt idx="14472">
                  <c:v>-3165.0439502897302</c:v>
                </c:pt>
                <c:pt idx="14473">
                  <c:v>-3415.28539142518</c:v>
                </c:pt>
                <c:pt idx="14474">
                  <c:v>-3664.1101991618202</c:v>
                </c:pt>
                <c:pt idx="14475">
                  <c:v>-3850.7320088801998</c:v>
                </c:pt>
                <c:pt idx="14476">
                  <c:v>-4017.7505793076798</c:v>
                </c:pt>
                <c:pt idx="14477">
                  <c:v>-4221.7506993345196</c:v>
                </c:pt>
                <c:pt idx="14478">
                  <c:v>-4469.8737827160703</c:v>
                </c:pt>
                <c:pt idx="14479">
                  <c:v>-4712.97353951473</c:v>
                </c:pt>
                <c:pt idx="14480">
                  <c:v>-4914.7872730971603</c:v>
                </c:pt>
                <c:pt idx="14481">
                  <c:v>-5108.0346458796403</c:v>
                </c:pt>
                <c:pt idx="14482">
                  <c:v>-5306.3636446167502</c:v>
                </c:pt>
                <c:pt idx="14483">
                  <c:v>-5550.2921603326304</c:v>
                </c:pt>
                <c:pt idx="14484">
                  <c:v>-5818.3524046872899</c:v>
                </c:pt>
                <c:pt idx="14485">
                  <c:v>-6009.7307628805002</c:v>
                </c:pt>
                <c:pt idx="14486">
                  <c:v>-6121.3483138164802</c:v>
                </c:pt>
                <c:pt idx="14487">
                  <c:v>-6240.8906191237902</c:v>
                </c:pt>
                <c:pt idx="14488">
                  <c:v>-6380.7367365073796</c:v>
                </c:pt>
                <c:pt idx="14489">
                  <c:v>-6573.84351393406</c:v>
                </c:pt>
                <c:pt idx="14490">
                  <c:v>-6824.6962537748004</c:v>
                </c:pt>
                <c:pt idx="14491">
                  <c:v>-7059.5682120645497</c:v>
                </c:pt>
                <c:pt idx="14492">
                  <c:v>-7236.2490763698597</c:v>
                </c:pt>
                <c:pt idx="14493">
                  <c:v>-7315.17747064369</c:v>
                </c:pt>
                <c:pt idx="14494">
                  <c:v>-7400.7241688284503</c:v>
                </c:pt>
                <c:pt idx="14495">
                  <c:v>-7559.3898551833199</c:v>
                </c:pt>
                <c:pt idx="14496">
                  <c:v>-7725.7444874554003</c:v>
                </c:pt>
                <c:pt idx="14497">
                  <c:v>-7845.6052949265404</c:v>
                </c:pt>
                <c:pt idx="14498">
                  <c:v>-7913.34904413599</c:v>
                </c:pt>
                <c:pt idx="14499">
                  <c:v>-7982.52047840878</c:v>
                </c:pt>
                <c:pt idx="14500">
                  <c:v>-8046.7306920815199</c:v>
                </c:pt>
                <c:pt idx="14501">
                  <c:v>-8104.0909817279098</c:v>
                </c:pt>
                <c:pt idx="14502">
                  <c:v>-8149.0590045775498</c:v>
                </c:pt>
                <c:pt idx="14503">
                  <c:v>-8174.83129570446</c:v>
                </c:pt>
                <c:pt idx="14504">
                  <c:v>-8149.1615003204497</c:v>
                </c:pt>
                <c:pt idx="14505">
                  <c:v>-8126.77727742759</c:v>
                </c:pt>
                <c:pt idx="14506">
                  <c:v>-8144.6604806257201</c:v>
                </c:pt>
                <c:pt idx="14507">
                  <c:v>-8137.5344918989704</c:v>
                </c:pt>
                <c:pt idx="14508">
                  <c:v>-8135.8997745479201</c:v>
                </c:pt>
                <c:pt idx="14509">
                  <c:v>-8148.4029475685302</c:v>
                </c:pt>
                <c:pt idx="14510">
                  <c:v>-8155.8268170198698</c:v>
                </c:pt>
                <c:pt idx="14511">
                  <c:v>-8175.2300223457296</c:v>
                </c:pt>
                <c:pt idx="14512">
                  <c:v>-8156.1654817246499</c:v>
                </c:pt>
                <c:pt idx="14513">
                  <c:v>-8062.8746498680302</c:v>
                </c:pt>
                <c:pt idx="14514">
                  <c:v>-7930.8008397764697</c:v>
                </c:pt>
                <c:pt idx="14515">
                  <c:v>-7744.3249174735201</c:v>
                </c:pt>
                <c:pt idx="14516">
                  <c:v>-7566.8396994083196</c:v>
                </c:pt>
                <c:pt idx="14517">
                  <c:v>-7447.5191753590998</c:v>
                </c:pt>
                <c:pt idx="14518">
                  <c:v>-7344.3606059189997</c:v>
                </c:pt>
                <c:pt idx="14519">
                  <c:v>-7249.7439932536099</c:v>
                </c:pt>
                <c:pt idx="14520">
                  <c:v>-7092.3725561953197</c:v>
                </c:pt>
                <c:pt idx="14521">
                  <c:v>-6884.6294402887497</c:v>
                </c:pt>
                <c:pt idx="14522">
                  <c:v>-6724.18384241885</c:v>
                </c:pt>
                <c:pt idx="14523">
                  <c:v>-6619.1678848738902</c:v>
                </c:pt>
                <c:pt idx="14524">
                  <c:v>-6496.6306253989696</c:v>
                </c:pt>
                <c:pt idx="14525">
                  <c:v>-6324.8669534883402</c:v>
                </c:pt>
                <c:pt idx="14526">
                  <c:v>-6133.5719953608896</c:v>
                </c:pt>
                <c:pt idx="14527">
                  <c:v>-5932.5066550447</c:v>
                </c:pt>
                <c:pt idx="14528">
                  <c:v>-5726.2852795741001</c:v>
                </c:pt>
                <c:pt idx="14529">
                  <c:v>-5516.2540954217902</c:v>
                </c:pt>
                <c:pt idx="14530">
                  <c:v>-5319.6786097558497</c:v>
                </c:pt>
                <c:pt idx="14531">
                  <c:v>-5148.4310681864199</c:v>
                </c:pt>
                <c:pt idx="14532">
                  <c:v>-4974.5506484220004</c:v>
                </c:pt>
                <c:pt idx="14533">
                  <c:v>-4765.5761716606303</c:v>
                </c:pt>
                <c:pt idx="14534">
                  <c:v>-4512.67882704572</c:v>
                </c:pt>
                <c:pt idx="14535">
                  <c:v>-4258.6149630711798</c:v>
                </c:pt>
                <c:pt idx="14536">
                  <c:v>-4040.6799363667801</c:v>
                </c:pt>
                <c:pt idx="14537">
                  <c:v>-3877.2864452921099</c:v>
                </c:pt>
                <c:pt idx="14538">
                  <c:v>-3722.6902710551299</c:v>
                </c:pt>
                <c:pt idx="14539">
                  <c:v>-3514.8447786235301</c:v>
                </c:pt>
                <c:pt idx="14540">
                  <c:v>-3281.0628682769502</c:v>
                </c:pt>
                <c:pt idx="14541">
                  <c:v>-3051.1366501611601</c:v>
                </c:pt>
                <c:pt idx="14542">
                  <c:v>-2890.7565277731901</c:v>
                </c:pt>
                <c:pt idx="14543">
                  <c:v>-2784.1711884337401</c:v>
                </c:pt>
                <c:pt idx="14544">
                  <c:v>-2665.1564520639099</c:v>
                </c:pt>
                <c:pt idx="14545">
                  <c:v>-2471.4903383344999</c:v>
                </c:pt>
                <c:pt idx="14546">
                  <c:v>-2245.8891441516098</c:v>
                </c:pt>
                <c:pt idx="14547">
                  <c:v>-2070.3039394715902</c:v>
                </c:pt>
                <c:pt idx="14548">
                  <c:v>-1901.6364093325701</c:v>
                </c:pt>
                <c:pt idx="14549">
                  <c:v>-1752.78935205884</c:v>
                </c:pt>
                <c:pt idx="14550">
                  <c:v>-1620.4829608637101</c:v>
                </c:pt>
                <c:pt idx="14551">
                  <c:v>-1486.47862259878</c:v>
                </c:pt>
                <c:pt idx="14552">
                  <c:v>-1342.25865308365</c:v>
                </c:pt>
                <c:pt idx="14553">
                  <c:v>-1217.04592605269</c:v>
                </c:pt>
                <c:pt idx="14554">
                  <c:v>-1134.93350317368</c:v>
                </c:pt>
                <c:pt idx="14555">
                  <c:v>-1071.20625835281</c:v>
                </c:pt>
                <c:pt idx="14556">
                  <c:v>-991.22984650385399</c:v>
                </c:pt>
                <c:pt idx="14557">
                  <c:v>-874.12355607469794</c:v>
                </c:pt>
                <c:pt idx="14558">
                  <c:v>-755.16478193680598</c:v>
                </c:pt>
                <c:pt idx="14559">
                  <c:v>-658.79707557760105</c:v>
                </c:pt>
                <c:pt idx="14560">
                  <c:v>-595.96763527248504</c:v>
                </c:pt>
                <c:pt idx="14561">
                  <c:v>-564.58109955272801</c:v>
                </c:pt>
                <c:pt idx="14562">
                  <c:v>-542.88759295743898</c:v>
                </c:pt>
                <c:pt idx="14563">
                  <c:v>-500.29834450892503</c:v>
                </c:pt>
                <c:pt idx="14564">
                  <c:v>-407.78764555468302</c:v>
                </c:pt>
                <c:pt idx="14565">
                  <c:v>-319.20146294345898</c:v>
                </c:pt>
                <c:pt idx="14566">
                  <c:v>-276.66933016246901</c:v>
                </c:pt>
                <c:pt idx="14567">
                  <c:v>-286.637197330954</c:v>
                </c:pt>
                <c:pt idx="14568">
                  <c:v>-319.25177152589998</c:v>
                </c:pt>
                <c:pt idx="14569">
                  <c:v>-314.59548945691603</c:v>
                </c:pt>
                <c:pt idx="14570">
                  <c:v>-268.576300425299</c:v>
                </c:pt>
                <c:pt idx="14571">
                  <c:v>-179.33323607262</c:v>
                </c:pt>
                <c:pt idx="14572">
                  <c:v>-124.29175827361099</c:v>
                </c:pt>
                <c:pt idx="14573">
                  <c:v>-135.88065913214001</c:v>
                </c:pt>
                <c:pt idx="14574">
                  <c:v>-175.03462452097901</c:v>
                </c:pt>
                <c:pt idx="14575">
                  <c:v>-222.88294421196801</c:v>
                </c:pt>
                <c:pt idx="14576">
                  <c:v>-220.92970604976301</c:v>
                </c:pt>
                <c:pt idx="14577">
                  <c:v>-172.36638460500001</c:v>
                </c:pt>
                <c:pt idx="14578">
                  <c:v>-112.425492804367</c:v>
                </c:pt>
                <c:pt idx="14579">
                  <c:v>-96.954134629807996</c:v>
                </c:pt>
                <c:pt idx="14580">
                  <c:v>-130.92480990530899</c:v>
                </c:pt>
                <c:pt idx="14581">
                  <c:v>-165.22655425355799</c:v>
                </c:pt>
                <c:pt idx="14582">
                  <c:v>-182.55873526600899</c:v>
                </c:pt>
                <c:pt idx="14583">
                  <c:v>-168.41014060165699</c:v>
                </c:pt>
                <c:pt idx="14584">
                  <c:v>-142.668116180016</c:v>
                </c:pt>
                <c:pt idx="14585">
                  <c:v>-122.09827354225401</c:v>
                </c:pt>
                <c:pt idx="14586">
                  <c:v>-85.759784423826105</c:v>
                </c:pt>
                <c:pt idx="14587">
                  <c:v>-51.616024964664497</c:v>
                </c:pt>
                <c:pt idx="14588">
                  <c:v>-55.1925715668701</c:v>
                </c:pt>
                <c:pt idx="14589">
                  <c:v>-93.619526210218396</c:v>
                </c:pt>
                <c:pt idx="14590">
                  <c:v>-114.80531324459599</c:v>
                </c:pt>
                <c:pt idx="14591">
                  <c:v>-70.876485602297194</c:v>
                </c:pt>
                <c:pt idx="14592">
                  <c:v>3.9772007785599399</c:v>
                </c:pt>
                <c:pt idx="14593">
                  <c:v>79.616947152142501</c:v>
                </c:pt>
                <c:pt idx="14594">
                  <c:v>136.806266673344</c:v>
                </c:pt>
                <c:pt idx="14595">
                  <c:v>184.486698817335</c:v>
                </c:pt>
                <c:pt idx="14596">
                  <c:v>243.98988769963299</c:v>
                </c:pt>
                <c:pt idx="14597">
                  <c:v>328.688114009998</c:v>
                </c:pt>
                <c:pt idx="14598">
                  <c:v>406.56009344278903</c:v>
                </c:pt>
                <c:pt idx="14599">
                  <c:v>455.54933278052698</c:v>
                </c:pt>
                <c:pt idx="14600">
                  <c:v>496.40883264968102</c:v>
                </c:pt>
                <c:pt idx="14601">
                  <c:v>552.18450927363597</c:v>
                </c:pt>
                <c:pt idx="14602">
                  <c:v>642.49732870369598</c:v>
                </c:pt>
                <c:pt idx="14603">
                  <c:v>745.94498185172904</c:v>
                </c:pt>
                <c:pt idx="14604">
                  <c:v>839.75157250262498</c:v>
                </c:pt>
                <c:pt idx="14605">
                  <c:v>921.26033695180104</c:v>
                </c:pt>
                <c:pt idx="14606">
                  <c:v>1011.17757109161</c:v>
                </c:pt>
                <c:pt idx="14607">
                  <c:v>1116.61969630304</c:v>
                </c:pt>
                <c:pt idx="14608">
                  <c:v>1268.7937733053</c:v>
                </c:pt>
                <c:pt idx="14609">
                  <c:v>1449.0774894512699</c:v>
                </c:pt>
                <c:pt idx="14610">
                  <c:v>1600.3530627643199</c:v>
                </c:pt>
                <c:pt idx="14611">
                  <c:v>1724.2316468572301</c:v>
                </c:pt>
                <c:pt idx="14612">
                  <c:v>1806.86640569162</c:v>
                </c:pt>
                <c:pt idx="14613">
                  <c:v>1911.65199082917</c:v>
                </c:pt>
                <c:pt idx="14614">
                  <c:v>2080.79067905799</c:v>
                </c:pt>
                <c:pt idx="14615">
                  <c:v>2261.3828037185399</c:v>
                </c:pt>
                <c:pt idx="14616">
                  <c:v>2410.9179803853399</c:v>
                </c:pt>
                <c:pt idx="14617">
                  <c:v>2543.83194543427</c:v>
                </c:pt>
                <c:pt idx="14618">
                  <c:v>2694.7164653453001</c:v>
                </c:pt>
                <c:pt idx="14619">
                  <c:v>2819.5847365405698</c:v>
                </c:pt>
                <c:pt idx="14620">
                  <c:v>2937.1074909500599</c:v>
                </c:pt>
                <c:pt idx="14621">
                  <c:v>3097.7898455413301</c:v>
                </c:pt>
                <c:pt idx="14622">
                  <c:v>3300.2428359257101</c:v>
                </c:pt>
                <c:pt idx="14623">
                  <c:v>3452.3281538066099</c:v>
                </c:pt>
                <c:pt idx="14624">
                  <c:v>3532.8631693879001</c:v>
                </c:pt>
                <c:pt idx="14625">
                  <c:v>3647.8357643547502</c:v>
                </c:pt>
                <c:pt idx="14626">
                  <c:v>3833.1913660413202</c:v>
                </c:pt>
                <c:pt idx="14627">
                  <c:v>4041.1840391310802</c:v>
                </c:pt>
                <c:pt idx="14628">
                  <c:v>4242.1014711852904</c:v>
                </c:pt>
                <c:pt idx="14629">
                  <c:v>4443.2187128740197</c:v>
                </c:pt>
                <c:pt idx="14630">
                  <c:v>4586.9242339909997</c:v>
                </c:pt>
                <c:pt idx="14631">
                  <c:v>4618.7468471908496</c:v>
                </c:pt>
                <c:pt idx="14632">
                  <c:v>4639.0147589361404</c:v>
                </c:pt>
                <c:pt idx="14633">
                  <c:v>4728.0988275378104</c:v>
                </c:pt>
                <c:pt idx="14634">
                  <c:v>4867.9311454057097</c:v>
                </c:pt>
                <c:pt idx="14635">
                  <c:v>5007.6921524136196</c:v>
                </c:pt>
                <c:pt idx="14636">
                  <c:v>5092.6970388152004</c:v>
                </c:pt>
                <c:pt idx="14637">
                  <c:v>5155.4356537842796</c:v>
                </c:pt>
                <c:pt idx="14638">
                  <c:v>5226.9985283662299</c:v>
                </c:pt>
                <c:pt idx="14639">
                  <c:v>5331.18511714947</c:v>
                </c:pt>
                <c:pt idx="14640">
                  <c:v>5440.3916133411703</c:v>
                </c:pt>
                <c:pt idx="14641">
                  <c:v>5525.8597157844497</c:v>
                </c:pt>
                <c:pt idx="14642">
                  <c:v>5588.4322593460001</c:v>
                </c:pt>
                <c:pt idx="14643">
                  <c:v>5621.23104636684</c:v>
                </c:pt>
                <c:pt idx="14644">
                  <c:v>5621.3971833286096</c:v>
                </c:pt>
                <c:pt idx="14645">
                  <c:v>5608.9093766260703</c:v>
                </c:pt>
                <c:pt idx="14646">
                  <c:v>5590.2830279475702</c:v>
                </c:pt>
                <c:pt idx="14647">
                  <c:v>5560.94504534302</c:v>
                </c:pt>
                <c:pt idx="14648">
                  <c:v>5506.8643708214104</c:v>
                </c:pt>
                <c:pt idx="14649">
                  <c:v>5460.1777763557502</c:v>
                </c:pt>
                <c:pt idx="14650">
                  <c:v>5435.8737995146103</c:v>
                </c:pt>
                <c:pt idx="14651">
                  <c:v>5409.1550330438704</c:v>
                </c:pt>
                <c:pt idx="14652">
                  <c:v>5379.4836621064096</c:v>
                </c:pt>
                <c:pt idx="14653">
                  <c:v>5360.9673068114998</c:v>
                </c:pt>
                <c:pt idx="14654">
                  <c:v>5303.46330909681</c:v>
                </c:pt>
                <c:pt idx="14655">
                  <c:v>5183.9569338196898</c:v>
                </c:pt>
                <c:pt idx="14656">
                  <c:v>5041.3240083354203</c:v>
                </c:pt>
                <c:pt idx="14657">
                  <c:v>4871.8833951324305</c:v>
                </c:pt>
                <c:pt idx="14658">
                  <c:v>4702.4383785055497</c:v>
                </c:pt>
                <c:pt idx="14659">
                  <c:v>4543.75878412767</c:v>
                </c:pt>
                <c:pt idx="14660">
                  <c:v>4384.8235030471797</c:v>
                </c:pt>
                <c:pt idx="14661">
                  <c:v>4230.5444634291298</c:v>
                </c:pt>
                <c:pt idx="14662">
                  <c:v>4064.7129084616099</c:v>
                </c:pt>
                <c:pt idx="14663">
                  <c:v>3873.9240105666299</c:v>
                </c:pt>
                <c:pt idx="14664">
                  <c:v>3673.3233479834198</c:v>
                </c:pt>
                <c:pt idx="14665">
                  <c:v>3461.6004613785699</c:v>
                </c:pt>
                <c:pt idx="14666">
                  <c:v>3232.4968250922698</c:v>
                </c:pt>
                <c:pt idx="14667">
                  <c:v>2995.0604872419099</c:v>
                </c:pt>
                <c:pt idx="14668">
                  <c:v>2797.5223613357598</c:v>
                </c:pt>
                <c:pt idx="14669">
                  <c:v>2588.8462588897601</c:v>
                </c:pt>
                <c:pt idx="14670">
                  <c:v>2315.51347485829</c:v>
                </c:pt>
                <c:pt idx="14671">
                  <c:v>2037.49442036695</c:v>
                </c:pt>
                <c:pt idx="14672">
                  <c:v>1792.00571044239</c:v>
                </c:pt>
                <c:pt idx="14673">
                  <c:v>1567.6647673160601</c:v>
                </c:pt>
                <c:pt idx="14674">
                  <c:v>1325.6488246834101</c:v>
                </c:pt>
                <c:pt idx="14675">
                  <c:v>1065.36623735134</c:v>
                </c:pt>
                <c:pt idx="14676">
                  <c:v>780.62763314467702</c:v>
                </c:pt>
                <c:pt idx="14677">
                  <c:v>479.407354479422</c:v>
                </c:pt>
                <c:pt idx="14678">
                  <c:v>164.396566793896</c:v>
                </c:pt>
                <c:pt idx="14679">
                  <c:v>-135.81669014779399</c:v>
                </c:pt>
                <c:pt idx="14680">
                  <c:v>-391.23836187477298</c:v>
                </c:pt>
                <c:pt idx="14681">
                  <c:v>-629.72526403306995</c:v>
                </c:pt>
                <c:pt idx="14682">
                  <c:v>-888.35657589732205</c:v>
                </c:pt>
                <c:pt idx="14683">
                  <c:v>-1168.1870608495899</c:v>
                </c:pt>
                <c:pt idx="14684">
                  <c:v>-1441.8739717037299</c:v>
                </c:pt>
                <c:pt idx="14685">
                  <c:v>-1697.50239506706</c:v>
                </c:pt>
                <c:pt idx="14686">
                  <c:v>-1945.94646285313</c:v>
                </c:pt>
                <c:pt idx="14687">
                  <c:v>-2182.6457370794601</c:v>
                </c:pt>
                <c:pt idx="14688">
                  <c:v>-2411.6828199787801</c:v>
                </c:pt>
                <c:pt idx="14689">
                  <c:v>-2640.89883104416</c:v>
                </c:pt>
                <c:pt idx="14690">
                  <c:v>-2880.6448022091499</c:v>
                </c:pt>
                <c:pt idx="14691">
                  <c:v>-3125.2567579750498</c:v>
                </c:pt>
                <c:pt idx="14692">
                  <c:v>-3358.40194808353</c:v>
                </c:pt>
                <c:pt idx="14693">
                  <c:v>-3583.5970987065598</c:v>
                </c:pt>
                <c:pt idx="14694">
                  <c:v>-3798.0841091084399</c:v>
                </c:pt>
                <c:pt idx="14695">
                  <c:v>-3993.2836887971798</c:v>
                </c:pt>
                <c:pt idx="14696">
                  <c:v>-4167.4757934695199</c:v>
                </c:pt>
                <c:pt idx="14697">
                  <c:v>-4324.5459154652199</c:v>
                </c:pt>
                <c:pt idx="14698">
                  <c:v>-4459.8018763803102</c:v>
                </c:pt>
                <c:pt idx="14699">
                  <c:v>-4588.6744110237896</c:v>
                </c:pt>
                <c:pt idx="14700">
                  <c:v>-4727.0265315379402</c:v>
                </c:pt>
                <c:pt idx="14701">
                  <c:v>-4902.5949136022</c:v>
                </c:pt>
                <c:pt idx="14702">
                  <c:v>-5070.3487375177101</c:v>
                </c:pt>
                <c:pt idx="14703">
                  <c:v>-5186.0200982388596</c:v>
                </c:pt>
                <c:pt idx="14704">
                  <c:v>-5286.9749414583403</c:v>
                </c:pt>
                <c:pt idx="14705">
                  <c:v>-5372.5871488136099</c:v>
                </c:pt>
                <c:pt idx="14706">
                  <c:v>-5453.4665456112998</c:v>
                </c:pt>
                <c:pt idx="14707">
                  <c:v>-5536.4910309595298</c:v>
                </c:pt>
                <c:pt idx="14708">
                  <c:v>-5619.2293052967298</c:v>
                </c:pt>
                <c:pt idx="14709">
                  <c:v>-5720.5541777358303</c:v>
                </c:pt>
                <c:pt idx="14710">
                  <c:v>-5778.2005344764602</c:v>
                </c:pt>
                <c:pt idx="14711">
                  <c:v>-5757.2346696831601</c:v>
                </c:pt>
                <c:pt idx="14712">
                  <c:v>-5713.7834570332698</c:v>
                </c:pt>
                <c:pt idx="14713">
                  <c:v>-5671.3544633418996</c:v>
                </c:pt>
                <c:pt idx="14714">
                  <c:v>-5656.2542607324604</c:v>
                </c:pt>
                <c:pt idx="14715">
                  <c:v>-5655.1236277108701</c:v>
                </c:pt>
                <c:pt idx="14716">
                  <c:v>-5658.5460614417198</c:v>
                </c:pt>
                <c:pt idx="14717">
                  <c:v>-5656.1462052200304</c:v>
                </c:pt>
                <c:pt idx="14718">
                  <c:v>-5632.7633513852197</c:v>
                </c:pt>
                <c:pt idx="14719">
                  <c:v>-5589.2743684195702</c:v>
                </c:pt>
                <c:pt idx="14720">
                  <c:v>-5493.34360036419</c:v>
                </c:pt>
                <c:pt idx="14721">
                  <c:v>-5382.2016683891597</c:v>
                </c:pt>
                <c:pt idx="14722">
                  <c:v>-5305.74720535099</c:v>
                </c:pt>
                <c:pt idx="14723">
                  <c:v>-5251.4029007939898</c:v>
                </c:pt>
                <c:pt idx="14724">
                  <c:v>-5212.6056538400499</c:v>
                </c:pt>
                <c:pt idx="14725">
                  <c:v>-5162.0802510824496</c:v>
                </c:pt>
                <c:pt idx="14726">
                  <c:v>-5102.5136784956603</c:v>
                </c:pt>
                <c:pt idx="14727">
                  <c:v>-5026.3111570628498</c:v>
                </c:pt>
                <c:pt idx="14728">
                  <c:v>-4913.9095960365903</c:v>
                </c:pt>
                <c:pt idx="14729">
                  <c:v>-4785.9451913379498</c:v>
                </c:pt>
                <c:pt idx="14730">
                  <c:v>-4661.8849613784896</c:v>
                </c:pt>
                <c:pt idx="14731">
                  <c:v>-4526.7335835276999</c:v>
                </c:pt>
                <c:pt idx="14732">
                  <c:v>-4367.63090153136</c:v>
                </c:pt>
                <c:pt idx="14733">
                  <c:v>-4203.3972276193199</c:v>
                </c:pt>
                <c:pt idx="14734">
                  <c:v>-4049.9529755978501</c:v>
                </c:pt>
                <c:pt idx="14735">
                  <c:v>-3927.8850700472899</c:v>
                </c:pt>
                <c:pt idx="14736">
                  <c:v>-3831.2797756432501</c:v>
                </c:pt>
                <c:pt idx="14737">
                  <c:v>-3723.6580665016299</c:v>
                </c:pt>
                <c:pt idx="14738">
                  <c:v>-3600.4527786325798</c:v>
                </c:pt>
                <c:pt idx="14739">
                  <c:v>-3485.3755304302199</c:v>
                </c:pt>
                <c:pt idx="14740">
                  <c:v>-3377.3984842076902</c:v>
                </c:pt>
                <c:pt idx="14741">
                  <c:v>-3252.4228677907099</c:v>
                </c:pt>
                <c:pt idx="14742">
                  <c:v>-3101.8949291366098</c:v>
                </c:pt>
                <c:pt idx="14743">
                  <c:v>-2967.9883410439002</c:v>
                </c:pt>
                <c:pt idx="14744">
                  <c:v>-2887.27791303089</c:v>
                </c:pt>
                <c:pt idx="14745">
                  <c:v>-2818.3754389782698</c:v>
                </c:pt>
                <c:pt idx="14746">
                  <c:v>-2732.1846439050601</c:v>
                </c:pt>
                <c:pt idx="14747">
                  <c:v>-2617.8573882222399</c:v>
                </c:pt>
                <c:pt idx="14748">
                  <c:v>-2498.9930997971601</c:v>
                </c:pt>
                <c:pt idx="14749">
                  <c:v>-2389.1077213670701</c:v>
                </c:pt>
                <c:pt idx="14750">
                  <c:v>-2287.99693306052</c:v>
                </c:pt>
                <c:pt idx="14751">
                  <c:v>-2201.7349103492502</c:v>
                </c:pt>
                <c:pt idx="14752">
                  <c:v>-2133.8209449494002</c:v>
                </c:pt>
                <c:pt idx="14753">
                  <c:v>-2078.7757783339898</c:v>
                </c:pt>
                <c:pt idx="14754">
                  <c:v>-2056.7305901265099</c:v>
                </c:pt>
                <c:pt idx="14755">
                  <c:v>-2051.9851142560501</c:v>
                </c:pt>
                <c:pt idx="14756">
                  <c:v>-2033.3549679934999</c:v>
                </c:pt>
                <c:pt idx="14757">
                  <c:v>-1974.1993975713999</c:v>
                </c:pt>
                <c:pt idx="14758">
                  <c:v>-1900.81365265051</c:v>
                </c:pt>
                <c:pt idx="14759">
                  <c:v>-1865.73733875685</c:v>
                </c:pt>
                <c:pt idx="14760">
                  <c:v>-1842.9686307736099</c:v>
                </c:pt>
                <c:pt idx="14761">
                  <c:v>-1840.8173555364899</c:v>
                </c:pt>
                <c:pt idx="14762">
                  <c:v>-1845.1867103248801</c:v>
                </c:pt>
                <c:pt idx="14763">
                  <c:v>-1841.1653604358301</c:v>
                </c:pt>
                <c:pt idx="14764">
                  <c:v>-1834.3216161415</c:v>
                </c:pt>
                <c:pt idx="14765">
                  <c:v>-1820.53784906479</c:v>
                </c:pt>
                <c:pt idx="14766">
                  <c:v>-1821.07592643475</c:v>
                </c:pt>
                <c:pt idx="14767">
                  <c:v>-1842.34404363303</c:v>
                </c:pt>
                <c:pt idx="14768">
                  <c:v>-1855.7325181757601</c:v>
                </c:pt>
                <c:pt idx="14769">
                  <c:v>-1867.80929828281</c:v>
                </c:pt>
                <c:pt idx="14770">
                  <c:v>-1907.9432949624399</c:v>
                </c:pt>
                <c:pt idx="14771">
                  <c:v>-1968.9870398399401</c:v>
                </c:pt>
                <c:pt idx="14772">
                  <c:v>-2020.82164399108</c:v>
                </c:pt>
                <c:pt idx="14773">
                  <c:v>-2044.8693862959899</c:v>
                </c:pt>
                <c:pt idx="14774">
                  <c:v>-2061.7438985660801</c:v>
                </c:pt>
                <c:pt idx="14775">
                  <c:v>-2086.4237705026098</c:v>
                </c:pt>
                <c:pt idx="14776">
                  <c:v>-2131.2455617729202</c:v>
                </c:pt>
                <c:pt idx="14777">
                  <c:v>-2188.1243006136401</c:v>
                </c:pt>
                <c:pt idx="14778">
                  <c:v>-2228.7103204455202</c:v>
                </c:pt>
                <c:pt idx="14779">
                  <c:v>-2226.0739827325501</c:v>
                </c:pt>
                <c:pt idx="14780">
                  <c:v>-2213.9084822444202</c:v>
                </c:pt>
                <c:pt idx="14781">
                  <c:v>-2242.7025878591999</c:v>
                </c:pt>
                <c:pt idx="14782">
                  <c:v>-2285.13578336825</c:v>
                </c:pt>
                <c:pt idx="14783">
                  <c:v>-2292.1571306913702</c:v>
                </c:pt>
                <c:pt idx="14784">
                  <c:v>-2254.88981175872</c:v>
                </c:pt>
                <c:pt idx="14785">
                  <c:v>-2229.6911385818898</c:v>
                </c:pt>
                <c:pt idx="14786">
                  <c:v>-2246.2080844847001</c:v>
                </c:pt>
                <c:pt idx="14787">
                  <c:v>-2284.2387719671201</c:v>
                </c:pt>
                <c:pt idx="14788">
                  <c:v>-2257.92233467916</c:v>
                </c:pt>
                <c:pt idx="14789">
                  <c:v>-2174.7422355205499</c:v>
                </c:pt>
                <c:pt idx="14790">
                  <c:v>-2102.8831131002999</c:v>
                </c:pt>
                <c:pt idx="14791">
                  <c:v>-2060.57615578585</c:v>
                </c:pt>
                <c:pt idx="14792">
                  <c:v>-2036.0692145759001</c:v>
                </c:pt>
                <c:pt idx="14793">
                  <c:v>-2001.0513960020401</c:v>
                </c:pt>
                <c:pt idx="14794">
                  <c:v>-1968.61600091114</c:v>
                </c:pt>
                <c:pt idx="14795">
                  <c:v>-1918.81273790823</c:v>
                </c:pt>
                <c:pt idx="14796">
                  <c:v>-1829.2512691083</c:v>
                </c:pt>
                <c:pt idx="14797">
                  <c:v>-1721.0943226785901</c:v>
                </c:pt>
                <c:pt idx="14798">
                  <c:v>-1618.3130083326</c:v>
                </c:pt>
                <c:pt idx="14799">
                  <c:v>-1547.3304910837201</c:v>
                </c:pt>
                <c:pt idx="14800">
                  <c:v>-1481.43275317435</c:v>
                </c:pt>
                <c:pt idx="14801">
                  <c:v>-1387.4943476139599</c:v>
                </c:pt>
                <c:pt idx="14802">
                  <c:v>-1223.5338019032099</c:v>
                </c:pt>
                <c:pt idx="14803">
                  <c:v>-1049.8497781900501</c:v>
                </c:pt>
                <c:pt idx="14804">
                  <c:v>-928.73549272738205</c:v>
                </c:pt>
                <c:pt idx="14805">
                  <c:v>-786.04556681151496</c:v>
                </c:pt>
                <c:pt idx="14806">
                  <c:v>-643.25027040404905</c:v>
                </c:pt>
                <c:pt idx="14807">
                  <c:v>-511.38483425195301</c:v>
                </c:pt>
                <c:pt idx="14808">
                  <c:v>-369.60958024280501</c:v>
                </c:pt>
                <c:pt idx="14809">
                  <c:v>-248.79685928319901</c:v>
                </c:pt>
                <c:pt idx="14810">
                  <c:v>-100.807899526331</c:v>
                </c:pt>
                <c:pt idx="14811">
                  <c:v>93.965138611221207</c:v>
                </c:pt>
                <c:pt idx="14812">
                  <c:v>282.39145472432301</c:v>
                </c:pt>
                <c:pt idx="14813">
                  <c:v>477.123179691411</c:v>
                </c:pt>
                <c:pt idx="14814">
                  <c:v>662.77668366844705</c:v>
                </c:pt>
                <c:pt idx="14815">
                  <c:v>830.388611308073</c:v>
                </c:pt>
                <c:pt idx="14816">
                  <c:v>998.99867898872196</c:v>
                </c:pt>
                <c:pt idx="14817">
                  <c:v>1210.58194787756</c:v>
                </c:pt>
                <c:pt idx="14818">
                  <c:v>1457.09067512664</c:v>
                </c:pt>
                <c:pt idx="14819">
                  <c:v>1686.1192667119201</c:v>
                </c:pt>
                <c:pt idx="14820">
                  <c:v>1865.4061005677399</c:v>
                </c:pt>
                <c:pt idx="14821">
                  <c:v>2024.85451606179</c:v>
                </c:pt>
                <c:pt idx="14822">
                  <c:v>2192.3894533118</c:v>
                </c:pt>
                <c:pt idx="14823">
                  <c:v>2342.1093000690798</c:v>
                </c:pt>
                <c:pt idx="14824">
                  <c:v>2501.4107903127501</c:v>
                </c:pt>
                <c:pt idx="14825">
                  <c:v>2691.72369124024</c:v>
                </c:pt>
                <c:pt idx="14826">
                  <c:v>2903.1193434340398</c:v>
                </c:pt>
                <c:pt idx="14827">
                  <c:v>3112.78863265463</c:v>
                </c:pt>
                <c:pt idx="14828">
                  <c:v>3302.6043713149902</c:v>
                </c:pt>
                <c:pt idx="14829">
                  <c:v>3473.6367756842501</c:v>
                </c:pt>
                <c:pt idx="14830">
                  <c:v>3663.9504866163602</c:v>
                </c:pt>
                <c:pt idx="14831">
                  <c:v>3880.9349733213699</c:v>
                </c:pt>
                <c:pt idx="14832">
                  <c:v>4043.5079496165199</c:v>
                </c:pt>
                <c:pt idx="14833">
                  <c:v>4139.9894131076599</c:v>
                </c:pt>
                <c:pt idx="14834">
                  <c:v>4246.7698946845803</c:v>
                </c:pt>
                <c:pt idx="14835">
                  <c:v>4383.1088669140399</c:v>
                </c:pt>
                <c:pt idx="14836">
                  <c:v>4539.9059789232597</c:v>
                </c:pt>
                <c:pt idx="14837">
                  <c:v>4655.9767135083002</c:v>
                </c:pt>
                <c:pt idx="14838">
                  <c:v>4711.4051274466001</c:v>
                </c:pt>
                <c:pt idx="14839">
                  <c:v>4750.0307151889101</c:v>
                </c:pt>
                <c:pt idx="14840">
                  <c:v>4822.0058363520502</c:v>
                </c:pt>
                <c:pt idx="14841">
                  <c:v>4907.6693616952898</c:v>
                </c:pt>
                <c:pt idx="14842">
                  <c:v>4973.2453678449901</c:v>
                </c:pt>
                <c:pt idx="14843">
                  <c:v>5004.3388860846499</c:v>
                </c:pt>
                <c:pt idx="14844">
                  <c:v>5006.2181303931102</c:v>
                </c:pt>
                <c:pt idx="14845">
                  <c:v>4999.0336258941097</c:v>
                </c:pt>
                <c:pt idx="14846">
                  <c:v>4978.9088704041396</c:v>
                </c:pt>
                <c:pt idx="14847">
                  <c:v>4948.9607879991499</c:v>
                </c:pt>
                <c:pt idx="14848">
                  <c:v>4909.8138924303703</c:v>
                </c:pt>
                <c:pt idx="14849">
                  <c:v>4856.8078810614197</c:v>
                </c:pt>
                <c:pt idx="14850">
                  <c:v>4797.5523400149796</c:v>
                </c:pt>
                <c:pt idx="14851">
                  <c:v>4718.0257899254002</c:v>
                </c:pt>
                <c:pt idx="14852">
                  <c:v>4595.2845324699001</c:v>
                </c:pt>
                <c:pt idx="14853">
                  <c:v>4435.9002101258702</c:v>
                </c:pt>
                <c:pt idx="14854">
                  <c:v>4225.5316830851298</c:v>
                </c:pt>
                <c:pt idx="14855">
                  <c:v>4018.9184545573598</c:v>
                </c:pt>
                <c:pt idx="14856">
                  <c:v>3845.8771726248701</c:v>
                </c:pt>
                <c:pt idx="14857">
                  <c:v>3650.5997506087501</c:v>
                </c:pt>
                <c:pt idx="14858">
                  <c:v>3468.9302416936298</c:v>
                </c:pt>
                <c:pt idx="14859">
                  <c:v>3272.95184976377</c:v>
                </c:pt>
                <c:pt idx="14860">
                  <c:v>3015.3132557751301</c:v>
                </c:pt>
                <c:pt idx="14861">
                  <c:v>2701.7696204252902</c:v>
                </c:pt>
                <c:pt idx="14862">
                  <c:v>2374.0272237796798</c:v>
                </c:pt>
                <c:pt idx="14863">
                  <c:v>2068.24607528252</c:v>
                </c:pt>
                <c:pt idx="14864">
                  <c:v>1748.2126085295799</c:v>
                </c:pt>
                <c:pt idx="14865">
                  <c:v>1434.2964048435001</c:v>
                </c:pt>
                <c:pt idx="14866">
                  <c:v>1137.35138765745</c:v>
                </c:pt>
                <c:pt idx="14867">
                  <c:v>829.08782626205505</c:v>
                </c:pt>
                <c:pt idx="14868">
                  <c:v>497.62813742696699</c:v>
                </c:pt>
                <c:pt idx="14869">
                  <c:v>128.59064282037801</c:v>
                </c:pt>
                <c:pt idx="14870">
                  <c:v>-257.03567887592499</c:v>
                </c:pt>
                <c:pt idx="14871">
                  <c:v>-636.39762541305402</c:v>
                </c:pt>
                <c:pt idx="14872">
                  <c:v>-1052.76548703246</c:v>
                </c:pt>
                <c:pt idx="14873">
                  <c:v>-1509.2690976978399</c:v>
                </c:pt>
                <c:pt idx="14874">
                  <c:v>-2020.7755023033999</c:v>
                </c:pt>
                <c:pt idx="14875">
                  <c:v>-2546.7177256791701</c:v>
                </c:pt>
                <c:pt idx="14876">
                  <c:v>-2943.4723434791699</c:v>
                </c:pt>
                <c:pt idx="14877">
                  <c:v>-3235.66178167825</c:v>
                </c:pt>
                <c:pt idx="14878">
                  <c:v>-3560.7958564202499</c:v>
                </c:pt>
                <c:pt idx="14879">
                  <c:v>-3931.92524367243</c:v>
                </c:pt>
                <c:pt idx="14880">
                  <c:v>-4333.55258213867</c:v>
                </c:pt>
                <c:pt idx="14881">
                  <c:v>-4747.2523453653903</c:v>
                </c:pt>
                <c:pt idx="14882">
                  <c:v>-5143.0089091558502</c:v>
                </c:pt>
                <c:pt idx="14883">
                  <c:v>-5512.9289619761503</c:v>
                </c:pt>
                <c:pt idx="14884">
                  <c:v>-5915.8695610845298</c:v>
                </c:pt>
                <c:pt idx="14885">
                  <c:v>-6358.6659278313</c:v>
                </c:pt>
                <c:pt idx="14886">
                  <c:v>-6787.8989435189496</c:v>
                </c:pt>
                <c:pt idx="14887">
                  <c:v>-7236.6163259225405</c:v>
                </c:pt>
                <c:pt idx="14888">
                  <c:v>-7631.2905414388897</c:v>
                </c:pt>
                <c:pt idx="14889">
                  <c:v>-7948.4895524847998</c:v>
                </c:pt>
                <c:pt idx="14890">
                  <c:v>-8267.3348719633505</c:v>
                </c:pt>
                <c:pt idx="14891">
                  <c:v>-8657.1139472490104</c:v>
                </c:pt>
                <c:pt idx="14892">
                  <c:v>-8991.4136521767505</c:v>
                </c:pt>
                <c:pt idx="14893">
                  <c:v>-9204.0578518846705</c:v>
                </c:pt>
                <c:pt idx="14894">
                  <c:v>-9437.1558071529798</c:v>
                </c:pt>
                <c:pt idx="14895">
                  <c:v>-9645.8703739374596</c:v>
                </c:pt>
                <c:pt idx="14896">
                  <c:v>-9871.8630273355702</c:v>
                </c:pt>
                <c:pt idx="14897">
                  <c:v>-10131.3807872588</c:v>
                </c:pt>
                <c:pt idx="14898">
                  <c:v>-10373.703795958399</c:v>
                </c:pt>
                <c:pt idx="14899">
                  <c:v>-10583.912139242701</c:v>
                </c:pt>
                <c:pt idx="14900">
                  <c:v>-10769.437564705</c:v>
                </c:pt>
                <c:pt idx="14901">
                  <c:v>-10938.597007930301</c:v>
                </c:pt>
                <c:pt idx="14902">
                  <c:v>-11057.746865025299</c:v>
                </c:pt>
                <c:pt idx="14903">
                  <c:v>-11149.558715942399</c:v>
                </c:pt>
                <c:pt idx="14904">
                  <c:v>-11236.5556820662</c:v>
                </c:pt>
                <c:pt idx="14905">
                  <c:v>-11302.3844224197</c:v>
                </c:pt>
                <c:pt idx="14906">
                  <c:v>-11360.3227592024</c:v>
                </c:pt>
                <c:pt idx="14907">
                  <c:v>-11384.1868171919</c:v>
                </c:pt>
                <c:pt idx="14908">
                  <c:v>-11364.3279531604</c:v>
                </c:pt>
                <c:pt idx="14909">
                  <c:v>-11338.628078142399</c:v>
                </c:pt>
                <c:pt idx="14910">
                  <c:v>-11286.2745808449</c:v>
                </c:pt>
                <c:pt idx="14911">
                  <c:v>-11199.974187965399</c:v>
                </c:pt>
                <c:pt idx="14912">
                  <c:v>-11102.653718211001</c:v>
                </c:pt>
                <c:pt idx="14913">
                  <c:v>-11009.1162551291</c:v>
                </c:pt>
                <c:pt idx="14914">
                  <c:v>-10890.332339639201</c:v>
                </c:pt>
                <c:pt idx="14915">
                  <c:v>-10725.9225241195</c:v>
                </c:pt>
                <c:pt idx="14916">
                  <c:v>-10538.9407438458</c:v>
                </c:pt>
                <c:pt idx="14917">
                  <c:v>-10311.8899900301</c:v>
                </c:pt>
                <c:pt idx="14918">
                  <c:v>-10042.5681032866</c:v>
                </c:pt>
                <c:pt idx="14919">
                  <c:v>-9763.7609331670592</c:v>
                </c:pt>
                <c:pt idx="14920">
                  <c:v>-9483.2647565852803</c:v>
                </c:pt>
                <c:pt idx="14921">
                  <c:v>-9244.6539348685401</c:v>
                </c:pt>
                <c:pt idx="14922">
                  <c:v>-9006.2809487497198</c:v>
                </c:pt>
                <c:pt idx="14923">
                  <c:v>-8703.80901578872</c:v>
                </c:pt>
                <c:pt idx="14924">
                  <c:v>-8377.0985897842402</c:v>
                </c:pt>
                <c:pt idx="14925">
                  <c:v>-8038.60210110765</c:v>
                </c:pt>
                <c:pt idx="14926">
                  <c:v>-7658.8691001015904</c:v>
                </c:pt>
                <c:pt idx="14927">
                  <c:v>-7230.0444117470597</c:v>
                </c:pt>
                <c:pt idx="14928">
                  <c:v>-6788.0037494895496</c:v>
                </c:pt>
                <c:pt idx="14929">
                  <c:v>-6365.3688363687097</c:v>
                </c:pt>
                <c:pt idx="14930">
                  <c:v>-5952.19847280043</c:v>
                </c:pt>
                <c:pt idx="14931">
                  <c:v>-5507.32383437524</c:v>
                </c:pt>
                <c:pt idx="14932">
                  <c:v>-5037.68182374351</c:v>
                </c:pt>
                <c:pt idx="14933">
                  <c:v>-4548.2695541564699</c:v>
                </c:pt>
                <c:pt idx="14934">
                  <c:v>-4054.5441738465802</c:v>
                </c:pt>
                <c:pt idx="14935">
                  <c:v>-3567.6018790476501</c:v>
                </c:pt>
                <c:pt idx="14936">
                  <c:v>-3096.6243740269001</c:v>
                </c:pt>
                <c:pt idx="14937">
                  <c:v>-2622.1019862411699</c:v>
                </c:pt>
                <c:pt idx="14938">
                  <c:v>-2121.3926309408998</c:v>
                </c:pt>
                <c:pt idx="14939">
                  <c:v>-1607.91435325979</c:v>
                </c:pt>
                <c:pt idx="14940">
                  <c:v>-1123.2401390520599</c:v>
                </c:pt>
                <c:pt idx="14941">
                  <c:v>-647.066542513939</c:v>
                </c:pt>
                <c:pt idx="14942">
                  <c:v>-133.810848454709</c:v>
                </c:pt>
                <c:pt idx="14943">
                  <c:v>373.496613980164</c:v>
                </c:pt>
                <c:pt idx="14944">
                  <c:v>895.03306878477599</c:v>
                </c:pt>
                <c:pt idx="14945">
                  <c:v>1419.0052528569599</c:v>
                </c:pt>
                <c:pt idx="14946">
                  <c:v>1911.26403508055</c:v>
                </c:pt>
                <c:pt idx="14947">
                  <c:v>2409.1242729883002</c:v>
                </c:pt>
                <c:pt idx="14948">
                  <c:v>2924.3149561543501</c:v>
                </c:pt>
                <c:pt idx="14949">
                  <c:v>3435.5720410038698</c:v>
                </c:pt>
                <c:pt idx="14950">
                  <c:v>3937.9180894613601</c:v>
                </c:pt>
                <c:pt idx="14951">
                  <c:v>4422.8016019568604</c:v>
                </c:pt>
                <c:pt idx="14952">
                  <c:v>4889.6897258614499</c:v>
                </c:pt>
                <c:pt idx="14953">
                  <c:v>5335.7205534903896</c:v>
                </c:pt>
                <c:pt idx="14954">
                  <c:v>5737.20777746153</c:v>
                </c:pt>
                <c:pt idx="14955">
                  <c:v>6131.0761941393303</c:v>
                </c:pt>
                <c:pt idx="14956">
                  <c:v>6542.1686783433597</c:v>
                </c:pt>
                <c:pt idx="14957">
                  <c:v>6944.4565999803199</c:v>
                </c:pt>
                <c:pt idx="14958">
                  <c:v>7322.1466140521798</c:v>
                </c:pt>
                <c:pt idx="14959">
                  <c:v>7652.4601137160798</c:v>
                </c:pt>
                <c:pt idx="14960">
                  <c:v>7973.1795387749098</c:v>
                </c:pt>
                <c:pt idx="14961">
                  <c:v>8342.0441505698</c:v>
                </c:pt>
                <c:pt idx="14962">
                  <c:v>8773.0691397222799</c:v>
                </c:pt>
                <c:pt idx="14963">
                  <c:v>9196.4300672269892</c:v>
                </c:pt>
                <c:pt idx="14964">
                  <c:v>9535.3603917290093</c:v>
                </c:pt>
                <c:pt idx="14965">
                  <c:v>9791.0953794869602</c:v>
                </c:pt>
                <c:pt idx="14966">
                  <c:v>9986.2503085783592</c:v>
                </c:pt>
                <c:pt idx="14967">
                  <c:v>10179.717861835499</c:v>
                </c:pt>
                <c:pt idx="14968">
                  <c:v>10382.699890189901</c:v>
                </c:pt>
                <c:pt idx="14969">
                  <c:v>10569.0596492568</c:v>
                </c:pt>
                <c:pt idx="14970">
                  <c:v>10771.097903797099</c:v>
                </c:pt>
                <c:pt idx="14971">
                  <c:v>10975.953478364099</c:v>
                </c:pt>
                <c:pt idx="14972">
                  <c:v>11139.809503042099</c:v>
                </c:pt>
                <c:pt idx="14973">
                  <c:v>11288.521735034699</c:v>
                </c:pt>
                <c:pt idx="14974">
                  <c:v>11385.032979125301</c:v>
                </c:pt>
                <c:pt idx="14975">
                  <c:v>11456.5656527271</c:v>
                </c:pt>
                <c:pt idx="14976">
                  <c:v>11582.3357645738</c:v>
                </c:pt>
                <c:pt idx="14977">
                  <c:v>11721.857781943399</c:v>
                </c:pt>
                <c:pt idx="14978">
                  <c:v>11859.4498435563</c:v>
                </c:pt>
                <c:pt idx="14979">
                  <c:v>11975.4013625362</c:v>
                </c:pt>
                <c:pt idx="14980">
                  <c:v>12018.2494020338</c:v>
                </c:pt>
                <c:pt idx="14981">
                  <c:v>12023.339301188</c:v>
                </c:pt>
                <c:pt idx="14982">
                  <c:v>12039.004541664901</c:v>
                </c:pt>
                <c:pt idx="14983">
                  <c:v>12061.284682171299</c:v>
                </c:pt>
                <c:pt idx="14984">
                  <c:v>12030.594752450301</c:v>
                </c:pt>
                <c:pt idx="14985">
                  <c:v>11980.3981273917</c:v>
                </c:pt>
                <c:pt idx="14986">
                  <c:v>11961.8232975256</c:v>
                </c:pt>
                <c:pt idx="14987">
                  <c:v>11947.0427759987</c:v>
                </c:pt>
                <c:pt idx="14988">
                  <c:v>11919.530995479499</c:v>
                </c:pt>
                <c:pt idx="14989">
                  <c:v>11844.2951791869</c:v>
                </c:pt>
                <c:pt idx="14990">
                  <c:v>11750.5628651029</c:v>
                </c:pt>
                <c:pt idx="14991">
                  <c:v>11685.1546758941</c:v>
                </c:pt>
                <c:pt idx="14992">
                  <c:v>11628.466540490201</c:v>
                </c:pt>
                <c:pt idx="14993">
                  <c:v>11558.5386103492</c:v>
                </c:pt>
                <c:pt idx="14994">
                  <c:v>11467.964498826301</c:v>
                </c:pt>
                <c:pt idx="14995">
                  <c:v>11328.958464244301</c:v>
                </c:pt>
                <c:pt idx="14996">
                  <c:v>11202.1277769224</c:v>
                </c:pt>
                <c:pt idx="14997">
                  <c:v>11132.8252457823</c:v>
                </c:pt>
                <c:pt idx="14998">
                  <c:v>11060.7265107071</c:v>
                </c:pt>
                <c:pt idx="14999">
                  <c:v>10958.090941496101</c:v>
                </c:pt>
                <c:pt idx="15000">
                  <c:v>10847.625092534599</c:v>
                </c:pt>
                <c:pt idx="15001">
                  <c:v>10747.353300438601</c:v>
                </c:pt>
                <c:pt idx="15002">
                  <c:v>10632.565703348</c:v>
                </c:pt>
                <c:pt idx="15003">
                  <c:v>10524.151058589399</c:v>
                </c:pt>
                <c:pt idx="15004">
                  <c:v>10407.1127600034</c:v>
                </c:pt>
                <c:pt idx="15005">
                  <c:v>10265.317490231</c:v>
                </c:pt>
                <c:pt idx="15006">
                  <c:v>10116.0230609919</c:v>
                </c:pt>
                <c:pt idx="15007">
                  <c:v>9983.8312334193506</c:v>
                </c:pt>
                <c:pt idx="15008">
                  <c:v>9867.0652948087609</c:v>
                </c:pt>
                <c:pt idx="15009">
                  <c:v>9746.8872578746796</c:v>
                </c:pt>
                <c:pt idx="15010">
                  <c:v>9663.7977816398707</c:v>
                </c:pt>
                <c:pt idx="15011">
                  <c:v>9619.8871868352107</c:v>
                </c:pt>
                <c:pt idx="15012">
                  <c:v>9597.8163877395691</c:v>
                </c:pt>
                <c:pt idx="15013">
                  <c:v>9603.8562694764805</c:v>
                </c:pt>
                <c:pt idx="15014">
                  <c:v>9508.7531333450806</c:v>
                </c:pt>
                <c:pt idx="15015">
                  <c:v>9303.6719684977106</c:v>
                </c:pt>
                <c:pt idx="15016">
                  <c:v>9137.1964058624908</c:v>
                </c:pt>
                <c:pt idx="15017">
                  <c:v>9007.4798390797205</c:v>
                </c:pt>
                <c:pt idx="15018">
                  <c:v>8930.78687784879</c:v>
                </c:pt>
                <c:pt idx="15019">
                  <c:v>8901.3332425833105</c:v>
                </c:pt>
                <c:pt idx="15020">
                  <c:v>8877.9978233934999</c:v>
                </c:pt>
                <c:pt idx="15021">
                  <c:v>8874.3612031861394</c:v>
                </c:pt>
                <c:pt idx="15022">
                  <c:v>8862.2833517279505</c:v>
                </c:pt>
                <c:pt idx="15023">
                  <c:v>8804.4135501883793</c:v>
                </c:pt>
                <c:pt idx="15024">
                  <c:v>8729.8981542361598</c:v>
                </c:pt>
                <c:pt idx="15025">
                  <c:v>8677.7062310165293</c:v>
                </c:pt>
                <c:pt idx="15026">
                  <c:v>8656.5943568005696</c:v>
                </c:pt>
                <c:pt idx="15027">
                  <c:v>8651.8111657152003</c:v>
                </c:pt>
                <c:pt idx="15028">
                  <c:v>8655.5553680230496</c:v>
                </c:pt>
                <c:pt idx="15029">
                  <c:v>8671.0139787342396</c:v>
                </c:pt>
                <c:pt idx="15030">
                  <c:v>8664.7723492708501</c:v>
                </c:pt>
                <c:pt idx="15031">
                  <c:v>8624.9666766565406</c:v>
                </c:pt>
                <c:pt idx="15032">
                  <c:v>8582.5294130648908</c:v>
                </c:pt>
                <c:pt idx="15033">
                  <c:v>8535.6177363453007</c:v>
                </c:pt>
                <c:pt idx="15034">
                  <c:v>8514.9827696495995</c:v>
                </c:pt>
                <c:pt idx="15035">
                  <c:v>8528.9266272429704</c:v>
                </c:pt>
                <c:pt idx="15036">
                  <c:v>8540.9494066446405</c:v>
                </c:pt>
                <c:pt idx="15037">
                  <c:v>8539.4621192528102</c:v>
                </c:pt>
                <c:pt idx="15038">
                  <c:v>8507.7558519423292</c:v>
                </c:pt>
                <c:pt idx="15039">
                  <c:v>8453.0869448849699</c:v>
                </c:pt>
                <c:pt idx="15040">
                  <c:v>8464.1688768410295</c:v>
                </c:pt>
                <c:pt idx="15041">
                  <c:v>8492.3017993142694</c:v>
                </c:pt>
                <c:pt idx="15042">
                  <c:v>8475.2343382612307</c:v>
                </c:pt>
                <c:pt idx="15043">
                  <c:v>8483.7405283274493</c:v>
                </c:pt>
                <c:pt idx="15044">
                  <c:v>8491.4619241519595</c:v>
                </c:pt>
                <c:pt idx="15045">
                  <c:v>8447.4044609785506</c:v>
                </c:pt>
                <c:pt idx="15046">
                  <c:v>8367.4126506115299</c:v>
                </c:pt>
                <c:pt idx="15047">
                  <c:v>8311.7996278445407</c:v>
                </c:pt>
                <c:pt idx="15048">
                  <c:v>8282.5575293796901</c:v>
                </c:pt>
                <c:pt idx="15049">
                  <c:v>8281.8664871746405</c:v>
                </c:pt>
                <c:pt idx="15050">
                  <c:v>8287.3493154941607</c:v>
                </c:pt>
                <c:pt idx="15051">
                  <c:v>8226.8442934809009</c:v>
                </c:pt>
                <c:pt idx="15052">
                  <c:v>8099.2306044139996</c:v>
                </c:pt>
                <c:pt idx="15053">
                  <c:v>7976.4242844719402</c:v>
                </c:pt>
                <c:pt idx="15054">
                  <c:v>7878.0626501999104</c:v>
                </c:pt>
                <c:pt idx="15055">
                  <c:v>7818.04910874089</c:v>
                </c:pt>
                <c:pt idx="15056">
                  <c:v>7806.7915284585497</c:v>
                </c:pt>
                <c:pt idx="15057">
                  <c:v>7799.7574754458601</c:v>
                </c:pt>
                <c:pt idx="15058">
                  <c:v>7762.2979473338801</c:v>
                </c:pt>
                <c:pt idx="15059">
                  <c:v>7653.5506523149597</c:v>
                </c:pt>
                <c:pt idx="15060">
                  <c:v>7511.8045265685096</c:v>
                </c:pt>
                <c:pt idx="15061">
                  <c:v>7394.2165217961401</c:v>
                </c:pt>
                <c:pt idx="15062">
                  <c:v>7302.3632318753498</c:v>
                </c:pt>
                <c:pt idx="15063">
                  <c:v>7193.0874146097203</c:v>
                </c:pt>
                <c:pt idx="15064">
                  <c:v>7069.6003085858201</c:v>
                </c:pt>
                <c:pt idx="15065">
                  <c:v>6989.0892404808201</c:v>
                </c:pt>
                <c:pt idx="15066">
                  <c:v>6932.5778009160304</c:v>
                </c:pt>
                <c:pt idx="15067">
                  <c:v>6793.8638861688696</c:v>
                </c:pt>
                <c:pt idx="15068">
                  <c:v>6572.2854835463504</c:v>
                </c:pt>
                <c:pt idx="15069">
                  <c:v>6362.2325335379601</c:v>
                </c:pt>
                <c:pt idx="15070">
                  <c:v>6187.6069281365499</c:v>
                </c:pt>
                <c:pt idx="15071">
                  <c:v>6055.9834673803598</c:v>
                </c:pt>
                <c:pt idx="15072">
                  <c:v>5929.71798297439</c:v>
                </c:pt>
                <c:pt idx="15073">
                  <c:v>5815.3436881979396</c:v>
                </c:pt>
                <c:pt idx="15074">
                  <c:v>5714.4468188430601</c:v>
                </c:pt>
                <c:pt idx="15075">
                  <c:v>5582.0108180219404</c:v>
                </c:pt>
                <c:pt idx="15076">
                  <c:v>5408.3867974489103</c:v>
                </c:pt>
                <c:pt idx="15077">
                  <c:v>5213.66013497116</c:v>
                </c:pt>
                <c:pt idx="15078">
                  <c:v>5024.66165062255</c:v>
                </c:pt>
                <c:pt idx="15079">
                  <c:v>4843.9960013256105</c:v>
                </c:pt>
                <c:pt idx="15080">
                  <c:v>4643.2742545626197</c:v>
                </c:pt>
                <c:pt idx="15081">
                  <c:v>4448.6898890107104</c:v>
                </c:pt>
                <c:pt idx="15082">
                  <c:v>4281.6512099260099</c:v>
                </c:pt>
                <c:pt idx="15083">
                  <c:v>4119.2695442387003</c:v>
                </c:pt>
                <c:pt idx="15084">
                  <c:v>3937.5074644010601</c:v>
                </c:pt>
                <c:pt idx="15085">
                  <c:v>3720.8784073145598</c:v>
                </c:pt>
                <c:pt idx="15086">
                  <c:v>3476.1556437710201</c:v>
                </c:pt>
                <c:pt idx="15087">
                  <c:v>3231.4378871454201</c:v>
                </c:pt>
                <c:pt idx="15088">
                  <c:v>2985.4105549497299</c:v>
                </c:pt>
                <c:pt idx="15089">
                  <c:v>2797.50570225822</c:v>
                </c:pt>
                <c:pt idx="15090">
                  <c:v>2670.0735196179999</c:v>
                </c:pt>
                <c:pt idx="15091">
                  <c:v>2539.9020581300801</c:v>
                </c:pt>
                <c:pt idx="15092">
                  <c:v>2372.8315056612701</c:v>
                </c:pt>
                <c:pt idx="15093">
                  <c:v>2158.2000624443799</c:v>
                </c:pt>
                <c:pt idx="15094">
                  <c:v>1945.58153903844</c:v>
                </c:pt>
                <c:pt idx="15095">
                  <c:v>1752.77274357487</c:v>
                </c:pt>
                <c:pt idx="15096">
                  <c:v>1579.45690803498</c:v>
                </c:pt>
                <c:pt idx="15097">
                  <c:v>1421.43415450064</c:v>
                </c:pt>
                <c:pt idx="15098">
                  <c:v>1263.28630334588</c:v>
                </c:pt>
                <c:pt idx="15099">
                  <c:v>1102.55822321972</c:v>
                </c:pt>
                <c:pt idx="15100">
                  <c:v>900.76990707656898</c:v>
                </c:pt>
                <c:pt idx="15101">
                  <c:v>697.87540738610301</c:v>
                </c:pt>
                <c:pt idx="15102">
                  <c:v>541.76471196767795</c:v>
                </c:pt>
                <c:pt idx="15103">
                  <c:v>389.85147188821298</c:v>
                </c:pt>
                <c:pt idx="15104">
                  <c:v>271.51812196174899</c:v>
                </c:pt>
                <c:pt idx="15105">
                  <c:v>164.45978039322799</c:v>
                </c:pt>
                <c:pt idx="15106">
                  <c:v>31.121181271043099</c:v>
                </c:pt>
                <c:pt idx="15107">
                  <c:v>-99.322413186786704</c:v>
                </c:pt>
                <c:pt idx="15108">
                  <c:v>-210.940366484674</c:v>
                </c:pt>
                <c:pt idx="15109">
                  <c:v>-280.62498529587202</c:v>
                </c:pt>
                <c:pt idx="15110">
                  <c:v>-308.60055983262902</c:v>
                </c:pt>
                <c:pt idx="15111">
                  <c:v>-387.687036291607</c:v>
                </c:pt>
                <c:pt idx="15112">
                  <c:v>-498.83576871448298</c:v>
                </c:pt>
                <c:pt idx="15113">
                  <c:v>-565.28258054328899</c:v>
                </c:pt>
                <c:pt idx="15114">
                  <c:v>-616.01102501094499</c:v>
                </c:pt>
                <c:pt idx="15115">
                  <c:v>-671.63083829158097</c:v>
                </c:pt>
                <c:pt idx="15116">
                  <c:v>-730.52335132418204</c:v>
                </c:pt>
                <c:pt idx="15117">
                  <c:v>-773.44276600355795</c:v>
                </c:pt>
                <c:pt idx="15118">
                  <c:v>-805.66704716187803</c:v>
                </c:pt>
                <c:pt idx="15119">
                  <c:v>-843.60318634510202</c:v>
                </c:pt>
                <c:pt idx="15120">
                  <c:v>-885.87045601556702</c:v>
                </c:pt>
                <c:pt idx="15121">
                  <c:v>-916.40929445807001</c:v>
                </c:pt>
                <c:pt idx="15122">
                  <c:v>-942.34689829264198</c:v>
                </c:pt>
                <c:pt idx="15123">
                  <c:v>-948.71277321679702</c:v>
                </c:pt>
                <c:pt idx="15124">
                  <c:v>-927.383414481709</c:v>
                </c:pt>
                <c:pt idx="15125">
                  <c:v>-878.92784550954696</c:v>
                </c:pt>
                <c:pt idx="15126">
                  <c:v>-810.04624379476195</c:v>
                </c:pt>
                <c:pt idx="15127">
                  <c:v>-770.00806616983596</c:v>
                </c:pt>
                <c:pt idx="15128">
                  <c:v>-772.45979128977501</c:v>
                </c:pt>
                <c:pt idx="15129">
                  <c:v>-805.73917222190198</c:v>
                </c:pt>
                <c:pt idx="15130">
                  <c:v>-846.06151844452904</c:v>
                </c:pt>
                <c:pt idx="15131">
                  <c:v>-852.97092188604597</c:v>
                </c:pt>
                <c:pt idx="15132">
                  <c:v>-841.69409587224004</c:v>
                </c:pt>
                <c:pt idx="15133">
                  <c:v>-860.25767921486397</c:v>
                </c:pt>
                <c:pt idx="15134">
                  <c:v>-907.19946412477702</c:v>
                </c:pt>
                <c:pt idx="15135">
                  <c:v>-929.58029490027104</c:v>
                </c:pt>
                <c:pt idx="15136">
                  <c:v>-917.45794304224398</c:v>
                </c:pt>
                <c:pt idx="15137">
                  <c:v>-873.60383090238599</c:v>
                </c:pt>
                <c:pt idx="15138">
                  <c:v>-835.44284640404703</c:v>
                </c:pt>
                <c:pt idx="15139">
                  <c:v>-832.02701444892796</c:v>
                </c:pt>
                <c:pt idx="15140">
                  <c:v>-842.68183582707798</c:v>
                </c:pt>
                <c:pt idx="15141">
                  <c:v>-866.71514680119697</c:v>
                </c:pt>
                <c:pt idx="15142">
                  <c:v>-897.35400860635002</c:v>
                </c:pt>
                <c:pt idx="15143">
                  <c:v>-924.43049395695095</c:v>
                </c:pt>
                <c:pt idx="15144">
                  <c:v>-943.15163340103197</c:v>
                </c:pt>
                <c:pt idx="15145">
                  <c:v>-995.63960183866902</c:v>
                </c:pt>
                <c:pt idx="15146">
                  <c:v>-1073.52374933848</c:v>
                </c:pt>
                <c:pt idx="15147">
                  <c:v>-1134.6990755547199</c:v>
                </c:pt>
                <c:pt idx="15148">
                  <c:v>-1219.4973560588301</c:v>
                </c:pt>
                <c:pt idx="15149">
                  <c:v>-1298.76857014815</c:v>
                </c:pt>
                <c:pt idx="15150">
                  <c:v>-1360.9705894723299</c:v>
                </c:pt>
                <c:pt idx="15151">
                  <c:v>-1450.48796079513</c:v>
                </c:pt>
                <c:pt idx="15152">
                  <c:v>-1554.7254288414299</c:v>
                </c:pt>
                <c:pt idx="15153">
                  <c:v>-1661.21859147342</c:v>
                </c:pt>
                <c:pt idx="15154">
                  <c:v>-1768.7994852285799</c:v>
                </c:pt>
                <c:pt idx="15155">
                  <c:v>-1874.04650218557</c:v>
                </c:pt>
                <c:pt idx="15156">
                  <c:v>-1973.2228597114199</c:v>
                </c:pt>
                <c:pt idx="15157">
                  <c:v>-2076.6645092597601</c:v>
                </c:pt>
                <c:pt idx="15158">
                  <c:v>-2193.90222204784</c:v>
                </c:pt>
                <c:pt idx="15159">
                  <c:v>-2330.7398093187498</c:v>
                </c:pt>
                <c:pt idx="15160">
                  <c:v>-2501.28945136005</c:v>
                </c:pt>
                <c:pt idx="15161">
                  <c:v>-2699.6687071378001</c:v>
                </c:pt>
                <c:pt idx="15162">
                  <c:v>-2903.6448359739202</c:v>
                </c:pt>
                <c:pt idx="15163">
                  <c:v>-3075.1872495925199</c:v>
                </c:pt>
                <c:pt idx="15164">
                  <c:v>-3243.23443042908</c:v>
                </c:pt>
                <c:pt idx="15165">
                  <c:v>-3437.33486001146</c:v>
                </c:pt>
                <c:pt idx="15166">
                  <c:v>-3624.5508362770101</c:v>
                </c:pt>
                <c:pt idx="15167">
                  <c:v>-3830.9010151062798</c:v>
                </c:pt>
                <c:pt idx="15168">
                  <c:v>-4064.01602293314</c:v>
                </c:pt>
                <c:pt idx="15169">
                  <c:v>-4299.5570193887397</c:v>
                </c:pt>
                <c:pt idx="15170">
                  <c:v>-4525.5643965442996</c:v>
                </c:pt>
                <c:pt idx="15171">
                  <c:v>-4736.0903582351602</c:v>
                </c:pt>
                <c:pt idx="15172">
                  <c:v>-4952.1483615796496</c:v>
                </c:pt>
                <c:pt idx="15173">
                  <c:v>-5183.5352213248198</c:v>
                </c:pt>
                <c:pt idx="15174">
                  <c:v>-5410.8445966032596</c:v>
                </c:pt>
                <c:pt idx="15175">
                  <c:v>-5670.3461568698203</c:v>
                </c:pt>
                <c:pt idx="15176">
                  <c:v>-5954.1137131858004</c:v>
                </c:pt>
                <c:pt idx="15177">
                  <c:v>-6208.5439674634799</c:v>
                </c:pt>
                <c:pt idx="15178">
                  <c:v>-6415.4895205676003</c:v>
                </c:pt>
                <c:pt idx="15179">
                  <c:v>-6609.6412969367502</c:v>
                </c:pt>
                <c:pt idx="15180">
                  <c:v>-6837.0025458560704</c:v>
                </c:pt>
                <c:pt idx="15181">
                  <c:v>-7082.22629311322</c:v>
                </c:pt>
                <c:pt idx="15182">
                  <c:v>-7322.3241829447998</c:v>
                </c:pt>
                <c:pt idx="15183">
                  <c:v>-7571.3250785466598</c:v>
                </c:pt>
                <c:pt idx="15184">
                  <c:v>-7840.52038113648</c:v>
                </c:pt>
                <c:pt idx="15185">
                  <c:v>-8087.2328602687003</c:v>
                </c:pt>
                <c:pt idx="15186">
                  <c:v>-8307.8329125412401</c:v>
                </c:pt>
                <c:pt idx="15187">
                  <c:v>-8514.0484776819303</c:v>
                </c:pt>
                <c:pt idx="15188">
                  <c:v>-8707.0646279491702</c:v>
                </c:pt>
                <c:pt idx="15189">
                  <c:v>-8875.0616016856493</c:v>
                </c:pt>
                <c:pt idx="15190">
                  <c:v>-9053.0645791674106</c:v>
                </c:pt>
                <c:pt idx="15191">
                  <c:v>-9250.5851274010402</c:v>
                </c:pt>
                <c:pt idx="15192">
                  <c:v>-9423.8989234278506</c:v>
                </c:pt>
                <c:pt idx="15193">
                  <c:v>-9607.5864861222108</c:v>
                </c:pt>
                <c:pt idx="15194">
                  <c:v>-9786.7189463336308</c:v>
                </c:pt>
                <c:pt idx="15195">
                  <c:v>-9919.8606681132296</c:v>
                </c:pt>
                <c:pt idx="15196">
                  <c:v>-10015.455364449501</c:v>
                </c:pt>
                <c:pt idx="15197">
                  <c:v>-10101.142756715901</c:v>
                </c:pt>
                <c:pt idx="15198">
                  <c:v>-10206.952227063701</c:v>
                </c:pt>
                <c:pt idx="15199">
                  <c:v>-10313.726577573299</c:v>
                </c:pt>
                <c:pt idx="15200">
                  <c:v>-10395.0596756301</c:v>
                </c:pt>
                <c:pt idx="15201">
                  <c:v>-10454.868913444399</c:v>
                </c:pt>
                <c:pt idx="15202">
                  <c:v>-10505.427642615899</c:v>
                </c:pt>
                <c:pt idx="15203">
                  <c:v>-10544.968101872901</c:v>
                </c:pt>
                <c:pt idx="15204">
                  <c:v>-10576.4485151511</c:v>
                </c:pt>
                <c:pt idx="15205">
                  <c:v>-10582.377552262</c:v>
                </c:pt>
                <c:pt idx="15206">
                  <c:v>-10550.6652149441</c:v>
                </c:pt>
                <c:pt idx="15207">
                  <c:v>-10489.859426665</c:v>
                </c:pt>
                <c:pt idx="15208">
                  <c:v>-10427.1413004766</c:v>
                </c:pt>
                <c:pt idx="15209">
                  <c:v>-10370.629101278</c:v>
                </c:pt>
                <c:pt idx="15210">
                  <c:v>-10297.1636045909</c:v>
                </c:pt>
                <c:pt idx="15211">
                  <c:v>-10204.6875459494</c:v>
                </c:pt>
                <c:pt idx="15212">
                  <c:v>-10085.657440402199</c:v>
                </c:pt>
                <c:pt idx="15213">
                  <c:v>-9953.63152916322</c:v>
                </c:pt>
                <c:pt idx="15214">
                  <c:v>-9820.5054516008895</c:v>
                </c:pt>
                <c:pt idx="15215">
                  <c:v>-9670.0592482988795</c:v>
                </c:pt>
                <c:pt idx="15216">
                  <c:v>-9517.1992662178909</c:v>
                </c:pt>
                <c:pt idx="15217">
                  <c:v>-9370.7953433901894</c:v>
                </c:pt>
                <c:pt idx="15218">
                  <c:v>-9221.0034267046594</c:v>
                </c:pt>
                <c:pt idx="15219">
                  <c:v>-9066.9609255576106</c:v>
                </c:pt>
                <c:pt idx="15220">
                  <c:v>-8852.8015260318607</c:v>
                </c:pt>
                <c:pt idx="15221">
                  <c:v>-8552.5384565577206</c:v>
                </c:pt>
                <c:pt idx="15222">
                  <c:v>-8206.6144998720501</c:v>
                </c:pt>
                <c:pt idx="15223">
                  <c:v>-7907.89067434566</c:v>
                </c:pt>
                <c:pt idx="15224">
                  <c:v>-7667.2393853243002</c:v>
                </c:pt>
                <c:pt idx="15225">
                  <c:v>-7413.2915992902099</c:v>
                </c:pt>
                <c:pt idx="15226">
                  <c:v>-7165.9456244565999</c:v>
                </c:pt>
                <c:pt idx="15227">
                  <c:v>-6894.9372197018001</c:v>
                </c:pt>
                <c:pt idx="15228">
                  <c:v>-6584.8363472683604</c:v>
                </c:pt>
                <c:pt idx="15229">
                  <c:v>-6267.4080879834601</c:v>
                </c:pt>
                <c:pt idx="15230">
                  <c:v>-5927.1750343935701</c:v>
                </c:pt>
                <c:pt idx="15231">
                  <c:v>-5590.8850130883702</c:v>
                </c:pt>
                <c:pt idx="15232">
                  <c:v>-5281.6386441894201</c:v>
                </c:pt>
                <c:pt idx="15233">
                  <c:v>-4977.5445736923302</c:v>
                </c:pt>
                <c:pt idx="15234">
                  <c:v>-4664.3847977570003</c:v>
                </c:pt>
                <c:pt idx="15235">
                  <c:v>-4319.2083518084</c:v>
                </c:pt>
                <c:pt idx="15236">
                  <c:v>-3949.627684091</c:v>
                </c:pt>
                <c:pt idx="15237">
                  <c:v>-3561.1935746883701</c:v>
                </c:pt>
                <c:pt idx="15238">
                  <c:v>-3176.8257951263199</c:v>
                </c:pt>
                <c:pt idx="15239">
                  <c:v>-2817.72486917371</c:v>
                </c:pt>
                <c:pt idx="15240">
                  <c:v>-2465.6939446800302</c:v>
                </c:pt>
                <c:pt idx="15241">
                  <c:v>-2116.4852510928799</c:v>
                </c:pt>
                <c:pt idx="15242">
                  <c:v>-1786.944430706</c:v>
                </c:pt>
                <c:pt idx="15243">
                  <c:v>-1470.3283386943499</c:v>
                </c:pt>
                <c:pt idx="15244">
                  <c:v>-1144.4724148790101</c:v>
                </c:pt>
                <c:pt idx="15245">
                  <c:v>-792.16433711799903</c:v>
                </c:pt>
                <c:pt idx="15246">
                  <c:v>-432.84773526219402</c:v>
                </c:pt>
                <c:pt idx="15247">
                  <c:v>-102.15306054348299</c:v>
                </c:pt>
                <c:pt idx="15248">
                  <c:v>213.22531604465601</c:v>
                </c:pt>
                <c:pt idx="15249">
                  <c:v>522.80980310112602</c:v>
                </c:pt>
                <c:pt idx="15250">
                  <c:v>821.21566467842104</c:v>
                </c:pt>
                <c:pt idx="15251">
                  <c:v>1105.6889042763601</c:v>
                </c:pt>
                <c:pt idx="15252">
                  <c:v>1398.09299995216</c:v>
                </c:pt>
                <c:pt idx="15253">
                  <c:v>1699.4822147805401</c:v>
                </c:pt>
                <c:pt idx="15254">
                  <c:v>1996.44790476348</c:v>
                </c:pt>
                <c:pt idx="15255">
                  <c:v>2282.48701809353</c:v>
                </c:pt>
                <c:pt idx="15256">
                  <c:v>2579.2987096226002</c:v>
                </c:pt>
                <c:pt idx="15257">
                  <c:v>2851.91476763729</c:v>
                </c:pt>
                <c:pt idx="15258">
                  <c:v>3073.11019840163</c:v>
                </c:pt>
                <c:pt idx="15259">
                  <c:v>3272.3757657853698</c:v>
                </c:pt>
                <c:pt idx="15260">
                  <c:v>3427.7688610933401</c:v>
                </c:pt>
                <c:pt idx="15261">
                  <c:v>3575.9847453851598</c:v>
                </c:pt>
                <c:pt idx="15262">
                  <c:v>3753.75274764506</c:v>
                </c:pt>
                <c:pt idx="15263">
                  <c:v>3936.2781116625301</c:v>
                </c:pt>
                <c:pt idx="15264">
                  <c:v>4097.3100402850796</c:v>
                </c:pt>
                <c:pt idx="15265">
                  <c:v>4227.7124024921004</c:v>
                </c:pt>
                <c:pt idx="15266">
                  <c:v>4356.4679602490796</c:v>
                </c:pt>
                <c:pt idx="15267">
                  <c:v>4494.8487415767904</c:v>
                </c:pt>
                <c:pt idx="15268">
                  <c:v>4610.2596123306403</c:v>
                </c:pt>
                <c:pt idx="15269">
                  <c:v>4696.2369383138903</c:v>
                </c:pt>
                <c:pt idx="15270">
                  <c:v>4785.8769187632397</c:v>
                </c:pt>
                <c:pt idx="15271">
                  <c:v>4880.3372443520502</c:v>
                </c:pt>
                <c:pt idx="15272">
                  <c:v>4953.35738799516</c:v>
                </c:pt>
                <c:pt idx="15273">
                  <c:v>4995.5534187368603</c:v>
                </c:pt>
                <c:pt idx="15274">
                  <c:v>5035.4070204067102</c:v>
                </c:pt>
                <c:pt idx="15275">
                  <c:v>5045.5610208475</c:v>
                </c:pt>
                <c:pt idx="15276">
                  <c:v>5041.9134240207704</c:v>
                </c:pt>
                <c:pt idx="15277">
                  <c:v>5049.1288256857697</c:v>
                </c:pt>
                <c:pt idx="15278">
                  <c:v>5044.5691471937198</c:v>
                </c:pt>
                <c:pt idx="15279">
                  <c:v>5035.6737740234703</c:v>
                </c:pt>
                <c:pt idx="15280">
                  <c:v>5028.2049977443003</c:v>
                </c:pt>
                <c:pt idx="15281">
                  <c:v>5016.1465876312805</c:v>
                </c:pt>
                <c:pt idx="15282">
                  <c:v>4941.8558604198197</c:v>
                </c:pt>
                <c:pt idx="15283">
                  <c:v>4826.2938462960501</c:v>
                </c:pt>
                <c:pt idx="15284">
                  <c:v>4754.7249486917699</c:v>
                </c:pt>
                <c:pt idx="15285">
                  <c:v>4718.08359312217</c:v>
                </c:pt>
                <c:pt idx="15286">
                  <c:v>4735.2011938833502</c:v>
                </c:pt>
                <c:pt idx="15287">
                  <c:v>4765.64737655712</c:v>
                </c:pt>
                <c:pt idx="15288">
                  <c:v>4746.6516955800298</c:v>
                </c:pt>
                <c:pt idx="15289">
                  <c:v>4703.4902993886099</c:v>
                </c:pt>
                <c:pt idx="15290">
                  <c:v>4647.3164643699201</c:v>
                </c:pt>
                <c:pt idx="15291">
                  <c:v>4557.6312059745896</c:v>
                </c:pt>
                <c:pt idx="15292">
                  <c:v>4443.0395069783799</c:v>
                </c:pt>
                <c:pt idx="15293">
                  <c:v>4348.5843301491796</c:v>
                </c:pt>
                <c:pt idx="15294">
                  <c:v>4300.9606753749304</c:v>
                </c:pt>
                <c:pt idx="15295">
                  <c:v>4261.5492426170204</c:v>
                </c:pt>
                <c:pt idx="15296">
                  <c:v>4182.7992375078002</c:v>
                </c:pt>
                <c:pt idx="15297">
                  <c:v>4109.6581008878602</c:v>
                </c:pt>
                <c:pt idx="15298">
                  <c:v>4087.5997224713901</c:v>
                </c:pt>
                <c:pt idx="15299">
                  <c:v>4101.7096787399596</c:v>
                </c:pt>
                <c:pt idx="15300">
                  <c:v>4105.5110323364397</c:v>
                </c:pt>
                <c:pt idx="15301">
                  <c:v>4082.90199216767</c:v>
                </c:pt>
                <c:pt idx="15302">
                  <c:v>4030.7219486690601</c:v>
                </c:pt>
                <c:pt idx="15303">
                  <c:v>3983.2514201157101</c:v>
                </c:pt>
                <c:pt idx="15304">
                  <c:v>3978.3940580582398</c:v>
                </c:pt>
                <c:pt idx="15305">
                  <c:v>3975.1449891175298</c:v>
                </c:pt>
                <c:pt idx="15306">
                  <c:v>3956.9322383282101</c:v>
                </c:pt>
                <c:pt idx="15307">
                  <c:v>3953.4548919782201</c:v>
                </c:pt>
                <c:pt idx="15308">
                  <c:v>3952.9255029122801</c:v>
                </c:pt>
                <c:pt idx="15309">
                  <c:v>3974.2353263703199</c:v>
                </c:pt>
                <c:pt idx="15310">
                  <c:v>4019.5396683250001</c:v>
                </c:pt>
                <c:pt idx="15311">
                  <c:v>4068.2249438694698</c:v>
                </c:pt>
                <c:pt idx="15312">
                  <c:v>4133.5727777583397</c:v>
                </c:pt>
                <c:pt idx="15313">
                  <c:v>4185.5090000693199</c:v>
                </c:pt>
                <c:pt idx="15314">
                  <c:v>4211.4388832103496</c:v>
                </c:pt>
                <c:pt idx="15315">
                  <c:v>4237.8798262323598</c:v>
                </c:pt>
                <c:pt idx="15316">
                  <c:v>4280.9991878118699</c:v>
                </c:pt>
                <c:pt idx="15317">
                  <c:v>4390.3856455779196</c:v>
                </c:pt>
                <c:pt idx="15318">
                  <c:v>4534.3549648862299</c:v>
                </c:pt>
                <c:pt idx="15319">
                  <c:v>4646.2276582688301</c:v>
                </c:pt>
                <c:pt idx="15320">
                  <c:v>4745.0092860143805</c:v>
                </c:pt>
                <c:pt idx="15321">
                  <c:v>4851.0746988197898</c:v>
                </c:pt>
                <c:pt idx="15322">
                  <c:v>4959.5459213761396</c:v>
                </c:pt>
                <c:pt idx="15323">
                  <c:v>5054.9113665304303</c:v>
                </c:pt>
                <c:pt idx="15324">
                  <c:v>5145.1618453054798</c:v>
                </c:pt>
                <c:pt idx="15325">
                  <c:v>5264.8840779861102</c:v>
                </c:pt>
                <c:pt idx="15326">
                  <c:v>5413.6485811584298</c:v>
                </c:pt>
                <c:pt idx="15327">
                  <c:v>5560.2894946396</c:v>
                </c:pt>
                <c:pt idx="15328">
                  <c:v>5705.9510252148903</c:v>
                </c:pt>
                <c:pt idx="15329">
                  <c:v>5858.2868511864099</c:v>
                </c:pt>
                <c:pt idx="15330">
                  <c:v>5994.0723016749098</c:v>
                </c:pt>
                <c:pt idx="15331">
                  <c:v>6174.7385985825304</c:v>
                </c:pt>
                <c:pt idx="15332">
                  <c:v>6362.1106186232801</c:v>
                </c:pt>
                <c:pt idx="15333">
                  <c:v>6491.6162679245599</c:v>
                </c:pt>
                <c:pt idx="15334">
                  <c:v>6637.6364395291303</c:v>
                </c:pt>
                <c:pt idx="15335">
                  <c:v>6767.7681170567203</c:v>
                </c:pt>
                <c:pt idx="15336">
                  <c:v>6900.6089398211498</c:v>
                </c:pt>
                <c:pt idx="15337">
                  <c:v>7085.5735874904603</c:v>
                </c:pt>
                <c:pt idx="15338">
                  <c:v>7281.6496319254602</c:v>
                </c:pt>
                <c:pt idx="15339">
                  <c:v>7435.5933313429196</c:v>
                </c:pt>
                <c:pt idx="15340">
                  <c:v>7548.5477991133303</c:v>
                </c:pt>
                <c:pt idx="15341">
                  <c:v>7672.0083710747203</c:v>
                </c:pt>
                <c:pt idx="15342">
                  <c:v>7833.4878034962403</c:v>
                </c:pt>
                <c:pt idx="15343">
                  <c:v>8005.2880215224604</c:v>
                </c:pt>
                <c:pt idx="15344">
                  <c:v>8132.3519836944197</c:v>
                </c:pt>
                <c:pt idx="15345">
                  <c:v>8222.0010988125796</c:v>
                </c:pt>
                <c:pt idx="15346">
                  <c:v>8294.5493599527399</c:v>
                </c:pt>
                <c:pt idx="15347">
                  <c:v>8383.9732623181499</c:v>
                </c:pt>
                <c:pt idx="15348">
                  <c:v>8481.7647958185007</c:v>
                </c:pt>
                <c:pt idx="15349">
                  <c:v>8552.6331221488708</c:v>
                </c:pt>
                <c:pt idx="15350">
                  <c:v>8620.4646380530903</c:v>
                </c:pt>
                <c:pt idx="15351">
                  <c:v>8703.3091328193295</c:v>
                </c:pt>
                <c:pt idx="15352">
                  <c:v>8771.8700405818909</c:v>
                </c:pt>
                <c:pt idx="15353">
                  <c:v>8831.1357826977801</c:v>
                </c:pt>
                <c:pt idx="15354">
                  <c:v>8863.9467541153899</c:v>
                </c:pt>
                <c:pt idx="15355">
                  <c:v>8863.2635445735905</c:v>
                </c:pt>
                <c:pt idx="15356">
                  <c:v>8845.7676400263408</c:v>
                </c:pt>
                <c:pt idx="15357">
                  <c:v>8795.3837897702197</c:v>
                </c:pt>
                <c:pt idx="15358">
                  <c:v>8727.88401859859</c:v>
                </c:pt>
                <c:pt idx="15359">
                  <c:v>8659.3282679438107</c:v>
                </c:pt>
                <c:pt idx="15360">
                  <c:v>8558.1123761719791</c:v>
                </c:pt>
                <c:pt idx="15361">
                  <c:v>8519.9230222866699</c:v>
                </c:pt>
                <c:pt idx="15362">
                  <c:v>8529.3203708676392</c:v>
                </c:pt>
                <c:pt idx="15363">
                  <c:v>8479.3627635337107</c:v>
                </c:pt>
                <c:pt idx="15364">
                  <c:v>8401.4807488626302</c:v>
                </c:pt>
                <c:pt idx="15365">
                  <c:v>8269.7616358535997</c:v>
                </c:pt>
                <c:pt idx="15366">
                  <c:v>8098.2486149138904</c:v>
                </c:pt>
                <c:pt idx="15367">
                  <c:v>7926.2918827915</c:v>
                </c:pt>
                <c:pt idx="15368">
                  <c:v>7755.9974803397799</c:v>
                </c:pt>
                <c:pt idx="15369">
                  <c:v>7536.9465841109904</c:v>
                </c:pt>
                <c:pt idx="15370">
                  <c:v>7267.9972212162502</c:v>
                </c:pt>
                <c:pt idx="15371">
                  <c:v>7000.8347296468601</c:v>
                </c:pt>
                <c:pt idx="15372">
                  <c:v>6749.3589496208897</c:v>
                </c:pt>
                <c:pt idx="15373">
                  <c:v>6488.9375328784099</c:v>
                </c:pt>
                <c:pt idx="15374">
                  <c:v>6195.0530888660596</c:v>
                </c:pt>
                <c:pt idx="15375">
                  <c:v>5941.8254258134102</c:v>
                </c:pt>
                <c:pt idx="15376">
                  <c:v>5687.5599682539896</c:v>
                </c:pt>
                <c:pt idx="15377">
                  <c:v>5360.1601692758204</c:v>
                </c:pt>
                <c:pt idx="15378">
                  <c:v>4990.8020716051396</c:v>
                </c:pt>
                <c:pt idx="15379">
                  <c:v>4662.0699607225197</c:v>
                </c:pt>
                <c:pt idx="15380">
                  <c:v>4366.3655739016203</c:v>
                </c:pt>
                <c:pt idx="15381">
                  <c:v>4012.92990582025</c:v>
                </c:pt>
                <c:pt idx="15382">
                  <c:v>3606.3906602045499</c:v>
                </c:pt>
                <c:pt idx="15383">
                  <c:v>3153.32725596815</c:v>
                </c:pt>
                <c:pt idx="15384">
                  <c:v>2713.0216786843998</c:v>
                </c:pt>
                <c:pt idx="15385">
                  <c:v>2305.5245974859799</c:v>
                </c:pt>
                <c:pt idx="15386">
                  <c:v>1894.8245267268701</c:v>
                </c:pt>
                <c:pt idx="15387">
                  <c:v>1449.8398518793499</c:v>
                </c:pt>
                <c:pt idx="15388">
                  <c:v>971.99870346784201</c:v>
                </c:pt>
                <c:pt idx="15389">
                  <c:v>497.82214931869402</c:v>
                </c:pt>
                <c:pt idx="15390">
                  <c:v>43.328831274941997</c:v>
                </c:pt>
                <c:pt idx="15391">
                  <c:v>-443.606052637174</c:v>
                </c:pt>
                <c:pt idx="15392">
                  <c:v>-961.67453822023799</c:v>
                </c:pt>
                <c:pt idx="15393">
                  <c:v>-1446.2201421510099</c:v>
                </c:pt>
                <c:pt idx="15394">
                  <c:v>-1915.3580079245301</c:v>
                </c:pt>
                <c:pt idx="15395">
                  <c:v>-2395.6676062738202</c:v>
                </c:pt>
                <c:pt idx="15396">
                  <c:v>-2906.1608497026</c:v>
                </c:pt>
                <c:pt idx="15397">
                  <c:v>-3447.9976534558</c:v>
                </c:pt>
                <c:pt idx="15398">
                  <c:v>-4011.7436694999801</c:v>
                </c:pt>
                <c:pt idx="15399">
                  <c:v>-4585.5892519233003</c:v>
                </c:pt>
                <c:pt idx="15400">
                  <c:v>-5162.83650757124</c:v>
                </c:pt>
                <c:pt idx="15401">
                  <c:v>-5738.2991229404597</c:v>
                </c:pt>
                <c:pt idx="15402">
                  <c:v>-6217.1853949962197</c:v>
                </c:pt>
                <c:pt idx="15403">
                  <c:v>-6627.9816075458202</c:v>
                </c:pt>
                <c:pt idx="15404">
                  <c:v>-7078.8260429334596</c:v>
                </c:pt>
                <c:pt idx="15405">
                  <c:v>-7584.8503385386402</c:v>
                </c:pt>
                <c:pt idx="15406">
                  <c:v>-8173.1161983827697</c:v>
                </c:pt>
                <c:pt idx="15407">
                  <c:v>-8775.8726968734009</c:v>
                </c:pt>
                <c:pt idx="15408">
                  <c:v>-9351.5503825384803</c:v>
                </c:pt>
                <c:pt idx="15409">
                  <c:v>-9921.1606169523293</c:v>
                </c:pt>
                <c:pt idx="15410">
                  <c:v>-10459.3382960078</c:v>
                </c:pt>
                <c:pt idx="15411">
                  <c:v>-10961.775387985401</c:v>
                </c:pt>
                <c:pt idx="15412">
                  <c:v>-11448.353425184599</c:v>
                </c:pt>
                <c:pt idx="15413">
                  <c:v>-11933.948509542999</c:v>
                </c:pt>
                <c:pt idx="15414">
                  <c:v>-12430.403982429099</c:v>
                </c:pt>
                <c:pt idx="15415">
                  <c:v>-12928.775381990499</c:v>
                </c:pt>
                <c:pt idx="15416">
                  <c:v>-13433.6552334972</c:v>
                </c:pt>
                <c:pt idx="15417">
                  <c:v>-13942.9712196981</c:v>
                </c:pt>
                <c:pt idx="15418">
                  <c:v>-14444.507198937299</c:v>
                </c:pt>
                <c:pt idx="15419">
                  <c:v>-14935.6299888253</c:v>
                </c:pt>
                <c:pt idx="15420">
                  <c:v>-15391.2853555291</c:v>
                </c:pt>
                <c:pt idx="15421">
                  <c:v>-15827.900102654001</c:v>
                </c:pt>
                <c:pt idx="15422">
                  <c:v>-16271.891810339601</c:v>
                </c:pt>
                <c:pt idx="15423">
                  <c:v>-16697.6791813122</c:v>
                </c:pt>
                <c:pt idx="15424">
                  <c:v>-17120.054473421202</c:v>
                </c:pt>
                <c:pt idx="15425">
                  <c:v>-17554.9675688186</c:v>
                </c:pt>
                <c:pt idx="15426">
                  <c:v>-17997.742569172198</c:v>
                </c:pt>
                <c:pt idx="15427">
                  <c:v>-18464.386604982501</c:v>
                </c:pt>
                <c:pt idx="15428">
                  <c:v>-18895.250295874601</c:v>
                </c:pt>
                <c:pt idx="15429">
                  <c:v>-19259.240393966102</c:v>
                </c:pt>
                <c:pt idx="15430">
                  <c:v>-19606.9954246749</c:v>
                </c:pt>
                <c:pt idx="15431">
                  <c:v>-19943.3210375171</c:v>
                </c:pt>
                <c:pt idx="15432">
                  <c:v>-20283.187547457201</c:v>
                </c:pt>
                <c:pt idx="15433">
                  <c:v>-20621.0807638185</c:v>
                </c:pt>
                <c:pt idx="15434">
                  <c:v>-20943.784707137602</c:v>
                </c:pt>
                <c:pt idx="15435">
                  <c:v>-21265.924038120102</c:v>
                </c:pt>
                <c:pt idx="15436">
                  <c:v>-21573.4467788234</c:v>
                </c:pt>
                <c:pt idx="15437">
                  <c:v>-21866.0334961835</c:v>
                </c:pt>
                <c:pt idx="15438">
                  <c:v>-22198.4723858898</c:v>
                </c:pt>
                <c:pt idx="15439">
                  <c:v>-22545.679306276099</c:v>
                </c:pt>
                <c:pt idx="15440">
                  <c:v>-22794.662564961101</c:v>
                </c:pt>
                <c:pt idx="15441">
                  <c:v>-22958.105300294901</c:v>
                </c:pt>
                <c:pt idx="15442">
                  <c:v>-23124.380012064899</c:v>
                </c:pt>
                <c:pt idx="15443">
                  <c:v>-23324.8520376343</c:v>
                </c:pt>
                <c:pt idx="15444">
                  <c:v>-23556.1331896181</c:v>
                </c:pt>
                <c:pt idx="15445">
                  <c:v>-23778.727355603802</c:v>
                </c:pt>
                <c:pt idx="15446">
                  <c:v>-23960.1203216629</c:v>
                </c:pt>
                <c:pt idx="15447">
                  <c:v>-24119.87489445</c:v>
                </c:pt>
                <c:pt idx="15448">
                  <c:v>-24275.585712632401</c:v>
                </c:pt>
                <c:pt idx="15449">
                  <c:v>-24395.1489348465</c:v>
                </c:pt>
                <c:pt idx="15450">
                  <c:v>-24488.336812602101</c:v>
                </c:pt>
                <c:pt idx="15451">
                  <c:v>-24592.560836943401</c:v>
                </c:pt>
                <c:pt idx="15452">
                  <c:v>-24702.490500140098</c:v>
                </c:pt>
                <c:pt idx="15453">
                  <c:v>-24758.628187622598</c:v>
                </c:pt>
                <c:pt idx="15454">
                  <c:v>-24811.931841195099</c:v>
                </c:pt>
                <c:pt idx="15455">
                  <c:v>-24863.931743597699</c:v>
                </c:pt>
                <c:pt idx="15456">
                  <c:v>-24863.583441881299</c:v>
                </c:pt>
                <c:pt idx="15457">
                  <c:v>-24851.431958124998</c:v>
                </c:pt>
                <c:pt idx="15458">
                  <c:v>-24851.205843561798</c:v>
                </c:pt>
                <c:pt idx="15459">
                  <c:v>-24838.502055357301</c:v>
                </c:pt>
                <c:pt idx="15460">
                  <c:v>-24792.591669423498</c:v>
                </c:pt>
                <c:pt idx="15461">
                  <c:v>-24741.345584337301</c:v>
                </c:pt>
                <c:pt idx="15462">
                  <c:v>-24688.466931498398</c:v>
                </c:pt>
                <c:pt idx="15463">
                  <c:v>-24609.883752311202</c:v>
                </c:pt>
                <c:pt idx="15464">
                  <c:v>-24495.649792714499</c:v>
                </c:pt>
                <c:pt idx="15465">
                  <c:v>-24334.745501556201</c:v>
                </c:pt>
                <c:pt idx="15466">
                  <c:v>-24151.129967909099</c:v>
                </c:pt>
                <c:pt idx="15467">
                  <c:v>-23967.173862146799</c:v>
                </c:pt>
                <c:pt idx="15468">
                  <c:v>-23770.0327448524</c:v>
                </c:pt>
                <c:pt idx="15469">
                  <c:v>-23574.1318630225</c:v>
                </c:pt>
                <c:pt idx="15470">
                  <c:v>-23425.106631921899</c:v>
                </c:pt>
                <c:pt idx="15471">
                  <c:v>-23318.350398285598</c:v>
                </c:pt>
                <c:pt idx="15472">
                  <c:v>-23081.018384553299</c:v>
                </c:pt>
                <c:pt idx="15473">
                  <c:v>-22700.2814452073</c:v>
                </c:pt>
                <c:pt idx="15474">
                  <c:v>-22341.082306768199</c:v>
                </c:pt>
                <c:pt idx="15475">
                  <c:v>-22008.7364987951</c:v>
                </c:pt>
                <c:pt idx="15476">
                  <c:v>-21629.517591347001</c:v>
                </c:pt>
                <c:pt idx="15477">
                  <c:v>-21255.568952093599</c:v>
                </c:pt>
                <c:pt idx="15478">
                  <c:v>-20924.738690670099</c:v>
                </c:pt>
                <c:pt idx="15479">
                  <c:v>-20560.851889744099</c:v>
                </c:pt>
                <c:pt idx="15480">
                  <c:v>-20160.009949980002</c:v>
                </c:pt>
                <c:pt idx="15481">
                  <c:v>-19728.761180890899</c:v>
                </c:pt>
                <c:pt idx="15482">
                  <c:v>-19281.631232722899</c:v>
                </c:pt>
                <c:pt idx="15483">
                  <c:v>-18827.485956282999</c:v>
                </c:pt>
                <c:pt idx="15484">
                  <c:v>-18351.7582538262</c:v>
                </c:pt>
                <c:pt idx="15485">
                  <c:v>-17836.9739517993</c:v>
                </c:pt>
                <c:pt idx="15486">
                  <c:v>-17293.398388428301</c:v>
                </c:pt>
                <c:pt idx="15487">
                  <c:v>-16716.5082595274</c:v>
                </c:pt>
                <c:pt idx="15488">
                  <c:v>-16139.5167632231</c:v>
                </c:pt>
                <c:pt idx="15489">
                  <c:v>-15569.7124716607</c:v>
                </c:pt>
                <c:pt idx="15490">
                  <c:v>-14970.1382859237</c:v>
                </c:pt>
                <c:pt idx="15491">
                  <c:v>-14348.951915792501</c:v>
                </c:pt>
                <c:pt idx="15492">
                  <c:v>-13699.030914717699</c:v>
                </c:pt>
                <c:pt idx="15493">
                  <c:v>-13028.9481536121</c:v>
                </c:pt>
                <c:pt idx="15494">
                  <c:v>-12370.0179232233</c:v>
                </c:pt>
                <c:pt idx="15495">
                  <c:v>-11706.7648450386</c:v>
                </c:pt>
                <c:pt idx="15496">
                  <c:v>-11008.8245417333</c:v>
                </c:pt>
                <c:pt idx="15497">
                  <c:v>-10282.378822475701</c:v>
                </c:pt>
                <c:pt idx="15498">
                  <c:v>-9519.0101402131495</c:v>
                </c:pt>
                <c:pt idx="15499">
                  <c:v>-8766.5458244358706</c:v>
                </c:pt>
                <c:pt idx="15500">
                  <c:v>-8041.2734800104699</c:v>
                </c:pt>
                <c:pt idx="15501">
                  <c:v>-7291.84190223512</c:v>
                </c:pt>
                <c:pt idx="15502">
                  <c:v>-6495.4841178155102</c:v>
                </c:pt>
                <c:pt idx="15503">
                  <c:v>-5680.3439376445403</c:v>
                </c:pt>
                <c:pt idx="15504">
                  <c:v>-4883.9880194612497</c:v>
                </c:pt>
                <c:pt idx="15505">
                  <c:v>-4078.2100835235401</c:v>
                </c:pt>
                <c:pt idx="15506">
                  <c:v>-3260.2481765891698</c:v>
                </c:pt>
                <c:pt idx="15507">
                  <c:v>-2412.8139843571598</c:v>
                </c:pt>
                <c:pt idx="15508">
                  <c:v>-1531.6379350177999</c:v>
                </c:pt>
                <c:pt idx="15509">
                  <c:v>-631.14707564750597</c:v>
                </c:pt>
                <c:pt idx="15510">
                  <c:v>240.654377033336</c:v>
                </c:pt>
                <c:pt idx="15511">
                  <c:v>1061.9812024074399</c:v>
                </c:pt>
                <c:pt idx="15512">
                  <c:v>1866.62047766317</c:v>
                </c:pt>
                <c:pt idx="15513">
                  <c:v>2699.4723299156099</c:v>
                </c:pt>
                <c:pt idx="15514">
                  <c:v>3562.12626592689</c:v>
                </c:pt>
                <c:pt idx="15515">
                  <c:v>4431.7142225677999</c:v>
                </c:pt>
                <c:pt idx="15516">
                  <c:v>5311.5449643644997</c:v>
                </c:pt>
                <c:pt idx="15517">
                  <c:v>6140.7182351384399</c:v>
                </c:pt>
                <c:pt idx="15518">
                  <c:v>6969.7323624026403</c:v>
                </c:pt>
                <c:pt idx="15519">
                  <c:v>7861.1943455697601</c:v>
                </c:pt>
                <c:pt idx="15520">
                  <c:v>8761.9663870856202</c:v>
                </c:pt>
                <c:pt idx="15521">
                  <c:v>9658.4126256287691</c:v>
                </c:pt>
                <c:pt idx="15522">
                  <c:v>10491.1509348821</c:v>
                </c:pt>
                <c:pt idx="15523">
                  <c:v>11257.150522415301</c:v>
                </c:pt>
                <c:pt idx="15524">
                  <c:v>11992.8954499641</c:v>
                </c:pt>
                <c:pt idx="15525">
                  <c:v>12760.2720090127</c:v>
                </c:pt>
                <c:pt idx="15526">
                  <c:v>13594.1697789261</c:v>
                </c:pt>
                <c:pt idx="15527">
                  <c:v>14435.338890974401</c:v>
                </c:pt>
                <c:pt idx="15528">
                  <c:v>15251.725873801</c:v>
                </c:pt>
                <c:pt idx="15529">
                  <c:v>16016.7217637672</c:v>
                </c:pt>
                <c:pt idx="15530">
                  <c:v>16742.421866715202</c:v>
                </c:pt>
                <c:pt idx="15531">
                  <c:v>17450.721573905401</c:v>
                </c:pt>
                <c:pt idx="15532">
                  <c:v>18134.512951294</c:v>
                </c:pt>
                <c:pt idx="15533">
                  <c:v>18791.643668170302</c:v>
                </c:pt>
                <c:pt idx="15534">
                  <c:v>19434.2904260012</c:v>
                </c:pt>
                <c:pt idx="15535">
                  <c:v>20078.784773461</c:v>
                </c:pt>
                <c:pt idx="15536">
                  <c:v>20732.448204712498</c:v>
                </c:pt>
                <c:pt idx="15537">
                  <c:v>21372.194762922602</c:v>
                </c:pt>
                <c:pt idx="15538">
                  <c:v>21979.894376860899</c:v>
                </c:pt>
                <c:pt idx="15539">
                  <c:v>22543.214040471099</c:v>
                </c:pt>
                <c:pt idx="15540">
                  <c:v>23053.674378426302</c:v>
                </c:pt>
                <c:pt idx="15541">
                  <c:v>23550.853989203999</c:v>
                </c:pt>
                <c:pt idx="15542">
                  <c:v>24064.114342067602</c:v>
                </c:pt>
                <c:pt idx="15543">
                  <c:v>24549.256610704899</c:v>
                </c:pt>
                <c:pt idx="15544">
                  <c:v>24972.841947475801</c:v>
                </c:pt>
                <c:pt idx="15545">
                  <c:v>25369.533774842701</c:v>
                </c:pt>
                <c:pt idx="15546">
                  <c:v>25766.579827164998</c:v>
                </c:pt>
                <c:pt idx="15547">
                  <c:v>26143.564138920799</c:v>
                </c:pt>
                <c:pt idx="15548">
                  <c:v>26478.840111828998</c:v>
                </c:pt>
                <c:pt idx="15549">
                  <c:v>26776.039684575899</c:v>
                </c:pt>
                <c:pt idx="15550">
                  <c:v>27034.156115741502</c:v>
                </c:pt>
                <c:pt idx="15551">
                  <c:v>27260.507785056401</c:v>
                </c:pt>
                <c:pt idx="15552">
                  <c:v>27468.537811615501</c:v>
                </c:pt>
                <c:pt idx="15553">
                  <c:v>27656.540935700599</c:v>
                </c:pt>
                <c:pt idx="15554">
                  <c:v>27842.861502128999</c:v>
                </c:pt>
                <c:pt idx="15555">
                  <c:v>28036.0608366468</c:v>
                </c:pt>
                <c:pt idx="15556">
                  <c:v>28188.2084390444</c:v>
                </c:pt>
                <c:pt idx="15557">
                  <c:v>28268.994734589902</c:v>
                </c:pt>
                <c:pt idx="15558">
                  <c:v>28275.8076358203</c:v>
                </c:pt>
                <c:pt idx="15559">
                  <c:v>28253.6137056929</c:v>
                </c:pt>
                <c:pt idx="15560">
                  <c:v>28229.675833720299</c:v>
                </c:pt>
                <c:pt idx="15561">
                  <c:v>28166.237979748101</c:v>
                </c:pt>
                <c:pt idx="15562">
                  <c:v>28035.943716314101</c:v>
                </c:pt>
                <c:pt idx="15563">
                  <c:v>27910.71434033</c:v>
                </c:pt>
                <c:pt idx="15564">
                  <c:v>27830.863317190699</c:v>
                </c:pt>
                <c:pt idx="15565">
                  <c:v>27714.591187464899</c:v>
                </c:pt>
                <c:pt idx="15566">
                  <c:v>27548.026959070899</c:v>
                </c:pt>
                <c:pt idx="15567">
                  <c:v>27336.229224336501</c:v>
                </c:pt>
                <c:pt idx="15568">
                  <c:v>27090.939506893101</c:v>
                </c:pt>
                <c:pt idx="15569">
                  <c:v>26843.208855577501</c:v>
                </c:pt>
                <c:pt idx="15570">
                  <c:v>26583.5158011446</c:v>
                </c:pt>
                <c:pt idx="15571">
                  <c:v>26275.3041535349</c:v>
                </c:pt>
                <c:pt idx="15572">
                  <c:v>25924.148650177602</c:v>
                </c:pt>
                <c:pt idx="15573">
                  <c:v>25510.360757295999</c:v>
                </c:pt>
                <c:pt idx="15574">
                  <c:v>25091.879350977699</c:v>
                </c:pt>
                <c:pt idx="15575">
                  <c:v>24703.7932862622</c:v>
                </c:pt>
                <c:pt idx="15576">
                  <c:v>24292.3013365447</c:v>
                </c:pt>
                <c:pt idx="15577">
                  <c:v>23862.020085943201</c:v>
                </c:pt>
                <c:pt idx="15578">
                  <c:v>23403.772168343399</c:v>
                </c:pt>
                <c:pt idx="15579">
                  <c:v>22910.700462049699</c:v>
                </c:pt>
                <c:pt idx="15580">
                  <c:v>22419.6882459263</c:v>
                </c:pt>
                <c:pt idx="15581">
                  <c:v>21934.288963482999</c:v>
                </c:pt>
                <c:pt idx="15582">
                  <c:v>21435.572785865999</c:v>
                </c:pt>
                <c:pt idx="15583">
                  <c:v>20927.2513169349</c:v>
                </c:pt>
                <c:pt idx="15584">
                  <c:v>20389.979299715898</c:v>
                </c:pt>
                <c:pt idx="15585">
                  <c:v>19821.852603328</c:v>
                </c:pt>
                <c:pt idx="15586">
                  <c:v>19246.656418809402</c:v>
                </c:pt>
                <c:pt idx="15587">
                  <c:v>18664.7953721169</c:v>
                </c:pt>
                <c:pt idx="15588">
                  <c:v>18073.344018353499</c:v>
                </c:pt>
                <c:pt idx="15589">
                  <c:v>17485.351329552199</c:v>
                </c:pt>
                <c:pt idx="15590">
                  <c:v>16902.719409682399</c:v>
                </c:pt>
                <c:pt idx="15591">
                  <c:v>16294.905409221999</c:v>
                </c:pt>
                <c:pt idx="15592">
                  <c:v>15675.381391356001</c:v>
                </c:pt>
                <c:pt idx="15593">
                  <c:v>15075.6623620356</c:v>
                </c:pt>
                <c:pt idx="15594">
                  <c:v>14495.6990385728</c:v>
                </c:pt>
                <c:pt idx="15595">
                  <c:v>13926.974289224299</c:v>
                </c:pt>
                <c:pt idx="15596">
                  <c:v>13369.2165006755</c:v>
                </c:pt>
                <c:pt idx="15597">
                  <c:v>12796.7872027474</c:v>
                </c:pt>
                <c:pt idx="15598">
                  <c:v>12187.769452631301</c:v>
                </c:pt>
                <c:pt idx="15599">
                  <c:v>11612.0221036983</c:v>
                </c:pt>
                <c:pt idx="15600">
                  <c:v>11052.793985157799</c:v>
                </c:pt>
                <c:pt idx="15601">
                  <c:v>10463.3621458666</c:v>
                </c:pt>
                <c:pt idx="15602">
                  <c:v>9880.8625640182108</c:v>
                </c:pt>
                <c:pt idx="15603">
                  <c:v>9301.4350110481191</c:v>
                </c:pt>
                <c:pt idx="15604">
                  <c:v>8723.8672552496901</c:v>
                </c:pt>
                <c:pt idx="15605">
                  <c:v>8157.2557094552503</c:v>
                </c:pt>
                <c:pt idx="15606">
                  <c:v>7608.8696912057803</c:v>
                </c:pt>
                <c:pt idx="15607">
                  <c:v>7138.3653592768796</c:v>
                </c:pt>
                <c:pt idx="15608">
                  <c:v>6694.6479465842604</c:v>
                </c:pt>
                <c:pt idx="15609">
                  <c:v>6187.2464013906902</c:v>
                </c:pt>
                <c:pt idx="15610">
                  <c:v>5658.0267280512799</c:v>
                </c:pt>
                <c:pt idx="15611">
                  <c:v>5139.8794008667601</c:v>
                </c:pt>
                <c:pt idx="15612">
                  <c:v>4635.0439190111301</c:v>
                </c:pt>
                <c:pt idx="15613">
                  <c:v>4123.0241397862001</c:v>
                </c:pt>
                <c:pt idx="15614">
                  <c:v>3615.9866159225699</c:v>
                </c:pt>
                <c:pt idx="15615">
                  <c:v>3172.0577362793802</c:v>
                </c:pt>
                <c:pt idx="15616">
                  <c:v>2798.8503936563502</c:v>
                </c:pt>
                <c:pt idx="15617">
                  <c:v>2452.6632964125802</c:v>
                </c:pt>
                <c:pt idx="15618">
                  <c:v>2056.2805859922801</c:v>
                </c:pt>
                <c:pt idx="15619">
                  <c:v>1617.5718966453901</c:v>
                </c:pt>
                <c:pt idx="15620">
                  <c:v>1231.50884886267</c:v>
                </c:pt>
                <c:pt idx="15621">
                  <c:v>886.10443803105204</c:v>
                </c:pt>
                <c:pt idx="15622">
                  <c:v>550.98647607297198</c:v>
                </c:pt>
                <c:pt idx="15623">
                  <c:v>196.31519238394</c:v>
                </c:pt>
                <c:pt idx="15624">
                  <c:v>-166.02803155505001</c:v>
                </c:pt>
                <c:pt idx="15625">
                  <c:v>-499.75446170602601</c:v>
                </c:pt>
                <c:pt idx="15626">
                  <c:v>-759.44353602771298</c:v>
                </c:pt>
                <c:pt idx="15627">
                  <c:v>-973.26637641836498</c:v>
                </c:pt>
                <c:pt idx="15628">
                  <c:v>-1184.05651714143</c:v>
                </c:pt>
                <c:pt idx="15629">
                  <c:v>-1411.43124615587</c:v>
                </c:pt>
                <c:pt idx="15630">
                  <c:v>-1689.5207499241901</c:v>
                </c:pt>
                <c:pt idx="15631">
                  <c:v>-1986.12088705204</c:v>
                </c:pt>
                <c:pt idx="15632">
                  <c:v>-2264.3188515349798</c:v>
                </c:pt>
                <c:pt idx="15633">
                  <c:v>-2486.6104927494398</c:v>
                </c:pt>
                <c:pt idx="15634">
                  <c:v>-2668.733004273</c:v>
                </c:pt>
                <c:pt idx="15635">
                  <c:v>-2863.7570875809502</c:v>
                </c:pt>
                <c:pt idx="15636">
                  <c:v>-3018.98576664864</c:v>
                </c:pt>
                <c:pt idx="15637">
                  <c:v>-3156.1958496891202</c:v>
                </c:pt>
                <c:pt idx="15638">
                  <c:v>-3297.5392992966099</c:v>
                </c:pt>
                <c:pt idx="15639">
                  <c:v>-3397.5457312199701</c:v>
                </c:pt>
                <c:pt idx="15640">
                  <c:v>-3507.8687421793102</c:v>
                </c:pt>
                <c:pt idx="15641">
                  <c:v>-3617.5479384595901</c:v>
                </c:pt>
                <c:pt idx="15642">
                  <c:v>-3697.82436612725</c:v>
                </c:pt>
                <c:pt idx="15643">
                  <c:v>-3793.4018828921598</c:v>
                </c:pt>
                <c:pt idx="15644">
                  <c:v>-3876.5660044446399</c:v>
                </c:pt>
                <c:pt idx="15645">
                  <c:v>-3887.8690932858999</c:v>
                </c:pt>
                <c:pt idx="15646">
                  <c:v>-3841.7579022387499</c:v>
                </c:pt>
                <c:pt idx="15647">
                  <c:v>-3861.57214933461</c:v>
                </c:pt>
                <c:pt idx="15648">
                  <c:v>-3973.3062768105101</c:v>
                </c:pt>
                <c:pt idx="15649">
                  <c:v>-4040.7407819697501</c:v>
                </c:pt>
                <c:pt idx="15650">
                  <c:v>-4027.5255155263399</c:v>
                </c:pt>
                <c:pt idx="15651">
                  <c:v>-4037.6252503467199</c:v>
                </c:pt>
                <c:pt idx="15652">
                  <c:v>-4088.5098072085598</c:v>
                </c:pt>
                <c:pt idx="15653">
                  <c:v>-4108.7319424624402</c:v>
                </c:pt>
                <c:pt idx="15654">
                  <c:v>-4077.7343921235301</c:v>
                </c:pt>
                <c:pt idx="15655">
                  <c:v>-4033.0707321950599</c:v>
                </c:pt>
                <c:pt idx="15656">
                  <c:v>-4002.12786985301</c:v>
                </c:pt>
                <c:pt idx="15657">
                  <c:v>-3967.8758932526098</c:v>
                </c:pt>
                <c:pt idx="15658">
                  <c:v>-3943.7441269199098</c:v>
                </c:pt>
                <c:pt idx="15659">
                  <c:v>-3897.0061603365102</c:v>
                </c:pt>
                <c:pt idx="15660">
                  <c:v>-3826.3545635402802</c:v>
                </c:pt>
                <c:pt idx="15661">
                  <c:v>-3767.62776817747</c:v>
                </c:pt>
                <c:pt idx="15662">
                  <c:v>-3706.10435214168</c:v>
                </c:pt>
                <c:pt idx="15663">
                  <c:v>-3667.5239311804698</c:v>
                </c:pt>
                <c:pt idx="15664">
                  <c:v>-3654.70569312102</c:v>
                </c:pt>
                <c:pt idx="15665">
                  <c:v>-3628.79657605788</c:v>
                </c:pt>
                <c:pt idx="15666">
                  <c:v>-3545.9295102256801</c:v>
                </c:pt>
                <c:pt idx="15667">
                  <c:v>-3415.4202294012798</c:v>
                </c:pt>
                <c:pt idx="15668">
                  <c:v>-3305.4920335524498</c:v>
                </c:pt>
                <c:pt idx="15669">
                  <c:v>-3242.2125702611102</c:v>
                </c:pt>
                <c:pt idx="15670">
                  <c:v>-3211.3003871433598</c:v>
                </c:pt>
                <c:pt idx="15671">
                  <c:v>-3170.1173363528501</c:v>
                </c:pt>
                <c:pt idx="15672">
                  <c:v>-3108.1727079581401</c:v>
                </c:pt>
                <c:pt idx="15673">
                  <c:v>-3029.35149858566</c:v>
                </c:pt>
                <c:pt idx="15674">
                  <c:v>-2978.0230316813199</c:v>
                </c:pt>
                <c:pt idx="15675">
                  <c:v>-2959.4233250847601</c:v>
                </c:pt>
                <c:pt idx="15676">
                  <c:v>-2930.5335991136699</c:v>
                </c:pt>
                <c:pt idx="15677">
                  <c:v>-2844.1608100163398</c:v>
                </c:pt>
                <c:pt idx="15678">
                  <c:v>-2733.87200584213</c:v>
                </c:pt>
                <c:pt idx="15679">
                  <c:v>-2654.0525781363299</c:v>
                </c:pt>
                <c:pt idx="15680">
                  <c:v>-2553.6254333066399</c:v>
                </c:pt>
                <c:pt idx="15681">
                  <c:v>-2434.3073096452599</c:v>
                </c:pt>
                <c:pt idx="15682">
                  <c:v>-2376.0128689831899</c:v>
                </c:pt>
                <c:pt idx="15683">
                  <c:v>-2376.6034042340998</c:v>
                </c:pt>
                <c:pt idx="15684">
                  <c:v>-2351.9154807098498</c:v>
                </c:pt>
                <c:pt idx="15685">
                  <c:v>-2288.7243688301101</c:v>
                </c:pt>
                <c:pt idx="15686">
                  <c:v>-2219.9225251901098</c:v>
                </c:pt>
                <c:pt idx="15687">
                  <c:v>-2173.2233504774799</c:v>
                </c:pt>
                <c:pt idx="15688">
                  <c:v>-2117.4550481066699</c:v>
                </c:pt>
                <c:pt idx="15689">
                  <c:v>-2079.0287156040499</c:v>
                </c:pt>
                <c:pt idx="15690">
                  <c:v>-2050.0488857727401</c:v>
                </c:pt>
                <c:pt idx="15691">
                  <c:v>-1986.5666608106999</c:v>
                </c:pt>
                <c:pt idx="15692">
                  <c:v>-1932.3290206563399</c:v>
                </c:pt>
                <c:pt idx="15693">
                  <c:v>-1868.9832227987899</c:v>
                </c:pt>
                <c:pt idx="15694">
                  <c:v>-1789.7356050276001</c:v>
                </c:pt>
                <c:pt idx="15695">
                  <c:v>-1747.6312190337401</c:v>
                </c:pt>
                <c:pt idx="15696">
                  <c:v>-1725.1019231092901</c:v>
                </c:pt>
                <c:pt idx="15697">
                  <c:v>-1699.39199608538</c:v>
                </c:pt>
                <c:pt idx="15698">
                  <c:v>-1667.83682877772</c:v>
                </c:pt>
                <c:pt idx="15699">
                  <c:v>-1625.8192757496099</c:v>
                </c:pt>
                <c:pt idx="15700">
                  <c:v>-1592.9042977894301</c:v>
                </c:pt>
                <c:pt idx="15701">
                  <c:v>-1578.8793910849499</c:v>
                </c:pt>
                <c:pt idx="15702">
                  <c:v>-1566.2234426764901</c:v>
                </c:pt>
                <c:pt idx="15703">
                  <c:v>-1543.0848656799301</c:v>
                </c:pt>
                <c:pt idx="15704">
                  <c:v>-1514.3581440407499</c:v>
                </c:pt>
                <c:pt idx="15705">
                  <c:v>-1488.8772687241899</c:v>
                </c:pt>
                <c:pt idx="15706">
                  <c:v>-1455.3012210802999</c:v>
                </c:pt>
                <c:pt idx="15707">
                  <c:v>-1405.4848180239301</c:v>
                </c:pt>
                <c:pt idx="15708">
                  <c:v>-1368.05963452127</c:v>
                </c:pt>
                <c:pt idx="15709">
                  <c:v>-1379.4876690789499</c:v>
                </c:pt>
                <c:pt idx="15710">
                  <c:v>-1450.10656429349</c:v>
                </c:pt>
                <c:pt idx="15711">
                  <c:v>-1516.53603341694</c:v>
                </c:pt>
                <c:pt idx="15712">
                  <c:v>-1499.7772356794301</c:v>
                </c:pt>
                <c:pt idx="15713">
                  <c:v>-1441.0795188151001</c:v>
                </c:pt>
                <c:pt idx="15714">
                  <c:v>-1423.5246247045</c:v>
                </c:pt>
                <c:pt idx="15715">
                  <c:v>-1461.70324608686</c:v>
                </c:pt>
                <c:pt idx="15716">
                  <c:v>-1500.4020181677199</c:v>
                </c:pt>
                <c:pt idx="15717">
                  <c:v>-1514.02256417885</c:v>
                </c:pt>
                <c:pt idx="15718">
                  <c:v>-1487.8538247050101</c:v>
                </c:pt>
                <c:pt idx="15719">
                  <c:v>-1476.4002355291</c:v>
                </c:pt>
                <c:pt idx="15720">
                  <c:v>-1526.6845870506299</c:v>
                </c:pt>
                <c:pt idx="15721">
                  <c:v>-1608.6671951758999</c:v>
                </c:pt>
                <c:pt idx="15722">
                  <c:v>-1686.39628822075</c:v>
                </c:pt>
                <c:pt idx="15723">
                  <c:v>-1721.5971235137799</c:v>
                </c:pt>
                <c:pt idx="15724">
                  <c:v>-1738.1757798807701</c:v>
                </c:pt>
                <c:pt idx="15725">
                  <c:v>-1755.94588759782</c:v>
                </c:pt>
                <c:pt idx="15726">
                  <c:v>-1805.83837887504</c:v>
                </c:pt>
                <c:pt idx="15727">
                  <c:v>-1893.88244074523</c:v>
                </c:pt>
                <c:pt idx="15728">
                  <c:v>-1988.9280474945499</c:v>
                </c:pt>
                <c:pt idx="15729">
                  <c:v>-2080.8376238545702</c:v>
                </c:pt>
                <c:pt idx="15730">
                  <c:v>-2131.9155095227002</c:v>
                </c:pt>
                <c:pt idx="15731">
                  <c:v>-2163.88631190352</c:v>
                </c:pt>
                <c:pt idx="15732">
                  <c:v>-2228.5278446379698</c:v>
                </c:pt>
                <c:pt idx="15733">
                  <c:v>-2298.0984110991299</c:v>
                </c:pt>
                <c:pt idx="15734">
                  <c:v>-2367.4449136262101</c:v>
                </c:pt>
                <c:pt idx="15735">
                  <c:v>-2445.5190755850499</c:v>
                </c:pt>
                <c:pt idx="15736">
                  <c:v>-2519.8691742533201</c:v>
                </c:pt>
                <c:pt idx="15737">
                  <c:v>-2596.3691818514999</c:v>
                </c:pt>
                <c:pt idx="15738">
                  <c:v>-2687.6730569257102</c:v>
                </c:pt>
                <c:pt idx="15739">
                  <c:v>-2787.9425116426601</c:v>
                </c:pt>
                <c:pt idx="15740">
                  <c:v>-2880.9558299904602</c:v>
                </c:pt>
                <c:pt idx="15741">
                  <c:v>-2964.1156851157002</c:v>
                </c:pt>
                <c:pt idx="15742">
                  <c:v>-3024.5010316755902</c:v>
                </c:pt>
                <c:pt idx="15743">
                  <c:v>-3066.6405729992998</c:v>
                </c:pt>
                <c:pt idx="15744">
                  <c:v>-3145.0484997495601</c:v>
                </c:pt>
                <c:pt idx="15745">
                  <c:v>-3272.89722782122</c:v>
                </c:pt>
                <c:pt idx="15746">
                  <c:v>-3411.48086934613</c:v>
                </c:pt>
                <c:pt idx="15747">
                  <c:v>-3548.9654909271499</c:v>
                </c:pt>
                <c:pt idx="15748">
                  <c:v>-3632.72019875878</c:v>
                </c:pt>
                <c:pt idx="15749">
                  <c:v>-3691.6982349137202</c:v>
                </c:pt>
                <c:pt idx="15750">
                  <c:v>-3788.72144621496</c:v>
                </c:pt>
                <c:pt idx="15751">
                  <c:v>-3881.5222568716899</c:v>
                </c:pt>
                <c:pt idx="15752">
                  <c:v>-3946.1011077389398</c:v>
                </c:pt>
                <c:pt idx="15753">
                  <c:v>-3973.6554149819399</c:v>
                </c:pt>
                <c:pt idx="15754">
                  <c:v>-3988.33181617338</c:v>
                </c:pt>
                <c:pt idx="15755">
                  <c:v>-4012.8767810869699</c:v>
                </c:pt>
                <c:pt idx="15756">
                  <c:v>-4061.7772890483002</c:v>
                </c:pt>
                <c:pt idx="15757">
                  <c:v>-4133.60750555506</c:v>
                </c:pt>
                <c:pt idx="15758">
                  <c:v>-4220.6014304934997</c:v>
                </c:pt>
                <c:pt idx="15759">
                  <c:v>-4318.21862040428</c:v>
                </c:pt>
                <c:pt idx="15760">
                  <c:v>-4407.6797550066603</c:v>
                </c:pt>
                <c:pt idx="15761">
                  <c:v>-4469.7088728654799</c:v>
                </c:pt>
                <c:pt idx="15762">
                  <c:v>-4508.8929781469296</c:v>
                </c:pt>
                <c:pt idx="15763">
                  <c:v>-4504.6970811280999</c:v>
                </c:pt>
                <c:pt idx="15764">
                  <c:v>-4472.4687128856804</c:v>
                </c:pt>
                <c:pt idx="15765">
                  <c:v>-4457.6826187863098</c:v>
                </c:pt>
                <c:pt idx="15766">
                  <c:v>-4481.7346686389701</c:v>
                </c:pt>
                <c:pt idx="15767">
                  <c:v>-4491.0813362199497</c:v>
                </c:pt>
                <c:pt idx="15768">
                  <c:v>-4474.4541504785602</c:v>
                </c:pt>
                <c:pt idx="15769">
                  <c:v>-4484.41284741851</c:v>
                </c:pt>
                <c:pt idx="15770">
                  <c:v>-4484.3726808788797</c:v>
                </c:pt>
                <c:pt idx="15771">
                  <c:v>-4478.3866084513102</c:v>
                </c:pt>
                <c:pt idx="15772">
                  <c:v>-4455.3859118580904</c:v>
                </c:pt>
                <c:pt idx="15773">
                  <c:v>-4392.9062337300802</c:v>
                </c:pt>
                <c:pt idx="15774">
                  <c:v>-4344.4011053179102</c:v>
                </c:pt>
                <c:pt idx="15775">
                  <c:v>-4318.4168262736703</c:v>
                </c:pt>
                <c:pt idx="15776">
                  <c:v>-4280.9125132812696</c:v>
                </c:pt>
                <c:pt idx="15777">
                  <c:v>-4245.9132687504698</c:v>
                </c:pt>
                <c:pt idx="15778">
                  <c:v>-4141.1150375157304</c:v>
                </c:pt>
                <c:pt idx="15779">
                  <c:v>-3993.5347292198298</c:v>
                </c:pt>
                <c:pt idx="15780">
                  <c:v>-3885.77985147558</c:v>
                </c:pt>
                <c:pt idx="15781">
                  <c:v>-3786.4101031508599</c:v>
                </c:pt>
                <c:pt idx="15782">
                  <c:v>-3701.5808469447002</c:v>
                </c:pt>
                <c:pt idx="15783">
                  <c:v>-3613.1601853967099</c:v>
                </c:pt>
                <c:pt idx="15784">
                  <c:v>-3505.9405282908301</c:v>
                </c:pt>
                <c:pt idx="15785">
                  <c:v>-3366.3876549988599</c:v>
                </c:pt>
                <c:pt idx="15786">
                  <c:v>-3250.3234850336098</c:v>
                </c:pt>
                <c:pt idx="15787">
                  <c:v>-3158.1203618663699</c:v>
                </c:pt>
                <c:pt idx="15788">
                  <c:v>-3018.5187602882202</c:v>
                </c:pt>
                <c:pt idx="15789">
                  <c:v>-2834.7980401442501</c:v>
                </c:pt>
                <c:pt idx="15790">
                  <c:v>-2652.9749230905099</c:v>
                </c:pt>
                <c:pt idx="15791">
                  <c:v>-2499.7464817969399</c:v>
                </c:pt>
                <c:pt idx="15792">
                  <c:v>-2333.78430751722</c:v>
                </c:pt>
                <c:pt idx="15793">
                  <c:v>-2169.9606080717199</c:v>
                </c:pt>
                <c:pt idx="15794">
                  <c:v>-1986.04726817553</c:v>
                </c:pt>
                <c:pt idx="15795">
                  <c:v>-1770.05155624791</c:v>
                </c:pt>
                <c:pt idx="15796">
                  <c:v>-1578.8554687281801</c:v>
                </c:pt>
                <c:pt idx="15797">
                  <c:v>-1387.98726340756</c:v>
                </c:pt>
                <c:pt idx="15798">
                  <c:v>-1178.4519422460401</c:v>
                </c:pt>
                <c:pt idx="15799">
                  <c:v>-977.89291221313999</c:v>
                </c:pt>
                <c:pt idx="15800">
                  <c:v>-789.04875759044603</c:v>
                </c:pt>
                <c:pt idx="15801">
                  <c:v>-580.63496607590696</c:v>
                </c:pt>
                <c:pt idx="15802">
                  <c:v>-332.48166189363201</c:v>
                </c:pt>
                <c:pt idx="15803">
                  <c:v>-53.550837086698102</c:v>
                </c:pt>
                <c:pt idx="15804">
                  <c:v>179.731576861528</c:v>
                </c:pt>
                <c:pt idx="15805">
                  <c:v>324.18688031211502</c:v>
                </c:pt>
                <c:pt idx="15806">
                  <c:v>469.03106832329098</c:v>
                </c:pt>
                <c:pt idx="15807">
                  <c:v>666.32630927107004</c:v>
                </c:pt>
                <c:pt idx="15808">
                  <c:v>920.57694201100503</c:v>
                </c:pt>
                <c:pt idx="15809">
                  <c:v>1178.0983086194401</c:v>
                </c:pt>
                <c:pt idx="15810">
                  <c:v>1411.72978144487</c:v>
                </c:pt>
                <c:pt idx="15811">
                  <c:v>1640.8648665435601</c:v>
                </c:pt>
                <c:pt idx="15812">
                  <c:v>1866.9243296004399</c:v>
                </c:pt>
                <c:pt idx="15813">
                  <c:v>2086.7006463019402</c:v>
                </c:pt>
                <c:pt idx="15814">
                  <c:v>2304.35694874913</c:v>
                </c:pt>
                <c:pt idx="15815">
                  <c:v>2504.25800445708</c:v>
                </c:pt>
                <c:pt idx="15816">
                  <c:v>2678.3265961059101</c:v>
                </c:pt>
                <c:pt idx="15817">
                  <c:v>2848.0946118367101</c:v>
                </c:pt>
                <c:pt idx="15818">
                  <c:v>3029.30513298089</c:v>
                </c:pt>
                <c:pt idx="15819">
                  <c:v>3219.70830344454</c:v>
                </c:pt>
                <c:pt idx="15820">
                  <c:v>3411.37039087225</c:v>
                </c:pt>
                <c:pt idx="15821">
                  <c:v>3603.2852064902199</c:v>
                </c:pt>
                <c:pt idx="15822">
                  <c:v>3809.3160221568</c:v>
                </c:pt>
                <c:pt idx="15823">
                  <c:v>3995.2288260534201</c:v>
                </c:pt>
                <c:pt idx="15824">
                  <c:v>4124.3231019901996</c:v>
                </c:pt>
                <c:pt idx="15825">
                  <c:v>4223.7546851536499</c:v>
                </c:pt>
                <c:pt idx="15826">
                  <c:v>4305.4454280660102</c:v>
                </c:pt>
                <c:pt idx="15827">
                  <c:v>4411.2690640279698</c:v>
                </c:pt>
                <c:pt idx="15828">
                  <c:v>4547.8407379361697</c:v>
                </c:pt>
                <c:pt idx="15829">
                  <c:v>4685.8999493278598</c:v>
                </c:pt>
                <c:pt idx="15830">
                  <c:v>4787.1291174400203</c:v>
                </c:pt>
                <c:pt idx="15831">
                  <c:v>4841.9485237280896</c:v>
                </c:pt>
                <c:pt idx="15832">
                  <c:v>4891.1402322752601</c:v>
                </c:pt>
                <c:pt idx="15833">
                  <c:v>4936.6055485533498</c:v>
                </c:pt>
                <c:pt idx="15834">
                  <c:v>4972.1310261470799</c:v>
                </c:pt>
                <c:pt idx="15835">
                  <c:v>5004.4399209610401</c:v>
                </c:pt>
                <c:pt idx="15836">
                  <c:v>5040.0281368339402</c:v>
                </c:pt>
                <c:pt idx="15837">
                  <c:v>5075.6367040015202</c:v>
                </c:pt>
                <c:pt idx="15838">
                  <c:v>5109.7452925117605</c:v>
                </c:pt>
                <c:pt idx="15839">
                  <c:v>5128.8202738591999</c:v>
                </c:pt>
                <c:pt idx="15840">
                  <c:v>5131.5439411869002</c:v>
                </c:pt>
                <c:pt idx="15841">
                  <c:v>5094.1805791926499</c:v>
                </c:pt>
                <c:pt idx="15842">
                  <c:v>5013.6930230031303</c:v>
                </c:pt>
                <c:pt idx="15843">
                  <c:v>4928.5640433997496</c:v>
                </c:pt>
                <c:pt idx="15844">
                  <c:v>4849.4893187663702</c:v>
                </c:pt>
                <c:pt idx="15845">
                  <c:v>4757.2287952324205</c:v>
                </c:pt>
                <c:pt idx="15846">
                  <c:v>4655.1641817494701</c:v>
                </c:pt>
                <c:pt idx="15847">
                  <c:v>4569.0656014575397</c:v>
                </c:pt>
                <c:pt idx="15848">
                  <c:v>4512.1733722611798</c:v>
                </c:pt>
                <c:pt idx="15849">
                  <c:v>4435.2666931198301</c:v>
                </c:pt>
                <c:pt idx="15850">
                  <c:v>4313.3415430512196</c:v>
                </c:pt>
                <c:pt idx="15851">
                  <c:v>4188.5317221912701</c:v>
                </c:pt>
                <c:pt idx="15852">
                  <c:v>4048.4651312989099</c:v>
                </c:pt>
                <c:pt idx="15853">
                  <c:v>3894.5779508823198</c:v>
                </c:pt>
                <c:pt idx="15854">
                  <c:v>3731.91440951819</c:v>
                </c:pt>
                <c:pt idx="15855">
                  <c:v>3546.9210554445499</c:v>
                </c:pt>
                <c:pt idx="15856">
                  <c:v>3327.57721277884</c:v>
                </c:pt>
                <c:pt idx="15857">
                  <c:v>3114.5719874357201</c:v>
                </c:pt>
                <c:pt idx="15858">
                  <c:v>2930.86932156999</c:v>
                </c:pt>
                <c:pt idx="15859">
                  <c:v>2751.9956940572401</c:v>
                </c:pt>
                <c:pt idx="15860">
                  <c:v>2614.3537918851798</c:v>
                </c:pt>
                <c:pt idx="15861">
                  <c:v>2486.27042718436</c:v>
                </c:pt>
                <c:pt idx="15862">
                  <c:v>2318.2866540884102</c:v>
                </c:pt>
                <c:pt idx="15863">
                  <c:v>2100.8451932922098</c:v>
                </c:pt>
                <c:pt idx="15864">
                  <c:v>1831.1682064572501</c:v>
                </c:pt>
                <c:pt idx="15865">
                  <c:v>1568.2688552693601</c:v>
                </c:pt>
                <c:pt idx="15866">
                  <c:v>1328.9535284456001</c:v>
                </c:pt>
                <c:pt idx="15867">
                  <c:v>1133.6857558884101</c:v>
                </c:pt>
                <c:pt idx="15868">
                  <c:v>947.39324644701503</c:v>
                </c:pt>
                <c:pt idx="15869">
                  <c:v>727.87835156265305</c:v>
                </c:pt>
                <c:pt idx="15870">
                  <c:v>507.52149184295803</c:v>
                </c:pt>
                <c:pt idx="15871">
                  <c:v>288.670840156427</c:v>
                </c:pt>
                <c:pt idx="15872">
                  <c:v>76.718570566913698</c:v>
                </c:pt>
                <c:pt idx="15873">
                  <c:v>-128.00411990424499</c:v>
                </c:pt>
                <c:pt idx="15874">
                  <c:v>-324.61262049045098</c:v>
                </c:pt>
                <c:pt idx="15875">
                  <c:v>-559.50372120040799</c:v>
                </c:pt>
                <c:pt idx="15876">
                  <c:v>-825.75172868131494</c:v>
                </c:pt>
                <c:pt idx="15877">
                  <c:v>-1071.3040534468</c:v>
                </c:pt>
                <c:pt idx="15878">
                  <c:v>-1301.12318286047</c:v>
                </c:pt>
                <c:pt idx="15879">
                  <c:v>-1491.59104151928</c:v>
                </c:pt>
                <c:pt idx="15880">
                  <c:v>-1653.18459517108</c:v>
                </c:pt>
                <c:pt idx="15881">
                  <c:v>-1809.9430042762999</c:v>
                </c:pt>
                <c:pt idx="15882">
                  <c:v>-1983.6395572532599</c:v>
                </c:pt>
                <c:pt idx="15883">
                  <c:v>-2173.86580207</c:v>
                </c:pt>
                <c:pt idx="15884">
                  <c:v>-2347.1843540578402</c:v>
                </c:pt>
                <c:pt idx="15885">
                  <c:v>-2499.0245034158502</c:v>
                </c:pt>
                <c:pt idx="15886">
                  <c:v>-2622.7613355447802</c:v>
                </c:pt>
                <c:pt idx="15887">
                  <c:v>-2759.2486175741901</c:v>
                </c:pt>
                <c:pt idx="15888">
                  <c:v>-2927.27284685923</c:v>
                </c:pt>
                <c:pt idx="15889">
                  <c:v>-3109.25375541732</c:v>
                </c:pt>
                <c:pt idx="15890">
                  <c:v>-3325.0800942492501</c:v>
                </c:pt>
                <c:pt idx="15891">
                  <c:v>-3511.13872858694</c:v>
                </c:pt>
                <c:pt idx="15892">
                  <c:v>-3627.2171262212501</c:v>
                </c:pt>
                <c:pt idx="15893">
                  <c:v>-3696.2374065273898</c:v>
                </c:pt>
                <c:pt idx="15894">
                  <c:v>-3784.2580287907599</c:v>
                </c:pt>
                <c:pt idx="15895">
                  <c:v>-3907.8114659414</c:v>
                </c:pt>
                <c:pt idx="15896">
                  <c:v>-3987.4990983677399</c:v>
                </c:pt>
                <c:pt idx="15897">
                  <c:v>-4037.8290556366201</c:v>
                </c:pt>
                <c:pt idx="15898">
                  <c:v>-4100.2607237990396</c:v>
                </c:pt>
                <c:pt idx="15899">
                  <c:v>-4177.7069217562102</c:v>
                </c:pt>
                <c:pt idx="15900">
                  <c:v>-4235.8549208907898</c:v>
                </c:pt>
                <c:pt idx="15901">
                  <c:v>-4286.9627711385901</c:v>
                </c:pt>
                <c:pt idx="15902">
                  <c:v>-4339.9673736395198</c:v>
                </c:pt>
                <c:pt idx="15903">
                  <c:v>-4384.1066280355599</c:v>
                </c:pt>
                <c:pt idx="15904">
                  <c:v>-4427.8050649597199</c:v>
                </c:pt>
                <c:pt idx="15905">
                  <c:v>-4460.4209601157299</c:v>
                </c:pt>
                <c:pt idx="15906">
                  <c:v>-4473.8325930697101</c:v>
                </c:pt>
                <c:pt idx="15907">
                  <c:v>-4478.8808586107198</c:v>
                </c:pt>
                <c:pt idx="15908">
                  <c:v>-4494.0582878136502</c:v>
                </c:pt>
                <c:pt idx="15909">
                  <c:v>-4508.3904015076096</c:v>
                </c:pt>
                <c:pt idx="15910">
                  <c:v>-4512.3598680327405</c:v>
                </c:pt>
                <c:pt idx="15911">
                  <c:v>-4532.1310360145499</c:v>
                </c:pt>
                <c:pt idx="15912">
                  <c:v>-4589.5812839310702</c:v>
                </c:pt>
                <c:pt idx="15913">
                  <c:v>-4607.12647631856</c:v>
                </c:pt>
                <c:pt idx="15914">
                  <c:v>-4541.8785496828204</c:v>
                </c:pt>
                <c:pt idx="15915">
                  <c:v>-4448.0853584904899</c:v>
                </c:pt>
                <c:pt idx="15916">
                  <c:v>-4386.8123066173603</c:v>
                </c:pt>
                <c:pt idx="15917">
                  <c:v>-4372.9028566195702</c:v>
                </c:pt>
                <c:pt idx="15918">
                  <c:v>-4347.2800152825002</c:v>
                </c:pt>
                <c:pt idx="15919">
                  <c:v>-4309.2849884550396</c:v>
                </c:pt>
                <c:pt idx="15920">
                  <c:v>-4255.7969938956803</c:v>
                </c:pt>
                <c:pt idx="15921">
                  <c:v>-4201.8560919312704</c:v>
                </c:pt>
                <c:pt idx="15922">
                  <c:v>-4157.9500386984901</c:v>
                </c:pt>
                <c:pt idx="15923">
                  <c:v>-4148.4016098398997</c:v>
                </c:pt>
                <c:pt idx="15924">
                  <c:v>-4159.0443351460399</c:v>
                </c:pt>
                <c:pt idx="15925">
                  <c:v>-4161.8699072135796</c:v>
                </c:pt>
                <c:pt idx="15926">
                  <c:v>-4169.4981784156298</c:v>
                </c:pt>
                <c:pt idx="15927">
                  <c:v>-4082.0374303427502</c:v>
                </c:pt>
                <c:pt idx="15928">
                  <c:v>-3947.36000121497</c:v>
                </c:pt>
                <c:pt idx="15929">
                  <c:v>-3873.2260474884201</c:v>
                </c:pt>
                <c:pt idx="15930">
                  <c:v>-3823.1634423262199</c:v>
                </c:pt>
                <c:pt idx="15931">
                  <c:v>-3798.22416195202</c:v>
                </c:pt>
                <c:pt idx="15932">
                  <c:v>-3778.7606103848302</c:v>
                </c:pt>
                <c:pt idx="15933">
                  <c:v>-3754.1999829309698</c:v>
                </c:pt>
                <c:pt idx="15934">
                  <c:v>-3721.8471452128601</c:v>
                </c:pt>
                <c:pt idx="15935">
                  <c:v>-3684.5138243259098</c:v>
                </c:pt>
                <c:pt idx="15936">
                  <c:v>-3642.9380952264401</c:v>
                </c:pt>
                <c:pt idx="15937">
                  <c:v>-3586.6117965990202</c:v>
                </c:pt>
                <c:pt idx="15938">
                  <c:v>-3542.00339889528</c:v>
                </c:pt>
                <c:pt idx="15939">
                  <c:v>-3538.69297681738</c:v>
                </c:pt>
                <c:pt idx="15940">
                  <c:v>-3553.6012170903</c:v>
                </c:pt>
                <c:pt idx="15941">
                  <c:v>-3548.8887213098001</c:v>
                </c:pt>
                <c:pt idx="15942">
                  <c:v>-3542.9421628688001</c:v>
                </c:pt>
                <c:pt idx="15943">
                  <c:v>-3550.3300462206098</c:v>
                </c:pt>
                <c:pt idx="15944">
                  <c:v>-3554.4432473519901</c:v>
                </c:pt>
                <c:pt idx="15945">
                  <c:v>-3557.9149383738099</c:v>
                </c:pt>
                <c:pt idx="15946">
                  <c:v>-3583.0050060151002</c:v>
                </c:pt>
                <c:pt idx="15947">
                  <c:v>-3607.1421063450098</c:v>
                </c:pt>
                <c:pt idx="15948">
                  <c:v>-3581.67396219701</c:v>
                </c:pt>
                <c:pt idx="15949">
                  <c:v>-3564.2673428293301</c:v>
                </c:pt>
                <c:pt idx="15950">
                  <c:v>-3584.11469012521</c:v>
                </c:pt>
                <c:pt idx="15951">
                  <c:v>-3600.0388895895799</c:v>
                </c:pt>
                <c:pt idx="15952">
                  <c:v>-3596.1477552914198</c:v>
                </c:pt>
                <c:pt idx="15953">
                  <c:v>-3654.7474104869498</c:v>
                </c:pt>
                <c:pt idx="15954">
                  <c:v>-3753.9817262935599</c:v>
                </c:pt>
                <c:pt idx="15955">
                  <c:v>-3805.99228447423</c:v>
                </c:pt>
                <c:pt idx="15956">
                  <c:v>-3807.9752877574301</c:v>
                </c:pt>
                <c:pt idx="15957">
                  <c:v>-3790.7391555504701</c:v>
                </c:pt>
                <c:pt idx="15958">
                  <c:v>-3823.1035679798201</c:v>
                </c:pt>
                <c:pt idx="15959">
                  <c:v>-3897.3852281854001</c:v>
                </c:pt>
                <c:pt idx="15960">
                  <c:v>-3967.92062534048</c:v>
                </c:pt>
                <c:pt idx="15961">
                  <c:v>-4045.9303226757002</c:v>
                </c:pt>
                <c:pt idx="15962">
                  <c:v>-4118.66290970721</c:v>
                </c:pt>
                <c:pt idx="15963">
                  <c:v>-4138.0052248296797</c:v>
                </c:pt>
                <c:pt idx="15964">
                  <c:v>-4158.4236885078199</c:v>
                </c:pt>
                <c:pt idx="15965">
                  <c:v>-4215.1769550492299</c:v>
                </c:pt>
                <c:pt idx="15966">
                  <c:v>-4295.2952457104302</c:v>
                </c:pt>
                <c:pt idx="15967">
                  <c:v>-4418.3416347660996</c:v>
                </c:pt>
                <c:pt idx="15968">
                  <c:v>-4511.3175826185097</c:v>
                </c:pt>
                <c:pt idx="15969">
                  <c:v>-4566.1687842073397</c:v>
                </c:pt>
                <c:pt idx="15970">
                  <c:v>-4646.1581665663698</c:v>
                </c:pt>
                <c:pt idx="15971">
                  <c:v>-4685.2097764049704</c:v>
                </c:pt>
                <c:pt idx="15972">
                  <c:v>-4690.61066907237</c:v>
                </c:pt>
                <c:pt idx="15973">
                  <c:v>-4709.4652471402796</c:v>
                </c:pt>
                <c:pt idx="15974">
                  <c:v>-4742.1547549738498</c:v>
                </c:pt>
                <c:pt idx="15975">
                  <c:v>-4802.1027612485996</c:v>
                </c:pt>
                <c:pt idx="15976">
                  <c:v>-4872.6181552033004</c:v>
                </c:pt>
                <c:pt idx="15977">
                  <c:v>-4925.4562114047403</c:v>
                </c:pt>
                <c:pt idx="15978">
                  <c:v>-4976.5616617490996</c:v>
                </c:pt>
                <c:pt idx="15979">
                  <c:v>-5025.5404202026502</c:v>
                </c:pt>
                <c:pt idx="15980">
                  <c:v>-5074.8860333805796</c:v>
                </c:pt>
                <c:pt idx="15981">
                  <c:v>-5120.2870769034698</c:v>
                </c:pt>
                <c:pt idx="15982">
                  <c:v>-5145.3015316467199</c:v>
                </c:pt>
                <c:pt idx="15983">
                  <c:v>-5153.0680519991101</c:v>
                </c:pt>
                <c:pt idx="15984">
                  <c:v>-5154.4363450349801</c:v>
                </c:pt>
                <c:pt idx="15985">
                  <c:v>-5149.6070351561602</c:v>
                </c:pt>
                <c:pt idx="15986">
                  <c:v>-5167.1216347079298</c:v>
                </c:pt>
                <c:pt idx="15987">
                  <c:v>-5207.70840969646</c:v>
                </c:pt>
                <c:pt idx="15988">
                  <c:v>-5228.8680124717403</c:v>
                </c:pt>
                <c:pt idx="15989">
                  <c:v>-5222.8087812937702</c:v>
                </c:pt>
                <c:pt idx="15990">
                  <c:v>-5189.5512070880604</c:v>
                </c:pt>
                <c:pt idx="15991">
                  <c:v>-5183.7420142847895</c:v>
                </c:pt>
                <c:pt idx="15992">
                  <c:v>-5218.80042133604</c:v>
                </c:pt>
                <c:pt idx="15993">
                  <c:v>-5239.9827673395102</c:v>
                </c:pt>
                <c:pt idx="15994">
                  <c:v>-5198.1677494858905</c:v>
                </c:pt>
                <c:pt idx="15995">
                  <c:v>-5096.7580506744098</c:v>
                </c:pt>
                <c:pt idx="15996">
                  <c:v>-4996.4102078977003</c:v>
                </c:pt>
                <c:pt idx="15997">
                  <c:v>-4892.0914522243602</c:v>
                </c:pt>
                <c:pt idx="15998">
                  <c:v>-4855.7794125094897</c:v>
                </c:pt>
                <c:pt idx="15999">
                  <c:v>-4862.7493947139001</c:v>
                </c:pt>
                <c:pt idx="16000">
                  <c:v>-4818.7998510143698</c:v>
                </c:pt>
                <c:pt idx="16001">
                  <c:v>-4768.7474947742303</c:v>
                </c:pt>
                <c:pt idx="16002">
                  <c:v>-4712.9422299276303</c:v>
                </c:pt>
                <c:pt idx="16003">
                  <c:v>-4636.5515240659697</c:v>
                </c:pt>
                <c:pt idx="16004">
                  <c:v>-4545.3527483125599</c:v>
                </c:pt>
                <c:pt idx="16005">
                  <c:v>-4435.2593831902004</c:v>
                </c:pt>
                <c:pt idx="16006">
                  <c:v>-4316.35887097248</c:v>
                </c:pt>
                <c:pt idx="16007">
                  <c:v>-4200.5306165456795</c:v>
                </c:pt>
                <c:pt idx="16008">
                  <c:v>-4082.1354906122501</c:v>
                </c:pt>
                <c:pt idx="16009">
                  <c:v>-3957.0895521132602</c:v>
                </c:pt>
                <c:pt idx="16010">
                  <c:v>-3819.88321460419</c:v>
                </c:pt>
                <c:pt idx="16011">
                  <c:v>-3666.2594413553402</c:v>
                </c:pt>
                <c:pt idx="16012">
                  <c:v>-3499.2075346113202</c:v>
                </c:pt>
                <c:pt idx="16013">
                  <c:v>-3376.9981671636001</c:v>
                </c:pt>
                <c:pt idx="16014">
                  <c:v>-3276.1384229547298</c:v>
                </c:pt>
                <c:pt idx="16015">
                  <c:v>-3133.1546472740001</c:v>
                </c:pt>
                <c:pt idx="16016">
                  <c:v>-3000.8047063272502</c:v>
                </c:pt>
                <c:pt idx="16017">
                  <c:v>-2881.6298937828501</c:v>
                </c:pt>
                <c:pt idx="16018">
                  <c:v>-2746.46328397857</c:v>
                </c:pt>
                <c:pt idx="16019">
                  <c:v>-2606.2427736745399</c:v>
                </c:pt>
                <c:pt idx="16020">
                  <c:v>-2417.47760392909</c:v>
                </c:pt>
                <c:pt idx="16021">
                  <c:v>-2200.8066018968898</c:v>
                </c:pt>
                <c:pt idx="16022">
                  <c:v>-2010.76687536393</c:v>
                </c:pt>
                <c:pt idx="16023">
                  <c:v>-1828.40593602691</c:v>
                </c:pt>
                <c:pt idx="16024">
                  <c:v>-1632.7654775313599</c:v>
                </c:pt>
                <c:pt idx="16025">
                  <c:v>-1438.44123098523</c:v>
                </c:pt>
                <c:pt idx="16026">
                  <c:v>-1271.18823836557</c:v>
                </c:pt>
                <c:pt idx="16027">
                  <c:v>-1105.6226054992801</c:v>
                </c:pt>
                <c:pt idx="16028">
                  <c:v>-907.65321898521995</c:v>
                </c:pt>
                <c:pt idx="16029">
                  <c:v>-678.49891734356595</c:v>
                </c:pt>
                <c:pt idx="16030">
                  <c:v>-455.132453728418</c:v>
                </c:pt>
                <c:pt idx="16031">
                  <c:v>-263.46602038341302</c:v>
                </c:pt>
                <c:pt idx="16032">
                  <c:v>-97.634486712546803</c:v>
                </c:pt>
                <c:pt idx="16033">
                  <c:v>63.5245712942098</c:v>
                </c:pt>
                <c:pt idx="16034">
                  <c:v>195.899581674621</c:v>
                </c:pt>
                <c:pt idx="16035">
                  <c:v>332.82382448824598</c:v>
                </c:pt>
                <c:pt idx="16036">
                  <c:v>538.93127552222199</c:v>
                </c:pt>
                <c:pt idx="16037">
                  <c:v>789.18541335030102</c:v>
                </c:pt>
                <c:pt idx="16038">
                  <c:v>1003.87671589482</c:v>
                </c:pt>
                <c:pt idx="16039">
                  <c:v>1180.19795912573</c:v>
                </c:pt>
                <c:pt idx="16040">
                  <c:v>1371.4600140310899</c:v>
                </c:pt>
                <c:pt idx="16041">
                  <c:v>1580.3816313693301</c:v>
                </c:pt>
                <c:pt idx="16042">
                  <c:v>1785.7267873875101</c:v>
                </c:pt>
                <c:pt idx="16043">
                  <c:v>1964.6918735742399</c:v>
                </c:pt>
                <c:pt idx="16044">
                  <c:v>2134.9291449853799</c:v>
                </c:pt>
                <c:pt idx="16045">
                  <c:v>2333.62150237999</c:v>
                </c:pt>
                <c:pt idx="16046">
                  <c:v>2508.7058706487101</c:v>
                </c:pt>
                <c:pt idx="16047">
                  <c:v>2652.6761020603799</c:v>
                </c:pt>
                <c:pt idx="16048">
                  <c:v>2815.1170392189001</c:v>
                </c:pt>
                <c:pt idx="16049">
                  <c:v>2994.2574057478901</c:v>
                </c:pt>
                <c:pt idx="16050">
                  <c:v>3183.1651193652401</c:v>
                </c:pt>
                <c:pt idx="16051">
                  <c:v>3363.8113962984198</c:v>
                </c:pt>
                <c:pt idx="16052">
                  <c:v>3534.5012411592102</c:v>
                </c:pt>
                <c:pt idx="16053">
                  <c:v>3681.9957845655599</c:v>
                </c:pt>
                <c:pt idx="16054">
                  <c:v>3798.7944786388798</c:v>
                </c:pt>
                <c:pt idx="16055">
                  <c:v>3926.0927988467201</c:v>
                </c:pt>
                <c:pt idx="16056">
                  <c:v>4093.7900979872102</c:v>
                </c:pt>
                <c:pt idx="16057">
                  <c:v>4324.0895817089804</c:v>
                </c:pt>
                <c:pt idx="16058">
                  <c:v>4526.2548172470197</c:v>
                </c:pt>
                <c:pt idx="16059">
                  <c:v>4647.0356634085301</c:v>
                </c:pt>
                <c:pt idx="16060">
                  <c:v>4767.9171500361799</c:v>
                </c:pt>
                <c:pt idx="16061">
                  <c:v>4888.4774772670298</c:v>
                </c:pt>
                <c:pt idx="16062">
                  <c:v>5015.0162787921499</c:v>
                </c:pt>
                <c:pt idx="16063">
                  <c:v>5139.2360156471004</c:v>
                </c:pt>
                <c:pt idx="16064">
                  <c:v>5248.4283566107797</c:v>
                </c:pt>
                <c:pt idx="16065">
                  <c:v>5336.11121806544</c:v>
                </c:pt>
                <c:pt idx="16066">
                  <c:v>5445.8307083129503</c:v>
                </c:pt>
                <c:pt idx="16067">
                  <c:v>5596.8711151944799</c:v>
                </c:pt>
                <c:pt idx="16068">
                  <c:v>5750.5682355818399</c:v>
                </c:pt>
                <c:pt idx="16069">
                  <c:v>5872.5017166969901</c:v>
                </c:pt>
                <c:pt idx="16070">
                  <c:v>5967.6917836880202</c:v>
                </c:pt>
                <c:pt idx="16071">
                  <c:v>6072.7045121429501</c:v>
                </c:pt>
                <c:pt idx="16072">
                  <c:v>6205.9702015611601</c:v>
                </c:pt>
                <c:pt idx="16073">
                  <c:v>6371.2094903593897</c:v>
                </c:pt>
                <c:pt idx="16074">
                  <c:v>6506.0554865822796</c:v>
                </c:pt>
                <c:pt idx="16075">
                  <c:v>6552.2840428432401</c:v>
                </c:pt>
                <c:pt idx="16076">
                  <c:v>6553.59796539336</c:v>
                </c:pt>
                <c:pt idx="16077">
                  <c:v>6594.2046139717304</c:v>
                </c:pt>
                <c:pt idx="16078">
                  <c:v>6680.82626218311</c:v>
                </c:pt>
                <c:pt idx="16079">
                  <c:v>6801.2382540781</c:v>
                </c:pt>
                <c:pt idx="16080">
                  <c:v>6937.4161298075796</c:v>
                </c:pt>
                <c:pt idx="16081">
                  <c:v>7034.2068377671103</c:v>
                </c:pt>
                <c:pt idx="16082">
                  <c:v>7091.3457832894501</c:v>
                </c:pt>
                <c:pt idx="16083">
                  <c:v>7118.5152680921801</c:v>
                </c:pt>
                <c:pt idx="16084">
                  <c:v>7182.7722066251299</c:v>
                </c:pt>
                <c:pt idx="16085">
                  <c:v>7287.3772228001799</c:v>
                </c:pt>
                <c:pt idx="16086">
                  <c:v>7358.9159367843504</c:v>
                </c:pt>
                <c:pt idx="16087">
                  <c:v>7419.3509072691904</c:v>
                </c:pt>
                <c:pt idx="16088">
                  <c:v>7516.0417449407996</c:v>
                </c:pt>
                <c:pt idx="16089">
                  <c:v>7645.85338081393</c:v>
                </c:pt>
                <c:pt idx="16090">
                  <c:v>7746.8708466338203</c:v>
                </c:pt>
                <c:pt idx="16091">
                  <c:v>7762.2982822538997</c:v>
                </c:pt>
                <c:pt idx="16092">
                  <c:v>7739.0289705560599</c:v>
                </c:pt>
                <c:pt idx="16093">
                  <c:v>7745.3737430649699</c:v>
                </c:pt>
                <c:pt idx="16094">
                  <c:v>7787.8917662785498</c:v>
                </c:pt>
                <c:pt idx="16095">
                  <c:v>7864.8240357105597</c:v>
                </c:pt>
                <c:pt idx="16096">
                  <c:v>7956.2226124732397</c:v>
                </c:pt>
                <c:pt idx="16097">
                  <c:v>8072.2728374560002</c:v>
                </c:pt>
                <c:pt idx="16098">
                  <c:v>8170.9530323857098</c:v>
                </c:pt>
                <c:pt idx="16099">
                  <c:v>8201.5223484067901</c:v>
                </c:pt>
                <c:pt idx="16100">
                  <c:v>8217.5975668666106</c:v>
                </c:pt>
                <c:pt idx="16101">
                  <c:v>8274.2497827485095</c:v>
                </c:pt>
                <c:pt idx="16102">
                  <c:v>8337.5473836319507</c:v>
                </c:pt>
                <c:pt idx="16103">
                  <c:v>8385.9971348258696</c:v>
                </c:pt>
                <c:pt idx="16104">
                  <c:v>8439.0295440967493</c:v>
                </c:pt>
                <c:pt idx="16105">
                  <c:v>8535.4303027678307</c:v>
                </c:pt>
                <c:pt idx="16106">
                  <c:v>8630.2248180963707</c:v>
                </c:pt>
                <c:pt idx="16107">
                  <c:v>8675.7168026193594</c:v>
                </c:pt>
                <c:pt idx="16108">
                  <c:v>8710.3249061754905</c:v>
                </c:pt>
                <c:pt idx="16109">
                  <c:v>8732.1369394162903</c:v>
                </c:pt>
                <c:pt idx="16110">
                  <c:v>8767.9554448293093</c:v>
                </c:pt>
                <c:pt idx="16111">
                  <c:v>8829.5242312052706</c:v>
                </c:pt>
                <c:pt idx="16112">
                  <c:v>8884.8991764945204</c:v>
                </c:pt>
                <c:pt idx="16113">
                  <c:v>8906.0598759477907</c:v>
                </c:pt>
                <c:pt idx="16114">
                  <c:v>8939.1565065866107</c:v>
                </c:pt>
                <c:pt idx="16115">
                  <c:v>9029.5639091526209</c:v>
                </c:pt>
                <c:pt idx="16116">
                  <c:v>9132.2121971221004</c:v>
                </c:pt>
                <c:pt idx="16117">
                  <c:v>9193.15014370891</c:v>
                </c:pt>
                <c:pt idx="16118">
                  <c:v>9215.6582889256097</c:v>
                </c:pt>
                <c:pt idx="16119">
                  <c:v>9251.8915322841895</c:v>
                </c:pt>
                <c:pt idx="16120">
                  <c:v>9306.9810731959806</c:v>
                </c:pt>
                <c:pt idx="16121">
                  <c:v>9390.3794627291409</c:v>
                </c:pt>
                <c:pt idx="16122">
                  <c:v>9492.6005425753392</c:v>
                </c:pt>
                <c:pt idx="16123">
                  <c:v>9604.7058879525393</c:v>
                </c:pt>
                <c:pt idx="16124">
                  <c:v>9665.1822882048691</c:v>
                </c:pt>
                <c:pt idx="16125">
                  <c:v>9636.0469791320502</c:v>
                </c:pt>
                <c:pt idx="16126">
                  <c:v>9609.5960270347696</c:v>
                </c:pt>
                <c:pt idx="16127">
                  <c:v>9623.39922991801</c:v>
                </c:pt>
                <c:pt idx="16128">
                  <c:v>9689.3711650518708</c:v>
                </c:pt>
                <c:pt idx="16129">
                  <c:v>9805.4311225658093</c:v>
                </c:pt>
                <c:pt idx="16130">
                  <c:v>9922.0105466150198</c:v>
                </c:pt>
                <c:pt idx="16131">
                  <c:v>10008.7876576403</c:v>
                </c:pt>
                <c:pt idx="16132">
                  <c:v>10012.100950263801</c:v>
                </c:pt>
                <c:pt idx="16133">
                  <c:v>9991.3914241660605</c:v>
                </c:pt>
                <c:pt idx="16134">
                  <c:v>10030.9424470905</c:v>
                </c:pt>
                <c:pt idx="16135">
                  <c:v>10110.2373007269</c:v>
                </c:pt>
                <c:pt idx="16136">
                  <c:v>10210.176530225401</c:v>
                </c:pt>
                <c:pt idx="16137">
                  <c:v>10292.2627676474</c:v>
                </c:pt>
                <c:pt idx="16138">
                  <c:v>10346.310765825599</c:v>
                </c:pt>
                <c:pt idx="16139">
                  <c:v>10398.2116748356</c:v>
                </c:pt>
                <c:pt idx="16140">
                  <c:v>10445.3984302024</c:v>
                </c:pt>
                <c:pt idx="16141">
                  <c:v>10472.057372788</c:v>
                </c:pt>
                <c:pt idx="16142">
                  <c:v>10476.5875401348</c:v>
                </c:pt>
                <c:pt idx="16143">
                  <c:v>10479.7836010433</c:v>
                </c:pt>
                <c:pt idx="16144">
                  <c:v>10504.315831575301</c:v>
                </c:pt>
                <c:pt idx="16145">
                  <c:v>10540.5101118658</c:v>
                </c:pt>
                <c:pt idx="16146">
                  <c:v>10573.563636200501</c:v>
                </c:pt>
                <c:pt idx="16147">
                  <c:v>10611.487150429501</c:v>
                </c:pt>
                <c:pt idx="16148">
                  <c:v>10648.5700723231</c:v>
                </c:pt>
                <c:pt idx="16149">
                  <c:v>10672.5531561228</c:v>
                </c:pt>
                <c:pt idx="16150">
                  <c:v>10752.186766164999</c:v>
                </c:pt>
                <c:pt idx="16151">
                  <c:v>10832.095500338701</c:v>
                </c:pt>
                <c:pt idx="16152">
                  <c:v>10832.593307105901</c:v>
                </c:pt>
                <c:pt idx="16153">
                  <c:v>10810.7568391402</c:v>
                </c:pt>
                <c:pt idx="16154">
                  <c:v>10767.434182381599</c:v>
                </c:pt>
                <c:pt idx="16155">
                  <c:v>10768.8182510805</c:v>
                </c:pt>
                <c:pt idx="16156">
                  <c:v>10830.4105209477</c:v>
                </c:pt>
                <c:pt idx="16157">
                  <c:v>10901.591866582199</c:v>
                </c:pt>
                <c:pt idx="16158">
                  <c:v>10947.0133841812</c:v>
                </c:pt>
                <c:pt idx="16159">
                  <c:v>10945.056862470499</c:v>
                </c:pt>
                <c:pt idx="16160">
                  <c:v>10928.317605082801</c:v>
                </c:pt>
                <c:pt idx="16161">
                  <c:v>10887.609088303299</c:v>
                </c:pt>
                <c:pt idx="16162">
                  <c:v>10879.4337869314</c:v>
                </c:pt>
                <c:pt idx="16163">
                  <c:v>10932.1069760029</c:v>
                </c:pt>
                <c:pt idx="16164">
                  <c:v>10997.3164647544</c:v>
                </c:pt>
                <c:pt idx="16165">
                  <c:v>10968.1441788429</c:v>
                </c:pt>
                <c:pt idx="16166">
                  <c:v>10863.254328531701</c:v>
                </c:pt>
                <c:pt idx="16167">
                  <c:v>10789.332442471001</c:v>
                </c:pt>
                <c:pt idx="16168">
                  <c:v>10724.9314772417</c:v>
                </c:pt>
                <c:pt idx="16169">
                  <c:v>10706.4276836751</c:v>
                </c:pt>
                <c:pt idx="16170">
                  <c:v>10720.6246232825</c:v>
                </c:pt>
                <c:pt idx="16171">
                  <c:v>10719.175082825701</c:v>
                </c:pt>
                <c:pt idx="16172">
                  <c:v>10684.7622236932</c:v>
                </c:pt>
                <c:pt idx="16173">
                  <c:v>10723.668668042499</c:v>
                </c:pt>
                <c:pt idx="16174">
                  <c:v>10772.624864515001</c:v>
                </c:pt>
                <c:pt idx="16175">
                  <c:v>10694.044484619501</c:v>
                </c:pt>
                <c:pt idx="16176">
                  <c:v>10522.5936122453</c:v>
                </c:pt>
                <c:pt idx="16177">
                  <c:v>10370.483928657901</c:v>
                </c:pt>
                <c:pt idx="16178">
                  <c:v>10308.5918430701</c:v>
                </c:pt>
                <c:pt idx="16179">
                  <c:v>10249.510341487699</c:v>
                </c:pt>
                <c:pt idx="16180">
                  <c:v>10235.727272480401</c:v>
                </c:pt>
                <c:pt idx="16181">
                  <c:v>10224.438912601299</c:v>
                </c:pt>
                <c:pt idx="16182">
                  <c:v>10154.1501795043</c:v>
                </c:pt>
                <c:pt idx="16183">
                  <c:v>10055.190807242099</c:v>
                </c:pt>
                <c:pt idx="16184">
                  <c:v>9897.3053789487403</c:v>
                </c:pt>
                <c:pt idx="16185">
                  <c:v>9761.5661226749307</c:v>
                </c:pt>
                <c:pt idx="16186">
                  <c:v>9690.1948996841202</c:v>
                </c:pt>
                <c:pt idx="16187">
                  <c:v>9586.2839562912395</c:v>
                </c:pt>
                <c:pt idx="16188">
                  <c:v>9458.4394359408998</c:v>
                </c:pt>
                <c:pt idx="16189">
                  <c:v>9346.1797686200807</c:v>
                </c:pt>
                <c:pt idx="16190">
                  <c:v>9244.29794358859</c:v>
                </c:pt>
                <c:pt idx="16191">
                  <c:v>9091.9274205128295</c:v>
                </c:pt>
                <c:pt idx="16192">
                  <c:v>8899.3041494070803</c:v>
                </c:pt>
                <c:pt idx="16193">
                  <c:v>8707.5551463619304</c:v>
                </c:pt>
                <c:pt idx="16194">
                  <c:v>8496.6585665802995</c:v>
                </c:pt>
                <c:pt idx="16195">
                  <c:v>8345.6214356695</c:v>
                </c:pt>
                <c:pt idx="16196">
                  <c:v>8229.9847879282697</c:v>
                </c:pt>
                <c:pt idx="16197">
                  <c:v>8074.6922545400103</c:v>
                </c:pt>
                <c:pt idx="16198">
                  <c:v>7914.8793461581799</c:v>
                </c:pt>
                <c:pt idx="16199">
                  <c:v>7715.5352936832796</c:v>
                </c:pt>
                <c:pt idx="16200">
                  <c:v>7480.7020451099197</c:v>
                </c:pt>
                <c:pt idx="16201">
                  <c:v>7250.1645737508097</c:v>
                </c:pt>
                <c:pt idx="16202">
                  <c:v>7037.1510939673699</c:v>
                </c:pt>
                <c:pt idx="16203">
                  <c:v>6850.7029627267802</c:v>
                </c:pt>
                <c:pt idx="16204">
                  <c:v>6656.4192469018699</c:v>
                </c:pt>
                <c:pt idx="16205">
                  <c:v>6436.79571046403</c:v>
                </c:pt>
                <c:pt idx="16206">
                  <c:v>6219.89128549406</c:v>
                </c:pt>
                <c:pt idx="16207">
                  <c:v>6008.4824264758499</c:v>
                </c:pt>
                <c:pt idx="16208">
                  <c:v>5782.5077730203402</c:v>
                </c:pt>
                <c:pt idx="16209">
                  <c:v>5532.3970822627498</c:v>
                </c:pt>
                <c:pt idx="16210">
                  <c:v>5274.6405997744896</c:v>
                </c:pt>
                <c:pt idx="16211">
                  <c:v>5003.7991011806998</c:v>
                </c:pt>
                <c:pt idx="16212">
                  <c:v>4718.5848583515899</c:v>
                </c:pt>
                <c:pt idx="16213">
                  <c:v>4453.6694768786201</c:v>
                </c:pt>
                <c:pt idx="16214">
                  <c:v>4173.5957851065004</c:v>
                </c:pt>
                <c:pt idx="16215">
                  <c:v>3882.82065487508</c:v>
                </c:pt>
                <c:pt idx="16216">
                  <c:v>3616.9876664385201</c:v>
                </c:pt>
                <c:pt idx="16217">
                  <c:v>3354.57669547964</c:v>
                </c:pt>
                <c:pt idx="16218">
                  <c:v>3080.0374504148399</c:v>
                </c:pt>
                <c:pt idx="16219">
                  <c:v>2808.8703143427701</c:v>
                </c:pt>
                <c:pt idx="16220">
                  <c:v>2566.0909243854899</c:v>
                </c:pt>
                <c:pt idx="16221">
                  <c:v>2260.5684775248601</c:v>
                </c:pt>
                <c:pt idx="16222">
                  <c:v>1922.9148947255601</c:v>
                </c:pt>
                <c:pt idx="16223">
                  <c:v>1631.8375783435199</c:v>
                </c:pt>
                <c:pt idx="16224">
                  <c:v>1347.75066817942</c:v>
                </c:pt>
                <c:pt idx="16225">
                  <c:v>1088.2222111896399</c:v>
                </c:pt>
                <c:pt idx="16226">
                  <c:v>812.36914833027902</c:v>
                </c:pt>
                <c:pt idx="16227">
                  <c:v>490.02377152959502</c:v>
                </c:pt>
                <c:pt idx="16228">
                  <c:v>134.75052071509899</c:v>
                </c:pt>
                <c:pt idx="16229">
                  <c:v>-202.630424970587</c:v>
                </c:pt>
                <c:pt idx="16230">
                  <c:v>-483.77611070281898</c:v>
                </c:pt>
                <c:pt idx="16231">
                  <c:v>-751.55592969485394</c:v>
                </c:pt>
                <c:pt idx="16232">
                  <c:v>-1007.65932331109</c:v>
                </c:pt>
                <c:pt idx="16233">
                  <c:v>-1275.3499483886301</c:v>
                </c:pt>
                <c:pt idx="16234">
                  <c:v>-1562.32693133107</c:v>
                </c:pt>
                <c:pt idx="16235">
                  <c:v>-1842.52510387966</c:v>
                </c:pt>
                <c:pt idx="16236">
                  <c:v>-2145.5153405204601</c:v>
                </c:pt>
                <c:pt idx="16237">
                  <c:v>-2488.66288788561</c:v>
                </c:pt>
                <c:pt idx="16238">
                  <c:v>-2829.3191336004102</c:v>
                </c:pt>
                <c:pt idx="16239">
                  <c:v>-3147.7806044211402</c:v>
                </c:pt>
                <c:pt idx="16240">
                  <c:v>-3439.1459882961999</c:v>
                </c:pt>
                <c:pt idx="16241">
                  <c:v>-3708.3635387785598</c:v>
                </c:pt>
                <c:pt idx="16242">
                  <c:v>-3971.8160387605999</c:v>
                </c:pt>
                <c:pt idx="16243">
                  <c:v>-4218.1562474193597</c:v>
                </c:pt>
                <c:pt idx="16244">
                  <c:v>-4471.3350243170298</c:v>
                </c:pt>
                <c:pt idx="16245">
                  <c:v>-4739.7185107175501</c:v>
                </c:pt>
                <c:pt idx="16246">
                  <c:v>-4995.1576244271</c:v>
                </c:pt>
                <c:pt idx="16247">
                  <c:v>-5261.43382557112</c:v>
                </c:pt>
                <c:pt idx="16248">
                  <c:v>-5510.3012466824903</c:v>
                </c:pt>
                <c:pt idx="16249">
                  <c:v>-5732.5376410680001</c:v>
                </c:pt>
                <c:pt idx="16250">
                  <c:v>-5981.5910164022498</c:v>
                </c:pt>
                <c:pt idx="16251">
                  <c:v>-6250.9891092580001</c:v>
                </c:pt>
                <c:pt idx="16252">
                  <c:v>-6507.3895401494301</c:v>
                </c:pt>
                <c:pt idx="16253">
                  <c:v>-6735.3693783259696</c:v>
                </c:pt>
                <c:pt idx="16254">
                  <c:v>-6929.3330996678196</c:v>
                </c:pt>
                <c:pt idx="16255">
                  <c:v>-7138.0881717573902</c:v>
                </c:pt>
                <c:pt idx="16256">
                  <c:v>-7371.3812912871399</c:v>
                </c:pt>
                <c:pt idx="16257">
                  <c:v>-7576.74678178457</c:v>
                </c:pt>
                <c:pt idx="16258">
                  <c:v>-7768.4967266645899</c:v>
                </c:pt>
                <c:pt idx="16259">
                  <c:v>-7952.8014907954703</c:v>
                </c:pt>
                <c:pt idx="16260">
                  <c:v>-8126.1565705447101</c:v>
                </c:pt>
                <c:pt idx="16261">
                  <c:v>-8280.5961179993901</c:v>
                </c:pt>
                <c:pt idx="16262">
                  <c:v>-8452.1615104647499</c:v>
                </c:pt>
                <c:pt idx="16263">
                  <c:v>-8662.2990521422598</c:v>
                </c:pt>
                <c:pt idx="16264">
                  <c:v>-8872.0407547987106</c:v>
                </c:pt>
                <c:pt idx="16265">
                  <c:v>-9067.9316332698108</c:v>
                </c:pt>
                <c:pt idx="16266">
                  <c:v>-9198.8488720354198</c:v>
                </c:pt>
                <c:pt idx="16267">
                  <c:v>-9255.6774313411806</c:v>
                </c:pt>
                <c:pt idx="16268">
                  <c:v>-9311.0794777272004</c:v>
                </c:pt>
                <c:pt idx="16269">
                  <c:v>-9413.9286250229597</c:v>
                </c:pt>
                <c:pt idx="16270">
                  <c:v>-9572.9700456093396</c:v>
                </c:pt>
                <c:pt idx="16271">
                  <c:v>-9725.2620440893807</c:v>
                </c:pt>
                <c:pt idx="16272">
                  <c:v>-9847.4195217930101</c:v>
                </c:pt>
                <c:pt idx="16273">
                  <c:v>-9937.59203079494</c:v>
                </c:pt>
                <c:pt idx="16274">
                  <c:v>-9998.1464175656201</c:v>
                </c:pt>
                <c:pt idx="16275">
                  <c:v>-10060.089493367401</c:v>
                </c:pt>
                <c:pt idx="16276">
                  <c:v>-10144.0233557354</c:v>
                </c:pt>
                <c:pt idx="16277">
                  <c:v>-10253.8875891487</c:v>
                </c:pt>
                <c:pt idx="16278">
                  <c:v>-10345.180974871</c:v>
                </c:pt>
                <c:pt idx="16279">
                  <c:v>-10390.570652639301</c:v>
                </c:pt>
                <c:pt idx="16280">
                  <c:v>-10414.729316134501</c:v>
                </c:pt>
                <c:pt idx="16281">
                  <c:v>-10452.727420920501</c:v>
                </c:pt>
                <c:pt idx="16282">
                  <c:v>-10510.4773686638</c:v>
                </c:pt>
                <c:pt idx="16283">
                  <c:v>-10553.4025177965</c:v>
                </c:pt>
                <c:pt idx="16284">
                  <c:v>-10576.215268313201</c:v>
                </c:pt>
                <c:pt idx="16285">
                  <c:v>-10599.1485290889</c:v>
                </c:pt>
                <c:pt idx="16286">
                  <c:v>-10633.2332101787</c:v>
                </c:pt>
                <c:pt idx="16287">
                  <c:v>-10664.8171648269</c:v>
                </c:pt>
                <c:pt idx="16288">
                  <c:v>-10667.44415953</c:v>
                </c:pt>
                <c:pt idx="16289">
                  <c:v>-10646.668752129601</c:v>
                </c:pt>
                <c:pt idx="16290">
                  <c:v>-10634.682729591301</c:v>
                </c:pt>
                <c:pt idx="16291">
                  <c:v>-10623.4582409331</c:v>
                </c:pt>
                <c:pt idx="16292">
                  <c:v>-10607.544958835</c:v>
                </c:pt>
                <c:pt idx="16293">
                  <c:v>-10593.251314736601</c:v>
                </c:pt>
                <c:pt idx="16294">
                  <c:v>-10584.838955094399</c:v>
                </c:pt>
                <c:pt idx="16295">
                  <c:v>-10583.7913906749</c:v>
                </c:pt>
                <c:pt idx="16296">
                  <c:v>-10584.2073377784</c:v>
                </c:pt>
                <c:pt idx="16297">
                  <c:v>-10577.6501063136</c:v>
                </c:pt>
                <c:pt idx="16298">
                  <c:v>-10570.6966148421</c:v>
                </c:pt>
                <c:pt idx="16299">
                  <c:v>-10543.2458129843</c:v>
                </c:pt>
                <c:pt idx="16300">
                  <c:v>-10464.2172146103</c:v>
                </c:pt>
                <c:pt idx="16301">
                  <c:v>-10371.1732189591</c:v>
                </c:pt>
                <c:pt idx="16302">
                  <c:v>-10305.993780394099</c:v>
                </c:pt>
                <c:pt idx="16303">
                  <c:v>-10284.4947361751</c:v>
                </c:pt>
                <c:pt idx="16304">
                  <c:v>-10291.4300684544</c:v>
                </c:pt>
                <c:pt idx="16305">
                  <c:v>-10283.970026925999</c:v>
                </c:pt>
                <c:pt idx="16306">
                  <c:v>-10262.7102141182</c:v>
                </c:pt>
                <c:pt idx="16307">
                  <c:v>-10205.8500394273</c:v>
                </c:pt>
                <c:pt idx="16308">
                  <c:v>-10141.734940234301</c:v>
                </c:pt>
                <c:pt idx="16309">
                  <c:v>-10099.252737257601</c:v>
                </c:pt>
                <c:pt idx="16310">
                  <c:v>-10046.1750576827</c:v>
                </c:pt>
                <c:pt idx="16311">
                  <c:v>-9971.1085923731698</c:v>
                </c:pt>
                <c:pt idx="16312">
                  <c:v>-9894.6165921761403</c:v>
                </c:pt>
                <c:pt idx="16313">
                  <c:v>-9833.10834720405</c:v>
                </c:pt>
                <c:pt idx="16314">
                  <c:v>-9817.7058490666495</c:v>
                </c:pt>
                <c:pt idx="16315">
                  <c:v>-9824.9361157950807</c:v>
                </c:pt>
                <c:pt idx="16316">
                  <c:v>-9786.04234026827</c:v>
                </c:pt>
                <c:pt idx="16317">
                  <c:v>-9704.0741935557908</c:v>
                </c:pt>
                <c:pt idx="16318">
                  <c:v>-9604.1885463081908</c:v>
                </c:pt>
                <c:pt idx="16319">
                  <c:v>-9518.1559701126498</c:v>
                </c:pt>
                <c:pt idx="16320">
                  <c:v>-9450.4283461853302</c:v>
                </c:pt>
                <c:pt idx="16321">
                  <c:v>-9406.5622513969101</c:v>
                </c:pt>
                <c:pt idx="16322">
                  <c:v>-9376.3901966723497</c:v>
                </c:pt>
                <c:pt idx="16323">
                  <c:v>-9353.2818932048503</c:v>
                </c:pt>
                <c:pt idx="16324">
                  <c:v>-9346.1140577364695</c:v>
                </c:pt>
                <c:pt idx="16325">
                  <c:v>-9276.7811634683094</c:v>
                </c:pt>
                <c:pt idx="16326">
                  <c:v>-9153.4378773892295</c:v>
                </c:pt>
                <c:pt idx="16327">
                  <c:v>-9068.9327182925499</c:v>
                </c:pt>
                <c:pt idx="16328">
                  <c:v>-9019.8425730787094</c:v>
                </c:pt>
                <c:pt idx="16329">
                  <c:v>-8980.5791262126895</c:v>
                </c:pt>
                <c:pt idx="16330">
                  <c:v>-8913.5155658267395</c:v>
                </c:pt>
                <c:pt idx="16331">
                  <c:v>-8820.4423152843392</c:v>
                </c:pt>
                <c:pt idx="16332">
                  <c:v>-8728.8812774554099</c:v>
                </c:pt>
                <c:pt idx="16333">
                  <c:v>-8687.9472809264207</c:v>
                </c:pt>
                <c:pt idx="16334">
                  <c:v>-8673.8544234421606</c:v>
                </c:pt>
                <c:pt idx="16335">
                  <c:v>-8629.0146693307706</c:v>
                </c:pt>
                <c:pt idx="16336">
                  <c:v>-8580.0093236501107</c:v>
                </c:pt>
                <c:pt idx="16337">
                  <c:v>-8496.8430843553306</c:v>
                </c:pt>
                <c:pt idx="16338">
                  <c:v>-8384.2334736371504</c:v>
                </c:pt>
                <c:pt idx="16339">
                  <c:v>-8277.4384041945304</c:v>
                </c:pt>
                <c:pt idx="16340">
                  <c:v>-8159.5049338418803</c:v>
                </c:pt>
                <c:pt idx="16341">
                  <c:v>-8069.1315225240196</c:v>
                </c:pt>
                <c:pt idx="16342">
                  <c:v>-8034.8815144910604</c:v>
                </c:pt>
                <c:pt idx="16343">
                  <c:v>-8030.5216097863204</c:v>
                </c:pt>
                <c:pt idx="16344">
                  <c:v>-8007.4126716777901</c:v>
                </c:pt>
                <c:pt idx="16345">
                  <c:v>-7884.4257209831403</c:v>
                </c:pt>
                <c:pt idx="16346">
                  <c:v>-7710.58539629599</c:v>
                </c:pt>
                <c:pt idx="16347">
                  <c:v>-7602.8483036757298</c:v>
                </c:pt>
                <c:pt idx="16348">
                  <c:v>-7542.1370083708698</c:v>
                </c:pt>
                <c:pt idx="16349">
                  <c:v>-7476.7880517184703</c:v>
                </c:pt>
                <c:pt idx="16350">
                  <c:v>-7413.5798455446002</c:v>
                </c:pt>
                <c:pt idx="16351">
                  <c:v>-7363.7207547389899</c:v>
                </c:pt>
                <c:pt idx="16352">
                  <c:v>-7281.3659735662104</c:v>
                </c:pt>
                <c:pt idx="16353">
                  <c:v>-7149.7780268490396</c:v>
                </c:pt>
                <c:pt idx="16354">
                  <c:v>-7003.5639176342802</c:v>
                </c:pt>
                <c:pt idx="16355">
                  <c:v>-6856.0471737744001</c:v>
                </c:pt>
                <c:pt idx="16356">
                  <c:v>-6733.4449405332298</c:v>
                </c:pt>
                <c:pt idx="16357">
                  <c:v>-6637.21949206722</c:v>
                </c:pt>
                <c:pt idx="16358">
                  <c:v>-6566.1815172808401</c:v>
                </c:pt>
                <c:pt idx="16359">
                  <c:v>-6505.1029330170204</c:v>
                </c:pt>
                <c:pt idx="16360">
                  <c:v>-6395.5218656522702</c:v>
                </c:pt>
                <c:pt idx="16361">
                  <c:v>-6242.6791633927496</c:v>
                </c:pt>
                <c:pt idx="16362">
                  <c:v>-6076.2539175871298</c:v>
                </c:pt>
                <c:pt idx="16363">
                  <c:v>-5909.0718944762402</c:v>
                </c:pt>
                <c:pt idx="16364">
                  <c:v>-5777.8827415108199</c:v>
                </c:pt>
                <c:pt idx="16365">
                  <c:v>-5676.8949510516704</c:v>
                </c:pt>
                <c:pt idx="16366">
                  <c:v>-5581.5869581673096</c:v>
                </c:pt>
                <c:pt idx="16367">
                  <c:v>-5480.8350143839398</c:v>
                </c:pt>
                <c:pt idx="16368">
                  <c:v>-5377.0376388426603</c:v>
                </c:pt>
                <c:pt idx="16369">
                  <c:v>-5277.1029534179897</c:v>
                </c:pt>
                <c:pt idx="16370">
                  <c:v>-5144.2521187921802</c:v>
                </c:pt>
                <c:pt idx="16371">
                  <c:v>-4965.0895378810001</c:v>
                </c:pt>
                <c:pt idx="16372">
                  <c:v>-4781.6349135153996</c:v>
                </c:pt>
                <c:pt idx="16373">
                  <c:v>-4605.8430786094596</c:v>
                </c:pt>
                <c:pt idx="16374">
                  <c:v>-4431.2119173512601</c:v>
                </c:pt>
                <c:pt idx="16375">
                  <c:v>-4279.9144355341996</c:v>
                </c:pt>
                <c:pt idx="16376">
                  <c:v>-4164.33968162569</c:v>
                </c:pt>
                <c:pt idx="16377">
                  <c:v>-4051.5558374002999</c:v>
                </c:pt>
                <c:pt idx="16378">
                  <c:v>-3889.3967523788801</c:v>
                </c:pt>
                <c:pt idx="16379">
                  <c:v>-3705.84248341997</c:v>
                </c:pt>
                <c:pt idx="16380">
                  <c:v>-3553.7779382262602</c:v>
                </c:pt>
                <c:pt idx="16381">
                  <c:v>-3395.2766909396601</c:v>
                </c:pt>
                <c:pt idx="16382">
                  <c:v>-3230.0369166382302</c:v>
                </c:pt>
                <c:pt idx="16383">
                  <c:v>-3079.01549627758</c:v>
                </c:pt>
                <c:pt idx="16384">
                  <c:v>-2946.56243410865</c:v>
                </c:pt>
                <c:pt idx="16385">
                  <c:v>-2816.2538588400898</c:v>
                </c:pt>
                <c:pt idx="16386">
                  <c:v>-2652.4816701342902</c:v>
                </c:pt>
                <c:pt idx="16387">
                  <c:v>-2474.9726033761799</c:v>
                </c:pt>
                <c:pt idx="16388">
                  <c:v>-2326.02658807537</c:v>
                </c:pt>
                <c:pt idx="16389">
                  <c:v>-2211.1520984390099</c:v>
                </c:pt>
                <c:pt idx="16390">
                  <c:v>-2071.5409633694098</c:v>
                </c:pt>
                <c:pt idx="16391">
                  <c:v>-1880.2946773546901</c:v>
                </c:pt>
                <c:pt idx="16392">
                  <c:v>-1696.19521522492</c:v>
                </c:pt>
                <c:pt idx="16393">
                  <c:v>-1550.9659339433099</c:v>
                </c:pt>
                <c:pt idx="16394">
                  <c:v>-1435.37441533689</c:v>
                </c:pt>
                <c:pt idx="16395">
                  <c:v>-1331.2997741578099</c:v>
                </c:pt>
                <c:pt idx="16396">
                  <c:v>-1187.3550381161899</c:v>
                </c:pt>
                <c:pt idx="16397">
                  <c:v>-1015.49403682058</c:v>
                </c:pt>
                <c:pt idx="16398">
                  <c:v>-867.77941151672701</c:v>
                </c:pt>
                <c:pt idx="16399">
                  <c:v>-730.07634612153402</c:v>
                </c:pt>
                <c:pt idx="16400">
                  <c:v>-613.51654187777694</c:v>
                </c:pt>
                <c:pt idx="16401">
                  <c:v>-519.04397587741096</c:v>
                </c:pt>
                <c:pt idx="16402">
                  <c:v>-432.80477203924801</c:v>
                </c:pt>
                <c:pt idx="16403">
                  <c:v>-334.88100310252401</c:v>
                </c:pt>
                <c:pt idx="16404">
                  <c:v>-192.33114405945099</c:v>
                </c:pt>
                <c:pt idx="16405">
                  <c:v>-47.0358370965129</c:v>
                </c:pt>
                <c:pt idx="16406">
                  <c:v>57.1991179217558</c:v>
                </c:pt>
                <c:pt idx="16407">
                  <c:v>117.19532626096</c:v>
                </c:pt>
                <c:pt idx="16408">
                  <c:v>190.36791251532</c:v>
                </c:pt>
                <c:pt idx="16409">
                  <c:v>309.66527966170202</c:v>
                </c:pt>
                <c:pt idx="16410">
                  <c:v>424.88370715222999</c:v>
                </c:pt>
                <c:pt idx="16411">
                  <c:v>533.43881244159797</c:v>
                </c:pt>
                <c:pt idx="16412">
                  <c:v>595.54424555507103</c:v>
                </c:pt>
                <c:pt idx="16413">
                  <c:v>616.96405763088899</c:v>
                </c:pt>
                <c:pt idx="16414">
                  <c:v>631.73566261910105</c:v>
                </c:pt>
                <c:pt idx="16415">
                  <c:v>680.69252260025303</c:v>
                </c:pt>
                <c:pt idx="16416">
                  <c:v>774.11073924729203</c:v>
                </c:pt>
                <c:pt idx="16417">
                  <c:v>867.91258368291506</c:v>
                </c:pt>
                <c:pt idx="16418">
                  <c:v>947.42518486317203</c:v>
                </c:pt>
                <c:pt idx="16419">
                  <c:v>1010.32806721441</c:v>
                </c:pt>
                <c:pt idx="16420">
                  <c:v>1053.21501336598</c:v>
                </c:pt>
                <c:pt idx="16421">
                  <c:v>1071.24624689947</c:v>
                </c:pt>
                <c:pt idx="16422">
                  <c:v>1082.9522021668599</c:v>
                </c:pt>
                <c:pt idx="16423">
                  <c:v>1106.1298609273999</c:v>
                </c:pt>
                <c:pt idx="16424">
                  <c:v>1129.9788357734101</c:v>
                </c:pt>
                <c:pt idx="16425">
                  <c:v>1132.3892755075301</c:v>
                </c:pt>
                <c:pt idx="16426">
                  <c:v>1120.6910526941199</c:v>
                </c:pt>
                <c:pt idx="16427">
                  <c:v>1114.39080755131</c:v>
                </c:pt>
                <c:pt idx="16428">
                  <c:v>1117.2657905164699</c:v>
                </c:pt>
                <c:pt idx="16429">
                  <c:v>1130.28708465779</c:v>
                </c:pt>
                <c:pt idx="16430">
                  <c:v>1153.5686548480701</c:v>
                </c:pt>
                <c:pt idx="16431">
                  <c:v>1160.71676719061</c:v>
                </c:pt>
                <c:pt idx="16432">
                  <c:v>1141.2676151025601</c:v>
                </c:pt>
                <c:pt idx="16433">
                  <c:v>1092.6446317851601</c:v>
                </c:pt>
                <c:pt idx="16434">
                  <c:v>1034.8598024452201</c:v>
                </c:pt>
                <c:pt idx="16435">
                  <c:v>996.54566119015601</c:v>
                </c:pt>
                <c:pt idx="16436">
                  <c:v>968.27968198947997</c:v>
                </c:pt>
                <c:pt idx="16437">
                  <c:v>945.11236436230399</c:v>
                </c:pt>
                <c:pt idx="16438">
                  <c:v>957.89397943664699</c:v>
                </c:pt>
                <c:pt idx="16439">
                  <c:v>990.82627909097005</c:v>
                </c:pt>
                <c:pt idx="16440">
                  <c:v>994.29604248869305</c:v>
                </c:pt>
                <c:pt idx="16441">
                  <c:v>968.96451468202395</c:v>
                </c:pt>
                <c:pt idx="16442">
                  <c:v>905.739873618356</c:v>
                </c:pt>
                <c:pt idx="16443">
                  <c:v>818.320106645294</c:v>
                </c:pt>
                <c:pt idx="16444">
                  <c:v>716.42855237880997</c:v>
                </c:pt>
                <c:pt idx="16445">
                  <c:v>629.08666415267101</c:v>
                </c:pt>
                <c:pt idx="16446">
                  <c:v>582.74745737045805</c:v>
                </c:pt>
                <c:pt idx="16447">
                  <c:v>553.28496525044795</c:v>
                </c:pt>
                <c:pt idx="16448">
                  <c:v>514.46553785465301</c:v>
                </c:pt>
                <c:pt idx="16449">
                  <c:v>453.12329788166301</c:v>
                </c:pt>
                <c:pt idx="16450">
                  <c:v>381.00152028138302</c:v>
                </c:pt>
                <c:pt idx="16451">
                  <c:v>303.40768825642601</c:v>
                </c:pt>
                <c:pt idx="16452">
                  <c:v>269.24454331019899</c:v>
                </c:pt>
                <c:pt idx="16453">
                  <c:v>267.82303617197999</c:v>
                </c:pt>
                <c:pt idx="16454">
                  <c:v>240.08804942142501</c:v>
                </c:pt>
                <c:pt idx="16455">
                  <c:v>189.344762072577</c:v>
                </c:pt>
                <c:pt idx="16456">
                  <c:v>102.112110990462</c:v>
                </c:pt>
                <c:pt idx="16457">
                  <c:v>19.6588669899342</c:v>
                </c:pt>
                <c:pt idx="16458">
                  <c:v>-31.0026245953649</c:v>
                </c:pt>
                <c:pt idx="16459">
                  <c:v>-68.894430405872797</c:v>
                </c:pt>
                <c:pt idx="16460">
                  <c:v>-109.281026044868</c:v>
                </c:pt>
                <c:pt idx="16461">
                  <c:v>-157.78093512383299</c:v>
                </c:pt>
                <c:pt idx="16462">
                  <c:v>-200.77792785725299</c:v>
                </c:pt>
                <c:pt idx="16463">
                  <c:v>-244.07190730536601</c:v>
                </c:pt>
                <c:pt idx="16464">
                  <c:v>-287.58584954403301</c:v>
                </c:pt>
                <c:pt idx="16465">
                  <c:v>-319.54177785353301</c:v>
                </c:pt>
                <c:pt idx="16466">
                  <c:v>-332.10559601927798</c:v>
                </c:pt>
                <c:pt idx="16467">
                  <c:v>-351.313515227788</c:v>
                </c:pt>
                <c:pt idx="16468">
                  <c:v>-405.475578103864</c:v>
                </c:pt>
                <c:pt idx="16469">
                  <c:v>-480.21924509046602</c:v>
                </c:pt>
                <c:pt idx="16470">
                  <c:v>-580.04709112780699</c:v>
                </c:pt>
                <c:pt idx="16471">
                  <c:v>-652.68063020615398</c:v>
                </c:pt>
                <c:pt idx="16472">
                  <c:v>-632.21841022310502</c:v>
                </c:pt>
                <c:pt idx="16473">
                  <c:v>-566.79797504529995</c:v>
                </c:pt>
                <c:pt idx="16474">
                  <c:v>-530.803773504574</c:v>
                </c:pt>
                <c:pt idx="16475">
                  <c:v>-549.31037951675796</c:v>
                </c:pt>
                <c:pt idx="16476">
                  <c:v>-591.92111795807898</c:v>
                </c:pt>
                <c:pt idx="16477">
                  <c:v>-637.96956655788199</c:v>
                </c:pt>
                <c:pt idx="16478">
                  <c:v>-671.03621099270094</c:v>
                </c:pt>
                <c:pt idx="16479">
                  <c:v>-665.46370961435503</c:v>
                </c:pt>
                <c:pt idx="16480">
                  <c:v>-639.01779616183705</c:v>
                </c:pt>
                <c:pt idx="16481">
                  <c:v>-624.29032905187898</c:v>
                </c:pt>
                <c:pt idx="16482">
                  <c:v>-572.97441173625396</c:v>
                </c:pt>
                <c:pt idx="16483">
                  <c:v>-484.38356941130297</c:v>
                </c:pt>
                <c:pt idx="16484">
                  <c:v>-421.69602716106499</c:v>
                </c:pt>
                <c:pt idx="16485">
                  <c:v>-448.36648445718902</c:v>
                </c:pt>
                <c:pt idx="16486">
                  <c:v>-489.58288713032903</c:v>
                </c:pt>
                <c:pt idx="16487">
                  <c:v>-461.15174949516501</c:v>
                </c:pt>
                <c:pt idx="16488">
                  <c:v>-431.62598569780403</c:v>
                </c:pt>
                <c:pt idx="16489">
                  <c:v>-415.26528902514798</c:v>
                </c:pt>
                <c:pt idx="16490">
                  <c:v>-391.21688241546599</c:v>
                </c:pt>
                <c:pt idx="16491">
                  <c:v>-336.64100606969203</c:v>
                </c:pt>
                <c:pt idx="16492">
                  <c:v>-263.18620389318102</c:v>
                </c:pt>
                <c:pt idx="16493">
                  <c:v>-175.14243579199299</c:v>
                </c:pt>
                <c:pt idx="16494">
                  <c:v>-77.611615625899702</c:v>
                </c:pt>
                <c:pt idx="16495">
                  <c:v>26.616478011972699</c:v>
                </c:pt>
                <c:pt idx="16496">
                  <c:v>146.721795276026</c:v>
                </c:pt>
                <c:pt idx="16497">
                  <c:v>270.04053429178299</c:v>
                </c:pt>
                <c:pt idx="16498">
                  <c:v>365.53464973155599</c:v>
                </c:pt>
                <c:pt idx="16499">
                  <c:v>439.96854417162803</c:v>
                </c:pt>
                <c:pt idx="16500">
                  <c:v>503.25736898248601</c:v>
                </c:pt>
                <c:pt idx="16501">
                  <c:v>555.92766058765096</c:v>
                </c:pt>
                <c:pt idx="16502">
                  <c:v>625.31318216158604</c:v>
                </c:pt>
                <c:pt idx="16503">
                  <c:v>719.13891088858202</c:v>
                </c:pt>
                <c:pt idx="16504">
                  <c:v>853.27265894838104</c:v>
                </c:pt>
                <c:pt idx="16505">
                  <c:v>1001.98910901687</c:v>
                </c:pt>
                <c:pt idx="16506">
                  <c:v>1129.81962600052</c:v>
                </c:pt>
                <c:pt idx="16507">
                  <c:v>1259.3218380226101</c:v>
                </c:pt>
                <c:pt idx="16508">
                  <c:v>1391.9361172249701</c:v>
                </c:pt>
                <c:pt idx="16509">
                  <c:v>1523.94209140568</c:v>
                </c:pt>
                <c:pt idx="16510">
                  <c:v>1659.4402969683999</c:v>
                </c:pt>
                <c:pt idx="16511">
                  <c:v>1822.95340824958</c:v>
                </c:pt>
                <c:pt idx="16512">
                  <c:v>1973.4873469900001</c:v>
                </c:pt>
                <c:pt idx="16513">
                  <c:v>2097.9208187293402</c:v>
                </c:pt>
                <c:pt idx="16514">
                  <c:v>2241.1477033521101</c:v>
                </c:pt>
                <c:pt idx="16515">
                  <c:v>2392.6736831031999</c:v>
                </c:pt>
                <c:pt idx="16516">
                  <c:v>2542.3623457174499</c:v>
                </c:pt>
                <c:pt idx="16517">
                  <c:v>2689.4693982705599</c:v>
                </c:pt>
                <c:pt idx="16518">
                  <c:v>2840.39763220646</c:v>
                </c:pt>
                <c:pt idx="16519">
                  <c:v>2970.6206655637402</c:v>
                </c:pt>
                <c:pt idx="16520">
                  <c:v>3103.7663445861699</c:v>
                </c:pt>
                <c:pt idx="16521">
                  <c:v>3263.2114216845698</c:v>
                </c:pt>
                <c:pt idx="16522">
                  <c:v>3416.45267502248</c:v>
                </c:pt>
                <c:pt idx="16523">
                  <c:v>3590.5743481265299</c:v>
                </c:pt>
                <c:pt idx="16524">
                  <c:v>3809.7454252727598</c:v>
                </c:pt>
                <c:pt idx="16525">
                  <c:v>4036.67369395274</c:v>
                </c:pt>
                <c:pt idx="16526">
                  <c:v>4231.5284813068101</c:v>
                </c:pt>
                <c:pt idx="16527">
                  <c:v>4358.5471555031199</c:v>
                </c:pt>
                <c:pt idx="16528">
                  <c:v>4461.0649541188104</c:v>
                </c:pt>
                <c:pt idx="16529">
                  <c:v>4597.4120387677403</c:v>
                </c:pt>
                <c:pt idx="16530">
                  <c:v>4718.4509207941601</c:v>
                </c:pt>
                <c:pt idx="16531">
                  <c:v>4842.4812760905897</c:v>
                </c:pt>
                <c:pt idx="16532">
                  <c:v>5008.0684651187603</c:v>
                </c:pt>
                <c:pt idx="16533">
                  <c:v>5197.4494375576196</c:v>
                </c:pt>
                <c:pt idx="16534">
                  <c:v>5389.4404755859996</c:v>
                </c:pt>
                <c:pt idx="16535">
                  <c:v>5575.1223214599004</c:v>
                </c:pt>
                <c:pt idx="16536">
                  <c:v>5761.9489666913996</c:v>
                </c:pt>
                <c:pt idx="16537">
                  <c:v>5945.3073756152999</c:v>
                </c:pt>
                <c:pt idx="16538">
                  <c:v>6111.3883818301001</c:v>
                </c:pt>
                <c:pt idx="16539">
                  <c:v>6258.6512169185498</c:v>
                </c:pt>
                <c:pt idx="16540">
                  <c:v>6402.6925891054098</c:v>
                </c:pt>
                <c:pt idx="16541">
                  <c:v>6541.2329820919404</c:v>
                </c:pt>
                <c:pt idx="16542">
                  <c:v>6643.1732499089903</c:v>
                </c:pt>
                <c:pt idx="16543">
                  <c:v>6731.4870321485396</c:v>
                </c:pt>
                <c:pt idx="16544">
                  <c:v>6848.1356466245998</c:v>
                </c:pt>
                <c:pt idx="16545">
                  <c:v>7051.8646974576304</c:v>
                </c:pt>
                <c:pt idx="16546">
                  <c:v>7276.3536817890999</c:v>
                </c:pt>
                <c:pt idx="16547">
                  <c:v>7423.6933997058404</c:v>
                </c:pt>
                <c:pt idx="16548">
                  <c:v>7550.9486309294598</c:v>
                </c:pt>
                <c:pt idx="16549">
                  <c:v>7641.38615772107</c:v>
                </c:pt>
                <c:pt idx="16550">
                  <c:v>7714.0071611400799</c:v>
                </c:pt>
                <c:pt idx="16551">
                  <c:v>7802.1415448125599</c:v>
                </c:pt>
                <c:pt idx="16552">
                  <c:v>7909.3741944430503</c:v>
                </c:pt>
                <c:pt idx="16553">
                  <c:v>8048.9289105848202</c:v>
                </c:pt>
                <c:pt idx="16554">
                  <c:v>8196.8799770972</c:v>
                </c:pt>
                <c:pt idx="16555">
                  <c:v>8323.7010341924106</c:v>
                </c:pt>
                <c:pt idx="16556">
                  <c:v>8440.6990062743007</c:v>
                </c:pt>
                <c:pt idx="16557">
                  <c:v>8522.0102900749807</c:v>
                </c:pt>
                <c:pt idx="16558">
                  <c:v>8575.1389678376108</c:v>
                </c:pt>
                <c:pt idx="16559">
                  <c:v>8643.3719750788096</c:v>
                </c:pt>
                <c:pt idx="16560">
                  <c:v>8736.5206508358406</c:v>
                </c:pt>
                <c:pt idx="16561">
                  <c:v>8827.5930691946705</c:v>
                </c:pt>
                <c:pt idx="16562">
                  <c:v>8889.6946673362909</c:v>
                </c:pt>
                <c:pt idx="16563">
                  <c:v>8924.7283390466691</c:v>
                </c:pt>
                <c:pt idx="16564">
                  <c:v>8934.2963706440096</c:v>
                </c:pt>
                <c:pt idx="16565">
                  <c:v>8956.8417502250704</c:v>
                </c:pt>
                <c:pt idx="16566">
                  <c:v>9009.1722591717808</c:v>
                </c:pt>
                <c:pt idx="16567">
                  <c:v>9085.9442952452791</c:v>
                </c:pt>
                <c:pt idx="16568">
                  <c:v>9147.1217051564108</c:v>
                </c:pt>
                <c:pt idx="16569">
                  <c:v>9158.7247611798393</c:v>
                </c:pt>
                <c:pt idx="16570">
                  <c:v>9144.6552710852502</c:v>
                </c:pt>
                <c:pt idx="16571">
                  <c:v>9122.3720647677692</c:v>
                </c:pt>
                <c:pt idx="16572">
                  <c:v>9104.5909387029096</c:v>
                </c:pt>
                <c:pt idx="16573">
                  <c:v>9090.8252526579909</c:v>
                </c:pt>
                <c:pt idx="16574">
                  <c:v>9079.8580384531797</c:v>
                </c:pt>
                <c:pt idx="16575">
                  <c:v>9088.8894101972292</c:v>
                </c:pt>
                <c:pt idx="16576">
                  <c:v>9101.2856512417002</c:v>
                </c:pt>
                <c:pt idx="16577">
                  <c:v>9083.3623307683902</c:v>
                </c:pt>
                <c:pt idx="16578">
                  <c:v>9032.0173998052505</c:v>
                </c:pt>
                <c:pt idx="16579">
                  <c:v>8961.3906428611299</c:v>
                </c:pt>
                <c:pt idx="16580">
                  <c:v>8892.2062252309297</c:v>
                </c:pt>
                <c:pt idx="16581">
                  <c:v>8822.8111828862493</c:v>
                </c:pt>
                <c:pt idx="16582">
                  <c:v>8750.0070568665105</c:v>
                </c:pt>
                <c:pt idx="16583">
                  <c:v>8674.2159612447304</c:v>
                </c:pt>
                <c:pt idx="16584">
                  <c:v>8600.63207133787</c:v>
                </c:pt>
                <c:pt idx="16585">
                  <c:v>8531.4162841060097</c:v>
                </c:pt>
                <c:pt idx="16586">
                  <c:v>8463.8171617160097</c:v>
                </c:pt>
                <c:pt idx="16587">
                  <c:v>8372.7496566004702</c:v>
                </c:pt>
                <c:pt idx="16588">
                  <c:v>8253.2775606187606</c:v>
                </c:pt>
                <c:pt idx="16589">
                  <c:v>8125.8989280002097</c:v>
                </c:pt>
                <c:pt idx="16590">
                  <c:v>8009.0248842927103</c:v>
                </c:pt>
                <c:pt idx="16591">
                  <c:v>7917.0427327951902</c:v>
                </c:pt>
                <c:pt idx="16592">
                  <c:v>7832.9616814023902</c:v>
                </c:pt>
                <c:pt idx="16593">
                  <c:v>7744.7012644550496</c:v>
                </c:pt>
                <c:pt idx="16594">
                  <c:v>7614.28527850725</c:v>
                </c:pt>
                <c:pt idx="16595">
                  <c:v>7444.1077178406704</c:v>
                </c:pt>
                <c:pt idx="16596">
                  <c:v>7272.9746386594297</c:v>
                </c:pt>
                <c:pt idx="16597">
                  <c:v>7126.3790898930802</c:v>
                </c:pt>
                <c:pt idx="16598">
                  <c:v>7017.3397497050501</c:v>
                </c:pt>
                <c:pt idx="16599">
                  <c:v>6909.4732137843703</c:v>
                </c:pt>
                <c:pt idx="16600">
                  <c:v>6782.9090235720396</c:v>
                </c:pt>
                <c:pt idx="16601">
                  <c:v>6626.7194384105596</c:v>
                </c:pt>
                <c:pt idx="16602">
                  <c:v>6462.09228931699</c:v>
                </c:pt>
                <c:pt idx="16603">
                  <c:v>6313.5027136764202</c:v>
                </c:pt>
                <c:pt idx="16604">
                  <c:v>6165.2171314615598</c:v>
                </c:pt>
                <c:pt idx="16605">
                  <c:v>6023.6551874767702</c:v>
                </c:pt>
                <c:pt idx="16606">
                  <c:v>5868.9970727069203</c:v>
                </c:pt>
                <c:pt idx="16607">
                  <c:v>5688.9460577486898</c:v>
                </c:pt>
                <c:pt idx="16608">
                  <c:v>5522.2433613946496</c:v>
                </c:pt>
                <c:pt idx="16609">
                  <c:v>5355.8922037676402</c:v>
                </c:pt>
                <c:pt idx="16610">
                  <c:v>5169.6149317702502</c:v>
                </c:pt>
                <c:pt idx="16611">
                  <c:v>4984.3989534639004</c:v>
                </c:pt>
                <c:pt idx="16612">
                  <c:v>4815.5786179788902</c:v>
                </c:pt>
                <c:pt idx="16613">
                  <c:v>4693.6122224976798</c:v>
                </c:pt>
                <c:pt idx="16614">
                  <c:v>4592.1412001065901</c:v>
                </c:pt>
                <c:pt idx="16615">
                  <c:v>4464.83848430752</c:v>
                </c:pt>
                <c:pt idx="16616">
                  <c:v>4318.1602408784202</c:v>
                </c:pt>
                <c:pt idx="16617">
                  <c:v>4150.3422572719901</c:v>
                </c:pt>
                <c:pt idx="16618">
                  <c:v>3968.6651116456001</c:v>
                </c:pt>
                <c:pt idx="16619">
                  <c:v>3781.5477379324898</c:v>
                </c:pt>
                <c:pt idx="16620">
                  <c:v>3586.0198523743602</c:v>
                </c:pt>
                <c:pt idx="16621">
                  <c:v>3398.7482527716802</c:v>
                </c:pt>
                <c:pt idx="16622">
                  <c:v>3230.3376844782802</c:v>
                </c:pt>
                <c:pt idx="16623">
                  <c:v>3113.2967935704801</c:v>
                </c:pt>
                <c:pt idx="16624">
                  <c:v>3025.2264380772699</c:v>
                </c:pt>
                <c:pt idx="16625">
                  <c:v>2899.01320792148</c:v>
                </c:pt>
                <c:pt idx="16626">
                  <c:v>2737.5785230310898</c:v>
                </c:pt>
                <c:pt idx="16627">
                  <c:v>2555.5184062639</c:v>
                </c:pt>
                <c:pt idx="16628">
                  <c:v>2397.6345789174402</c:v>
                </c:pt>
                <c:pt idx="16629">
                  <c:v>2271.6842686032101</c:v>
                </c:pt>
                <c:pt idx="16630">
                  <c:v>2151.92540241086</c:v>
                </c:pt>
                <c:pt idx="16631">
                  <c:v>2030.6063411373</c:v>
                </c:pt>
                <c:pt idx="16632">
                  <c:v>1906.3260314680399</c:v>
                </c:pt>
                <c:pt idx="16633">
                  <c:v>1785.34975007908</c:v>
                </c:pt>
                <c:pt idx="16634">
                  <c:v>1658.08718339659</c:v>
                </c:pt>
                <c:pt idx="16635">
                  <c:v>1528.16214302767</c:v>
                </c:pt>
                <c:pt idx="16636">
                  <c:v>1406.6469416520499</c:v>
                </c:pt>
                <c:pt idx="16637">
                  <c:v>1292.68983803333</c:v>
                </c:pt>
                <c:pt idx="16638">
                  <c:v>1198.71798622395</c:v>
                </c:pt>
                <c:pt idx="16639">
                  <c:v>1105.09899588143</c:v>
                </c:pt>
                <c:pt idx="16640">
                  <c:v>1001.49335825456</c:v>
                </c:pt>
                <c:pt idx="16641">
                  <c:v>912.64279206134097</c:v>
                </c:pt>
                <c:pt idx="16642">
                  <c:v>821.42524116458901</c:v>
                </c:pt>
                <c:pt idx="16643">
                  <c:v>737.95153511569504</c:v>
                </c:pt>
                <c:pt idx="16644">
                  <c:v>675.11893264033699</c:v>
                </c:pt>
                <c:pt idx="16645">
                  <c:v>603.94520129402099</c:v>
                </c:pt>
                <c:pt idx="16646">
                  <c:v>517.59347085028196</c:v>
                </c:pt>
                <c:pt idx="16647">
                  <c:v>415.20038529754498</c:v>
                </c:pt>
                <c:pt idx="16648">
                  <c:v>300.60851840568603</c:v>
                </c:pt>
                <c:pt idx="16649">
                  <c:v>183.07688874807101</c:v>
                </c:pt>
                <c:pt idx="16650">
                  <c:v>140.35935797226699</c:v>
                </c:pt>
                <c:pt idx="16651">
                  <c:v>149.21315428039301</c:v>
                </c:pt>
                <c:pt idx="16652">
                  <c:v>113.664040798185</c:v>
                </c:pt>
                <c:pt idx="16653">
                  <c:v>58.378211333514599</c:v>
                </c:pt>
                <c:pt idx="16654">
                  <c:v>-13.222518008122901</c:v>
                </c:pt>
                <c:pt idx="16655">
                  <c:v>-100.052634610702</c:v>
                </c:pt>
                <c:pt idx="16656">
                  <c:v>-196.84170708731</c:v>
                </c:pt>
                <c:pt idx="16657">
                  <c:v>-258.16485341344901</c:v>
                </c:pt>
                <c:pt idx="16658">
                  <c:v>-279.588648552047</c:v>
                </c:pt>
                <c:pt idx="16659">
                  <c:v>-308.07564132188998</c:v>
                </c:pt>
                <c:pt idx="16660">
                  <c:v>-332.902538711479</c:v>
                </c:pt>
                <c:pt idx="16661">
                  <c:v>-361.74489380658503</c:v>
                </c:pt>
                <c:pt idx="16662">
                  <c:v>-389.259068773808</c:v>
                </c:pt>
                <c:pt idx="16663">
                  <c:v>-407.85537310625199</c:v>
                </c:pt>
                <c:pt idx="16664">
                  <c:v>-444.73807447720401</c:v>
                </c:pt>
                <c:pt idx="16665">
                  <c:v>-501.44096672498199</c:v>
                </c:pt>
                <c:pt idx="16666">
                  <c:v>-560.22661705243002</c:v>
                </c:pt>
                <c:pt idx="16667">
                  <c:v>-620.926787863708</c:v>
                </c:pt>
                <c:pt idx="16668">
                  <c:v>-655.59256586033496</c:v>
                </c:pt>
                <c:pt idx="16669">
                  <c:v>-678.25056389921804</c:v>
                </c:pt>
                <c:pt idx="16670">
                  <c:v>-716.68946436409601</c:v>
                </c:pt>
                <c:pt idx="16671">
                  <c:v>-735.37873858391094</c:v>
                </c:pt>
                <c:pt idx="16672">
                  <c:v>-764.75256924764096</c:v>
                </c:pt>
                <c:pt idx="16673">
                  <c:v>-803.37456783104301</c:v>
                </c:pt>
                <c:pt idx="16674">
                  <c:v>-819.40724130392198</c:v>
                </c:pt>
                <c:pt idx="16675">
                  <c:v>-835.67197066872302</c:v>
                </c:pt>
                <c:pt idx="16676">
                  <c:v>-881.62092773862196</c:v>
                </c:pt>
                <c:pt idx="16677">
                  <c:v>-954.85390688908899</c:v>
                </c:pt>
                <c:pt idx="16678">
                  <c:v>-1028.5296797106</c:v>
                </c:pt>
                <c:pt idx="16679">
                  <c:v>-1046.6664449740199</c:v>
                </c:pt>
                <c:pt idx="16680">
                  <c:v>-1025.8242569982101</c:v>
                </c:pt>
                <c:pt idx="16681">
                  <c:v>-1041.79908350348</c:v>
                </c:pt>
                <c:pt idx="16682">
                  <c:v>-1077.6404955800499</c:v>
                </c:pt>
                <c:pt idx="16683">
                  <c:v>-1116.6994901314699</c:v>
                </c:pt>
                <c:pt idx="16684">
                  <c:v>-1134.99349213909</c:v>
                </c:pt>
                <c:pt idx="16685">
                  <c:v>-1143.1015547434499</c:v>
                </c:pt>
                <c:pt idx="16686">
                  <c:v>-1186.2307376686199</c:v>
                </c:pt>
                <c:pt idx="16687">
                  <c:v>-1267.31398460847</c:v>
                </c:pt>
                <c:pt idx="16688">
                  <c:v>-1341.6887907083501</c:v>
                </c:pt>
                <c:pt idx="16689">
                  <c:v>-1389.0954004621301</c:v>
                </c:pt>
                <c:pt idx="16690">
                  <c:v>-1409.58614455976</c:v>
                </c:pt>
                <c:pt idx="16691">
                  <c:v>-1431.13661718856</c:v>
                </c:pt>
                <c:pt idx="16692">
                  <c:v>-1475.0038411537801</c:v>
                </c:pt>
                <c:pt idx="16693">
                  <c:v>-1523.8458102129</c:v>
                </c:pt>
                <c:pt idx="16694">
                  <c:v>-1601.1925746854299</c:v>
                </c:pt>
                <c:pt idx="16695">
                  <c:v>-1663.56146821826</c:v>
                </c:pt>
                <c:pt idx="16696">
                  <c:v>-1686.0322542333699</c:v>
                </c:pt>
                <c:pt idx="16697">
                  <c:v>-1725.98657168368</c:v>
                </c:pt>
                <c:pt idx="16698">
                  <c:v>-1757.1999363897701</c:v>
                </c:pt>
                <c:pt idx="16699">
                  <c:v>-1783.1817782123201</c:v>
                </c:pt>
                <c:pt idx="16700">
                  <c:v>-1828.97171861882</c:v>
                </c:pt>
                <c:pt idx="16701">
                  <c:v>-1876.43964231275</c:v>
                </c:pt>
                <c:pt idx="16702">
                  <c:v>-1944.3860572541601</c:v>
                </c:pt>
                <c:pt idx="16703">
                  <c:v>-2027.4785995806101</c:v>
                </c:pt>
                <c:pt idx="16704">
                  <c:v>-2103.2038080112502</c:v>
                </c:pt>
                <c:pt idx="16705">
                  <c:v>-2097.4937617155601</c:v>
                </c:pt>
                <c:pt idx="16706">
                  <c:v>-2083.7568624043802</c:v>
                </c:pt>
                <c:pt idx="16707">
                  <c:v>-2148.5347933395601</c:v>
                </c:pt>
                <c:pt idx="16708">
                  <c:v>-2209.1430792806</c:v>
                </c:pt>
                <c:pt idx="16709">
                  <c:v>-2274.0416000318501</c:v>
                </c:pt>
                <c:pt idx="16710">
                  <c:v>-2336.3208484740999</c:v>
                </c:pt>
                <c:pt idx="16711">
                  <c:v>-2387.0961461456</c:v>
                </c:pt>
                <c:pt idx="16712">
                  <c:v>-2429.9676480847002</c:v>
                </c:pt>
                <c:pt idx="16713">
                  <c:v>-2478.21109455018</c:v>
                </c:pt>
                <c:pt idx="16714">
                  <c:v>-2528.9325724976902</c:v>
                </c:pt>
                <c:pt idx="16715">
                  <c:v>-2569.0372503461099</c:v>
                </c:pt>
                <c:pt idx="16716">
                  <c:v>-2612.7430883175198</c:v>
                </c:pt>
                <c:pt idx="16717">
                  <c:v>-2648.4504562473599</c:v>
                </c:pt>
                <c:pt idx="16718">
                  <c:v>-2687.07213034294</c:v>
                </c:pt>
                <c:pt idx="16719">
                  <c:v>-2752.8199545514499</c:v>
                </c:pt>
                <c:pt idx="16720">
                  <c:v>-2827.0212893825901</c:v>
                </c:pt>
                <c:pt idx="16721">
                  <c:v>-2893.6630608094702</c:v>
                </c:pt>
                <c:pt idx="16722">
                  <c:v>-2952.45728530836</c:v>
                </c:pt>
                <c:pt idx="16723">
                  <c:v>-3012.5030519586899</c:v>
                </c:pt>
                <c:pt idx="16724">
                  <c:v>-3043.1851129138799</c:v>
                </c:pt>
                <c:pt idx="16725">
                  <c:v>-3054.6386889517898</c:v>
                </c:pt>
                <c:pt idx="16726">
                  <c:v>-3085.5361381320299</c:v>
                </c:pt>
                <c:pt idx="16727">
                  <c:v>-3143.2308085776799</c:v>
                </c:pt>
                <c:pt idx="16728">
                  <c:v>-3219.0180155717399</c:v>
                </c:pt>
                <c:pt idx="16729">
                  <c:v>-3285.0626636144498</c:v>
                </c:pt>
                <c:pt idx="16730">
                  <c:v>-3344.3384385774102</c:v>
                </c:pt>
                <c:pt idx="16731">
                  <c:v>-3457.8462161454499</c:v>
                </c:pt>
                <c:pt idx="16732">
                  <c:v>-3568.5019376677501</c:v>
                </c:pt>
                <c:pt idx="16733">
                  <c:v>-3611.3785450032501</c:v>
                </c:pt>
                <c:pt idx="16734">
                  <c:v>-3646.0628494831199</c:v>
                </c:pt>
                <c:pt idx="16735">
                  <c:v>-3664.9927746335302</c:v>
                </c:pt>
                <c:pt idx="16736">
                  <c:v>-3677.0301893320002</c:v>
                </c:pt>
                <c:pt idx="16737">
                  <c:v>-3710.5379451623598</c:v>
                </c:pt>
                <c:pt idx="16738">
                  <c:v>-3791.1571930176801</c:v>
                </c:pt>
                <c:pt idx="16739">
                  <c:v>-3905.55175019126</c:v>
                </c:pt>
                <c:pt idx="16740">
                  <c:v>-4000.7563779562702</c:v>
                </c:pt>
                <c:pt idx="16741">
                  <c:v>-4068.9249893705401</c:v>
                </c:pt>
                <c:pt idx="16742">
                  <c:v>-4132.2608167502804</c:v>
                </c:pt>
                <c:pt idx="16743">
                  <c:v>-4194.1685460479002</c:v>
                </c:pt>
                <c:pt idx="16744">
                  <c:v>-4263.7076100996101</c:v>
                </c:pt>
                <c:pt idx="16745">
                  <c:v>-4345.3356422665202</c:v>
                </c:pt>
                <c:pt idx="16746">
                  <c:v>-4458.4523542512497</c:v>
                </c:pt>
                <c:pt idx="16747">
                  <c:v>-4560.5037079469503</c:v>
                </c:pt>
                <c:pt idx="16748">
                  <c:v>-4614.8622097541502</c:v>
                </c:pt>
                <c:pt idx="16749">
                  <c:v>-4639.9986928852704</c:v>
                </c:pt>
                <c:pt idx="16750">
                  <c:v>-4695.4838422429202</c:v>
                </c:pt>
                <c:pt idx="16751">
                  <c:v>-4796.9425192600602</c:v>
                </c:pt>
                <c:pt idx="16752">
                  <c:v>-4889.1416874700399</c:v>
                </c:pt>
                <c:pt idx="16753">
                  <c:v>-4984.2849870624505</c:v>
                </c:pt>
                <c:pt idx="16754">
                  <c:v>-5070.4860803480497</c:v>
                </c:pt>
                <c:pt idx="16755">
                  <c:v>-5150.5738843057998</c:v>
                </c:pt>
                <c:pt idx="16756">
                  <c:v>-5242.4213393744003</c:v>
                </c:pt>
                <c:pt idx="16757">
                  <c:v>-5343.5156859211002</c:v>
                </c:pt>
                <c:pt idx="16758">
                  <c:v>-5442.0435601824001</c:v>
                </c:pt>
                <c:pt idx="16759">
                  <c:v>-5528.6536707696196</c:v>
                </c:pt>
                <c:pt idx="16760">
                  <c:v>-5606.8953254154303</c:v>
                </c:pt>
                <c:pt idx="16761">
                  <c:v>-5687.1791678793597</c:v>
                </c:pt>
                <c:pt idx="16762">
                  <c:v>-5779.6209503051296</c:v>
                </c:pt>
                <c:pt idx="16763">
                  <c:v>-5872.61248710159</c:v>
                </c:pt>
                <c:pt idx="16764">
                  <c:v>-5940.6230271614804</c:v>
                </c:pt>
                <c:pt idx="16765">
                  <c:v>-6034.3549585356304</c:v>
                </c:pt>
                <c:pt idx="16766">
                  <c:v>-6178.0686421523696</c:v>
                </c:pt>
                <c:pt idx="16767">
                  <c:v>-6330.4809008360098</c:v>
                </c:pt>
                <c:pt idx="16768">
                  <c:v>-6478.8385872236504</c:v>
                </c:pt>
                <c:pt idx="16769">
                  <c:v>-6609.0355020208199</c:v>
                </c:pt>
                <c:pt idx="16770">
                  <c:v>-6712.9234152570598</c:v>
                </c:pt>
                <c:pt idx="16771">
                  <c:v>-6794.4762179172603</c:v>
                </c:pt>
                <c:pt idx="16772">
                  <c:v>-6877.8156851188396</c:v>
                </c:pt>
                <c:pt idx="16773">
                  <c:v>-6994.0240430666599</c:v>
                </c:pt>
                <c:pt idx="16774">
                  <c:v>-7133.5343783913704</c:v>
                </c:pt>
                <c:pt idx="16775">
                  <c:v>-7262.9870854760602</c:v>
                </c:pt>
                <c:pt idx="16776">
                  <c:v>-7379.0759461675398</c:v>
                </c:pt>
                <c:pt idx="16777">
                  <c:v>-7522.9667392807296</c:v>
                </c:pt>
                <c:pt idx="16778">
                  <c:v>-7693.1600167001598</c:v>
                </c:pt>
                <c:pt idx="16779">
                  <c:v>-7833.0189372332698</c:v>
                </c:pt>
                <c:pt idx="16780">
                  <c:v>-7900.3124603052001</c:v>
                </c:pt>
                <c:pt idx="16781">
                  <c:v>-7955.0631597751399</c:v>
                </c:pt>
                <c:pt idx="16782">
                  <c:v>-8065.74255734506</c:v>
                </c:pt>
                <c:pt idx="16783">
                  <c:v>-8214.3800770553207</c:v>
                </c:pt>
                <c:pt idx="16784">
                  <c:v>-8392.2784088791705</c:v>
                </c:pt>
                <c:pt idx="16785">
                  <c:v>-8543.2876111305304</c:v>
                </c:pt>
                <c:pt idx="16786">
                  <c:v>-8659.5948768183298</c:v>
                </c:pt>
                <c:pt idx="16787">
                  <c:v>-8778.9726637107597</c:v>
                </c:pt>
                <c:pt idx="16788">
                  <c:v>-8900.5918920652402</c:v>
                </c:pt>
                <c:pt idx="16789">
                  <c:v>-9007.9818942469992</c:v>
                </c:pt>
                <c:pt idx="16790">
                  <c:v>-9099.3976942050303</c:v>
                </c:pt>
                <c:pt idx="16791">
                  <c:v>-9146.4313317834094</c:v>
                </c:pt>
                <c:pt idx="16792">
                  <c:v>-9170.0954493734498</c:v>
                </c:pt>
                <c:pt idx="16793">
                  <c:v>-9216.9205023156301</c:v>
                </c:pt>
                <c:pt idx="16794">
                  <c:v>-9317.39089395683</c:v>
                </c:pt>
                <c:pt idx="16795">
                  <c:v>-9459.3663421276706</c:v>
                </c:pt>
                <c:pt idx="16796">
                  <c:v>-9580.5693798824304</c:v>
                </c:pt>
                <c:pt idx="16797">
                  <c:v>-9677.8978313781699</c:v>
                </c:pt>
                <c:pt idx="16798">
                  <c:v>-9770.1090996787298</c:v>
                </c:pt>
                <c:pt idx="16799">
                  <c:v>-9851.4280781037305</c:v>
                </c:pt>
                <c:pt idx="16800">
                  <c:v>-9905.1424926828804</c:v>
                </c:pt>
                <c:pt idx="16801">
                  <c:v>-9925.8344943213506</c:v>
                </c:pt>
                <c:pt idx="16802">
                  <c:v>-9898.8727947375301</c:v>
                </c:pt>
                <c:pt idx="16803">
                  <c:v>-9866.4315894837691</c:v>
                </c:pt>
                <c:pt idx="16804">
                  <c:v>-9864.5250204425993</c:v>
                </c:pt>
                <c:pt idx="16805">
                  <c:v>-9869.0552189500795</c:v>
                </c:pt>
                <c:pt idx="16806">
                  <c:v>-9861.1720547926107</c:v>
                </c:pt>
                <c:pt idx="16807">
                  <c:v>-9846.9628025191105</c:v>
                </c:pt>
                <c:pt idx="16808">
                  <c:v>-9840.3804116632891</c:v>
                </c:pt>
                <c:pt idx="16809">
                  <c:v>-9821.3527093177909</c:v>
                </c:pt>
                <c:pt idx="16810">
                  <c:v>-9780.3497425094192</c:v>
                </c:pt>
                <c:pt idx="16811">
                  <c:v>-9722.1024489050906</c:v>
                </c:pt>
                <c:pt idx="16812">
                  <c:v>-9653.1628369153805</c:v>
                </c:pt>
                <c:pt idx="16813">
                  <c:v>-9549.5491306160402</c:v>
                </c:pt>
                <c:pt idx="16814">
                  <c:v>-9440.8823983968796</c:v>
                </c:pt>
                <c:pt idx="16815">
                  <c:v>-9354.7229525946404</c:v>
                </c:pt>
                <c:pt idx="16816">
                  <c:v>-9265.6335933006503</c:v>
                </c:pt>
                <c:pt idx="16817">
                  <c:v>-9164.5002992923492</c:v>
                </c:pt>
                <c:pt idx="16818">
                  <c:v>-9043.2563560953804</c:v>
                </c:pt>
                <c:pt idx="16819">
                  <c:v>-8909.5169621074492</c:v>
                </c:pt>
                <c:pt idx="16820">
                  <c:v>-8763.4236238677695</c:v>
                </c:pt>
                <c:pt idx="16821">
                  <c:v>-8578.1057316431397</c:v>
                </c:pt>
                <c:pt idx="16822">
                  <c:v>-8361.6720606704494</c:v>
                </c:pt>
                <c:pt idx="16823">
                  <c:v>-8147.0787510864602</c:v>
                </c:pt>
                <c:pt idx="16824">
                  <c:v>-7952.4278904697403</c:v>
                </c:pt>
                <c:pt idx="16825">
                  <c:v>-7759.0447028694898</c:v>
                </c:pt>
                <c:pt idx="16826">
                  <c:v>-7530.1573243959301</c:v>
                </c:pt>
                <c:pt idx="16827">
                  <c:v>-7273.9405089470501</c:v>
                </c:pt>
                <c:pt idx="16828">
                  <c:v>-7031.5181077652996</c:v>
                </c:pt>
                <c:pt idx="16829">
                  <c:v>-6810.3500211229302</c:v>
                </c:pt>
                <c:pt idx="16830">
                  <c:v>-6574.0700695781397</c:v>
                </c:pt>
                <c:pt idx="16831">
                  <c:v>-6328.3238174001999</c:v>
                </c:pt>
                <c:pt idx="16832">
                  <c:v>-6092.1720184798496</c:v>
                </c:pt>
                <c:pt idx="16833">
                  <c:v>-5842.8756221883496</c:v>
                </c:pt>
                <c:pt idx="16834">
                  <c:v>-5554.38025645991</c:v>
                </c:pt>
                <c:pt idx="16835">
                  <c:v>-5211.7617285523502</c:v>
                </c:pt>
                <c:pt idx="16836">
                  <c:v>-4788.13373036541</c:v>
                </c:pt>
                <c:pt idx="16837">
                  <c:v>-4376.4433459178299</c:v>
                </c:pt>
                <c:pt idx="16838">
                  <c:v>-4026.8817558846599</c:v>
                </c:pt>
                <c:pt idx="16839">
                  <c:v>-3706.6979910033001</c:v>
                </c:pt>
                <c:pt idx="16840">
                  <c:v>-3403.3548657865899</c:v>
                </c:pt>
                <c:pt idx="16841">
                  <c:v>-3074.2981593414402</c:v>
                </c:pt>
                <c:pt idx="16842">
                  <c:v>-2712.6065687943601</c:v>
                </c:pt>
                <c:pt idx="16843">
                  <c:v>-2324.6036432431802</c:v>
                </c:pt>
                <c:pt idx="16844">
                  <c:v>-1933.9781877753401</c:v>
                </c:pt>
                <c:pt idx="16845">
                  <c:v>-1556.1526877629601</c:v>
                </c:pt>
                <c:pt idx="16846">
                  <c:v>-1179.0212562367001</c:v>
                </c:pt>
                <c:pt idx="16847">
                  <c:v>-796.56181245975904</c:v>
                </c:pt>
                <c:pt idx="16848">
                  <c:v>-406.17939831097601</c:v>
                </c:pt>
                <c:pt idx="16849">
                  <c:v>-12.208463194297501</c:v>
                </c:pt>
                <c:pt idx="16850">
                  <c:v>381.56602816510002</c:v>
                </c:pt>
                <c:pt idx="16851">
                  <c:v>777.90616296851601</c:v>
                </c:pt>
                <c:pt idx="16852">
                  <c:v>1188.75368812175</c:v>
                </c:pt>
                <c:pt idx="16853">
                  <c:v>1613.6840686621899</c:v>
                </c:pt>
                <c:pt idx="16854">
                  <c:v>2014.1765476251401</c:v>
                </c:pt>
                <c:pt idx="16855">
                  <c:v>2395.6508555267701</c:v>
                </c:pt>
                <c:pt idx="16856">
                  <c:v>2791.15243928877</c:v>
                </c:pt>
                <c:pt idx="16857">
                  <c:v>3187.6658720698501</c:v>
                </c:pt>
                <c:pt idx="16858">
                  <c:v>3600.7453712310398</c:v>
                </c:pt>
                <c:pt idx="16859">
                  <c:v>4014.98815203709</c:v>
                </c:pt>
                <c:pt idx="16860">
                  <c:v>4408.2199013957197</c:v>
                </c:pt>
                <c:pt idx="16861">
                  <c:v>4794.9336548865604</c:v>
                </c:pt>
                <c:pt idx="16862">
                  <c:v>5169.1954456802696</c:v>
                </c:pt>
                <c:pt idx="16863">
                  <c:v>5534.8874165976504</c:v>
                </c:pt>
                <c:pt idx="16864">
                  <c:v>5901.2906714182</c:v>
                </c:pt>
                <c:pt idx="16865">
                  <c:v>6262.6344113425403</c:v>
                </c:pt>
                <c:pt idx="16866">
                  <c:v>6611.6191966718297</c:v>
                </c:pt>
                <c:pt idx="16867">
                  <c:v>6949.9707057394198</c:v>
                </c:pt>
                <c:pt idx="16868">
                  <c:v>7284.9713818025302</c:v>
                </c:pt>
                <c:pt idx="16869">
                  <c:v>7591.6481848886096</c:v>
                </c:pt>
                <c:pt idx="16870">
                  <c:v>7891.5570921429598</c:v>
                </c:pt>
                <c:pt idx="16871">
                  <c:v>8220.6115518897695</c:v>
                </c:pt>
                <c:pt idx="16872">
                  <c:v>8560.3893623127406</c:v>
                </c:pt>
                <c:pt idx="16873">
                  <c:v>8873.9108634579406</c:v>
                </c:pt>
                <c:pt idx="16874">
                  <c:v>9140.21502523458</c:v>
                </c:pt>
                <c:pt idx="16875">
                  <c:v>9385.4659293358509</c:v>
                </c:pt>
                <c:pt idx="16876">
                  <c:v>9603.5388977346702</c:v>
                </c:pt>
                <c:pt idx="16877">
                  <c:v>9795.6772573692306</c:v>
                </c:pt>
                <c:pt idx="16878">
                  <c:v>10005.287346872101</c:v>
                </c:pt>
                <c:pt idx="16879">
                  <c:v>10255.1798209934</c:v>
                </c:pt>
                <c:pt idx="16880">
                  <c:v>10539.0291194853</c:v>
                </c:pt>
                <c:pt idx="16881">
                  <c:v>10785.692162061599</c:v>
                </c:pt>
                <c:pt idx="16882">
                  <c:v>10952.048082417999</c:v>
                </c:pt>
                <c:pt idx="16883">
                  <c:v>11080.0112617372</c:v>
                </c:pt>
                <c:pt idx="16884">
                  <c:v>11186.7234966291</c:v>
                </c:pt>
                <c:pt idx="16885">
                  <c:v>11302.875832457399</c:v>
                </c:pt>
                <c:pt idx="16886">
                  <c:v>11434.873621296099</c:v>
                </c:pt>
                <c:pt idx="16887">
                  <c:v>11590.8076051589</c:v>
                </c:pt>
                <c:pt idx="16888">
                  <c:v>11764.2790045567</c:v>
                </c:pt>
                <c:pt idx="16889">
                  <c:v>11892.644862372599</c:v>
                </c:pt>
                <c:pt idx="16890">
                  <c:v>11964.982859088799</c:v>
                </c:pt>
                <c:pt idx="16891">
                  <c:v>11997.097705459701</c:v>
                </c:pt>
                <c:pt idx="16892">
                  <c:v>11994.001674790999</c:v>
                </c:pt>
                <c:pt idx="16893">
                  <c:v>12001.273078918601</c:v>
                </c:pt>
                <c:pt idx="16894">
                  <c:v>12029.9409747845</c:v>
                </c:pt>
                <c:pt idx="16895">
                  <c:v>12077.128906014401</c:v>
                </c:pt>
                <c:pt idx="16896">
                  <c:v>12151.8855578806</c:v>
                </c:pt>
                <c:pt idx="16897">
                  <c:v>12218.298583874101</c:v>
                </c:pt>
                <c:pt idx="16898">
                  <c:v>12233.4913998666</c:v>
                </c:pt>
                <c:pt idx="16899">
                  <c:v>12175.5506960517</c:v>
                </c:pt>
                <c:pt idx="16900">
                  <c:v>12102.332357322401</c:v>
                </c:pt>
                <c:pt idx="16901">
                  <c:v>12053.585360237101</c:v>
                </c:pt>
                <c:pt idx="16902">
                  <c:v>11992.8444848256</c:v>
                </c:pt>
                <c:pt idx="16903">
                  <c:v>11938.511205192501</c:v>
                </c:pt>
                <c:pt idx="16904">
                  <c:v>11892.5482013908</c:v>
                </c:pt>
                <c:pt idx="16905">
                  <c:v>11834.033827789301</c:v>
                </c:pt>
                <c:pt idx="16906">
                  <c:v>11761.6413888845</c:v>
                </c:pt>
                <c:pt idx="16907">
                  <c:v>11674.525680430001</c:v>
                </c:pt>
                <c:pt idx="16908">
                  <c:v>11580.409037633401</c:v>
                </c:pt>
                <c:pt idx="16909">
                  <c:v>11483.182549250199</c:v>
                </c:pt>
                <c:pt idx="16910">
                  <c:v>11442.739879778999</c:v>
                </c:pt>
                <c:pt idx="16911">
                  <c:v>11408.4401711713</c:v>
                </c:pt>
                <c:pt idx="16912">
                  <c:v>11305.874971585599</c:v>
                </c:pt>
                <c:pt idx="16913">
                  <c:v>11171.575363448301</c:v>
                </c:pt>
                <c:pt idx="16914">
                  <c:v>11004.0965044516</c:v>
                </c:pt>
                <c:pt idx="16915">
                  <c:v>10851.1954612793</c:v>
                </c:pt>
                <c:pt idx="16916">
                  <c:v>10729.484474364501</c:v>
                </c:pt>
                <c:pt idx="16917">
                  <c:v>10621.1449166293</c:v>
                </c:pt>
                <c:pt idx="16918">
                  <c:v>10537.3244366667</c:v>
                </c:pt>
                <c:pt idx="16919">
                  <c:v>10458.572402436601</c:v>
                </c:pt>
                <c:pt idx="16920">
                  <c:v>10367.0748077433</c:v>
                </c:pt>
                <c:pt idx="16921">
                  <c:v>10275.383682277399</c:v>
                </c:pt>
                <c:pt idx="16922">
                  <c:v>10161.7111654972</c:v>
                </c:pt>
                <c:pt idx="16923">
                  <c:v>10018.444591290399</c:v>
                </c:pt>
                <c:pt idx="16924">
                  <c:v>9873.1886464663003</c:v>
                </c:pt>
                <c:pt idx="16925">
                  <c:v>9795.2275902178208</c:v>
                </c:pt>
                <c:pt idx="16926">
                  <c:v>9754.1181711725603</c:v>
                </c:pt>
                <c:pt idx="16927">
                  <c:v>9674.2353520392207</c:v>
                </c:pt>
                <c:pt idx="16928">
                  <c:v>9579.10539915548</c:v>
                </c:pt>
                <c:pt idx="16929">
                  <c:v>9479.9897155558792</c:v>
                </c:pt>
                <c:pt idx="16930">
                  <c:v>9406.4040506642705</c:v>
                </c:pt>
                <c:pt idx="16931">
                  <c:v>9358.2727003381297</c:v>
                </c:pt>
                <c:pt idx="16932">
                  <c:v>9317.7740899496403</c:v>
                </c:pt>
                <c:pt idx="16933">
                  <c:v>9310.3229084588893</c:v>
                </c:pt>
                <c:pt idx="16934">
                  <c:v>9310.8945043735202</c:v>
                </c:pt>
                <c:pt idx="16935">
                  <c:v>9271.8226610657002</c:v>
                </c:pt>
                <c:pt idx="16936">
                  <c:v>9189.5971968203303</c:v>
                </c:pt>
                <c:pt idx="16937">
                  <c:v>9078.0952319234093</c:v>
                </c:pt>
                <c:pt idx="16938">
                  <c:v>8995.5014360779005</c:v>
                </c:pt>
                <c:pt idx="16939">
                  <c:v>8953.1948943765601</c:v>
                </c:pt>
                <c:pt idx="16940">
                  <c:v>8980.7411369785495</c:v>
                </c:pt>
                <c:pt idx="16941">
                  <c:v>9033.8656761769598</c:v>
                </c:pt>
                <c:pt idx="16942">
                  <c:v>9057.3864954043493</c:v>
                </c:pt>
                <c:pt idx="16943">
                  <c:v>9086.1811963364908</c:v>
                </c:pt>
                <c:pt idx="16944">
                  <c:v>9099.8021484469391</c:v>
                </c:pt>
                <c:pt idx="16945">
                  <c:v>9102.9343878337895</c:v>
                </c:pt>
                <c:pt idx="16946">
                  <c:v>9123.7990494680598</c:v>
                </c:pt>
                <c:pt idx="16947">
                  <c:v>9135.4032973162793</c:v>
                </c:pt>
                <c:pt idx="16948">
                  <c:v>9165.1123927246008</c:v>
                </c:pt>
                <c:pt idx="16949">
                  <c:v>9229.6422846365695</c:v>
                </c:pt>
                <c:pt idx="16950">
                  <c:v>9292.9459154955603</c:v>
                </c:pt>
                <c:pt idx="16951">
                  <c:v>9369.3361841175592</c:v>
                </c:pt>
                <c:pt idx="16952">
                  <c:v>9432.2616494587091</c:v>
                </c:pt>
                <c:pt idx="16953">
                  <c:v>9467.9020626085203</c:v>
                </c:pt>
                <c:pt idx="16954">
                  <c:v>9510.7076274132905</c:v>
                </c:pt>
                <c:pt idx="16955">
                  <c:v>9596.8581595364303</c:v>
                </c:pt>
                <c:pt idx="16956">
                  <c:v>9725.5113807272592</c:v>
                </c:pt>
                <c:pt idx="16957">
                  <c:v>9851.6676543915892</c:v>
                </c:pt>
                <c:pt idx="16958">
                  <c:v>9942.3889677492007</c:v>
                </c:pt>
                <c:pt idx="16959">
                  <c:v>9989.1139035911692</c:v>
                </c:pt>
                <c:pt idx="16960">
                  <c:v>10036.304526542899</c:v>
                </c:pt>
                <c:pt idx="16961">
                  <c:v>10102.0067190968</c:v>
                </c:pt>
                <c:pt idx="16962">
                  <c:v>10189.2940210793</c:v>
                </c:pt>
                <c:pt idx="16963">
                  <c:v>10285.0140350738</c:v>
                </c:pt>
                <c:pt idx="16964">
                  <c:v>10383.4851578906</c:v>
                </c:pt>
                <c:pt idx="16965">
                  <c:v>10513.794132954101</c:v>
                </c:pt>
                <c:pt idx="16966">
                  <c:v>10666.937708850101</c:v>
                </c:pt>
                <c:pt idx="16967">
                  <c:v>10788.396965616899</c:v>
                </c:pt>
                <c:pt idx="16968">
                  <c:v>10873.2492543485</c:v>
                </c:pt>
                <c:pt idx="16969">
                  <c:v>10959.8832554686</c:v>
                </c:pt>
                <c:pt idx="16970">
                  <c:v>11037.1364985727</c:v>
                </c:pt>
                <c:pt idx="16971">
                  <c:v>11113.558868435999</c:v>
                </c:pt>
                <c:pt idx="16972">
                  <c:v>11209.3300913525</c:v>
                </c:pt>
                <c:pt idx="16973">
                  <c:v>11394.4252107179</c:v>
                </c:pt>
                <c:pt idx="16974">
                  <c:v>11592.1108417216</c:v>
                </c:pt>
                <c:pt idx="16975">
                  <c:v>11694.821284690501</c:v>
                </c:pt>
                <c:pt idx="16976">
                  <c:v>11771.5276726584</c:v>
                </c:pt>
                <c:pt idx="16977">
                  <c:v>11848.178745471399</c:v>
                </c:pt>
                <c:pt idx="16978">
                  <c:v>11947.835434816199</c:v>
                </c:pt>
                <c:pt idx="16979">
                  <c:v>12070.431816836201</c:v>
                </c:pt>
                <c:pt idx="16980">
                  <c:v>12215.9283784531</c:v>
                </c:pt>
                <c:pt idx="16981">
                  <c:v>12312.165673727701</c:v>
                </c:pt>
                <c:pt idx="16982">
                  <c:v>12356.3491200644</c:v>
                </c:pt>
                <c:pt idx="16983">
                  <c:v>12418.778703505999</c:v>
                </c:pt>
                <c:pt idx="16984">
                  <c:v>12480.6855052673</c:v>
                </c:pt>
                <c:pt idx="16985">
                  <c:v>12526.570542724399</c:v>
                </c:pt>
                <c:pt idx="16986">
                  <c:v>12556.477504659701</c:v>
                </c:pt>
                <c:pt idx="16987">
                  <c:v>12588.286345939299</c:v>
                </c:pt>
                <c:pt idx="16988">
                  <c:v>12633.9823889377</c:v>
                </c:pt>
                <c:pt idx="16989">
                  <c:v>12703.2164307074</c:v>
                </c:pt>
                <c:pt idx="16990">
                  <c:v>12787.3987917096</c:v>
                </c:pt>
                <c:pt idx="16991">
                  <c:v>12893.9547147741</c:v>
                </c:pt>
                <c:pt idx="16992">
                  <c:v>13004.662031879699</c:v>
                </c:pt>
                <c:pt idx="16993">
                  <c:v>13033.123678584499</c:v>
                </c:pt>
                <c:pt idx="16994">
                  <c:v>12995.8960907691</c:v>
                </c:pt>
                <c:pt idx="16995">
                  <c:v>12973.1209138876</c:v>
                </c:pt>
                <c:pt idx="16996">
                  <c:v>12960.2621673128</c:v>
                </c:pt>
                <c:pt idx="16997">
                  <c:v>12944.525664877099</c:v>
                </c:pt>
                <c:pt idx="16998">
                  <c:v>12921.3633897687</c:v>
                </c:pt>
                <c:pt idx="16999">
                  <c:v>12902.2343099185</c:v>
                </c:pt>
                <c:pt idx="17000">
                  <c:v>12896.8277481369</c:v>
                </c:pt>
                <c:pt idx="17001">
                  <c:v>12883.8729099663</c:v>
                </c:pt>
                <c:pt idx="17002">
                  <c:v>12845.881469739899</c:v>
                </c:pt>
                <c:pt idx="17003">
                  <c:v>12789.966885899899</c:v>
                </c:pt>
                <c:pt idx="17004">
                  <c:v>12712.7168409198</c:v>
                </c:pt>
                <c:pt idx="17005">
                  <c:v>12610.607043697901</c:v>
                </c:pt>
                <c:pt idx="17006">
                  <c:v>12478.6801297036</c:v>
                </c:pt>
                <c:pt idx="17007">
                  <c:v>12504.790393651199</c:v>
                </c:pt>
                <c:pt idx="17008">
                  <c:v>12655.2059082827</c:v>
                </c:pt>
                <c:pt idx="17009">
                  <c:v>12758.9143079777</c:v>
                </c:pt>
                <c:pt idx="17010">
                  <c:v>12896.781992435001</c:v>
                </c:pt>
                <c:pt idx="17011">
                  <c:v>11470.449867731601</c:v>
                </c:pt>
                <c:pt idx="17012">
                  <c:v>8802.4706766312192</c:v>
                </c:pt>
                <c:pt idx="17013">
                  <c:v>6882.6130925380003</c:v>
                </c:pt>
                <c:pt idx="17014">
                  <c:v>7418.5073762453403</c:v>
                </c:pt>
                <c:pt idx="17015">
                  <c:v>9835.7895011805194</c:v>
                </c:pt>
                <c:pt idx="17016">
                  <c:v>11569.732828680801</c:v>
                </c:pt>
                <c:pt idx="17017">
                  <c:v>13023.5212286939</c:v>
                </c:pt>
                <c:pt idx="17018">
                  <c:v>13130.0064879209</c:v>
                </c:pt>
                <c:pt idx="17019">
                  <c:v>10721.287140845699</c:v>
                </c:pt>
                <c:pt idx="17020">
                  <c:v>8192.3668096395104</c:v>
                </c:pt>
                <c:pt idx="17021">
                  <c:v>7425.4813872623799</c:v>
                </c:pt>
                <c:pt idx="17022">
                  <c:v>7480.4202136638496</c:v>
                </c:pt>
                <c:pt idx="17023">
                  <c:v>7435.7135448038798</c:v>
                </c:pt>
                <c:pt idx="17024">
                  <c:v>7196.59316727846</c:v>
                </c:pt>
                <c:pt idx="17025">
                  <c:v>6850.6674993072202</c:v>
                </c:pt>
                <c:pt idx="17026">
                  <c:v>6396.7664037785798</c:v>
                </c:pt>
                <c:pt idx="17027">
                  <c:v>5913.6288396472901</c:v>
                </c:pt>
                <c:pt idx="17028">
                  <c:v>5446.2844387253099</c:v>
                </c:pt>
                <c:pt idx="17029">
                  <c:v>4988.9186786090604</c:v>
                </c:pt>
                <c:pt idx="17030">
                  <c:v>4521.5224705185401</c:v>
                </c:pt>
                <c:pt idx="17031">
                  <c:v>4037.4990855793299</c:v>
                </c:pt>
                <c:pt idx="17032">
                  <c:v>3543.5078688530202</c:v>
                </c:pt>
                <c:pt idx="17033">
                  <c:v>3034.4840199522</c:v>
                </c:pt>
                <c:pt idx="17034">
                  <c:v>2502.0929077625701</c:v>
                </c:pt>
                <c:pt idx="17035">
                  <c:v>1959.02104616206</c:v>
                </c:pt>
                <c:pt idx="17036">
                  <c:v>1429.2739335174399</c:v>
                </c:pt>
                <c:pt idx="17037">
                  <c:v>859.63950381254301</c:v>
                </c:pt>
                <c:pt idx="17038">
                  <c:v>230.14903063025099</c:v>
                </c:pt>
                <c:pt idx="17039">
                  <c:v>-416.96866481571499</c:v>
                </c:pt>
                <c:pt idx="17040">
                  <c:v>-1084.30984500158</c:v>
                </c:pt>
                <c:pt idx="17041">
                  <c:v>-1779.20267129177</c:v>
                </c:pt>
                <c:pt idx="17042">
                  <c:v>-2522.4467658860299</c:v>
                </c:pt>
                <c:pt idx="17043">
                  <c:v>-3328.73078664475</c:v>
                </c:pt>
                <c:pt idx="17044">
                  <c:v>-4083.77471416465</c:v>
                </c:pt>
                <c:pt idx="17045">
                  <c:v>-4787.4619290176697</c:v>
                </c:pt>
                <c:pt idx="17046">
                  <c:v>-5542.7550056271302</c:v>
                </c:pt>
                <c:pt idx="17047">
                  <c:v>-6321.5386887461</c:v>
                </c:pt>
                <c:pt idx="17048">
                  <c:v>-7129.73844679987</c:v>
                </c:pt>
                <c:pt idx="17049">
                  <c:v>-7976.9950629950099</c:v>
                </c:pt>
                <c:pt idx="17050">
                  <c:v>-8857.3830703424392</c:v>
                </c:pt>
                <c:pt idx="17051">
                  <c:v>-9803.0073311100095</c:v>
                </c:pt>
                <c:pt idx="17052">
                  <c:v>-10732.519671533501</c:v>
                </c:pt>
                <c:pt idx="17053">
                  <c:v>-11581.475535653801</c:v>
                </c:pt>
                <c:pt idx="17054">
                  <c:v>-12440.7713366723</c:v>
                </c:pt>
                <c:pt idx="17055">
                  <c:v>-13400.2830455767</c:v>
                </c:pt>
                <c:pt idx="17056">
                  <c:v>-14466.999091245199</c:v>
                </c:pt>
                <c:pt idx="17057">
                  <c:v>-15533.290626153601</c:v>
                </c:pt>
                <c:pt idx="17058">
                  <c:v>-16547.313050634701</c:v>
                </c:pt>
                <c:pt idx="17059">
                  <c:v>-17561.448666219501</c:v>
                </c:pt>
                <c:pt idx="17060">
                  <c:v>-18589.524802460201</c:v>
                </c:pt>
                <c:pt idx="17061">
                  <c:v>-19608.095475756701</c:v>
                </c:pt>
                <c:pt idx="17062">
                  <c:v>-20607.8297408166</c:v>
                </c:pt>
                <c:pt idx="17063">
                  <c:v>-21615.569672176101</c:v>
                </c:pt>
                <c:pt idx="17064">
                  <c:v>-22664.705548686601</c:v>
                </c:pt>
                <c:pt idx="17065">
                  <c:v>-23745.534704699399</c:v>
                </c:pt>
                <c:pt idx="17066">
                  <c:v>-24842.182569282599</c:v>
                </c:pt>
                <c:pt idx="17067">
                  <c:v>-25956.887001375198</c:v>
                </c:pt>
                <c:pt idx="17068">
                  <c:v>-27068.906537880601</c:v>
                </c:pt>
                <c:pt idx="17069">
                  <c:v>-28160.657364614199</c:v>
                </c:pt>
                <c:pt idx="17070">
                  <c:v>-29258.705655730799</c:v>
                </c:pt>
                <c:pt idx="17071">
                  <c:v>-30356.687563719701</c:v>
                </c:pt>
                <c:pt idx="17072">
                  <c:v>-31463.234005411701</c:v>
                </c:pt>
                <c:pt idx="17073">
                  <c:v>-32605.242313547398</c:v>
                </c:pt>
                <c:pt idx="17074">
                  <c:v>-33779.019581197899</c:v>
                </c:pt>
                <c:pt idx="17075">
                  <c:v>-34923.058563584898</c:v>
                </c:pt>
                <c:pt idx="17076">
                  <c:v>-36018.008520877796</c:v>
                </c:pt>
                <c:pt idx="17077">
                  <c:v>-37111.1095875639</c:v>
                </c:pt>
                <c:pt idx="17078">
                  <c:v>-38189.557598496802</c:v>
                </c:pt>
                <c:pt idx="17079">
                  <c:v>-39249.5337014174</c:v>
                </c:pt>
                <c:pt idx="17080">
                  <c:v>-40298.384474564198</c:v>
                </c:pt>
                <c:pt idx="17081">
                  <c:v>-41315.1891017991</c:v>
                </c:pt>
                <c:pt idx="17082">
                  <c:v>-42311.446491420502</c:v>
                </c:pt>
                <c:pt idx="17083">
                  <c:v>-43314.762420130501</c:v>
                </c:pt>
                <c:pt idx="17084">
                  <c:v>-44309.525410183</c:v>
                </c:pt>
                <c:pt idx="17085">
                  <c:v>-45284.324914259298</c:v>
                </c:pt>
                <c:pt idx="17086">
                  <c:v>-46242.063960216998</c:v>
                </c:pt>
                <c:pt idx="17087">
                  <c:v>-47204.090234166899</c:v>
                </c:pt>
                <c:pt idx="17088">
                  <c:v>-48178.723461334601</c:v>
                </c:pt>
                <c:pt idx="17089">
                  <c:v>-49150.948085599201</c:v>
                </c:pt>
                <c:pt idx="17090">
                  <c:v>-50079.606881597501</c:v>
                </c:pt>
                <c:pt idx="17091">
                  <c:v>-50942.382728400597</c:v>
                </c:pt>
                <c:pt idx="17092">
                  <c:v>-51728.599458410201</c:v>
                </c:pt>
                <c:pt idx="17093">
                  <c:v>-52449.589994390699</c:v>
                </c:pt>
                <c:pt idx="17094">
                  <c:v>-53160.348063957797</c:v>
                </c:pt>
                <c:pt idx="17095">
                  <c:v>-53865.031745851302</c:v>
                </c:pt>
                <c:pt idx="17096">
                  <c:v>-54551.113849503199</c:v>
                </c:pt>
                <c:pt idx="17097">
                  <c:v>-55205.8071734552</c:v>
                </c:pt>
                <c:pt idx="17098">
                  <c:v>-55804.9341829029</c:v>
                </c:pt>
                <c:pt idx="17099">
                  <c:v>-56346.632910264299</c:v>
                </c:pt>
                <c:pt idx="17100">
                  <c:v>-56805.120453037503</c:v>
                </c:pt>
                <c:pt idx="17101">
                  <c:v>-57222.137923748101</c:v>
                </c:pt>
                <c:pt idx="17102">
                  <c:v>-57640.062506555099</c:v>
                </c:pt>
                <c:pt idx="17103">
                  <c:v>-58037.996733904001</c:v>
                </c:pt>
                <c:pt idx="17104">
                  <c:v>-58413.717163998801</c:v>
                </c:pt>
                <c:pt idx="17105">
                  <c:v>-58719.849507482599</c:v>
                </c:pt>
                <c:pt idx="17106">
                  <c:v>-58949.920765510898</c:v>
                </c:pt>
                <c:pt idx="17107">
                  <c:v>-59157.174735264598</c:v>
                </c:pt>
                <c:pt idx="17108">
                  <c:v>-59346.3173959056</c:v>
                </c:pt>
                <c:pt idx="17109">
                  <c:v>-59481.320814426203</c:v>
                </c:pt>
                <c:pt idx="17110">
                  <c:v>-59555.5212357048</c:v>
                </c:pt>
                <c:pt idx="17111">
                  <c:v>-59439.696314407403</c:v>
                </c:pt>
                <c:pt idx="17112">
                  <c:v>-59237.947422215002</c:v>
                </c:pt>
                <c:pt idx="17113">
                  <c:v>-59105.064630500703</c:v>
                </c:pt>
                <c:pt idx="17114">
                  <c:v>-58933.311595660802</c:v>
                </c:pt>
                <c:pt idx="17115">
                  <c:v>-58726.488372472697</c:v>
                </c:pt>
                <c:pt idx="17116">
                  <c:v>-58465.507816842</c:v>
                </c:pt>
                <c:pt idx="17117">
                  <c:v>-58130.580300350703</c:v>
                </c:pt>
                <c:pt idx="17118">
                  <c:v>-57709.437976015601</c:v>
                </c:pt>
                <c:pt idx="17119">
                  <c:v>-57244.326997328397</c:v>
                </c:pt>
                <c:pt idx="17120">
                  <c:v>-56750.419950485397</c:v>
                </c:pt>
                <c:pt idx="17121">
                  <c:v>-56188.440705549699</c:v>
                </c:pt>
                <c:pt idx="17122">
                  <c:v>-55568.998746949997</c:v>
                </c:pt>
                <c:pt idx="17123">
                  <c:v>-54864.132951858002</c:v>
                </c:pt>
                <c:pt idx="17124">
                  <c:v>-54082.805677337899</c:v>
                </c:pt>
                <c:pt idx="17125">
                  <c:v>-53259.299142602402</c:v>
                </c:pt>
                <c:pt idx="17126">
                  <c:v>-52406.973296730699</c:v>
                </c:pt>
                <c:pt idx="17127">
                  <c:v>-51528.574337154299</c:v>
                </c:pt>
                <c:pt idx="17128">
                  <c:v>-50604.693408262297</c:v>
                </c:pt>
                <c:pt idx="17129">
                  <c:v>-49648.191107522602</c:v>
                </c:pt>
                <c:pt idx="17130">
                  <c:v>-48650.756634061698</c:v>
                </c:pt>
                <c:pt idx="17131">
                  <c:v>-47555.682112706003</c:v>
                </c:pt>
                <c:pt idx="17132">
                  <c:v>-46371.895736380102</c:v>
                </c:pt>
                <c:pt idx="17133">
                  <c:v>-45165.677439619001</c:v>
                </c:pt>
                <c:pt idx="17134">
                  <c:v>-43948.124358242101</c:v>
                </c:pt>
                <c:pt idx="17135">
                  <c:v>-42685.319803502898</c:v>
                </c:pt>
                <c:pt idx="17136">
                  <c:v>-41360.513948182401</c:v>
                </c:pt>
                <c:pt idx="17137">
                  <c:v>-39992.609431788398</c:v>
                </c:pt>
                <c:pt idx="17138">
                  <c:v>-38587.518473349199</c:v>
                </c:pt>
                <c:pt idx="17139">
                  <c:v>-37146.055066108704</c:v>
                </c:pt>
                <c:pt idx="17140">
                  <c:v>-35671.0768913231</c:v>
                </c:pt>
                <c:pt idx="17141">
                  <c:v>-34137.140806996002</c:v>
                </c:pt>
                <c:pt idx="17142">
                  <c:v>-32546.924045983498</c:v>
                </c:pt>
                <c:pt idx="17143">
                  <c:v>-30938.05060445</c:v>
                </c:pt>
                <c:pt idx="17144">
                  <c:v>-29324.615358812898</c:v>
                </c:pt>
                <c:pt idx="17145">
                  <c:v>-27729.665744123398</c:v>
                </c:pt>
                <c:pt idx="17146">
                  <c:v>-26123.125780834402</c:v>
                </c:pt>
                <c:pt idx="17147">
                  <c:v>-24468.113024365099</c:v>
                </c:pt>
                <c:pt idx="17148">
                  <c:v>-22774.3686363733</c:v>
                </c:pt>
                <c:pt idx="17149">
                  <c:v>-21026.936375175999</c:v>
                </c:pt>
                <c:pt idx="17150">
                  <c:v>-19269.036863036199</c:v>
                </c:pt>
                <c:pt idx="17151">
                  <c:v>-17533.3643780741</c:v>
                </c:pt>
                <c:pt idx="17152">
                  <c:v>-15829.524603514201</c:v>
                </c:pt>
                <c:pt idx="17153">
                  <c:v>-14141.1652093835</c:v>
                </c:pt>
                <c:pt idx="17154">
                  <c:v>-12419.237240561601</c:v>
                </c:pt>
                <c:pt idx="17155">
                  <c:v>-10663.0284107271</c:v>
                </c:pt>
                <c:pt idx="17156">
                  <c:v>-8931.1600988755308</c:v>
                </c:pt>
                <c:pt idx="17157">
                  <c:v>-7198.2591520763199</c:v>
                </c:pt>
                <c:pt idx="17158">
                  <c:v>-5414.2581714467997</c:v>
                </c:pt>
                <c:pt idx="17159">
                  <c:v>-3617.99440227062</c:v>
                </c:pt>
                <c:pt idx="17160">
                  <c:v>-1836.8608649942901</c:v>
                </c:pt>
                <c:pt idx="17161">
                  <c:v>-109.174612286325</c:v>
                </c:pt>
                <c:pt idx="17162">
                  <c:v>1577.3925032484301</c:v>
                </c:pt>
                <c:pt idx="17163">
                  <c:v>3236.9075126207299</c:v>
                </c:pt>
                <c:pt idx="17164">
                  <c:v>4862.2561851844102</c:v>
                </c:pt>
                <c:pt idx="17165">
                  <c:v>6470.3090805491902</c:v>
                </c:pt>
                <c:pt idx="17166">
                  <c:v>8068.8859320882302</c:v>
                </c:pt>
                <c:pt idx="17167">
                  <c:v>9620.8035610247698</c:v>
                </c:pt>
                <c:pt idx="17168">
                  <c:v>11164.6294727897</c:v>
                </c:pt>
                <c:pt idx="17169">
                  <c:v>12737.0128691463</c:v>
                </c:pt>
                <c:pt idx="17170">
                  <c:v>14312.1060687063</c:v>
                </c:pt>
                <c:pt idx="17171">
                  <c:v>15801.1069137341</c:v>
                </c:pt>
                <c:pt idx="17172">
                  <c:v>17193.439042226499</c:v>
                </c:pt>
                <c:pt idx="17173">
                  <c:v>18571.2544686703</c:v>
                </c:pt>
                <c:pt idx="17174">
                  <c:v>19896.650712959199</c:v>
                </c:pt>
                <c:pt idx="17175">
                  <c:v>21215.6269598709</c:v>
                </c:pt>
                <c:pt idx="17176">
                  <c:v>22536.237734378901</c:v>
                </c:pt>
                <c:pt idx="17177">
                  <c:v>23803.4298374848</c:v>
                </c:pt>
                <c:pt idx="17178">
                  <c:v>25043.656941291501</c:v>
                </c:pt>
                <c:pt idx="17179">
                  <c:v>26231.532567022601</c:v>
                </c:pt>
                <c:pt idx="17180">
                  <c:v>27338.220699150701</c:v>
                </c:pt>
                <c:pt idx="17181">
                  <c:v>28378.2195320268</c:v>
                </c:pt>
                <c:pt idx="17182">
                  <c:v>29385.431947606801</c:v>
                </c:pt>
                <c:pt idx="17183">
                  <c:v>30380.0849542369</c:v>
                </c:pt>
                <c:pt idx="17184">
                  <c:v>31325.7462814477</c:v>
                </c:pt>
                <c:pt idx="17185">
                  <c:v>32207.923129273699</c:v>
                </c:pt>
                <c:pt idx="17186">
                  <c:v>33029.985471202403</c:v>
                </c:pt>
                <c:pt idx="17187">
                  <c:v>33791.566618289697</c:v>
                </c:pt>
                <c:pt idx="17188">
                  <c:v>34503.4562156518</c:v>
                </c:pt>
                <c:pt idx="17189">
                  <c:v>35230.245500532103</c:v>
                </c:pt>
                <c:pt idx="17190">
                  <c:v>35950.852232897101</c:v>
                </c:pt>
                <c:pt idx="17191">
                  <c:v>36592.997716279497</c:v>
                </c:pt>
                <c:pt idx="17192">
                  <c:v>37167.396987414802</c:v>
                </c:pt>
                <c:pt idx="17193">
                  <c:v>37701.817349246499</c:v>
                </c:pt>
                <c:pt idx="17194">
                  <c:v>38214.622593489999</c:v>
                </c:pt>
                <c:pt idx="17195">
                  <c:v>38673.2398598539</c:v>
                </c:pt>
                <c:pt idx="17196">
                  <c:v>39044.108253665101</c:v>
                </c:pt>
                <c:pt idx="17197">
                  <c:v>39333.187518457999</c:v>
                </c:pt>
                <c:pt idx="17198">
                  <c:v>39594.070533310798</c:v>
                </c:pt>
                <c:pt idx="17199">
                  <c:v>39856.642840751301</c:v>
                </c:pt>
                <c:pt idx="17200">
                  <c:v>40109.584982114298</c:v>
                </c:pt>
                <c:pt idx="17201">
                  <c:v>40315.546162539998</c:v>
                </c:pt>
                <c:pt idx="17202">
                  <c:v>40456.276612727597</c:v>
                </c:pt>
                <c:pt idx="17203">
                  <c:v>40567.520423784801</c:v>
                </c:pt>
                <c:pt idx="17204">
                  <c:v>40636.177689717602</c:v>
                </c:pt>
                <c:pt idx="17205">
                  <c:v>40680.184849748999</c:v>
                </c:pt>
                <c:pt idx="17206">
                  <c:v>40716.816908392699</c:v>
                </c:pt>
                <c:pt idx="17207">
                  <c:v>40740.015736583999</c:v>
                </c:pt>
                <c:pt idx="17208">
                  <c:v>40706.114498735202</c:v>
                </c:pt>
                <c:pt idx="17209">
                  <c:v>40590.131982248102</c:v>
                </c:pt>
                <c:pt idx="17210">
                  <c:v>40440.808036911098</c:v>
                </c:pt>
                <c:pt idx="17211">
                  <c:v>40273.955658262603</c:v>
                </c:pt>
                <c:pt idx="17212">
                  <c:v>40070.507627947401</c:v>
                </c:pt>
                <c:pt idx="17213">
                  <c:v>39845.464136906303</c:v>
                </c:pt>
                <c:pt idx="17214">
                  <c:v>39617.846934963098</c:v>
                </c:pt>
                <c:pt idx="17215">
                  <c:v>39391.719872169197</c:v>
                </c:pt>
                <c:pt idx="17216">
                  <c:v>39204.255724109003</c:v>
                </c:pt>
                <c:pt idx="17217">
                  <c:v>39031.343263190502</c:v>
                </c:pt>
                <c:pt idx="17218">
                  <c:v>38831.792938378603</c:v>
                </c:pt>
                <c:pt idx="17219">
                  <c:v>38502.7444307322</c:v>
                </c:pt>
                <c:pt idx="17220">
                  <c:v>38078.375683925296</c:v>
                </c:pt>
                <c:pt idx="17221">
                  <c:v>37701.945552685298</c:v>
                </c:pt>
                <c:pt idx="17222">
                  <c:v>37346.060597801399</c:v>
                </c:pt>
                <c:pt idx="17223">
                  <c:v>37051.833768533499</c:v>
                </c:pt>
                <c:pt idx="17224">
                  <c:v>36761.065839023402</c:v>
                </c:pt>
                <c:pt idx="17225">
                  <c:v>36395.876107848002</c:v>
                </c:pt>
                <c:pt idx="17226">
                  <c:v>35972.7662860618</c:v>
                </c:pt>
                <c:pt idx="17227">
                  <c:v>35569.2043367035</c:v>
                </c:pt>
                <c:pt idx="17228">
                  <c:v>35218.145894777699</c:v>
                </c:pt>
                <c:pt idx="17229">
                  <c:v>34849.166670583698</c:v>
                </c:pt>
                <c:pt idx="17230">
                  <c:v>34488.853113314697</c:v>
                </c:pt>
                <c:pt idx="17231">
                  <c:v>34116.568283966197</c:v>
                </c:pt>
                <c:pt idx="17232">
                  <c:v>33724.375983245103</c:v>
                </c:pt>
                <c:pt idx="17233">
                  <c:v>33328.427227803099</c:v>
                </c:pt>
                <c:pt idx="17234">
                  <c:v>32943.2127914304</c:v>
                </c:pt>
                <c:pt idx="17235">
                  <c:v>32569.977518628599</c:v>
                </c:pt>
                <c:pt idx="17236">
                  <c:v>32193.997108556301</c:v>
                </c:pt>
                <c:pt idx="17237">
                  <c:v>31815.6050015328</c:v>
                </c:pt>
                <c:pt idx="17238">
                  <c:v>31453.813616558102</c:v>
                </c:pt>
                <c:pt idx="17239">
                  <c:v>31112.917878102598</c:v>
                </c:pt>
                <c:pt idx="17240">
                  <c:v>30784.585194536499</c:v>
                </c:pt>
                <c:pt idx="17241">
                  <c:v>30506.7190640749</c:v>
                </c:pt>
                <c:pt idx="17242">
                  <c:v>30228.831565614601</c:v>
                </c:pt>
                <c:pt idx="17243">
                  <c:v>29893.793574929801</c:v>
                </c:pt>
                <c:pt idx="17244">
                  <c:v>29538.672846226898</c:v>
                </c:pt>
                <c:pt idx="17245">
                  <c:v>29188.771898930801</c:v>
                </c:pt>
                <c:pt idx="17246">
                  <c:v>28853.600267844002</c:v>
                </c:pt>
                <c:pt idx="17247">
                  <c:v>28549.191160783401</c:v>
                </c:pt>
                <c:pt idx="17248">
                  <c:v>28286.1999680347</c:v>
                </c:pt>
                <c:pt idx="17249">
                  <c:v>28044.472341771601</c:v>
                </c:pt>
                <c:pt idx="17250">
                  <c:v>27756.839430280601</c:v>
                </c:pt>
                <c:pt idx="17251">
                  <c:v>27433.148208445298</c:v>
                </c:pt>
                <c:pt idx="17252">
                  <c:v>27153.0687652819</c:v>
                </c:pt>
                <c:pt idx="17253">
                  <c:v>26994.828925437501</c:v>
                </c:pt>
                <c:pt idx="17254">
                  <c:v>26846.5731433855</c:v>
                </c:pt>
                <c:pt idx="17255">
                  <c:v>26601.386437131201</c:v>
                </c:pt>
                <c:pt idx="17256">
                  <c:v>26333.114235494799</c:v>
                </c:pt>
                <c:pt idx="17257">
                  <c:v>26072.904731177699</c:v>
                </c:pt>
                <c:pt idx="17258">
                  <c:v>25838.439270598799</c:v>
                </c:pt>
                <c:pt idx="17259">
                  <c:v>25596.582327037901</c:v>
                </c:pt>
                <c:pt idx="17260">
                  <c:v>25394.3184728161</c:v>
                </c:pt>
                <c:pt idx="17261">
                  <c:v>25248.8900172063</c:v>
                </c:pt>
                <c:pt idx="17262">
                  <c:v>25095.108792482399</c:v>
                </c:pt>
                <c:pt idx="17263">
                  <c:v>24910.282012207899</c:v>
                </c:pt>
                <c:pt idx="17264">
                  <c:v>24673.261394647299</c:v>
                </c:pt>
                <c:pt idx="17265">
                  <c:v>24422.960953047299</c:v>
                </c:pt>
                <c:pt idx="17266">
                  <c:v>24216.741489006599</c:v>
                </c:pt>
                <c:pt idx="17267">
                  <c:v>24034.1620037992</c:v>
                </c:pt>
                <c:pt idx="17268">
                  <c:v>23833.798219402699</c:v>
                </c:pt>
                <c:pt idx="17269">
                  <c:v>23610.483440644199</c:v>
                </c:pt>
                <c:pt idx="17270">
                  <c:v>23405.285811424201</c:v>
                </c:pt>
                <c:pt idx="17271">
                  <c:v>23198.5383767657</c:v>
                </c:pt>
                <c:pt idx="17272">
                  <c:v>23002.8097398307</c:v>
                </c:pt>
                <c:pt idx="17273">
                  <c:v>22800.747979565698</c:v>
                </c:pt>
                <c:pt idx="17274">
                  <c:v>22562.594743311201</c:v>
                </c:pt>
                <c:pt idx="17275">
                  <c:v>22291.073457778599</c:v>
                </c:pt>
                <c:pt idx="17276">
                  <c:v>22022.9989828076</c:v>
                </c:pt>
                <c:pt idx="17277">
                  <c:v>21782.875742116099</c:v>
                </c:pt>
                <c:pt idx="17278">
                  <c:v>21554.7325315495</c:v>
                </c:pt>
                <c:pt idx="17279">
                  <c:v>21372.175676848299</c:v>
                </c:pt>
                <c:pt idx="17280">
                  <c:v>21133.667228566901</c:v>
                </c:pt>
                <c:pt idx="17281">
                  <c:v>20798.482686449999</c:v>
                </c:pt>
                <c:pt idx="17282">
                  <c:v>20464.787433629801</c:v>
                </c:pt>
                <c:pt idx="17283">
                  <c:v>20187.965253665599</c:v>
                </c:pt>
                <c:pt idx="17284">
                  <c:v>19935.967375514101</c:v>
                </c:pt>
                <c:pt idx="17285">
                  <c:v>19638.100151909199</c:v>
                </c:pt>
                <c:pt idx="17286">
                  <c:v>19292.658272962399</c:v>
                </c:pt>
                <c:pt idx="17287">
                  <c:v>18943.308349132702</c:v>
                </c:pt>
                <c:pt idx="17288">
                  <c:v>18614.680369748799</c:v>
                </c:pt>
                <c:pt idx="17289">
                  <c:v>18260.040481410499</c:v>
                </c:pt>
                <c:pt idx="17290">
                  <c:v>17887.571032990199</c:v>
                </c:pt>
                <c:pt idx="17291">
                  <c:v>17529.076964035401</c:v>
                </c:pt>
                <c:pt idx="17292">
                  <c:v>17186.620562151002</c:v>
                </c:pt>
                <c:pt idx="17293">
                  <c:v>16836.685285281099</c:v>
                </c:pt>
                <c:pt idx="17294">
                  <c:v>16447.672274401401</c:v>
                </c:pt>
                <c:pt idx="17295">
                  <c:v>16029.03664635</c:v>
                </c:pt>
                <c:pt idx="17296">
                  <c:v>15617.5265714576</c:v>
                </c:pt>
                <c:pt idx="17297">
                  <c:v>15204.8043974271</c:v>
                </c:pt>
                <c:pt idx="17298">
                  <c:v>14785.8350125692</c:v>
                </c:pt>
                <c:pt idx="17299">
                  <c:v>14373.491017504301</c:v>
                </c:pt>
                <c:pt idx="17300">
                  <c:v>13979.025261459101</c:v>
                </c:pt>
                <c:pt idx="17301">
                  <c:v>13568.4743407242</c:v>
                </c:pt>
                <c:pt idx="17302">
                  <c:v>13106.317091825</c:v>
                </c:pt>
                <c:pt idx="17303">
                  <c:v>12619.075460013601</c:v>
                </c:pt>
                <c:pt idx="17304">
                  <c:v>12148.3992531718</c:v>
                </c:pt>
                <c:pt idx="17305">
                  <c:v>11708.8311360715</c:v>
                </c:pt>
                <c:pt idx="17306">
                  <c:v>11286.2707056739</c:v>
                </c:pt>
                <c:pt idx="17307">
                  <c:v>10864.360654612899</c:v>
                </c:pt>
                <c:pt idx="17308">
                  <c:v>10477.112366020299</c:v>
                </c:pt>
                <c:pt idx="17309">
                  <c:v>10072.036991130601</c:v>
                </c:pt>
                <c:pt idx="17310">
                  <c:v>9581.44726188815</c:v>
                </c:pt>
                <c:pt idx="17311">
                  <c:v>9039.2291596074101</c:v>
                </c:pt>
                <c:pt idx="17312">
                  <c:v>8516.6459849642906</c:v>
                </c:pt>
                <c:pt idx="17313">
                  <c:v>8072.6452672999603</c:v>
                </c:pt>
                <c:pt idx="17314">
                  <c:v>7669.4328126671699</c:v>
                </c:pt>
                <c:pt idx="17315">
                  <c:v>7244.91075419358</c:v>
                </c:pt>
                <c:pt idx="17316">
                  <c:v>6788.1654581308203</c:v>
                </c:pt>
                <c:pt idx="17317">
                  <c:v>6345.5739373649903</c:v>
                </c:pt>
                <c:pt idx="17318">
                  <c:v>5936.5229715171399</c:v>
                </c:pt>
                <c:pt idx="17319">
                  <c:v>5515.4165964894501</c:v>
                </c:pt>
                <c:pt idx="17320">
                  <c:v>5091.5479274680501</c:v>
                </c:pt>
                <c:pt idx="17321">
                  <c:v>4683.8408937444401</c:v>
                </c:pt>
                <c:pt idx="17322">
                  <c:v>4300.0479182599702</c:v>
                </c:pt>
                <c:pt idx="17323">
                  <c:v>3944.5321361394099</c:v>
                </c:pt>
                <c:pt idx="17324">
                  <c:v>3568.2037846220701</c:v>
                </c:pt>
                <c:pt idx="17325">
                  <c:v>3179.05171830371</c:v>
                </c:pt>
                <c:pt idx="17326">
                  <c:v>2828.6461913133599</c:v>
                </c:pt>
                <c:pt idx="17327">
                  <c:v>2480.09299843198</c:v>
                </c:pt>
                <c:pt idx="17328">
                  <c:v>2128.8851065427698</c:v>
                </c:pt>
                <c:pt idx="17329">
                  <c:v>1799.3774248090799</c:v>
                </c:pt>
                <c:pt idx="17330">
                  <c:v>1500.79751057883</c:v>
                </c:pt>
                <c:pt idx="17331">
                  <c:v>1225.7185315300201</c:v>
                </c:pt>
                <c:pt idx="17332">
                  <c:v>939.85138894830504</c:v>
                </c:pt>
                <c:pt idx="17333">
                  <c:v>635.42488653717203</c:v>
                </c:pt>
                <c:pt idx="17334">
                  <c:v>318.89551307716698</c:v>
                </c:pt>
                <c:pt idx="17335">
                  <c:v>50.3815412905575</c:v>
                </c:pt>
                <c:pt idx="17336">
                  <c:v>-152.433441425186</c:v>
                </c:pt>
                <c:pt idx="17337">
                  <c:v>-345.88359603170898</c:v>
                </c:pt>
                <c:pt idx="17338">
                  <c:v>-539.49143827145701</c:v>
                </c:pt>
                <c:pt idx="17339">
                  <c:v>-746.48809201803704</c:v>
                </c:pt>
                <c:pt idx="17340">
                  <c:v>-958.80964103674796</c:v>
                </c:pt>
                <c:pt idx="17341">
                  <c:v>-1156.09816113177</c:v>
                </c:pt>
                <c:pt idx="17342">
                  <c:v>-1294.9699258246701</c:v>
                </c:pt>
                <c:pt idx="17343">
                  <c:v>-1419.9498098260499</c:v>
                </c:pt>
                <c:pt idx="17344">
                  <c:v>-1566.4579895817301</c:v>
                </c:pt>
                <c:pt idx="17345">
                  <c:v>-1674.17227922335</c:v>
                </c:pt>
                <c:pt idx="17346">
                  <c:v>-1766.8141667610901</c:v>
                </c:pt>
                <c:pt idx="17347">
                  <c:v>-1875.07445552478</c:v>
                </c:pt>
                <c:pt idx="17348">
                  <c:v>-1988.6576151059</c:v>
                </c:pt>
                <c:pt idx="17349">
                  <c:v>-2084.1200125157402</c:v>
                </c:pt>
                <c:pt idx="17350">
                  <c:v>-2164.80174246662</c:v>
                </c:pt>
                <c:pt idx="17351">
                  <c:v>-2237.59101017886</c:v>
                </c:pt>
                <c:pt idx="17352">
                  <c:v>-2300.23991190591</c:v>
                </c:pt>
                <c:pt idx="17353">
                  <c:v>-2391.6297784022299</c:v>
                </c:pt>
                <c:pt idx="17354">
                  <c:v>-2482.2279959470002</c:v>
                </c:pt>
                <c:pt idx="17355">
                  <c:v>-2534.1875832648502</c:v>
                </c:pt>
                <c:pt idx="17356">
                  <c:v>-2583.17497116295</c:v>
                </c:pt>
                <c:pt idx="17357">
                  <c:v>-2617.5542018266701</c:v>
                </c:pt>
                <c:pt idx="17358">
                  <c:v>-2646.4921287735801</c:v>
                </c:pt>
                <c:pt idx="17359">
                  <c:v>-2683.2319026309601</c:v>
                </c:pt>
                <c:pt idx="17360">
                  <c:v>-2722.8997030765399</c:v>
                </c:pt>
                <c:pt idx="17361">
                  <c:v>-2742.5761492093902</c:v>
                </c:pt>
                <c:pt idx="17362">
                  <c:v>-2757.1694144891198</c:v>
                </c:pt>
                <c:pt idx="17363">
                  <c:v>-2799.8007570077302</c:v>
                </c:pt>
                <c:pt idx="17364">
                  <c:v>-2891.68461101412</c:v>
                </c:pt>
                <c:pt idx="17365">
                  <c:v>-3028.2849879579499</c:v>
                </c:pt>
                <c:pt idx="17366">
                  <c:v>-3134.1128850346599</c:v>
                </c:pt>
                <c:pt idx="17367">
                  <c:v>-3189.2914044219301</c:v>
                </c:pt>
                <c:pt idx="17368">
                  <c:v>-3209.0278715373302</c:v>
                </c:pt>
                <c:pt idx="17369">
                  <c:v>-3217.2299934849102</c:v>
                </c:pt>
                <c:pt idx="17370">
                  <c:v>-3259.5098695453598</c:v>
                </c:pt>
                <c:pt idx="17371">
                  <c:v>-3351.92338331467</c:v>
                </c:pt>
                <c:pt idx="17372">
                  <c:v>-3491.6329379178701</c:v>
                </c:pt>
                <c:pt idx="17373">
                  <c:v>-3662.1184357023599</c:v>
                </c:pt>
                <c:pt idx="17374">
                  <c:v>-3844.2053370690901</c:v>
                </c:pt>
                <c:pt idx="17375">
                  <c:v>-4025.14849357922</c:v>
                </c:pt>
                <c:pt idx="17376">
                  <c:v>-4160.4590111402003</c:v>
                </c:pt>
                <c:pt idx="17377">
                  <c:v>-4292.1398637423199</c:v>
                </c:pt>
                <c:pt idx="17378">
                  <c:v>-4470.13411046691</c:v>
                </c:pt>
                <c:pt idx="17379">
                  <c:v>-4664.0946350657596</c:v>
                </c:pt>
                <c:pt idx="17380">
                  <c:v>-4888.7279889205302</c:v>
                </c:pt>
                <c:pt idx="17381">
                  <c:v>-5126.1640178178995</c:v>
                </c:pt>
                <c:pt idx="17382">
                  <c:v>-5342.1056071919402</c:v>
                </c:pt>
                <c:pt idx="17383">
                  <c:v>-5576.2186541467199</c:v>
                </c:pt>
                <c:pt idx="17384">
                  <c:v>-5846.8891334569898</c:v>
                </c:pt>
                <c:pt idx="17385">
                  <c:v>-6133.9944668410999</c:v>
                </c:pt>
                <c:pt idx="17386">
                  <c:v>-6440.3007766339497</c:v>
                </c:pt>
                <c:pt idx="17387">
                  <c:v>-6767.5582194385197</c:v>
                </c:pt>
                <c:pt idx="17388">
                  <c:v>-7120.5518604625004</c:v>
                </c:pt>
                <c:pt idx="17389">
                  <c:v>-7487.5815764477202</c:v>
                </c:pt>
                <c:pt idx="17390">
                  <c:v>-7826.4765806965997</c:v>
                </c:pt>
                <c:pt idx="17391">
                  <c:v>-8171.2416054761097</c:v>
                </c:pt>
                <c:pt idx="17392">
                  <c:v>-8557.8793300311008</c:v>
                </c:pt>
                <c:pt idx="17393">
                  <c:v>-8958.4816605095202</c:v>
                </c:pt>
                <c:pt idx="17394">
                  <c:v>-9391.9056124796007</c:v>
                </c:pt>
                <c:pt idx="17395">
                  <c:v>-9840.3773667343503</c:v>
                </c:pt>
                <c:pt idx="17396">
                  <c:v>-10279.6256098619</c:v>
                </c:pt>
                <c:pt idx="17397">
                  <c:v>-10721.2343254482</c:v>
                </c:pt>
                <c:pt idx="17398">
                  <c:v>-11196.9475205583</c:v>
                </c:pt>
                <c:pt idx="17399">
                  <c:v>-11688.3764197483</c:v>
                </c:pt>
                <c:pt idx="17400">
                  <c:v>-12156.117117705</c:v>
                </c:pt>
                <c:pt idx="17401">
                  <c:v>-12624.446713253599</c:v>
                </c:pt>
                <c:pt idx="17402">
                  <c:v>-13114.4764256219</c:v>
                </c:pt>
                <c:pt idx="17403">
                  <c:v>-13641.4049843868</c:v>
                </c:pt>
                <c:pt idx="17404">
                  <c:v>-14185.4217109275</c:v>
                </c:pt>
                <c:pt idx="17405">
                  <c:v>-14708.0333719235</c:v>
                </c:pt>
                <c:pt idx="17406">
                  <c:v>-15190.789977238799</c:v>
                </c:pt>
                <c:pt idx="17407">
                  <c:v>-15652.5875056201</c:v>
                </c:pt>
                <c:pt idx="17408">
                  <c:v>-16103.4599081751</c:v>
                </c:pt>
                <c:pt idx="17409">
                  <c:v>-16601.0210882393</c:v>
                </c:pt>
                <c:pt idx="17410">
                  <c:v>-17165.0976202395</c:v>
                </c:pt>
                <c:pt idx="17411">
                  <c:v>-17715.177970599299</c:v>
                </c:pt>
                <c:pt idx="17412">
                  <c:v>-18223.8284454395</c:v>
                </c:pt>
                <c:pt idx="17413">
                  <c:v>-18711.288948797199</c:v>
                </c:pt>
                <c:pt idx="17414">
                  <c:v>-19191.5282453443</c:v>
                </c:pt>
                <c:pt idx="17415">
                  <c:v>-19668.404774337101</c:v>
                </c:pt>
                <c:pt idx="17416">
                  <c:v>-20158.545269315699</c:v>
                </c:pt>
                <c:pt idx="17417">
                  <c:v>-20712.695493366598</c:v>
                </c:pt>
                <c:pt idx="17418">
                  <c:v>-21259.088993510199</c:v>
                </c:pt>
                <c:pt idx="17419">
                  <c:v>-21707.5692367093</c:v>
                </c:pt>
                <c:pt idx="17420">
                  <c:v>-22076.431970656799</c:v>
                </c:pt>
                <c:pt idx="17421">
                  <c:v>-22432.273736936</c:v>
                </c:pt>
                <c:pt idx="17422">
                  <c:v>-22829.8675985146</c:v>
                </c:pt>
                <c:pt idx="17423">
                  <c:v>-23228.607140218301</c:v>
                </c:pt>
                <c:pt idx="17424">
                  <c:v>-23580.573729233001</c:v>
                </c:pt>
                <c:pt idx="17425">
                  <c:v>-23882.5914456912</c:v>
                </c:pt>
                <c:pt idx="17426">
                  <c:v>-24189.6618563675</c:v>
                </c:pt>
                <c:pt idx="17427">
                  <c:v>-24516.611281364902</c:v>
                </c:pt>
                <c:pt idx="17428">
                  <c:v>-24838.844825558899</c:v>
                </c:pt>
                <c:pt idx="17429">
                  <c:v>-25141.421324340401</c:v>
                </c:pt>
                <c:pt idx="17430">
                  <c:v>-25429.1262889963</c:v>
                </c:pt>
                <c:pt idx="17431">
                  <c:v>-25677.906248329498</c:v>
                </c:pt>
                <c:pt idx="17432">
                  <c:v>-25872.625005624901</c:v>
                </c:pt>
                <c:pt idx="17433">
                  <c:v>-26024.480639597601</c:v>
                </c:pt>
                <c:pt idx="17434">
                  <c:v>-26154.568997469702</c:v>
                </c:pt>
                <c:pt idx="17435">
                  <c:v>-26290.189657443199</c:v>
                </c:pt>
                <c:pt idx="17436">
                  <c:v>-26418.804020861298</c:v>
                </c:pt>
                <c:pt idx="17437">
                  <c:v>-26501.102256087499</c:v>
                </c:pt>
                <c:pt idx="17438">
                  <c:v>-26545.385251131102</c:v>
                </c:pt>
                <c:pt idx="17439">
                  <c:v>-26613.536246173</c:v>
                </c:pt>
                <c:pt idx="17440">
                  <c:v>-26678.432314456</c:v>
                </c:pt>
                <c:pt idx="17441">
                  <c:v>-26671.008498072701</c:v>
                </c:pt>
                <c:pt idx="17442">
                  <c:v>-26599.253245111198</c:v>
                </c:pt>
                <c:pt idx="17443">
                  <c:v>-26490.356516903001</c:v>
                </c:pt>
                <c:pt idx="17444">
                  <c:v>-26388.489648769999</c:v>
                </c:pt>
                <c:pt idx="17445">
                  <c:v>-26271.609224734399</c:v>
                </c:pt>
                <c:pt idx="17446">
                  <c:v>-26102.057700584701</c:v>
                </c:pt>
                <c:pt idx="17447">
                  <c:v>-25885.020365993201</c:v>
                </c:pt>
                <c:pt idx="17448">
                  <c:v>-25664.468110707599</c:v>
                </c:pt>
                <c:pt idx="17449">
                  <c:v>-25445.841726636201</c:v>
                </c:pt>
                <c:pt idx="17450">
                  <c:v>-25213.885514324102</c:v>
                </c:pt>
                <c:pt idx="17451">
                  <c:v>-24973.614374110599</c:v>
                </c:pt>
                <c:pt idx="17452">
                  <c:v>-24709.8075791011</c:v>
                </c:pt>
                <c:pt idx="17453">
                  <c:v>-24395.362026821302</c:v>
                </c:pt>
                <c:pt idx="17454">
                  <c:v>-24034.414356843299</c:v>
                </c:pt>
                <c:pt idx="17455">
                  <c:v>-23636.3785111656</c:v>
                </c:pt>
                <c:pt idx="17456">
                  <c:v>-23215.756893734299</c:v>
                </c:pt>
                <c:pt idx="17457">
                  <c:v>-22794.3281010805</c:v>
                </c:pt>
                <c:pt idx="17458">
                  <c:v>-22380.0212292086</c:v>
                </c:pt>
                <c:pt idx="17459">
                  <c:v>-21944.017701032299</c:v>
                </c:pt>
                <c:pt idx="17460">
                  <c:v>-21466.160028241899</c:v>
                </c:pt>
                <c:pt idx="17461">
                  <c:v>-20946.414140116402</c:v>
                </c:pt>
                <c:pt idx="17462">
                  <c:v>-20459.3758711472</c:v>
                </c:pt>
                <c:pt idx="17463">
                  <c:v>-20004.3668821832</c:v>
                </c:pt>
                <c:pt idx="17464">
                  <c:v>-19499.667311453501</c:v>
                </c:pt>
                <c:pt idx="17465">
                  <c:v>-18995.998544709299</c:v>
                </c:pt>
                <c:pt idx="17466">
                  <c:v>-18475.318688379899</c:v>
                </c:pt>
                <c:pt idx="17467">
                  <c:v>-17909.952217218</c:v>
                </c:pt>
                <c:pt idx="17468">
                  <c:v>-17320.198661975399</c:v>
                </c:pt>
                <c:pt idx="17469">
                  <c:v>-16667.207368498199</c:v>
                </c:pt>
                <c:pt idx="17470">
                  <c:v>-16002.6798824545</c:v>
                </c:pt>
                <c:pt idx="17471">
                  <c:v>-15401.0654413804</c:v>
                </c:pt>
                <c:pt idx="17472">
                  <c:v>-14865.479902605201</c:v>
                </c:pt>
                <c:pt idx="17473">
                  <c:v>-14320.284234856101</c:v>
                </c:pt>
                <c:pt idx="17474">
                  <c:v>-13705.4406532305</c:v>
                </c:pt>
                <c:pt idx="17475">
                  <c:v>-13071.296611423801</c:v>
                </c:pt>
                <c:pt idx="17476">
                  <c:v>-12442.092462243199</c:v>
                </c:pt>
                <c:pt idx="17477">
                  <c:v>-11834.8321006776</c:v>
                </c:pt>
                <c:pt idx="17478">
                  <c:v>-11252.611568259999</c:v>
                </c:pt>
                <c:pt idx="17479">
                  <c:v>-10683.792564667599</c:v>
                </c:pt>
                <c:pt idx="17480">
                  <c:v>-10124.190915188001</c:v>
                </c:pt>
                <c:pt idx="17481">
                  <c:v>-9537.6896031368196</c:v>
                </c:pt>
                <c:pt idx="17482">
                  <c:v>-8915.3800103350404</c:v>
                </c:pt>
                <c:pt idx="17483">
                  <c:v>-8266.3242800667995</c:v>
                </c:pt>
                <c:pt idx="17484">
                  <c:v>-7612.6798126589001</c:v>
                </c:pt>
                <c:pt idx="17485">
                  <c:v>-7009.9933011796502</c:v>
                </c:pt>
                <c:pt idx="17486">
                  <c:v>-6453.2420928894098</c:v>
                </c:pt>
                <c:pt idx="17487">
                  <c:v>-5942.4475649732603</c:v>
                </c:pt>
                <c:pt idx="17488">
                  <c:v>-5414.11876171318</c:v>
                </c:pt>
                <c:pt idx="17489">
                  <c:v>-4841.5301721846699</c:v>
                </c:pt>
                <c:pt idx="17490">
                  <c:v>-4288.4644177425098</c:v>
                </c:pt>
                <c:pt idx="17491">
                  <c:v>-3809.8630515857299</c:v>
                </c:pt>
                <c:pt idx="17492">
                  <c:v>-3344.5249576476299</c:v>
                </c:pt>
                <c:pt idx="17493">
                  <c:v>-2821.14712587039</c:v>
                </c:pt>
                <c:pt idx="17494">
                  <c:v>-2292.5023363458099</c:v>
                </c:pt>
                <c:pt idx="17495">
                  <c:v>-1754.2102454099199</c:v>
                </c:pt>
                <c:pt idx="17496">
                  <c:v>-1206.0397482148801</c:v>
                </c:pt>
                <c:pt idx="17497">
                  <c:v>-669.17220785580901</c:v>
                </c:pt>
                <c:pt idx="17498">
                  <c:v>-160.28295354081101</c:v>
                </c:pt>
                <c:pt idx="17499">
                  <c:v>272.214288581029</c:v>
                </c:pt>
                <c:pt idx="17500">
                  <c:v>659.41599010355696</c:v>
                </c:pt>
                <c:pt idx="17501">
                  <c:v>1072.43860635174</c:v>
                </c:pt>
                <c:pt idx="17502">
                  <c:v>1495.79618058242</c:v>
                </c:pt>
                <c:pt idx="17503">
                  <c:v>1918.75824401666</c:v>
                </c:pt>
                <c:pt idx="17504">
                  <c:v>2320.0205545008498</c:v>
                </c:pt>
                <c:pt idx="17505">
                  <c:v>2709.5289870802399</c:v>
                </c:pt>
                <c:pt idx="17506">
                  <c:v>3113.0634880215398</c:v>
                </c:pt>
                <c:pt idx="17507">
                  <c:v>3519.5611825381802</c:v>
                </c:pt>
                <c:pt idx="17508">
                  <c:v>3903.7469741715199</c:v>
                </c:pt>
                <c:pt idx="17509">
                  <c:v>4280.6890183381101</c:v>
                </c:pt>
                <c:pt idx="17510">
                  <c:v>4650.8935927983903</c:v>
                </c:pt>
                <c:pt idx="17511">
                  <c:v>5024.7258611141597</c:v>
                </c:pt>
                <c:pt idx="17512">
                  <c:v>5400.6723792197599</c:v>
                </c:pt>
                <c:pt idx="17513">
                  <c:v>5761.2043729813204</c:v>
                </c:pt>
                <c:pt idx="17514">
                  <c:v>6097.49996227259</c:v>
                </c:pt>
                <c:pt idx="17515">
                  <c:v>6421.0716197922902</c:v>
                </c:pt>
                <c:pt idx="17516">
                  <c:v>6740.3228393327099</c:v>
                </c:pt>
                <c:pt idx="17517">
                  <c:v>7081.5728375850003</c:v>
                </c:pt>
                <c:pt idx="17518">
                  <c:v>7405.01495182893</c:v>
                </c:pt>
                <c:pt idx="17519">
                  <c:v>7682.7783785458196</c:v>
                </c:pt>
                <c:pt idx="17520">
                  <c:v>7953.4529932892001</c:v>
                </c:pt>
                <c:pt idx="17521">
                  <c:v>8272.2010026924909</c:v>
                </c:pt>
                <c:pt idx="17522">
                  <c:v>8638.8037870587705</c:v>
                </c:pt>
                <c:pt idx="17523">
                  <c:v>8986.0115135222804</c:v>
                </c:pt>
                <c:pt idx="17524">
                  <c:v>9316.0417766340306</c:v>
                </c:pt>
                <c:pt idx="17525">
                  <c:v>9624.5088424417499</c:v>
                </c:pt>
                <c:pt idx="17526">
                  <c:v>9915.2224747689197</c:v>
                </c:pt>
                <c:pt idx="17527">
                  <c:v>10207.4990740145</c:v>
                </c:pt>
                <c:pt idx="17528">
                  <c:v>10489.0272446783</c:v>
                </c:pt>
                <c:pt idx="17529">
                  <c:v>10791.704929371401</c:v>
                </c:pt>
                <c:pt idx="17530">
                  <c:v>11122.604772897999</c:v>
                </c:pt>
                <c:pt idx="17531">
                  <c:v>11442.6434143153</c:v>
                </c:pt>
                <c:pt idx="17532">
                  <c:v>11695.887559962001</c:v>
                </c:pt>
                <c:pt idx="17533">
                  <c:v>11942.558925695201</c:v>
                </c:pt>
                <c:pt idx="17534">
                  <c:v>12251.4552379702</c:v>
                </c:pt>
                <c:pt idx="17535">
                  <c:v>12563.986568365701</c:v>
                </c:pt>
                <c:pt idx="17536">
                  <c:v>12897.0501803483</c:v>
                </c:pt>
                <c:pt idx="17537">
                  <c:v>13237.693357567599</c:v>
                </c:pt>
                <c:pt idx="17538">
                  <c:v>13566.604915654299</c:v>
                </c:pt>
                <c:pt idx="17539">
                  <c:v>13912.534646091401</c:v>
                </c:pt>
                <c:pt idx="17540">
                  <c:v>14241.260814826701</c:v>
                </c:pt>
                <c:pt idx="17541">
                  <c:v>14529.481436026001</c:v>
                </c:pt>
                <c:pt idx="17542">
                  <c:v>14815.174748855699</c:v>
                </c:pt>
                <c:pt idx="17543">
                  <c:v>15094.265210454199</c:v>
                </c:pt>
                <c:pt idx="17544">
                  <c:v>15385.2434170858</c:v>
                </c:pt>
                <c:pt idx="17545">
                  <c:v>15691.243457570999</c:v>
                </c:pt>
                <c:pt idx="17546">
                  <c:v>15988.6306839313</c:v>
                </c:pt>
                <c:pt idx="17547">
                  <c:v>16274.6583098668</c:v>
                </c:pt>
                <c:pt idx="17548">
                  <c:v>16570.791331250599</c:v>
                </c:pt>
                <c:pt idx="17549">
                  <c:v>16885.4609641879</c:v>
                </c:pt>
                <c:pt idx="17550">
                  <c:v>17204.361546010601</c:v>
                </c:pt>
                <c:pt idx="17551">
                  <c:v>17542.701169979999</c:v>
                </c:pt>
                <c:pt idx="17552">
                  <c:v>17847.116009899299</c:v>
                </c:pt>
                <c:pt idx="17553">
                  <c:v>18092.136869407001</c:v>
                </c:pt>
                <c:pt idx="17554">
                  <c:v>18328.013354215698</c:v>
                </c:pt>
                <c:pt idx="17555">
                  <c:v>18584.619338250399</c:v>
                </c:pt>
                <c:pt idx="17556">
                  <c:v>18861.5192878985</c:v>
                </c:pt>
                <c:pt idx="17557">
                  <c:v>19132.335772565501</c:v>
                </c:pt>
                <c:pt idx="17558">
                  <c:v>19413.830602554699</c:v>
                </c:pt>
                <c:pt idx="17559">
                  <c:v>19679.5431127353</c:v>
                </c:pt>
                <c:pt idx="17560">
                  <c:v>19911.075156055798</c:v>
                </c:pt>
                <c:pt idx="17561">
                  <c:v>20134.780056379699</c:v>
                </c:pt>
                <c:pt idx="17562">
                  <c:v>20360.509799494499</c:v>
                </c:pt>
                <c:pt idx="17563">
                  <c:v>20623.211193434199</c:v>
                </c:pt>
                <c:pt idx="17564">
                  <c:v>20909.540988112502</c:v>
                </c:pt>
                <c:pt idx="17565">
                  <c:v>21154.880651538198</c:v>
                </c:pt>
                <c:pt idx="17566">
                  <c:v>21281.2337699245</c:v>
                </c:pt>
                <c:pt idx="17567">
                  <c:v>21367.400728482899</c:v>
                </c:pt>
                <c:pt idx="17568">
                  <c:v>21506.586459996801</c:v>
                </c:pt>
                <c:pt idx="17569">
                  <c:v>21621.1121447857</c:v>
                </c:pt>
                <c:pt idx="17570">
                  <c:v>21708.726947375901</c:v>
                </c:pt>
                <c:pt idx="17571">
                  <c:v>21794.143704926701</c:v>
                </c:pt>
                <c:pt idx="17572">
                  <c:v>21873.6504703834</c:v>
                </c:pt>
                <c:pt idx="17573">
                  <c:v>21982.872835226499</c:v>
                </c:pt>
                <c:pt idx="17574">
                  <c:v>22075.354942687802</c:v>
                </c:pt>
                <c:pt idx="17575">
                  <c:v>22105.948171868898</c:v>
                </c:pt>
                <c:pt idx="17576">
                  <c:v>22131.0966008674</c:v>
                </c:pt>
                <c:pt idx="17577">
                  <c:v>22159.313297084998</c:v>
                </c:pt>
                <c:pt idx="17578">
                  <c:v>22133.542429689602</c:v>
                </c:pt>
                <c:pt idx="17579">
                  <c:v>22033.828438868099</c:v>
                </c:pt>
                <c:pt idx="17580">
                  <c:v>21925.533005560501</c:v>
                </c:pt>
                <c:pt idx="17581">
                  <c:v>21854.065446846002</c:v>
                </c:pt>
                <c:pt idx="17582">
                  <c:v>21786.339942537001</c:v>
                </c:pt>
                <c:pt idx="17583">
                  <c:v>21661.460322174</c:v>
                </c:pt>
                <c:pt idx="17584">
                  <c:v>21484.637169492398</c:v>
                </c:pt>
                <c:pt idx="17585">
                  <c:v>21304.7548295663</c:v>
                </c:pt>
                <c:pt idx="17586">
                  <c:v>21136.555919661801</c:v>
                </c:pt>
                <c:pt idx="17587">
                  <c:v>20942.7982341641</c:v>
                </c:pt>
                <c:pt idx="17588">
                  <c:v>20717.1689448939</c:v>
                </c:pt>
                <c:pt idx="17589">
                  <c:v>20456.733762661599</c:v>
                </c:pt>
                <c:pt idx="17590">
                  <c:v>20174.380081648898</c:v>
                </c:pt>
                <c:pt idx="17591">
                  <c:v>19871.271483933298</c:v>
                </c:pt>
                <c:pt idx="17592">
                  <c:v>19547.930260355399</c:v>
                </c:pt>
                <c:pt idx="17593">
                  <c:v>19166.463717849001</c:v>
                </c:pt>
                <c:pt idx="17594">
                  <c:v>18726.498332319399</c:v>
                </c:pt>
                <c:pt idx="17595">
                  <c:v>18292.3589745715</c:v>
                </c:pt>
                <c:pt idx="17596">
                  <c:v>17921.1501395661</c:v>
                </c:pt>
                <c:pt idx="17597">
                  <c:v>17559.133758350199</c:v>
                </c:pt>
                <c:pt idx="17598">
                  <c:v>17124.1939938742</c:v>
                </c:pt>
                <c:pt idx="17599">
                  <c:v>16686.4796935882</c:v>
                </c:pt>
                <c:pt idx="17600">
                  <c:v>16270.371721631</c:v>
                </c:pt>
                <c:pt idx="17601">
                  <c:v>15828.5637067303</c:v>
                </c:pt>
                <c:pt idx="17602">
                  <c:v>15353.5680669009</c:v>
                </c:pt>
                <c:pt idx="17603">
                  <c:v>14849.6257828671</c:v>
                </c:pt>
                <c:pt idx="17604">
                  <c:v>14318.274502471801</c:v>
                </c:pt>
                <c:pt idx="17605">
                  <c:v>13770.547358805599</c:v>
                </c:pt>
                <c:pt idx="17606">
                  <c:v>13203.245371204001</c:v>
                </c:pt>
                <c:pt idx="17607">
                  <c:v>12604.738487269</c:v>
                </c:pt>
                <c:pt idx="17608">
                  <c:v>11991.629008316</c:v>
                </c:pt>
                <c:pt idx="17609">
                  <c:v>11394.015898484</c:v>
                </c:pt>
                <c:pt idx="17610">
                  <c:v>10852.8461649617</c:v>
                </c:pt>
                <c:pt idx="17611">
                  <c:v>10345.273520708901</c:v>
                </c:pt>
                <c:pt idx="17612">
                  <c:v>9801.6884734332798</c:v>
                </c:pt>
                <c:pt idx="17613">
                  <c:v>9219.6530653737409</c:v>
                </c:pt>
                <c:pt idx="17614">
                  <c:v>8630.3494470824298</c:v>
                </c:pt>
                <c:pt idx="17615">
                  <c:v>8042.8512943450896</c:v>
                </c:pt>
                <c:pt idx="17616">
                  <c:v>7448.3028523041503</c:v>
                </c:pt>
                <c:pt idx="17617">
                  <c:v>6841.4191994520197</c:v>
                </c:pt>
                <c:pt idx="17618">
                  <c:v>6208.1432413636403</c:v>
                </c:pt>
                <c:pt idx="17619">
                  <c:v>5558.0862566507803</c:v>
                </c:pt>
                <c:pt idx="17620">
                  <c:v>4925.5747200862897</c:v>
                </c:pt>
                <c:pt idx="17621">
                  <c:v>4357.7742956370503</c:v>
                </c:pt>
                <c:pt idx="17622">
                  <c:v>3846.9887788163801</c:v>
                </c:pt>
                <c:pt idx="17623">
                  <c:v>3313.5766842430098</c:v>
                </c:pt>
                <c:pt idx="17624">
                  <c:v>2745.2516345733802</c:v>
                </c:pt>
                <c:pt idx="17625">
                  <c:v>2210.72575300883</c:v>
                </c:pt>
                <c:pt idx="17626">
                  <c:v>1697.10053032408</c:v>
                </c:pt>
                <c:pt idx="17627">
                  <c:v>1145.88634850164</c:v>
                </c:pt>
                <c:pt idx="17628">
                  <c:v>574.01930290048597</c:v>
                </c:pt>
                <c:pt idx="17629">
                  <c:v>-27.018282963253501</c:v>
                </c:pt>
                <c:pt idx="17630">
                  <c:v>-644.49543296685397</c:v>
                </c:pt>
                <c:pt idx="17631">
                  <c:v>-1232.9970717355</c:v>
                </c:pt>
                <c:pt idx="17632">
                  <c:v>-1749.53430873091</c:v>
                </c:pt>
                <c:pt idx="17633">
                  <c:v>-2145.6252910066501</c:v>
                </c:pt>
                <c:pt idx="17634">
                  <c:v>-2495.1763081870299</c:v>
                </c:pt>
                <c:pt idx="17635">
                  <c:v>-2873.8152169130199</c:v>
                </c:pt>
                <c:pt idx="17636">
                  <c:v>-3274.3655261203999</c:v>
                </c:pt>
                <c:pt idx="17637">
                  <c:v>-3706.1434903884001</c:v>
                </c:pt>
                <c:pt idx="17638">
                  <c:v>-4156.5867680777301</c:v>
                </c:pt>
                <c:pt idx="17639">
                  <c:v>-4619.7407857257904</c:v>
                </c:pt>
                <c:pt idx="17640">
                  <c:v>-5088.3134219222302</c:v>
                </c:pt>
                <c:pt idx="17641">
                  <c:v>-5485.0725542835398</c:v>
                </c:pt>
                <c:pt idx="17642">
                  <c:v>-5801.5473666982098</c:v>
                </c:pt>
                <c:pt idx="17643">
                  <c:v>-6125.6695372699896</c:v>
                </c:pt>
                <c:pt idx="17644">
                  <c:v>-6439.6272985195501</c:v>
                </c:pt>
                <c:pt idx="17645">
                  <c:v>-6750.4343776693504</c:v>
                </c:pt>
                <c:pt idx="17646">
                  <c:v>-7066.1034909896298</c:v>
                </c:pt>
                <c:pt idx="17647">
                  <c:v>-7367.6574864208496</c:v>
                </c:pt>
                <c:pt idx="17648">
                  <c:v>-7643.3973379317304</c:v>
                </c:pt>
                <c:pt idx="17649">
                  <c:v>-7886.8946571899096</c:v>
                </c:pt>
                <c:pt idx="17650">
                  <c:v>-8104.1044578258397</c:v>
                </c:pt>
                <c:pt idx="17651">
                  <c:v>-8263.9287077135596</c:v>
                </c:pt>
                <c:pt idx="17652">
                  <c:v>-8440.2466116996802</c:v>
                </c:pt>
                <c:pt idx="17653">
                  <c:v>-8673.57326119748</c:v>
                </c:pt>
                <c:pt idx="17654">
                  <c:v>-8885.4593990847297</c:v>
                </c:pt>
                <c:pt idx="17655">
                  <c:v>-9063.0946169079398</c:v>
                </c:pt>
                <c:pt idx="17656">
                  <c:v>-9206.8234624883007</c:v>
                </c:pt>
                <c:pt idx="17657">
                  <c:v>-9346.4176954135401</c:v>
                </c:pt>
                <c:pt idx="17658">
                  <c:v>-9495.3430503962809</c:v>
                </c:pt>
                <c:pt idx="17659">
                  <c:v>-9603.6793476939602</c:v>
                </c:pt>
                <c:pt idx="17660">
                  <c:v>-9652.9098402145792</c:v>
                </c:pt>
                <c:pt idx="17661">
                  <c:v>-9701.4576885964398</c:v>
                </c:pt>
                <c:pt idx="17662">
                  <c:v>-9813.4535465489407</c:v>
                </c:pt>
                <c:pt idx="17663">
                  <c:v>-9968.9728622819403</c:v>
                </c:pt>
                <c:pt idx="17664">
                  <c:v>-10086.8346037067</c:v>
                </c:pt>
                <c:pt idx="17665">
                  <c:v>-10178.702571098</c:v>
                </c:pt>
                <c:pt idx="17666">
                  <c:v>-10241.7175886076</c:v>
                </c:pt>
                <c:pt idx="17667">
                  <c:v>-10257.2680813316</c:v>
                </c:pt>
                <c:pt idx="17668">
                  <c:v>-10248.734302683901</c:v>
                </c:pt>
                <c:pt idx="17669">
                  <c:v>-10233.2090437674</c:v>
                </c:pt>
                <c:pt idx="17670">
                  <c:v>-10241.595310785</c:v>
                </c:pt>
                <c:pt idx="17671">
                  <c:v>-10275.955455097601</c:v>
                </c:pt>
                <c:pt idx="17672">
                  <c:v>-10301.218113205599</c:v>
                </c:pt>
                <c:pt idx="17673">
                  <c:v>-10327.41640742</c:v>
                </c:pt>
                <c:pt idx="17674">
                  <c:v>-10375.0386335407</c:v>
                </c:pt>
                <c:pt idx="17675">
                  <c:v>-10424.785112495099</c:v>
                </c:pt>
                <c:pt idx="17676">
                  <c:v>-10449.686632049699</c:v>
                </c:pt>
                <c:pt idx="17677">
                  <c:v>-10451.601558131901</c:v>
                </c:pt>
                <c:pt idx="17678">
                  <c:v>-10462.836672342901</c:v>
                </c:pt>
                <c:pt idx="17679">
                  <c:v>-10511.1806535654</c:v>
                </c:pt>
                <c:pt idx="17680">
                  <c:v>-10572.7066547943</c:v>
                </c:pt>
                <c:pt idx="17681">
                  <c:v>-10602.671446971999</c:v>
                </c:pt>
                <c:pt idx="17682">
                  <c:v>-10592.673298191299</c:v>
                </c:pt>
                <c:pt idx="17683">
                  <c:v>-10587.150432062101</c:v>
                </c:pt>
                <c:pt idx="17684">
                  <c:v>-10593.1010939425</c:v>
                </c:pt>
                <c:pt idx="17685">
                  <c:v>-10554.328004575</c:v>
                </c:pt>
                <c:pt idx="17686">
                  <c:v>-10507.168506854699</c:v>
                </c:pt>
                <c:pt idx="17687">
                  <c:v>-10536.071689521201</c:v>
                </c:pt>
                <c:pt idx="17688">
                  <c:v>-10656.354909785099</c:v>
                </c:pt>
                <c:pt idx="17689">
                  <c:v>-10789.8239593531</c:v>
                </c:pt>
                <c:pt idx="17690">
                  <c:v>-10854.926107290399</c:v>
                </c:pt>
                <c:pt idx="17691">
                  <c:v>-10903.9108524363</c:v>
                </c:pt>
                <c:pt idx="17692">
                  <c:v>-10946.215872925501</c:v>
                </c:pt>
                <c:pt idx="17693">
                  <c:v>-10977.6907796984</c:v>
                </c:pt>
                <c:pt idx="17694">
                  <c:v>-11023.2803876487</c:v>
                </c:pt>
                <c:pt idx="17695">
                  <c:v>-11117.4078829876</c:v>
                </c:pt>
                <c:pt idx="17696">
                  <c:v>-11240.423131281301</c:v>
                </c:pt>
                <c:pt idx="17697">
                  <c:v>-11319.6543423323</c:v>
                </c:pt>
                <c:pt idx="17698">
                  <c:v>-11382.110104052799</c:v>
                </c:pt>
                <c:pt idx="17699">
                  <c:v>-11514.313763427701</c:v>
                </c:pt>
                <c:pt idx="17700">
                  <c:v>-11661.7824245021</c:v>
                </c:pt>
                <c:pt idx="17701">
                  <c:v>-11717.6052521723</c:v>
                </c:pt>
                <c:pt idx="17702">
                  <c:v>-11703.9739577821</c:v>
                </c:pt>
                <c:pt idx="17703">
                  <c:v>-11734.502459511899</c:v>
                </c:pt>
                <c:pt idx="17704">
                  <c:v>-11843.0963454716</c:v>
                </c:pt>
                <c:pt idx="17705">
                  <c:v>-11969.2268836987</c:v>
                </c:pt>
                <c:pt idx="17706">
                  <c:v>-12086.979092695499</c:v>
                </c:pt>
                <c:pt idx="17707">
                  <c:v>-12220.7483712632</c:v>
                </c:pt>
                <c:pt idx="17708">
                  <c:v>-12362.9654258298</c:v>
                </c:pt>
                <c:pt idx="17709">
                  <c:v>-12481.193835366599</c:v>
                </c:pt>
                <c:pt idx="17710">
                  <c:v>-12569.7006829194</c:v>
                </c:pt>
                <c:pt idx="17711">
                  <c:v>-12645.0521401078</c:v>
                </c:pt>
                <c:pt idx="17712">
                  <c:v>-12744.248712143901</c:v>
                </c:pt>
                <c:pt idx="17713">
                  <c:v>-12862.945219728401</c:v>
                </c:pt>
                <c:pt idx="17714">
                  <c:v>-12965.065164825</c:v>
                </c:pt>
                <c:pt idx="17715">
                  <c:v>-13039.0511400797</c:v>
                </c:pt>
                <c:pt idx="17716">
                  <c:v>-13106.5760450816</c:v>
                </c:pt>
                <c:pt idx="17717">
                  <c:v>-13182.685370105901</c:v>
                </c:pt>
                <c:pt idx="17718">
                  <c:v>-13273.9070779799</c:v>
                </c:pt>
                <c:pt idx="17719">
                  <c:v>-13339.087617863101</c:v>
                </c:pt>
                <c:pt idx="17720">
                  <c:v>-13359.5083975955</c:v>
                </c:pt>
                <c:pt idx="17721">
                  <c:v>-13372.5877534228</c:v>
                </c:pt>
                <c:pt idx="17722">
                  <c:v>-13399.7790924028</c:v>
                </c:pt>
                <c:pt idx="17723">
                  <c:v>-13452.9862761076</c:v>
                </c:pt>
                <c:pt idx="17724">
                  <c:v>-13499.3986353247</c:v>
                </c:pt>
                <c:pt idx="17725">
                  <c:v>-13525.459854302801</c:v>
                </c:pt>
                <c:pt idx="17726">
                  <c:v>-13523.4496917796</c:v>
                </c:pt>
                <c:pt idx="17727">
                  <c:v>-13510.766943546099</c:v>
                </c:pt>
                <c:pt idx="17728">
                  <c:v>-13502.413835936801</c:v>
                </c:pt>
                <c:pt idx="17729">
                  <c:v>-13469.270777098</c:v>
                </c:pt>
                <c:pt idx="17730">
                  <c:v>-13422.5994664596</c:v>
                </c:pt>
                <c:pt idx="17731">
                  <c:v>-13396.667799151501</c:v>
                </c:pt>
                <c:pt idx="17732">
                  <c:v>-13377.874081838199</c:v>
                </c:pt>
                <c:pt idx="17733">
                  <c:v>-13287.063017008</c:v>
                </c:pt>
                <c:pt idx="17734">
                  <c:v>-13153.313626174</c:v>
                </c:pt>
                <c:pt idx="17735">
                  <c:v>-13052.5873272019</c:v>
                </c:pt>
                <c:pt idx="17736">
                  <c:v>-12963.1733305254</c:v>
                </c:pt>
                <c:pt idx="17737">
                  <c:v>-12847.3010680835</c:v>
                </c:pt>
                <c:pt idx="17738">
                  <c:v>-12696.863338811199</c:v>
                </c:pt>
                <c:pt idx="17739">
                  <c:v>-12546.764925638799</c:v>
                </c:pt>
                <c:pt idx="17740">
                  <c:v>-12405.574026316701</c:v>
                </c:pt>
                <c:pt idx="17741">
                  <c:v>-12269.662370825101</c:v>
                </c:pt>
                <c:pt idx="17742">
                  <c:v>-12102.870055937099</c:v>
                </c:pt>
                <c:pt idx="17743">
                  <c:v>-11897.0472793232</c:v>
                </c:pt>
                <c:pt idx="17744">
                  <c:v>-11661.030501322801</c:v>
                </c:pt>
                <c:pt idx="17745">
                  <c:v>-11413.5329792824</c:v>
                </c:pt>
                <c:pt idx="17746">
                  <c:v>-11185.587009114801</c:v>
                </c:pt>
                <c:pt idx="17747">
                  <c:v>-10978.4178996883</c:v>
                </c:pt>
                <c:pt idx="17748">
                  <c:v>-10790.245141158801</c:v>
                </c:pt>
                <c:pt idx="17749">
                  <c:v>-10566.9993833717</c:v>
                </c:pt>
                <c:pt idx="17750">
                  <c:v>-10286.972559252599</c:v>
                </c:pt>
                <c:pt idx="17751">
                  <c:v>-9982.0057479228908</c:v>
                </c:pt>
                <c:pt idx="17752">
                  <c:v>-9692.6364101169893</c:v>
                </c:pt>
                <c:pt idx="17753">
                  <c:v>-9425.7666799876606</c:v>
                </c:pt>
                <c:pt idx="17754">
                  <c:v>-9143.3013315193894</c:v>
                </c:pt>
                <c:pt idx="17755">
                  <c:v>-8844.0912403321709</c:v>
                </c:pt>
                <c:pt idx="17756">
                  <c:v>-8510.8188263917891</c:v>
                </c:pt>
                <c:pt idx="17757">
                  <c:v>-8169.0603097009398</c:v>
                </c:pt>
                <c:pt idx="17758">
                  <c:v>-7844.4426407030196</c:v>
                </c:pt>
                <c:pt idx="17759">
                  <c:v>-7524.5089391656802</c:v>
                </c:pt>
                <c:pt idx="17760">
                  <c:v>-7213.9582921320798</c:v>
                </c:pt>
                <c:pt idx="17761">
                  <c:v>-6898.2373977805</c:v>
                </c:pt>
                <c:pt idx="17762">
                  <c:v>-6565.1229993938896</c:v>
                </c:pt>
                <c:pt idx="17763">
                  <c:v>-6250.32498556674</c:v>
                </c:pt>
                <c:pt idx="17764">
                  <c:v>-5987.6842487841304</c:v>
                </c:pt>
                <c:pt idx="17765">
                  <c:v>-5735.3973378275095</c:v>
                </c:pt>
                <c:pt idx="17766">
                  <c:v>-5419.3059307590001</c:v>
                </c:pt>
                <c:pt idx="17767">
                  <c:v>-5008.8523634727098</c:v>
                </c:pt>
                <c:pt idx="17768">
                  <c:v>-4605.7601062426602</c:v>
                </c:pt>
                <c:pt idx="17769">
                  <c:v>-4276.9047700578403</c:v>
                </c:pt>
                <c:pt idx="17770">
                  <c:v>-4000.33893100657</c:v>
                </c:pt>
                <c:pt idx="17771">
                  <c:v>-3768.1057210044501</c:v>
                </c:pt>
                <c:pt idx="17772">
                  <c:v>-3497.4981862662698</c:v>
                </c:pt>
                <c:pt idx="17773">
                  <c:v>-3156.7573371395501</c:v>
                </c:pt>
                <c:pt idx="17774">
                  <c:v>-2844.6864641601501</c:v>
                </c:pt>
                <c:pt idx="17775">
                  <c:v>-2584.4111216753799</c:v>
                </c:pt>
                <c:pt idx="17776">
                  <c:v>-2316.2164850091799</c:v>
                </c:pt>
                <c:pt idx="17777">
                  <c:v>-2044.4496971327301</c:v>
                </c:pt>
                <c:pt idx="17778">
                  <c:v>-1785.8401089636</c:v>
                </c:pt>
                <c:pt idx="17779">
                  <c:v>-1547.06960657781</c:v>
                </c:pt>
                <c:pt idx="17780">
                  <c:v>-1318.3475526311599</c:v>
                </c:pt>
                <c:pt idx="17781">
                  <c:v>-1108.1563600350901</c:v>
                </c:pt>
                <c:pt idx="17782">
                  <c:v>-903.63416431064695</c:v>
                </c:pt>
                <c:pt idx="17783">
                  <c:v>-702.09113259279297</c:v>
                </c:pt>
                <c:pt idx="17784">
                  <c:v>-515.03070458032096</c:v>
                </c:pt>
                <c:pt idx="17785">
                  <c:v>-324.39370837789301</c:v>
                </c:pt>
                <c:pt idx="17786">
                  <c:v>-151.98516246355101</c:v>
                </c:pt>
                <c:pt idx="17787">
                  <c:v>-3.7291684171003801</c:v>
                </c:pt>
                <c:pt idx="17788">
                  <c:v>147.20929191570499</c:v>
                </c:pt>
                <c:pt idx="17789">
                  <c:v>291.46274248234499</c:v>
                </c:pt>
                <c:pt idx="17790">
                  <c:v>407.957816240792</c:v>
                </c:pt>
                <c:pt idx="17791">
                  <c:v>486.57779097132601</c:v>
                </c:pt>
                <c:pt idx="17792">
                  <c:v>539.43320452576802</c:v>
                </c:pt>
                <c:pt idx="17793">
                  <c:v>590.54152446042394</c:v>
                </c:pt>
                <c:pt idx="17794">
                  <c:v>677.31910601261404</c:v>
                </c:pt>
                <c:pt idx="17795">
                  <c:v>787.32098308680304</c:v>
                </c:pt>
                <c:pt idx="17796">
                  <c:v>897.590658381249</c:v>
                </c:pt>
                <c:pt idx="17797">
                  <c:v>973.471839233369</c:v>
                </c:pt>
                <c:pt idx="17798">
                  <c:v>991.98282016148403</c:v>
                </c:pt>
                <c:pt idx="17799">
                  <c:v>975.98640289041703</c:v>
                </c:pt>
                <c:pt idx="17800">
                  <c:v>913.70753371320995</c:v>
                </c:pt>
                <c:pt idx="17801">
                  <c:v>864.45027562824805</c:v>
                </c:pt>
                <c:pt idx="17802">
                  <c:v>868.05932992080398</c:v>
                </c:pt>
                <c:pt idx="17803">
                  <c:v>886.29982707845397</c:v>
                </c:pt>
                <c:pt idx="17804">
                  <c:v>878.85851434428105</c:v>
                </c:pt>
                <c:pt idx="17805">
                  <c:v>832.87651818856796</c:v>
                </c:pt>
                <c:pt idx="17806">
                  <c:v>779.61162902658498</c:v>
                </c:pt>
                <c:pt idx="17807">
                  <c:v>725.75480201675805</c:v>
                </c:pt>
                <c:pt idx="17808">
                  <c:v>665.752049741316</c:v>
                </c:pt>
                <c:pt idx="17809">
                  <c:v>572.94329976780102</c:v>
                </c:pt>
                <c:pt idx="17810">
                  <c:v>455.87180110187501</c:v>
                </c:pt>
                <c:pt idx="17811">
                  <c:v>355.74457480685101</c:v>
                </c:pt>
                <c:pt idx="17812">
                  <c:v>296.13067253431598</c:v>
                </c:pt>
                <c:pt idx="17813">
                  <c:v>233.21674467094601</c:v>
                </c:pt>
                <c:pt idx="17814">
                  <c:v>125.187943675491</c:v>
                </c:pt>
                <c:pt idx="17815">
                  <c:v>24.992403746008499</c:v>
                </c:pt>
                <c:pt idx="17816">
                  <c:v>-66.003533416205201</c:v>
                </c:pt>
                <c:pt idx="17817">
                  <c:v>-185.380760312424</c:v>
                </c:pt>
                <c:pt idx="17818">
                  <c:v>-328.29933664562998</c:v>
                </c:pt>
                <c:pt idx="17819">
                  <c:v>-469.283825652926</c:v>
                </c:pt>
                <c:pt idx="17820">
                  <c:v>-582.20784129730396</c:v>
                </c:pt>
                <c:pt idx="17821">
                  <c:v>-676.45601531957698</c:v>
                </c:pt>
                <c:pt idx="17822">
                  <c:v>-753.52067611193104</c:v>
                </c:pt>
                <c:pt idx="17823">
                  <c:v>-827.31083196317104</c:v>
                </c:pt>
                <c:pt idx="17824">
                  <c:v>-921.96682435332002</c:v>
                </c:pt>
                <c:pt idx="17825">
                  <c:v>-1026.0941083579501</c:v>
                </c:pt>
                <c:pt idx="17826">
                  <c:v>-1121.01939139517</c:v>
                </c:pt>
                <c:pt idx="17827">
                  <c:v>-1189.61399514512</c:v>
                </c:pt>
                <c:pt idx="17828">
                  <c:v>-1258.74652294102</c:v>
                </c:pt>
                <c:pt idx="17829">
                  <c:v>-1352.58341567704</c:v>
                </c:pt>
                <c:pt idx="17830">
                  <c:v>-1451.43619369311</c:v>
                </c:pt>
                <c:pt idx="17831">
                  <c:v>-1527.42480843829</c:v>
                </c:pt>
                <c:pt idx="17832">
                  <c:v>-1577.64568758003</c:v>
                </c:pt>
                <c:pt idx="17833">
                  <c:v>-1623.3461189970301</c:v>
                </c:pt>
                <c:pt idx="17834">
                  <c:v>-1669.79874957585</c:v>
                </c:pt>
                <c:pt idx="17835">
                  <c:v>-1731.8549135364401</c:v>
                </c:pt>
                <c:pt idx="17836">
                  <c:v>-1788.7671395682401</c:v>
                </c:pt>
                <c:pt idx="17837">
                  <c:v>-1784.4626352055</c:v>
                </c:pt>
                <c:pt idx="17838">
                  <c:v>-1747.6484662892401</c:v>
                </c:pt>
                <c:pt idx="17839">
                  <c:v>-1729.9553311585701</c:v>
                </c:pt>
                <c:pt idx="17840">
                  <c:v>-1718.03993299537</c:v>
                </c:pt>
                <c:pt idx="17841">
                  <c:v>-1700.6230755517799</c:v>
                </c:pt>
                <c:pt idx="17842">
                  <c:v>-1681.9730875589401</c:v>
                </c:pt>
                <c:pt idx="17843">
                  <c:v>-1666.09863311093</c:v>
                </c:pt>
                <c:pt idx="17844">
                  <c:v>-1645.23981186885</c:v>
                </c:pt>
                <c:pt idx="17845">
                  <c:v>-1597.91803621601</c:v>
                </c:pt>
                <c:pt idx="17846">
                  <c:v>-1536.2367810396299</c:v>
                </c:pt>
                <c:pt idx="17847">
                  <c:v>-1480.36099674052</c:v>
                </c:pt>
                <c:pt idx="17848">
                  <c:v>-1421.2632653686301</c:v>
                </c:pt>
                <c:pt idx="17849">
                  <c:v>-1327.73899168101</c:v>
                </c:pt>
                <c:pt idx="17850">
                  <c:v>-1206.9736656672201</c:v>
                </c:pt>
                <c:pt idx="17851">
                  <c:v>-1109.25850722429</c:v>
                </c:pt>
                <c:pt idx="17852">
                  <c:v>-1069.79708411715</c:v>
                </c:pt>
                <c:pt idx="17853">
                  <c:v>-1030.6273074427199</c:v>
                </c:pt>
                <c:pt idx="17854">
                  <c:v>-919.88921776889197</c:v>
                </c:pt>
                <c:pt idx="17855">
                  <c:v>-774.80078344378603</c:v>
                </c:pt>
                <c:pt idx="17856">
                  <c:v>-606.56716397808805</c:v>
                </c:pt>
                <c:pt idx="17857">
                  <c:v>-445.32424994715302</c:v>
                </c:pt>
                <c:pt idx="17858">
                  <c:v>-309.47438859655603</c:v>
                </c:pt>
                <c:pt idx="17859">
                  <c:v>-181.21992680321199</c:v>
                </c:pt>
                <c:pt idx="17860">
                  <c:v>-70.671383599186598</c:v>
                </c:pt>
                <c:pt idx="17861">
                  <c:v>40.4585241504641</c:v>
                </c:pt>
                <c:pt idx="17862">
                  <c:v>170.31872713563101</c:v>
                </c:pt>
                <c:pt idx="17863">
                  <c:v>304.662323304962</c:v>
                </c:pt>
                <c:pt idx="17864">
                  <c:v>443.25194744166703</c:v>
                </c:pt>
                <c:pt idx="17865">
                  <c:v>573.64547097847503</c:v>
                </c:pt>
                <c:pt idx="17866">
                  <c:v>689.74337530228695</c:v>
                </c:pt>
                <c:pt idx="17867">
                  <c:v>832.58568942454303</c:v>
                </c:pt>
                <c:pt idx="17868">
                  <c:v>973.85321388321699</c:v>
                </c:pt>
                <c:pt idx="17869">
                  <c:v>1079.77411147266</c:v>
                </c:pt>
                <c:pt idx="17870">
                  <c:v>1185.17217692994</c:v>
                </c:pt>
                <c:pt idx="17871">
                  <c:v>1277.1729471511301</c:v>
                </c:pt>
                <c:pt idx="17872">
                  <c:v>1396.7014260123001</c:v>
                </c:pt>
                <c:pt idx="17873">
                  <c:v>1551.26194091304</c:v>
                </c:pt>
                <c:pt idx="17874">
                  <c:v>1685.4002206192499</c:v>
                </c:pt>
                <c:pt idx="17875">
                  <c:v>1798.8632000735199</c:v>
                </c:pt>
                <c:pt idx="17876">
                  <c:v>1895.18689810967</c:v>
                </c:pt>
                <c:pt idx="17877">
                  <c:v>1984.8512718622001</c:v>
                </c:pt>
                <c:pt idx="17878">
                  <c:v>2079.3183954646602</c:v>
                </c:pt>
                <c:pt idx="17879">
                  <c:v>2184.1930038035798</c:v>
                </c:pt>
                <c:pt idx="17880">
                  <c:v>2252.0913214737802</c:v>
                </c:pt>
                <c:pt idx="17881">
                  <c:v>2261.7168383032799</c:v>
                </c:pt>
                <c:pt idx="17882">
                  <c:v>2269.3313025867901</c:v>
                </c:pt>
                <c:pt idx="17883">
                  <c:v>2303.2576781314501</c:v>
                </c:pt>
                <c:pt idx="17884">
                  <c:v>2353.8509103306201</c:v>
                </c:pt>
                <c:pt idx="17885">
                  <c:v>2415.6266023543199</c:v>
                </c:pt>
                <c:pt idx="17886">
                  <c:v>2463.6085453854698</c:v>
                </c:pt>
                <c:pt idx="17887">
                  <c:v>2479.89218255994</c:v>
                </c:pt>
                <c:pt idx="17888">
                  <c:v>2481.1083704041998</c:v>
                </c:pt>
                <c:pt idx="17889">
                  <c:v>2467.6285770818399</c:v>
                </c:pt>
                <c:pt idx="17890">
                  <c:v>2424.05259330742</c:v>
                </c:pt>
                <c:pt idx="17891">
                  <c:v>2368.3087686713102</c:v>
                </c:pt>
                <c:pt idx="17892">
                  <c:v>2324.7137913695601</c:v>
                </c:pt>
                <c:pt idx="17893">
                  <c:v>2300.4648879428</c:v>
                </c:pt>
                <c:pt idx="17894">
                  <c:v>2294.8746237229102</c:v>
                </c:pt>
                <c:pt idx="17895">
                  <c:v>2261.8409337827002</c:v>
                </c:pt>
                <c:pt idx="17896">
                  <c:v>2184.5148799493099</c:v>
                </c:pt>
                <c:pt idx="17897">
                  <c:v>2087.0826038743198</c:v>
                </c:pt>
                <c:pt idx="17898">
                  <c:v>1996.7760635611401</c:v>
                </c:pt>
                <c:pt idx="17899">
                  <c:v>1913.9461455401699</c:v>
                </c:pt>
                <c:pt idx="17900">
                  <c:v>1826.6619923410401</c:v>
                </c:pt>
                <c:pt idx="17901">
                  <c:v>1702.8828731143899</c:v>
                </c:pt>
                <c:pt idx="17902">
                  <c:v>1573.6219671300801</c:v>
                </c:pt>
                <c:pt idx="17903">
                  <c:v>1477.51719665214</c:v>
                </c:pt>
                <c:pt idx="17904">
                  <c:v>1365.94473990746</c:v>
                </c:pt>
                <c:pt idx="17905">
                  <c:v>1239.9687647102701</c:v>
                </c:pt>
                <c:pt idx="17906">
                  <c:v>1109.9096536382599</c:v>
                </c:pt>
                <c:pt idx="17907">
                  <c:v>969.216659645817</c:v>
                </c:pt>
                <c:pt idx="17908">
                  <c:v>797.97747140352101</c:v>
                </c:pt>
                <c:pt idx="17909">
                  <c:v>603.36990063951396</c:v>
                </c:pt>
                <c:pt idx="17910">
                  <c:v>428.092554186906</c:v>
                </c:pt>
                <c:pt idx="17911">
                  <c:v>282.68531687727898</c:v>
                </c:pt>
                <c:pt idx="17912">
                  <c:v>153.960458343819</c:v>
                </c:pt>
                <c:pt idx="17913">
                  <c:v>24.121021430947</c:v>
                </c:pt>
                <c:pt idx="17914">
                  <c:v>-113.08403661666</c:v>
                </c:pt>
                <c:pt idx="17915">
                  <c:v>-254.66003622949901</c:v>
                </c:pt>
                <c:pt idx="17916">
                  <c:v>-382.72210732731497</c:v>
                </c:pt>
                <c:pt idx="17917">
                  <c:v>-507.48476167280103</c:v>
                </c:pt>
                <c:pt idx="17918">
                  <c:v>-646.18311475818302</c:v>
                </c:pt>
                <c:pt idx="17919">
                  <c:v>-812.07865075238203</c:v>
                </c:pt>
                <c:pt idx="17920">
                  <c:v>-978.33126589893595</c:v>
                </c:pt>
                <c:pt idx="17921">
                  <c:v>-1110.97057936487</c:v>
                </c:pt>
                <c:pt idx="17922">
                  <c:v>-1235.1933425826901</c:v>
                </c:pt>
                <c:pt idx="17923">
                  <c:v>-1381.4478711929901</c:v>
                </c:pt>
                <c:pt idx="17924">
                  <c:v>-1513.7957177109099</c:v>
                </c:pt>
                <c:pt idx="17925">
                  <c:v>-1614.1505014189399</c:v>
                </c:pt>
                <c:pt idx="17926">
                  <c:v>-1732.26370936631</c:v>
                </c:pt>
                <c:pt idx="17927">
                  <c:v>-1869.81471632434</c:v>
                </c:pt>
                <c:pt idx="17928">
                  <c:v>-1987.1430379256999</c:v>
                </c:pt>
                <c:pt idx="17929">
                  <c:v>-2061.7586517985301</c:v>
                </c:pt>
                <c:pt idx="17930">
                  <c:v>-2119.1664280408399</c:v>
                </c:pt>
                <c:pt idx="17931">
                  <c:v>-2154.3402619363401</c:v>
                </c:pt>
                <c:pt idx="17932">
                  <c:v>-2173.2516660630099</c:v>
                </c:pt>
                <c:pt idx="17933">
                  <c:v>-2192.8855872046101</c:v>
                </c:pt>
                <c:pt idx="17934">
                  <c:v>-2252.2685435995199</c:v>
                </c:pt>
                <c:pt idx="17935">
                  <c:v>-2332.4859877601598</c:v>
                </c:pt>
                <c:pt idx="17936">
                  <c:v>-2378.5703587402299</c:v>
                </c:pt>
                <c:pt idx="17937">
                  <c:v>-2402.9287087562702</c:v>
                </c:pt>
                <c:pt idx="17938">
                  <c:v>-2381.2788800439698</c:v>
                </c:pt>
                <c:pt idx="17939">
                  <c:v>-2324.7396539604601</c:v>
                </c:pt>
                <c:pt idx="17940">
                  <c:v>-2271.8176297189102</c:v>
                </c:pt>
                <c:pt idx="17941">
                  <c:v>-2209.4926923621802</c:v>
                </c:pt>
                <c:pt idx="17942">
                  <c:v>-2176.5301921585901</c:v>
                </c:pt>
                <c:pt idx="17943">
                  <c:v>-2190.9466196251401</c:v>
                </c:pt>
                <c:pt idx="17944">
                  <c:v>-2200.7955560999799</c:v>
                </c:pt>
                <c:pt idx="17945">
                  <c:v>-2140.6436309158998</c:v>
                </c:pt>
                <c:pt idx="17946">
                  <c:v>-2020.56407806172</c:v>
                </c:pt>
                <c:pt idx="17947">
                  <c:v>-1897.08665451562</c:v>
                </c:pt>
                <c:pt idx="17948">
                  <c:v>-1772.7311749196999</c:v>
                </c:pt>
                <c:pt idx="17949">
                  <c:v>-1640.7880202956901</c:v>
                </c:pt>
                <c:pt idx="17950">
                  <c:v>-1521.92902971288</c:v>
                </c:pt>
                <c:pt idx="17951">
                  <c:v>-1416.3884136751201</c:v>
                </c:pt>
                <c:pt idx="17952">
                  <c:v>-1295.71442109595</c:v>
                </c:pt>
                <c:pt idx="17953">
                  <c:v>-1159.0006471183899</c:v>
                </c:pt>
                <c:pt idx="17954">
                  <c:v>-999.17926094842801</c:v>
                </c:pt>
                <c:pt idx="17955">
                  <c:v>-819.29766215293296</c:v>
                </c:pt>
                <c:pt idx="17956">
                  <c:v>-629.36396072521495</c:v>
                </c:pt>
                <c:pt idx="17957">
                  <c:v>-468.221127548597</c:v>
                </c:pt>
                <c:pt idx="17958">
                  <c:v>-312.56782232104899</c:v>
                </c:pt>
                <c:pt idx="17959">
                  <c:v>-123.774560073847</c:v>
                </c:pt>
                <c:pt idx="17960">
                  <c:v>62.547096586364603</c:v>
                </c:pt>
                <c:pt idx="17961">
                  <c:v>259.50314767146801</c:v>
                </c:pt>
                <c:pt idx="17962">
                  <c:v>476.92804599768698</c:v>
                </c:pt>
                <c:pt idx="17963">
                  <c:v>700.69394830807096</c:v>
                </c:pt>
                <c:pt idx="17964">
                  <c:v>944.74519889976705</c:v>
                </c:pt>
                <c:pt idx="17965">
                  <c:v>1180.9568574134</c:v>
                </c:pt>
                <c:pt idx="17966">
                  <c:v>1396.0008317701599</c:v>
                </c:pt>
                <c:pt idx="17967">
                  <c:v>1624.1495219010801</c:v>
                </c:pt>
                <c:pt idx="17968">
                  <c:v>1863.4202233426299</c:v>
                </c:pt>
                <c:pt idx="17969">
                  <c:v>2098.53472539533</c:v>
                </c:pt>
                <c:pt idx="17970">
                  <c:v>2327.5715124459002</c:v>
                </c:pt>
                <c:pt idx="17971">
                  <c:v>2548.27803639186</c:v>
                </c:pt>
                <c:pt idx="17972">
                  <c:v>2757.03587140642</c:v>
                </c:pt>
                <c:pt idx="17973">
                  <c:v>2955.46470963909</c:v>
                </c:pt>
                <c:pt idx="17974">
                  <c:v>3157.78046848548</c:v>
                </c:pt>
                <c:pt idx="17975">
                  <c:v>3388.0540474774002</c:v>
                </c:pt>
                <c:pt idx="17976">
                  <c:v>3647.3815258148202</c:v>
                </c:pt>
                <c:pt idx="17977">
                  <c:v>3910.4853269271198</c:v>
                </c:pt>
                <c:pt idx="17978">
                  <c:v>4167.7332714189897</c:v>
                </c:pt>
                <c:pt idx="17979">
                  <c:v>4446.2753583778303</c:v>
                </c:pt>
                <c:pt idx="17980">
                  <c:v>4716.9866904614601</c:v>
                </c:pt>
                <c:pt idx="17981">
                  <c:v>4937.2342929011402</c:v>
                </c:pt>
                <c:pt idx="17982">
                  <c:v>5097.5446511055898</c:v>
                </c:pt>
                <c:pt idx="17983">
                  <c:v>5313.4056168665802</c:v>
                </c:pt>
                <c:pt idx="17984">
                  <c:v>5575.5422751040196</c:v>
                </c:pt>
                <c:pt idx="17985">
                  <c:v>5769.0881104769096</c:v>
                </c:pt>
                <c:pt idx="17986">
                  <c:v>5961.03674810346</c:v>
                </c:pt>
                <c:pt idx="17987">
                  <c:v>6128.8447461892802</c:v>
                </c:pt>
                <c:pt idx="17988">
                  <c:v>6298.4087572177496</c:v>
                </c:pt>
                <c:pt idx="17989">
                  <c:v>6510.5939777337198</c:v>
                </c:pt>
                <c:pt idx="17990">
                  <c:v>6737.1206375506899</c:v>
                </c:pt>
                <c:pt idx="17991">
                  <c:v>6982.8318952110503</c:v>
                </c:pt>
                <c:pt idx="17992">
                  <c:v>7224.10299514706</c:v>
                </c:pt>
                <c:pt idx="17993">
                  <c:v>7434.1891166374098</c:v>
                </c:pt>
                <c:pt idx="17994">
                  <c:v>7614.4152166944205</c:v>
                </c:pt>
                <c:pt idx="17995">
                  <c:v>7783.3704607358204</c:v>
                </c:pt>
                <c:pt idx="17996">
                  <c:v>7957.8689979978699</c:v>
                </c:pt>
                <c:pt idx="17997">
                  <c:v>8098.1565179023901</c:v>
                </c:pt>
                <c:pt idx="17998">
                  <c:v>8225.3099115571695</c:v>
                </c:pt>
                <c:pt idx="17999">
                  <c:v>8382.7566845312904</c:v>
                </c:pt>
                <c:pt idx="18000">
                  <c:v>8553.6771895930397</c:v>
                </c:pt>
                <c:pt idx="18001">
                  <c:v>8702.6520314480094</c:v>
                </c:pt>
                <c:pt idx="18002">
                  <c:v>8851.6159044801898</c:v>
                </c:pt>
                <c:pt idx="18003">
                  <c:v>8996.7832984725392</c:v>
                </c:pt>
                <c:pt idx="18004">
                  <c:v>9097.13160366388</c:v>
                </c:pt>
                <c:pt idx="18005">
                  <c:v>9202.2219495716308</c:v>
                </c:pt>
                <c:pt idx="18006">
                  <c:v>9363.1496278795094</c:v>
                </c:pt>
                <c:pt idx="18007">
                  <c:v>9547.45695301263</c:v>
                </c:pt>
                <c:pt idx="18008">
                  <c:v>9709.9443484260391</c:v>
                </c:pt>
                <c:pt idx="18009">
                  <c:v>9888.2329074979207</c:v>
                </c:pt>
                <c:pt idx="18010">
                  <c:v>10074.7568735189</c:v>
                </c:pt>
                <c:pt idx="18011">
                  <c:v>10234.9744666521</c:v>
                </c:pt>
                <c:pt idx="18012">
                  <c:v>10383.588731665801</c:v>
                </c:pt>
                <c:pt idx="18013">
                  <c:v>10496.710796384101</c:v>
                </c:pt>
                <c:pt idx="18014">
                  <c:v>10600.253457053601</c:v>
                </c:pt>
                <c:pt idx="18015">
                  <c:v>10728.4348162024</c:v>
                </c:pt>
                <c:pt idx="18016">
                  <c:v>10827.0691920383</c:v>
                </c:pt>
                <c:pt idx="18017">
                  <c:v>10938.9390348508</c:v>
                </c:pt>
                <c:pt idx="18018">
                  <c:v>11083.713289486201</c:v>
                </c:pt>
                <c:pt idx="18019">
                  <c:v>11197.0294645289</c:v>
                </c:pt>
                <c:pt idx="18020">
                  <c:v>11251.5449426988</c:v>
                </c:pt>
                <c:pt idx="18021">
                  <c:v>11343.803449941701</c:v>
                </c:pt>
                <c:pt idx="18022">
                  <c:v>11530.2587876895</c:v>
                </c:pt>
                <c:pt idx="18023">
                  <c:v>11721.886094375401</c:v>
                </c:pt>
                <c:pt idx="18024">
                  <c:v>11936.583714415199</c:v>
                </c:pt>
                <c:pt idx="18025">
                  <c:v>12112.645603864999</c:v>
                </c:pt>
                <c:pt idx="18026">
                  <c:v>12217.564264037301</c:v>
                </c:pt>
                <c:pt idx="18027">
                  <c:v>12285.327064304</c:v>
                </c:pt>
                <c:pt idx="18028">
                  <c:v>12367.2114849763</c:v>
                </c:pt>
                <c:pt idx="18029">
                  <c:v>12493.921735104201</c:v>
                </c:pt>
                <c:pt idx="18030">
                  <c:v>12624.8371762152</c:v>
                </c:pt>
                <c:pt idx="18031">
                  <c:v>12740.292787853799</c:v>
                </c:pt>
                <c:pt idx="18032">
                  <c:v>12857.390733504701</c:v>
                </c:pt>
                <c:pt idx="18033">
                  <c:v>12994.7585655148</c:v>
                </c:pt>
                <c:pt idx="18034">
                  <c:v>13140.4807109785</c:v>
                </c:pt>
                <c:pt idx="18035">
                  <c:v>13297.581257232199</c:v>
                </c:pt>
                <c:pt idx="18036">
                  <c:v>13429.367127838799</c:v>
                </c:pt>
                <c:pt idx="18037">
                  <c:v>13527.551654810501</c:v>
                </c:pt>
                <c:pt idx="18038">
                  <c:v>13619.7048762578</c:v>
                </c:pt>
                <c:pt idx="18039">
                  <c:v>13705.718887430001</c:v>
                </c:pt>
                <c:pt idx="18040">
                  <c:v>13824.528809764201</c:v>
                </c:pt>
                <c:pt idx="18041">
                  <c:v>13984.214565661199</c:v>
                </c:pt>
                <c:pt idx="18042">
                  <c:v>14080.5539746381</c:v>
                </c:pt>
                <c:pt idx="18043">
                  <c:v>14114.760632535101</c:v>
                </c:pt>
                <c:pt idx="18044">
                  <c:v>14168.891296895999</c:v>
                </c:pt>
                <c:pt idx="18045">
                  <c:v>14233.2307208971</c:v>
                </c:pt>
                <c:pt idx="18046">
                  <c:v>14322.6630353088</c:v>
                </c:pt>
                <c:pt idx="18047">
                  <c:v>14439.7572384082</c:v>
                </c:pt>
                <c:pt idx="18048">
                  <c:v>14533.308946634699</c:v>
                </c:pt>
                <c:pt idx="18049">
                  <c:v>14560.682176304401</c:v>
                </c:pt>
                <c:pt idx="18050">
                  <c:v>14557.6249540872</c:v>
                </c:pt>
                <c:pt idx="18051">
                  <c:v>14561.535159741899</c:v>
                </c:pt>
                <c:pt idx="18052">
                  <c:v>14564.9915637261</c:v>
                </c:pt>
                <c:pt idx="18053">
                  <c:v>14588.005151094099</c:v>
                </c:pt>
                <c:pt idx="18054">
                  <c:v>14606.808367571401</c:v>
                </c:pt>
                <c:pt idx="18055">
                  <c:v>14603.5045286652</c:v>
                </c:pt>
                <c:pt idx="18056">
                  <c:v>14586.3939485504</c:v>
                </c:pt>
                <c:pt idx="18057">
                  <c:v>14548.490447451901</c:v>
                </c:pt>
                <c:pt idx="18058">
                  <c:v>14489.759040127101</c:v>
                </c:pt>
                <c:pt idx="18059">
                  <c:v>14428.343887720101</c:v>
                </c:pt>
                <c:pt idx="18060">
                  <c:v>14376.674783107201</c:v>
                </c:pt>
                <c:pt idx="18061">
                  <c:v>14276.099511344701</c:v>
                </c:pt>
                <c:pt idx="18062">
                  <c:v>14152.5681695736</c:v>
                </c:pt>
                <c:pt idx="18063">
                  <c:v>14048.3854527289</c:v>
                </c:pt>
                <c:pt idx="18064">
                  <c:v>13887.270659620899</c:v>
                </c:pt>
                <c:pt idx="18065">
                  <c:v>13727.268654527899</c:v>
                </c:pt>
                <c:pt idx="18066">
                  <c:v>13571.385892759699</c:v>
                </c:pt>
                <c:pt idx="18067">
                  <c:v>13367.707001680999</c:v>
                </c:pt>
                <c:pt idx="18068">
                  <c:v>13156.441896563299</c:v>
                </c:pt>
                <c:pt idx="18069">
                  <c:v>12947.1378773982</c:v>
                </c:pt>
                <c:pt idx="18070">
                  <c:v>12705.647109690501</c:v>
                </c:pt>
                <c:pt idx="18071">
                  <c:v>12421.133429912299</c:v>
                </c:pt>
                <c:pt idx="18072">
                  <c:v>12121.5314081828</c:v>
                </c:pt>
                <c:pt idx="18073">
                  <c:v>11841.763994679501</c:v>
                </c:pt>
                <c:pt idx="18074">
                  <c:v>11572.0939788981</c:v>
                </c:pt>
                <c:pt idx="18075">
                  <c:v>11288.0221937899</c:v>
                </c:pt>
                <c:pt idx="18076">
                  <c:v>10926.584647129701</c:v>
                </c:pt>
                <c:pt idx="18077">
                  <c:v>10448.2447795273</c:v>
                </c:pt>
                <c:pt idx="18078">
                  <c:v>9965.1431052063908</c:v>
                </c:pt>
                <c:pt idx="18079">
                  <c:v>9572.2488409186808</c:v>
                </c:pt>
                <c:pt idx="18080">
                  <c:v>9228.5374894060897</c:v>
                </c:pt>
                <c:pt idx="18081">
                  <c:v>8848.2123811845795</c:v>
                </c:pt>
                <c:pt idx="18082">
                  <c:v>8416.1689636085302</c:v>
                </c:pt>
                <c:pt idx="18083">
                  <c:v>7938.8698358302299</c:v>
                </c:pt>
                <c:pt idx="18084">
                  <c:v>7469.1836151655598</c:v>
                </c:pt>
                <c:pt idx="18085">
                  <c:v>7030.1514871726504</c:v>
                </c:pt>
                <c:pt idx="18086">
                  <c:v>6572.1698144379397</c:v>
                </c:pt>
                <c:pt idx="18087">
                  <c:v>5990.8614287267701</c:v>
                </c:pt>
                <c:pt idx="18088">
                  <c:v>5343.3136957799697</c:v>
                </c:pt>
                <c:pt idx="18089">
                  <c:v>4765.1637505605604</c:v>
                </c:pt>
                <c:pt idx="18090">
                  <c:v>4202.1635319462503</c:v>
                </c:pt>
                <c:pt idx="18091">
                  <c:v>3644.0607273350802</c:v>
                </c:pt>
                <c:pt idx="18092">
                  <c:v>3071.3465969000899</c:v>
                </c:pt>
                <c:pt idx="18093">
                  <c:v>2478.0171667191598</c:v>
                </c:pt>
                <c:pt idx="18094">
                  <c:v>1854.0471129663199</c:v>
                </c:pt>
                <c:pt idx="18095">
                  <c:v>1242.6579915693401</c:v>
                </c:pt>
                <c:pt idx="18096">
                  <c:v>646.883180632414</c:v>
                </c:pt>
                <c:pt idx="18097">
                  <c:v>26.6646987510657</c:v>
                </c:pt>
                <c:pt idx="18098">
                  <c:v>-541.20395638181401</c:v>
                </c:pt>
                <c:pt idx="18099">
                  <c:v>-1071.9375385241799</c:v>
                </c:pt>
                <c:pt idx="18100">
                  <c:v>-1651.2851458679399</c:v>
                </c:pt>
                <c:pt idx="18101">
                  <c:v>-2282.8222439054598</c:v>
                </c:pt>
                <c:pt idx="18102">
                  <c:v>-2908.7047157038201</c:v>
                </c:pt>
                <c:pt idx="18103">
                  <c:v>-3539.7035481879202</c:v>
                </c:pt>
                <c:pt idx="18104">
                  <c:v>-4195.0442139347897</c:v>
                </c:pt>
                <c:pt idx="18105">
                  <c:v>-4820.5359803641104</c:v>
                </c:pt>
                <c:pt idx="18106">
                  <c:v>-5388.3190798823998</c:v>
                </c:pt>
                <c:pt idx="18107">
                  <c:v>-5923.1735517138404</c:v>
                </c:pt>
                <c:pt idx="18108">
                  <c:v>-6476.2413368521502</c:v>
                </c:pt>
                <c:pt idx="18109">
                  <c:v>-7081.3095506248401</c:v>
                </c:pt>
                <c:pt idx="18110">
                  <c:v>-7682.48445246554</c:v>
                </c:pt>
                <c:pt idx="18111">
                  <c:v>-8215.5962666101805</c:v>
                </c:pt>
                <c:pt idx="18112">
                  <c:v>-8727.3379495108493</c:v>
                </c:pt>
                <c:pt idx="18113">
                  <c:v>-9197.9232090947207</c:v>
                </c:pt>
                <c:pt idx="18114">
                  <c:v>-9672.0208368909698</c:v>
                </c:pt>
                <c:pt idx="18115">
                  <c:v>-10165.565987059401</c:v>
                </c:pt>
                <c:pt idx="18116">
                  <c:v>-10627.7775849224</c:v>
                </c:pt>
                <c:pt idx="18117">
                  <c:v>-11066.3119879518</c:v>
                </c:pt>
                <c:pt idx="18118">
                  <c:v>-11501.2921733772</c:v>
                </c:pt>
                <c:pt idx="18119">
                  <c:v>-11926.8761707218</c:v>
                </c:pt>
                <c:pt idx="18120">
                  <c:v>-12295.015145567701</c:v>
                </c:pt>
                <c:pt idx="18121">
                  <c:v>-12682.0393738575</c:v>
                </c:pt>
                <c:pt idx="18122">
                  <c:v>-13056.3594467034</c:v>
                </c:pt>
                <c:pt idx="18123">
                  <c:v>-13321.5885164103</c:v>
                </c:pt>
                <c:pt idx="18124">
                  <c:v>-13512.775191455699</c:v>
                </c:pt>
                <c:pt idx="18125">
                  <c:v>-13684.712670125</c:v>
                </c:pt>
                <c:pt idx="18126">
                  <c:v>-13897.979762356799</c:v>
                </c:pt>
                <c:pt idx="18127">
                  <c:v>-14124.213131926899</c:v>
                </c:pt>
                <c:pt idx="18128">
                  <c:v>-14337.597129996801</c:v>
                </c:pt>
                <c:pt idx="18129">
                  <c:v>-14513.8233925567</c:v>
                </c:pt>
                <c:pt idx="18130">
                  <c:v>-14644.1921761784</c:v>
                </c:pt>
                <c:pt idx="18131">
                  <c:v>-14727.078396757201</c:v>
                </c:pt>
                <c:pt idx="18132">
                  <c:v>-14763.5966062692</c:v>
                </c:pt>
                <c:pt idx="18133">
                  <c:v>-14746.775934978699</c:v>
                </c:pt>
                <c:pt idx="18134">
                  <c:v>-14692.3461437611</c:v>
                </c:pt>
                <c:pt idx="18135">
                  <c:v>-14649.9253707017</c:v>
                </c:pt>
                <c:pt idx="18136">
                  <c:v>-14608.380855245599</c:v>
                </c:pt>
                <c:pt idx="18137">
                  <c:v>-14515.1235933281</c:v>
                </c:pt>
                <c:pt idx="18138">
                  <c:v>-14372.0404187404</c:v>
                </c:pt>
                <c:pt idx="18139">
                  <c:v>-14201.474807258101</c:v>
                </c:pt>
                <c:pt idx="18140">
                  <c:v>-14014.7688641806</c:v>
                </c:pt>
                <c:pt idx="18141">
                  <c:v>-13816.239385553299</c:v>
                </c:pt>
                <c:pt idx="18142">
                  <c:v>-13619.2746429486</c:v>
                </c:pt>
                <c:pt idx="18143">
                  <c:v>-13409.5783186715</c:v>
                </c:pt>
                <c:pt idx="18144">
                  <c:v>-13116.2171726086</c:v>
                </c:pt>
                <c:pt idx="18145">
                  <c:v>-12738.608593520699</c:v>
                </c:pt>
                <c:pt idx="18146">
                  <c:v>-12335.251081284599</c:v>
                </c:pt>
                <c:pt idx="18147">
                  <c:v>-11945.273785818201</c:v>
                </c:pt>
                <c:pt idx="18148">
                  <c:v>-11566.2038173005</c:v>
                </c:pt>
                <c:pt idx="18149">
                  <c:v>-11155.1970429129</c:v>
                </c:pt>
                <c:pt idx="18150">
                  <c:v>-10709.007315238799</c:v>
                </c:pt>
                <c:pt idx="18151">
                  <c:v>-10253.131508393901</c:v>
                </c:pt>
                <c:pt idx="18152">
                  <c:v>-9796.5283141494401</c:v>
                </c:pt>
                <c:pt idx="18153">
                  <c:v>-9315.4693372781403</c:v>
                </c:pt>
                <c:pt idx="18154">
                  <c:v>-8803.7338924432006</c:v>
                </c:pt>
                <c:pt idx="18155">
                  <c:v>-8260.5859370829803</c:v>
                </c:pt>
                <c:pt idx="18156">
                  <c:v>-7707.7039331268898</c:v>
                </c:pt>
                <c:pt idx="18157">
                  <c:v>-7161.4562047147001</c:v>
                </c:pt>
                <c:pt idx="18158">
                  <c:v>-6630.5984373332003</c:v>
                </c:pt>
                <c:pt idx="18159">
                  <c:v>-6084.3444305409203</c:v>
                </c:pt>
                <c:pt idx="18160">
                  <c:v>-5504.8062335709501</c:v>
                </c:pt>
                <c:pt idx="18161">
                  <c:v>-4905.6187406603804</c:v>
                </c:pt>
                <c:pt idx="18162">
                  <c:v>-4274.0413355529399</c:v>
                </c:pt>
                <c:pt idx="18163">
                  <c:v>-3641.8925154902299</c:v>
                </c:pt>
                <c:pt idx="18164">
                  <c:v>-3041.1866667434201</c:v>
                </c:pt>
                <c:pt idx="18165">
                  <c:v>-2468.7935249055299</c:v>
                </c:pt>
                <c:pt idx="18166">
                  <c:v>-1903.2286270509101</c:v>
                </c:pt>
                <c:pt idx="18167">
                  <c:v>-1318.00196944956</c:v>
                </c:pt>
                <c:pt idx="18168">
                  <c:v>-722.42269530274496</c:v>
                </c:pt>
                <c:pt idx="18169">
                  <c:v>-104.534815311047</c:v>
                </c:pt>
                <c:pt idx="18170">
                  <c:v>525.69339141211697</c:v>
                </c:pt>
                <c:pt idx="18171">
                  <c:v>1141.95979505998</c:v>
                </c:pt>
                <c:pt idx="18172">
                  <c:v>1750.5016718950301</c:v>
                </c:pt>
                <c:pt idx="18173">
                  <c:v>2268.6863899926602</c:v>
                </c:pt>
                <c:pt idx="18174">
                  <c:v>2741.6415269479699</c:v>
                </c:pt>
                <c:pt idx="18175">
                  <c:v>3267.3376161035599</c:v>
                </c:pt>
                <c:pt idx="18176">
                  <c:v>3804.3234669435501</c:v>
                </c:pt>
                <c:pt idx="18177">
                  <c:v>4335.0520038817504</c:v>
                </c:pt>
                <c:pt idx="18178">
                  <c:v>4832.6925874652497</c:v>
                </c:pt>
                <c:pt idx="18179">
                  <c:v>5301.17477584687</c:v>
                </c:pt>
                <c:pt idx="18180">
                  <c:v>5751.9589531123802</c:v>
                </c:pt>
                <c:pt idx="18181">
                  <c:v>6183.1325092649904</c:v>
                </c:pt>
                <c:pt idx="18182">
                  <c:v>6590.1771418615099</c:v>
                </c:pt>
                <c:pt idx="18183">
                  <c:v>6982.16850718358</c:v>
                </c:pt>
                <c:pt idx="18184">
                  <c:v>7348.6550857696602</c:v>
                </c:pt>
                <c:pt idx="18185">
                  <c:v>7693.5175473167801</c:v>
                </c:pt>
                <c:pt idx="18186">
                  <c:v>8025.8859891888496</c:v>
                </c:pt>
                <c:pt idx="18187">
                  <c:v>8344.3020797410209</c:v>
                </c:pt>
                <c:pt idx="18188">
                  <c:v>8631.1964388058004</c:v>
                </c:pt>
                <c:pt idx="18189">
                  <c:v>8852.6057970405509</c:v>
                </c:pt>
                <c:pt idx="18190">
                  <c:v>9011.7097955868303</c:v>
                </c:pt>
                <c:pt idx="18191">
                  <c:v>9153.7414463060504</c:v>
                </c:pt>
                <c:pt idx="18192">
                  <c:v>9340.8808169953099</c:v>
                </c:pt>
                <c:pt idx="18193">
                  <c:v>9524.6484400535501</c:v>
                </c:pt>
                <c:pt idx="18194">
                  <c:v>9641.5777964556401</c:v>
                </c:pt>
                <c:pt idx="18195">
                  <c:v>9737.8302758185</c:v>
                </c:pt>
                <c:pt idx="18196">
                  <c:v>9771.3046067914001</c:v>
                </c:pt>
                <c:pt idx="18197">
                  <c:v>9730.5924658293297</c:v>
                </c:pt>
                <c:pt idx="18198">
                  <c:v>9686.2340588561401</c:v>
                </c:pt>
                <c:pt idx="18199">
                  <c:v>9643.4686056553292</c:v>
                </c:pt>
                <c:pt idx="18200">
                  <c:v>9585.6373040909402</c:v>
                </c:pt>
                <c:pt idx="18201">
                  <c:v>9481.3366309317498</c:v>
                </c:pt>
                <c:pt idx="18202">
                  <c:v>9291.9394933434105</c:v>
                </c:pt>
                <c:pt idx="18203">
                  <c:v>9147.0012275871504</c:v>
                </c:pt>
                <c:pt idx="18204">
                  <c:v>9053.0936504521796</c:v>
                </c:pt>
                <c:pt idx="18205">
                  <c:v>8872.6336338562396</c:v>
                </c:pt>
                <c:pt idx="18206">
                  <c:v>8672.9367571355597</c:v>
                </c:pt>
                <c:pt idx="18207">
                  <c:v>8452.4512760595699</c:v>
                </c:pt>
                <c:pt idx="18208">
                  <c:v>8185.0694063320198</c:v>
                </c:pt>
                <c:pt idx="18209">
                  <c:v>7882.7965006507502</c:v>
                </c:pt>
                <c:pt idx="18210">
                  <c:v>7487.7756159187902</c:v>
                </c:pt>
                <c:pt idx="18211">
                  <c:v>7065.7404319282696</c:v>
                </c:pt>
                <c:pt idx="18212">
                  <c:v>6703.9930462280099</c:v>
                </c:pt>
                <c:pt idx="18213">
                  <c:v>6368.6582547540502</c:v>
                </c:pt>
                <c:pt idx="18214">
                  <c:v>5994.69301431434</c:v>
                </c:pt>
                <c:pt idx="18215">
                  <c:v>5573.6457729671001</c:v>
                </c:pt>
                <c:pt idx="18216">
                  <c:v>5172.6622556901202</c:v>
                </c:pt>
                <c:pt idx="18217">
                  <c:v>4763.46115477886</c:v>
                </c:pt>
                <c:pt idx="18218">
                  <c:v>4308.7449181890597</c:v>
                </c:pt>
                <c:pt idx="18219">
                  <c:v>3792.8799421630802</c:v>
                </c:pt>
                <c:pt idx="18220">
                  <c:v>3239.0996656802299</c:v>
                </c:pt>
                <c:pt idx="18221">
                  <c:v>2778.3995248936199</c:v>
                </c:pt>
                <c:pt idx="18222">
                  <c:v>2359.9621391569599</c:v>
                </c:pt>
                <c:pt idx="18223">
                  <c:v>1871.78250001059</c:v>
                </c:pt>
                <c:pt idx="18224">
                  <c:v>1397.83542595633</c:v>
                </c:pt>
                <c:pt idx="18225">
                  <c:v>880.148128777951</c:v>
                </c:pt>
                <c:pt idx="18226">
                  <c:v>334.32355529954401</c:v>
                </c:pt>
                <c:pt idx="18227">
                  <c:v>-187.073207854554</c:v>
                </c:pt>
                <c:pt idx="18228">
                  <c:v>-737.58912536700905</c:v>
                </c:pt>
                <c:pt idx="18229">
                  <c:v>-1272.34050886</c:v>
                </c:pt>
                <c:pt idx="18230">
                  <c:v>-1776.1478975940699</c:v>
                </c:pt>
                <c:pt idx="18231">
                  <c:v>-2289.4998938076101</c:v>
                </c:pt>
                <c:pt idx="18232">
                  <c:v>-2837.7924112005198</c:v>
                </c:pt>
                <c:pt idx="18233">
                  <c:v>-3330.1104665319599</c:v>
                </c:pt>
                <c:pt idx="18234">
                  <c:v>-3730.3945376028901</c:v>
                </c:pt>
                <c:pt idx="18235">
                  <c:v>-4147.6525431908103</c:v>
                </c:pt>
                <c:pt idx="18236">
                  <c:v>-4619.4207316860002</c:v>
                </c:pt>
                <c:pt idx="18237">
                  <c:v>-5146.2469410370404</c:v>
                </c:pt>
                <c:pt idx="18238">
                  <c:v>-5665.0798426503197</c:v>
                </c:pt>
                <c:pt idx="18239">
                  <c:v>-6137.9140669458002</c:v>
                </c:pt>
                <c:pt idx="18240">
                  <c:v>-6587.2406550144897</c:v>
                </c:pt>
                <c:pt idx="18241">
                  <c:v>-7012.0028300127797</c:v>
                </c:pt>
                <c:pt idx="18242">
                  <c:v>-7404.5626004477999</c:v>
                </c:pt>
                <c:pt idx="18243">
                  <c:v>-7799.3079653001296</c:v>
                </c:pt>
                <c:pt idx="18244">
                  <c:v>-8172.9384157958702</c:v>
                </c:pt>
                <c:pt idx="18245">
                  <c:v>-8504.1409430281692</c:v>
                </c:pt>
                <c:pt idx="18246">
                  <c:v>-8819.0148748226602</c:v>
                </c:pt>
                <c:pt idx="18247">
                  <c:v>-9156.2024550375299</c:v>
                </c:pt>
                <c:pt idx="18248">
                  <c:v>-9510.0667868096207</c:v>
                </c:pt>
                <c:pt idx="18249">
                  <c:v>-9824.8766576971702</c:v>
                </c:pt>
                <c:pt idx="18250">
                  <c:v>-10088.580338251901</c:v>
                </c:pt>
                <c:pt idx="18251">
                  <c:v>-10321.489198012299</c:v>
                </c:pt>
                <c:pt idx="18252">
                  <c:v>-10542.532547018</c:v>
                </c:pt>
                <c:pt idx="18253">
                  <c:v>-10736.4202584329</c:v>
                </c:pt>
                <c:pt idx="18254">
                  <c:v>-10883.1923623651</c:v>
                </c:pt>
                <c:pt idx="18255">
                  <c:v>-11018.1281278029</c:v>
                </c:pt>
                <c:pt idx="18256">
                  <c:v>-11179.371852930501</c:v>
                </c:pt>
                <c:pt idx="18257">
                  <c:v>-11338.1769782343</c:v>
                </c:pt>
                <c:pt idx="18258">
                  <c:v>-11461.0979347149</c:v>
                </c:pt>
                <c:pt idx="18259">
                  <c:v>-11559.952802603601</c:v>
                </c:pt>
                <c:pt idx="18260">
                  <c:v>-11651.8464652685</c:v>
                </c:pt>
                <c:pt idx="18261">
                  <c:v>-11719.1712560216</c:v>
                </c:pt>
                <c:pt idx="18262">
                  <c:v>-11777.3032822065</c:v>
                </c:pt>
                <c:pt idx="18263">
                  <c:v>-11806.7496889257</c:v>
                </c:pt>
                <c:pt idx="18264">
                  <c:v>-11805.040235701201</c:v>
                </c:pt>
                <c:pt idx="18265">
                  <c:v>-11820.5728012415</c:v>
                </c:pt>
                <c:pt idx="18266">
                  <c:v>-11769.891651493301</c:v>
                </c:pt>
                <c:pt idx="18267">
                  <c:v>-11646.2452977309</c:v>
                </c:pt>
                <c:pt idx="18268">
                  <c:v>-11528.366116470101</c:v>
                </c:pt>
                <c:pt idx="18269">
                  <c:v>-11410.396739170599</c:v>
                </c:pt>
                <c:pt idx="18270">
                  <c:v>-11298.533692703601</c:v>
                </c:pt>
                <c:pt idx="18271">
                  <c:v>-11186.0777685748</c:v>
                </c:pt>
                <c:pt idx="18272">
                  <c:v>-11067.553366431701</c:v>
                </c:pt>
                <c:pt idx="18273">
                  <c:v>-10949.7891582597</c:v>
                </c:pt>
                <c:pt idx="18274">
                  <c:v>-10807.3856720067</c:v>
                </c:pt>
                <c:pt idx="18275">
                  <c:v>-10621.1142579814</c:v>
                </c:pt>
                <c:pt idx="18276">
                  <c:v>-10410.8767034142</c:v>
                </c:pt>
                <c:pt idx="18277">
                  <c:v>-10213.127467869401</c:v>
                </c:pt>
                <c:pt idx="18278">
                  <c:v>-10038.0093246255</c:v>
                </c:pt>
                <c:pt idx="18279">
                  <c:v>-9845.39911213097</c:v>
                </c:pt>
                <c:pt idx="18280">
                  <c:v>-9626.5237613903901</c:v>
                </c:pt>
                <c:pt idx="18281">
                  <c:v>-9397.8115711229893</c:v>
                </c:pt>
                <c:pt idx="18282">
                  <c:v>-9162.1762860233393</c:v>
                </c:pt>
                <c:pt idx="18283">
                  <c:v>-8912.2712103193699</c:v>
                </c:pt>
                <c:pt idx="18284">
                  <c:v>-8659.9260594375792</c:v>
                </c:pt>
                <c:pt idx="18285">
                  <c:v>-8410.5866258677597</c:v>
                </c:pt>
                <c:pt idx="18286">
                  <c:v>-8163.0923216885003</c:v>
                </c:pt>
                <c:pt idx="18287">
                  <c:v>-7916.3182052272596</c:v>
                </c:pt>
                <c:pt idx="18288">
                  <c:v>-7693.7844157660502</c:v>
                </c:pt>
                <c:pt idx="18289">
                  <c:v>-7477.9274189472399</c:v>
                </c:pt>
                <c:pt idx="18290">
                  <c:v>-7228.5882099541504</c:v>
                </c:pt>
                <c:pt idx="18291">
                  <c:v>-6950.03278514678</c:v>
                </c:pt>
                <c:pt idx="18292">
                  <c:v>-6719.0325496862297</c:v>
                </c:pt>
                <c:pt idx="18293">
                  <c:v>-6505.42674263141</c:v>
                </c:pt>
                <c:pt idx="18294">
                  <c:v>-6228.0955147445602</c:v>
                </c:pt>
                <c:pt idx="18295">
                  <c:v>-5938.4638355060197</c:v>
                </c:pt>
                <c:pt idx="18296">
                  <c:v>-5708.7315656064002</c:v>
                </c:pt>
                <c:pt idx="18297">
                  <c:v>-5526.4606611604404</c:v>
                </c:pt>
                <c:pt idx="18298">
                  <c:v>-5321.6251119327299</c:v>
                </c:pt>
                <c:pt idx="18299">
                  <c:v>-5091.9936111142597</c:v>
                </c:pt>
                <c:pt idx="18300">
                  <c:v>-4857.6286988252496</c:v>
                </c:pt>
                <c:pt idx="18301">
                  <c:v>-4658.6347146877797</c:v>
                </c:pt>
                <c:pt idx="18302">
                  <c:v>-4494.8631558368197</c:v>
                </c:pt>
                <c:pt idx="18303">
                  <c:v>-4354.7156438972197</c:v>
                </c:pt>
                <c:pt idx="18304">
                  <c:v>-4193.6197925829601</c:v>
                </c:pt>
                <c:pt idx="18305">
                  <c:v>-4007.56911782609</c:v>
                </c:pt>
                <c:pt idx="18306">
                  <c:v>-3821.91654048604</c:v>
                </c:pt>
                <c:pt idx="18307">
                  <c:v>-3647.2932762477699</c:v>
                </c:pt>
                <c:pt idx="18308">
                  <c:v>-3507.1990490632402</c:v>
                </c:pt>
                <c:pt idx="18309">
                  <c:v>-3398.0916646066398</c:v>
                </c:pt>
                <c:pt idx="18310">
                  <c:v>-3316.6486610346901</c:v>
                </c:pt>
                <c:pt idx="18311">
                  <c:v>-3210.5675024973202</c:v>
                </c:pt>
                <c:pt idx="18312">
                  <c:v>-3084.3794731815701</c:v>
                </c:pt>
                <c:pt idx="18313">
                  <c:v>-3001.6650723308999</c:v>
                </c:pt>
                <c:pt idx="18314">
                  <c:v>-2944.9475299013998</c:v>
                </c:pt>
                <c:pt idx="18315">
                  <c:v>-2856.2680831945099</c:v>
                </c:pt>
                <c:pt idx="18316">
                  <c:v>-2736.59090648649</c:v>
                </c:pt>
                <c:pt idx="18317">
                  <c:v>-2638.0600188365602</c:v>
                </c:pt>
                <c:pt idx="18318">
                  <c:v>-2579.50255282846</c:v>
                </c:pt>
                <c:pt idx="18319">
                  <c:v>-2590.2361015091201</c:v>
                </c:pt>
                <c:pt idx="18320">
                  <c:v>-2632.0259818653599</c:v>
                </c:pt>
                <c:pt idx="18321">
                  <c:v>-2644.7653504322702</c:v>
                </c:pt>
                <c:pt idx="18322">
                  <c:v>-2629.9142450914301</c:v>
                </c:pt>
                <c:pt idx="18323">
                  <c:v>-2601.7413819070298</c:v>
                </c:pt>
                <c:pt idx="18324">
                  <c:v>-2566.59064788558</c:v>
                </c:pt>
                <c:pt idx="18325">
                  <c:v>-2553.09141266202</c:v>
                </c:pt>
                <c:pt idx="18326">
                  <c:v>-2565.4114052416398</c:v>
                </c:pt>
                <c:pt idx="18327">
                  <c:v>-2586.7887818361301</c:v>
                </c:pt>
                <c:pt idx="18328">
                  <c:v>-2607.19470118557</c:v>
                </c:pt>
                <c:pt idx="18329">
                  <c:v>-2647.2601820106302</c:v>
                </c:pt>
                <c:pt idx="18330">
                  <c:v>-2714.3997000558402</c:v>
                </c:pt>
                <c:pt idx="18331">
                  <c:v>-2777.4560546941998</c:v>
                </c:pt>
                <c:pt idx="18332">
                  <c:v>-2823.6233010782998</c:v>
                </c:pt>
                <c:pt idx="18333">
                  <c:v>-2860.51154975196</c:v>
                </c:pt>
                <c:pt idx="18334">
                  <c:v>-2916.0091689118699</c:v>
                </c:pt>
                <c:pt idx="18335">
                  <c:v>-2995.35602319502</c:v>
                </c:pt>
                <c:pt idx="18336">
                  <c:v>-3071.4375216374201</c:v>
                </c:pt>
                <c:pt idx="18337">
                  <c:v>-3133.4825021543802</c:v>
                </c:pt>
                <c:pt idx="18338">
                  <c:v>-3169.72689046297</c:v>
                </c:pt>
                <c:pt idx="18339">
                  <c:v>-3198.9871942528298</c:v>
                </c:pt>
                <c:pt idx="18340">
                  <c:v>-3279.9906229744602</c:v>
                </c:pt>
                <c:pt idx="18341">
                  <c:v>-3372.4066166325701</c:v>
                </c:pt>
                <c:pt idx="18342">
                  <c:v>-3435.4379205300102</c:v>
                </c:pt>
                <c:pt idx="18343">
                  <c:v>-3507.7195422455702</c:v>
                </c:pt>
                <c:pt idx="18344">
                  <c:v>-3562.6014617941501</c:v>
                </c:pt>
                <c:pt idx="18345">
                  <c:v>-3577.7945066924199</c:v>
                </c:pt>
                <c:pt idx="18346">
                  <c:v>-3574.8045741487399</c:v>
                </c:pt>
                <c:pt idx="18347">
                  <c:v>-3583.91168496605</c:v>
                </c:pt>
                <c:pt idx="18348">
                  <c:v>-3650.1837143346202</c:v>
                </c:pt>
                <c:pt idx="18349">
                  <c:v>-3755.5699353816999</c:v>
                </c:pt>
                <c:pt idx="18350">
                  <c:v>-3843.4787750537198</c:v>
                </c:pt>
                <c:pt idx="18351">
                  <c:v>-3896.1934235653498</c:v>
                </c:pt>
                <c:pt idx="18352">
                  <c:v>-3894.9534595372002</c:v>
                </c:pt>
                <c:pt idx="18353">
                  <c:v>-3876.8707795946202</c:v>
                </c:pt>
                <c:pt idx="18354">
                  <c:v>-3876.4208238108499</c:v>
                </c:pt>
                <c:pt idx="18355">
                  <c:v>-3875.4963958681101</c:v>
                </c:pt>
                <c:pt idx="18356">
                  <c:v>-3881.7088563652301</c:v>
                </c:pt>
                <c:pt idx="18357">
                  <c:v>-3889.38763410805</c:v>
                </c:pt>
                <c:pt idx="18358">
                  <c:v>-3880.3979304685899</c:v>
                </c:pt>
                <c:pt idx="18359">
                  <c:v>-3850.5888931599502</c:v>
                </c:pt>
                <c:pt idx="18360">
                  <c:v>-3758.76053312153</c:v>
                </c:pt>
                <c:pt idx="18361">
                  <c:v>-3628.2502666155201</c:v>
                </c:pt>
                <c:pt idx="18362">
                  <c:v>-3539.2854980448301</c:v>
                </c:pt>
                <c:pt idx="18363">
                  <c:v>-3515.8919815986501</c:v>
                </c:pt>
                <c:pt idx="18364">
                  <c:v>-3494.8262153108999</c:v>
                </c:pt>
                <c:pt idx="18365">
                  <c:v>-3423.8674098669599</c:v>
                </c:pt>
                <c:pt idx="18366">
                  <c:v>-3339.7886654391</c:v>
                </c:pt>
                <c:pt idx="18367">
                  <c:v>-3242.4164530593998</c:v>
                </c:pt>
                <c:pt idx="18368">
                  <c:v>-3151.2863255029201</c:v>
                </c:pt>
                <c:pt idx="18369">
                  <c:v>-3090.8097584673301</c:v>
                </c:pt>
                <c:pt idx="18370">
                  <c:v>-2977.8362729528399</c:v>
                </c:pt>
                <c:pt idx="18371">
                  <c:v>-2812.0509141378702</c:v>
                </c:pt>
                <c:pt idx="18372">
                  <c:v>-2658.78571385025</c:v>
                </c:pt>
                <c:pt idx="18373">
                  <c:v>-2502.3097561322702</c:v>
                </c:pt>
                <c:pt idx="18374">
                  <c:v>-2340.8589088785402</c:v>
                </c:pt>
                <c:pt idx="18375">
                  <c:v>-2183.7133767037899</c:v>
                </c:pt>
                <c:pt idx="18376">
                  <c:v>-2033.92470555875</c:v>
                </c:pt>
                <c:pt idx="18377">
                  <c:v>-1880.41754960815</c:v>
                </c:pt>
                <c:pt idx="18378">
                  <c:v>-1748.22219557426</c:v>
                </c:pt>
                <c:pt idx="18379">
                  <c:v>-1611.92652933985</c:v>
                </c:pt>
                <c:pt idx="18380">
                  <c:v>-1436.4944207784499</c:v>
                </c:pt>
                <c:pt idx="18381">
                  <c:v>-1227.1741559592599</c:v>
                </c:pt>
                <c:pt idx="18382">
                  <c:v>-996.35424771899397</c:v>
                </c:pt>
                <c:pt idx="18383">
                  <c:v>-784.01896879829906</c:v>
                </c:pt>
                <c:pt idx="18384">
                  <c:v>-591.67918615760902</c:v>
                </c:pt>
                <c:pt idx="18385">
                  <c:v>-404.91349455165602</c:v>
                </c:pt>
                <c:pt idx="18386">
                  <c:v>-218.33112011251399</c:v>
                </c:pt>
                <c:pt idx="18387">
                  <c:v>-24.1980847734748</c:v>
                </c:pt>
                <c:pt idx="18388">
                  <c:v>190.76133909104601</c:v>
                </c:pt>
                <c:pt idx="18389">
                  <c:v>411.13011172978202</c:v>
                </c:pt>
                <c:pt idx="18390">
                  <c:v>620.32696100098894</c:v>
                </c:pt>
                <c:pt idx="18391">
                  <c:v>827.88586439674305</c:v>
                </c:pt>
                <c:pt idx="18392">
                  <c:v>1038.6479045783601</c:v>
                </c:pt>
                <c:pt idx="18393">
                  <c:v>1227.8285727663199</c:v>
                </c:pt>
                <c:pt idx="18394">
                  <c:v>1407.99790211862</c:v>
                </c:pt>
                <c:pt idx="18395">
                  <c:v>1606.4222254577001</c:v>
                </c:pt>
                <c:pt idx="18396">
                  <c:v>1793.8206412433501</c:v>
                </c:pt>
                <c:pt idx="18397">
                  <c:v>1992.0295475256401</c:v>
                </c:pt>
                <c:pt idx="18398">
                  <c:v>2219.1207455057502</c:v>
                </c:pt>
                <c:pt idx="18399">
                  <c:v>2445.6217368784701</c:v>
                </c:pt>
                <c:pt idx="18400">
                  <c:v>2674.6035913959099</c:v>
                </c:pt>
                <c:pt idx="18401">
                  <c:v>2880.91023424473</c:v>
                </c:pt>
                <c:pt idx="18402">
                  <c:v>3055.7477155026099</c:v>
                </c:pt>
                <c:pt idx="18403">
                  <c:v>3221.0239465637801</c:v>
                </c:pt>
                <c:pt idx="18404">
                  <c:v>3417.4694106156398</c:v>
                </c:pt>
                <c:pt idx="18405">
                  <c:v>3638.4509041932902</c:v>
                </c:pt>
                <c:pt idx="18406">
                  <c:v>3840.2035218831502</c:v>
                </c:pt>
                <c:pt idx="18407">
                  <c:v>4078.4109239056402</c:v>
                </c:pt>
                <c:pt idx="18408">
                  <c:v>4318.0289884501899</c:v>
                </c:pt>
                <c:pt idx="18409">
                  <c:v>4486.2225709202503</c:v>
                </c:pt>
                <c:pt idx="18410">
                  <c:v>4611.8377650311304</c:v>
                </c:pt>
                <c:pt idx="18411">
                  <c:v>4738.4034353219404</c:v>
                </c:pt>
                <c:pt idx="18412">
                  <c:v>4883.93030841162</c:v>
                </c:pt>
                <c:pt idx="18413">
                  <c:v>5041.5824847008298</c:v>
                </c:pt>
                <c:pt idx="18414">
                  <c:v>5213.4309778550696</c:v>
                </c:pt>
                <c:pt idx="18415">
                  <c:v>5384.6385151997601</c:v>
                </c:pt>
                <c:pt idx="18416">
                  <c:v>5533.81747833384</c:v>
                </c:pt>
                <c:pt idx="18417">
                  <c:v>5673.5609323029503</c:v>
                </c:pt>
                <c:pt idx="18418">
                  <c:v>5820.28713253367</c:v>
                </c:pt>
                <c:pt idx="18419">
                  <c:v>5985.8890651247802</c:v>
                </c:pt>
                <c:pt idx="18420">
                  <c:v>6158.0948404328901</c:v>
                </c:pt>
                <c:pt idx="18421">
                  <c:v>6316.2899802088104</c:v>
                </c:pt>
                <c:pt idx="18422">
                  <c:v>6424.3707645158102</c:v>
                </c:pt>
                <c:pt idx="18423">
                  <c:v>6497.5375689091197</c:v>
                </c:pt>
                <c:pt idx="18424">
                  <c:v>6586.5841640488497</c:v>
                </c:pt>
                <c:pt idx="18425">
                  <c:v>6682.4304633178499</c:v>
                </c:pt>
                <c:pt idx="18426">
                  <c:v>6784.5843471838698</c:v>
                </c:pt>
                <c:pt idx="18427">
                  <c:v>6892.0107793145198</c:v>
                </c:pt>
                <c:pt idx="18428">
                  <c:v>6999.1738611036099</c:v>
                </c:pt>
                <c:pt idx="18429">
                  <c:v>7097.99431740006</c:v>
                </c:pt>
                <c:pt idx="18430">
                  <c:v>7185.0969140917496</c:v>
                </c:pt>
                <c:pt idx="18431">
                  <c:v>7265.7062945989301</c:v>
                </c:pt>
                <c:pt idx="18432">
                  <c:v>7348.1688171163296</c:v>
                </c:pt>
                <c:pt idx="18433">
                  <c:v>7442.2211670634697</c:v>
                </c:pt>
                <c:pt idx="18434">
                  <c:v>7520.3771753757201</c:v>
                </c:pt>
                <c:pt idx="18435">
                  <c:v>7585.5967328228999</c:v>
                </c:pt>
                <c:pt idx="18436">
                  <c:v>7671.4826101739</c:v>
                </c:pt>
                <c:pt idx="18437">
                  <c:v>7746.4068102177898</c:v>
                </c:pt>
                <c:pt idx="18438">
                  <c:v>7806.9634262492</c:v>
                </c:pt>
                <c:pt idx="18439">
                  <c:v>7864.1031742492396</c:v>
                </c:pt>
                <c:pt idx="18440">
                  <c:v>7901.5706059929298</c:v>
                </c:pt>
                <c:pt idx="18441">
                  <c:v>7951.2356252871296</c:v>
                </c:pt>
                <c:pt idx="18442">
                  <c:v>8013.0186446707503</c:v>
                </c:pt>
                <c:pt idx="18443">
                  <c:v>8055.1912745339096</c:v>
                </c:pt>
                <c:pt idx="18444">
                  <c:v>8083.06289831699</c:v>
                </c:pt>
                <c:pt idx="18445">
                  <c:v>8103.9134372234503</c:v>
                </c:pt>
                <c:pt idx="18446">
                  <c:v>8141.0112929709103</c:v>
                </c:pt>
                <c:pt idx="18447">
                  <c:v>8192.0491440804508</c:v>
                </c:pt>
                <c:pt idx="18448">
                  <c:v>8233.8160604142795</c:v>
                </c:pt>
                <c:pt idx="18449">
                  <c:v>8275.48866089066</c:v>
                </c:pt>
                <c:pt idx="18450">
                  <c:v>8328.5564463975006</c:v>
                </c:pt>
                <c:pt idx="18451">
                  <c:v>8382.3631052660403</c:v>
                </c:pt>
                <c:pt idx="18452">
                  <c:v>8465.0083783131995</c:v>
                </c:pt>
                <c:pt idx="18453">
                  <c:v>8564.7448838642795</c:v>
                </c:pt>
                <c:pt idx="18454">
                  <c:v>8628.2488362563709</c:v>
                </c:pt>
                <c:pt idx="18455">
                  <c:v>8637.1967086677705</c:v>
                </c:pt>
                <c:pt idx="18456">
                  <c:v>8612.6128642181902</c:v>
                </c:pt>
                <c:pt idx="18457">
                  <c:v>8625.38670521721</c:v>
                </c:pt>
                <c:pt idx="18458">
                  <c:v>8685.0654816078695</c:v>
                </c:pt>
                <c:pt idx="18459">
                  <c:v>8751.8856284458507</c:v>
                </c:pt>
                <c:pt idx="18460">
                  <c:v>8800.0042285228501</c:v>
                </c:pt>
                <c:pt idx="18461">
                  <c:v>8835.1449068546608</c:v>
                </c:pt>
                <c:pt idx="18462">
                  <c:v>8880.3949511183</c:v>
                </c:pt>
                <c:pt idx="18463">
                  <c:v>8918.1931322825094</c:v>
                </c:pt>
                <c:pt idx="18464">
                  <c:v>8974.8782156647794</c:v>
                </c:pt>
                <c:pt idx="18465">
                  <c:v>9059.3355157484602</c:v>
                </c:pt>
                <c:pt idx="18466">
                  <c:v>9146.6706289583908</c:v>
                </c:pt>
                <c:pt idx="18467">
                  <c:v>9221.8691092027493</c:v>
                </c:pt>
                <c:pt idx="18468">
                  <c:v>9259.5958578270693</c:v>
                </c:pt>
                <c:pt idx="18469">
                  <c:v>9272.6409100464898</c:v>
                </c:pt>
                <c:pt idx="18470">
                  <c:v>9281.4303814708092</c:v>
                </c:pt>
                <c:pt idx="18471">
                  <c:v>9312.2997489196096</c:v>
                </c:pt>
                <c:pt idx="18472">
                  <c:v>9382.26208894706</c:v>
                </c:pt>
                <c:pt idx="18473">
                  <c:v>9464.2940340426394</c:v>
                </c:pt>
                <c:pt idx="18474">
                  <c:v>9566.4326798583406</c:v>
                </c:pt>
                <c:pt idx="18475">
                  <c:v>9661.8854275211197</c:v>
                </c:pt>
                <c:pt idx="18476">
                  <c:v>9709.4277251378608</c:v>
                </c:pt>
                <c:pt idx="18477">
                  <c:v>9728.5868611518799</c:v>
                </c:pt>
                <c:pt idx="18478">
                  <c:v>9730.7588510025598</c:v>
                </c:pt>
                <c:pt idx="18479">
                  <c:v>9751.8382495538499</c:v>
                </c:pt>
                <c:pt idx="18480">
                  <c:v>9799.6781321372291</c:v>
                </c:pt>
                <c:pt idx="18481">
                  <c:v>9837.5164222607691</c:v>
                </c:pt>
                <c:pt idx="18482">
                  <c:v>9888.65605415342</c:v>
                </c:pt>
                <c:pt idx="18483">
                  <c:v>9975.0520584705991</c:v>
                </c:pt>
                <c:pt idx="18484">
                  <c:v>10069.1590479074</c:v>
                </c:pt>
                <c:pt idx="18485">
                  <c:v>10120.166001510999</c:v>
                </c:pt>
                <c:pt idx="18486">
                  <c:v>10153.419668817</c:v>
                </c:pt>
                <c:pt idx="18487">
                  <c:v>10190.656221241299</c:v>
                </c:pt>
                <c:pt idx="18488">
                  <c:v>10203.1200519832</c:v>
                </c:pt>
                <c:pt idx="18489">
                  <c:v>10172.5018360616</c:v>
                </c:pt>
                <c:pt idx="18490">
                  <c:v>10181.875013532301</c:v>
                </c:pt>
                <c:pt idx="18491">
                  <c:v>10267.126641680899</c:v>
                </c:pt>
                <c:pt idx="18492">
                  <c:v>10349.512133231799</c:v>
                </c:pt>
                <c:pt idx="18493">
                  <c:v>10382.2894262234</c:v>
                </c:pt>
                <c:pt idx="18494">
                  <c:v>10348.445881238</c:v>
                </c:pt>
                <c:pt idx="18495">
                  <c:v>10322.471439516999</c:v>
                </c:pt>
                <c:pt idx="18496">
                  <c:v>10334.8459386087</c:v>
                </c:pt>
                <c:pt idx="18497">
                  <c:v>10376.6656760719</c:v>
                </c:pt>
                <c:pt idx="18498">
                  <c:v>10377.8384391289</c:v>
                </c:pt>
                <c:pt idx="18499">
                  <c:v>10317.707051428901</c:v>
                </c:pt>
                <c:pt idx="18500">
                  <c:v>10253.974352540999</c:v>
                </c:pt>
                <c:pt idx="18501">
                  <c:v>10230.557403590499</c:v>
                </c:pt>
                <c:pt idx="18502">
                  <c:v>10234.640288642</c:v>
                </c:pt>
                <c:pt idx="18503">
                  <c:v>10216.8681626366</c:v>
                </c:pt>
                <c:pt idx="18504">
                  <c:v>10191.5763065558</c:v>
                </c:pt>
                <c:pt idx="18505">
                  <c:v>10146.682669043699</c:v>
                </c:pt>
                <c:pt idx="18506">
                  <c:v>10079.1391133056</c:v>
                </c:pt>
                <c:pt idx="18507">
                  <c:v>10005.852045981301</c:v>
                </c:pt>
                <c:pt idx="18508">
                  <c:v>9954.0182315056009</c:v>
                </c:pt>
                <c:pt idx="18509">
                  <c:v>9909.1968373682594</c:v>
                </c:pt>
                <c:pt idx="18510">
                  <c:v>9841.6532450961695</c:v>
                </c:pt>
                <c:pt idx="18511">
                  <c:v>9783.9917401668208</c:v>
                </c:pt>
                <c:pt idx="18512">
                  <c:v>9714.7238059812098</c:v>
                </c:pt>
                <c:pt idx="18513">
                  <c:v>9609.1086238175903</c:v>
                </c:pt>
                <c:pt idx="18514">
                  <c:v>9489.3437604834708</c:v>
                </c:pt>
                <c:pt idx="18515">
                  <c:v>9370.5825593784302</c:v>
                </c:pt>
                <c:pt idx="18516">
                  <c:v>9301.89128865356</c:v>
                </c:pt>
                <c:pt idx="18517">
                  <c:v>9262.5852044731</c:v>
                </c:pt>
                <c:pt idx="18518">
                  <c:v>9196.5287601832497</c:v>
                </c:pt>
                <c:pt idx="18519">
                  <c:v>9067.3867872684496</c:v>
                </c:pt>
                <c:pt idx="18520">
                  <c:v>8914.3142553634698</c:v>
                </c:pt>
                <c:pt idx="18521">
                  <c:v>8785.3677185572797</c:v>
                </c:pt>
                <c:pt idx="18522">
                  <c:v>8634.4990368114104</c:v>
                </c:pt>
                <c:pt idx="18523">
                  <c:v>8470.6199224534703</c:v>
                </c:pt>
                <c:pt idx="18524">
                  <c:v>8319.7237018254691</c:v>
                </c:pt>
                <c:pt idx="18525">
                  <c:v>8182.1004908839996</c:v>
                </c:pt>
                <c:pt idx="18526">
                  <c:v>8035.0032937653204</c:v>
                </c:pt>
                <c:pt idx="18527">
                  <c:v>7883.5025252773903</c:v>
                </c:pt>
                <c:pt idx="18528">
                  <c:v>7740.2143325514098</c:v>
                </c:pt>
                <c:pt idx="18529">
                  <c:v>7603.9527574187296</c:v>
                </c:pt>
                <c:pt idx="18530">
                  <c:v>7468.4764390134096</c:v>
                </c:pt>
                <c:pt idx="18531">
                  <c:v>7298.0113001883301</c:v>
                </c:pt>
                <c:pt idx="18532">
                  <c:v>7096.84471938569</c:v>
                </c:pt>
                <c:pt idx="18533">
                  <c:v>6898.7766778803898</c:v>
                </c:pt>
                <c:pt idx="18534">
                  <c:v>6737.3574565784802</c:v>
                </c:pt>
                <c:pt idx="18535">
                  <c:v>6599.62365262818</c:v>
                </c:pt>
                <c:pt idx="18536">
                  <c:v>6445.3811939859197</c:v>
                </c:pt>
                <c:pt idx="18537">
                  <c:v>6307.3641470039202</c:v>
                </c:pt>
                <c:pt idx="18538">
                  <c:v>6164.2428536407697</c:v>
                </c:pt>
                <c:pt idx="18539">
                  <c:v>5968.2144980637904</c:v>
                </c:pt>
                <c:pt idx="18540">
                  <c:v>5741.0702094384296</c:v>
                </c:pt>
                <c:pt idx="18541">
                  <c:v>5523.75989946767</c:v>
                </c:pt>
                <c:pt idx="18542">
                  <c:v>5329.8473063272804</c:v>
                </c:pt>
                <c:pt idx="18543">
                  <c:v>5145.5999833905398</c:v>
                </c:pt>
                <c:pt idx="18544">
                  <c:v>4950.9404384373502</c:v>
                </c:pt>
                <c:pt idx="18545">
                  <c:v>4754.7192935931598</c:v>
                </c:pt>
                <c:pt idx="18546">
                  <c:v>4562.2660103020098</c:v>
                </c:pt>
                <c:pt idx="18547">
                  <c:v>4371.88339241022</c:v>
                </c:pt>
                <c:pt idx="18548">
                  <c:v>4181.4162033499597</c:v>
                </c:pt>
                <c:pt idx="18549">
                  <c:v>3991.3234723467499</c:v>
                </c:pt>
                <c:pt idx="18550">
                  <c:v>3810.65484696864</c:v>
                </c:pt>
                <c:pt idx="18551">
                  <c:v>3640.8274427565598</c:v>
                </c:pt>
                <c:pt idx="18552">
                  <c:v>3479.5629752068699</c:v>
                </c:pt>
                <c:pt idx="18553">
                  <c:v>3312.8903522631699</c:v>
                </c:pt>
                <c:pt idx="18554">
                  <c:v>3112.6038009408599</c:v>
                </c:pt>
                <c:pt idx="18555">
                  <c:v>2882.24198076519</c:v>
                </c:pt>
                <c:pt idx="18556">
                  <c:v>2664.9464579792898</c:v>
                </c:pt>
                <c:pt idx="18557">
                  <c:v>2475.8429679360402</c:v>
                </c:pt>
                <c:pt idx="18558">
                  <c:v>2299.0505327206001</c:v>
                </c:pt>
                <c:pt idx="18559">
                  <c:v>2135.4064162948198</c:v>
                </c:pt>
                <c:pt idx="18560">
                  <c:v>1999.3269320632401</c:v>
                </c:pt>
                <c:pt idx="18561">
                  <c:v>1857.4107280635101</c:v>
                </c:pt>
                <c:pt idx="18562">
                  <c:v>1688.7935505274299</c:v>
                </c:pt>
                <c:pt idx="18563">
                  <c:v>1533.4661222196801</c:v>
                </c:pt>
                <c:pt idx="18564">
                  <c:v>1372.2717219226899</c:v>
                </c:pt>
                <c:pt idx="18565">
                  <c:v>1197.4177468109599</c:v>
                </c:pt>
                <c:pt idx="18566">
                  <c:v>1025.0791564946501</c:v>
                </c:pt>
                <c:pt idx="18567">
                  <c:v>845.70258002787398</c:v>
                </c:pt>
                <c:pt idx="18568">
                  <c:v>672.33395817563098</c:v>
                </c:pt>
                <c:pt idx="18569">
                  <c:v>525.27308992165604</c:v>
                </c:pt>
                <c:pt idx="18570">
                  <c:v>394.912731702256</c:v>
                </c:pt>
                <c:pt idx="18571">
                  <c:v>319.772915772739</c:v>
                </c:pt>
                <c:pt idx="18572">
                  <c:v>251.05184810564199</c:v>
                </c:pt>
                <c:pt idx="18573">
                  <c:v>115.303206495873</c:v>
                </c:pt>
                <c:pt idx="18574">
                  <c:v>-48.418210648911497</c:v>
                </c:pt>
                <c:pt idx="18575">
                  <c:v>-157.46112881194799</c:v>
                </c:pt>
                <c:pt idx="18576">
                  <c:v>-232.29145824999901</c:v>
                </c:pt>
                <c:pt idx="18577">
                  <c:v>-349.78785332734901</c:v>
                </c:pt>
                <c:pt idx="18578">
                  <c:v>-501.27002183052798</c:v>
                </c:pt>
                <c:pt idx="18579">
                  <c:v>-647.35711494395002</c:v>
                </c:pt>
                <c:pt idx="18580">
                  <c:v>-752.13342691414198</c:v>
                </c:pt>
                <c:pt idx="18581">
                  <c:v>-847.94345149930996</c:v>
                </c:pt>
                <c:pt idx="18582">
                  <c:v>-939.97715534845804</c:v>
                </c:pt>
                <c:pt idx="18583">
                  <c:v>-1031.45077522561</c:v>
                </c:pt>
                <c:pt idx="18584">
                  <c:v>-1129.4199640730999</c:v>
                </c:pt>
                <c:pt idx="18585">
                  <c:v>-1233.38363000554</c:v>
                </c:pt>
                <c:pt idx="18586">
                  <c:v>-1316.2693811838799</c:v>
                </c:pt>
                <c:pt idx="18587">
                  <c:v>-1380.62969874278</c:v>
                </c:pt>
                <c:pt idx="18588">
                  <c:v>-1456.33750247484</c:v>
                </c:pt>
                <c:pt idx="18589">
                  <c:v>-1549.18754421623</c:v>
                </c:pt>
                <c:pt idx="18590">
                  <c:v>-1645.7774229127001</c:v>
                </c:pt>
                <c:pt idx="18591">
                  <c:v>-1721.1372458783401</c:v>
                </c:pt>
                <c:pt idx="18592">
                  <c:v>-1788.22395796757</c:v>
                </c:pt>
                <c:pt idx="18593">
                  <c:v>-1870.4179613184899</c:v>
                </c:pt>
                <c:pt idx="18594">
                  <c:v>-1952.0246683094899</c:v>
                </c:pt>
                <c:pt idx="18595">
                  <c:v>-2027.19536457808</c:v>
                </c:pt>
                <c:pt idx="18596">
                  <c:v>-2107.7800598941199</c:v>
                </c:pt>
                <c:pt idx="18597">
                  <c:v>-2182.9815049061099</c:v>
                </c:pt>
                <c:pt idx="18598">
                  <c:v>-2252.78056115242</c:v>
                </c:pt>
                <c:pt idx="18599">
                  <c:v>-2317.4273761049699</c:v>
                </c:pt>
                <c:pt idx="18600">
                  <c:v>-2370.3134825014099</c:v>
                </c:pt>
                <c:pt idx="18601">
                  <c:v>-2447.9365554092401</c:v>
                </c:pt>
                <c:pt idx="18602">
                  <c:v>-2561.8249863533201</c:v>
                </c:pt>
                <c:pt idx="18603">
                  <c:v>-2674.4876593730701</c:v>
                </c:pt>
                <c:pt idx="18604">
                  <c:v>-2772.0152447307701</c:v>
                </c:pt>
                <c:pt idx="18605">
                  <c:v>-2838.96639431843</c:v>
                </c:pt>
                <c:pt idx="18606">
                  <c:v>-2893.05184406733</c:v>
                </c:pt>
                <c:pt idx="18607">
                  <c:v>-2966.5202246090898</c:v>
                </c:pt>
                <c:pt idx="18608">
                  <c:v>-3072.6432549361102</c:v>
                </c:pt>
                <c:pt idx="18609">
                  <c:v>-3227.6487673281999</c:v>
                </c:pt>
                <c:pt idx="18610">
                  <c:v>-3369.4919058610599</c:v>
                </c:pt>
                <c:pt idx="18611">
                  <c:v>-3462.9301276962601</c:v>
                </c:pt>
                <c:pt idx="18612">
                  <c:v>-3549.9890065587601</c:v>
                </c:pt>
                <c:pt idx="18613">
                  <c:v>-3650.6905769278101</c:v>
                </c:pt>
                <c:pt idx="18614">
                  <c:v>-3768.31763021709</c:v>
                </c:pt>
                <c:pt idx="18615">
                  <c:v>-3888.7852279015901</c:v>
                </c:pt>
                <c:pt idx="18616">
                  <c:v>-4029.0767661322202</c:v>
                </c:pt>
                <c:pt idx="18617">
                  <c:v>-4178.2287605833098</c:v>
                </c:pt>
                <c:pt idx="18618">
                  <c:v>-4317.3542674083901</c:v>
                </c:pt>
                <c:pt idx="18619">
                  <c:v>-4449.6179741051401</c:v>
                </c:pt>
                <c:pt idx="18620">
                  <c:v>-4591.9594115601103</c:v>
                </c:pt>
                <c:pt idx="18621">
                  <c:v>-4775.8068306802297</c:v>
                </c:pt>
                <c:pt idx="18622">
                  <c:v>-4989.8632187345802</c:v>
                </c:pt>
                <c:pt idx="18623">
                  <c:v>-5186.5629049320296</c:v>
                </c:pt>
                <c:pt idx="18624">
                  <c:v>-5325.5092865363704</c:v>
                </c:pt>
                <c:pt idx="18625">
                  <c:v>-5456.0518615505798</c:v>
                </c:pt>
                <c:pt idx="18626">
                  <c:v>-5620.3405625756805</c:v>
                </c:pt>
                <c:pt idx="18627">
                  <c:v>-5782.4836157639302</c:v>
                </c:pt>
                <c:pt idx="18628">
                  <c:v>-5902.4485641723504</c:v>
                </c:pt>
                <c:pt idx="18629">
                  <c:v>-6010.4348137571396</c:v>
                </c:pt>
                <c:pt idx="18630">
                  <c:v>-6152.5640219950701</c:v>
                </c:pt>
                <c:pt idx="18631">
                  <c:v>-6310.87396482851</c:v>
                </c:pt>
                <c:pt idx="18632">
                  <c:v>-6499.9074249525102</c:v>
                </c:pt>
                <c:pt idx="18633">
                  <c:v>-6745.1145367636</c:v>
                </c:pt>
                <c:pt idx="18634">
                  <c:v>-7057.2390859713296</c:v>
                </c:pt>
                <c:pt idx="18635">
                  <c:v>-7335.2435804897996</c:v>
                </c:pt>
                <c:pt idx="18636">
                  <c:v>-7521.6996027643499</c:v>
                </c:pt>
                <c:pt idx="18637">
                  <c:v>-7692.1045473964296</c:v>
                </c:pt>
                <c:pt idx="18638">
                  <c:v>-7844.83005596577</c:v>
                </c:pt>
                <c:pt idx="18639">
                  <c:v>-7998.1440015035896</c:v>
                </c:pt>
                <c:pt idx="18640">
                  <c:v>-8170.1665794079599</c:v>
                </c:pt>
                <c:pt idx="18641">
                  <c:v>-8344.6599502313402</c:v>
                </c:pt>
                <c:pt idx="18642">
                  <c:v>-8521.3837025676803</c:v>
                </c:pt>
                <c:pt idx="18643">
                  <c:v>-8698.5128660035298</c:v>
                </c:pt>
                <c:pt idx="18644">
                  <c:v>-8877.4714410755405</c:v>
                </c:pt>
                <c:pt idx="18645">
                  <c:v>-9063.0747510680103</c:v>
                </c:pt>
                <c:pt idx="18646">
                  <c:v>-9254.7328331942099</c:v>
                </c:pt>
                <c:pt idx="18647">
                  <c:v>-9454.5270954889493</c:v>
                </c:pt>
                <c:pt idx="18648">
                  <c:v>-9664.3883360982109</c:v>
                </c:pt>
                <c:pt idx="18649">
                  <c:v>-9896.5285146424903</c:v>
                </c:pt>
                <c:pt idx="18650">
                  <c:v>-10081.227937294499</c:v>
                </c:pt>
                <c:pt idx="18651">
                  <c:v>-10213.174305107699</c:v>
                </c:pt>
                <c:pt idx="18652">
                  <c:v>-10366.0477069999</c:v>
                </c:pt>
                <c:pt idx="18653">
                  <c:v>-10532.999341983499</c:v>
                </c:pt>
                <c:pt idx="18654">
                  <c:v>-10719.868079398701</c:v>
                </c:pt>
                <c:pt idx="18655">
                  <c:v>-10903.6586976285</c:v>
                </c:pt>
                <c:pt idx="18656">
                  <c:v>-11068.7655186846</c:v>
                </c:pt>
                <c:pt idx="18657">
                  <c:v>-11190.3942802699</c:v>
                </c:pt>
                <c:pt idx="18658">
                  <c:v>-11322.3354100831</c:v>
                </c:pt>
                <c:pt idx="18659">
                  <c:v>-11517.370079933</c:v>
                </c:pt>
                <c:pt idx="18660">
                  <c:v>-11734.5566154068</c:v>
                </c:pt>
                <c:pt idx="18661">
                  <c:v>-11901.734030206901</c:v>
                </c:pt>
                <c:pt idx="18662">
                  <c:v>-12009.092842908</c:v>
                </c:pt>
                <c:pt idx="18663">
                  <c:v>-12120.0032992979</c:v>
                </c:pt>
                <c:pt idx="18664">
                  <c:v>-12219.7383272438</c:v>
                </c:pt>
                <c:pt idx="18665">
                  <c:v>-12295.6701843552</c:v>
                </c:pt>
                <c:pt idx="18666">
                  <c:v>-12371.1925528464</c:v>
                </c:pt>
                <c:pt idx="18667">
                  <c:v>-12471.968851072799</c:v>
                </c:pt>
                <c:pt idx="18668">
                  <c:v>-12570.6721449628</c:v>
                </c:pt>
                <c:pt idx="18669">
                  <c:v>-12648.8586070081</c:v>
                </c:pt>
                <c:pt idx="18670">
                  <c:v>-12717.172121634099</c:v>
                </c:pt>
                <c:pt idx="18671">
                  <c:v>-12787.228213165599</c:v>
                </c:pt>
                <c:pt idx="18672">
                  <c:v>-12875.794210501601</c:v>
                </c:pt>
                <c:pt idx="18673">
                  <c:v>-12957.160234667101</c:v>
                </c:pt>
                <c:pt idx="18674">
                  <c:v>-13001.5083406379</c:v>
                </c:pt>
                <c:pt idx="18675">
                  <c:v>-13011.6309274906</c:v>
                </c:pt>
                <c:pt idx="18676">
                  <c:v>-13002.034125711099</c:v>
                </c:pt>
                <c:pt idx="18677">
                  <c:v>-13003.988074403</c:v>
                </c:pt>
                <c:pt idx="18678">
                  <c:v>-13008.7898912822</c:v>
                </c:pt>
                <c:pt idx="18679">
                  <c:v>-12990.3144244015</c:v>
                </c:pt>
                <c:pt idx="18680">
                  <c:v>-12948.6413033066</c:v>
                </c:pt>
                <c:pt idx="18681">
                  <c:v>-12898.924580926399</c:v>
                </c:pt>
                <c:pt idx="18682">
                  <c:v>-12835.153070111201</c:v>
                </c:pt>
                <c:pt idx="18683">
                  <c:v>-12752.943254898701</c:v>
                </c:pt>
                <c:pt idx="18684">
                  <c:v>-12669.2540036071</c:v>
                </c:pt>
                <c:pt idx="18685">
                  <c:v>-12596.1725099102</c:v>
                </c:pt>
                <c:pt idx="18686">
                  <c:v>-12523.8619781905</c:v>
                </c:pt>
                <c:pt idx="18687">
                  <c:v>-12426.503875438901</c:v>
                </c:pt>
                <c:pt idx="18688">
                  <c:v>-12303.9858910724</c:v>
                </c:pt>
                <c:pt idx="18689">
                  <c:v>-12178.4096830006</c:v>
                </c:pt>
                <c:pt idx="18690">
                  <c:v>-12037.835175330199</c:v>
                </c:pt>
                <c:pt idx="18691">
                  <c:v>-11891.775272385799</c:v>
                </c:pt>
                <c:pt idx="18692">
                  <c:v>-11760.6293290098</c:v>
                </c:pt>
                <c:pt idx="18693">
                  <c:v>-11646.052268412401</c:v>
                </c:pt>
                <c:pt idx="18694">
                  <c:v>-11506.5581304113</c:v>
                </c:pt>
                <c:pt idx="18695">
                  <c:v>-11325.017426226401</c:v>
                </c:pt>
                <c:pt idx="18696">
                  <c:v>-11119.9019877343</c:v>
                </c:pt>
                <c:pt idx="18697">
                  <c:v>-10882.046154428799</c:v>
                </c:pt>
                <c:pt idx="18698">
                  <c:v>-10616.542387068401</c:v>
                </c:pt>
                <c:pt idx="18699">
                  <c:v>-10380.401185463001</c:v>
                </c:pt>
                <c:pt idx="18700">
                  <c:v>-10187.1521982473</c:v>
                </c:pt>
                <c:pt idx="18701">
                  <c:v>-9996.5316044891606</c:v>
                </c:pt>
                <c:pt idx="18702">
                  <c:v>-9832.5298633290404</c:v>
                </c:pt>
                <c:pt idx="18703">
                  <c:v>-9680.5965516532506</c:v>
                </c:pt>
                <c:pt idx="18704">
                  <c:v>-9485.27477024172</c:v>
                </c:pt>
                <c:pt idx="18705">
                  <c:v>-9160.8309278987199</c:v>
                </c:pt>
                <c:pt idx="18706">
                  <c:v>-8839.3742858470796</c:v>
                </c:pt>
                <c:pt idx="18707">
                  <c:v>-8631.7713665956708</c:v>
                </c:pt>
                <c:pt idx="18708">
                  <c:v>-8431.9349710167207</c:v>
                </c:pt>
                <c:pt idx="18709">
                  <c:v>-8199.3640960944194</c:v>
                </c:pt>
                <c:pt idx="18710">
                  <c:v>-7893.8044164072999</c:v>
                </c:pt>
                <c:pt idx="18711">
                  <c:v>-7559.5121729737302</c:v>
                </c:pt>
                <c:pt idx="18712">
                  <c:v>-7247.1514078168602</c:v>
                </c:pt>
                <c:pt idx="18713">
                  <c:v>-6982.0412704863002</c:v>
                </c:pt>
                <c:pt idx="18714">
                  <c:v>-6755.7101308777001</c:v>
                </c:pt>
                <c:pt idx="18715">
                  <c:v>-6543.0044653344903</c:v>
                </c:pt>
                <c:pt idx="18716">
                  <c:v>-6354.6011276339996</c:v>
                </c:pt>
                <c:pt idx="18717">
                  <c:v>-6142.52754015756</c:v>
                </c:pt>
                <c:pt idx="18718">
                  <c:v>-5857.6444989764996</c:v>
                </c:pt>
                <c:pt idx="18719">
                  <c:v>-5531.5257958255797</c:v>
                </c:pt>
                <c:pt idx="18720">
                  <c:v>-5208.2259499045003</c:v>
                </c:pt>
                <c:pt idx="18721">
                  <c:v>-4956.83587263956</c:v>
                </c:pt>
                <c:pt idx="18722">
                  <c:v>-4757.5354488461799</c:v>
                </c:pt>
                <c:pt idx="18723">
                  <c:v>-4561.9508843145104</c:v>
                </c:pt>
                <c:pt idx="18724">
                  <c:v>-4344.3810255975404</c:v>
                </c:pt>
                <c:pt idx="18725">
                  <c:v>-4074.95536482338</c:v>
                </c:pt>
                <c:pt idx="18726">
                  <c:v>-3786.4524497242501</c:v>
                </c:pt>
                <c:pt idx="18727">
                  <c:v>-3507.8859577076601</c:v>
                </c:pt>
                <c:pt idx="18728">
                  <c:v>-3284.5275389078602</c:v>
                </c:pt>
                <c:pt idx="18729">
                  <c:v>-3119.9466449185402</c:v>
                </c:pt>
                <c:pt idx="18730">
                  <c:v>-2958.4163621140301</c:v>
                </c:pt>
                <c:pt idx="18731">
                  <c:v>-2804.3846416770598</c:v>
                </c:pt>
                <c:pt idx="18732">
                  <c:v>-2611.9485897474101</c:v>
                </c:pt>
                <c:pt idx="18733">
                  <c:v>-2383.9659976439202</c:v>
                </c:pt>
                <c:pt idx="18734">
                  <c:v>-2178.48144416383</c:v>
                </c:pt>
                <c:pt idx="18735">
                  <c:v>-1997.98438328516</c:v>
                </c:pt>
                <c:pt idx="18736">
                  <c:v>-1816.8421543414199</c:v>
                </c:pt>
                <c:pt idx="18737">
                  <c:v>-1623.93048489485</c:v>
                </c:pt>
                <c:pt idx="18738">
                  <c:v>-1453.6888497473601</c:v>
                </c:pt>
                <c:pt idx="18739">
                  <c:v>-1273.6700237428399</c:v>
                </c:pt>
                <c:pt idx="18740">
                  <c:v>-1096.17184314364</c:v>
                </c:pt>
                <c:pt idx="18741">
                  <c:v>-951.90279267260701</c:v>
                </c:pt>
                <c:pt idx="18742">
                  <c:v>-822.48301320050496</c:v>
                </c:pt>
                <c:pt idx="18743">
                  <c:v>-713.21592548010904</c:v>
                </c:pt>
                <c:pt idx="18744">
                  <c:v>-617.45125362824695</c:v>
                </c:pt>
                <c:pt idx="18745">
                  <c:v>-534.21773568091896</c:v>
                </c:pt>
                <c:pt idx="18746">
                  <c:v>-486.59275746183198</c:v>
                </c:pt>
                <c:pt idx="18747">
                  <c:v>-430.71890844124198</c:v>
                </c:pt>
                <c:pt idx="18748">
                  <c:v>-323.44874749067799</c:v>
                </c:pt>
                <c:pt idx="18749">
                  <c:v>-191.860621366278</c:v>
                </c:pt>
                <c:pt idx="18750">
                  <c:v>-79.706956008811105</c:v>
                </c:pt>
                <c:pt idx="18751">
                  <c:v>16.2219404904702</c:v>
                </c:pt>
                <c:pt idx="18752">
                  <c:v>118.10330699532</c:v>
                </c:pt>
                <c:pt idx="18753">
                  <c:v>206.61870344721501</c:v>
                </c:pt>
                <c:pt idx="18754">
                  <c:v>217.61020293845399</c:v>
                </c:pt>
                <c:pt idx="18755">
                  <c:v>205.42625659297499</c:v>
                </c:pt>
                <c:pt idx="18756">
                  <c:v>253.32263571634499</c:v>
                </c:pt>
                <c:pt idx="18757">
                  <c:v>286.11169813094199</c:v>
                </c:pt>
                <c:pt idx="18758">
                  <c:v>293.79639583339099</c:v>
                </c:pt>
                <c:pt idx="18759">
                  <c:v>310.21885516697199</c:v>
                </c:pt>
                <c:pt idx="18760">
                  <c:v>346.000738433219</c:v>
                </c:pt>
                <c:pt idx="18761">
                  <c:v>381.27811685783701</c:v>
                </c:pt>
                <c:pt idx="18762">
                  <c:v>423.55178782277699</c:v>
                </c:pt>
                <c:pt idx="18763">
                  <c:v>463.36078807784702</c:v>
                </c:pt>
                <c:pt idx="18764">
                  <c:v>472.43741089212801</c:v>
                </c:pt>
                <c:pt idx="18765">
                  <c:v>525.80020917965999</c:v>
                </c:pt>
                <c:pt idx="18766">
                  <c:v>557.44493889983403</c:v>
                </c:pt>
                <c:pt idx="18767">
                  <c:v>506.10322441034299</c:v>
                </c:pt>
                <c:pt idx="18768">
                  <c:v>467.33420780702698</c:v>
                </c:pt>
                <c:pt idx="18769">
                  <c:v>445.231926778755</c:v>
                </c:pt>
                <c:pt idx="18770">
                  <c:v>410.04849850503098</c:v>
                </c:pt>
                <c:pt idx="18771">
                  <c:v>342.69284012620602</c:v>
                </c:pt>
                <c:pt idx="18772">
                  <c:v>312.62641975263398</c:v>
                </c:pt>
                <c:pt idx="18773">
                  <c:v>345.10392298975</c:v>
                </c:pt>
                <c:pt idx="18774">
                  <c:v>380.48154016836401</c:v>
                </c:pt>
                <c:pt idx="18775">
                  <c:v>396.73613602354601</c:v>
                </c:pt>
                <c:pt idx="18776">
                  <c:v>449.33390858243303</c:v>
                </c:pt>
                <c:pt idx="18777">
                  <c:v>478.813250683999</c:v>
                </c:pt>
                <c:pt idx="18778">
                  <c:v>447.158976820205</c:v>
                </c:pt>
                <c:pt idx="18779">
                  <c:v>431.29656030824299</c:v>
                </c:pt>
                <c:pt idx="18780">
                  <c:v>411.56916175551902</c:v>
                </c:pt>
                <c:pt idx="18781">
                  <c:v>374.66550683838</c:v>
                </c:pt>
                <c:pt idx="18782">
                  <c:v>344.96269661379898</c:v>
                </c:pt>
                <c:pt idx="18783">
                  <c:v>342.83690094832599</c:v>
                </c:pt>
                <c:pt idx="18784">
                  <c:v>395.83046994985898</c:v>
                </c:pt>
                <c:pt idx="18785">
                  <c:v>464.221353608301</c:v>
                </c:pt>
                <c:pt idx="18786">
                  <c:v>500.83147462390298</c:v>
                </c:pt>
                <c:pt idx="18787">
                  <c:v>528.79999881044705</c:v>
                </c:pt>
                <c:pt idx="18788">
                  <c:v>552.06750385100202</c:v>
                </c:pt>
                <c:pt idx="18789">
                  <c:v>581.16914761622002</c:v>
                </c:pt>
                <c:pt idx="18790">
                  <c:v>617.277880982125</c:v>
                </c:pt>
                <c:pt idx="18791">
                  <c:v>635.33456814614794</c:v>
                </c:pt>
                <c:pt idx="18792">
                  <c:v>658.85847720187905</c:v>
                </c:pt>
                <c:pt idx="18793">
                  <c:v>706.90170536456696</c:v>
                </c:pt>
                <c:pt idx="18794">
                  <c:v>733.36276905939405</c:v>
                </c:pt>
                <c:pt idx="18795">
                  <c:v>801.55214698924101</c:v>
                </c:pt>
                <c:pt idx="18796">
                  <c:v>903.34884447326203</c:v>
                </c:pt>
                <c:pt idx="18797">
                  <c:v>979.61764714068397</c:v>
                </c:pt>
                <c:pt idx="18798">
                  <c:v>1081.38942664264</c:v>
                </c:pt>
                <c:pt idx="18799">
                  <c:v>1188.06376079502</c:v>
                </c:pt>
                <c:pt idx="18800">
                  <c:v>1292.1858397875401</c:v>
                </c:pt>
                <c:pt idx="18801">
                  <c:v>1421.20684917015</c:v>
                </c:pt>
                <c:pt idx="18802">
                  <c:v>1530.4129108114</c:v>
                </c:pt>
                <c:pt idx="18803">
                  <c:v>1625.75246612712</c:v>
                </c:pt>
                <c:pt idx="18804">
                  <c:v>1720.5876278231599</c:v>
                </c:pt>
                <c:pt idx="18805">
                  <c:v>1775.4142521311801</c:v>
                </c:pt>
                <c:pt idx="18806">
                  <c:v>1878.42302009629</c:v>
                </c:pt>
                <c:pt idx="18807">
                  <c:v>2024.73912344513</c:v>
                </c:pt>
                <c:pt idx="18808">
                  <c:v>2130.3802478839002</c:v>
                </c:pt>
                <c:pt idx="18809">
                  <c:v>2226.2226962980599</c:v>
                </c:pt>
                <c:pt idx="18810">
                  <c:v>2388.2523144015599</c:v>
                </c:pt>
                <c:pt idx="18811">
                  <c:v>2589.0908426582</c:v>
                </c:pt>
                <c:pt idx="18812">
                  <c:v>2740.46557215037</c:v>
                </c:pt>
                <c:pt idx="18813">
                  <c:v>2865.0402771979202</c:v>
                </c:pt>
                <c:pt idx="18814">
                  <c:v>3016.2530798995999</c:v>
                </c:pt>
                <c:pt idx="18815">
                  <c:v>3215.64656588765</c:v>
                </c:pt>
                <c:pt idx="18816">
                  <c:v>3406.3954726546699</c:v>
                </c:pt>
                <c:pt idx="18817">
                  <c:v>3542.6534864443202</c:v>
                </c:pt>
                <c:pt idx="18818">
                  <c:v>3669.1160516689902</c:v>
                </c:pt>
                <c:pt idx="18819">
                  <c:v>3835.4156467458301</c:v>
                </c:pt>
                <c:pt idx="18820">
                  <c:v>4001.20089025785</c:v>
                </c:pt>
                <c:pt idx="18821">
                  <c:v>4150.2502573195497</c:v>
                </c:pt>
                <c:pt idx="18822">
                  <c:v>4300.1204033608901</c:v>
                </c:pt>
                <c:pt idx="18823">
                  <c:v>4469.7943988077895</c:v>
                </c:pt>
                <c:pt idx="18824">
                  <c:v>4631.1492988847804</c:v>
                </c:pt>
                <c:pt idx="18825">
                  <c:v>4792.8591238933404</c:v>
                </c:pt>
                <c:pt idx="18826">
                  <c:v>4959.1841815063899</c:v>
                </c:pt>
                <c:pt idx="18827">
                  <c:v>5119.1608539915496</c:v>
                </c:pt>
                <c:pt idx="18828">
                  <c:v>5282.7356856148399</c:v>
                </c:pt>
                <c:pt idx="18829">
                  <c:v>5465.4965670087304</c:v>
                </c:pt>
                <c:pt idx="18830">
                  <c:v>5645.25702095624</c:v>
                </c:pt>
                <c:pt idx="18831">
                  <c:v>5790.9025270177399</c:v>
                </c:pt>
                <c:pt idx="18832">
                  <c:v>5907.5307061071398</c:v>
                </c:pt>
                <c:pt idx="18833">
                  <c:v>6036.9210886824303</c:v>
                </c:pt>
                <c:pt idx="18834">
                  <c:v>6197.6239839474501</c:v>
                </c:pt>
                <c:pt idx="18835">
                  <c:v>6368.9130370560897</c:v>
                </c:pt>
                <c:pt idx="18836">
                  <c:v>6513.8110369510996</c:v>
                </c:pt>
                <c:pt idx="18837">
                  <c:v>6620.7263802962498</c:v>
                </c:pt>
                <c:pt idx="18838">
                  <c:v>6722.3165692539997</c:v>
                </c:pt>
                <c:pt idx="18839">
                  <c:v>6823.2262932930298</c:v>
                </c:pt>
                <c:pt idx="18840">
                  <c:v>6979.50180919993</c:v>
                </c:pt>
                <c:pt idx="18841">
                  <c:v>7158.1393560786501</c:v>
                </c:pt>
                <c:pt idx="18842">
                  <c:v>7283.0758566170498</c:v>
                </c:pt>
                <c:pt idx="18843">
                  <c:v>7414.8176187177796</c:v>
                </c:pt>
                <c:pt idx="18844">
                  <c:v>7560.8098694262399</c:v>
                </c:pt>
                <c:pt idx="18845">
                  <c:v>7661.1690581680105</c:v>
                </c:pt>
                <c:pt idx="18846">
                  <c:v>7698.42260068411</c:v>
                </c:pt>
                <c:pt idx="18847">
                  <c:v>7701.12384441007</c:v>
                </c:pt>
                <c:pt idx="18848">
                  <c:v>7755.3434752558296</c:v>
                </c:pt>
                <c:pt idx="18849">
                  <c:v>7861.8285043414198</c:v>
                </c:pt>
                <c:pt idx="18850">
                  <c:v>7945.2040130206096</c:v>
                </c:pt>
                <c:pt idx="18851">
                  <c:v>8013.59109904245</c:v>
                </c:pt>
                <c:pt idx="18852">
                  <c:v>8087.7415724442999</c:v>
                </c:pt>
                <c:pt idx="18853">
                  <c:v>8158.2749440604202</c:v>
                </c:pt>
                <c:pt idx="18854">
                  <c:v>8231.3830702014893</c:v>
                </c:pt>
                <c:pt idx="18855">
                  <c:v>8293.7453883225808</c:v>
                </c:pt>
                <c:pt idx="18856">
                  <c:v>8312.0301742301999</c:v>
                </c:pt>
                <c:pt idx="18857">
                  <c:v>8275.8479365537096</c:v>
                </c:pt>
                <c:pt idx="18858">
                  <c:v>8271.24199965158</c:v>
                </c:pt>
                <c:pt idx="18859">
                  <c:v>8311.9246447153691</c:v>
                </c:pt>
                <c:pt idx="18860">
                  <c:v>8331.9490254357497</c:v>
                </c:pt>
                <c:pt idx="18861">
                  <c:v>8349.9420302955295</c:v>
                </c:pt>
                <c:pt idx="18862">
                  <c:v>8357.5327316949097</c:v>
                </c:pt>
                <c:pt idx="18863">
                  <c:v>8366.2198595259906</c:v>
                </c:pt>
                <c:pt idx="18864">
                  <c:v>8386.7362367943806</c:v>
                </c:pt>
                <c:pt idx="18865">
                  <c:v>8402.6117278688507</c:v>
                </c:pt>
                <c:pt idx="18866">
                  <c:v>8352.4263765873293</c:v>
                </c:pt>
                <c:pt idx="18867">
                  <c:v>8267.2547376429502</c:v>
                </c:pt>
                <c:pt idx="18868">
                  <c:v>8231.2724534631107</c:v>
                </c:pt>
                <c:pt idx="18869">
                  <c:v>8234.0051192530791</c:v>
                </c:pt>
                <c:pt idx="18870">
                  <c:v>8241.9809634199792</c:v>
                </c:pt>
                <c:pt idx="18871">
                  <c:v>8199.4777865595097</c:v>
                </c:pt>
                <c:pt idx="18872">
                  <c:v>8092.5508708956604</c:v>
                </c:pt>
                <c:pt idx="18873">
                  <c:v>8022.2864971219096</c:v>
                </c:pt>
                <c:pt idx="18874">
                  <c:v>8008.2152817467504</c:v>
                </c:pt>
                <c:pt idx="18875">
                  <c:v>7974.2535135560202</c:v>
                </c:pt>
                <c:pt idx="18876">
                  <c:v>7937.4205102762598</c:v>
                </c:pt>
                <c:pt idx="18877">
                  <c:v>7875.9722682128704</c:v>
                </c:pt>
                <c:pt idx="18878">
                  <c:v>7796.20329763471</c:v>
                </c:pt>
                <c:pt idx="18879">
                  <c:v>7726.8928084710797</c:v>
                </c:pt>
                <c:pt idx="18880">
                  <c:v>7671.8080279731603</c:v>
                </c:pt>
                <c:pt idx="18881">
                  <c:v>7613.7818925704196</c:v>
                </c:pt>
                <c:pt idx="18882">
                  <c:v>7546.1023424753103</c:v>
                </c:pt>
                <c:pt idx="18883">
                  <c:v>7489.6277934862301</c:v>
                </c:pt>
                <c:pt idx="18884">
                  <c:v>7414.6466986696496</c:v>
                </c:pt>
                <c:pt idx="18885">
                  <c:v>7332.1138479821902</c:v>
                </c:pt>
                <c:pt idx="18886">
                  <c:v>7253.6801646397398</c:v>
                </c:pt>
                <c:pt idx="18887">
                  <c:v>7147.7331750472104</c:v>
                </c:pt>
                <c:pt idx="18888">
                  <c:v>7079.0348025700896</c:v>
                </c:pt>
                <c:pt idx="18889">
                  <c:v>7042.36667470886</c:v>
                </c:pt>
                <c:pt idx="18890">
                  <c:v>6976.1844832206198</c:v>
                </c:pt>
                <c:pt idx="18891">
                  <c:v>6887.5550601093801</c:v>
                </c:pt>
                <c:pt idx="18892">
                  <c:v>6787.6890986626904</c:v>
                </c:pt>
                <c:pt idx="18893">
                  <c:v>6707.3372766498796</c:v>
                </c:pt>
                <c:pt idx="18894">
                  <c:v>6640.8545945522201</c:v>
                </c:pt>
                <c:pt idx="18895">
                  <c:v>6560.5451334296904</c:v>
                </c:pt>
                <c:pt idx="18896">
                  <c:v>6461.84803072258</c:v>
                </c:pt>
                <c:pt idx="18897">
                  <c:v>6364.3329214359301</c:v>
                </c:pt>
                <c:pt idx="18898">
                  <c:v>6273.7528863431498</c:v>
                </c:pt>
                <c:pt idx="18899">
                  <c:v>6212.7395696907897</c:v>
                </c:pt>
                <c:pt idx="18900">
                  <c:v>6162.86925368846</c:v>
                </c:pt>
                <c:pt idx="18901">
                  <c:v>6083.7650611929703</c:v>
                </c:pt>
                <c:pt idx="18902">
                  <c:v>5968.5109231984898</c:v>
                </c:pt>
                <c:pt idx="18903">
                  <c:v>5830.1167494405199</c:v>
                </c:pt>
                <c:pt idx="18904">
                  <c:v>5764.5276485209897</c:v>
                </c:pt>
                <c:pt idx="18905">
                  <c:v>5761.8107081296903</c:v>
                </c:pt>
                <c:pt idx="18906">
                  <c:v>5710.4327037318699</c:v>
                </c:pt>
                <c:pt idx="18907">
                  <c:v>5594.0385155947897</c:v>
                </c:pt>
                <c:pt idx="18908">
                  <c:v>5460.4048409707702</c:v>
                </c:pt>
                <c:pt idx="18909">
                  <c:v>5336.8998543081298</c:v>
                </c:pt>
                <c:pt idx="18910">
                  <c:v>5259.6068275882399</c:v>
                </c:pt>
                <c:pt idx="18911">
                  <c:v>5186.2865104493803</c:v>
                </c:pt>
                <c:pt idx="18912">
                  <c:v>5081.6920954711004</c:v>
                </c:pt>
                <c:pt idx="18913">
                  <c:v>5002.0419414951402</c:v>
                </c:pt>
                <c:pt idx="18914">
                  <c:v>4946.3026539362099</c:v>
                </c:pt>
                <c:pt idx="18915">
                  <c:v>4880.4004991565198</c:v>
                </c:pt>
                <c:pt idx="18916">
                  <c:v>4786.6586518475096</c:v>
                </c:pt>
                <c:pt idx="18917">
                  <c:v>4691.33113301092</c:v>
                </c:pt>
                <c:pt idx="18918">
                  <c:v>4581.7328611374496</c:v>
                </c:pt>
                <c:pt idx="18919">
                  <c:v>4459.2475272215097</c:v>
                </c:pt>
                <c:pt idx="18920">
                  <c:v>4346.3685987392901</c:v>
                </c:pt>
                <c:pt idx="18921">
                  <c:v>4262.7940496884703</c:v>
                </c:pt>
                <c:pt idx="18922">
                  <c:v>4179.8442419292496</c:v>
                </c:pt>
                <c:pt idx="18923">
                  <c:v>4079.9462277316602</c:v>
                </c:pt>
                <c:pt idx="18924">
                  <c:v>3987.9744080699002</c:v>
                </c:pt>
                <c:pt idx="18925">
                  <c:v>3877.4705067180798</c:v>
                </c:pt>
                <c:pt idx="18926">
                  <c:v>3763.05449662706</c:v>
                </c:pt>
                <c:pt idx="18927">
                  <c:v>3661.0967417498</c:v>
                </c:pt>
                <c:pt idx="18928">
                  <c:v>3537.0778499163998</c:v>
                </c:pt>
                <c:pt idx="18929">
                  <c:v>3415.5270816647298</c:v>
                </c:pt>
                <c:pt idx="18930">
                  <c:v>3319.2068643162302</c:v>
                </c:pt>
                <c:pt idx="18931">
                  <c:v>3225.73844835712</c:v>
                </c:pt>
                <c:pt idx="18932">
                  <c:v>3121.6417347175702</c:v>
                </c:pt>
                <c:pt idx="18933">
                  <c:v>2975.28004869399</c:v>
                </c:pt>
                <c:pt idx="18934">
                  <c:v>2803.7143167439199</c:v>
                </c:pt>
                <c:pt idx="18935">
                  <c:v>2647.6364229167998</c:v>
                </c:pt>
                <c:pt idx="18936">
                  <c:v>2531.4541006026898</c:v>
                </c:pt>
                <c:pt idx="18937">
                  <c:v>2415.6993503588001</c:v>
                </c:pt>
                <c:pt idx="18938">
                  <c:v>2273.7605635268601</c:v>
                </c:pt>
                <c:pt idx="18939">
                  <c:v>2155.1275150810802</c:v>
                </c:pt>
                <c:pt idx="18940">
                  <c:v>2063.3076074381202</c:v>
                </c:pt>
                <c:pt idx="18941">
                  <c:v>1947.6834044700599</c:v>
                </c:pt>
                <c:pt idx="18942">
                  <c:v>1783.96187048295</c:v>
                </c:pt>
                <c:pt idx="18943">
                  <c:v>1613.5490307115399</c:v>
                </c:pt>
                <c:pt idx="18944">
                  <c:v>1444.0310663724099</c:v>
                </c:pt>
                <c:pt idx="18945">
                  <c:v>1283.45748710321</c:v>
                </c:pt>
                <c:pt idx="18946">
                  <c:v>1125.7679595807299</c:v>
                </c:pt>
                <c:pt idx="18947">
                  <c:v>966.96671605013898</c:v>
                </c:pt>
                <c:pt idx="18948">
                  <c:v>813.32144448187603</c:v>
                </c:pt>
                <c:pt idx="18949">
                  <c:v>651.08948552894799</c:v>
                </c:pt>
                <c:pt idx="18950">
                  <c:v>464.26688516097101</c:v>
                </c:pt>
                <c:pt idx="18951">
                  <c:v>249.655166299879</c:v>
                </c:pt>
                <c:pt idx="18952">
                  <c:v>71.479507058506201</c:v>
                </c:pt>
                <c:pt idx="18953">
                  <c:v>-53.4553778204547</c:v>
                </c:pt>
                <c:pt idx="18954">
                  <c:v>-186.29374972684599</c:v>
                </c:pt>
                <c:pt idx="18955">
                  <c:v>-321.70852109536298</c:v>
                </c:pt>
                <c:pt idx="18956">
                  <c:v>-460.930278903351</c:v>
                </c:pt>
                <c:pt idx="18957">
                  <c:v>-601.52317558663503</c:v>
                </c:pt>
                <c:pt idx="18958">
                  <c:v>-733.57044559182702</c:v>
                </c:pt>
                <c:pt idx="18959">
                  <c:v>-877.63141718673103</c:v>
                </c:pt>
                <c:pt idx="18960">
                  <c:v>-1056.0751438751499</c:v>
                </c:pt>
                <c:pt idx="18961">
                  <c:v>-1248.5279814656101</c:v>
                </c:pt>
                <c:pt idx="18962">
                  <c:v>-1427.93203955525</c:v>
                </c:pt>
                <c:pt idx="18963">
                  <c:v>-1566.70625309556</c:v>
                </c:pt>
                <c:pt idx="18964">
                  <c:v>-1693.60527967908</c:v>
                </c:pt>
                <c:pt idx="18965">
                  <c:v>-1842.0548270275799</c:v>
                </c:pt>
                <c:pt idx="18966">
                  <c:v>-2040.77098283646</c:v>
                </c:pt>
                <c:pt idx="18967">
                  <c:v>-2246.7271380030402</c:v>
                </c:pt>
                <c:pt idx="18968">
                  <c:v>-2394.4282429180098</c:v>
                </c:pt>
                <c:pt idx="18969">
                  <c:v>-2498.8237328666</c:v>
                </c:pt>
                <c:pt idx="18970">
                  <c:v>-2577.8253863798</c:v>
                </c:pt>
                <c:pt idx="18971">
                  <c:v>-2682.26310563978</c:v>
                </c:pt>
                <c:pt idx="18972">
                  <c:v>-2804.2458767504099</c:v>
                </c:pt>
                <c:pt idx="18973">
                  <c:v>-2893.8096679404598</c:v>
                </c:pt>
                <c:pt idx="18974">
                  <c:v>-2960.78794992659</c:v>
                </c:pt>
                <c:pt idx="18975">
                  <c:v>-3061.5983439451602</c:v>
                </c:pt>
                <c:pt idx="18976">
                  <c:v>-3200.41496119766</c:v>
                </c:pt>
                <c:pt idx="18977">
                  <c:v>-3334.18138364377</c:v>
                </c:pt>
                <c:pt idx="18978">
                  <c:v>-3424.7940164506099</c:v>
                </c:pt>
                <c:pt idx="18979">
                  <c:v>-3486.1817661564901</c:v>
                </c:pt>
                <c:pt idx="18980">
                  <c:v>-3556.4959515927499</c:v>
                </c:pt>
                <c:pt idx="18981">
                  <c:v>-3653.0890661091298</c:v>
                </c:pt>
                <c:pt idx="18982">
                  <c:v>-3742.8455629042801</c:v>
                </c:pt>
                <c:pt idx="18983">
                  <c:v>-3790.1058605511398</c:v>
                </c:pt>
                <c:pt idx="18984">
                  <c:v>-3805.55167960366</c:v>
                </c:pt>
                <c:pt idx="18985">
                  <c:v>-3796.4312891048899</c:v>
                </c:pt>
                <c:pt idx="18986">
                  <c:v>-3796.1623939486799</c:v>
                </c:pt>
                <c:pt idx="18987">
                  <c:v>-3809.6260748127202</c:v>
                </c:pt>
                <c:pt idx="18988">
                  <c:v>-3849.42066425126</c:v>
                </c:pt>
                <c:pt idx="18989">
                  <c:v>-3921.1486053620802</c:v>
                </c:pt>
                <c:pt idx="18990">
                  <c:v>-3975.4336751287601</c:v>
                </c:pt>
                <c:pt idx="18991">
                  <c:v>-3998.9429016240201</c:v>
                </c:pt>
                <c:pt idx="18992">
                  <c:v>-3999.7943394785698</c:v>
                </c:pt>
                <c:pt idx="18993">
                  <c:v>-3955.0615313701601</c:v>
                </c:pt>
                <c:pt idx="18994">
                  <c:v>-3885.7117372055</c:v>
                </c:pt>
                <c:pt idx="18995">
                  <c:v>-3825.1923918406401</c:v>
                </c:pt>
                <c:pt idx="18996">
                  <c:v>-3779.5074495098602</c:v>
                </c:pt>
                <c:pt idx="18997">
                  <c:v>-3741.22142907127</c:v>
                </c:pt>
                <c:pt idx="18998">
                  <c:v>-3695.13428666038</c:v>
                </c:pt>
                <c:pt idx="18999">
                  <c:v>-3648.7505242285902</c:v>
                </c:pt>
                <c:pt idx="19000">
                  <c:v>-3602.17841903197</c:v>
                </c:pt>
                <c:pt idx="19001">
                  <c:v>-3550.4843698667601</c:v>
                </c:pt>
                <c:pt idx="19002">
                  <c:v>-3492.1085906427602</c:v>
                </c:pt>
                <c:pt idx="19003">
                  <c:v>-3419.74715281623</c:v>
                </c:pt>
                <c:pt idx="19004">
                  <c:v>-3322.8380626469998</c:v>
                </c:pt>
                <c:pt idx="19005">
                  <c:v>-3214.5101282559499</c:v>
                </c:pt>
                <c:pt idx="19006">
                  <c:v>-3106.0520867607302</c:v>
                </c:pt>
                <c:pt idx="19007">
                  <c:v>-2957.1733201574898</c:v>
                </c:pt>
                <c:pt idx="19008">
                  <c:v>-2821.0352860770499</c:v>
                </c:pt>
                <c:pt idx="19009">
                  <c:v>-2744.0815065871602</c:v>
                </c:pt>
                <c:pt idx="19010">
                  <c:v>-2683.5021852631999</c:v>
                </c:pt>
                <c:pt idx="19011">
                  <c:v>-2611.3636298787901</c:v>
                </c:pt>
                <c:pt idx="19012">
                  <c:v>-2515.1047003739</c:v>
                </c:pt>
                <c:pt idx="19013">
                  <c:v>-2419.1480872328998</c:v>
                </c:pt>
                <c:pt idx="19014">
                  <c:v>-2307.9254688456799</c:v>
                </c:pt>
                <c:pt idx="19015">
                  <c:v>-2180.89403372366</c:v>
                </c:pt>
                <c:pt idx="19016">
                  <c:v>-2049.5422844239502</c:v>
                </c:pt>
                <c:pt idx="19017">
                  <c:v>-1914.9378776727999</c:v>
                </c:pt>
                <c:pt idx="19018">
                  <c:v>-1780.29085294531</c:v>
                </c:pt>
                <c:pt idx="19019">
                  <c:v>-1671.33505947306</c:v>
                </c:pt>
                <c:pt idx="19020">
                  <c:v>-1581.1354837543299</c:v>
                </c:pt>
                <c:pt idx="19021">
                  <c:v>-1475.13853436923</c:v>
                </c:pt>
                <c:pt idx="19022">
                  <c:v>-1353.58852671519</c:v>
                </c:pt>
                <c:pt idx="19023">
                  <c:v>-1238.90760391255</c:v>
                </c:pt>
                <c:pt idx="19024">
                  <c:v>-1151.5429646564501</c:v>
                </c:pt>
                <c:pt idx="19025">
                  <c:v>-1089.0260127741301</c:v>
                </c:pt>
                <c:pt idx="19026">
                  <c:v>-1041.34586071131</c:v>
                </c:pt>
                <c:pt idx="19027">
                  <c:v>-970.06700144987997</c:v>
                </c:pt>
                <c:pt idx="19028">
                  <c:v>-870.865949251188</c:v>
                </c:pt>
                <c:pt idx="19029">
                  <c:v>-758.65912047909796</c:v>
                </c:pt>
                <c:pt idx="19030">
                  <c:v>-662.41560432242295</c:v>
                </c:pt>
                <c:pt idx="19031">
                  <c:v>-603.92764662841296</c:v>
                </c:pt>
                <c:pt idx="19032">
                  <c:v>-560.26572136128095</c:v>
                </c:pt>
                <c:pt idx="19033">
                  <c:v>-518.28884463861903</c:v>
                </c:pt>
                <c:pt idx="19034">
                  <c:v>-455.95126509804402</c:v>
                </c:pt>
                <c:pt idx="19035">
                  <c:v>-388.20158588824103</c:v>
                </c:pt>
                <c:pt idx="19036">
                  <c:v>-336.50278799278101</c:v>
                </c:pt>
                <c:pt idx="19037">
                  <c:v>-308.41206517388702</c:v>
                </c:pt>
                <c:pt idx="19038">
                  <c:v>-301.26180983915498</c:v>
                </c:pt>
                <c:pt idx="19039">
                  <c:v>-299.00484244183599</c:v>
                </c:pt>
                <c:pt idx="19040">
                  <c:v>-303.774213373186</c:v>
                </c:pt>
                <c:pt idx="19041">
                  <c:v>-319.932690237548</c:v>
                </c:pt>
                <c:pt idx="19042">
                  <c:v>-342.122570891051</c:v>
                </c:pt>
                <c:pt idx="19043">
                  <c:v>-363.49459723187402</c:v>
                </c:pt>
                <c:pt idx="19044">
                  <c:v>-372.02044272232899</c:v>
                </c:pt>
                <c:pt idx="19045">
                  <c:v>-386.474403749158</c:v>
                </c:pt>
                <c:pt idx="19046">
                  <c:v>-426.133316346958</c:v>
                </c:pt>
                <c:pt idx="19047">
                  <c:v>-473.71154325875602</c:v>
                </c:pt>
                <c:pt idx="19048">
                  <c:v>-511.261855746957</c:v>
                </c:pt>
                <c:pt idx="19049">
                  <c:v>-547.56053119403498</c:v>
                </c:pt>
                <c:pt idx="19050">
                  <c:v>-600.20612343789901</c:v>
                </c:pt>
                <c:pt idx="19051">
                  <c:v>-655.85869638925999</c:v>
                </c:pt>
                <c:pt idx="19052">
                  <c:v>-734.51045341388499</c:v>
                </c:pt>
                <c:pt idx="19053">
                  <c:v>-840.62559406212199</c:v>
                </c:pt>
                <c:pt idx="19054">
                  <c:v>-950.99515285976599</c:v>
                </c:pt>
                <c:pt idx="19055">
                  <c:v>-1044.1995433080499</c:v>
                </c:pt>
                <c:pt idx="19056">
                  <c:v>-1142.86619639011</c:v>
                </c:pt>
                <c:pt idx="19057">
                  <c:v>-1246.5303096197799</c:v>
                </c:pt>
                <c:pt idx="19058">
                  <c:v>-1319.6393356881899</c:v>
                </c:pt>
                <c:pt idx="19059">
                  <c:v>-1408.4005628165401</c:v>
                </c:pt>
                <c:pt idx="19060">
                  <c:v>-1518.6829910618701</c:v>
                </c:pt>
                <c:pt idx="19061">
                  <c:v>-1620.2182659442201</c:v>
                </c:pt>
                <c:pt idx="19062">
                  <c:v>-1718.84040179721</c:v>
                </c:pt>
                <c:pt idx="19063">
                  <c:v>-1853.77439599791</c:v>
                </c:pt>
                <c:pt idx="19064">
                  <c:v>-2000.5220556501599</c:v>
                </c:pt>
                <c:pt idx="19065">
                  <c:v>-2109.27257920075</c:v>
                </c:pt>
                <c:pt idx="19066">
                  <c:v>-2190.4253383436699</c:v>
                </c:pt>
                <c:pt idx="19067">
                  <c:v>-2300.6309526637001</c:v>
                </c:pt>
                <c:pt idx="19068">
                  <c:v>-2450.2586013253999</c:v>
                </c:pt>
                <c:pt idx="19069">
                  <c:v>-2582.9654476762898</c:v>
                </c:pt>
                <c:pt idx="19070">
                  <c:v>-2705.84561232236</c:v>
                </c:pt>
                <c:pt idx="19071">
                  <c:v>-2840.0992521991302</c:v>
                </c:pt>
                <c:pt idx="19072">
                  <c:v>-2993.84856921756</c:v>
                </c:pt>
                <c:pt idx="19073">
                  <c:v>-3153.7447633863799</c:v>
                </c:pt>
                <c:pt idx="19074">
                  <c:v>-3224.63383955583</c:v>
                </c:pt>
                <c:pt idx="19075">
                  <c:v>-3245.9096672886099</c:v>
                </c:pt>
                <c:pt idx="19076">
                  <c:v>-3338.1620222557699</c:v>
                </c:pt>
                <c:pt idx="19077">
                  <c:v>-3469.5612759791802</c:v>
                </c:pt>
                <c:pt idx="19078">
                  <c:v>-3599.7836634139098</c:v>
                </c:pt>
                <c:pt idx="19079">
                  <c:v>-3696.7219740426999</c:v>
                </c:pt>
                <c:pt idx="19080">
                  <c:v>-3779.9593409080198</c:v>
                </c:pt>
                <c:pt idx="19081">
                  <c:v>-3846.7164988958202</c:v>
                </c:pt>
                <c:pt idx="19082">
                  <c:v>-3899.5248926157701</c:v>
                </c:pt>
                <c:pt idx="19083">
                  <c:v>-3956.65041882166</c:v>
                </c:pt>
                <c:pt idx="19084">
                  <c:v>-4018.24664611751</c:v>
                </c:pt>
                <c:pt idx="19085">
                  <c:v>-4065.7409900034199</c:v>
                </c:pt>
                <c:pt idx="19086">
                  <c:v>-4089.6305630216698</c:v>
                </c:pt>
                <c:pt idx="19087">
                  <c:v>-4084.1758809888402</c:v>
                </c:pt>
                <c:pt idx="19088">
                  <c:v>-4040.3324860421399</c:v>
                </c:pt>
                <c:pt idx="19089">
                  <c:v>-4024.45524154342</c:v>
                </c:pt>
                <c:pt idx="19090">
                  <c:v>-4076.4980255965002</c:v>
                </c:pt>
                <c:pt idx="19091">
                  <c:v>-4125.5097268445597</c:v>
                </c:pt>
                <c:pt idx="19092">
                  <c:v>-4117.2366583829198</c:v>
                </c:pt>
                <c:pt idx="19093">
                  <c:v>-4092.7665032813602</c:v>
                </c:pt>
                <c:pt idx="19094">
                  <c:v>-4064.3614397572401</c:v>
                </c:pt>
                <c:pt idx="19095">
                  <c:v>-3998.7065114595498</c:v>
                </c:pt>
                <c:pt idx="19096">
                  <c:v>-3908.7951004986999</c:v>
                </c:pt>
                <c:pt idx="19097">
                  <c:v>-3787.68073103082</c:v>
                </c:pt>
                <c:pt idx="19098">
                  <c:v>-3653.2591279902699</c:v>
                </c:pt>
                <c:pt idx="19099">
                  <c:v>-3516.1794557650301</c:v>
                </c:pt>
                <c:pt idx="19100">
                  <c:v>-3403.4893506539902</c:v>
                </c:pt>
                <c:pt idx="19101">
                  <c:v>-3310.0339000023</c:v>
                </c:pt>
                <c:pt idx="19102">
                  <c:v>-3195.1066545888698</c:v>
                </c:pt>
                <c:pt idx="19103">
                  <c:v>-3055.9133856447502</c:v>
                </c:pt>
                <c:pt idx="19104">
                  <c:v>-2883.8653432574802</c:v>
                </c:pt>
                <c:pt idx="19105">
                  <c:v>-2703.6613174398999</c:v>
                </c:pt>
                <c:pt idx="19106">
                  <c:v>-2528.6309910538298</c:v>
                </c:pt>
                <c:pt idx="19107">
                  <c:v>-2340.6167327616699</c:v>
                </c:pt>
                <c:pt idx="19108">
                  <c:v>-2173.5514473870398</c:v>
                </c:pt>
                <c:pt idx="19109">
                  <c:v>-2029.1916823900101</c:v>
                </c:pt>
                <c:pt idx="19110">
                  <c:v>-1870.0667815975501</c:v>
                </c:pt>
                <c:pt idx="19111">
                  <c:v>-1643.9029276358399</c:v>
                </c:pt>
                <c:pt idx="19112">
                  <c:v>-1342.0188716943601</c:v>
                </c:pt>
                <c:pt idx="19113">
                  <c:v>-1041.2061232620099</c:v>
                </c:pt>
                <c:pt idx="19114">
                  <c:v>-759.27215826721704</c:v>
                </c:pt>
                <c:pt idx="19115">
                  <c:v>-504.87760975791502</c:v>
                </c:pt>
                <c:pt idx="19116">
                  <c:v>-287.26994179771998</c:v>
                </c:pt>
                <c:pt idx="19117">
                  <c:v>-70.608175487071506</c:v>
                </c:pt>
                <c:pt idx="19118">
                  <c:v>163.75913725163801</c:v>
                </c:pt>
                <c:pt idx="19119">
                  <c:v>425.75769948340201</c:v>
                </c:pt>
                <c:pt idx="19120">
                  <c:v>710.38715588788295</c:v>
                </c:pt>
                <c:pt idx="19121">
                  <c:v>994.73425668377695</c:v>
                </c:pt>
                <c:pt idx="19122">
                  <c:v>1261.3224633970599</c:v>
                </c:pt>
                <c:pt idx="19123">
                  <c:v>1505.0826422933801</c:v>
                </c:pt>
                <c:pt idx="19124">
                  <c:v>1748.9293910685899</c:v>
                </c:pt>
                <c:pt idx="19125">
                  <c:v>2004.66394003039</c:v>
                </c:pt>
                <c:pt idx="19126">
                  <c:v>2273.98391065432</c:v>
                </c:pt>
                <c:pt idx="19127">
                  <c:v>2574.3542805398201</c:v>
                </c:pt>
                <c:pt idx="19128">
                  <c:v>2882.8656821631998</c:v>
                </c:pt>
                <c:pt idx="19129">
                  <c:v>3163.8150707312402</c:v>
                </c:pt>
                <c:pt idx="19130">
                  <c:v>3422.8545836153098</c:v>
                </c:pt>
                <c:pt idx="19131">
                  <c:v>3686.22674098582</c:v>
                </c:pt>
                <c:pt idx="19132">
                  <c:v>3953.8781508406801</c:v>
                </c:pt>
                <c:pt idx="19133">
                  <c:v>4199.2748548960999</c:v>
                </c:pt>
                <c:pt idx="19134">
                  <c:v>4398.8413231545201</c:v>
                </c:pt>
                <c:pt idx="19135">
                  <c:v>4599.6332706865296</c:v>
                </c:pt>
                <c:pt idx="19136">
                  <c:v>4837.7796147863301</c:v>
                </c:pt>
                <c:pt idx="19137">
                  <c:v>5060.3950313631103</c:v>
                </c:pt>
                <c:pt idx="19138">
                  <c:v>5277.1048234463397</c:v>
                </c:pt>
                <c:pt idx="19139">
                  <c:v>5502.0933291299898</c:v>
                </c:pt>
                <c:pt idx="19140">
                  <c:v>5717.4498312506803</c:v>
                </c:pt>
                <c:pt idx="19141">
                  <c:v>5947.37552856001</c:v>
                </c:pt>
                <c:pt idx="19142">
                  <c:v>6180.1838876131897</c:v>
                </c:pt>
                <c:pt idx="19143">
                  <c:v>6390.02765031539</c:v>
                </c:pt>
                <c:pt idx="19144">
                  <c:v>6595.1014772516</c:v>
                </c:pt>
                <c:pt idx="19145">
                  <c:v>6711.6525067385001</c:v>
                </c:pt>
                <c:pt idx="19146">
                  <c:v>6776.3019214420301</c:v>
                </c:pt>
                <c:pt idx="19147">
                  <c:v>6891.9594528408797</c:v>
                </c:pt>
                <c:pt idx="19148">
                  <c:v>7040.0630199771404</c:v>
                </c:pt>
                <c:pt idx="19149">
                  <c:v>7190.1090798983096</c:v>
                </c:pt>
                <c:pt idx="19150">
                  <c:v>7299.5120385708196</c:v>
                </c:pt>
                <c:pt idx="19151">
                  <c:v>7380.8467880611097</c:v>
                </c:pt>
                <c:pt idx="19152">
                  <c:v>7415.1252059443004</c:v>
                </c:pt>
                <c:pt idx="19153">
                  <c:v>7447.1619272306198</c:v>
                </c:pt>
                <c:pt idx="19154">
                  <c:v>7511.6065233433301</c:v>
                </c:pt>
                <c:pt idx="19155">
                  <c:v>7563.2063693606797</c:v>
                </c:pt>
                <c:pt idx="19156">
                  <c:v>7597.4036839252203</c:v>
                </c:pt>
                <c:pt idx="19157">
                  <c:v>7628.6196404874199</c:v>
                </c:pt>
                <c:pt idx="19158">
                  <c:v>7667.8694147861097</c:v>
                </c:pt>
                <c:pt idx="19159">
                  <c:v>7717.0264782064096</c:v>
                </c:pt>
                <c:pt idx="19160">
                  <c:v>7726.5092392981296</c:v>
                </c:pt>
                <c:pt idx="19161">
                  <c:v>7672.5287438442701</c:v>
                </c:pt>
                <c:pt idx="19162">
                  <c:v>7604.8892227539</c:v>
                </c:pt>
                <c:pt idx="19163">
                  <c:v>7535.8504425254296</c:v>
                </c:pt>
                <c:pt idx="19164">
                  <c:v>7469.6088638000201</c:v>
                </c:pt>
                <c:pt idx="19165">
                  <c:v>7390.7926355478203</c:v>
                </c:pt>
                <c:pt idx="19166">
                  <c:v>7295.7916915116903</c:v>
                </c:pt>
                <c:pt idx="19167">
                  <c:v>7213.1270342853804</c:v>
                </c:pt>
                <c:pt idx="19168">
                  <c:v>7138.5834073772503</c:v>
                </c:pt>
                <c:pt idx="19169">
                  <c:v>7046.1934104170896</c:v>
                </c:pt>
                <c:pt idx="19170">
                  <c:v>6942.8293293843399</c:v>
                </c:pt>
                <c:pt idx="19171">
                  <c:v>6804.7782601052804</c:v>
                </c:pt>
                <c:pt idx="19172">
                  <c:v>6639.28598689102</c:v>
                </c:pt>
                <c:pt idx="19173">
                  <c:v>6481.71277759438</c:v>
                </c:pt>
                <c:pt idx="19174">
                  <c:v>6333.9747269200197</c:v>
                </c:pt>
                <c:pt idx="19175">
                  <c:v>6187.8769614164203</c:v>
                </c:pt>
                <c:pt idx="19176">
                  <c:v>6048.1209015515196</c:v>
                </c:pt>
                <c:pt idx="19177">
                  <c:v>5922.72488656119</c:v>
                </c:pt>
                <c:pt idx="19178">
                  <c:v>5809.2600481198897</c:v>
                </c:pt>
                <c:pt idx="19179">
                  <c:v>5676.70842944999</c:v>
                </c:pt>
                <c:pt idx="19180">
                  <c:v>5494.70185706144</c:v>
                </c:pt>
                <c:pt idx="19181">
                  <c:v>5288.90531761276</c:v>
                </c:pt>
                <c:pt idx="19182">
                  <c:v>5076.2006491995899</c:v>
                </c:pt>
                <c:pt idx="19183">
                  <c:v>4881.7655420173696</c:v>
                </c:pt>
                <c:pt idx="19184">
                  <c:v>4713.9230948991299</c:v>
                </c:pt>
                <c:pt idx="19185">
                  <c:v>4567.5867210726501</c:v>
                </c:pt>
                <c:pt idx="19186">
                  <c:v>4436.7390612734998</c:v>
                </c:pt>
                <c:pt idx="19187">
                  <c:v>4282.05162642492</c:v>
                </c:pt>
                <c:pt idx="19188">
                  <c:v>4094.5193567968799</c:v>
                </c:pt>
                <c:pt idx="19189">
                  <c:v>3902.6136011368098</c:v>
                </c:pt>
                <c:pt idx="19190">
                  <c:v>3713.42121731507</c:v>
                </c:pt>
                <c:pt idx="19191">
                  <c:v>3543.1109786778002</c:v>
                </c:pt>
                <c:pt idx="19192">
                  <c:v>3396.4302144430699</c:v>
                </c:pt>
                <c:pt idx="19193">
                  <c:v>3270.7757351917198</c:v>
                </c:pt>
                <c:pt idx="19194">
                  <c:v>3139.45911917693</c:v>
                </c:pt>
                <c:pt idx="19195">
                  <c:v>2986.5911598222001</c:v>
                </c:pt>
                <c:pt idx="19196">
                  <c:v>2834.9602208932802</c:v>
                </c:pt>
                <c:pt idx="19197">
                  <c:v>2711.25572159067</c:v>
                </c:pt>
                <c:pt idx="19198">
                  <c:v>2628.76826132202</c:v>
                </c:pt>
                <c:pt idx="19199">
                  <c:v>2542.5745860852398</c:v>
                </c:pt>
                <c:pt idx="19200">
                  <c:v>2423.0193806830998</c:v>
                </c:pt>
                <c:pt idx="19201">
                  <c:v>2282.6765642107898</c:v>
                </c:pt>
                <c:pt idx="19202">
                  <c:v>2173.7283713028801</c:v>
                </c:pt>
                <c:pt idx="19203">
                  <c:v>2109.3258333072399</c:v>
                </c:pt>
                <c:pt idx="19204">
                  <c:v>2057.17188183088</c:v>
                </c:pt>
                <c:pt idx="19205">
                  <c:v>1998.84213472839</c:v>
                </c:pt>
                <c:pt idx="19206">
                  <c:v>1925.47479062616</c:v>
                </c:pt>
                <c:pt idx="19207">
                  <c:v>1852.07750749348</c:v>
                </c:pt>
                <c:pt idx="19208">
                  <c:v>1800.1523727040801</c:v>
                </c:pt>
                <c:pt idx="19209">
                  <c:v>1790.8362794013799</c:v>
                </c:pt>
                <c:pt idx="19210">
                  <c:v>1798.8424001748399</c:v>
                </c:pt>
                <c:pt idx="19211">
                  <c:v>1791.26098883231</c:v>
                </c:pt>
                <c:pt idx="19212">
                  <c:v>1774.6773670574901</c:v>
                </c:pt>
                <c:pt idx="19213">
                  <c:v>1795.55309749816</c:v>
                </c:pt>
                <c:pt idx="19214">
                  <c:v>1859.7709087533599</c:v>
                </c:pt>
                <c:pt idx="19215">
                  <c:v>1907.8516672937999</c:v>
                </c:pt>
                <c:pt idx="19216">
                  <c:v>1941.4000233808499</c:v>
                </c:pt>
                <c:pt idx="19217">
                  <c:v>1979.32122372145</c:v>
                </c:pt>
                <c:pt idx="19218">
                  <c:v>2019.3057051967701</c:v>
                </c:pt>
                <c:pt idx="19219">
                  <c:v>2048.0893162467801</c:v>
                </c:pt>
                <c:pt idx="19220">
                  <c:v>2097.38576791687</c:v>
                </c:pt>
                <c:pt idx="19221">
                  <c:v>2192.27500494893</c:v>
                </c:pt>
                <c:pt idx="19222">
                  <c:v>2303.8467264710398</c:v>
                </c:pt>
                <c:pt idx="19223">
                  <c:v>2450.38610777651</c:v>
                </c:pt>
                <c:pt idx="19224">
                  <c:v>2600.1650128357901</c:v>
                </c:pt>
                <c:pt idx="19225">
                  <c:v>2729.1130838971098</c:v>
                </c:pt>
                <c:pt idx="19226">
                  <c:v>2876.3850094806498</c:v>
                </c:pt>
                <c:pt idx="19227">
                  <c:v>3009.5369518735802</c:v>
                </c:pt>
                <c:pt idx="19228">
                  <c:v>3113.9866398579702</c:v>
                </c:pt>
                <c:pt idx="19229">
                  <c:v>3224.5818932029101</c:v>
                </c:pt>
                <c:pt idx="19230">
                  <c:v>3366.5419952196098</c:v>
                </c:pt>
                <c:pt idx="19231">
                  <c:v>3547.9042299941698</c:v>
                </c:pt>
                <c:pt idx="19232">
                  <c:v>3725.0808413630998</c:v>
                </c:pt>
                <c:pt idx="19233">
                  <c:v>3876.3092288602902</c:v>
                </c:pt>
                <c:pt idx="19234">
                  <c:v>4017.7409056771899</c:v>
                </c:pt>
                <c:pt idx="19235">
                  <c:v>4192.0882320270402</c:v>
                </c:pt>
                <c:pt idx="19236">
                  <c:v>4396.8065155680097</c:v>
                </c:pt>
                <c:pt idx="19237">
                  <c:v>4588.4059892763198</c:v>
                </c:pt>
                <c:pt idx="19238">
                  <c:v>4779.1310307651202</c:v>
                </c:pt>
                <c:pt idx="19239">
                  <c:v>4972.4932303159603</c:v>
                </c:pt>
                <c:pt idx="19240">
                  <c:v>5151.1343670907499</c:v>
                </c:pt>
                <c:pt idx="19241">
                  <c:v>5294.7110123545899</c:v>
                </c:pt>
                <c:pt idx="19242">
                  <c:v>5431.2680275536804</c:v>
                </c:pt>
                <c:pt idx="19243">
                  <c:v>5593.72118275707</c:v>
                </c:pt>
                <c:pt idx="19244">
                  <c:v>5762.6335180756196</c:v>
                </c:pt>
                <c:pt idx="19245">
                  <c:v>5906.0343549564504</c:v>
                </c:pt>
                <c:pt idx="19246">
                  <c:v>6051.1519167447896</c:v>
                </c:pt>
                <c:pt idx="19247">
                  <c:v>6217.9947846963496</c:v>
                </c:pt>
                <c:pt idx="19248">
                  <c:v>6378.6180181729596</c:v>
                </c:pt>
                <c:pt idx="19249">
                  <c:v>6534.1884720254602</c:v>
                </c:pt>
                <c:pt idx="19250">
                  <c:v>6685.99774036701</c:v>
                </c:pt>
                <c:pt idx="19251">
                  <c:v>6835.1194625704202</c:v>
                </c:pt>
                <c:pt idx="19252">
                  <c:v>6984.3619023135698</c:v>
                </c:pt>
                <c:pt idx="19253">
                  <c:v>7115.6264971021401</c:v>
                </c:pt>
                <c:pt idx="19254">
                  <c:v>7213.0834035281996</c:v>
                </c:pt>
                <c:pt idx="19255">
                  <c:v>7296.9374076655104</c:v>
                </c:pt>
                <c:pt idx="19256">
                  <c:v>7390.2203616710503</c:v>
                </c:pt>
                <c:pt idx="19257">
                  <c:v>7465.7934141811702</c:v>
                </c:pt>
                <c:pt idx="19258">
                  <c:v>7508.0694778805901</c:v>
                </c:pt>
                <c:pt idx="19259">
                  <c:v>7549.8495884835302</c:v>
                </c:pt>
                <c:pt idx="19260">
                  <c:v>7613.2795440907603</c:v>
                </c:pt>
                <c:pt idx="19261">
                  <c:v>7680.4853488745703</c:v>
                </c:pt>
                <c:pt idx="19262">
                  <c:v>7737.7484888449799</c:v>
                </c:pt>
                <c:pt idx="19263">
                  <c:v>7804.81517519709</c:v>
                </c:pt>
                <c:pt idx="19264">
                  <c:v>7862.6561987150099</c:v>
                </c:pt>
                <c:pt idx="19265">
                  <c:v>7862.88502039796</c:v>
                </c:pt>
                <c:pt idx="19266">
                  <c:v>7813.2576272172601</c:v>
                </c:pt>
                <c:pt idx="19267">
                  <c:v>7764.0283125819396</c:v>
                </c:pt>
                <c:pt idx="19268">
                  <c:v>7690.2965956177304</c:v>
                </c:pt>
                <c:pt idx="19269">
                  <c:v>7631.9725731566105</c:v>
                </c:pt>
                <c:pt idx="19270">
                  <c:v>7615.68270106611</c:v>
                </c:pt>
                <c:pt idx="19271">
                  <c:v>7575.4742123328397</c:v>
                </c:pt>
                <c:pt idx="19272">
                  <c:v>7523.5994035205504</c:v>
                </c:pt>
                <c:pt idx="19273">
                  <c:v>7458.5246588827304</c:v>
                </c:pt>
                <c:pt idx="19274">
                  <c:v>7361.3916565728896</c:v>
                </c:pt>
                <c:pt idx="19275">
                  <c:v>7252.5759452032898</c:v>
                </c:pt>
                <c:pt idx="19276">
                  <c:v>7136.8786798423098</c:v>
                </c:pt>
                <c:pt idx="19277">
                  <c:v>7005.3837167454903</c:v>
                </c:pt>
                <c:pt idx="19278">
                  <c:v>6857.5941026800001</c:v>
                </c:pt>
                <c:pt idx="19279">
                  <c:v>6698.8581720034299</c:v>
                </c:pt>
                <c:pt idx="19280">
                  <c:v>6539.8852241430604</c:v>
                </c:pt>
                <c:pt idx="19281">
                  <c:v>6378.68328733403</c:v>
                </c:pt>
                <c:pt idx="19282">
                  <c:v>6204.40019247497</c:v>
                </c:pt>
                <c:pt idx="19283">
                  <c:v>5975.1399945518697</c:v>
                </c:pt>
                <c:pt idx="19284">
                  <c:v>5732.9572732692704</c:v>
                </c:pt>
                <c:pt idx="19285">
                  <c:v>5533.58198856537</c:v>
                </c:pt>
                <c:pt idx="19286">
                  <c:v>5324.25373999148</c:v>
                </c:pt>
                <c:pt idx="19287">
                  <c:v>5104.7614136349803</c:v>
                </c:pt>
                <c:pt idx="19288">
                  <c:v>4878.2073050163199</c:v>
                </c:pt>
                <c:pt idx="19289">
                  <c:v>4636.62938619748</c:v>
                </c:pt>
                <c:pt idx="19290">
                  <c:v>4401.3030361034998</c:v>
                </c:pt>
                <c:pt idx="19291">
                  <c:v>4148.3904409221996</c:v>
                </c:pt>
                <c:pt idx="19292">
                  <c:v>3854.2709569107101</c:v>
                </c:pt>
                <c:pt idx="19293">
                  <c:v>3545.48969419388</c:v>
                </c:pt>
                <c:pt idx="19294">
                  <c:v>3230.5573983079598</c:v>
                </c:pt>
                <c:pt idx="19295">
                  <c:v>2886.54097234046</c:v>
                </c:pt>
                <c:pt idx="19296">
                  <c:v>2528.6069336915498</c:v>
                </c:pt>
                <c:pt idx="19297">
                  <c:v>2239.9289968315002</c:v>
                </c:pt>
                <c:pt idx="19298">
                  <c:v>1980.1945107410299</c:v>
                </c:pt>
                <c:pt idx="19299">
                  <c:v>1675.5750993044501</c:v>
                </c:pt>
                <c:pt idx="19300">
                  <c:v>1347.7023147473899</c:v>
                </c:pt>
                <c:pt idx="19301">
                  <c:v>1027.79410279072</c:v>
                </c:pt>
                <c:pt idx="19302">
                  <c:v>707.45963273723805</c:v>
                </c:pt>
                <c:pt idx="19303">
                  <c:v>367.41604889477298</c:v>
                </c:pt>
                <c:pt idx="19304">
                  <c:v>29.872657592162401</c:v>
                </c:pt>
                <c:pt idx="19305">
                  <c:v>-284.857036553022</c:v>
                </c:pt>
                <c:pt idx="19306">
                  <c:v>-630.37177639309698</c:v>
                </c:pt>
                <c:pt idx="19307">
                  <c:v>-1022.8333065171</c:v>
                </c:pt>
                <c:pt idx="19308">
                  <c:v>-1391.67304849676</c:v>
                </c:pt>
                <c:pt idx="19309">
                  <c:v>-1753.2613681666101</c:v>
                </c:pt>
                <c:pt idx="19310">
                  <c:v>-2116.31809878685</c:v>
                </c:pt>
                <c:pt idx="19311">
                  <c:v>-2462.4855301840298</c:v>
                </c:pt>
                <c:pt idx="19312">
                  <c:v>-2761.6704321191501</c:v>
                </c:pt>
                <c:pt idx="19313">
                  <c:v>-3071.8531269325199</c:v>
                </c:pt>
                <c:pt idx="19314">
                  <c:v>-3439.9659959211899</c:v>
                </c:pt>
                <c:pt idx="19315">
                  <c:v>-3822.7938241177899</c:v>
                </c:pt>
                <c:pt idx="19316">
                  <c:v>-4228.1492594675801</c:v>
                </c:pt>
                <c:pt idx="19317">
                  <c:v>-4598.1092375622602</c:v>
                </c:pt>
                <c:pt idx="19318">
                  <c:v>-4899.1110777762597</c:v>
                </c:pt>
                <c:pt idx="19319">
                  <c:v>-5182.9053156759401</c:v>
                </c:pt>
                <c:pt idx="19320">
                  <c:v>-5474.3924828909403</c:v>
                </c:pt>
                <c:pt idx="19321">
                  <c:v>-5789.5060648876097</c:v>
                </c:pt>
                <c:pt idx="19322">
                  <c:v>-6116.6218831218703</c:v>
                </c:pt>
                <c:pt idx="19323">
                  <c:v>-6437.7147915096402</c:v>
                </c:pt>
                <c:pt idx="19324">
                  <c:v>-6762.7441746866498</c:v>
                </c:pt>
                <c:pt idx="19325">
                  <c:v>-7085.7053976038897</c:v>
                </c:pt>
                <c:pt idx="19326">
                  <c:v>-7394.96811699313</c:v>
                </c:pt>
                <c:pt idx="19327">
                  <c:v>-7709.7589189476303</c:v>
                </c:pt>
                <c:pt idx="19328">
                  <c:v>-8071.8781817317404</c:v>
                </c:pt>
                <c:pt idx="19329">
                  <c:v>-8413.2205193501304</c:v>
                </c:pt>
                <c:pt idx="19330">
                  <c:v>-8672.7673468847406</c:v>
                </c:pt>
                <c:pt idx="19331">
                  <c:v>-8878.2768741935397</c:v>
                </c:pt>
                <c:pt idx="19332">
                  <c:v>-9113.7920340012297</c:v>
                </c:pt>
                <c:pt idx="19333">
                  <c:v>-9416.8122103114492</c:v>
                </c:pt>
                <c:pt idx="19334">
                  <c:v>-9731.5694990737302</c:v>
                </c:pt>
                <c:pt idx="19335">
                  <c:v>-10018.6955186747</c:v>
                </c:pt>
                <c:pt idx="19336">
                  <c:v>-10219.2462695628</c:v>
                </c:pt>
                <c:pt idx="19337">
                  <c:v>-10382.257139597799</c:v>
                </c:pt>
                <c:pt idx="19338">
                  <c:v>-10562.7855844117</c:v>
                </c:pt>
                <c:pt idx="19339">
                  <c:v>-10796.935540530299</c:v>
                </c:pt>
                <c:pt idx="19340">
                  <c:v>-11089.853910796201</c:v>
                </c:pt>
                <c:pt idx="19341">
                  <c:v>-11395.8542011524</c:v>
                </c:pt>
                <c:pt idx="19342">
                  <c:v>-11670.8508056137</c:v>
                </c:pt>
                <c:pt idx="19343">
                  <c:v>-11877.9226287398</c:v>
                </c:pt>
                <c:pt idx="19344">
                  <c:v>-12064.6862059002</c:v>
                </c:pt>
                <c:pt idx="19345">
                  <c:v>-12269.8718073726</c:v>
                </c:pt>
                <c:pt idx="19346">
                  <c:v>-12432.8479664528</c:v>
                </c:pt>
                <c:pt idx="19347">
                  <c:v>-12568.7366823801</c:v>
                </c:pt>
                <c:pt idx="19348">
                  <c:v>-12732.5169673077</c:v>
                </c:pt>
                <c:pt idx="19349">
                  <c:v>-12910.2987771401</c:v>
                </c:pt>
                <c:pt idx="19350">
                  <c:v>-13068.5198192309</c:v>
                </c:pt>
                <c:pt idx="19351">
                  <c:v>-13218.349907097199</c:v>
                </c:pt>
                <c:pt idx="19352">
                  <c:v>-13389.628090079001</c:v>
                </c:pt>
                <c:pt idx="19353">
                  <c:v>-13553.7645902768</c:v>
                </c:pt>
                <c:pt idx="19354">
                  <c:v>-13669.569963321201</c:v>
                </c:pt>
                <c:pt idx="19355">
                  <c:v>-13758.172472889601</c:v>
                </c:pt>
                <c:pt idx="19356">
                  <c:v>-13865.258223403</c:v>
                </c:pt>
                <c:pt idx="19357">
                  <c:v>-14049.5923149052</c:v>
                </c:pt>
                <c:pt idx="19358">
                  <c:v>-14257.861631777199</c:v>
                </c:pt>
                <c:pt idx="19359">
                  <c:v>-14379.6105844416</c:v>
                </c:pt>
                <c:pt idx="19360">
                  <c:v>-14429.2174990696</c:v>
                </c:pt>
                <c:pt idx="19361">
                  <c:v>-14460.108081388</c:v>
                </c:pt>
                <c:pt idx="19362">
                  <c:v>-14556.3597106795</c:v>
                </c:pt>
                <c:pt idx="19363">
                  <c:v>-14686.8561828251</c:v>
                </c:pt>
                <c:pt idx="19364">
                  <c:v>-14794.1164528063</c:v>
                </c:pt>
                <c:pt idx="19365">
                  <c:v>-14855.2192379604</c:v>
                </c:pt>
                <c:pt idx="19366">
                  <c:v>-14900.7854614229</c:v>
                </c:pt>
                <c:pt idx="19367">
                  <c:v>-14966.597540229301</c:v>
                </c:pt>
                <c:pt idx="19368">
                  <c:v>-15013.7755731664</c:v>
                </c:pt>
                <c:pt idx="19369">
                  <c:v>-15072.879253310601</c:v>
                </c:pt>
                <c:pt idx="19370">
                  <c:v>-15168.173006687601</c:v>
                </c:pt>
                <c:pt idx="19371">
                  <c:v>-15274.2504342701</c:v>
                </c:pt>
                <c:pt idx="19372">
                  <c:v>-15316.5072549421</c:v>
                </c:pt>
                <c:pt idx="19373">
                  <c:v>-15314.775031740101</c:v>
                </c:pt>
                <c:pt idx="19374">
                  <c:v>-15356.943214159601</c:v>
                </c:pt>
                <c:pt idx="19375">
                  <c:v>-15424.2225190914</c:v>
                </c:pt>
                <c:pt idx="19376">
                  <c:v>-15460.3180010796</c:v>
                </c:pt>
                <c:pt idx="19377">
                  <c:v>-15463.4059403091</c:v>
                </c:pt>
                <c:pt idx="19378">
                  <c:v>-15484.1473925176</c:v>
                </c:pt>
                <c:pt idx="19379">
                  <c:v>-15498.281637888</c:v>
                </c:pt>
                <c:pt idx="19380">
                  <c:v>-15534.773220094399</c:v>
                </c:pt>
                <c:pt idx="19381">
                  <c:v>-15591.4040046847</c:v>
                </c:pt>
                <c:pt idx="19382">
                  <c:v>-15632.016956698801</c:v>
                </c:pt>
                <c:pt idx="19383">
                  <c:v>-15617.600724252899</c:v>
                </c:pt>
                <c:pt idx="19384">
                  <c:v>-15597.4502471503</c:v>
                </c:pt>
                <c:pt idx="19385">
                  <c:v>-15621.106467896199</c:v>
                </c:pt>
                <c:pt idx="19386">
                  <c:v>-15638.023945909101</c:v>
                </c:pt>
                <c:pt idx="19387">
                  <c:v>-15641.0355698231</c:v>
                </c:pt>
                <c:pt idx="19388">
                  <c:v>-15641.560146649201</c:v>
                </c:pt>
                <c:pt idx="19389">
                  <c:v>-15649.251621415</c:v>
                </c:pt>
                <c:pt idx="19390">
                  <c:v>-15649.1149298742</c:v>
                </c:pt>
                <c:pt idx="19391">
                  <c:v>-15637.721213409301</c:v>
                </c:pt>
                <c:pt idx="19392">
                  <c:v>-15629.0718435565</c:v>
                </c:pt>
                <c:pt idx="19393">
                  <c:v>-15626.6456264319</c:v>
                </c:pt>
                <c:pt idx="19394">
                  <c:v>-15612.583373244701</c:v>
                </c:pt>
                <c:pt idx="19395">
                  <c:v>-15590.9657732015</c:v>
                </c:pt>
                <c:pt idx="19396">
                  <c:v>-15581.562476973801</c:v>
                </c:pt>
                <c:pt idx="19397">
                  <c:v>-15585.425054469801</c:v>
                </c:pt>
                <c:pt idx="19398">
                  <c:v>-15549.185214921299</c:v>
                </c:pt>
                <c:pt idx="19399">
                  <c:v>-15504.0532360574</c:v>
                </c:pt>
                <c:pt idx="19400">
                  <c:v>-15499.2304126749</c:v>
                </c:pt>
                <c:pt idx="19401">
                  <c:v>-15498.353639037499</c:v>
                </c:pt>
                <c:pt idx="19402">
                  <c:v>-15463.9879887641</c:v>
                </c:pt>
                <c:pt idx="19403">
                  <c:v>-15397.2746183407</c:v>
                </c:pt>
                <c:pt idx="19404">
                  <c:v>-15339.803841307599</c:v>
                </c:pt>
                <c:pt idx="19405">
                  <c:v>-15287.160304493</c:v>
                </c:pt>
                <c:pt idx="19406">
                  <c:v>-15241.7549478319</c:v>
                </c:pt>
                <c:pt idx="19407">
                  <c:v>-15212.8004908028</c:v>
                </c:pt>
                <c:pt idx="19408">
                  <c:v>-15200.3693224777</c:v>
                </c:pt>
                <c:pt idx="19409">
                  <c:v>-15206.214127670701</c:v>
                </c:pt>
                <c:pt idx="19410">
                  <c:v>-15190.2159928408</c:v>
                </c:pt>
                <c:pt idx="19411">
                  <c:v>-15122.2991112688</c:v>
                </c:pt>
                <c:pt idx="19412">
                  <c:v>-15033.7143209898</c:v>
                </c:pt>
                <c:pt idx="19413">
                  <c:v>-14937.972460032201</c:v>
                </c:pt>
                <c:pt idx="19414">
                  <c:v>-14858.784191947099</c:v>
                </c:pt>
                <c:pt idx="19415">
                  <c:v>-14795.2834069212</c:v>
                </c:pt>
                <c:pt idx="19416">
                  <c:v>-14734.5259393949</c:v>
                </c:pt>
                <c:pt idx="19417">
                  <c:v>-14666.1946953194</c:v>
                </c:pt>
                <c:pt idx="19418">
                  <c:v>-14596.7373261638</c:v>
                </c:pt>
                <c:pt idx="19419">
                  <c:v>-14535.300605181999</c:v>
                </c:pt>
                <c:pt idx="19420">
                  <c:v>-14479.2053965954</c:v>
                </c:pt>
                <c:pt idx="19421">
                  <c:v>-14420.621293189801</c:v>
                </c:pt>
                <c:pt idx="19422">
                  <c:v>-14346.489637078301</c:v>
                </c:pt>
                <c:pt idx="19423">
                  <c:v>-14259.765978298699</c:v>
                </c:pt>
                <c:pt idx="19424">
                  <c:v>-14157.3074511256</c:v>
                </c:pt>
                <c:pt idx="19425">
                  <c:v>-14067.206897398701</c:v>
                </c:pt>
                <c:pt idx="19426">
                  <c:v>-13996.770771149</c:v>
                </c:pt>
                <c:pt idx="19427">
                  <c:v>-13920.0686924691</c:v>
                </c:pt>
                <c:pt idx="19428">
                  <c:v>-13787.6672085639</c:v>
                </c:pt>
                <c:pt idx="19429">
                  <c:v>-13644.6779647766</c:v>
                </c:pt>
                <c:pt idx="19430">
                  <c:v>-13560.151357135401</c:v>
                </c:pt>
                <c:pt idx="19431">
                  <c:v>-13512.467888827399</c:v>
                </c:pt>
                <c:pt idx="19432">
                  <c:v>-13391.9443546517</c:v>
                </c:pt>
                <c:pt idx="19433">
                  <c:v>-13197.6726036442</c:v>
                </c:pt>
                <c:pt idx="19434">
                  <c:v>-13046.7350272123</c:v>
                </c:pt>
                <c:pt idx="19435">
                  <c:v>-12922.289135139899</c:v>
                </c:pt>
                <c:pt idx="19436">
                  <c:v>-12805.070785043899</c:v>
                </c:pt>
                <c:pt idx="19437">
                  <c:v>-12671.985131413599</c:v>
                </c:pt>
                <c:pt idx="19438">
                  <c:v>-12536.405061200099</c:v>
                </c:pt>
                <c:pt idx="19439">
                  <c:v>-12421.3005117348</c:v>
                </c:pt>
                <c:pt idx="19440">
                  <c:v>-12319.444143414799</c:v>
                </c:pt>
                <c:pt idx="19441">
                  <c:v>-12197.079930648601</c:v>
                </c:pt>
                <c:pt idx="19442">
                  <c:v>-12060.948606778</c:v>
                </c:pt>
                <c:pt idx="19443">
                  <c:v>-11877.5122336069</c:v>
                </c:pt>
                <c:pt idx="19444">
                  <c:v>-11663.6162955649</c:v>
                </c:pt>
                <c:pt idx="19445">
                  <c:v>-11475.1690870814</c:v>
                </c:pt>
                <c:pt idx="19446">
                  <c:v>-11327.594591208501</c:v>
                </c:pt>
                <c:pt idx="19447">
                  <c:v>-11200.045251787</c:v>
                </c:pt>
                <c:pt idx="19448">
                  <c:v>-11031.6293868344</c:v>
                </c:pt>
                <c:pt idx="19449">
                  <c:v>-10817.4390687414</c:v>
                </c:pt>
                <c:pt idx="19450">
                  <c:v>-10579.509266876899</c:v>
                </c:pt>
                <c:pt idx="19451">
                  <c:v>-10368.407580727</c:v>
                </c:pt>
                <c:pt idx="19452">
                  <c:v>-10193.0713111082</c:v>
                </c:pt>
                <c:pt idx="19453">
                  <c:v>-10022.05672</c:v>
                </c:pt>
                <c:pt idx="19454">
                  <c:v>-9856.4804369049707</c:v>
                </c:pt>
                <c:pt idx="19455">
                  <c:v>-9653.2124744342691</c:v>
                </c:pt>
                <c:pt idx="19456">
                  <c:v>-9420.1438961549902</c:v>
                </c:pt>
                <c:pt idx="19457">
                  <c:v>-9244.2896597876497</c:v>
                </c:pt>
                <c:pt idx="19458">
                  <c:v>-9071.7247712139997</c:v>
                </c:pt>
                <c:pt idx="19459">
                  <c:v>-8826.8558778838506</c:v>
                </c:pt>
                <c:pt idx="19460">
                  <c:v>-8557.5222649387506</c:v>
                </c:pt>
                <c:pt idx="19461">
                  <c:v>-8312.6774084898698</c:v>
                </c:pt>
                <c:pt idx="19462">
                  <c:v>-8072.47586784346</c:v>
                </c:pt>
                <c:pt idx="19463">
                  <c:v>-7823.2508016197798</c:v>
                </c:pt>
                <c:pt idx="19464">
                  <c:v>-7584.0750843155602</c:v>
                </c:pt>
                <c:pt idx="19465">
                  <c:v>-7373.6048087950003</c:v>
                </c:pt>
                <c:pt idx="19466">
                  <c:v>-7167.52652450188</c:v>
                </c:pt>
                <c:pt idx="19467">
                  <c:v>-6922.9020471425401</c:v>
                </c:pt>
                <c:pt idx="19468">
                  <c:v>-6658.2951643206297</c:v>
                </c:pt>
                <c:pt idx="19469">
                  <c:v>-6387.2466385275802</c:v>
                </c:pt>
                <c:pt idx="19470">
                  <c:v>-6114.66554243685</c:v>
                </c:pt>
                <c:pt idx="19471">
                  <c:v>-5835.9864917005698</c:v>
                </c:pt>
                <c:pt idx="19472">
                  <c:v>-5549.9526671225003</c:v>
                </c:pt>
                <c:pt idx="19473">
                  <c:v>-5303.9129566646297</c:v>
                </c:pt>
                <c:pt idx="19474">
                  <c:v>-5072.0756278948502</c:v>
                </c:pt>
                <c:pt idx="19475">
                  <c:v>-4786.5064346275904</c:v>
                </c:pt>
                <c:pt idx="19476">
                  <c:v>-4469.3689874392503</c:v>
                </c:pt>
                <c:pt idx="19477">
                  <c:v>-4166.9830214527901</c:v>
                </c:pt>
                <c:pt idx="19478">
                  <c:v>-3888.6000776856899</c:v>
                </c:pt>
                <c:pt idx="19479">
                  <c:v>-3596.65919162501</c:v>
                </c:pt>
                <c:pt idx="19480">
                  <c:v>-3284.1263906740701</c:v>
                </c:pt>
                <c:pt idx="19481">
                  <c:v>-2970.1016076160699</c:v>
                </c:pt>
                <c:pt idx="19482">
                  <c:v>-2672.4414697296202</c:v>
                </c:pt>
                <c:pt idx="19483">
                  <c:v>-2385.2068255324798</c:v>
                </c:pt>
                <c:pt idx="19484">
                  <c:v>-2100.5961397548299</c:v>
                </c:pt>
                <c:pt idx="19485">
                  <c:v>-1802.8975128669399</c:v>
                </c:pt>
                <c:pt idx="19486">
                  <c:v>-1502.4900732057599</c:v>
                </c:pt>
                <c:pt idx="19487">
                  <c:v>-1210.99239485824</c:v>
                </c:pt>
                <c:pt idx="19488">
                  <c:v>-889.92100623732995</c:v>
                </c:pt>
                <c:pt idx="19489">
                  <c:v>-542.28014812479796</c:v>
                </c:pt>
                <c:pt idx="19490">
                  <c:v>-211.67838917776299</c:v>
                </c:pt>
                <c:pt idx="19491">
                  <c:v>104.54078313582301</c:v>
                </c:pt>
                <c:pt idx="19492">
                  <c:v>417.01479788159901</c:v>
                </c:pt>
                <c:pt idx="19493">
                  <c:v>728.606041155036</c:v>
                </c:pt>
                <c:pt idx="19494">
                  <c:v>1029.2070553460801</c:v>
                </c:pt>
                <c:pt idx="19495">
                  <c:v>1348.91032027849</c:v>
                </c:pt>
                <c:pt idx="19496">
                  <c:v>1682.34534452293</c:v>
                </c:pt>
                <c:pt idx="19497">
                  <c:v>2004.6301861807899</c:v>
                </c:pt>
                <c:pt idx="19498">
                  <c:v>2337.0678954601999</c:v>
                </c:pt>
                <c:pt idx="19499">
                  <c:v>2668.71137942103</c:v>
                </c:pt>
                <c:pt idx="19500">
                  <c:v>2992.2939223369399</c:v>
                </c:pt>
                <c:pt idx="19501">
                  <c:v>3331.9412171867298</c:v>
                </c:pt>
                <c:pt idx="19502">
                  <c:v>3720.5179903722401</c:v>
                </c:pt>
                <c:pt idx="19503">
                  <c:v>4079.44451222008</c:v>
                </c:pt>
                <c:pt idx="19504">
                  <c:v>4352.9041756125798</c:v>
                </c:pt>
                <c:pt idx="19505">
                  <c:v>4601.3310535342098</c:v>
                </c:pt>
                <c:pt idx="19506">
                  <c:v>4900.1104587434502</c:v>
                </c:pt>
                <c:pt idx="19507">
                  <c:v>5232.4970415039397</c:v>
                </c:pt>
                <c:pt idx="19508">
                  <c:v>5539.4060025078998</c:v>
                </c:pt>
                <c:pt idx="19509">
                  <c:v>5848.75534655303</c:v>
                </c:pt>
                <c:pt idx="19510">
                  <c:v>6177.9027849287004</c:v>
                </c:pt>
                <c:pt idx="19511">
                  <c:v>6469.7863075267696</c:v>
                </c:pt>
                <c:pt idx="19512">
                  <c:v>6730.6705062092797</c:v>
                </c:pt>
                <c:pt idx="19513">
                  <c:v>7095.1439815475896</c:v>
                </c:pt>
                <c:pt idx="19514">
                  <c:v>7489.24047496616</c:v>
                </c:pt>
                <c:pt idx="19515">
                  <c:v>7803.9658177167203</c:v>
                </c:pt>
                <c:pt idx="19516">
                  <c:v>8071.1555120204202</c:v>
                </c:pt>
                <c:pt idx="19517">
                  <c:v>8285.3431488631704</c:v>
                </c:pt>
                <c:pt idx="19518">
                  <c:v>8546.6120242687903</c:v>
                </c:pt>
                <c:pt idx="19519">
                  <c:v>8878.6496858303108</c:v>
                </c:pt>
                <c:pt idx="19520">
                  <c:v>9177.6855948067496</c:v>
                </c:pt>
                <c:pt idx="19521">
                  <c:v>9462.0021208409798</c:v>
                </c:pt>
                <c:pt idx="19522">
                  <c:v>9727.4626223574196</c:v>
                </c:pt>
                <c:pt idx="19523">
                  <c:v>9981.5312212783101</c:v>
                </c:pt>
                <c:pt idx="19524">
                  <c:v>10237.582755432501</c:v>
                </c:pt>
                <c:pt idx="19525">
                  <c:v>10565.304950232199</c:v>
                </c:pt>
                <c:pt idx="19526">
                  <c:v>10880.9822060194</c:v>
                </c:pt>
                <c:pt idx="19527">
                  <c:v>11083.5008371208</c:v>
                </c:pt>
                <c:pt idx="19528">
                  <c:v>11262.402361699</c:v>
                </c:pt>
                <c:pt idx="19529">
                  <c:v>11469.1644371936</c:v>
                </c:pt>
                <c:pt idx="19530">
                  <c:v>11708.880479490201</c:v>
                </c:pt>
                <c:pt idx="19531">
                  <c:v>11956.4379998881</c:v>
                </c:pt>
                <c:pt idx="19532">
                  <c:v>12198.6548105075</c:v>
                </c:pt>
                <c:pt idx="19533">
                  <c:v>12419.2636848853</c:v>
                </c:pt>
                <c:pt idx="19534">
                  <c:v>12607.493235579999</c:v>
                </c:pt>
                <c:pt idx="19535">
                  <c:v>12759.430018311101</c:v>
                </c:pt>
                <c:pt idx="19536">
                  <c:v>12926.9314316728</c:v>
                </c:pt>
                <c:pt idx="19537">
                  <c:v>13129.163747377899</c:v>
                </c:pt>
                <c:pt idx="19538">
                  <c:v>13313.356161146299</c:v>
                </c:pt>
                <c:pt idx="19539">
                  <c:v>13472.1086542008</c:v>
                </c:pt>
                <c:pt idx="19540">
                  <c:v>13609.7606231439</c:v>
                </c:pt>
                <c:pt idx="19541">
                  <c:v>13742.966930758599</c:v>
                </c:pt>
                <c:pt idx="19542">
                  <c:v>13879.471896859501</c:v>
                </c:pt>
                <c:pt idx="19543">
                  <c:v>14064.705041852099</c:v>
                </c:pt>
                <c:pt idx="19544">
                  <c:v>14236.549855658501</c:v>
                </c:pt>
                <c:pt idx="19545">
                  <c:v>14326.361668150899</c:v>
                </c:pt>
                <c:pt idx="19546">
                  <c:v>14393.799332341699</c:v>
                </c:pt>
                <c:pt idx="19547">
                  <c:v>14449.5975377246</c:v>
                </c:pt>
                <c:pt idx="19548">
                  <c:v>14501.8521089935</c:v>
                </c:pt>
                <c:pt idx="19549">
                  <c:v>14558.1565702726</c:v>
                </c:pt>
                <c:pt idx="19550">
                  <c:v>14623.5881818571</c:v>
                </c:pt>
                <c:pt idx="19551">
                  <c:v>14694.563166001601</c:v>
                </c:pt>
                <c:pt idx="19552">
                  <c:v>14756.969878311</c:v>
                </c:pt>
                <c:pt idx="19553">
                  <c:v>14813.636358056299</c:v>
                </c:pt>
                <c:pt idx="19554">
                  <c:v>14877.6796244867</c:v>
                </c:pt>
                <c:pt idx="19555">
                  <c:v>14902.208168863001</c:v>
                </c:pt>
                <c:pt idx="19556">
                  <c:v>14867.131315894199</c:v>
                </c:pt>
                <c:pt idx="19557">
                  <c:v>14812.337061943799</c:v>
                </c:pt>
                <c:pt idx="19558">
                  <c:v>14757.847125582</c:v>
                </c:pt>
                <c:pt idx="19559">
                  <c:v>14706.468989527701</c:v>
                </c:pt>
                <c:pt idx="19560">
                  <c:v>14665.2035633755</c:v>
                </c:pt>
                <c:pt idx="19561">
                  <c:v>14651.386225112399</c:v>
                </c:pt>
                <c:pt idx="19562">
                  <c:v>14598.920898918699</c:v>
                </c:pt>
                <c:pt idx="19563">
                  <c:v>14509.137246249</c:v>
                </c:pt>
                <c:pt idx="19564">
                  <c:v>14445.642669635001</c:v>
                </c:pt>
                <c:pt idx="19565">
                  <c:v>14403.263201490599</c:v>
                </c:pt>
                <c:pt idx="19566">
                  <c:v>14372.082578324</c:v>
                </c:pt>
                <c:pt idx="19567">
                  <c:v>14267.560326512699</c:v>
                </c:pt>
                <c:pt idx="19568">
                  <c:v>14079.024880516101</c:v>
                </c:pt>
                <c:pt idx="19569">
                  <c:v>13903.507939111299</c:v>
                </c:pt>
                <c:pt idx="19570">
                  <c:v>13750.1067031771</c:v>
                </c:pt>
                <c:pt idx="19571">
                  <c:v>13605.6264620408</c:v>
                </c:pt>
                <c:pt idx="19572">
                  <c:v>13471.2149724878</c:v>
                </c:pt>
                <c:pt idx="19573">
                  <c:v>13328.1138062186</c:v>
                </c:pt>
                <c:pt idx="19574">
                  <c:v>13174.082659445599</c:v>
                </c:pt>
                <c:pt idx="19575">
                  <c:v>12998.6548563424</c:v>
                </c:pt>
                <c:pt idx="19576">
                  <c:v>12781.0787364648</c:v>
                </c:pt>
                <c:pt idx="19577">
                  <c:v>12530.590262952701</c:v>
                </c:pt>
                <c:pt idx="19578">
                  <c:v>12326.4174515509</c:v>
                </c:pt>
                <c:pt idx="19579">
                  <c:v>12183.097942341101</c:v>
                </c:pt>
                <c:pt idx="19580">
                  <c:v>12013.580010379101</c:v>
                </c:pt>
                <c:pt idx="19581">
                  <c:v>11780.5879912039</c:v>
                </c:pt>
                <c:pt idx="19582">
                  <c:v>11530.087658538599</c:v>
                </c:pt>
                <c:pt idx="19583">
                  <c:v>11301.9027119271</c:v>
                </c:pt>
                <c:pt idx="19584">
                  <c:v>11071.590664059901</c:v>
                </c:pt>
                <c:pt idx="19585">
                  <c:v>10819.380829690501</c:v>
                </c:pt>
                <c:pt idx="19586">
                  <c:v>10548.018074789299</c:v>
                </c:pt>
                <c:pt idx="19587">
                  <c:v>10275.112490643</c:v>
                </c:pt>
                <c:pt idx="19588">
                  <c:v>10005.9931257143</c:v>
                </c:pt>
                <c:pt idx="19589">
                  <c:v>9725.3422241334592</c:v>
                </c:pt>
                <c:pt idx="19590">
                  <c:v>9431.8632353058802</c:v>
                </c:pt>
                <c:pt idx="19591">
                  <c:v>9148.3716174567107</c:v>
                </c:pt>
                <c:pt idx="19592">
                  <c:v>8873.0874741083608</c:v>
                </c:pt>
                <c:pt idx="19593">
                  <c:v>8605.4106393081202</c:v>
                </c:pt>
                <c:pt idx="19594">
                  <c:v>8339.68995909152</c:v>
                </c:pt>
                <c:pt idx="19595">
                  <c:v>8077.25559001492</c:v>
                </c:pt>
                <c:pt idx="19596">
                  <c:v>7836.3008017513102</c:v>
                </c:pt>
                <c:pt idx="19597">
                  <c:v>7575.8260369046202</c:v>
                </c:pt>
                <c:pt idx="19598">
                  <c:v>7260.4235748435603</c:v>
                </c:pt>
                <c:pt idx="19599">
                  <c:v>6907.97310309984</c:v>
                </c:pt>
                <c:pt idx="19600">
                  <c:v>6563.9031209435498</c:v>
                </c:pt>
                <c:pt idx="19601">
                  <c:v>6267.0185605361203</c:v>
                </c:pt>
                <c:pt idx="19602">
                  <c:v>5998.0355216129001</c:v>
                </c:pt>
                <c:pt idx="19603">
                  <c:v>5755.3323739682301</c:v>
                </c:pt>
                <c:pt idx="19604">
                  <c:v>5505.46666186738</c:v>
                </c:pt>
                <c:pt idx="19605">
                  <c:v>5225.03330413597</c:v>
                </c:pt>
                <c:pt idx="19606">
                  <c:v>4925.1709197345899</c:v>
                </c:pt>
                <c:pt idx="19607">
                  <c:v>4630.0923940114899</c:v>
                </c:pt>
                <c:pt idx="19608">
                  <c:v>4359.4183339677402</c:v>
                </c:pt>
                <c:pt idx="19609">
                  <c:v>4097.2823508740003</c:v>
                </c:pt>
                <c:pt idx="19610">
                  <c:v>3834.0141003122199</c:v>
                </c:pt>
                <c:pt idx="19611">
                  <c:v>3562.3303378335199</c:v>
                </c:pt>
                <c:pt idx="19612">
                  <c:v>3290.0331171965099</c:v>
                </c:pt>
                <c:pt idx="19613">
                  <c:v>3028.4806730883301</c:v>
                </c:pt>
                <c:pt idx="19614">
                  <c:v>2790.6832917363399</c:v>
                </c:pt>
                <c:pt idx="19615">
                  <c:v>2540.4850962381402</c:v>
                </c:pt>
                <c:pt idx="19616">
                  <c:v>2252.7007906469998</c:v>
                </c:pt>
                <c:pt idx="19617">
                  <c:v>1951.6441480379001</c:v>
                </c:pt>
                <c:pt idx="19618">
                  <c:v>1666.4180780112599</c:v>
                </c:pt>
                <c:pt idx="19619">
                  <c:v>1474.46760087044</c:v>
                </c:pt>
                <c:pt idx="19620">
                  <c:v>1358.09517464335</c:v>
                </c:pt>
                <c:pt idx="19621">
                  <c:v>1258.22075173441</c:v>
                </c:pt>
                <c:pt idx="19622">
                  <c:v>1115.77102515098</c:v>
                </c:pt>
                <c:pt idx="19623">
                  <c:v>876.81958801545602</c:v>
                </c:pt>
                <c:pt idx="19624">
                  <c:v>602.84441016336098</c:v>
                </c:pt>
                <c:pt idx="19625">
                  <c:v>365.91475142749903</c:v>
                </c:pt>
                <c:pt idx="19626">
                  <c:v>193.11686699772201</c:v>
                </c:pt>
                <c:pt idx="19627">
                  <c:v>48.520642863882799</c:v>
                </c:pt>
                <c:pt idx="19628">
                  <c:v>-103.90177294774701</c:v>
                </c:pt>
                <c:pt idx="19629">
                  <c:v>-282.48416150103799</c:v>
                </c:pt>
                <c:pt idx="19630">
                  <c:v>-454.01554012995399</c:v>
                </c:pt>
                <c:pt idx="19631">
                  <c:v>-579.18987384946001</c:v>
                </c:pt>
                <c:pt idx="19632">
                  <c:v>-682.96800082855702</c:v>
                </c:pt>
                <c:pt idx="19633">
                  <c:v>-753.40127946062103</c:v>
                </c:pt>
                <c:pt idx="19634">
                  <c:v>-824.65336278420705</c:v>
                </c:pt>
                <c:pt idx="19635">
                  <c:v>-927.24616561693006</c:v>
                </c:pt>
                <c:pt idx="19636">
                  <c:v>-1061.2019871443399</c:v>
                </c:pt>
                <c:pt idx="19637">
                  <c:v>-1166.7681171782699</c:v>
                </c:pt>
                <c:pt idx="19638">
                  <c:v>-1209.4173011415601</c:v>
                </c:pt>
                <c:pt idx="19639">
                  <c:v>-1249.5261117605901</c:v>
                </c:pt>
                <c:pt idx="19640">
                  <c:v>-1338.1221915103799</c:v>
                </c:pt>
                <c:pt idx="19641">
                  <c:v>-1446.4600258299999</c:v>
                </c:pt>
                <c:pt idx="19642">
                  <c:v>-1508.5996024723499</c:v>
                </c:pt>
                <c:pt idx="19643">
                  <c:v>-1548.3140156735999</c:v>
                </c:pt>
                <c:pt idx="19644">
                  <c:v>-1587.95735975291</c:v>
                </c:pt>
                <c:pt idx="19645">
                  <c:v>-1641.1405494180699</c:v>
                </c:pt>
                <c:pt idx="19646">
                  <c:v>-1689.60732973736</c:v>
                </c:pt>
                <c:pt idx="19647">
                  <c:v>-1710.8229745382901</c:v>
                </c:pt>
                <c:pt idx="19648">
                  <c:v>-1696.0025312007899</c:v>
                </c:pt>
                <c:pt idx="19649">
                  <c:v>-1679.1449486297599</c:v>
                </c:pt>
                <c:pt idx="19650">
                  <c:v>-1685.0048671818599</c:v>
                </c:pt>
                <c:pt idx="19651">
                  <c:v>-1703.99326385942</c:v>
                </c:pt>
                <c:pt idx="19652">
                  <c:v>-1715.9947419361699</c:v>
                </c:pt>
                <c:pt idx="19653">
                  <c:v>-1730.5740201051401</c:v>
                </c:pt>
                <c:pt idx="19654">
                  <c:v>-1772.9047513721</c:v>
                </c:pt>
                <c:pt idx="19655">
                  <c:v>-1793.68629584379</c:v>
                </c:pt>
                <c:pt idx="19656">
                  <c:v>-1739.0714003231501</c:v>
                </c:pt>
                <c:pt idx="19657">
                  <c:v>-1659.6370961657401</c:v>
                </c:pt>
                <c:pt idx="19658">
                  <c:v>-1631.74431187451</c:v>
                </c:pt>
                <c:pt idx="19659">
                  <c:v>-1671.0066386389001</c:v>
                </c:pt>
                <c:pt idx="19660">
                  <c:v>-1699.6905015741199</c:v>
                </c:pt>
                <c:pt idx="19661">
                  <c:v>-1680.0921010294901</c:v>
                </c:pt>
                <c:pt idx="19662">
                  <c:v>-1669.8882034506</c:v>
                </c:pt>
                <c:pt idx="19663">
                  <c:v>-1686.6101798469399</c:v>
                </c:pt>
                <c:pt idx="19664">
                  <c:v>-1717.8052576070399</c:v>
                </c:pt>
                <c:pt idx="19665">
                  <c:v>-1738.12214707724</c:v>
                </c:pt>
                <c:pt idx="19666">
                  <c:v>-1715.33922616218</c:v>
                </c:pt>
                <c:pt idx="19667">
                  <c:v>-1666.9428033940101</c:v>
                </c:pt>
                <c:pt idx="19668">
                  <c:v>-1639.82714070575</c:v>
                </c:pt>
                <c:pt idx="19669">
                  <c:v>-1620.5421439752599</c:v>
                </c:pt>
                <c:pt idx="19670">
                  <c:v>-1644.3626004661101</c:v>
                </c:pt>
                <c:pt idx="19671">
                  <c:v>-1690.0261820359401</c:v>
                </c:pt>
                <c:pt idx="19672">
                  <c:v>-1711.6180572819701</c:v>
                </c:pt>
                <c:pt idx="19673">
                  <c:v>-1729.3578428051901</c:v>
                </c:pt>
                <c:pt idx="19674">
                  <c:v>-1723.4129856351601</c:v>
                </c:pt>
                <c:pt idx="19675">
                  <c:v>-1715.9896252179101</c:v>
                </c:pt>
                <c:pt idx="19676">
                  <c:v>-1734.2740393470999</c:v>
                </c:pt>
                <c:pt idx="19677">
                  <c:v>-1751.6422967644</c:v>
                </c:pt>
                <c:pt idx="19678">
                  <c:v>-1770.73022633394</c:v>
                </c:pt>
                <c:pt idx="19679">
                  <c:v>-1802.8847941915201</c:v>
                </c:pt>
                <c:pt idx="19680">
                  <c:v>-1843.6968304136701</c:v>
                </c:pt>
                <c:pt idx="19681">
                  <c:v>-1918.8141429847101</c:v>
                </c:pt>
                <c:pt idx="19682">
                  <c:v>-2005.4810288994299</c:v>
                </c:pt>
                <c:pt idx="19683">
                  <c:v>-2067.3553206349902</c:v>
                </c:pt>
                <c:pt idx="19684">
                  <c:v>-2123.9187620737098</c:v>
                </c:pt>
                <c:pt idx="19685">
                  <c:v>-2191.6636231462498</c:v>
                </c:pt>
                <c:pt idx="19686">
                  <c:v>-2287.0970160204902</c:v>
                </c:pt>
                <c:pt idx="19687">
                  <c:v>-2388.3135536282398</c:v>
                </c:pt>
                <c:pt idx="19688">
                  <c:v>-2465.53371075831</c:v>
                </c:pt>
                <c:pt idx="19689">
                  <c:v>-2534.3031373427102</c:v>
                </c:pt>
                <c:pt idx="19690">
                  <c:v>-2629.80021933649</c:v>
                </c:pt>
                <c:pt idx="19691">
                  <c:v>-2749.3838166702799</c:v>
                </c:pt>
                <c:pt idx="19692">
                  <c:v>-2863.9512020951902</c:v>
                </c:pt>
                <c:pt idx="19693">
                  <c:v>-2977.12157885337</c:v>
                </c:pt>
                <c:pt idx="19694">
                  <c:v>-3105.5306974913301</c:v>
                </c:pt>
                <c:pt idx="19695">
                  <c:v>-3243.5006093430602</c:v>
                </c:pt>
                <c:pt idx="19696">
                  <c:v>-3368.5741941237202</c:v>
                </c:pt>
                <c:pt idx="19697">
                  <c:v>-3491.6002761229602</c:v>
                </c:pt>
                <c:pt idx="19698">
                  <c:v>-3630.66597425691</c:v>
                </c:pt>
                <c:pt idx="19699">
                  <c:v>-3767.7710310165498</c:v>
                </c:pt>
                <c:pt idx="19700">
                  <c:v>-4009.6617947407199</c:v>
                </c:pt>
                <c:pt idx="19701">
                  <c:v>-4229.2638018386897</c:v>
                </c:pt>
                <c:pt idx="19702">
                  <c:v>-4315.0556350074003</c:v>
                </c:pt>
                <c:pt idx="19703">
                  <c:v>-4450.8057680974498</c:v>
                </c:pt>
                <c:pt idx="19704">
                  <c:v>-4614.6674120424505</c:v>
                </c:pt>
                <c:pt idx="19705">
                  <c:v>-4778.8055174198498</c:v>
                </c:pt>
                <c:pt idx="19706">
                  <c:v>-4963.8333900767102</c:v>
                </c:pt>
                <c:pt idx="19707">
                  <c:v>-5180.4587879187302</c:v>
                </c:pt>
                <c:pt idx="19708">
                  <c:v>-5373.22297574607</c:v>
                </c:pt>
                <c:pt idx="19709">
                  <c:v>-5523.0451212923699</c:v>
                </c:pt>
                <c:pt idx="19710">
                  <c:v>-5694.8563374702999</c:v>
                </c:pt>
                <c:pt idx="19711">
                  <c:v>-5883.4480486816301</c:v>
                </c:pt>
                <c:pt idx="19712">
                  <c:v>-6097.5731975264398</c:v>
                </c:pt>
                <c:pt idx="19713">
                  <c:v>-6338.04038346367</c:v>
                </c:pt>
                <c:pt idx="19714">
                  <c:v>-6607.4127615239404</c:v>
                </c:pt>
                <c:pt idx="19715">
                  <c:v>-6772.5178172936003</c:v>
                </c:pt>
                <c:pt idx="19716">
                  <c:v>-6867.0050083189199</c:v>
                </c:pt>
                <c:pt idx="19717">
                  <c:v>-7036.9311749543203</c:v>
                </c:pt>
                <c:pt idx="19718">
                  <c:v>-7217.4963160991701</c:v>
                </c:pt>
                <c:pt idx="19719">
                  <c:v>-7395.0517109393004</c:v>
                </c:pt>
                <c:pt idx="19720">
                  <c:v>-7580.3252831003902</c:v>
                </c:pt>
                <c:pt idx="19721">
                  <c:v>-7775.7025417097802</c:v>
                </c:pt>
                <c:pt idx="19722">
                  <c:v>-7948.3408780691398</c:v>
                </c:pt>
                <c:pt idx="19723">
                  <c:v>-8095.3592101450204</c:v>
                </c:pt>
                <c:pt idx="19724">
                  <c:v>-8244.6317461066192</c:v>
                </c:pt>
                <c:pt idx="19725">
                  <c:v>-8400.6511012208994</c:v>
                </c:pt>
                <c:pt idx="19726">
                  <c:v>-8580.7466000398508</c:v>
                </c:pt>
                <c:pt idx="19727">
                  <c:v>-8762.0139499931702</c:v>
                </c:pt>
                <c:pt idx="19728">
                  <c:v>-8903.5005295027495</c:v>
                </c:pt>
                <c:pt idx="19729">
                  <c:v>-9001.4279180568392</c:v>
                </c:pt>
                <c:pt idx="19730">
                  <c:v>-9097.3787780928596</c:v>
                </c:pt>
                <c:pt idx="19731">
                  <c:v>-9225.3167839024809</c:v>
                </c:pt>
                <c:pt idx="19732">
                  <c:v>-9360.0673712787902</c:v>
                </c:pt>
                <c:pt idx="19733">
                  <c:v>-9520.3869365051105</c:v>
                </c:pt>
                <c:pt idx="19734">
                  <c:v>-9649.1755504718003</c:v>
                </c:pt>
                <c:pt idx="19735">
                  <c:v>-9715.5929189967392</c:v>
                </c:pt>
                <c:pt idx="19736">
                  <c:v>-9779.4792729791097</c:v>
                </c:pt>
                <c:pt idx="19737">
                  <c:v>-9813.2255417022898</c:v>
                </c:pt>
                <c:pt idx="19738">
                  <c:v>-9870.7237956799199</c:v>
                </c:pt>
                <c:pt idx="19739">
                  <c:v>-9981.5636953858702</c:v>
                </c:pt>
                <c:pt idx="19740">
                  <c:v>-10093.6937593864</c:v>
                </c:pt>
                <c:pt idx="19741">
                  <c:v>-10160.122986714799</c:v>
                </c:pt>
                <c:pt idx="19742">
                  <c:v>-10170.383815381199</c:v>
                </c:pt>
                <c:pt idx="19743">
                  <c:v>-10171.7020407985</c:v>
                </c:pt>
                <c:pt idx="19744">
                  <c:v>-10157.024825873999</c:v>
                </c:pt>
                <c:pt idx="19745">
                  <c:v>-10160.622944020401</c:v>
                </c:pt>
                <c:pt idx="19746">
                  <c:v>-10160.905263734199</c:v>
                </c:pt>
                <c:pt idx="19747">
                  <c:v>-10117.336014966</c:v>
                </c:pt>
                <c:pt idx="19748">
                  <c:v>-10125.195754365899</c:v>
                </c:pt>
                <c:pt idx="19749">
                  <c:v>-10146.922450874599</c:v>
                </c:pt>
                <c:pt idx="19750">
                  <c:v>-10123.0016962146</c:v>
                </c:pt>
                <c:pt idx="19751">
                  <c:v>-10109.226487792699</c:v>
                </c:pt>
                <c:pt idx="19752">
                  <c:v>-10078.046904369899</c:v>
                </c:pt>
                <c:pt idx="19753">
                  <c:v>-9971.7697498322395</c:v>
                </c:pt>
                <c:pt idx="19754">
                  <c:v>-9833.6195179828101</c:v>
                </c:pt>
                <c:pt idx="19755">
                  <c:v>-9738.6801809301705</c:v>
                </c:pt>
                <c:pt idx="19756">
                  <c:v>-9681.7156920860907</c:v>
                </c:pt>
                <c:pt idx="19757">
                  <c:v>-9630.4110215706205</c:v>
                </c:pt>
                <c:pt idx="19758">
                  <c:v>-9561.8436203982601</c:v>
                </c:pt>
                <c:pt idx="19759">
                  <c:v>-9489.5732339315291</c:v>
                </c:pt>
                <c:pt idx="19760">
                  <c:v>-9389.3986653099</c:v>
                </c:pt>
                <c:pt idx="19761">
                  <c:v>-9242.6494905533109</c:v>
                </c:pt>
                <c:pt idx="19762">
                  <c:v>-9080.5749305083591</c:v>
                </c:pt>
                <c:pt idx="19763">
                  <c:v>-8979.0834906401797</c:v>
                </c:pt>
                <c:pt idx="19764">
                  <c:v>-8925.8849672446104</c:v>
                </c:pt>
                <c:pt idx="19765">
                  <c:v>-8816.4699052967608</c:v>
                </c:pt>
                <c:pt idx="19766">
                  <c:v>-8619.7327749770502</c:v>
                </c:pt>
                <c:pt idx="19767">
                  <c:v>-8390.7386200326891</c:v>
                </c:pt>
                <c:pt idx="19768">
                  <c:v>-8214.8904967486906</c:v>
                </c:pt>
                <c:pt idx="19769">
                  <c:v>-8079.9954452937</c:v>
                </c:pt>
                <c:pt idx="19770">
                  <c:v>-7940.0928777799299</c:v>
                </c:pt>
                <c:pt idx="19771">
                  <c:v>-7843.2885323576602</c:v>
                </c:pt>
                <c:pt idx="19772">
                  <c:v>-7730.3878885322401</c:v>
                </c:pt>
                <c:pt idx="19773">
                  <c:v>-7535.3761940560998</c:v>
                </c:pt>
                <c:pt idx="19774">
                  <c:v>-7321.1465147652098</c:v>
                </c:pt>
                <c:pt idx="19775">
                  <c:v>-7117.4933717412496</c:v>
                </c:pt>
                <c:pt idx="19776">
                  <c:v>-6953.3499621580204</c:v>
                </c:pt>
                <c:pt idx="19777">
                  <c:v>-6826.7378722098802</c:v>
                </c:pt>
                <c:pt idx="19778">
                  <c:v>-6686.0083604170304</c:v>
                </c:pt>
                <c:pt idx="19779">
                  <c:v>-6512.20305229312</c:v>
                </c:pt>
                <c:pt idx="19780">
                  <c:v>-6339.6220026167603</c:v>
                </c:pt>
                <c:pt idx="19781">
                  <c:v>-6167.0394309140302</c:v>
                </c:pt>
                <c:pt idx="19782">
                  <c:v>-6000.1105686542396</c:v>
                </c:pt>
                <c:pt idx="19783">
                  <c:v>-5827.9502463769104</c:v>
                </c:pt>
                <c:pt idx="19784">
                  <c:v>-5636.5256502810398</c:v>
                </c:pt>
                <c:pt idx="19785">
                  <c:v>-5402.5767823134702</c:v>
                </c:pt>
                <c:pt idx="19786">
                  <c:v>-5234.8163999875396</c:v>
                </c:pt>
                <c:pt idx="19787">
                  <c:v>-5158.9303459478897</c:v>
                </c:pt>
                <c:pt idx="19788">
                  <c:v>-5051.9171577614497</c:v>
                </c:pt>
                <c:pt idx="19789">
                  <c:v>-4938.2669673198097</c:v>
                </c:pt>
                <c:pt idx="19790">
                  <c:v>-4762.8173811056004</c:v>
                </c:pt>
                <c:pt idx="19791">
                  <c:v>-4543.3867756678401</c:v>
                </c:pt>
                <c:pt idx="19792">
                  <c:v>-4372.4334552155497</c:v>
                </c:pt>
                <c:pt idx="19793">
                  <c:v>-4230.0676191542998</c:v>
                </c:pt>
                <c:pt idx="19794">
                  <c:v>-4069.8970215464401</c:v>
                </c:pt>
                <c:pt idx="19795">
                  <c:v>-3891.37933694718</c:v>
                </c:pt>
                <c:pt idx="19796">
                  <c:v>-3766.5450594568902</c:v>
                </c:pt>
                <c:pt idx="19797">
                  <c:v>-3668.14632793193</c:v>
                </c:pt>
                <c:pt idx="19798">
                  <c:v>-3534.9379513286499</c:v>
                </c:pt>
                <c:pt idx="19799">
                  <c:v>-3392.8398662068798</c:v>
                </c:pt>
                <c:pt idx="19800">
                  <c:v>-3288.4135223370199</c:v>
                </c:pt>
                <c:pt idx="19801">
                  <c:v>-3247.9066245853401</c:v>
                </c:pt>
                <c:pt idx="19802">
                  <c:v>-3185.0972721677699</c:v>
                </c:pt>
                <c:pt idx="19803">
                  <c:v>-3034.96775699717</c:v>
                </c:pt>
                <c:pt idx="19804">
                  <c:v>-2874.7720362056598</c:v>
                </c:pt>
                <c:pt idx="19805">
                  <c:v>-2766.8238665444601</c:v>
                </c:pt>
                <c:pt idx="19806">
                  <c:v>-2694.28553751763</c:v>
                </c:pt>
                <c:pt idx="19807">
                  <c:v>-2632.9316932643801</c:v>
                </c:pt>
                <c:pt idx="19808">
                  <c:v>-2517.92619048611</c:v>
                </c:pt>
                <c:pt idx="19809">
                  <c:v>-2373.9554877898499</c:v>
                </c:pt>
                <c:pt idx="19810">
                  <c:v>-2272.9086753771498</c:v>
                </c:pt>
                <c:pt idx="19811">
                  <c:v>-2184.5633595475201</c:v>
                </c:pt>
                <c:pt idx="19812">
                  <c:v>-2104.2129948277302</c:v>
                </c:pt>
                <c:pt idx="19813">
                  <c:v>-2046.66999855109</c:v>
                </c:pt>
                <c:pt idx="19814">
                  <c:v>-2017.38017667036</c:v>
                </c:pt>
                <c:pt idx="19815">
                  <c:v>-2004.46896561833</c:v>
                </c:pt>
                <c:pt idx="19816">
                  <c:v>-1927.2629394048899</c:v>
                </c:pt>
                <c:pt idx="19817">
                  <c:v>-1804.54329836853</c:v>
                </c:pt>
                <c:pt idx="19818">
                  <c:v>-1738.2143887549501</c:v>
                </c:pt>
                <c:pt idx="19819">
                  <c:v>-1678.9015180741801</c:v>
                </c:pt>
                <c:pt idx="19820">
                  <c:v>-1605.55321287937</c:v>
                </c:pt>
                <c:pt idx="19821">
                  <c:v>-1531.4010710069999</c:v>
                </c:pt>
                <c:pt idx="19822">
                  <c:v>-1454.32025790174</c:v>
                </c:pt>
                <c:pt idx="19823">
                  <c:v>-1387.2934091081099</c:v>
                </c:pt>
                <c:pt idx="19824">
                  <c:v>-1316.18112440601</c:v>
                </c:pt>
                <c:pt idx="19825">
                  <c:v>-1230.3245912157799</c:v>
                </c:pt>
                <c:pt idx="19826">
                  <c:v>-1166.1633843555101</c:v>
                </c:pt>
                <c:pt idx="19827">
                  <c:v>-1135.9475920633299</c:v>
                </c:pt>
                <c:pt idx="19828">
                  <c:v>-1098.29510869512</c:v>
                </c:pt>
                <c:pt idx="19829">
                  <c:v>-1027.3413646213501</c:v>
                </c:pt>
                <c:pt idx="19830">
                  <c:v>-934.99894957313904</c:v>
                </c:pt>
                <c:pt idx="19831">
                  <c:v>-842.50116160219204</c:v>
                </c:pt>
                <c:pt idx="19832">
                  <c:v>-765.01130827625298</c:v>
                </c:pt>
                <c:pt idx="19833">
                  <c:v>-691.254861209404</c:v>
                </c:pt>
                <c:pt idx="19834">
                  <c:v>-581.52093952222504</c:v>
                </c:pt>
                <c:pt idx="19835">
                  <c:v>-445.93037374694399</c:v>
                </c:pt>
                <c:pt idx="19836">
                  <c:v>-329.55645806061801</c:v>
                </c:pt>
                <c:pt idx="19837">
                  <c:v>-231.52824903687801</c:v>
                </c:pt>
                <c:pt idx="19838">
                  <c:v>-143.12732654643099</c:v>
                </c:pt>
                <c:pt idx="19839">
                  <c:v>-52.049405422138904</c:v>
                </c:pt>
                <c:pt idx="19840">
                  <c:v>47.101850135489599</c:v>
                </c:pt>
                <c:pt idx="19841">
                  <c:v>165.24242517539099</c:v>
                </c:pt>
                <c:pt idx="19842">
                  <c:v>277.93934609050399</c:v>
                </c:pt>
                <c:pt idx="19843">
                  <c:v>375.75293888900501</c:v>
                </c:pt>
                <c:pt idx="19844">
                  <c:v>481.22873234356501</c:v>
                </c:pt>
                <c:pt idx="19845">
                  <c:v>595.91427981816196</c:v>
                </c:pt>
                <c:pt idx="19846">
                  <c:v>732.47156272236305</c:v>
                </c:pt>
                <c:pt idx="19847">
                  <c:v>888.93363021809296</c:v>
                </c:pt>
                <c:pt idx="19848">
                  <c:v>1065.60027162448</c:v>
                </c:pt>
                <c:pt idx="19849">
                  <c:v>1240.1405614082701</c:v>
                </c:pt>
                <c:pt idx="19850">
                  <c:v>1390.85206883419</c:v>
                </c:pt>
                <c:pt idx="19851">
                  <c:v>1537.5908452067299</c:v>
                </c:pt>
                <c:pt idx="19852">
                  <c:v>1685.7853563343699</c:v>
                </c:pt>
                <c:pt idx="19853">
                  <c:v>1835.35564759561</c:v>
                </c:pt>
                <c:pt idx="19854">
                  <c:v>2002.36870269326</c:v>
                </c:pt>
                <c:pt idx="19855">
                  <c:v>2193.8302495560602</c:v>
                </c:pt>
                <c:pt idx="19856">
                  <c:v>2409.3324597762698</c:v>
                </c:pt>
                <c:pt idx="19857">
                  <c:v>2558.5557140537899</c:v>
                </c:pt>
                <c:pt idx="19858">
                  <c:v>2663.4012978463002</c:v>
                </c:pt>
                <c:pt idx="19859">
                  <c:v>2832.73316932749</c:v>
                </c:pt>
                <c:pt idx="19860">
                  <c:v>3033.4002032265998</c:v>
                </c:pt>
                <c:pt idx="19861">
                  <c:v>3234.99399262831</c:v>
                </c:pt>
                <c:pt idx="19862">
                  <c:v>3427.1901102717502</c:v>
                </c:pt>
                <c:pt idx="19863">
                  <c:v>3632.24703823241</c:v>
                </c:pt>
                <c:pt idx="19864">
                  <c:v>3843.5532413122301</c:v>
                </c:pt>
                <c:pt idx="19865">
                  <c:v>4046.7769540035201</c:v>
                </c:pt>
                <c:pt idx="19866">
                  <c:v>4237.3465171006601</c:v>
                </c:pt>
                <c:pt idx="19867">
                  <c:v>4403.5414525922697</c:v>
                </c:pt>
                <c:pt idx="19868">
                  <c:v>4578.9527004708498</c:v>
                </c:pt>
                <c:pt idx="19869">
                  <c:v>4785.1268439424803</c:v>
                </c:pt>
                <c:pt idx="19870">
                  <c:v>4993.0850187088899</c:v>
                </c:pt>
                <c:pt idx="19871">
                  <c:v>5203.7449957565595</c:v>
                </c:pt>
                <c:pt idx="19872">
                  <c:v>5408.5260367041901</c:v>
                </c:pt>
                <c:pt idx="19873">
                  <c:v>5603.3030700168201</c:v>
                </c:pt>
                <c:pt idx="19874">
                  <c:v>5793.2726887471299</c:v>
                </c:pt>
                <c:pt idx="19875">
                  <c:v>5973.2924472356599</c:v>
                </c:pt>
                <c:pt idx="19876">
                  <c:v>6176.1963774618298</c:v>
                </c:pt>
                <c:pt idx="19877">
                  <c:v>6400.3379464613699</c:v>
                </c:pt>
                <c:pt idx="19878">
                  <c:v>6590.51862136604</c:v>
                </c:pt>
                <c:pt idx="19879">
                  <c:v>6790.6292550976304</c:v>
                </c:pt>
                <c:pt idx="19880">
                  <c:v>7021.4771166591599</c:v>
                </c:pt>
                <c:pt idx="19881">
                  <c:v>7247.19055926072</c:v>
                </c:pt>
                <c:pt idx="19882">
                  <c:v>7462.5569111982704</c:v>
                </c:pt>
                <c:pt idx="19883">
                  <c:v>7609.6436236106701</c:v>
                </c:pt>
                <c:pt idx="19884">
                  <c:v>7716.5123291601503</c:v>
                </c:pt>
                <c:pt idx="19885">
                  <c:v>7848.6112745393402</c:v>
                </c:pt>
                <c:pt idx="19886">
                  <c:v>7995.1124183278098</c:v>
                </c:pt>
                <c:pt idx="19887">
                  <c:v>8165.6389727880996</c:v>
                </c:pt>
                <c:pt idx="19888">
                  <c:v>8345.6841862665297</c:v>
                </c:pt>
                <c:pt idx="19889">
                  <c:v>8521.2055571196197</c:v>
                </c:pt>
                <c:pt idx="19890">
                  <c:v>8721.26850879421</c:v>
                </c:pt>
                <c:pt idx="19891">
                  <c:v>8919.3998049904003</c:v>
                </c:pt>
                <c:pt idx="19892">
                  <c:v>9075.37231949132</c:v>
                </c:pt>
                <c:pt idx="19893">
                  <c:v>9208.3544628457403</c:v>
                </c:pt>
                <c:pt idx="19894">
                  <c:v>9343.7158124920297</c:v>
                </c:pt>
                <c:pt idx="19895">
                  <c:v>9486.7894611104693</c:v>
                </c:pt>
                <c:pt idx="19896">
                  <c:v>9616.7016246440508</c:v>
                </c:pt>
                <c:pt idx="19897">
                  <c:v>9705.8664377567002</c:v>
                </c:pt>
                <c:pt idx="19898">
                  <c:v>9791.4584811582899</c:v>
                </c:pt>
                <c:pt idx="19899">
                  <c:v>9914.8771562737202</c:v>
                </c:pt>
                <c:pt idx="19900">
                  <c:v>10051.0583089589</c:v>
                </c:pt>
                <c:pt idx="19901">
                  <c:v>10168.726444612699</c:v>
                </c:pt>
                <c:pt idx="19902">
                  <c:v>10249.0338712579</c:v>
                </c:pt>
                <c:pt idx="19903">
                  <c:v>10318.9631649318</c:v>
                </c:pt>
                <c:pt idx="19904">
                  <c:v>10396.530736077601</c:v>
                </c:pt>
                <c:pt idx="19905">
                  <c:v>10516.5728279086</c:v>
                </c:pt>
                <c:pt idx="19906">
                  <c:v>10660.8546688607</c:v>
                </c:pt>
                <c:pt idx="19907">
                  <c:v>10777.644940681201</c:v>
                </c:pt>
                <c:pt idx="19908">
                  <c:v>10816.957202723201</c:v>
                </c:pt>
                <c:pt idx="19909">
                  <c:v>10802.324422712099</c:v>
                </c:pt>
                <c:pt idx="19910">
                  <c:v>10836.270885043101</c:v>
                </c:pt>
                <c:pt idx="19911">
                  <c:v>10912.7858334022</c:v>
                </c:pt>
                <c:pt idx="19912">
                  <c:v>10976.5050174149</c:v>
                </c:pt>
                <c:pt idx="19913">
                  <c:v>11031.2418642515</c:v>
                </c:pt>
                <c:pt idx="19914">
                  <c:v>11090.1609663161</c:v>
                </c:pt>
                <c:pt idx="19915">
                  <c:v>11136.637268918301</c:v>
                </c:pt>
                <c:pt idx="19916">
                  <c:v>11183.184032442799</c:v>
                </c:pt>
                <c:pt idx="19917">
                  <c:v>11245.5357751828</c:v>
                </c:pt>
                <c:pt idx="19918">
                  <c:v>11309.9100229548</c:v>
                </c:pt>
                <c:pt idx="19919">
                  <c:v>11342.2862796188</c:v>
                </c:pt>
                <c:pt idx="19920">
                  <c:v>11348.8233372223</c:v>
                </c:pt>
                <c:pt idx="19921">
                  <c:v>11360.5537724981</c:v>
                </c:pt>
                <c:pt idx="19922">
                  <c:v>11383.167801335099</c:v>
                </c:pt>
                <c:pt idx="19923">
                  <c:v>11400.026900684499</c:v>
                </c:pt>
                <c:pt idx="19924">
                  <c:v>11426.7128477682</c:v>
                </c:pt>
                <c:pt idx="19925">
                  <c:v>11468.474860528901</c:v>
                </c:pt>
                <c:pt idx="19926">
                  <c:v>11510.4592267515</c:v>
                </c:pt>
                <c:pt idx="19927">
                  <c:v>11552.636102468799</c:v>
                </c:pt>
                <c:pt idx="19928">
                  <c:v>11583.368001323101</c:v>
                </c:pt>
                <c:pt idx="19929">
                  <c:v>11599.1937978566</c:v>
                </c:pt>
                <c:pt idx="19930">
                  <c:v>11606.982703863499</c:v>
                </c:pt>
                <c:pt idx="19931">
                  <c:v>11631.2653815308</c:v>
                </c:pt>
                <c:pt idx="19932">
                  <c:v>11668.1772559647</c:v>
                </c:pt>
                <c:pt idx="19933">
                  <c:v>11691.2041566839</c:v>
                </c:pt>
                <c:pt idx="19934">
                  <c:v>11719.938942185199</c:v>
                </c:pt>
                <c:pt idx="19935">
                  <c:v>11758.1525914592</c:v>
                </c:pt>
                <c:pt idx="19936">
                  <c:v>11792.1251085719</c:v>
                </c:pt>
                <c:pt idx="19937">
                  <c:v>11813.722427526</c:v>
                </c:pt>
                <c:pt idx="19938">
                  <c:v>11831.3465068327</c:v>
                </c:pt>
                <c:pt idx="19939">
                  <c:v>11874.9671910781</c:v>
                </c:pt>
                <c:pt idx="19940">
                  <c:v>11936.382355828</c:v>
                </c:pt>
                <c:pt idx="19941">
                  <c:v>11986.2099427307</c:v>
                </c:pt>
                <c:pt idx="19942">
                  <c:v>11998.5189936142</c:v>
                </c:pt>
                <c:pt idx="19943">
                  <c:v>12009.3439956121</c:v>
                </c:pt>
                <c:pt idx="19944">
                  <c:v>12067.005665442701</c:v>
                </c:pt>
                <c:pt idx="19945">
                  <c:v>12154.310226846799</c:v>
                </c:pt>
                <c:pt idx="19946">
                  <c:v>12216.8742270079</c:v>
                </c:pt>
                <c:pt idx="19947">
                  <c:v>12220.9005800213</c:v>
                </c:pt>
                <c:pt idx="19948">
                  <c:v>12213.547566416401</c:v>
                </c:pt>
                <c:pt idx="19949">
                  <c:v>12245.060868605</c:v>
                </c:pt>
                <c:pt idx="19950">
                  <c:v>12355.8544661501</c:v>
                </c:pt>
                <c:pt idx="19951">
                  <c:v>12481.0961561194</c:v>
                </c:pt>
                <c:pt idx="19952">
                  <c:v>12552.007743383299</c:v>
                </c:pt>
                <c:pt idx="19953">
                  <c:v>12553.9062093092</c:v>
                </c:pt>
                <c:pt idx="19954">
                  <c:v>12569.729163043299</c:v>
                </c:pt>
                <c:pt idx="19955">
                  <c:v>12646.581926918599</c:v>
                </c:pt>
                <c:pt idx="19956">
                  <c:v>12713.3787719764</c:v>
                </c:pt>
                <c:pt idx="19957">
                  <c:v>12754.980606785801</c:v>
                </c:pt>
                <c:pt idx="19958">
                  <c:v>12783.745042655501</c:v>
                </c:pt>
                <c:pt idx="19959">
                  <c:v>12829.510904053701</c:v>
                </c:pt>
                <c:pt idx="19960">
                  <c:v>12914.3882098217</c:v>
                </c:pt>
                <c:pt idx="19961">
                  <c:v>13012.4483572028</c:v>
                </c:pt>
                <c:pt idx="19962">
                  <c:v>13063.359926998501</c:v>
                </c:pt>
                <c:pt idx="19963">
                  <c:v>13085.189474958501</c:v>
                </c:pt>
                <c:pt idx="19964">
                  <c:v>13110.2825365032</c:v>
                </c:pt>
                <c:pt idx="19965">
                  <c:v>13147.3584942954</c:v>
                </c:pt>
                <c:pt idx="19966">
                  <c:v>13195.187810731</c:v>
                </c:pt>
                <c:pt idx="19967">
                  <c:v>13252.571418069199</c:v>
                </c:pt>
                <c:pt idx="19968">
                  <c:v>13376.094796544199</c:v>
                </c:pt>
                <c:pt idx="19969">
                  <c:v>13505.163762664701</c:v>
                </c:pt>
                <c:pt idx="19970">
                  <c:v>13531.1652315422</c:v>
                </c:pt>
                <c:pt idx="19971">
                  <c:v>13471.329930755601</c:v>
                </c:pt>
                <c:pt idx="19972">
                  <c:v>13375.774368845099</c:v>
                </c:pt>
                <c:pt idx="19973">
                  <c:v>13350.654852211601</c:v>
                </c:pt>
                <c:pt idx="19974">
                  <c:v>13390.588607740799</c:v>
                </c:pt>
                <c:pt idx="19975">
                  <c:v>13481.3281753335</c:v>
                </c:pt>
                <c:pt idx="19976">
                  <c:v>13547.6071817294</c:v>
                </c:pt>
                <c:pt idx="19977">
                  <c:v>13538.863438844301</c:v>
                </c:pt>
                <c:pt idx="19978">
                  <c:v>13523.123685573501</c:v>
                </c:pt>
                <c:pt idx="19979">
                  <c:v>13512.491890442399</c:v>
                </c:pt>
                <c:pt idx="19980">
                  <c:v>13480.8813451962</c:v>
                </c:pt>
                <c:pt idx="19981">
                  <c:v>13424.4404596563</c:v>
                </c:pt>
                <c:pt idx="19982">
                  <c:v>13377.40625722</c:v>
                </c:pt>
                <c:pt idx="19983">
                  <c:v>13318.819091903501</c:v>
                </c:pt>
                <c:pt idx="19984">
                  <c:v>13250.674485573099</c:v>
                </c:pt>
                <c:pt idx="19985">
                  <c:v>13194.927393562501</c:v>
                </c:pt>
                <c:pt idx="19986">
                  <c:v>13191.411209350001</c:v>
                </c:pt>
                <c:pt idx="19987">
                  <c:v>13192.875754749401</c:v>
                </c:pt>
                <c:pt idx="19988">
                  <c:v>13135.9422875047</c:v>
                </c:pt>
                <c:pt idx="19989">
                  <c:v>13054.5880999357</c:v>
                </c:pt>
                <c:pt idx="19990">
                  <c:v>12922.1352436541</c:v>
                </c:pt>
                <c:pt idx="19991">
                  <c:v>12736.004545718301</c:v>
                </c:pt>
                <c:pt idx="19992">
                  <c:v>12570.0022173629</c:v>
                </c:pt>
                <c:pt idx="19993">
                  <c:v>12451.0508954661</c:v>
                </c:pt>
                <c:pt idx="19994">
                  <c:v>12358.126191510601</c:v>
                </c:pt>
                <c:pt idx="19995">
                  <c:v>12275.4050409312</c:v>
                </c:pt>
                <c:pt idx="19996">
                  <c:v>12180.4623100016</c:v>
                </c:pt>
                <c:pt idx="19997">
                  <c:v>12053.7981857874</c:v>
                </c:pt>
                <c:pt idx="19998">
                  <c:v>11921.4194232219</c:v>
                </c:pt>
                <c:pt idx="19999">
                  <c:v>11752.4191552596</c:v>
                </c:pt>
                <c:pt idx="20000">
                  <c:v>11521.568500633201</c:v>
                </c:pt>
                <c:pt idx="20001">
                  <c:v>11282.212546193799</c:v>
                </c:pt>
                <c:pt idx="20002">
                  <c:v>11060.649598387899</c:v>
                </c:pt>
                <c:pt idx="20003">
                  <c:v>10857.797172255199</c:v>
                </c:pt>
                <c:pt idx="20004">
                  <c:v>10643.723874048401</c:v>
                </c:pt>
                <c:pt idx="20005">
                  <c:v>10441.762191519399</c:v>
                </c:pt>
                <c:pt idx="20006">
                  <c:v>10247.726850033199</c:v>
                </c:pt>
                <c:pt idx="20007">
                  <c:v>10054.1486714567</c:v>
                </c:pt>
                <c:pt idx="20008">
                  <c:v>9882.3951509372291</c:v>
                </c:pt>
                <c:pt idx="20009">
                  <c:v>9753.7350451301299</c:v>
                </c:pt>
                <c:pt idx="20010">
                  <c:v>9569.1427117598796</c:v>
                </c:pt>
                <c:pt idx="20011">
                  <c:v>9300.4448893899207</c:v>
                </c:pt>
                <c:pt idx="20012">
                  <c:v>9087.2798025766006</c:v>
                </c:pt>
                <c:pt idx="20013">
                  <c:v>8904.7767323729804</c:v>
                </c:pt>
                <c:pt idx="20014">
                  <c:v>8694.0096307341901</c:v>
                </c:pt>
                <c:pt idx="20015">
                  <c:v>8466.2585190832597</c:v>
                </c:pt>
                <c:pt idx="20016">
                  <c:v>8229.2085499987406</c:v>
                </c:pt>
                <c:pt idx="20017">
                  <c:v>8001.0994123331402</c:v>
                </c:pt>
                <c:pt idx="20018">
                  <c:v>7788.2889650547004</c:v>
                </c:pt>
                <c:pt idx="20019">
                  <c:v>7572.70244940869</c:v>
                </c:pt>
                <c:pt idx="20020">
                  <c:v>7312.7865542340696</c:v>
                </c:pt>
                <c:pt idx="20021">
                  <c:v>7066.2966959796804</c:v>
                </c:pt>
                <c:pt idx="20022">
                  <c:v>6872.6126375357799</c:v>
                </c:pt>
                <c:pt idx="20023">
                  <c:v>6663.0804493809601</c:v>
                </c:pt>
                <c:pt idx="20024">
                  <c:v>6503.7994215851504</c:v>
                </c:pt>
                <c:pt idx="20025">
                  <c:v>6350.9835420798199</c:v>
                </c:pt>
                <c:pt idx="20026">
                  <c:v>6137.786383617</c:v>
                </c:pt>
                <c:pt idx="20027">
                  <c:v>5899.1769012516697</c:v>
                </c:pt>
                <c:pt idx="20028">
                  <c:v>5716.6368655409897</c:v>
                </c:pt>
                <c:pt idx="20029">
                  <c:v>5577.2832231288403</c:v>
                </c:pt>
                <c:pt idx="20030">
                  <c:v>5388.6143970442799</c:v>
                </c:pt>
                <c:pt idx="20031">
                  <c:v>5224.5349535922496</c:v>
                </c:pt>
                <c:pt idx="20032">
                  <c:v>5077.28360155469</c:v>
                </c:pt>
                <c:pt idx="20033">
                  <c:v>4924.1701407300798</c:v>
                </c:pt>
                <c:pt idx="20034">
                  <c:v>4794.8275225185398</c:v>
                </c:pt>
                <c:pt idx="20035">
                  <c:v>4662.5848956333602</c:v>
                </c:pt>
                <c:pt idx="20036">
                  <c:v>4545.2778740062504</c:v>
                </c:pt>
                <c:pt idx="20037">
                  <c:v>4460.7057105541398</c:v>
                </c:pt>
                <c:pt idx="20038">
                  <c:v>4390.4769328596403</c:v>
                </c:pt>
                <c:pt idx="20039">
                  <c:v>4300.5565984245904</c:v>
                </c:pt>
                <c:pt idx="20040">
                  <c:v>4164.77833258803</c:v>
                </c:pt>
                <c:pt idx="20041">
                  <c:v>4030.1046649769901</c:v>
                </c:pt>
                <c:pt idx="20042">
                  <c:v>3939.0123701358102</c:v>
                </c:pt>
                <c:pt idx="20043">
                  <c:v>3846.9449164559001</c:v>
                </c:pt>
                <c:pt idx="20044">
                  <c:v>3749.02943883746</c:v>
                </c:pt>
                <c:pt idx="20045">
                  <c:v>3689.3309616909401</c:v>
                </c:pt>
                <c:pt idx="20046">
                  <c:v>3644.8982388732702</c:v>
                </c:pt>
                <c:pt idx="20047">
                  <c:v>3615.85230132384</c:v>
                </c:pt>
                <c:pt idx="20048">
                  <c:v>3593.9711517102901</c:v>
                </c:pt>
                <c:pt idx="20049">
                  <c:v>3567.7188179354398</c:v>
                </c:pt>
                <c:pt idx="20050">
                  <c:v>3493.6880307125898</c:v>
                </c:pt>
                <c:pt idx="20051">
                  <c:v>3416.9579990942302</c:v>
                </c:pt>
                <c:pt idx="20052">
                  <c:v>3399.4791913303702</c:v>
                </c:pt>
                <c:pt idx="20053">
                  <c:v>3421.1094193150202</c:v>
                </c:pt>
                <c:pt idx="20054">
                  <c:v>3459.7678399373399</c:v>
                </c:pt>
                <c:pt idx="20055">
                  <c:v>3460.4731511231098</c:v>
                </c:pt>
                <c:pt idx="20056">
                  <c:v>3423.0969920142602</c:v>
                </c:pt>
                <c:pt idx="20057">
                  <c:v>3375.9988234791999</c:v>
                </c:pt>
                <c:pt idx="20058">
                  <c:v>3324.4573326208401</c:v>
                </c:pt>
                <c:pt idx="20059">
                  <c:v>3302.30281383498</c:v>
                </c:pt>
                <c:pt idx="20060">
                  <c:v>3328.5236461376999</c:v>
                </c:pt>
                <c:pt idx="20061">
                  <c:v>3256.0667478461801</c:v>
                </c:pt>
                <c:pt idx="20062">
                  <c:v>3165.5730522905701</c:v>
                </c:pt>
                <c:pt idx="20063">
                  <c:v>3191.8601048015498</c:v>
                </c:pt>
                <c:pt idx="20064">
                  <c:v>3267.3998071261499</c:v>
                </c:pt>
                <c:pt idx="20065">
                  <c:v>3454.7863443392798</c:v>
                </c:pt>
                <c:pt idx="20066">
                  <c:v>3607.69419885465</c:v>
                </c:pt>
                <c:pt idx="20067">
                  <c:v>3593.8328126476699</c:v>
                </c:pt>
                <c:pt idx="20068">
                  <c:v>3469.4805503805501</c:v>
                </c:pt>
                <c:pt idx="20069">
                  <c:v>3305.9149859191798</c:v>
                </c:pt>
                <c:pt idx="20070">
                  <c:v>3192.1748925140801</c:v>
                </c:pt>
                <c:pt idx="20071">
                  <c:v>3106.0048547513802</c:v>
                </c:pt>
                <c:pt idx="20072">
                  <c:v>3052.6870478323099</c:v>
                </c:pt>
                <c:pt idx="20073">
                  <c:v>3037.26611430604</c:v>
                </c:pt>
                <c:pt idx="20074">
                  <c:v>3007.8136237091098</c:v>
                </c:pt>
                <c:pt idx="20075">
                  <c:v>2936.3627016667701</c:v>
                </c:pt>
                <c:pt idx="20076">
                  <c:v>2804.3609943455299</c:v>
                </c:pt>
                <c:pt idx="20077">
                  <c:v>2673.3931152300602</c:v>
                </c:pt>
                <c:pt idx="20078">
                  <c:v>2584.6434685477602</c:v>
                </c:pt>
                <c:pt idx="20079">
                  <c:v>2487.0707362271601</c:v>
                </c:pt>
                <c:pt idx="20080">
                  <c:v>2371.5960680899002</c:v>
                </c:pt>
                <c:pt idx="20081">
                  <c:v>2208.3268144160302</c:v>
                </c:pt>
                <c:pt idx="20082">
                  <c:v>2009.1726196685099</c:v>
                </c:pt>
                <c:pt idx="20083">
                  <c:v>1835.1577024887299</c:v>
                </c:pt>
                <c:pt idx="20084">
                  <c:v>1663.8926458680301</c:v>
                </c:pt>
                <c:pt idx="20085">
                  <c:v>1426.7358639264301</c:v>
                </c:pt>
                <c:pt idx="20086">
                  <c:v>1135.97009052608</c:v>
                </c:pt>
                <c:pt idx="20087">
                  <c:v>846.43756806931196</c:v>
                </c:pt>
                <c:pt idx="20088">
                  <c:v>560.24771929341898</c:v>
                </c:pt>
                <c:pt idx="20089">
                  <c:v>243.31952487150599</c:v>
                </c:pt>
                <c:pt idx="20090">
                  <c:v>-99.309394033430294</c:v>
                </c:pt>
                <c:pt idx="20091">
                  <c:v>-475.738299880591</c:v>
                </c:pt>
                <c:pt idx="20092">
                  <c:v>-877.35061455715697</c:v>
                </c:pt>
                <c:pt idx="20093">
                  <c:v>-1291.3087653791199</c:v>
                </c:pt>
                <c:pt idx="20094">
                  <c:v>-1720.7589562518499</c:v>
                </c:pt>
                <c:pt idx="20095">
                  <c:v>-2172.0942258874902</c:v>
                </c:pt>
                <c:pt idx="20096">
                  <c:v>-2640.3351498796101</c:v>
                </c:pt>
                <c:pt idx="20097">
                  <c:v>-3120.4384140605298</c:v>
                </c:pt>
                <c:pt idx="20098">
                  <c:v>-3608.0651146603</c:v>
                </c:pt>
                <c:pt idx="20099">
                  <c:v>-4146.1886344557097</c:v>
                </c:pt>
                <c:pt idx="20100">
                  <c:v>-4765.1156145621699</c:v>
                </c:pt>
                <c:pt idx="20101">
                  <c:v>-5419.3877346344398</c:v>
                </c:pt>
                <c:pt idx="20102">
                  <c:v>-6059.5264480040396</c:v>
                </c:pt>
                <c:pt idx="20103">
                  <c:v>-6648.7233361468598</c:v>
                </c:pt>
                <c:pt idx="20104">
                  <c:v>-7248.0818819974402</c:v>
                </c:pt>
                <c:pt idx="20105">
                  <c:v>-7917.6430141005603</c:v>
                </c:pt>
                <c:pt idx="20106">
                  <c:v>-8586.3828737695203</c:v>
                </c:pt>
                <c:pt idx="20107">
                  <c:v>-9255.5746497344207</c:v>
                </c:pt>
                <c:pt idx="20108">
                  <c:v>-9977.2730029454306</c:v>
                </c:pt>
                <c:pt idx="20109">
                  <c:v>-10715.4791703596</c:v>
                </c:pt>
                <c:pt idx="20110">
                  <c:v>-11513.8116309422</c:v>
                </c:pt>
                <c:pt idx="20111">
                  <c:v>-12332.8527050307</c:v>
                </c:pt>
                <c:pt idx="20112">
                  <c:v>-13109.957210676601</c:v>
                </c:pt>
                <c:pt idx="20113">
                  <c:v>-13854.787987125699</c:v>
                </c:pt>
                <c:pt idx="20114">
                  <c:v>-14639.7092610166</c:v>
                </c:pt>
                <c:pt idx="20115">
                  <c:v>-15502.8534413827</c:v>
                </c:pt>
                <c:pt idx="20116">
                  <c:v>-16383.9591630532</c:v>
                </c:pt>
                <c:pt idx="20117">
                  <c:v>-17245.8948427297</c:v>
                </c:pt>
                <c:pt idx="20118">
                  <c:v>-18039.273924141398</c:v>
                </c:pt>
                <c:pt idx="20119">
                  <c:v>-18814.3020543864</c:v>
                </c:pt>
                <c:pt idx="20120">
                  <c:v>-19619.2887405654</c:v>
                </c:pt>
                <c:pt idx="20121">
                  <c:v>-20446.310376152302</c:v>
                </c:pt>
                <c:pt idx="20122">
                  <c:v>-21259.368878924201</c:v>
                </c:pt>
                <c:pt idx="20123">
                  <c:v>-22043.765497172601</c:v>
                </c:pt>
                <c:pt idx="20124">
                  <c:v>-22850.821388298002</c:v>
                </c:pt>
                <c:pt idx="20125">
                  <c:v>-23694.766587325601</c:v>
                </c:pt>
                <c:pt idx="20126">
                  <c:v>-24538.05840052</c:v>
                </c:pt>
                <c:pt idx="20127">
                  <c:v>-25355.8100762947</c:v>
                </c:pt>
                <c:pt idx="20128">
                  <c:v>-26123.576447011801</c:v>
                </c:pt>
                <c:pt idx="20129">
                  <c:v>-26844.3896814525</c:v>
                </c:pt>
                <c:pt idx="20130">
                  <c:v>-27556.335763622301</c:v>
                </c:pt>
                <c:pt idx="20131">
                  <c:v>-28264.465038824801</c:v>
                </c:pt>
                <c:pt idx="20132">
                  <c:v>-28987.068175515102</c:v>
                </c:pt>
                <c:pt idx="20133">
                  <c:v>-29728.863565182401</c:v>
                </c:pt>
                <c:pt idx="20134">
                  <c:v>-30462.885143193002</c:v>
                </c:pt>
                <c:pt idx="20135">
                  <c:v>-31162.7743167152</c:v>
                </c:pt>
                <c:pt idx="20136">
                  <c:v>-31786.6027571718</c:v>
                </c:pt>
                <c:pt idx="20137">
                  <c:v>-32358.751768648599</c:v>
                </c:pt>
                <c:pt idx="20138">
                  <c:v>-32920.670248126597</c:v>
                </c:pt>
                <c:pt idx="20139">
                  <c:v>-33459.4418128541</c:v>
                </c:pt>
                <c:pt idx="20140">
                  <c:v>-33964.7808359759</c:v>
                </c:pt>
                <c:pt idx="20141">
                  <c:v>-34428.052830306398</c:v>
                </c:pt>
                <c:pt idx="20142">
                  <c:v>-34848.843836054097</c:v>
                </c:pt>
                <c:pt idx="20143">
                  <c:v>-35259.080890328099</c:v>
                </c:pt>
                <c:pt idx="20144">
                  <c:v>-35645.456611693102</c:v>
                </c:pt>
                <c:pt idx="20145">
                  <c:v>-35978.417167103697</c:v>
                </c:pt>
                <c:pt idx="20146">
                  <c:v>-36282.422668000901</c:v>
                </c:pt>
                <c:pt idx="20147">
                  <c:v>-36558.620202914397</c:v>
                </c:pt>
                <c:pt idx="20148">
                  <c:v>-36808.732048523001</c:v>
                </c:pt>
                <c:pt idx="20149">
                  <c:v>-37024.901030098998</c:v>
                </c:pt>
                <c:pt idx="20150">
                  <c:v>-37193.437809299998</c:v>
                </c:pt>
                <c:pt idx="20151">
                  <c:v>-37276.514967478601</c:v>
                </c:pt>
                <c:pt idx="20152">
                  <c:v>-37307.741083820001</c:v>
                </c:pt>
                <c:pt idx="20153">
                  <c:v>-37338.564178474</c:v>
                </c:pt>
                <c:pt idx="20154">
                  <c:v>-37329.313874440602</c:v>
                </c:pt>
                <c:pt idx="20155">
                  <c:v>-37312.919147950597</c:v>
                </c:pt>
                <c:pt idx="20156">
                  <c:v>-37266.214491895204</c:v>
                </c:pt>
                <c:pt idx="20157">
                  <c:v>-37117.687543590197</c:v>
                </c:pt>
                <c:pt idx="20158">
                  <c:v>-36895.100032397597</c:v>
                </c:pt>
                <c:pt idx="20159">
                  <c:v>-36661.469159027401</c:v>
                </c:pt>
                <c:pt idx="20160">
                  <c:v>-36427.340273837799</c:v>
                </c:pt>
                <c:pt idx="20161">
                  <c:v>-36141.023261033202</c:v>
                </c:pt>
                <c:pt idx="20162">
                  <c:v>-35838.805436114701</c:v>
                </c:pt>
                <c:pt idx="20163">
                  <c:v>-35501.776818428298</c:v>
                </c:pt>
                <c:pt idx="20164">
                  <c:v>-35081.285395428902</c:v>
                </c:pt>
                <c:pt idx="20165">
                  <c:v>-34584.1389950175</c:v>
                </c:pt>
                <c:pt idx="20166">
                  <c:v>-34034.547738811001</c:v>
                </c:pt>
                <c:pt idx="20167">
                  <c:v>-33496.100303924599</c:v>
                </c:pt>
                <c:pt idx="20168">
                  <c:v>-32972.2176245296</c:v>
                </c:pt>
                <c:pt idx="20169">
                  <c:v>-32505.233322715099</c:v>
                </c:pt>
                <c:pt idx="20170">
                  <c:v>-31916.999357991601</c:v>
                </c:pt>
                <c:pt idx="20171">
                  <c:v>-31160.105492947401</c:v>
                </c:pt>
                <c:pt idx="20172">
                  <c:v>-30430.5491515631</c:v>
                </c:pt>
                <c:pt idx="20173">
                  <c:v>-29730.5101189165</c:v>
                </c:pt>
                <c:pt idx="20174">
                  <c:v>-29037.176287560302</c:v>
                </c:pt>
                <c:pt idx="20175">
                  <c:v>-28313.382684782999</c:v>
                </c:pt>
                <c:pt idx="20176">
                  <c:v>-27561.653840856401</c:v>
                </c:pt>
                <c:pt idx="20177">
                  <c:v>-26755.078202852401</c:v>
                </c:pt>
                <c:pt idx="20178">
                  <c:v>-25900.516431026201</c:v>
                </c:pt>
                <c:pt idx="20179">
                  <c:v>-25047.1117652787</c:v>
                </c:pt>
                <c:pt idx="20180">
                  <c:v>-24238.489999589499</c:v>
                </c:pt>
                <c:pt idx="20181">
                  <c:v>-23391.0797594992</c:v>
                </c:pt>
                <c:pt idx="20182">
                  <c:v>-22465.299159927701</c:v>
                </c:pt>
                <c:pt idx="20183">
                  <c:v>-21542.615113353801</c:v>
                </c:pt>
                <c:pt idx="20184">
                  <c:v>-20710.1368214461</c:v>
                </c:pt>
                <c:pt idx="20185">
                  <c:v>-19855.121797975102</c:v>
                </c:pt>
                <c:pt idx="20186">
                  <c:v>-18880.0487651365</c:v>
                </c:pt>
                <c:pt idx="20187">
                  <c:v>-17944.091506533699</c:v>
                </c:pt>
                <c:pt idx="20188">
                  <c:v>-17083.9041315465</c:v>
                </c:pt>
                <c:pt idx="20189">
                  <c:v>-16246.1706193225</c:v>
                </c:pt>
                <c:pt idx="20190">
                  <c:v>-15375.572949879899</c:v>
                </c:pt>
                <c:pt idx="20191">
                  <c:v>-14460.2802778311</c:v>
                </c:pt>
                <c:pt idx="20192">
                  <c:v>-13582.824854225801</c:v>
                </c:pt>
                <c:pt idx="20193">
                  <c:v>-12763.656191091501</c:v>
                </c:pt>
                <c:pt idx="20194">
                  <c:v>-11920.437851186</c:v>
                </c:pt>
                <c:pt idx="20195">
                  <c:v>-11035.585452568899</c:v>
                </c:pt>
                <c:pt idx="20196">
                  <c:v>-10164.487709590599</c:v>
                </c:pt>
                <c:pt idx="20197">
                  <c:v>-9360.4060493464294</c:v>
                </c:pt>
                <c:pt idx="20198">
                  <c:v>-8570.9045676967307</c:v>
                </c:pt>
                <c:pt idx="20199">
                  <c:v>-7797.3893043440803</c:v>
                </c:pt>
                <c:pt idx="20200">
                  <c:v>-7044.9306199755301</c:v>
                </c:pt>
                <c:pt idx="20201">
                  <c:v>-6330.05188196377</c:v>
                </c:pt>
                <c:pt idx="20202">
                  <c:v>-5689.0213900728404</c:v>
                </c:pt>
                <c:pt idx="20203">
                  <c:v>-5100.9115801119697</c:v>
                </c:pt>
                <c:pt idx="20204">
                  <c:v>-4536.43752283913</c:v>
                </c:pt>
                <c:pt idx="20205">
                  <c:v>-3988.4624955754798</c:v>
                </c:pt>
                <c:pt idx="20206">
                  <c:v>-3367.92557333279</c:v>
                </c:pt>
                <c:pt idx="20207">
                  <c:v>-2731.32773700711</c:v>
                </c:pt>
                <c:pt idx="20208">
                  <c:v>-2181.8458083651199</c:v>
                </c:pt>
                <c:pt idx="20209">
                  <c:v>-1689.8190367341799</c:v>
                </c:pt>
                <c:pt idx="20210">
                  <c:v>-1215.44935889146</c:v>
                </c:pt>
                <c:pt idx="20211">
                  <c:v>-708.99889438990294</c:v>
                </c:pt>
                <c:pt idx="20212">
                  <c:v>-226.65843148112</c:v>
                </c:pt>
                <c:pt idx="20213">
                  <c:v>130.40693787620401</c:v>
                </c:pt>
                <c:pt idx="20214">
                  <c:v>436.82165666242503</c:v>
                </c:pt>
                <c:pt idx="20215">
                  <c:v>734.63233865432005</c:v>
                </c:pt>
                <c:pt idx="20216">
                  <c:v>974.84653656047703</c:v>
                </c:pt>
                <c:pt idx="20217">
                  <c:v>1137.8366459305</c:v>
                </c:pt>
                <c:pt idx="20218">
                  <c:v>1275.32717880889</c:v>
                </c:pt>
                <c:pt idx="20219">
                  <c:v>1441.2768367574599</c:v>
                </c:pt>
                <c:pt idx="20220">
                  <c:v>1590.7232786376301</c:v>
                </c:pt>
                <c:pt idx="20221">
                  <c:v>1675.69416676176</c:v>
                </c:pt>
                <c:pt idx="20222">
                  <c:v>1741.01785033798</c:v>
                </c:pt>
                <c:pt idx="20223">
                  <c:v>1820.22567149829</c:v>
                </c:pt>
                <c:pt idx="20224">
                  <c:v>1859.7594970993</c:v>
                </c:pt>
                <c:pt idx="20225">
                  <c:v>1862.3513232754501</c:v>
                </c:pt>
                <c:pt idx="20226">
                  <c:v>1847.0722525348599</c:v>
                </c:pt>
                <c:pt idx="20227">
                  <c:v>1826.49889914288</c:v>
                </c:pt>
                <c:pt idx="20228">
                  <c:v>1798.8764823733</c:v>
                </c:pt>
                <c:pt idx="20229">
                  <c:v>1769.4824408123</c:v>
                </c:pt>
                <c:pt idx="20230">
                  <c:v>1683.9286729790099</c:v>
                </c:pt>
                <c:pt idx="20231">
                  <c:v>1526.46950639947</c:v>
                </c:pt>
                <c:pt idx="20232">
                  <c:v>1333.00815999579</c:v>
                </c:pt>
                <c:pt idx="20233">
                  <c:v>1115.64790114996</c:v>
                </c:pt>
                <c:pt idx="20234">
                  <c:v>890.14372493829796</c:v>
                </c:pt>
                <c:pt idx="20235">
                  <c:v>655.80595701388199</c:v>
                </c:pt>
                <c:pt idx="20236">
                  <c:v>493.21560151469498</c:v>
                </c:pt>
                <c:pt idx="20237">
                  <c:v>322.96542438433602</c:v>
                </c:pt>
                <c:pt idx="20238">
                  <c:v>69.6056854806491</c:v>
                </c:pt>
                <c:pt idx="20239">
                  <c:v>-148.77564121929399</c:v>
                </c:pt>
                <c:pt idx="20240">
                  <c:v>-340.47936095394903</c:v>
                </c:pt>
                <c:pt idx="20241">
                  <c:v>-541.04570205447101</c:v>
                </c:pt>
                <c:pt idx="20242">
                  <c:v>-757.31346175662304</c:v>
                </c:pt>
                <c:pt idx="20243">
                  <c:v>-967.91090301095903</c:v>
                </c:pt>
                <c:pt idx="20244">
                  <c:v>-1195.70053861723</c:v>
                </c:pt>
                <c:pt idx="20245">
                  <c:v>-1433.5947728876399</c:v>
                </c:pt>
                <c:pt idx="20246">
                  <c:v>-1649.4052097825499</c:v>
                </c:pt>
                <c:pt idx="20247">
                  <c:v>-1817.5452232857399</c:v>
                </c:pt>
                <c:pt idx="20248">
                  <c:v>-1950.68863989755</c:v>
                </c:pt>
                <c:pt idx="20249">
                  <c:v>-2100.5831236333302</c:v>
                </c:pt>
                <c:pt idx="20250">
                  <c:v>-2260.03931456089</c:v>
                </c:pt>
                <c:pt idx="20251">
                  <c:v>-2417.6331011247298</c:v>
                </c:pt>
                <c:pt idx="20252">
                  <c:v>-2532.2819749251798</c:v>
                </c:pt>
                <c:pt idx="20253">
                  <c:v>-2596.0754774697998</c:v>
                </c:pt>
                <c:pt idx="20254">
                  <c:v>-2655.0349850890698</c:v>
                </c:pt>
                <c:pt idx="20255">
                  <c:v>-2701.9446480276802</c:v>
                </c:pt>
                <c:pt idx="20256">
                  <c:v>-2742.28408728664</c:v>
                </c:pt>
                <c:pt idx="20257">
                  <c:v>-2772.77384606031</c:v>
                </c:pt>
                <c:pt idx="20258">
                  <c:v>-2778.5843178975301</c:v>
                </c:pt>
                <c:pt idx="20259">
                  <c:v>-2729.55125307652</c:v>
                </c:pt>
                <c:pt idx="20260">
                  <c:v>-2612.5251557051001</c:v>
                </c:pt>
                <c:pt idx="20261">
                  <c:v>-2460.4916223425798</c:v>
                </c:pt>
                <c:pt idx="20262">
                  <c:v>-2311.0096825964001</c:v>
                </c:pt>
                <c:pt idx="20263">
                  <c:v>-2169.39927626499</c:v>
                </c:pt>
                <c:pt idx="20264">
                  <c:v>-1995.9631176645601</c:v>
                </c:pt>
                <c:pt idx="20265">
                  <c:v>-1777.9737462318401</c:v>
                </c:pt>
                <c:pt idx="20266">
                  <c:v>-1554.4702741798701</c:v>
                </c:pt>
                <c:pt idx="20267">
                  <c:v>-1312.8114304028099</c:v>
                </c:pt>
                <c:pt idx="20268">
                  <c:v>-1015.56527038986</c:v>
                </c:pt>
                <c:pt idx="20269">
                  <c:v>-679.50153581350605</c:v>
                </c:pt>
                <c:pt idx="20270">
                  <c:v>-332.35289219824801</c:v>
                </c:pt>
                <c:pt idx="20271">
                  <c:v>41.9278983812411</c:v>
                </c:pt>
                <c:pt idx="20272">
                  <c:v>473.85362618751998</c:v>
                </c:pt>
                <c:pt idx="20273">
                  <c:v>927.04332067270195</c:v>
                </c:pt>
                <c:pt idx="20274">
                  <c:v>1395.3307392706799</c:v>
                </c:pt>
                <c:pt idx="20275">
                  <c:v>1891.4503106853699</c:v>
                </c:pt>
                <c:pt idx="20276">
                  <c:v>2416.5685771234098</c:v>
                </c:pt>
                <c:pt idx="20277">
                  <c:v>2927.3807026105701</c:v>
                </c:pt>
                <c:pt idx="20278">
                  <c:v>3428.05924190627</c:v>
                </c:pt>
                <c:pt idx="20279">
                  <c:v>3970.5119035325802</c:v>
                </c:pt>
                <c:pt idx="20280">
                  <c:v>4561.3762527541503</c:v>
                </c:pt>
                <c:pt idx="20281">
                  <c:v>5190.3722230371204</c:v>
                </c:pt>
                <c:pt idx="20282">
                  <c:v>5807.9652040638102</c:v>
                </c:pt>
                <c:pt idx="20283">
                  <c:v>6399.8442408595802</c:v>
                </c:pt>
                <c:pt idx="20284">
                  <c:v>6982.5995624380203</c:v>
                </c:pt>
                <c:pt idx="20285">
                  <c:v>7639.9551005654303</c:v>
                </c:pt>
                <c:pt idx="20286">
                  <c:v>8358.6298545214104</c:v>
                </c:pt>
                <c:pt idx="20287">
                  <c:v>9042.0873572462697</c:v>
                </c:pt>
                <c:pt idx="20288">
                  <c:v>9695.3255185804901</c:v>
                </c:pt>
                <c:pt idx="20289">
                  <c:v>10363.0594044846</c:v>
                </c:pt>
                <c:pt idx="20290">
                  <c:v>11069.634335262201</c:v>
                </c:pt>
                <c:pt idx="20291">
                  <c:v>11769.296402014001</c:v>
                </c:pt>
                <c:pt idx="20292">
                  <c:v>12406.542823644</c:v>
                </c:pt>
                <c:pt idx="20293">
                  <c:v>12997.5559152723</c:v>
                </c:pt>
                <c:pt idx="20294">
                  <c:v>13615.149595217001</c:v>
                </c:pt>
                <c:pt idx="20295">
                  <c:v>14244.092593516199</c:v>
                </c:pt>
                <c:pt idx="20296">
                  <c:v>14889.269915286801</c:v>
                </c:pt>
                <c:pt idx="20297">
                  <c:v>15548.923771321301</c:v>
                </c:pt>
                <c:pt idx="20298">
                  <c:v>16201.748736821501</c:v>
                </c:pt>
                <c:pt idx="20299">
                  <c:v>16825.5073144897</c:v>
                </c:pt>
                <c:pt idx="20300">
                  <c:v>17329.453059872201</c:v>
                </c:pt>
                <c:pt idx="20301">
                  <c:v>17779.5772720514</c:v>
                </c:pt>
                <c:pt idx="20302">
                  <c:v>18283.5765179554</c:v>
                </c:pt>
                <c:pt idx="20303">
                  <c:v>18781.982606109999</c:v>
                </c:pt>
                <c:pt idx="20304">
                  <c:v>19263.6275702321</c:v>
                </c:pt>
                <c:pt idx="20305">
                  <c:v>19714.449737015701</c:v>
                </c:pt>
                <c:pt idx="20306">
                  <c:v>20128.591885886901</c:v>
                </c:pt>
                <c:pt idx="20307">
                  <c:v>20540.983790254399</c:v>
                </c:pt>
                <c:pt idx="20308">
                  <c:v>20908.6399521487</c:v>
                </c:pt>
                <c:pt idx="20309">
                  <c:v>21187.299478635701</c:v>
                </c:pt>
                <c:pt idx="20310">
                  <c:v>21412.644037810202</c:v>
                </c:pt>
                <c:pt idx="20311">
                  <c:v>21616.669972236799</c:v>
                </c:pt>
                <c:pt idx="20312">
                  <c:v>21815.692299226201</c:v>
                </c:pt>
                <c:pt idx="20313">
                  <c:v>21983.381044724902</c:v>
                </c:pt>
                <c:pt idx="20314">
                  <c:v>22110.506517502301</c:v>
                </c:pt>
                <c:pt idx="20315">
                  <c:v>22183.2216715369</c:v>
                </c:pt>
                <c:pt idx="20316">
                  <c:v>22210.721483386402</c:v>
                </c:pt>
                <c:pt idx="20317">
                  <c:v>22211.348778576001</c:v>
                </c:pt>
                <c:pt idx="20318">
                  <c:v>22178.811392220599</c:v>
                </c:pt>
                <c:pt idx="20319">
                  <c:v>22137.6369215536</c:v>
                </c:pt>
                <c:pt idx="20320">
                  <c:v>22067.558795520701</c:v>
                </c:pt>
                <c:pt idx="20321">
                  <c:v>21917.318961778201</c:v>
                </c:pt>
                <c:pt idx="20322">
                  <c:v>21706.076409826601</c:v>
                </c:pt>
                <c:pt idx="20323">
                  <c:v>21445.923011004801</c:v>
                </c:pt>
                <c:pt idx="20324">
                  <c:v>21144.3852521236</c:v>
                </c:pt>
                <c:pt idx="20325">
                  <c:v>20811.199606099701</c:v>
                </c:pt>
                <c:pt idx="20326">
                  <c:v>20492.055591914701</c:v>
                </c:pt>
                <c:pt idx="20327">
                  <c:v>20159.772314341699</c:v>
                </c:pt>
                <c:pt idx="20328">
                  <c:v>19761.2153516053</c:v>
                </c:pt>
                <c:pt idx="20329">
                  <c:v>19326.964353534899</c:v>
                </c:pt>
                <c:pt idx="20330">
                  <c:v>18841.463406638701</c:v>
                </c:pt>
                <c:pt idx="20331">
                  <c:v>18311.0411643888</c:v>
                </c:pt>
                <c:pt idx="20332">
                  <c:v>17758.656461185499</c:v>
                </c:pt>
                <c:pt idx="20333">
                  <c:v>17194.377038466599</c:v>
                </c:pt>
                <c:pt idx="20334">
                  <c:v>16630.340441655298</c:v>
                </c:pt>
                <c:pt idx="20335">
                  <c:v>16033.3005133897</c:v>
                </c:pt>
                <c:pt idx="20336">
                  <c:v>15378.049094289299</c:v>
                </c:pt>
                <c:pt idx="20337">
                  <c:v>14713.9649634404</c:v>
                </c:pt>
                <c:pt idx="20338">
                  <c:v>14029.767016633799</c:v>
                </c:pt>
                <c:pt idx="20339">
                  <c:v>13295.547733977201</c:v>
                </c:pt>
                <c:pt idx="20340">
                  <c:v>12578.638245710899</c:v>
                </c:pt>
                <c:pt idx="20341">
                  <c:v>11906.6133912062</c:v>
                </c:pt>
                <c:pt idx="20342">
                  <c:v>11220.498132815001</c:v>
                </c:pt>
                <c:pt idx="20343">
                  <c:v>10475.167748524</c:v>
                </c:pt>
                <c:pt idx="20344">
                  <c:v>9727.2399738960703</c:v>
                </c:pt>
                <c:pt idx="20345">
                  <c:v>8966.4532216152893</c:v>
                </c:pt>
                <c:pt idx="20346">
                  <c:v>8188.6536936194898</c:v>
                </c:pt>
                <c:pt idx="20347">
                  <c:v>7443.2840159171101</c:v>
                </c:pt>
                <c:pt idx="20348">
                  <c:v>6710.9641225627602</c:v>
                </c:pt>
                <c:pt idx="20349">
                  <c:v>5981.5786293705996</c:v>
                </c:pt>
                <c:pt idx="20350">
                  <c:v>5254.9726636860896</c:v>
                </c:pt>
                <c:pt idx="20351">
                  <c:v>4510.3713095163503</c:v>
                </c:pt>
                <c:pt idx="20352">
                  <c:v>3768.3669745877901</c:v>
                </c:pt>
                <c:pt idx="20353">
                  <c:v>3079.5984543273298</c:v>
                </c:pt>
                <c:pt idx="20354">
                  <c:v>2435.15937763589</c:v>
                </c:pt>
                <c:pt idx="20355">
                  <c:v>1814.3556125970499</c:v>
                </c:pt>
                <c:pt idx="20356">
                  <c:v>1175.02084010511</c:v>
                </c:pt>
                <c:pt idx="20357">
                  <c:v>521.08091457129899</c:v>
                </c:pt>
                <c:pt idx="20358">
                  <c:v>-99.718128696647696</c:v>
                </c:pt>
                <c:pt idx="20359">
                  <c:v>-668.79343987394998</c:v>
                </c:pt>
                <c:pt idx="20360">
                  <c:v>-1172.5762056870301</c:v>
                </c:pt>
                <c:pt idx="20361">
                  <c:v>-1649.8869681271699</c:v>
                </c:pt>
                <c:pt idx="20362">
                  <c:v>-2121.8638815914701</c:v>
                </c:pt>
                <c:pt idx="20363">
                  <c:v>-2600.4580501452801</c:v>
                </c:pt>
                <c:pt idx="20364">
                  <c:v>-3038.2233170026898</c:v>
                </c:pt>
                <c:pt idx="20365">
                  <c:v>-3397.7883388694599</c:v>
                </c:pt>
                <c:pt idx="20366">
                  <c:v>-3721.2917460137</c:v>
                </c:pt>
                <c:pt idx="20367">
                  <c:v>-3994.8863948889002</c:v>
                </c:pt>
                <c:pt idx="20368">
                  <c:v>-4216.0088733564298</c:v>
                </c:pt>
                <c:pt idx="20369">
                  <c:v>-4396.8358869063604</c:v>
                </c:pt>
                <c:pt idx="20370">
                  <c:v>-4553.5975263053597</c:v>
                </c:pt>
                <c:pt idx="20371">
                  <c:v>-4651.4705988720398</c:v>
                </c:pt>
                <c:pt idx="20372">
                  <c:v>-4704.3317465898399</c:v>
                </c:pt>
                <c:pt idx="20373">
                  <c:v>-4774.9321092291602</c:v>
                </c:pt>
                <c:pt idx="20374">
                  <c:v>-4833.7349545864099</c:v>
                </c:pt>
                <c:pt idx="20375">
                  <c:v>-4794.4622044775297</c:v>
                </c:pt>
                <c:pt idx="20376">
                  <c:v>-4653.9101584108103</c:v>
                </c:pt>
                <c:pt idx="20377">
                  <c:v>-4513.19137975792</c:v>
                </c:pt>
                <c:pt idx="20378">
                  <c:v>-4358.0590059850801</c:v>
                </c:pt>
                <c:pt idx="20379">
                  <c:v>-4145.4365448379103</c:v>
                </c:pt>
                <c:pt idx="20380">
                  <c:v>-3881.6758671038101</c:v>
                </c:pt>
                <c:pt idx="20381">
                  <c:v>-3585.1605077958702</c:v>
                </c:pt>
                <c:pt idx="20382">
                  <c:v>-3234.4667451988498</c:v>
                </c:pt>
                <c:pt idx="20383">
                  <c:v>-2825.7945500460701</c:v>
                </c:pt>
                <c:pt idx="20384">
                  <c:v>-2379.3100698570101</c:v>
                </c:pt>
                <c:pt idx="20385">
                  <c:v>-1886.55671296586</c:v>
                </c:pt>
                <c:pt idx="20386">
                  <c:v>-1404.7521467429001</c:v>
                </c:pt>
                <c:pt idx="20387">
                  <c:v>-934.61748569475606</c:v>
                </c:pt>
                <c:pt idx="20388">
                  <c:v>-411.69787462790401</c:v>
                </c:pt>
                <c:pt idx="20389">
                  <c:v>175.756179276746</c:v>
                </c:pt>
                <c:pt idx="20390">
                  <c:v>827.22675759027902</c:v>
                </c:pt>
                <c:pt idx="20391">
                  <c:v>1498.75052269451</c:v>
                </c:pt>
                <c:pt idx="20392">
                  <c:v>2164.7023223955998</c:v>
                </c:pt>
                <c:pt idx="20393">
                  <c:v>2818.3904089949901</c:v>
                </c:pt>
                <c:pt idx="20394">
                  <c:v>3508.5036687708798</c:v>
                </c:pt>
                <c:pt idx="20395">
                  <c:v>4259.31015154952</c:v>
                </c:pt>
                <c:pt idx="20396">
                  <c:v>5036.46336297375</c:v>
                </c:pt>
                <c:pt idx="20397">
                  <c:v>5843.4602879989698</c:v>
                </c:pt>
                <c:pt idx="20398">
                  <c:v>6661.6756499023704</c:v>
                </c:pt>
                <c:pt idx="20399">
                  <c:v>7465.8016573692403</c:v>
                </c:pt>
                <c:pt idx="20400">
                  <c:v>8216.42571211022</c:v>
                </c:pt>
                <c:pt idx="20401">
                  <c:v>8952.0136450909795</c:v>
                </c:pt>
                <c:pt idx="20402">
                  <c:v>9740.23006134971</c:v>
                </c:pt>
                <c:pt idx="20403">
                  <c:v>10549.1454787977</c:v>
                </c:pt>
                <c:pt idx="20404">
                  <c:v>11424.7841162066</c:v>
                </c:pt>
                <c:pt idx="20405">
                  <c:v>12313.194815066299</c:v>
                </c:pt>
                <c:pt idx="20406">
                  <c:v>13139.4531536873</c:v>
                </c:pt>
                <c:pt idx="20407">
                  <c:v>13907.443095839901</c:v>
                </c:pt>
                <c:pt idx="20408">
                  <c:v>14647.616000734701</c:v>
                </c:pt>
                <c:pt idx="20409">
                  <c:v>15408.6123662471</c:v>
                </c:pt>
                <c:pt idx="20410">
                  <c:v>16166.465169589501</c:v>
                </c:pt>
                <c:pt idx="20411">
                  <c:v>16893.2479999479</c:v>
                </c:pt>
                <c:pt idx="20412">
                  <c:v>17596.335036497301</c:v>
                </c:pt>
                <c:pt idx="20413">
                  <c:v>18294.712622483301</c:v>
                </c:pt>
                <c:pt idx="20414">
                  <c:v>18979.1133806832</c:v>
                </c:pt>
                <c:pt idx="20415">
                  <c:v>19664.1015951064</c:v>
                </c:pt>
                <c:pt idx="20416">
                  <c:v>20321.219813528402</c:v>
                </c:pt>
                <c:pt idx="20417">
                  <c:v>20922.0792314436</c:v>
                </c:pt>
                <c:pt idx="20418">
                  <c:v>21476.8213488121</c:v>
                </c:pt>
                <c:pt idx="20419">
                  <c:v>22010.203349465799</c:v>
                </c:pt>
                <c:pt idx="20420">
                  <c:v>22525.236523170701</c:v>
                </c:pt>
                <c:pt idx="20421">
                  <c:v>22997.982166846599</c:v>
                </c:pt>
                <c:pt idx="20422">
                  <c:v>23452.9645514316</c:v>
                </c:pt>
                <c:pt idx="20423">
                  <c:v>23901.149138956502</c:v>
                </c:pt>
                <c:pt idx="20424">
                  <c:v>24294.8944633063</c:v>
                </c:pt>
                <c:pt idx="20425">
                  <c:v>24608.3716856584</c:v>
                </c:pt>
                <c:pt idx="20426">
                  <c:v>24853.822369609301</c:v>
                </c:pt>
                <c:pt idx="20427">
                  <c:v>25087.563881219001</c:v>
                </c:pt>
                <c:pt idx="20428">
                  <c:v>25329.604073707698</c:v>
                </c:pt>
                <c:pt idx="20429">
                  <c:v>25532.3019034715</c:v>
                </c:pt>
                <c:pt idx="20430">
                  <c:v>25698.971406371002</c:v>
                </c:pt>
                <c:pt idx="20431">
                  <c:v>25810.9934385544</c:v>
                </c:pt>
                <c:pt idx="20432">
                  <c:v>25864.959498977401</c:v>
                </c:pt>
                <c:pt idx="20433">
                  <c:v>25875.1047148201</c:v>
                </c:pt>
                <c:pt idx="20434">
                  <c:v>25850.574573550599</c:v>
                </c:pt>
                <c:pt idx="20435">
                  <c:v>25780.541081654999</c:v>
                </c:pt>
                <c:pt idx="20436">
                  <c:v>25649.775127137498</c:v>
                </c:pt>
                <c:pt idx="20437">
                  <c:v>25499.177454216999</c:v>
                </c:pt>
                <c:pt idx="20438">
                  <c:v>25327.8798167116</c:v>
                </c:pt>
                <c:pt idx="20439">
                  <c:v>25102.4929123857</c:v>
                </c:pt>
                <c:pt idx="20440">
                  <c:v>24827.444553551901</c:v>
                </c:pt>
                <c:pt idx="20441">
                  <c:v>24513.546346355</c:v>
                </c:pt>
                <c:pt idx="20442">
                  <c:v>24188.9934522816</c:v>
                </c:pt>
                <c:pt idx="20443">
                  <c:v>23863.564702138101</c:v>
                </c:pt>
                <c:pt idx="20444">
                  <c:v>23534.573001846002</c:v>
                </c:pt>
                <c:pt idx="20445">
                  <c:v>23149.455298756999</c:v>
                </c:pt>
                <c:pt idx="20446">
                  <c:v>22681.937277329798</c:v>
                </c:pt>
                <c:pt idx="20447">
                  <c:v>22190.675697850998</c:v>
                </c:pt>
                <c:pt idx="20448">
                  <c:v>21710.1832604343</c:v>
                </c:pt>
                <c:pt idx="20449">
                  <c:v>21244.8949095278</c:v>
                </c:pt>
                <c:pt idx="20450">
                  <c:v>20733.425411093402</c:v>
                </c:pt>
                <c:pt idx="20451">
                  <c:v>20156.055879418</c:v>
                </c:pt>
                <c:pt idx="20452">
                  <c:v>19508.466924310698</c:v>
                </c:pt>
                <c:pt idx="20453">
                  <c:v>18847.406512597099</c:v>
                </c:pt>
                <c:pt idx="20454">
                  <c:v>18230.075558639499</c:v>
                </c:pt>
                <c:pt idx="20455">
                  <c:v>17622.384697528501</c:v>
                </c:pt>
                <c:pt idx="20456">
                  <c:v>17002.1068166433</c:v>
                </c:pt>
                <c:pt idx="20457">
                  <c:v>16324.933842164601</c:v>
                </c:pt>
                <c:pt idx="20458">
                  <c:v>15612.5108088576</c:v>
                </c:pt>
                <c:pt idx="20459">
                  <c:v>14901.565689397999</c:v>
                </c:pt>
                <c:pt idx="20460">
                  <c:v>14236.079323591301</c:v>
                </c:pt>
                <c:pt idx="20461">
                  <c:v>13594.485293125699</c:v>
                </c:pt>
                <c:pt idx="20462">
                  <c:v>12921.0646444128</c:v>
                </c:pt>
                <c:pt idx="20463">
                  <c:v>12241.904595861801</c:v>
                </c:pt>
                <c:pt idx="20464">
                  <c:v>11558.3759689789</c:v>
                </c:pt>
                <c:pt idx="20465">
                  <c:v>10871.8068680217</c:v>
                </c:pt>
                <c:pt idx="20466">
                  <c:v>10188.310478875501</c:v>
                </c:pt>
                <c:pt idx="20467">
                  <c:v>9502.2224565219294</c:v>
                </c:pt>
                <c:pt idx="20468">
                  <c:v>8810.9415242917694</c:v>
                </c:pt>
                <c:pt idx="20469">
                  <c:v>8127.5020081565299</c:v>
                </c:pt>
                <c:pt idx="20470">
                  <c:v>7459.3846260580503</c:v>
                </c:pt>
                <c:pt idx="20471">
                  <c:v>6814.0663152116103</c:v>
                </c:pt>
                <c:pt idx="20472">
                  <c:v>6181.3707359773298</c:v>
                </c:pt>
                <c:pt idx="20473">
                  <c:v>5543.6183816703096</c:v>
                </c:pt>
                <c:pt idx="20474">
                  <c:v>4909.0173966157399</c:v>
                </c:pt>
                <c:pt idx="20475">
                  <c:v>4297.46201614244</c:v>
                </c:pt>
                <c:pt idx="20476">
                  <c:v>3728.8219760495399</c:v>
                </c:pt>
                <c:pt idx="20477">
                  <c:v>3191.6000337168002</c:v>
                </c:pt>
                <c:pt idx="20478">
                  <c:v>2641.7229918568601</c:v>
                </c:pt>
                <c:pt idx="20479">
                  <c:v>2080.9592813804602</c:v>
                </c:pt>
                <c:pt idx="20480">
                  <c:v>1551.74264980045</c:v>
                </c:pt>
                <c:pt idx="20481">
                  <c:v>1063.8680127390301</c:v>
                </c:pt>
                <c:pt idx="20482">
                  <c:v>581.58491629118805</c:v>
                </c:pt>
                <c:pt idx="20483">
                  <c:v>75.0305938150873</c:v>
                </c:pt>
                <c:pt idx="20484">
                  <c:v>-418.080248373931</c:v>
                </c:pt>
                <c:pt idx="20485">
                  <c:v>-866.85276605573699</c:v>
                </c:pt>
                <c:pt idx="20486">
                  <c:v>-1254.1795345073799</c:v>
                </c:pt>
                <c:pt idx="20487">
                  <c:v>-1619.84674078946</c:v>
                </c:pt>
                <c:pt idx="20488">
                  <c:v>-2000.62576539883</c:v>
                </c:pt>
                <c:pt idx="20489">
                  <c:v>-2363.7837169464801</c:v>
                </c:pt>
                <c:pt idx="20490">
                  <c:v>-2706.24080474321</c:v>
                </c:pt>
                <c:pt idx="20491">
                  <c:v>-3043.6166817783801</c:v>
                </c:pt>
                <c:pt idx="20492">
                  <c:v>-3378.3716361982401</c:v>
                </c:pt>
                <c:pt idx="20493">
                  <c:v>-3700.8428066157699</c:v>
                </c:pt>
                <c:pt idx="20494">
                  <c:v>-3984.7996689115698</c:v>
                </c:pt>
                <c:pt idx="20495">
                  <c:v>-4230.3730939010502</c:v>
                </c:pt>
                <c:pt idx="20496">
                  <c:v>-4460.1927616622797</c:v>
                </c:pt>
                <c:pt idx="20497">
                  <c:v>-4679.6979069557701</c:v>
                </c:pt>
                <c:pt idx="20498">
                  <c:v>-4905.8841168953704</c:v>
                </c:pt>
                <c:pt idx="20499">
                  <c:v>-5135.04107230723</c:v>
                </c:pt>
                <c:pt idx="20500">
                  <c:v>-5352.8430064386002</c:v>
                </c:pt>
                <c:pt idx="20501">
                  <c:v>-5548.1283240512003</c:v>
                </c:pt>
                <c:pt idx="20502">
                  <c:v>-5741.4146057103999</c:v>
                </c:pt>
                <c:pt idx="20503">
                  <c:v>-5945.4299134283901</c:v>
                </c:pt>
                <c:pt idx="20504">
                  <c:v>-6120.2871797911503</c:v>
                </c:pt>
                <c:pt idx="20505">
                  <c:v>-6249.5533542068097</c:v>
                </c:pt>
                <c:pt idx="20506">
                  <c:v>-6364.1413601613804</c:v>
                </c:pt>
                <c:pt idx="20507">
                  <c:v>-6492.4008396907602</c:v>
                </c:pt>
                <c:pt idx="20508">
                  <c:v>-6660.4956299078303</c:v>
                </c:pt>
                <c:pt idx="20509">
                  <c:v>-6830.2816333129604</c:v>
                </c:pt>
                <c:pt idx="20510">
                  <c:v>-6969.5216050712497</c:v>
                </c:pt>
                <c:pt idx="20511">
                  <c:v>-7128.0901091728801</c:v>
                </c:pt>
                <c:pt idx="20512">
                  <c:v>-7270.3425978307796</c:v>
                </c:pt>
                <c:pt idx="20513">
                  <c:v>-7405.3700380002801</c:v>
                </c:pt>
                <c:pt idx="20514">
                  <c:v>-7562.71742963837</c:v>
                </c:pt>
                <c:pt idx="20515">
                  <c:v>-7713.1218574545501</c:v>
                </c:pt>
                <c:pt idx="20516">
                  <c:v>-7868.9120729956603</c:v>
                </c:pt>
                <c:pt idx="20517">
                  <c:v>-8040.59684961726</c:v>
                </c:pt>
                <c:pt idx="20518">
                  <c:v>-8216.9056189908206</c:v>
                </c:pt>
                <c:pt idx="20519">
                  <c:v>-8417.5076823029995</c:v>
                </c:pt>
                <c:pt idx="20520">
                  <c:v>-8645.78955819781</c:v>
                </c:pt>
                <c:pt idx="20521">
                  <c:v>-8855.9567181304992</c:v>
                </c:pt>
                <c:pt idx="20522">
                  <c:v>-9029.5945471774194</c:v>
                </c:pt>
                <c:pt idx="20523">
                  <c:v>-9196.2780165721706</c:v>
                </c:pt>
                <c:pt idx="20524">
                  <c:v>-9392.3547949767199</c:v>
                </c:pt>
                <c:pt idx="20525">
                  <c:v>-9629.8222142117102</c:v>
                </c:pt>
                <c:pt idx="20526">
                  <c:v>-9926.9128400357095</c:v>
                </c:pt>
                <c:pt idx="20527">
                  <c:v>-10207.058440523</c:v>
                </c:pt>
                <c:pt idx="20528">
                  <c:v>-10457.4268231774</c:v>
                </c:pt>
                <c:pt idx="20529">
                  <c:v>-10740.4342384216</c:v>
                </c:pt>
                <c:pt idx="20530">
                  <c:v>-11015.452012608899</c:v>
                </c:pt>
                <c:pt idx="20531">
                  <c:v>-11306.248820762399</c:v>
                </c:pt>
                <c:pt idx="20532">
                  <c:v>-11637.9958580272</c:v>
                </c:pt>
                <c:pt idx="20533">
                  <c:v>-11993.392394709401</c:v>
                </c:pt>
                <c:pt idx="20534">
                  <c:v>-12324.708873202</c:v>
                </c:pt>
                <c:pt idx="20535">
                  <c:v>-12662.181630075</c:v>
                </c:pt>
                <c:pt idx="20536">
                  <c:v>-13041.5039692542</c:v>
                </c:pt>
                <c:pt idx="20537">
                  <c:v>-13420.081192023101</c:v>
                </c:pt>
                <c:pt idx="20538">
                  <c:v>-13740.246269086099</c:v>
                </c:pt>
                <c:pt idx="20539">
                  <c:v>-14066.3816616033</c:v>
                </c:pt>
                <c:pt idx="20540">
                  <c:v>-14472.7351413133</c:v>
                </c:pt>
                <c:pt idx="20541">
                  <c:v>-14884.012908479201</c:v>
                </c:pt>
                <c:pt idx="20542">
                  <c:v>-15320.8430544529</c:v>
                </c:pt>
                <c:pt idx="20543">
                  <c:v>-15758.391146439601</c:v>
                </c:pt>
                <c:pt idx="20544">
                  <c:v>-16165.5637384648</c:v>
                </c:pt>
                <c:pt idx="20545">
                  <c:v>-16577.265652193801</c:v>
                </c:pt>
                <c:pt idx="20546">
                  <c:v>-16957.562052991201</c:v>
                </c:pt>
                <c:pt idx="20547">
                  <c:v>-17325.0593747147</c:v>
                </c:pt>
                <c:pt idx="20548">
                  <c:v>-17747.951408366898</c:v>
                </c:pt>
                <c:pt idx="20549">
                  <c:v>-18164.0182991279</c:v>
                </c:pt>
                <c:pt idx="20550">
                  <c:v>-18573.589515793999</c:v>
                </c:pt>
                <c:pt idx="20551">
                  <c:v>-18990.381606064599</c:v>
                </c:pt>
                <c:pt idx="20552">
                  <c:v>-19369.968431006899</c:v>
                </c:pt>
                <c:pt idx="20553">
                  <c:v>-19748.5946605873</c:v>
                </c:pt>
                <c:pt idx="20554">
                  <c:v>-20153.2510388474</c:v>
                </c:pt>
                <c:pt idx="20555">
                  <c:v>-20551.8383822256</c:v>
                </c:pt>
                <c:pt idx="20556">
                  <c:v>-20925.308172376099</c:v>
                </c:pt>
                <c:pt idx="20557">
                  <c:v>-21299.159844535599</c:v>
                </c:pt>
                <c:pt idx="20558">
                  <c:v>-21678.010793992002</c:v>
                </c:pt>
                <c:pt idx="20559">
                  <c:v>-22023.880527827601</c:v>
                </c:pt>
                <c:pt idx="20560">
                  <c:v>-22303.447241524998</c:v>
                </c:pt>
                <c:pt idx="20561">
                  <c:v>-22569.222416341701</c:v>
                </c:pt>
                <c:pt idx="20562">
                  <c:v>-22879.675894253902</c:v>
                </c:pt>
                <c:pt idx="20563">
                  <c:v>-23197.989104234701</c:v>
                </c:pt>
                <c:pt idx="20564">
                  <c:v>-23484.1447531964</c:v>
                </c:pt>
                <c:pt idx="20565">
                  <c:v>-23723.769317595001</c:v>
                </c:pt>
                <c:pt idx="20566">
                  <c:v>-23954.978290090101</c:v>
                </c:pt>
                <c:pt idx="20567">
                  <c:v>-24207.764333313298</c:v>
                </c:pt>
                <c:pt idx="20568">
                  <c:v>-24394.657880148101</c:v>
                </c:pt>
                <c:pt idx="20569">
                  <c:v>-24495.7576547274</c:v>
                </c:pt>
                <c:pt idx="20570">
                  <c:v>-24604.8195649197</c:v>
                </c:pt>
                <c:pt idx="20571">
                  <c:v>-24723.024820193201</c:v>
                </c:pt>
                <c:pt idx="20572">
                  <c:v>-24840.649654234101</c:v>
                </c:pt>
                <c:pt idx="20573">
                  <c:v>-24942.4343216079</c:v>
                </c:pt>
                <c:pt idx="20574">
                  <c:v>-25022.034251335401</c:v>
                </c:pt>
                <c:pt idx="20575">
                  <c:v>-25067.975431000199</c:v>
                </c:pt>
                <c:pt idx="20576">
                  <c:v>-25137.9491957881</c:v>
                </c:pt>
                <c:pt idx="20577">
                  <c:v>-25219.4305673009</c:v>
                </c:pt>
                <c:pt idx="20578">
                  <c:v>-25199.918317630301</c:v>
                </c:pt>
                <c:pt idx="20579">
                  <c:v>-25123.718059426301</c:v>
                </c:pt>
                <c:pt idx="20580">
                  <c:v>-25023.657103165599</c:v>
                </c:pt>
                <c:pt idx="20581">
                  <c:v>-24893.915357510399</c:v>
                </c:pt>
                <c:pt idx="20582">
                  <c:v>-24757.861019317999</c:v>
                </c:pt>
                <c:pt idx="20583">
                  <c:v>-24632.906241756598</c:v>
                </c:pt>
                <c:pt idx="20584">
                  <c:v>-24521.985033188499</c:v>
                </c:pt>
                <c:pt idx="20585">
                  <c:v>-24406.963873032699</c:v>
                </c:pt>
                <c:pt idx="20586">
                  <c:v>-24231.813822258799</c:v>
                </c:pt>
                <c:pt idx="20587">
                  <c:v>-23977.9491208494</c:v>
                </c:pt>
                <c:pt idx="20588">
                  <c:v>-23723.129384396201</c:v>
                </c:pt>
                <c:pt idx="20589">
                  <c:v>-23486.710931472699</c:v>
                </c:pt>
                <c:pt idx="20590">
                  <c:v>-23232.6367230781</c:v>
                </c:pt>
                <c:pt idx="20591">
                  <c:v>-22954.771183646801</c:v>
                </c:pt>
                <c:pt idx="20592">
                  <c:v>-22670.6406881322</c:v>
                </c:pt>
                <c:pt idx="20593">
                  <c:v>-22382.440589780701</c:v>
                </c:pt>
                <c:pt idx="20594">
                  <c:v>-22146.4717244282</c:v>
                </c:pt>
                <c:pt idx="20595">
                  <c:v>-21880.512358981301</c:v>
                </c:pt>
                <c:pt idx="20596">
                  <c:v>-21525.103504895498</c:v>
                </c:pt>
                <c:pt idx="20597">
                  <c:v>-21199.273841022201</c:v>
                </c:pt>
                <c:pt idx="20598">
                  <c:v>-20853.407492898099</c:v>
                </c:pt>
                <c:pt idx="20599">
                  <c:v>-20463.261040297799</c:v>
                </c:pt>
                <c:pt idx="20600">
                  <c:v>-20088.561383348198</c:v>
                </c:pt>
                <c:pt idx="20601">
                  <c:v>-19693.986603326401</c:v>
                </c:pt>
                <c:pt idx="20602">
                  <c:v>-19294.794779185799</c:v>
                </c:pt>
                <c:pt idx="20603">
                  <c:v>-18903.878716150801</c:v>
                </c:pt>
                <c:pt idx="20604">
                  <c:v>-18502.8225285472</c:v>
                </c:pt>
                <c:pt idx="20605">
                  <c:v>-18068.3001306673</c:v>
                </c:pt>
                <c:pt idx="20606">
                  <c:v>-17644.1007021312</c:v>
                </c:pt>
                <c:pt idx="20607">
                  <c:v>-17268.524148640499</c:v>
                </c:pt>
                <c:pt idx="20608">
                  <c:v>-16905.998844093199</c:v>
                </c:pt>
                <c:pt idx="20609">
                  <c:v>-16558.7997644145</c:v>
                </c:pt>
                <c:pt idx="20610">
                  <c:v>-16222.334980920001</c:v>
                </c:pt>
                <c:pt idx="20611">
                  <c:v>-15899.013379006199</c:v>
                </c:pt>
                <c:pt idx="20612">
                  <c:v>-15560.284787590601</c:v>
                </c:pt>
                <c:pt idx="20613">
                  <c:v>-15186.867774411099</c:v>
                </c:pt>
                <c:pt idx="20614">
                  <c:v>-14805.8397045206</c:v>
                </c:pt>
                <c:pt idx="20615">
                  <c:v>-14437.0645752904</c:v>
                </c:pt>
                <c:pt idx="20616">
                  <c:v>-14064.015869552701</c:v>
                </c:pt>
                <c:pt idx="20617">
                  <c:v>-13701.503704405</c:v>
                </c:pt>
                <c:pt idx="20618">
                  <c:v>-13364.9245570445</c:v>
                </c:pt>
                <c:pt idx="20619">
                  <c:v>-13032.834772395199</c:v>
                </c:pt>
                <c:pt idx="20620">
                  <c:v>-12719.861935303001</c:v>
                </c:pt>
                <c:pt idx="20621">
                  <c:v>-12437.0554301546</c:v>
                </c:pt>
                <c:pt idx="20622">
                  <c:v>-12170.512096292699</c:v>
                </c:pt>
                <c:pt idx="20623">
                  <c:v>-11917.5687693494</c:v>
                </c:pt>
                <c:pt idx="20624">
                  <c:v>-11697.808350081499</c:v>
                </c:pt>
                <c:pt idx="20625">
                  <c:v>-11479.7185458075</c:v>
                </c:pt>
                <c:pt idx="20626">
                  <c:v>-11235.4875357856</c:v>
                </c:pt>
                <c:pt idx="20627">
                  <c:v>-11007.8316383704</c:v>
                </c:pt>
                <c:pt idx="20628">
                  <c:v>-10779.3844396476</c:v>
                </c:pt>
                <c:pt idx="20629">
                  <c:v>-10544.813348797001</c:v>
                </c:pt>
                <c:pt idx="20630">
                  <c:v>-10340.935437839</c:v>
                </c:pt>
                <c:pt idx="20631">
                  <c:v>-10173.164601708801</c:v>
                </c:pt>
                <c:pt idx="20632">
                  <c:v>-10023.098375314201</c:v>
                </c:pt>
                <c:pt idx="20633">
                  <c:v>-9887.1460183215404</c:v>
                </c:pt>
                <c:pt idx="20634">
                  <c:v>-9800.2584560576306</c:v>
                </c:pt>
                <c:pt idx="20635">
                  <c:v>-9706.9337976623501</c:v>
                </c:pt>
                <c:pt idx="20636">
                  <c:v>-9562.46971400025</c:v>
                </c:pt>
                <c:pt idx="20637">
                  <c:v>-9411.2262304708693</c:v>
                </c:pt>
                <c:pt idx="20638">
                  <c:v>-9286.1033506388503</c:v>
                </c:pt>
                <c:pt idx="20639">
                  <c:v>-9207.2507813911907</c:v>
                </c:pt>
                <c:pt idx="20640">
                  <c:v>-9135.6322320972904</c:v>
                </c:pt>
                <c:pt idx="20641">
                  <c:v>-9046.6390308714599</c:v>
                </c:pt>
                <c:pt idx="20642">
                  <c:v>-8976.8518342345506</c:v>
                </c:pt>
                <c:pt idx="20643">
                  <c:v>-8951.4645751931403</c:v>
                </c:pt>
                <c:pt idx="20644">
                  <c:v>-8916.9305255691597</c:v>
                </c:pt>
                <c:pt idx="20645">
                  <c:v>-8798.0024837963792</c:v>
                </c:pt>
                <c:pt idx="20646">
                  <c:v>-8676.0167579748395</c:v>
                </c:pt>
                <c:pt idx="20647">
                  <c:v>-8614.4992552074891</c:v>
                </c:pt>
                <c:pt idx="20648">
                  <c:v>-8569.1410025799996</c:v>
                </c:pt>
                <c:pt idx="20649">
                  <c:v>-8529.7301178779708</c:v>
                </c:pt>
                <c:pt idx="20650">
                  <c:v>-8464.6530075566607</c:v>
                </c:pt>
                <c:pt idx="20651">
                  <c:v>-8381.5615337356703</c:v>
                </c:pt>
                <c:pt idx="20652">
                  <c:v>-8316.1635543474695</c:v>
                </c:pt>
                <c:pt idx="20653">
                  <c:v>-8276.8710943791193</c:v>
                </c:pt>
                <c:pt idx="20654">
                  <c:v>-8185.28350400419</c:v>
                </c:pt>
                <c:pt idx="20655">
                  <c:v>-8012.1461475311698</c:v>
                </c:pt>
                <c:pt idx="20656">
                  <c:v>-7842.8731780382304</c:v>
                </c:pt>
                <c:pt idx="20657">
                  <c:v>-7688.2648606748999</c:v>
                </c:pt>
                <c:pt idx="20658">
                  <c:v>-7564.2735102771003</c:v>
                </c:pt>
                <c:pt idx="20659">
                  <c:v>-7450.4646079161603</c:v>
                </c:pt>
                <c:pt idx="20660">
                  <c:v>-7307.4624619708202</c:v>
                </c:pt>
                <c:pt idx="20661">
                  <c:v>-7127.4094780927599</c:v>
                </c:pt>
                <c:pt idx="20662">
                  <c:v>-6909.9588259142702</c:v>
                </c:pt>
                <c:pt idx="20663">
                  <c:v>-6682.2036502270403</c:v>
                </c:pt>
                <c:pt idx="20664">
                  <c:v>-6550.6087567857203</c:v>
                </c:pt>
                <c:pt idx="20665">
                  <c:v>-6379.0931843135804</c:v>
                </c:pt>
                <c:pt idx="20666">
                  <c:v>-6082.2736088861402</c:v>
                </c:pt>
                <c:pt idx="20667">
                  <c:v>-5802.5927101554698</c:v>
                </c:pt>
                <c:pt idx="20668">
                  <c:v>-5504.1735156884397</c:v>
                </c:pt>
                <c:pt idx="20669">
                  <c:v>-5167.1928699647997</c:v>
                </c:pt>
                <c:pt idx="20670">
                  <c:v>-4809.3737121799004</c:v>
                </c:pt>
                <c:pt idx="20671">
                  <c:v>-4451.9300264114099</c:v>
                </c:pt>
                <c:pt idx="20672">
                  <c:v>-4074.4166075561002</c:v>
                </c:pt>
                <c:pt idx="20673">
                  <c:v>-3716.3554106062802</c:v>
                </c:pt>
                <c:pt idx="20674">
                  <c:v>-3365.5021309918502</c:v>
                </c:pt>
                <c:pt idx="20675">
                  <c:v>-2940.5055573161599</c:v>
                </c:pt>
                <c:pt idx="20676">
                  <c:v>-2480.5597540659001</c:v>
                </c:pt>
                <c:pt idx="20677">
                  <c:v>-2002.92334133187</c:v>
                </c:pt>
                <c:pt idx="20678">
                  <c:v>-1486.59659876824</c:v>
                </c:pt>
                <c:pt idx="20679">
                  <c:v>-936.55100341635102</c:v>
                </c:pt>
                <c:pt idx="20680">
                  <c:v>-362.621552736529</c:v>
                </c:pt>
                <c:pt idx="20681">
                  <c:v>177.45668423409899</c:v>
                </c:pt>
                <c:pt idx="20682">
                  <c:v>682.28345731840204</c:v>
                </c:pt>
                <c:pt idx="20683">
                  <c:v>1220.2398665856899</c:v>
                </c:pt>
                <c:pt idx="20684">
                  <c:v>1805.5157326019801</c:v>
                </c:pt>
                <c:pt idx="20685">
                  <c:v>2413.3238259756399</c:v>
                </c:pt>
                <c:pt idx="20686">
                  <c:v>3048.04027787003</c:v>
                </c:pt>
                <c:pt idx="20687">
                  <c:v>3689.7242647889402</c:v>
                </c:pt>
                <c:pt idx="20688">
                  <c:v>4352.5853315647801</c:v>
                </c:pt>
                <c:pt idx="20689">
                  <c:v>5054.9399431066504</c:v>
                </c:pt>
                <c:pt idx="20690">
                  <c:v>5792.4308685243504</c:v>
                </c:pt>
                <c:pt idx="20691">
                  <c:v>6498.5056981940697</c:v>
                </c:pt>
                <c:pt idx="20692">
                  <c:v>7145.4588229690598</c:v>
                </c:pt>
                <c:pt idx="20693">
                  <c:v>7807.7863907615501</c:v>
                </c:pt>
                <c:pt idx="20694">
                  <c:v>8541.0949337709499</c:v>
                </c:pt>
                <c:pt idx="20695">
                  <c:v>9308.8293181700901</c:v>
                </c:pt>
                <c:pt idx="20696">
                  <c:v>10044.9145553332</c:v>
                </c:pt>
                <c:pt idx="20697">
                  <c:v>10774.083609527401</c:v>
                </c:pt>
                <c:pt idx="20698">
                  <c:v>11489.4996110019</c:v>
                </c:pt>
                <c:pt idx="20699">
                  <c:v>12236.6455599769</c:v>
                </c:pt>
                <c:pt idx="20700">
                  <c:v>13015.0815321346</c:v>
                </c:pt>
                <c:pt idx="20701">
                  <c:v>13771.9979255462</c:v>
                </c:pt>
                <c:pt idx="20702">
                  <c:v>14526.6504415048</c:v>
                </c:pt>
                <c:pt idx="20703">
                  <c:v>15269.568470013501</c:v>
                </c:pt>
                <c:pt idx="20704">
                  <c:v>15985.6433134335</c:v>
                </c:pt>
                <c:pt idx="20705">
                  <c:v>16681.225053322101</c:v>
                </c:pt>
                <c:pt idx="20706">
                  <c:v>17380.972379490599</c:v>
                </c:pt>
                <c:pt idx="20707">
                  <c:v>18091.592747592302</c:v>
                </c:pt>
                <c:pt idx="20708">
                  <c:v>18787.8891539904</c:v>
                </c:pt>
                <c:pt idx="20709">
                  <c:v>19510.620812663601</c:v>
                </c:pt>
                <c:pt idx="20710">
                  <c:v>20200.7774767786</c:v>
                </c:pt>
                <c:pt idx="20711">
                  <c:v>20844.611890550201</c:v>
                </c:pt>
                <c:pt idx="20712">
                  <c:v>21520.630277721499</c:v>
                </c:pt>
                <c:pt idx="20713">
                  <c:v>22175.994625527801</c:v>
                </c:pt>
                <c:pt idx="20714">
                  <c:v>22751.588438979499</c:v>
                </c:pt>
                <c:pt idx="20715">
                  <c:v>23280.4497982229</c:v>
                </c:pt>
                <c:pt idx="20716">
                  <c:v>23820.257033629499</c:v>
                </c:pt>
                <c:pt idx="20717">
                  <c:v>24391.6757897957</c:v>
                </c:pt>
                <c:pt idx="20718">
                  <c:v>24963.455308217599</c:v>
                </c:pt>
                <c:pt idx="20719">
                  <c:v>25500.745091498498</c:v>
                </c:pt>
                <c:pt idx="20720">
                  <c:v>26004.900956988698</c:v>
                </c:pt>
                <c:pt idx="20721">
                  <c:v>26477.815790598499</c:v>
                </c:pt>
                <c:pt idx="20722">
                  <c:v>26926.807149229498</c:v>
                </c:pt>
                <c:pt idx="20723">
                  <c:v>27352.826548090899</c:v>
                </c:pt>
                <c:pt idx="20724">
                  <c:v>27752.898692532501</c:v>
                </c:pt>
                <c:pt idx="20725">
                  <c:v>28091.984136384501</c:v>
                </c:pt>
                <c:pt idx="20726">
                  <c:v>28378.851588523401</c:v>
                </c:pt>
                <c:pt idx="20727">
                  <c:v>28646.7843065374</c:v>
                </c:pt>
                <c:pt idx="20728">
                  <c:v>28955.262037942699</c:v>
                </c:pt>
                <c:pt idx="20729">
                  <c:v>29271.744463960102</c:v>
                </c:pt>
                <c:pt idx="20730">
                  <c:v>29523.697817158201</c:v>
                </c:pt>
                <c:pt idx="20731">
                  <c:v>29772.0074494859</c:v>
                </c:pt>
                <c:pt idx="20732">
                  <c:v>29977.818717456601</c:v>
                </c:pt>
                <c:pt idx="20733">
                  <c:v>30120.006541907998</c:v>
                </c:pt>
                <c:pt idx="20734">
                  <c:v>30246.627438513799</c:v>
                </c:pt>
                <c:pt idx="20735">
                  <c:v>30362.782766186301</c:v>
                </c:pt>
                <c:pt idx="20736">
                  <c:v>30449.449288427499</c:v>
                </c:pt>
                <c:pt idx="20737">
                  <c:v>30504.375890944099</c:v>
                </c:pt>
                <c:pt idx="20738">
                  <c:v>30545.679336431302</c:v>
                </c:pt>
                <c:pt idx="20739">
                  <c:v>30561.414748582101</c:v>
                </c:pt>
                <c:pt idx="20740">
                  <c:v>30575.557561155299</c:v>
                </c:pt>
                <c:pt idx="20741">
                  <c:v>30589.915492320899</c:v>
                </c:pt>
                <c:pt idx="20742">
                  <c:v>30565.2621641968</c:v>
                </c:pt>
                <c:pt idx="20743">
                  <c:v>30410.797705569101</c:v>
                </c:pt>
                <c:pt idx="20744">
                  <c:v>30214.809880904701</c:v>
                </c:pt>
                <c:pt idx="20745">
                  <c:v>30099.765892287902</c:v>
                </c:pt>
                <c:pt idx="20746">
                  <c:v>30041.763840493601</c:v>
                </c:pt>
                <c:pt idx="20747">
                  <c:v>30017.524391470899</c:v>
                </c:pt>
                <c:pt idx="20748">
                  <c:v>29910.7830475187</c:v>
                </c:pt>
                <c:pt idx="20749">
                  <c:v>29704.2043775282</c:v>
                </c:pt>
                <c:pt idx="20750">
                  <c:v>29500.147595237901</c:v>
                </c:pt>
                <c:pt idx="20751">
                  <c:v>29321.294516026701</c:v>
                </c:pt>
                <c:pt idx="20752">
                  <c:v>29117.142939905301</c:v>
                </c:pt>
                <c:pt idx="20753">
                  <c:v>28891.8667057817</c:v>
                </c:pt>
                <c:pt idx="20754">
                  <c:v>28642.072866825602</c:v>
                </c:pt>
                <c:pt idx="20755">
                  <c:v>28377.6019190269</c:v>
                </c:pt>
                <c:pt idx="20756">
                  <c:v>28113.166598055999</c:v>
                </c:pt>
                <c:pt idx="20757">
                  <c:v>27846.181135254901</c:v>
                </c:pt>
                <c:pt idx="20758">
                  <c:v>27604.700151159701</c:v>
                </c:pt>
                <c:pt idx="20759">
                  <c:v>27373.309238595699</c:v>
                </c:pt>
                <c:pt idx="20760">
                  <c:v>27115.0326249553</c:v>
                </c:pt>
                <c:pt idx="20761">
                  <c:v>26826.838839125801</c:v>
                </c:pt>
                <c:pt idx="20762">
                  <c:v>26541.9160027875</c:v>
                </c:pt>
                <c:pt idx="20763">
                  <c:v>26280.658732462201</c:v>
                </c:pt>
                <c:pt idx="20764">
                  <c:v>26009.480109573298</c:v>
                </c:pt>
                <c:pt idx="20765">
                  <c:v>25739.7406183518</c:v>
                </c:pt>
                <c:pt idx="20766">
                  <c:v>25473.3336542379</c:v>
                </c:pt>
                <c:pt idx="20767">
                  <c:v>25204.3522440989</c:v>
                </c:pt>
                <c:pt idx="20768">
                  <c:v>24918.362178753101</c:v>
                </c:pt>
                <c:pt idx="20769">
                  <c:v>24642.380020483099</c:v>
                </c:pt>
                <c:pt idx="20770">
                  <c:v>24384.924928014399</c:v>
                </c:pt>
                <c:pt idx="20771">
                  <c:v>24121.564133015199</c:v>
                </c:pt>
                <c:pt idx="20772">
                  <c:v>23855.883059487802</c:v>
                </c:pt>
                <c:pt idx="20773">
                  <c:v>23601.2557346504</c:v>
                </c:pt>
                <c:pt idx="20774">
                  <c:v>23356.602935103401</c:v>
                </c:pt>
                <c:pt idx="20775">
                  <c:v>23106.960820814798</c:v>
                </c:pt>
                <c:pt idx="20776">
                  <c:v>22867.319760534599</c:v>
                </c:pt>
                <c:pt idx="20777">
                  <c:v>22577.048193364099</c:v>
                </c:pt>
                <c:pt idx="20778">
                  <c:v>22274.0989122092</c:v>
                </c:pt>
                <c:pt idx="20779">
                  <c:v>22046.670632007299</c:v>
                </c:pt>
                <c:pt idx="20780">
                  <c:v>21859.157295620302</c:v>
                </c:pt>
                <c:pt idx="20781">
                  <c:v>21684.909051562299</c:v>
                </c:pt>
                <c:pt idx="20782">
                  <c:v>21509.5227575955</c:v>
                </c:pt>
                <c:pt idx="20783">
                  <c:v>21354.997922171799</c:v>
                </c:pt>
                <c:pt idx="20784">
                  <c:v>21191.903571555398</c:v>
                </c:pt>
                <c:pt idx="20785">
                  <c:v>21003.3085723615</c:v>
                </c:pt>
                <c:pt idx="20786">
                  <c:v>20813.135456007101</c:v>
                </c:pt>
                <c:pt idx="20787">
                  <c:v>20599.049880030099</c:v>
                </c:pt>
                <c:pt idx="20788">
                  <c:v>20368.6525309975</c:v>
                </c:pt>
                <c:pt idx="20789">
                  <c:v>20162.5819961735</c:v>
                </c:pt>
                <c:pt idx="20790">
                  <c:v>19981.5329017972</c:v>
                </c:pt>
                <c:pt idx="20791">
                  <c:v>19824.019807468401</c:v>
                </c:pt>
                <c:pt idx="20792">
                  <c:v>19707.752397157499</c:v>
                </c:pt>
                <c:pt idx="20793">
                  <c:v>19604.106584818499</c:v>
                </c:pt>
                <c:pt idx="20794">
                  <c:v>19473.654529277399</c:v>
                </c:pt>
                <c:pt idx="20795">
                  <c:v>19298.7832143343</c:v>
                </c:pt>
                <c:pt idx="20796">
                  <c:v>19127.288290034201</c:v>
                </c:pt>
                <c:pt idx="20797">
                  <c:v>18985.674710045601</c:v>
                </c:pt>
                <c:pt idx="20798">
                  <c:v>18813.0324931754</c:v>
                </c:pt>
                <c:pt idx="20799">
                  <c:v>18658.397865550502</c:v>
                </c:pt>
                <c:pt idx="20800">
                  <c:v>18533.2327072468</c:v>
                </c:pt>
                <c:pt idx="20801">
                  <c:v>18389.830501977001</c:v>
                </c:pt>
                <c:pt idx="20802">
                  <c:v>18245.452993584</c:v>
                </c:pt>
                <c:pt idx="20803">
                  <c:v>18094.337312443899</c:v>
                </c:pt>
                <c:pt idx="20804">
                  <c:v>17913.170079929099</c:v>
                </c:pt>
                <c:pt idx="20805">
                  <c:v>17700.851315488799</c:v>
                </c:pt>
                <c:pt idx="20806">
                  <c:v>17477.096274376399</c:v>
                </c:pt>
                <c:pt idx="20807">
                  <c:v>17285.662356468401</c:v>
                </c:pt>
                <c:pt idx="20808">
                  <c:v>17119.997686745799</c:v>
                </c:pt>
                <c:pt idx="20809">
                  <c:v>16938.531933607301</c:v>
                </c:pt>
                <c:pt idx="20810">
                  <c:v>16800.6588580118</c:v>
                </c:pt>
                <c:pt idx="20811">
                  <c:v>16649.0526614876</c:v>
                </c:pt>
                <c:pt idx="20812">
                  <c:v>16400.579885639701</c:v>
                </c:pt>
                <c:pt idx="20813">
                  <c:v>16104.4815414406</c:v>
                </c:pt>
                <c:pt idx="20814">
                  <c:v>15838.523772718199</c:v>
                </c:pt>
                <c:pt idx="20815">
                  <c:v>15606.1124374598</c:v>
                </c:pt>
                <c:pt idx="20816">
                  <c:v>15340.2107306253</c:v>
                </c:pt>
                <c:pt idx="20817">
                  <c:v>15036.153619840599</c:v>
                </c:pt>
                <c:pt idx="20818">
                  <c:v>14735.8730131743</c:v>
                </c:pt>
                <c:pt idx="20819">
                  <c:v>14456.6519695602</c:v>
                </c:pt>
                <c:pt idx="20820">
                  <c:v>14151.048868034601</c:v>
                </c:pt>
                <c:pt idx="20821">
                  <c:v>13815.4996877249</c:v>
                </c:pt>
                <c:pt idx="20822">
                  <c:v>13479.178285853101</c:v>
                </c:pt>
                <c:pt idx="20823">
                  <c:v>13137.9333980256</c:v>
                </c:pt>
                <c:pt idx="20824">
                  <c:v>12736.8918508721</c:v>
                </c:pt>
                <c:pt idx="20825">
                  <c:v>12344.159153225301</c:v>
                </c:pt>
                <c:pt idx="20826">
                  <c:v>11989.471153287601</c:v>
                </c:pt>
                <c:pt idx="20827">
                  <c:v>11613.3069723637</c:v>
                </c:pt>
                <c:pt idx="20828">
                  <c:v>11180.5246833931</c:v>
                </c:pt>
                <c:pt idx="20829">
                  <c:v>10746.095013960399</c:v>
                </c:pt>
                <c:pt idx="20830">
                  <c:v>10349.6567004054</c:v>
                </c:pt>
                <c:pt idx="20831">
                  <c:v>9934.9177437067701</c:v>
                </c:pt>
                <c:pt idx="20832">
                  <c:v>9490.6666711395592</c:v>
                </c:pt>
                <c:pt idx="20833">
                  <c:v>9014.3276099042105</c:v>
                </c:pt>
                <c:pt idx="20834">
                  <c:v>8529.1837720786807</c:v>
                </c:pt>
                <c:pt idx="20835">
                  <c:v>8041.5841611269298</c:v>
                </c:pt>
                <c:pt idx="20836">
                  <c:v>7541.2622250227496</c:v>
                </c:pt>
                <c:pt idx="20837">
                  <c:v>7038.5558092643396</c:v>
                </c:pt>
                <c:pt idx="20838">
                  <c:v>6536.9653509939699</c:v>
                </c:pt>
                <c:pt idx="20839">
                  <c:v>6010.0876056945199</c:v>
                </c:pt>
                <c:pt idx="20840">
                  <c:v>5487.3544144711996</c:v>
                </c:pt>
                <c:pt idx="20841">
                  <c:v>4990.1872193120698</c:v>
                </c:pt>
                <c:pt idx="20842">
                  <c:v>4494.7434285845902</c:v>
                </c:pt>
                <c:pt idx="20843">
                  <c:v>4019.0594028996002</c:v>
                </c:pt>
                <c:pt idx="20844">
                  <c:v>3520.3665173888198</c:v>
                </c:pt>
                <c:pt idx="20845">
                  <c:v>2982.1413560301398</c:v>
                </c:pt>
                <c:pt idx="20846">
                  <c:v>2452.5203462299801</c:v>
                </c:pt>
                <c:pt idx="20847">
                  <c:v>1897.3153646845899</c:v>
                </c:pt>
                <c:pt idx="20848">
                  <c:v>1347.39244635669</c:v>
                </c:pt>
                <c:pt idx="20849">
                  <c:v>835.30217144836399</c:v>
                </c:pt>
                <c:pt idx="20850">
                  <c:v>326.99161484473399</c:v>
                </c:pt>
                <c:pt idx="20851">
                  <c:v>-171.63459647235399</c:v>
                </c:pt>
                <c:pt idx="20852">
                  <c:v>-662.54588212977399</c:v>
                </c:pt>
                <c:pt idx="20853">
                  <c:v>-1149.01964519785</c:v>
                </c:pt>
                <c:pt idx="20854">
                  <c:v>-1600.42841203699</c:v>
                </c:pt>
                <c:pt idx="20855">
                  <c:v>-2072.1013816935201</c:v>
                </c:pt>
                <c:pt idx="20856">
                  <c:v>-2564.9421322947501</c:v>
                </c:pt>
                <c:pt idx="20857">
                  <c:v>-3016.0169994325902</c:v>
                </c:pt>
                <c:pt idx="20858">
                  <c:v>-3481.4103009871001</c:v>
                </c:pt>
                <c:pt idx="20859">
                  <c:v>-3966.59392032194</c:v>
                </c:pt>
                <c:pt idx="20860">
                  <c:v>-4430.0523727685904</c:v>
                </c:pt>
                <c:pt idx="20861">
                  <c:v>-4866.0138519469201</c:v>
                </c:pt>
                <c:pt idx="20862">
                  <c:v>-5258.4503110860996</c:v>
                </c:pt>
                <c:pt idx="20863">
                  <c:v>-5617.4456738543704</c:v>
                </c:pt>
                <c:pt idx="20864">
                  <c:v>-5968.9763565107096</c:v>
                </c:pt>
                <c:pt idx="20865">
                  <c:v>-6314.9157441791604</c:v>
                </c:pt>
                <c:pt idx="20866">
                  <c:v>-6675.84553217743</c:v>
                </c:pt>
                <c:pt idx="20867">
                  <c:v>-7032.1717142337602</c:v>
                </c:pt>
                <c:pt idx="20868">
                  <c:v>-7352.5209145978997</c:v>
                </c:pt>
                <c:pt idx="20869">
                  <c:v>-7650.8161460511801</c:v>
                </c:pt>
                <c:pt idx="20870">
                  <c:v>-7928.0668719012801</c:v>
                </c:pt>
                <c:pt idx="20871">
                  <c:v>-8168.4284755261197</c:v>
                </c:pt>
                <c:pt idx="20872">
                  <c:v>-8354.4476387598097</c:v>
                </c:pt>
                <c:pt idx="20873">
                  <c:v>-8572.1950474571295</c:v>
                </c:pt>
                <c:pt idx="20874">
                  <c:v>-8830.6471788493</c:v>
                </c:pt>
                <c:pt idx="20875">
                  <c:v>-9045.1487530942104</c:v>
                </c:pt>
                <c:pt idx="20876">
                  <c:v>-9215.5768921495892</c:v>
                </c:pt>
                <c:pt idx="20877">
                  <c:v>-9390.5211470060403</c:v>
                </c:pt>
                <c:pt idx="20878">
                  <c:v>-9568.4123767189794</c:v>
                </c:pt>
                <c:pt idx="20879">
                  <c:v>-9711.6924446341509</c:v>
                </c:pt>
                <c:pt idx="20880">
                  <c:v>-9822.8401222591292</c:v>
                </c:pt>
                <c:pt idx="20881">
                  <c:v>-9914.2853216112399</c:v>
                </c:pt>
                <c:pt idx="20882">
                  <c:v>-10004.2681529813</c:v>
                </c:pt>
                <c:pt idx="20883">
                  <c:v>-10083.0284246643</c:v>
                </c:pt>
                <c:pt idx="20884">
                  <c:v>-10126.0459536004</c:v>
                </c:pt>
                <c:pt idx="20885">
                  <c:v>-10099.853883656</c:v>
                </c:pt>
                <c:pt idx="20886">
                  <c:v>-10065.862736443099</c:v>
                </c:pt>
                <c:pt idx="20887">
                  <c:v>-10091.4109243444</c:v>
                </c:pt>
                <c:pt idx="20888">
                  <c:v>-10151.3044876273</c:v>
                </c:pt>
                <c:pt idx="20889">
                  <c:v>-10189.934295456</c:v>
                </c:pt>
                <c:pt idx="20890">
                  <c:v>-10187.8985187911</c:v>
                </c:pt>
                <c:pt idx="20891">
                  <c:v>-10170.4404123719</c:v>
                </c:pt>
                <c:pt idx="20892">
                  <c:v>-10087.6935624343</c:v>
                </c:pt>
                <c:pt idx="20893">
                  <c:v>-9982.5854208769506</c:v>
                </c:pt>
                <c:pt idx="20894">
                  <c:v>-9921.2982787542405</c:v>
                </c:pt>
                <c:pt idx="20895">
                  <c:v>-9901.7743533536304</c:v>
                </c:pt>
                <c:pt idx="20896">
                  <c:v>-9878.9797573118303</c:v>
                </c:pt>
                <c:pt idx="20897">
                  <c:v>-9792.3787753657507</c:v>
                </c:pt>
                <c:pt idx="20898">
                  <c:v>-9662.02186386006</c:v>
                </c:pt>
                <c:pt idx="20899">
                  <c:v>-9517.7590468743201</c:v>
                </c:pt>
                <c:pt idx="20900">
                  <c:v>-9445.5005633849705</c:v>
                </c:pt>
                <c:pt idx="20901">
                  <c:v>-9420.8385099846</c:v>
                </c:pt>
                <c:pt idx="20902">
                  <c:v>-9367.0575129016797</c:v>
                </c:pt>
                <c:pt idx="20903">
                  <c:v>-9307.6490307299391</c:v>
                </c:pt>
                <c:pt idx="20904">
                  <c:v>-9243.9832987563695</c:v>
                </c:pt>
                <c:pt idx="20905">
                  <c:v>-9171.5193282975597</c:v>
                </c:pt>
                <c:pt idx="20906">
                  <c:v>-9088.50915745372</c:v>
                </c:pt>
                <c:pt idx="20907">
                  <c:v>-9009.2936129268801</c:v>
                </c:pt>
                <c:pt idx="20908">
                  <c:v>-8954.9329944745296</c:v>
                </c:pt>
                <c:pt idx="20909">
                  <c:v>-8917.4984717752304</c:v>
                </c:pt>
                <c:pt idx="20910">
                  <c:v>-8880.2865413075997</c:v>
                </c:pt>
                <c:pt idx="20911">
                  <c:v>-8834.2735917116297</c:v>
                </c:pt>
                <c:pt idx="20912">
                  <c:v>-8788.8363499288698</c:v>
                </c:pt>
                <c:pt idx="20913">
                  <c:v>-8756.1631272475497</c:v>
                </c:pt>
                <c:pt idx="20914">
                  <c:v>-8743.7371684446298</c:v>
                </c:pt>
                <c:pt idx="20915">
                  <c:v>-8756.9348114065706</c:v>
                </c:pt>
                <c:pt idx="20916">
                  <c:v>-8785.7544514045003</c:v>
                </c:pt>
                <c:pt idx="20917">
                  <c:v>-8821.07940530612</c:v>
                </c:pt>
                <c:pt idx="20918">
                  <c:v>-8848.3506024567905</c:v>
                </c:pt>
                <c:pt idx="20919">
                  <c:v>-8871.6730536595005</c:v>
                </c:pt>
                <c:pt idx="20920">
                  <c:v>-8918.4910063550597</c:v>
                </c:pt>
                <c:pt idx="20921">
                  <c:v>-9003.9865232810698</c:v>
                </c:pt>
                <c:pt idx="20922">
                  <c:v>-9127.7411733974204</c:v>
                </c:pt>
                <c:pt idx="20923">
                  <c:v>-9268.0281430811501</c:v>
                </c:pt>
                <c:pt idx="20924">
                  <c:v>-9427.2679843158603</c:v>
                </c:pt>
                <c:pt idx="20925">
                  <c:v>-9596.2530054167801</c:v>
                </c:pt>
                <c:pt idx="20926">
                  <c:v>-9725.2343923915996</c:v>
                </c:pt>
                <c:pt idx="20927">
                  <c:v>-9833.8252396547396</c:v>
                </c:pt>
                <c:pt idx="20928">
                  <c:v>-9964.9310647613893</c:v>
                </c:pt>
                <c:pt idx="20929">
                  <c:v>-10126.3874375911</c:v>
                </c:pt>
                <c:pt idx="20930">
                  <c:v>-10322.122977037199</c:v>
                </c:pt>
                <c:pt idx="20931">
                  <c:v>-10538.079128303099</c:v>
                </c:pt>
                <c:pt idx="20932">
                  <c:v>-10779.061415137099</c:v>
                </c:pt>
                <c:pt idx="20933">
                  <c:v>-11046.215620536899</c:v>
                </c:pt>
                <c:pt idx="20934">
                  <c:v>-11307.1205867299</c:v>
                </c:pt>
                <c:pt idx="20935">
                  <c:v>-11552.3734640361</c:v>
                </c:pt>
                <c:pt idx="20936">
                  <c:v>-11813.0560294602</c:v>
                </c:pt>
                <c:pt idx="20937">
                  <c:v>-12079.1954149209</c:v>
                </c:pt>
                <c:pt idx="20938">
                  <c:v>-12346.1381118432</c:v>
                </c:pt>
                <c:pt idx="20939">
                  <c:v>-12625.7235059</c:v>
                </c:pt>
                <c:pt idx="20940">
                  <c:v>-12910.5496497074</c:v>
                </c:pt>
                <c:pt idx="20941">
                  <c:v>-13170.0829002275</c:v>
                </c:pt>
                <c:pt idx="20942">
                  <c:v>-13429.1714476823</c:v>
                </c:pt>
                <c:pt idx="20943">
                  <c:v>-13746.923432945299</c:v>
                </c:pt>
                <c:pt idx="20944">
                  <c:v>-14093.4028105381</c:v>
                </c:pt>
                <c:pt idx="20945">
                  <c:v>-14418.6285462993</c:v>
                </c:pt>
                <c:pt idx="20946">
                  <c:v>-14727.137022893799</c:v>
                </c:pt>
                <c:pt idx="20947">
                  <c:v>-15040.576996497201</c:v>
                </c:pt>
                <c:pt idx="20948">
                  <c:v>-15366.970589255799</c:v>
                </c:pt>
                <c:pt idx="20949">
                  <c:v>-15686.0293380862</c:v>
                </c:pt>
                <c:pt idx="20950">
                  <c:v>-15980.546438455</c:v>
                </c:pt>
                <c:pt idx="20951">
                  <c:v>-16260.8171193</c:v>
                </c:pt>
                <c:pt idx="20952">
                  <c:v>-16553.388705008001</c:v>
                </c:pt>
                <c:pt idx="20953">
                  <c:v>-16848.399967138299</c:v>
                </c:pt>
                <c:pt idx="20954">
                  <c:v>-17114.462856399299</c:v>
                </c:pt>
                <c:pt idx="20955">
                  <c:v>-17359.377437423402</c:v>
                </c:pt>
                <c:pt idx="20956">
                  <c:v>-17613.503160214299</c:v>
                </c:pt>
                <c:pt idx="20957">
                  <c:v>-17882.6942467064</c:v>
                </c:pt>
                <c:pt idx="20958">
                  <c:v>-18136.703560950398</c:v>
                </c:pt>
                <c:pt idx="20959">
                  <c:v>-18391.488050574499</c:v>
                </c:pt>
                <c:pt idx="20960">
                  <c:v>-18633.5259139177</c:v>
                </c:pt>
                <c:pt idx="20961">
                  <c:v>-18856.065168930101</c:v>
                </c:pt>
                <c:pt idx="20962">
                  <c:v>-19109.108116797001</c:v>
                </c:pt>
                <c:pt idx="20963">
                  <c:v>-19353.1875708058</c:v>
                </c:pt>
                <c:pt idx="20964">
                  <c:v>-19509.832890136</c:v>
                </c:pt>
                <c:pt idx="20965">
                  <c:v>-19594.582585532102</c:v>
                </c:pt>
                <c:pt idx="20966">
                  <c:v>-19710.961759066799</c:v>
                </c:pt>
                <c:pt idx="20967">
                  <c:v>-19874.086282392502</c:v>
                </c:pt>
                <c:pt idx="20968">
                  <c:v>-20006.917497807601</c:v>
                </c:pt>
                <c:pt idx="20969">
                  <c:v>-20101.636337277199</c:v>
                </c:pt>
                <c:pt idx="20970">
                  <c:v>-20148.147892258399</c:v>
                </c:pt>
                <c:pt idx="20971">
                  <c:v>-20192.520119402401</c:v>
                </c:pt>
                <c:pt idx="20972">
                  <c:v>-20262.439669432701</c:v>
                </c:pt>
                <c:pt idx="20973">
                  <c:v>-20323.903521558699</c:v>
                </c:pt>
                <c:pt idx="20974">
                  <c:v>-20340.768505636701</c:v>
                </c:pt>
                <c:pt idx="20975">
                  <c:v>-20318.255446548501</c:v>
                </c:pt>
                <c:pt idx="20976">
                  <c:v>-20303.933561600901</c:v>
                </c:pt>
                <c:pt idx="20977">
                  <c:v>-20274.948559596702</c:v>
                </c:pt>
                <c:pt idx="20978">
                  <c:v>-20215.174661970501</c:v>
                </c:pt>
                <c:pt idx="20979">
                  <c:v>-20140.400411859398</c:v>
                </c:pt>
                <c:pt idx="20980">
                  <c:v>-20068.4432083014</c:v>
                </c:pt>
                <c:pt idx="20981">
                  <c:v>-19976.822878967399</c:v>
                </c:pt>
                <c:pt idx="20982">
                  <c:v>-19828.031695122099</c:v>
                </c:pt>
                <c:pt idx="20983">
                  <c:v>-19642.111663301701</c:v>
                </c:pt>
                <c:pt idx="20984">
                  <c:v>-19479.7441152703</c:v>
                </c:pt>
                <c:pt idx="20985">
                  <c:v>-19346.360100453701</c:v>
                </c:pt>
                <c:pt idx="20986">
                  <c:v>-19190.445271353699</c:v>
                </c:pt>
                <c:pt idx="20987">
                  <c:v>-18975.6086606141</c:v>
                </c:pt>
                <c:pt idx="20988">
                  <c:v>-18709.121263329798</c:v>
                </c:pt>
                <c:pt idx="20989">
                  <c:v>-18451.732978370201</c:v>
                </c:pt>
                <c:pt idx="20990">
                  <c:v>-18229.628259116402</c:v>
                </c:pt>
                <c:pt idx="20991">
                  <c:v>-17992.151572640101</c:v>
                </c:pt>
                <c:pt idx="20992">
                  <c:v>-17713.428351775401</c:v>
                </c:pt>
                <c:pt idx="20993">
                  <c:v>-17423.837563769099</c:v>
                </c:pt>
                <c:pt idx="20994">
                  <c:v>-17150.216999379401</c:v>
                </c:pt>
                <c:pt idx="20995">
                  <c:v>-16856.734252472699</c:v>
                </c:pt>
                <c:pt idx="20996">
                  <c:v>-16556.037288037802</c:v>
                </c:pt>
                <c:pt idx="20997">
                  <c:v>-16241.772967307101</c:v>
                </c:pt>
                <c:pt idx="20998">
                  <c:v>-15909.1082943163</c:v>
                </c:pt>
                <c:pt idx="20999">
                  <c:v>-15570.761027704601</c:v>
                </c:pt>
                <c:pt idx="21000">
                  <c:v>-15258.513440005099</c:v>
                </c:pt>
                <c:pt idx="21001">
                  <c:v>-14952.6776854899</c:v>
                </c:pt>
                <c:pt idx="21002">
                  <c:v>-14614.0325637359</c:v>
                </c:pt>
                <c:pt idx="21003">
                  <c:v>-14269.8183415148</c:v>
                </c:pt>
                <c:pt idx="21004">
                  <c:v>-13927.322500451501</c:v>
                </c:pt>
                <c:pt idx="21005">
                  <c:v>-13593.670911811299</c:v>
                </c:pt>
                <c:pt idx="21006">
                  <c:v>-13269.7715689419</c:v>
                </c:pt>
                <c:pt idx="21007">
                  <c:v>-12923.5430966204</c:v>
                </c:pt>
                <c:pt idx="21008">
                  <c:v>-12572.972182350601</c:v>
                </c:pt>
                <c:pt idx="21009">
                  <c:v>-12241.926550022599</c:v>
                </c:pt>
                <c:pt idx="21010">
                  <c:v>-11903.9624010435</c:v>
                </c:pt>
                <c:pt idx="21011">
                  <c:v>-11564.3699038303</c:v>
                </c:pt>
                <c:pt idx="21012">
                  <c:v>-11208.978533993401</c:v>
                </c:pt>
                <c:pt idx="21013">
                  <c:v>-10849.532895267401</c:v>
                </c:pt>
                <c:pt idx="21014">
                  <c:v>-10525.2506746706</c:v>
                </c:pt>
                <c:pt idx="21015">
                  <c:v>-10254.9752132376</c:v>
                </c:pt>
                <c:pt idx="21016">
                  <c:v>-9992.6350609572401</c:v>
                </c:pt>
                <c:pt idx="21017">
                  <c:v>-9696.7908928639299</c:v>
                </c:pt>
                <c:pt idx="21018">
                  <c:v>-9378.2411845205297</c:v>
                </c:pt>
                <c:pt idx="21019">
                  <c:v>-9047.9226531453296</c:v>
                </c:pt>
                <c:pt idx="21020">
                  <c:v>-8779.23668910171</c:v>
                </c:pt>
                <c:pt idx="21021">
                  <c:v>-8593.5339742729102</c:v>
                </c:pt>
                <c:pt idx="21022">
                  <c:v>-8446.9903719257109</c:v>
                </c:pt>
                <c:pt idx="21023">
                  <c:v>-8193.8377393913506</c:v>
                </c:pt>
                <c:pt idx="21024">
                  <c:v>-7860.6439775074796</c:v>
                </c:pt>
                <c:pt idx="21025">
                  <c:v>-7626.3428316356103</c:v>
                </c:pt>
                <c:pt idx="21026">
                  <c:v>-7458.6696989229804</c:v>
                </c:pt>
                <c:pt idx="21027">
                  <c:v>-7298.0434871236303</c:v>
                </c:pt>
                <c:pt idx="21028">
                  <c:v>-7118.7092198058099</c:v>
                </c:pt>
                <c:pt idx="21029">
                  <c:v>-6900.5496659535302</c:v>
                </c:pt>
                <c:pt idx="21030">
                  <c:v>-6770.5694167992397</c:v>
                </c:pt>
                <c:pt idx="21031">
                  <c:v>-6702.7417562148103</c:v>
                </c:pt>
                <c:pt idx="21032">
                  <c:v>-6558.4267293707699</c:v>
                </c:pt>
                <c:pt idx="21033">
                  <c:v>-6375.4968378028398</c:v>
                </c:pt>
                <c:pt idx="21034">
                  <c:v>-6237.5595884015702</c:v>
                </c:pt>
                <c:pt idx="21035">
                  <c:v>-6176.3093173308698</c:v>
                </c:pt>
                <c:pt idx="21036">
                  <c:v>-6119.0625406898898</c:v>
                </c:pt>
                <c:pt idx="21037">
                  <c:v>-6064.8082394473904</c:v>
                </c:pt>
                <c:pt idx="21038">
                  <c:v>-5982.0910746898098</c:v>
                </c:pt>
                <c:pt idx="21039">
                  <c:v>-5882.5474818755401</c:v>
                </c:pt>
                <c:pt idx="21040">
                  <c:v>-5800.9870822133698</c:v>
                </c:pt>
                <c:pt idx="21041">
                  <c:v>-5772.8389330731497</c:v>
                </c:pt>
                <c:pt idx="21042">
                  <c:v>-5763.6257236579704</c:v>
                </c:pt>
                <c:pt idx="21043">
                  <c:v>-5716.37356821712</c:v>
                </c:pt>
                <c:pt idx="21044">
                  <c:v>-5645.8903198534299</c:v>
                </c:pt>
                <c:pt idx="21045">
                  <c:v>-5644.8930821408803</c:v>
                </c:pt>
                <c:pt idx="21046">
                  <c:v>-5724.1986376719897</c:v>
                </c:pt>
                <c:pt idx="21047">
                  <c:v>-5771.5934562893499</c:v>
                </c:pt>
                <c:pt idx="21048">
                  <c:v>-5761.4605501226997</c:v>
                </c:pt>
                <c:pt idx="21049">
                  <c:v>-5720.21542041055</c:v>
                </c:pt>
                <c:pt idx="21050">
                  <c:v>-5680.9223703439702</c:v>
                </c:pt>
                <c:pt idx="21051">
                  <c:v>-5616.0102416010805</c:v>
                </c:pt>
                <c:pt idx="21052">
                  <c:v>-5558.2591373631403</c:v>
                </c:pt>
                <c:pt idx="21053">
                  <c:v>-5544.10946454241</c:v>
                </c:pt>
                <c:pt idx="21054">
                  <c:v>-5551.7757293739296</c:v>
                </c:pt>
                <c:pt idx="21055">
                  <c:v>-5570.70233477291</c:v>
                </c:pt>
                <c:pt idx="21056">
                  <c:v>-5577.5975851873</c:v>
                </c:pt>
                <c:pt idx="21057">
                  <c:v>-5550.0159082943701</c:v>
                </c:pt>
                <c:pt idx="21058">
                  <c:v>-5500.4347543269796</c:v>
                </c:pt>
                <c:pt idx="21059">
                  <c:v>-5436.2453624235404</c:v>
                </c:pt>
                <c:pt idx="21060">
                  <c:v>-5363.3408355560496</c:v>
                </c:pt>
                <c:pt idx="21061">
                  <c:v>-5290.9933399082302</c:v>
                </c:pt>
                <c:pt idx="21062">
                  <c:v>-5220.3637346659998</c:v>
                </c:pt>
                <c:pt idx="21063">
                  <c:v>-5165.6769104838204</c:v>
                </c:pt>
                <c:pt idx="21064">
                  <c:v>-5102.2705651938804</c:v>
                </c:pt>
                <c:pt idx="21065">
                  <c:v>-5000.5087845951202</c:v>
                </c:pt>
                <c:pt idx="21066">
                  <c:v>-4879.4978446303103</c:v>
                </c:pt>
                <c:pt idx="21067">
                  <c:v>-4748.8392642111603</c:v>
                </c:pt>
                <c:pt idx="21068">
                  <c:v>-4613.6002821598704</c:v>
                </c:pt>
                <c:pt idx="21069">
                  <c:v>-4472.9252026623599</c:v>
                </c:pt>
                <c:pt idx="21070">
                  <c:v>-4366.3042641698703</c:v>
                </c:pt>
                <c:pt idx="21071">
                  <c:v>-4287.8811685609298</c:v>
                </c:pt>
                <c:pt idx="21072">
                  <c:v>-4159.2692536653904</c:v>
                </c:pt>
                <c:pt idx="21073">
                  <c:v>-3964.23793550761</c:v>
                </c:pt>
                <c:pt idx="21074">
                  <c:v>-3725.1886846390898</c:v>
                </c:pt>
                <c:pt idx="21075">
                  <c:v>-3500.97256221002</c:v>
                </c:pt>
                <c:pt idx="21076">
                  <c:v>-3309.6429060281698</c:v>
                </c:pt>
                <c:pt idx="21077">
                  <c:v>-3106.4038998752599</c:v>
                </c:pt>
                <c:pt idx="21078">
                  <c:v>-2864.4355373185899</c:v>
                </c:pt>
                <c:pt idx="21079">
                  <c:v>-2617.5735196166102</c:v>
                </c:pt>
                <c:pt idx="21080">
                  <c:v>-2387.1306690833799</c:v>
                </c:pt>
                <c:pt idx="21081">
                  <c:v>-2111.4019517381098</c:v>
                </c:pt>
                <c:pt idx="21082">
                  <c:v>-1773.07378610969</c:v>
                </c:pt>
                <c:pt idx="21083">
                  <c:v>-1440.2301220638101</c:v>
                </c:pt>
                <c:pt idx="21084">
                  <c:v>-1148.2367030773</c:v>
                </c:pt>
                <c:pt idx="21085">
                  <c:v>-840.611438855953</c:v>
                </c:pt>
                <c:pt idx="21086">
                  <c:v>-519.42243881742695</c:v>
                </c:pt>
                <c:pt idx="21087">
                  <c:v>-197.41565438821101</c:v>
                </c:pt>
                <c:pt idx="21088">
                  <c:v>125.607344724336</c:v>
                </c:pt>
                <c:pt idx="21089">
                  <c:v>404.32981261123598</c:v>
                </c:pt>
                <c:pt idx="21090">
                  <c:v>658.54780517694201</c:v>
                </c:pt>
                <c:pt idx="21091">
                  <c:v>983.71465523423694</c:v>
                </c:pt>
                <c:pt idx="21092">
                  <c:v>1386.8886687501799</c:v>
                </c:pt>
                <c:pt idx="21093">
                  <c:v>1845.64493674817</c:v>
                </c:pt>
                <c:pt idx="21094">
                  <c:v>2279.62631919149</c:v>
                </c:pt>
                <c:pt idx="21095">
                  <c:v>2665.7657681640599</c:v>
                </c:pt>
                <c:pt idx="21096">
                  <c:v>3070.6612355500702</c:v>
                </c:pt>
                <c:pt idx="21097">
                  <c:v>3485.56055835498</c:v>
                </c:pt>
                <c:pt idx="21098">
                  <c:v>3880.0328160706499</c:v>
                </c:pt>
                <c:pt idx="21099">
                  <c:v>4255.8624270975997</c:v>
                </c:pt>
                <c:pt idx="21100">
                  <c:v>4625.3456734004403</c:v>
                </c:pt>
                <c:pt idx="21101">
                  <c:v>5018.8954335116596</c:v>
                </c:pt>
                <c:pt idx="21102">
                  <c:v>5439.2814756427297</c:v>
                </c:pt>
                <c:pt idx="21103">
                  <c:v>5849.1589442837403</c:v>
                </c:pt>
                <c:pt idx="21104">
                  <c:v>6278.7200363648399</c:v>
                </c:pt>
                <c:pt idx="21105">
                  <c:v>6710.0957743608196</c:v>
                </c:pt>
                <c:pt idx="21106">
                  <c:v>7116.0912362892695</c:v>
                </c:pt>
                <c:pt idx="21107">
                  <c:v>7513.3491840607803</c:v>
                </c:pt>
                <c:pt idx="21108">
                  <c:v>7886.7998764829499</c:v>
                </c:pt>
                <c:pt idx="21109">
                  <c:v>8258.5595816885907</c:v>
                </c:pt>
                <c:pt idx="21110">
                  <c:v>8655.07669160162</c:v>
                </c:pt>
                <c:pt idx="21111">
                  <c:v>9068.0204132132094</c:v>
                </c:pt>
                <c:pt idx="21112">
                  <c:v>9476.9386979828905</c:v>
                </c:pt>
                <c:pt idx="21113">
                  <c:v>9859.0446366745</c:v>
                </c:pt>
                <c:pt idx="21114">
                  <c:v>10225.4757845393</c:v>
                </c:pt>
                <c:pt idx="21115">
                  <c:v>10548.1373340519</c:v>
                </c:pt>
                <c:pt idx="21116">
                  <c:v>10870.499657485199</c:v>
                </c:pt>
                <c:pt idx="21117">
                  <c:v>11227.3681685998</c:v>
                </c:pt>
                <c:pt idx="21118">
                  <c:v>11575.8204435073</c:v>
                </c:pt>
                <c:pt idx="21119">
                  <c:v>11902.3329704795</c:v>
                </c:pt>
                <c:pt idx="21120">
                  <c:v>12191.8861524001</c:v>
                </c:pt>
                <c:pt idx="21121">
                  <c:v>12461.560165036601</c:v>
                </c:pt>
                <c:pt idx="21122">
                  <c:v>12733.6395971981</c:v>
                </c:pt>
                <c:pt idx="21123">
                  <c:v>13012.8188183002</c:v>
                </c:pt>
                <c:pt idx="21124">
                  <c:v>13272.5866306844</c:v>
                </c:pt>
                <c:pt idx="21125">
                  <c:v>13494.883907551</c:v>
                </c:pt>
                <c:pt idx="21126">
                  <c:v>13675.103228550401</c:v>
                </c:pt>
                <c:pt idx="21127">
                  <c:v>13895.192450427599</c:v>
                </c:pt>
                <c:pt idx="21128">
                  <c:v>14176.535306563999</c:v>
                </c:pt>
                <c:pt idx="21129">
                  <c:v>14441.3152481251</c:v>
                </c:pt>
                <c:pt idx="21130">
                  <c:v>14691.348477092</c:v>
                </c:pt>
                <c:pt idx="21131">
                  <c:v>14881.050734476899</c:v>
                </c:pt>
                <c:pt idx="21132">
                  <c:v>15015.1548885182</c:v>
                </c:pt>
                <c:pt idx="21133">
                  <c:v>15132.2500638033</c:v>
                </c:pt>
                <c:pt idx="21134">
                  <c:v>15224.921079928499</c:v>
                </c:pt>
                <c:pt idx="21135">
                  <c:v>15326.5453107392</c:v>
                </c:pt>
                <c:pt idx="21136">
                  <c:v>15452.3371486755</c:v>
                </c:pt>
                <c:pt idx="21137">
                  <c:v>15581.8319144543</c:v>
                </c:pt>
                <c:pt idx="21138">
                  <c:v>15705.4635312543</c:v>
                </c:pt>
                <c:pt idx="21139">
                  <c:v>15798.041401161299</c:v>
                </c:pt>
                <c:pt idx="21140">
                  <c:v>15863.608744725199</c:v>
                </c:pt>
                <c:pt idx="21141">
                  <c:v>15911.060218004</c:v>
                </c:pt>
                <c:pt idx="21142">
                  <c:v>15955.1053149363</c:v>
                </c:pt>
                <c:pt idx="21143">
                  <c:v>16006.7204061787</c:v>
                </c:pt>
                <c:pt idx="21144">
                  <c:v>16053.4097161261</c:v>
                </c:pt>
                <c:pt idx="21145">
                  <c:v>16069.1210702358</c:v>
                </c:pt>
                <c:pt idx="21146">
                  <c:v>16072.6156369449</c:v>
                </c:pt>
                <c:pt idx="21147">
                  <c:v>16091.9266633727</c:v>
                </c:pt>
                <c:pt idx="21148">
                  <c:v>16098.5591643432</c:v>
                </c:pt>
                <c:pt idx="21149">
                  <c:v>16139.0388013757</c:v>
                </c:pt>
                <c:pt idx="21150">
                  <c:v>16175.545066611699</c:v>
                </c:pt>
                <c:pt idx="21151">
                  <c:v>16153.615482634001</c:v>
                </c:pt>
                <c:pt idx="21152">
                  <c:v>16138.4870598036</c:v>
                </c:pt>
                <c:pt idx="21153">
                  <c:v>16116.2098575976</c:v>
                </c:pt>
                <c:pt idx="21154">
                  <c:v>16091.2354803402</c:v>
                </c:pt>
                <c:pt idx="21155">
                  <c:v>16093.1098423364</c:v>
                </c:pt>
                <c:pt idx="21156">
                  <c:v>16088.157639227</c:v>
                </c:pt>
                <c:pt idx="21157">
                  <c:v>16042.958024699201</c:v>
                </c:pt>
                <c:pt idx="21158">
                  <c:v>15977.486360683801</c:v>
                </c:pt>
                <c:pt idx="21159">
                  <c:v>15923.1207503528</c:v>
                </c:pt>
                <c:pt idx="21160">
                  <c:v>15881.2015143505</c:v>
                </c:pt>
                <c:pt idx="21161">
                  <c:v>15851.570325098801</c:v>
                </c:pt>
                <c:pt idx="21162">
                  <c:v>15827.8349504739</c:v>
                </c:pt>
                <c:pt idx="21163">
                  <c:v>15812.188525264301</c:v>
                </c:pt>
                <c:pt idx="21164">
                  <c:v>15816.847644635</c:v>
                </c:pt>
                <c:pt idx="21165">
                  <c:v>15802.386571090299</c:v>
                </c:pt>
                <c:pt idx="21166">
                  <c:v>15745.001826330201</c:v>
                </c:pt>
                <c:pt idx="21167">
                  <c:v>15694.8090393987</c:v>
                </c:pt>
                <c:pt idx="21168">
                  <c:v>15668.3302030464</c:v>
                </c:pt>
                <c:pt idx="21169">
                  <c:v>15663.257676646401</c:v>
                </c:pt>
                <c:pt idx="21170">
                  <c:v>15677.2780962089</c:v>
                </c:pt>
                <c:pt idx="21171">
                  <c:v>15670.920089044201</c:v>
                </c:pt>
                <c:pt idx="21172">
                  <c:v>15635.767467923901</c:v>
                </c:pt>
                <c:pt idx="21173">
                  <c:v>15605.5129796811</c:v>
                </c:pt>
                <c:pt idx="21174">
                  <c:v>15578.287154428501</c:v>
                </c:pt>
                <c:pt idx="21175">
                  <c:v>15593.2198322926</c:v>
                </c:pt>
                <c:pt idx="21176">
                  <c:v>15646.3504231406</c:v>
                </c:pt>
                <c:pt idx="21177">
                  <c:v>15670.118854122</c:v>
                </c:pt>
                <c:pt idx="21178">
                  <c:v>15631.535747726901</c:v>
                </c:pt>
                <c:pt idx="21179">
                  <c:v>15573.342649919799</c:v>
                </c:pt>
                <c:pt idx="21180">
                  <c:v>15575.610577359799</c:v>
                </c:pt>
                <c:pt idx="21181">
                  <c:v>15627.594166863801</c:v>
                </c:pt>
                <c:pt idx="21182">
                  <c:v>15700.6058734055</c:v>
                </c:pt>
                <c:pt idx="21183">
                  <c:v>15735.471198953601</c:v>
                </c:pt>
                <c:pt idx="21184">
                  <c:v>15728.278010636201</c:v>
                </c:pt>
                <c:pt idx="21185">
                  <c:v>15729.076017379901</c:v>
                </c:pt>
                <c:pt idx="21186">
                  <c:v>15753.9211041001</c:v>
                </c:pt>
                <c:pt idx="21187">
                  <c:v>15791.876102492601</c:v>
                </c:pt>
                <c:pt idx="21188">
                  <c:v>15815.386738503499</c:v>
                </c:pt>
                <c:pt idx="21189">
                  <c:v>15822.653544749101</c:v>
                </c:pt>
                <c:pt idx="21190">
                  <c:v>15832.249459161099</c:v>
                </c:pt>
                <c:pt idx="21191">
                  <c:v>15855.476383650101</c:v>
                </c:pt>
                <c:pt idx="21192">
                  <c:v>15876.5218685462</c:v>
                </c:pt>
                <c:pt idx="21193">
                  <c:v>15899.302893551099</c:v>
                </c:pt>
                <c:pt idx="21194">
                  <c:v>15931.0781460164</c:v>
                </c:pt>
                <c:pt idx="21195">
                  <c:v>15981.9548689767</c:v>
                </c:pt>
                <c:pt idx="21196">
                  <c:v>16051.137780130401</c:v>
                </c:pt>
                <c:pt idx="21197">
                  <c:v>16133.138896512201</c:v>
                </c:pt>
                <c:pt idx="21198">
                  <c:v>16158.832752959999</c:v>
                </c:pt>
                <c:pt idx="21199">
                  <c:v>16110.694493741001</c:v>
                </c:pt>
                <c:pt idx="21200">
                  <c:v>16038.798748736101</c:v>
                </c:pt>
                <c:pt idx="21201">
                  <c:v>15977.4487392057</c:v>
                </c:pt>
                <c:pt idx="21202">
                  <c:v>15961.455669470201</c:v>
                </c:pt>
                <c:pt idx="21203">
                  <c:v>15961.0157857176</c:v>
                </c:pt>
                <c:pt idx="21204">
                  <c:v>15963.484673291499</c:v>
                </c:pt>
                <c:pt idx="21205">
                  <c:v>15954.279535895699</c:v>
                </c:pt>
                <c:pt idx="21206">
                  <c:v>15907.254992235799</c:v>
                </c:pt>
                <c:pt idx="21207">
                  <c:v>15827.3156129501</c:v>
                </c:pt>
                <c:pt idx="21208">
                  <c:v>15735.642592006499</c:v>
                </c:pt>
                <c:pt idx="21209">
                  <c:v>15661.365233994</c:v>
                </c:pt>
                <c:pt idx="21210">
                  <c:v>15596.8479390678</c:v>
                </c:pt>
                <c:pt idx="21211">
                  <c:v>15508.6215845321</c:v>
                </c:pt>
                <c:pt idx="21212">
                  <c:v>15404.169870350101</c:v>
                </c:pt>
                <c:pt idx="21213">
                  <c:v>15296.2130978071</c:v>
                </c:pt>
                <c:pt idx="21214">
                  <c:v>15184.3440015084</c:v>
                </c:pt>
                <c:pt idx="21215">
                  <c:v>15069.405697377</c:v>
                </c:pt>
                <c:pt idx="21216">
                  <c:v>14922.810976885799</c:v>
                </c:pt>
                <c:pt idx="21217">
                  <c:v>14724.342670530201</c:v>
                </c:pt>
                <c:pt idx="21218">
                  <c:v>14498.215965896699</c:v>
                </c:pt>
                <c:pt idx="21219">
                  <c:v>14242.6588638662</c:v>
                </c:pt>
                <c:pt idx="21220">
                  <c:v>13998.2066509532</c:v>
                </c:pt>
                <c:pt idx="21221">
                  <c:v>13786.9243704456</c:v>
                </c:pt>
                <c:pt idx="21222">
                  <c:v>13568.022245697601</c:v>
                </c:pt>
                <c:pt idx="21223">
                  <c:v>13324.5246666647</c:v>
                </c:pt>
                <c:pt idx="21224">
                  <c:v>13050.1617510667</c:v>
                </c:pt>
                <c:pt idx="21225">
                  <c:v>12749.280437562</c:v>
                </c:pt>
                <c:pt idx="21226">
                  <c:v>12414.7701925703</c:v>
                </c:pt>
                <c:pt idx="21227">
                  <c:v>12057.797143146499</c:v>
                </c:pt>
                <c:pt idx="21228">
                  <c:v>11707.963073523701</c:v>
                </c:pt>
                <c:pt idx="21229">
                  <c:v>11360.6147632272</c:v>
                </c:pt>
                <c:pt idx="21230">
                  <c:v>10990.8049509096</c:v>
                </c:pt>
                <c:pt idx="21231">
                  <c:v>10569.290119399901</c:v>
                </c:pt>
                <c:pt idx="21232">
                  <c:v>10127.902419674299</c:v>
                </c:pt>
                <c:pt idx="21233">
                  <c:v>9705.8544501707493</c:v>
                </c:pt>
                <c:pt idx="21234">
                  <c:v>9293.34431376067</c:v>
                </c:pt>
                <c:pt idx="21235">
                  <c:v>8862.9211312220395</c:v>
                </c:pt>
                <c:pt idx="21236">
                  <c:v>8379.3257872988106</c:v>
                </c:pt>
                <c:pt idx="21237">
                  <c:v>7858.9678259050797</c:v>
                </c:pt>
                <c:pt idx="21238">
                  <c:v>7333.7468362578102</c:v>
                </c:pt>
                <c:pt idx="21239">
                  <c:v>6837.6266181578103</c:v>
                </c:pt>
                <c:pt idx="21240">
                  <c:v>6342.6011614131303</c:v>
                </c:pt>
                <c:pt idx="21241">
                  <c:v>5829.2055636255</c:v>
                </c:pt>
                <c:pt idx="21242">
                  <c:v>5240.1947197109903</c:v>
                </c:pt>
                <c:pt idx="21243">
                  <c:v>4599.6875548717999</c:v>
                </c:pt>
                <c:pt idx="21244">
                  <c:v>3991.7979914617099</c:v>
                </c:pt>
                <c:pt idx="21245">
                  <c:v>3447.79536802846</c:v>
                </c:pt>
                <c:pt idx="21246">
                  <c:v>2891.72746896226</c:v>
                </c:pt>
                <c:pt idx="21247">
                  <c:v>2256.9825425519498</c:v>
                </c:pt>
                <c:pt idx="21248">
                  <c:v>1612.49778188051</c:v>
                </c:pt>
                <c:pt idx="21249">
                  <c:v>986.31180919533097</c:v>
                </c:pt>
                <c:pt idx="21250">
                  <c:v>385.18866275819101</c:v>
                </c:pt>
                <c:pt idx="21251">
                  <c:v>-225.04092735934401</c:v>
                </c:pt>
                <c:pt idx="21252">
                  <c:v>-860.50949558457705</c:v>
                </c:pt>
                <c:pt idx="21253">
                  <c:v>-1528.1649182098499</c:v>
                </c:pt>
                <c:pt idx="21254">
                  <c:v>-2209.2566908905301</c:v>
                </c:pt>
                <c:pt idx="21255">
                  <c:v>-2878.9614270715701</c:v>
                </c:pt>
                <c:pt idx="21256">
                  <c:v>-3541.8820146596499</c:v>
                </c:pt>
                <c:pt idx="21257">
                  <c:v>-4200.9061449893397</c:v>
                </c:pt>
                <c:pt idx="21258">
                  <c:v>-4848.6663747017401</c:v>
                </c:pt>
                <c:pt idx="21259">
                  <c:v>-5492.3527802062699</c:v>
                </c:pt>
                <c:pt idx="21260">
                  <c:v>-6144.2499419822798</c:v>
                </c:pt>
                <c:pt idx="21261">
                  <c:v>-6812.1998694950398</c:v>
                </c:pt>
                <c:pt idx="21262">
                  <c:v>-7496.4182740489396</c:v>
                </c:pt>
                <c:pt idx="21263">
                  <c:v>-8199.8659360784004</c:v>
                </c:pt>
                <c:pt idx="21264">
                  <c:v>-8886.2791488003095</c:v>
                </c:pt>
                <c:pt idx="21265">
                  <c:v>-9522.3553672590097</c:v>
                </c:pt>
                <c:pt idx="21266">
                  <c:v>-10148.273105096499</c:v>
                </c:pt>
                <c:pt idx="21267">
                  <c:v>-10795.172572613699</c:v>
                </c:pt>
                <c:pt idx="21268">
                  <c:v>-11430.545495475</c:v>
                </c:pt>
                <c:pt idx="21269">
                  <c:v>-12041.377407555799</c:v>
                </c:pt>
                <c:pt idx="21270">
                  <c:v>-12646.902203559301</c:v>
                </c:pt>
                <c:pt idx="21271">
                  <c:v>-13239.6254413608</c:v>
                </c:pt>
                <c:pt idx="21272">
                  <c:v>-13815.2211625121</c:v>
                </c:pt>
                <c:pt idx="21273">
                  <c:v>-14385.8472948586</c:v>
                </c:pt>
                <c:pt idx="21274">
                  <c:v>-14949.3316764962</c:v>
                </c:pt>
                <c:pt idx="21275">
                  <c:v>-15478.5538046539</c:v>
                </c:pt>
                <c:pt idx="21276">
                  <c:v>-16027.4774849324</c:v>
                </c:pt>
                <c:pt idx="21277">
                  <c:v>-16612.615898718999</c:v>
                </c:pt>
                <c:pt idx="21278">
                  <c:v>-17177.432511010698</c:v>
                </c:pt>
                <c:pt idx="21279">
                  <c:v>-17715.615161956201</c:v>
                </c:pt>
                <c:pt idx="21280">
                  <c:v>-18217.901254537999</c:v>
                </c:pt>
                <c:pt idx="21281">
                  <c:v>-18689.867457107601</c:v>
                </c:pt>
                <c:pt idx="21282">
                  <c:v>-19139.944647894099</c:v>
                </c:pt>
                <c:pt idx="21283">
                  <c:v>-19555.1569143583</c:v>
                </c:pt>
                <c:pt idx="21284">
                  <c:v>-19950.070783005001</c:v>
                </c:pt>
                <c:pt idx="21285">
                  <c:v>-20349.995790409201</c:v>
                </c:pt>
                <c:pt idx="21286">
                  <c:v>-20761.316551039399</c:v>
                </c:pt>
                <c:pt idx="21287">
                  <c:v>-21134.346350906999</c:v>
                </c:pt>
                <c:pt idx="21288">
                  <c:v>-21454.856414599501</c:v>
                </c:pt>
                <c:pt idx="21289">
                  <c:v>-21778.442113803001</c:v>
                </c:pt>
                <c:pt idx="21290">
                  <c:v>-22121.257488167001</c:v>
                </c:pt>
                <c:pt idx="21291">
                  <c:v>-22456.0105619799</c:v>
                </c:pt>
                <c:pt idx="21292">
                  <c:v>-22749.323552664599</c:v>
                </c:pt>
                <c:pt idx="21293">
                  <c:v>-23022.290871963902</c:v>
                </c:pt>
                <c:pt idx="21294">
                  <c:v>-23260.085751565301</c:v>
                </c:pt>
                <c:pt idx="21295">
                  <c:v>-23460.916173551101</c:v>
                </c:pt>
                <c:pt idx="21296">
                  <c:v>-23634.999549998302</c:v>
                </c:pt>
                <c:pt idx="21297">
                  <c:v>-23766.7720487025</c:v>
                </c:pt>
                <c:pt idx="21298">
                  <c:v>-23954.483596111299</c:v>
                </c:pt>
                <c:pt idx="21299">
                  <c:v>-24171.341053965101</c:v>
                </c:pt>
                <c:pt idx="21300">
                  <c:v>-24310.305105926302</c:v>
                </c:pt>
                <c:pt idx="21301">
                  <c:v>-24431.520423417998</c:v>
                </c:pt>
                <c:pt idx="21302">
                  <c:v>-24472.374881830601</c:v>
                </c:pt>
                <c:pt idx="21303">
                  <c:v>-24452.8472682969</c:v>
                </c:pt>
                <c:pt idx="21304">
                  <c:v>-24451.5846896863</c:v>
                </c:pt>
                <c:pt idx="21305">
                  <c:v>-24490.9261046629</c:v>
                </c:pt>
                <c:pt idx="21306">
                  <c:v>-24546.475997965801</c:v>
                </c:pt>
                <c:pt idx="21307">
                  <c:v>-24559.924998992701</c:v>
                </c:pt>
                <c:pt idx="21308">
                  <c:v>-24545.027422331299</c:v>
                </c:pt>
                <c:pt idx="21309">
                  <c:v>-24491.995555787002</c:v>
                </c:pt>
                <c:pt idx="21310">
                  <c:v>-24405.221880105801</c:v>
                </c:pt>
                <c:pt idx="21311">
                  <c:v>-24302.312245176701</c:v>
                </c:pt>
                <c:pt idx="21312">
                  <c:v>-24197.681119842699</c:v>
                </c:pt>
                <c:pt idx="21313">
                  <c:v>-24079.5893757866</c:v>
                </c:pt>
                <c:pt idx="21314">
                  <c:v>-23934.129208200498</c:v>
                </c:pt>
                <c:pt idx="21315">
                  <c:v>-23764.193238162501</c:v>
                </c:pt>
                <c:pt idx="21316">
                  <c:v>-23552.743337609099</c:v>
                </c:pt>
                <c:pt idx="21317">
                  <c:v>-23365.6681526836</c:v>
                </c:pt>
                <c:pt idx="21318">
                  <c:v>-23201.605473342399</c:v>
                </c:pt>
                <c:pt idx="21319">
                  <c:v>-22986.004742528599</c:v>
                </c:pt>
                <c:pt idx="21320">
                  <c:v>-22719.333842588199</c:v>
                </c:pt>
                <c:pt idx="21321">
                  <c:v>-22434.255554499301</c:v>
                </c:pt>
                <c:pt idx="21322">
                  <c:v>-22165.098885536499</c:v>
                </c:pt>
                <c:pt idx="21323">
                  <c:v>-21899.8354269749</c:v>
                </c:pt>
                <c:pt idx="21324">
                  <c:v>-21603.440254410001</c:v>
                </c:pt>
                <c:pt idx="21325">
                  <c:v>-21267.391579223298</c:v>
                </c:pt>
                <c:pt idx="21326">
                  <c:v>-20935.915904787598</c:v>
                </c:pt>
                <c:pt idx="21327">
                  <c:v>-20634.861007025</c:v>
                </c:pt>
                <c:pt idx="21328">
                  <c:v>-20323.265575100999</c:v>
                </c:pt>
                <c:pt idx="21329">
                  <c:v>-19956.312188424901</c:v>
                </c:pt>
                <c:pt idx="21330">
                  <c:v>-19564.741546336099</c:v>
                </c:pt>
                <c:pt idx="21331">
                  <c:v>-19168.615674957498</c:v>
                </c:pt>
                <c:pt idx="21332">
                  <c:v>-18793.305422415098</c:v>
                </c:pt>
                <c:pt idx="21333">
                  <c:v>-18416.650046704901</c:v>
                </c:pt>
                <c:pt idx="21334">
                  <c:v>-18004.148482476801</c:v>
                </c:pt>
                <c:pt idx="21335">
                  <c:v>-17597.700479630799</c:v>
                </c:pt>
                <c:pt idx="21336">
                  <c:v>-17183.789232591698</c:v>
                </c:pt>
                <c:pt idx="21337">
                  <c:v>-16734.224356794599</c:v>
                </c:pt>
                <c:pt idx="21338">
                  <c:v>-16280.189209362399</c:v>
                </c:pt>
                <c:pt idx="21339">
                  <c:v>-15826.055725839</c:v>
                </c:pt>
                <c:pt idx="21340">
                  <c:v>-15389.5957279094</c:v>
                </c:pt>
                <c:pt idx="21341">
                  <c:v>-14977.293561623501</c:v>
                </c:pt>
                <c:pt idx="21342">
                  <c:v>-14580.7126304424</c:v>
                </c:pt>
                <c:pt idx="21343">
                  <c:v>-14126.7464932905</c:v>
                </c:pt>
                <c:pt idx="21344">
                  <c:v>-13625.001386968401</c:v>
                </c:pt>
                <c:pt idx="21345">
                  <c:v>-13150.1351073601</c:v>
                </c:pt>
                <c:pt idx="21346">
                  <c:v>-12714.564672973</c:v>
                </c:pt>
                <c:pt idx="21347">
                  <c:v>-12333.0488244965</c:v>
                </c:pt>
                <c:pt idx="21348">
                  <c:v>-11940.479562165499</c:v>
                </c:pt>
                <c:pt idx="21349">
                  <c:v>-11468.3691090785</c:v>
                </c:pt>
                <c:pt idx="21350">
                  <c:v>-10986.864947288201</c:v>
                </c:pt>
                <c:pt idx="21351">
                  <c:v>-10546.8517712342</c:v>
                </c:pt>
                <c:pt idx="21352">
                  <c:v>-10098.6260284331</c:v>
                </c:pt>
                <c:pt idx="21353">
                  <c:v>-9637.7345623918209</c:v>
                </c:pt>
                <c:pt idx="21354">
                  <c:v>-9182.4890758430502</c:v>
                </c:pt>
                <c:pt idx="21355">
                  <c:v>-8742.9829823296004</c:v>
                </c:pt>
                <c:pt idx="21356">
                  <c:v>-8298.9886022813698</c:v>
                </c:pt>
                <c:pt idx="21357">
                  <c:v>-7838.7108686088104</c:v>
                </c:pt>
                <c:pt idx="21358">
                  <c:v>-7400.5321547798603</c:v>
                </c:pt>
                <c:pt idx="21359">
                  <c:v>-7001.7774120918302</c:v>
                </c:pt>
                <c:pt idx="21360">
                  <c:v>-6601.2725184877499</c:v>
                </c:pt>
                <c:pt idx="21361">
                  <c:v>-6192.66590005945</c:v>
                </c:pt>
                <c:pt idx="21362">
                  <c:v>-5823.5593371646401</c:v>
                </c:pt>
                <c:pt idx="21363">
                  <c:v>-5494.5030594374603</c:v>
                </c:pt>
                <c:pt idx="21364">
                  <c:v>-5147.5795120770499</c:v>
                </c:pt>
                <c:pt idx="21365">
                  <c:v>-4728.8727328915102</c:v>
                </c:pt>
                <c:pt idx="21366">
                  <c:v>-4292.7859700795298</c:v>
                </c:pt>
                <c:pt idx="21367">
                  <c:v>-3922.7732294959601</c:v>
                </c:pt>
                <c:pt idx="21368">
                  <c:v>-3575.0879801441201</c:v>
                </c:pt>
                <c:pt idx="21369">
                  <c:v>-3248.2711455543399</c:v>
                </c:pt>
                <c:pt idx="21370">
                  <c:v>-2914.3319646898799</c:v>
                </c:pt>
                <c:pt idx="21371">
                  <c:v>-2556.3781011310002</c:v>
                </c:pt>
                <c:pt idx="21372">
                  <c:v>-2205.5084655180699</c:v>
                </c:pt>
                <c:pt idx="21373">
                  <c:v>-1882.7301890231699</c:v>
                </c:pt>
                <c:pt idx="21374">
                  <c:v>-1600.4748233063401</c:v>
                </c:pt>
                <c:pt idx="21375">
                  <c:v>-1375.39167721321</c:v>
                </c:pt>
                <c:pt idx="21376">
                  <c:v>-1134.75820899983</c:v>
                </c:pt>
                <c:pt idx="21377">
                  <c:v>-812.50962523922703</c:v>
                </c:pt>
                <c:pt idx="21378">
                  <c:v>-475.593582195213</c:v>
                </c:pt>
                <c:pt idx="21379">
                  <c:v>-161.25795016287799</c:v>
                </c:pt>
                <c:pt idx="21380">
                  <c:v>107.78320489162</c:v>
                </c:pt>
                <c:pt idx="21381">
                  <c:v>322.423035240052</c:v>
                </c:pt>
                <c:pt idx="21382">
                  <c:v>518.075957504391</c:v>
                </c:pt>
                <c:pt idx="21383">
                  <c:v>738.83380205743094</c:v>
                </c:pt>
                <c:pt idx="21384">
                  <c:v>1003.62280173129</c:v>
                </c:pt>
                <c:pt idx="21385">
                  <c:v>1256.16970170484</c:v>
                </c:pt>
                <c:pt idx="21386">
                  <c:v>1464.5135785345001</c:v>
                </c:pt>
                <c:pt idx="21387">
                  <c:v>1617.8957845919199</c:v>
                </c:pt>
                <c:pt idx="21388">
                  <c:v>1787.1540154716199</c:v>
                </c:pt>
                <c:pt idx="21389">
                  <c:v>1986.3611619410899</c:v>
                </c:pt>
                <c:pt idx="21390">
                  <c:v>2125.7432398771298</c:v>
                </c:pt>
                <c:pt idx="21391">
                  <c:v>2239.5791107288301</c:v>
                </c:pt>
                <c:pt idx="21392">
                  <c:v>2393.8821447088999</c:v>
                </c:pt>
                <c:pt idx="21393">
                  <c:v>2583.59687672779</c:v>
                </c:pt>
                <c:pt idx="21394">
                  <c:v>2762.8321214177499</c:v>
                </c:pt>
                <c:pt idx="21395">
                  <c:v>2938.5139892811999</c:v>
                </c:pt>
                <c:pt idx="21396">
                  <c:v>3093.77609798817</c:v>
                </c:pt>
                <c:pt idx="21397">
                  <c:v>3209.5144758004299</c:v>
                </c:pt>
                <c:pt idx="21398">
                  <c:v>3274.37233823929</c:v>
                </c:pt>
                <c:pt idx="21399">
                  <c:v>3327.4276636036798</c:v>
                </c:pt>
                <c:pt idx="21400">
                  <c:v>3429.64706029116</c:v>
                </c:pt>
                <c:pt idx="21401">
                  <c:v>3567.3443267074799</c:v>
                </c:pt>
                <c:pt idx="21402">
                  <c:v>3724.7491309215502</c:v>
                </c:pt>
                <c:pt idx="21403">
                  <c:v>3830.3758824762999</c:v>
                </c:pt>
                <c:pt idx="21404">
                  <c:v>3878.9110256835702</c:v>
                </c:pt>
                <c:pt idx="21405">
                  <c:v>3915.0010672909698</c:v>
                </c:pt>
                <c:pt idx="21406">
                  <c:v>3965.01206520594</c:v>
                </c:pt>
                <c:pt idx="21407">
                  <c:v>4041.6801697096698</c:v>
                </c:pt>
                <c:pt idx="21408">
                  <c:v>4117.0937079321802</c:v>
                </c:pt>
                <c:pt idx="21409">
                  <c:v>4179.6315658616904</c:v>
                </c:pt>
                <c:pt idx="21410">
                  <c:v>4228.9264537321296</c:v>
                </c:pt>
                <c:pt idx="21411">
                  <c:v>4275.0778821833801</c:v>
                </c:pt>
                <c:pt idx="21412">
                  <c:v>4324.5664335126203</c:v>
                </c:pt>
                <c:pt idx="21413">
                  <c:v>4408.8447840855597</c:v>
                </c:pt>
                <c:pt idx="21414">
                  <c:v>4499.4494883320704</c:v>
                </c:pt>
                <c:pt idx="21415">
                  <c:v>4550.8842164481403</c:v>
                </c:pt>
                <c:pt idx="21416">
                  <c:v>4580.21169770702</c:v>
                </c:pt>
                <c:pt idx="21417">
                  <c:v>4623.7306681466398</c:v>
                </c:pt>
                <c:pt idx="21418">
                  <c:v>4688.5511032034001</c:v>
                </c:pt>
                <c:pt idx="21419">
                  <c:v>4735.9173664720302</c:v>
                </c:pt>
                <c:pt idx="21420">
                  <c:v>4749.89467566645</c:v>
                </c:pt>
                <c:pt idx="21421">
                  <c:v>4793.1951488081804</c:v>
                </c:pt>
                <c:pt idx="21422">
                  <c:v>4888.3041488662602</c:v>
                </c:pt>
                <c:pt idx="21423">
                  <c:v>4977.4888022830801</c:v>
                </c:pt>
                <c:pt idx="21424">
                  <c:v>5039.8520891569196</c:v>
                </c:pt>
                <c:pt idx="21425">
                  <c:v>5058.7375145346296</c:v>
                </c:pt>
                <c:pt idx="21426">
                  <c:v>5054.6033618190204</c:v>
                </c:pt>
                <c:pt idx="21427">
                  <c:v>5033.8128555775302</c:v>
                </c:pt>
                <c:pt idx="21428">
                  <c:v>5045.4158152499604</c:v>
                </c:pt>
                <c:pt idx="21429">
                  <c:v>5082.97230826345</c:v>
                </c:pt>
                <c:pt idx="21430">
                  <c:v>5115.87203457126</c:v>
                </c:pt>
                <c:pt idx="21431">
                  <c:v>5188.0634394538702</c:v>
                </c:pt>
                <c:pt idx="21432">
                  <c:v>5312.04158130829</c:v>
                </c:pt>
                <c:pt idx="21433">
                  <c:v>5428.13355210174</c:v>
                </c:pt>
                <c:pt idx="21434">
                  <c:v>5494.1486926382204</c:v>
                </c:pt>
                <c:pt idx="21435">
                  <c:v>5544.7907800975499</c:v>
                </c:pt>
                <c:pt idx="21436">
                  <c:v>5595.4975243201798</c:v>
                </c:pt>
                <c:pt idx="21437">
                  <c:v>5610.8923912618402</c:v>
                </c:pt>
                <c:pt idx="21438">
                  <c:v>5576.6556723336398</c:v>
                </c:pt>
                <c:pt idx="21439">
                  <c:v>5586.8707642811296</c:v>
                </c:pt>
                <c:pt idx="21440">
                  <c:v>5665.23755949119</c:v>
                </c:pt>
                <c:pt idx="21441">
                  <c:v>5729.0970017663703</c:v>
                </c:pt>
                <c:pt idx="21442">
                  <c:v>5723.5389979040501</c:v>
                </c:pt>
                <c:pt idx="21443">
                  <c:v>5671.7425719639996</c:v>
                </c:pt>
                <c:pt idx="21444">
                  <c:v>5660.6602318976202</c:v>
                </c:pt>
                <c:pt idx="21445">
                  <c:v>5730.0297273818996</c:v>
                </c:pt>
                <c:pt idx="21446">
                  <c:v>5832.6504146325997</c:v>
                </c:pt>
                <c:pt idx="21447">
                  <c:v>5902.3258355234302</c:v>
                </c:pt>
                <c:pt idx="21448">
                  <c:v>5915.6024223533896</c:v>
                </c:pt>
                <c:pt idx="21449">
                  <c:v>5917.30266513475</c:v>
                </c:pt>
                <c:pt idx="21450">
                  <c:v>5906.9727755078202</c:v>
                </c:pt>
                <c:pt idx="21451">
                  <c:v>5900.71082450012</c:v>
                </c:pt>
                <c:pt idx="21452">
                  <c:v>5906.3069251961897</c:v>
                </c:pt>
                <c:pt idx="21453">
                  <c:v>5909.1618776918303</c:v>
                </c:pt>
                <c:pt idx="21454">
                  <c:v>5899.0026838570902</c:v>
                </c:pt>
                <c:pt idx="21455">
                  <c:v>5885.3939518448797</c:v>
                </c:pt>
                <c:pt idx="21456">
                  <c:v>5871.2312951534605</c:v>
                </c:pt>
                <c:pt idx="21457">
                  <c:v>5836.4879248192101</c:v>
                </c:pt>
                <c:pt idx="21458">
                  <c:v>5813.8952978309098</c:v>
                </c:pt>
                <c:pt idx="21459">
                  <c:v>5784.0897631763401</c:v>
                </c:pt>
                <c:pt idx="21460">
                  <c:v>5728.85403673769</c:v>
                </c:pt>
                <c:pt idx="21461">
                  <c:v>5716.8160428542596</c:v>
                </c:pt>
                <c:pt idx="21462">
                  <c:v>5736.08919439499</c:v>
                </c:pt>
                <c:pt idx="21463">
                  <c:v>5701.9975373270299</c:v>
                </c:pt>
                <c:pt idx="21464">
                  <c:v>5604.7219630501404</c:v>
                </c:pt>
                <c:pt idx="21465">
                  <c:v>5494.6622828416303</c:v>
                </c:pt>
                <c:pt idx="21466">
                  <c:v>5413.0659409654099</c:v>
                </c:pt>
                <c:pt idx="21467">
                  <c:v>5354.0769114083196</c:v>
                </c:pt>
                <c:pt idx="21468">
                  <c:v>5279.3144662816103</c:v>
                </c:pt>
                <c:pt idx="21469">
                  <c:v>5193.0369625555704</c:v>
                </c:pt>
                <c:pt idx="21470">
                  <c:v>5113.7878237117602</c:v>
                </c:pt>
                <c:pt idx="21471">
                  <c:v>5041.7921821821301</c:v>
                </c:pt>
                <c:pt idx="21472">
                  <c:v>4951.38518637588</c:v>
                </c:pt>
                <c:pt idx="21473">
                  <c:v>4841.2912947158202</c:v>
                </c:pt>
                <c:pt idx="21474">
                  <c:v>4692.6285546239296</c:v>
                </c:pt>
                <c:pt idx="21475">
                  <c:v>4512.6083421610001</c:v>
                </c:pt>
                <c:pt idx="21476">
                  <c:v>4355.3264687526698</c:v>
                </c:pt>
                <c:pt idx="21477">
                  <c:v>4230.4658367476304</c:v>
                </c:pt>
                <c:pt idx="21478">
                  <c:v>4112.47481008669</c:v>
                </c:pt>
                <c:pt idx="21479">
                  <c:v>3986.2278918320299</c:v>
                </c:pt>
                <c:pt idx="21480">
                  <c:v>3870.8313544777202</c:v>
                </c:pt>
                <c:pt idx="21481">
                  <c:v>3730.77585447103</c:v>
                </c:pt>
                <c:pt idx="21482">
                  <c:v>3547.55468989983</c:v>
                </c:pt>
                <c:pt idx="21483">
                  <c:v>3357.8840671090502</c:v>
                </c:pt>
                <c:pt idx="21484">
                  <c:v>3170.4296368473301</c:v>
                </c:pt>
                <c:pt idx="21485">
                  <c:v>2977.8704109334699</c:v>
                </c:pt>
                <c:pt idx="21486">
                  <c:v>2763.37735653257</c:v>
                </c:pt>
                <c:pt idx="21487">
                  <c:v>2491.1996138641298</c:v>
                </c:pt>
                <c:pt idx="21488">
                  <c:v>2256.2088785904998</c:v>
                </c:pt>
                <c:pt idx="21489">
                  <c:v>2096.7529699274901</c:v>
                </c:pt>
                <c:pt idx="21490">
                  <c:v>1915.9712972355301</c:v>
                </c:pt>
                <c:pt idx="21491">
                  <c:v>1720.56926546573</c:v>
                </c:pt>
                <c:pt idx="21492">
                  <c:v>1521.5868922956599</c:v>
                </c:pt>
                <c:pt idx="21493">
                  <c:v>1322.9482892590199</c:v>
                </c:pt>
                <c:pt idx="21494">
                  <c:v>1123.2566738448099</c:v>
                </c:pt>
                <c:pt idx="21495">
                  <c:v>922.53322836187795</c:v>
                </c:pt>
                <c:pt idx="21496">
                  <c:v>706.01541397555798</c:v>
                </c:pt>
                <c:pt idx="21497">
                  <c:v>479.32989105546</c:v>
                </c:pt>
                <c:pt idx="21498">
                  <c:v>265.57877498852702</c:v>
                </c:pt>
                <c:pt idx="21499">
                  <c:v>43.201204436949098</c:v>
                </c:pt>
                <c:pt idx="21500">
                  <c:v>-169.10090994302601</c:v>
                </c:pt>
                <c:pt idx="21501">
                  <c:v>-355.28233723776299</c:v>
                </c:pt>
                <c:pt idx="21502">
                  <c:v>-555.14138539445196</c:v>
                </c:pt>
                <c:pt idx="21503">
                  <c:v>-715.57326676429795</c:v>
                </c:pt>
                <c:pt idx="21504">
                  <c:v>-837.48400454278794</c:v>
                </c:pt>
                <c:pt idx="21505">
                  <c:v>-977.62772757193704</c:v>
                </c:pt>
                <c:pt idx="21506">
                  <c:v>-1177.9892674791799</c:v>
                </c:pt>
                <c:pt idx="21507">
                  <c:v>-1408.35105261116</c:v>
                </c:pt>
                <c:pt idx="21508">
                  <c:v>-1584.3559725868199</c:v>
                </c:pt>
                <c:pt idx="21509">
                  <c:v>-1729.49404604744</c:v>
                </c:pt>
                <c:pt idx="21510">
                  <c:v>-1852.94476379411</c:v>
                </c:pt>
                <c:pt idx="21511">
                  <c:v>-1951.6706171042699</c:v>
                </c:pt>
                <c:pt idx="21512">
                  <c:v>-2033.0748131176599</c:v>
                </c:pt>
                <c:pt idx="21513">
                  <c:v>-2103.5723357484399</c:v>
                </c:pt>
                <c:pt idx="21514">
                  <c:v>-2157.4605278548802</c:v>
                </c:pt>
                <c:pt idx="21515">
                  <c:v>-2198.4642109993401</c:v>
                </c:pt>
                <c:pt idx="21516">
                  <c:v>-2242.4217355320802</c:v>
                </c:pt>
                <c:pt idx="21517">
                  <c:v>-2304.7939036266398</c:v>
                </c:pt>
                <c:pt idx="21518">
                  <c:v>-2402.4081398385101</c:v>
                </c:pt>
                <c:pt idx="21519">
                  <c:v>-2465.5680520164801</c:v>
                </c:pt>
                <c:pt idx="21520">
                  <c:v>-2450.1373165217201</c:v>
                </c:pt>
                <c:pt idx="21521">
                  <c:v>-2417.1901843227802</c:v>
                </c:pt>
                <c:pt idx="21522">
                  <c:v>-2367.1422171546301</c:v>
                </c:pt>
                <c:pt idx="21523">
                  <c:v>-2292.7660494122401</c:v>
                </c:pt>
                <c:pt idx="21524">
                  <c:v>-2219.7404363740902</c:v>
                </c:pt>
                <c:pt idx="21525">
                  <c:v>-2149.18545837294</c:v>
                </c:pt>
                <c:pt idx="21526">
                  <c:v>-2051.6849936239801</c:v>
                </c:pt>
                <c:pt idx="21527">
                  <c:v>-1927.73205424409</c:v>
                </c:pt>
                <c:pt idx="21528">
                  <c:v>-1827.12416564407</c:v>
                </c:pt>
                <c:pt idx="21529">
                  <c:v>-1704.9077709780399</c:v>
                </c:pt>
                <c:pt idx="21530">
                  <c:v>-1523.20622785048</c:v>
                </c:pt>
                <c:pt idx="21531">
                  <c:v>-1307.62940036194</c:v>
                </c:pt>
                <c:pt idx="21532">
                  <c:v>-1024.8352074153299</c:v>
                </c:pt>
                <c:pt idx="21533">
                  <c:v>-799.37076413116404</c:v>
                </c:pt>
                <c:pt idx="21534">
                  <c:v>-668.26518269170197</c:v>
                </c:pt>
                <c:pt idx="21535">
                  <c:v>-504.99732527989897</c:v>
                </c:pt>
                <c:pt idx="21536">
                  <c:v>-270.46690919638598</c:v>
                </c:pt>
                <c:pt idx="21537">
                  <c:v>43.184887088149999</c:v>
                </c:pt>
                <c:pt idx="21538">
                  <c:v>359.69310761217901</c:v>
                </c:pt>
                <c:pt idx="21539">
                  <c:v>637.54230741461402</c:v>
                </c:pt>
                <c:pt idx="21540">
                  <c:v>922.73138342638003</c:v>
                </c:pt>
                <c:pt idx="21541">
                  <c:v>1256.4449526783701</c:v>
                </c:pt>
                <c:pt idx="21542">
                  <c:v>1603.50629768057</c:v>
                </c:pt>
                <c:pt idx="21543">
                  <c:v>1938.74601863064</c:v>
                </c:pt>
                <c:pt idx="21544">
                  <c:v>2261.7532558867301</c:v>
                </c:pt>
                <c:pt idx="21545">
                  <c:v>2603.6067659973301</c:v>
                </c:pt>
                <c:pt idx="21546">
                  <c:v>2977.81851463253</c:v>
                </c:pt>
                <c:pt idx="21547">
                  <c:v>3437.8249210645599</c:v>
                </c:pt>
                <c:pt idx="21548">
                  <c:v>3910.71629330213</c:v>
                </c:pt>
                <c:pt idx="21549">
                  <c:v>4308.5204117701196</c:v>
                </c:pt>
                <c:pt idx="21550">
                  <c:v>4696.0862541767701</c:v>
                </c:pt>
                <c:pt idx="21551">
                  <c:v>5053.8222159066599</c:v>
                </c:pt>
                <c:pt idx="21552">
                  <c:v>5436.86180853314</c:v>
                </c:pt>
                <c:pt idx="21553">
                  <c:v>5867.8257823739696</c:v>
                </c:pt>
                <c:pt idx="21554">
                  <c:v>6274.4215658685098</c:v>
                </c:pt>
                <c:pt idx="21555">
                  <c:v>6660.0652299779804</c:v>
                </c:pt>
                <c:pt idx="21556">
                  <c:v>7077.6025310082196</c:v>
                </c:pt>
                <c:pt idx="21557">
                  <c:v>7536.1458582265304</c:v>
                </c:pt>
                <c:pt idx="21558">
                  <c:v>7966.0041613929798</c:v>
                </c:pt>
                <c:pt idx="21559">
                  <c:v>8371.8643333072505</c:v>
                </c:pt>
                <c:pt idx="21560">
                  <c:v>8795.8842327545008</c:v>
                </c:pt>
                <c:pt idx="21561">
                  <c:v>9228.1825605907507</c:v>
                </c:pt>
                <c:pt idx="21562">
                  <c:v>9644.5582089003201</c:v>
                </c:pt>
                <c:pt idx="21563">
                  <c:v>10028.071002377301</c:v>
                </c:pt>
                <c:pt idx="21564">
                  <c:v>10398.9390385715</c:v>
                </c:pt>
                <c:pt idx="21565">
                  <c:v>10779.4338441487</c:v>
                </c:pt>
                <c:pt idx="21566">
                  <c:v>11177.172373748201</c:v>
                </c:pt>
                <c:pt idx="21567">
                  <c:v>11562.7500661674</c:v>
                </c:pt>
                <c:pt idx="21568">
                  <c:v>11912.520553026599</c:v>
                </c:pt>
                <c:pt idx="21569">
                  <c:v>12243.8871114298</c:v>
                </c:pt>
                <c:pt idx="21570">
                  <c:v>12574.624983756899</c:v>
                </c:pt>
                <c:pt idx="21571">
                  <c:v>12876.224294362801</c:v>
                </c:pt>
                <c:pt idx="21572">
                  <c:v>13127.592271859299</c:v>
                </c:pt>
                <c:pt idx="21573">
                  <c:v>13415.3801879034</c:v>
                </c:pt>
                <c:pt idx="21574">
                  <c:v>13713.301480800799</c:v>
                </c:pt>
                <c:pt idx="21575">
                  <c:v>13964.077560437599</c:v>
                </c:pt>
                <c:pt idx="21576">
                  <c:v>14198.960318498799</c:v>
                </c:pt>
                <c:pt idx="21577">
                  <c:v>14394.412214198401</c:v>
                </c:pt>
                <c:pt idx="21578">
                  <c:v>14567.042692396801</c:v>
                </c:pt>
                <c:pt idx="21579">
                  <c:v>14748.939559628699</c:v>
                </c:pt>
                <c:pt idx="21580">
                  <c:v>14936.672926613001</c:v>
                </c:pt>
                <c:pt idx="21581">
                  <c:v>15094.2995360726</c:v>
                </c:pt>
                <c:pt idx="21582">
                  <c:v>15213.85907547</c:v>
                </c:pt>
                <c:pt idx="21583">
                  <c:v>15323.197392100101</c:v>
                </c:pt>
                <c:pt idx="21584">
                  <c:v>15395.6293190058</c:v>
                </c:pt>
                <c:pt idx="21585">
                  <c:v>15452.119123811301</c:v>
                </c:pt>
                <c:pt idx="21586">
                  <c:v>15502.6260786977</c:v>
                </c:pt>
                <c:pt idx="21587">
                  <c:v>15520.5661352717</c:v>
                </c:pt>
                <c:pt idx="21588">
                  <c:v>15484.6346376698</c:v>
                </c:pt>
                <c:pt idx="21589">
                  <c:v>15414.8685814324</c:v>
                </c:pt>
                <c:pt idx="21590">
                  <c:v>15353.6959344161</c:v>
                </c:pt>
                <c:pt idx="21591">
                  <c:v>15292.763357156</c:v>
                </c:pt>
                <c:pt idx="21592">
                  <c:v>15205.013468891</c:v>
                </c:pt>
                <c:pt idx="21593">
                  <c:v>15103.508831008299</c:v>
                </c:pt>
                <c:pt idx="21594">
                  <c:v>15000.551290515101</c:v>
                </c:pt>
                <c:pt idx="21595">
                  <c:v>14863.5612198941</c:v>
                </c:pt>
                <c:pt idx="21596">
                  <c:v>14688.968933645299</c:v>
                </c:pt>
                <c:pt idx="21597">
                  <c:v>14482.0207803755</c:v>
                </c:pt>
                <c:pt idx="21598">
                  <c:v>14257.3926747925</c:v>
                </c:pt>
                <c:pt idx="21599">
                  <c:v>14030.4382202501</c:v>
                </c:pt>
                <c:pt idx="21600">
                  <c:v>13791.9434538074</c:v>
                </c:pt>
                <c:pt idx="21601">
                  <c:v>13534.446328247999</c:v>
                </c:pt>
                <c:pt idx="21602">
                  <c:v>13269.742200901101</c:v>
                </c:pt>
                <c:pt idx="21603">
                  <c:v>12993.2790406409</c:v>
                </c:pt>
                <c:pt idx="21604">
                  <c:v>12712.005955975001</c:v>
                </c:pt>
                <c:pt idx="21605">
                  <c:v>12414.1670827034</c:v>
                </c:pt>
                <c:pt idx="21606">
                  <c:v>12080.4010042604</c:v>
                </c:pt>
                <c:pt idx="21607">
                  <c:v>11783.376377648299</c:v>
                </c:pt>
                <c:pt idx="21608">
                  <c:v>11483.6878030152</c:v>
                </c:pt>
                <c:pt idx="21609">
                  <c:v>11110.240551855801</c:v>
                </c:pt>
                <c:pt idx="21610">
                  <c:v>10688.2397849315</c:v>
                </c:pt>
                <c:pt idx="21611">
                  <c:v>10242.932800750301</c:v>
                </c:pt>
                <c:pt idx="21612">
                  <c:v>9827.0403197712494</c:v>
                </c:pt>
                <c:pt idx="21613">
                  <c:v>9428.5284729964806</c:v>
                </c:pt>
                <c:pt idx="21614">
                  <c:v>9033.1751480499897</c:v>
                </c:pt>
                <c:pt idx="21615">
                  <c:v>8661.0748483783009</c:v>
                </c:pt>
                <c:pt idx="21616">
                  <c:v>8293.3081548394202</c:v>
                </c:pt>
                <c:pt idx="21617">
                  <c:v>7898.3462496120101</c:v>
                </c:pt>
                <c:pt idx="21618">
                  <c:v>7507.5285531210002</c:v>
                </c:pt>
                <c:pt idx="21619">
                  <c:v>7129.05940992665</c:v>
                </c:pt>
                <c:pt idx="21620">
                  <c:v>6746.0890487511297</c:v>
                </c:pt>
                <c:pt idx="21621">
                  <c:v>6366.0692306979799</c:v>
                </c:pt>
                <c:pt idx="21622">
                  <c:v>5995.6645117292801</c:v>
                </c:pt>
                <c:pt idx="21623">
                  <c:v>5634.1644866911402</c:v>
                </c:pt>
                <c:pt idx="21624">
                  <c:v>5267.0502723445197</c:v>
                </c:pt>
                <c:pt idx="21625">
                  <c:v>4820.5865118805395</c:v>
                </c:pt>
                <c:pt idx="21626">
                  <c:v>4367.5435185241804</c:v>
                </c:pt>
                <c:pt idx="21627">
                  <c:v>4013.3773732161098</c:v>
                </c:pt>
                <c:pt idx="21628">
                  <c:v>3711.2319305256301</c:v>
                </c:pt>
                <c:pt idx="21629">
                  <c:v>3391.3374734581398</c:v>
                </c:pt>
                <c:pt idx="21630">
                  <c:v>3013.93426902889</c:v>
                </c:pt>
                <c:pt idx="21631">
                  <c:v>2649.5110008953802</c:v>
                </c:pt>
                <c:pt idx="21632">
                  <c:v>2337.4823885271799</c:v>
                </c:pt>
                <c:pt idx="21633">
                  <c:v>2093.4142198371401</c:v>
                </c:pt>
                <c:pt idx="21634">
                  <c:v>1889.14574247775</c:v>
                </c:pt>
                <c:pt idx="21635">
                  <c:v>1672.8436396878999</c:v>
                </c:pt>
                <c:pt idx="21636">
                  <c:v>1430.9265914469199</c:v>
                </c:pt>
                <c:pt idx="21637">
                  <c:v>1189.5776087213601</c:v>
                </c:pt>
                <c:pt idx="21638">
                  <c:v>1009.55334888779</c:v>
                </c:pt>
                <c:pt idx="21639">
                  <c:v>868.13446521241701</c:v>
                </c:pt>
                <c:pt idx="21640">
                  <c:v>683.51948117674601</c:v>
                </c:pt>
                <c:pt idx="21641">
                  <c:v>437.38882712577902</c:v>
                </c:pt>
                <c:pt idx="21642">
                  <c:v>209.261675884619</c:v>
                </c:pt>
                <c:pt idx="21643">
                  <c:v>31.399176526154399</c:v>
                </c:pt>
                <c:pt idx="21644">
                  <c:v>-103.48698750434799</c:v>
                </c:pt>
                <c:pt idx="21645">
                  <c:v>-128.75945395651999</c:v>
                </c:pt>
                <c:pt idx="21646">
                  <c:v>-89.046068229295003</c:v>
                </c:pt>
                <c:pt idx="21647">
                  <c:v>-71.969844104608001</c:v>
                </c:pt>
                <c:pt idx="21648">
                  <c:v>-113.659671976442</c:v>
                </c:pt>
                <c:pt idx="21649">
                  <c:v>-185.243634037942</c:v>
                </c:pt>
                <c:pt idx="21650">
                  <c:v>-211.58465625253501</c:v>
                </c:pt>
                <c:pt idx="21651">
                  <c:v>-195.87140205070199</c:v>
                </c:pt>
                <c:pt idx="21652">
                  <c:v>-165.215654780439</c:v>
                </c:pt>
                <c:pt idx="21653">
                  <c:v>-137.629114389676</c:v>
                </c:pt>
                <c:pt idx="21654">
                  <c:v>-90.903818474083195</c:v>
                </c:pt>
                <c:pt idx="21655">
                  <c:v>-11.0040138635249</c:v>
                </c:pt>
                <c:pt idx="21656">
                  <c:v>79.100946172736997</c:v>
                </c:pt>
                <c:pt idx="21657">
                  <c:v>166.085596784291</c:v>
                </c:pt>
                <c:pt idx="21658">
                  <c:v>275.86486031185098</c:v>
                </c:pt>
                <c:pt idx="21659">
                  <c:v>391.28368558652602</c:v>
                </c:pt>
                <c:pt idx="21660">
                  <c:v>513.66250522620305</c:v>
                </c:pt>
                <c:pt idx="21661">
                  <c:v>649.69640559751497</c:v>
                </c:pt>
                <c:pt idx="21662">
                  <c:v>783.79106983421798</c:v>
                </c:pt>
                <c:pt idx="21663">
                  <c:v>874.80825445299399</c:v>
                </c:pt>
                <c:pt idx="21664">
                  <c:v>975.64386303163201</c:v>
                </c:pt>
                <c:pt idx="21665">
                  <c:v>1135.9505020659401</c:v>
                </c:pt>
                <c:pt idx="21666">
                  <c:v>1311.9098031060901</c:v>
                </c:pt>
                <c:pt idx="21667">
                  <c:v>1465.31745877146</c:v>
                </c:pt>
                <c:pt idx="21668">
                  <c:v>1586.03525702468</c:v>
                </c:pt>
                <c:pt idx="21669">
                  <c:v>1709.1083076905099</c:v>
                </c:pt>
                <c:pt idx="21670">
                  <c:v>1820.42205314993</c:v>
                </c:pt>
                <c:pt idx="21671">
                  <c:v>1955.2224683827701</c:v>
                </c:pt>
                <c:pt idx="21672">
                  <c:v>2114.3031617051602</c:v>
                </c:pt>
                <c:pt idx="21673">
                  <c:v>2254.8532731673599</c:v>
                </c:pt>
                <c:pt idx="21674">
                  <c:v>2534.6955754987998</c:v>
                </c:pt>
                <c:pt idx="21675">
                  <c:v>2904.02500290853</c:v>
                </c:pt>
                <c:pt idx="21676">
                  <c:v>3237.8990183163601</c:v>
                </c:pt>
                <c:pt idx="21677">
                  <c:v>3734.1346938315501</c:v>
                </c:pt>
                <c:pt idx="21678">
                  <c:v>2094.8993748405701</c:v>
                </c:pt>
                <c:pt idx="21679">
                  <c:v>-1491.8023058656099</c:v>
                </c:pt>
                <c:pt idx="21680">
                  <c:v>-4115.9884330958203</c:v>
                </c:pt>
                <c:pt idx="21681">
                  <c:v>-2816.48671131323</c:v>
                </c:pt>
                <c:pt idx="21682">
                  <c:v>3458.8688787634601</c:v>
                </c:pt>
                <c:pt idx="21683">
                  <c:v>7858.3147748434903</c:v>
                </c:pt>
                <c:pt idx="21684">
                  <c:v>7451.2151661512498</c:v>
                </c:pt>
                <c:pt idx="21685">
                  <c:v>2926.9960259015602</c:v>
                </c:pt>
                <c:pt idx="21686">
                  <c:v>-446.69244300545603</c:v>
                </c:pt>
                <c:pt idx="21687">
                  <c:v>306.43597334834902</c:v>
                </c:pt>
                <c:pt idx="21688">
                  <c:v>576.339197202631</c:v>
                </c:pt>
                <c:pt idx="21689">
                  <c:v>466.78649705694897</c:v>
                </c:pt>
                <c:pt idx="21690">
                  <c:v>249.14376514883</c:v>
                </c:pt>
                <c:pt idx="21691">
                  <c:v>9.7784046377118994</c:v>
                </c:pt>
                <c:pt idx="21692">
                  <c:v>-226.39582592078901</c:v>
                </c:pt>
                <c:pt idx="21693">
                  <c:v>-563.725550601284</c:v>
                </c:pt>
                <c:pt idx="21694">
                  <c:v>-1001.88955478437</c:v>
                </c:pt>
                <c:pt idx="21695">
                  <c:v>-1429.57519020212</c:v>
                </c:pt>
                <c:pt idx="21696">
                  <c:v>-1859.66503406477</c:v>
                </c:pt>
                <c:pt idx="21697">
                  <c:v>-2295.0312430036902</c:v>
                </c:pt>
                <c:pt idx="21698">
                  <c:v>-2734.01826616067</c:v>
                </c:pt>
                <c:pt idx="21699">
                  <c:v>-3166.6403481177199</c:v>
                </c:pt>
                <c:pt idx="21700">
                  <c:v>-3621.4836820512701</c:v>
                </c:pt>
                <c:pt idx="21701">
                  <c:v>-4135.9136691700196</c:v>
                </c:pt>
                <c:pt idx="21702">
                  <c:v>-4707.3748682272799</c:v>
                </c:pt>
                <c:pt idx="21703">
                  <c:v>-5302.0829738476396</c:v>
                </c:pt>
                <c:pt idx="21704">
                  <c:v>-5926.1571787616504</c:v>
                </c:pt>
                <c:pt idx="21705">
                  <c:v>-6620.2503051686399</c:v>
                </c:pt>
                <c:pt idx="21706">
                  <c:v>-7381.8791152466101</c:v>
                </c:pt>
                <c:pt idx="21707">
                  <c:v>-8132.35558342887</c:v>
                </c:pt>
                <c:pt idx="21708">
                  <c:v>-8829.0769993367194</c:v>
                </c:pt>
                <c:pt idx="21709">
                  <c:v>-9546.9904288693306</c:v>
                </c:pt>
                <c:pt idx="21710">
                  <c:v>-10332.041411087001</c:v>
                </c:pt>
                <c:pt idx="21711">
                  <c:v>-11158.427726641499</c:v>
                </c:pt>
                <c:pt idx="21712">
                  <c:v>-12044.9022704571</c:v>
                </c:pt>
                <c:pt idx="21713">
                  <c:v>-12958.933951826</c:v>
                </c:pt>
                <c:pt idx="21714">
                  <c:v>-13847.289280463299</c:v>
                </c:pt>
                <c:pt idx="21715">
                  <c:v>-14723.9997010198</c:v>
                </c:pt>
                <c:pt idx="21716">
                  <c:v>-15616.435473238</c:v>
                </c:pt>
                <c:pt idx="21717">
                  <c:v>-16530.400063550998</c:v>
                </c:pt>
                <c:pt idx="21718">
                  <c:v>-17468.5342810193</c:v>
                </c:pt>
                <c:pt idx="21719">
                  <c:v>-18464.888412763001</c:v>
                </c:pt>
                <c:pt idx="21720">
                  <c:v>-19444.755694020401</c:v>
                </c:pt>
                <c:pt idx="21721">
                  <c:v>-20349.183557204498</c:v>
                </c:pt>
                <c:pt idx="21722">
                  <c:v>-21273.785770614501</c:v>
                </c:pt>
                <c:pt idx="21723">
                  <c:v>-22231.7160869121</c:v>
                </c:pt>
                <c:pt idx="21724">
                  <c:v>-23180.599119497201</c:v>
                </c:pt>
                <c:pt idx="21725">
                  <c:v>-24121.368862013202</c:v>
                </c:pt>
                <c:pt idx="21726">
                  <c:v>-25090.516753965199</c:v>
                </c:pt>
                <c:pt idx="21727">
                  <c:v>-26054.878105778102</c:v>
                </c:pt>
                <c:pt idx="21728">
                  <c:v>-26983.526051799701</c:v>
                </c:pt>
                <c:pt idx="21729">
                  <c:v>-27928.345251006998</c:v>
                </c:pt>
                <c:pt idx="21730">
                  <c:v>-28882.949119763402</c:v>
                </c:pt>
                <c:pt idx="21731">
                  <c:v>-29815.866888983201</c:v>
                </c:pt>
                <c:pt idx="21732">
                  <c:v>-30717.892272081601</c:v>
                </c:pt>
                <c:pt idx="21733">
                  <c:v>-31615.790548610199</c:v>
                </c:pt>
                <c:pt idx="21734">
                  <c:v>-32445.105027889898</c:v>
                </c:pt>
                <c:pt idx="21735">
                  <c:v>-33215.809515163797</c:v>
                </c:pt>
                <c:pt idx="21736">
                  <c:v>-33993.512954334597</c:v>
                </c:pt>
                <c:pt idx="21737">
                  <c:v>-34768.402152712501</c:v>
                </c:pt>
                <c:pt idx="21738">
                  <c:v>-35535.811976846002</c:v>
                </c:pt>
                <c:pt idx="21739">
                  <c:v>-36295.6667551418</c:v>
                </c:pt>
                <c:pt idx="21740">
                  <c:v>-37080.1058397015</c:v>
                </c:pt>
                <c:pt idx="21741">
                  <c:v>-37814.071130571101</c:v>
                </c:pt>
                <c:pt idx="21742">
                  <c:v>-38444.362449781998</c:v>
                </c:pt>
                <c:pt idx="21743">
                  <c:v>-39021.2544013527</c:v>
                </c:pt>
                <c:pt idx="21744">
                  <c:v>-39547.5401707532</c:v>
                </c:pt>
                <c:pt idx="21745">
                  <c:v>-40061.490367239603</c:v>
                </c:pt>
                <c:pt idx="21746">
                  <c:v>-40563.114671555799</c:v>
                </c:pt>
                <c:pt idx="21747">
                  <c:v>-41009.369564721899</c:v>
                </c:pt>
                <c:pt idx="21748">
                  <c:v>-41418.094533252202</c:v>
                </c:pt>
                <c:pt idx="21749">
                  <c:v>-41791.399020698802</c:v>
                </c:pt>
                <c:pt idx="21750">
                  <c:v>-42128.0323826237</c:v>
                </c:pt>
                <c:pt idx="21751">
                  <c:v>-42426.6544665334</c:v>
                </c:pt>
                <c:pt idx="21752">
                  <c:v>-42652.664635057299</c:v>
                </c:pt>
                <c:pt idx="21753">
                  <c:v>-42833.494797179199</c:v>
                </c:pt>
                <c:pt idx="21754">
                  <c:v>-42999.683535255797</c:v>
                </c:pt>
                <c:pt idx="21755">
                  <c:v>-43121.607303226301</c:v>
                </c:pt>
                <c:pt idx="21756">
                  <c:v>-43154.6421729555</c:v>
                </c:pt>
                <c:pt idx="21757">
                  <c:v>-43109.301414273999</c:v>
                </c:pt>
                <c:pt idx="21758">
                  <c:v>-43042.937912860201</c:v>
                </c:pt>
                <c:pt idx="21759">
                  <c:v>-42962.333322190898</c:v>
                </c:pt>
                <c:pt idx="21760">
                  <c:v>-42817.6721491106</c:v>
                </c:pt>
                <c:pt idx="21761">
                  <c:v>-42605.250161137301</c:v>
                </c:pt>
                <c:pt idx="21762">
                  <c:v>-42372.777937347601</c:v>
                </c:pt>
                <c:pt idx="21763">
                  <c:v>-42105.6099478303</c:v>
                </c:pt>
                <c:pt idx="21764">
                  <c:v>-41787.493643818998</c:v>
                </c:pt>
                <c:pt idx="21765">
                  <c:v>-41408.970986408101</c:v>
                </c:pt>
                <c:pt idx="21766">
                  <c:v>-40979.5261318224</c:v>
                </c:pt>
                <c:pt idx="21767">
                  <c:v>-40493.036901139603</c:v>
                </c:pt>
                <c:pt idx="21768">
                  <c:v>-39957.332780495701</c:v>
                </c:pt>
                <c:pt idx="21769">
                  <c:v>-39375.457280170798</c:v>
                </c:pt>
                <c:pt idx="21770">
                  <c:v>-38728.343744405</c:v>
                </c:pt>
                <c:pt idx="21771">
                  <c:v>-38021.963864209101</c:v>
                </c:pt>
                <c:pt idx="21772">
                  <c:v>-37298.3820358339</c:v>
                </c:pt>
                <c:pt idx="21773">
                  <c:v>-36563.794457907097</c:v>
                </c:pt>
                <c:pt idx="21774">
                  <c:v>-35797.197355266602</c:v>
                </c:pt>
                <c:pt idx="21775">
                  <c:v>-34990.443250902303</c:v>
                </c:pt>
                <c:pt idx="21776">
                  <c:v>-34129.387374318801</c:v>
                </c:pt>
                <c:pt idx="21777">
                  <c:v>-33215.074354845397</c:v>
                </c:pt>
                <c:pt idx="21778">
                  <c:v>-32246.995160970699</c:v>
                </c:pt>
                <c:pt idx="21779">
                  <c:v>-31285.508749809302</c:v>
                </c:pt>
                <c:pt idx="21780">
                  <c:v>-30328.130966399902</c:v>
                </c:pt>
                <c:pt idx="21781">
                  <c:v>-29288.444133973899</c:v>
                </c:pt>
                <c:pt idx="21782">
                  <c:v>-28181.647205645899</c:v>
                </c:pt>
                <c:pt idx="21783">
                  <c:v>-27056.4618918423</c:v>
                </c:pt>
                <c:pt idx="21784">
                  <c:v>-25941.067382773999</c:v>
                </c:pt>
                <c:pt idx="21785">
                  <c:v>-24816.4382132297</c:v>
                </c:pt>
                <c:pt idx="21786">
                  <c:v>-23663.7165027716</c:v>
                </c:pt>
                <c:pt idx="21787">
                  <c:v>-22466.270796648099</c:v>
                </c:pt>
                <c:pt idx="21788">
                  <c:v>-21236.038820459398</c:v>
                </c:pt>
                <c:pt idx="21789">
                  <c:v>-19975.8136960702</c:v>
                </c:pt>
                <c:pt idx="21790">
                  <c:v>-18736.495292167401</c:v>
                </c:pt>
                <c:pt idx="21791">
                  <c:v>-17536.8161330494</c:v>
                </c:pt>
                <c:pt idx="21792">
                  <c:v>-16329.315632554501</c:v>
                </c:pt>
                <c:pt idx="21793">
                  <c:v>-15079.998681916901</c:v>
                </c:pt>
                <c:pt idx="21794">
                  <c:v>-13791.175970467901</c:v>
                </c:pt>
                <c:pt idx="21795">
                  <c:v>-12500.772789360301</c:v>
                </c:pt>
                <c:pt idx="21796">
                  <c:v>-11195.432279569</c:v>
                </c:pt>
                <c:pt idx="21797">
                  <c:v>-9945.1522734976297</c:v>
                </c:pt>
                <c:pt idx="21798">
                  <c:v>-8697.4473837766509</c:v>
                </c:pt>
                <c:pt idx="21799">
                  <c:v>-7383.1738512460097</c:v>
                </c:pt>
                <c:pt idx="21800">
                  <c:v>-6121.4811791007496</c:v>
                </c:pt>
                <c:pt idx="21801">
                  <c:v>-4880.8198456410901</c:v>
                </c:pt>
                <c:pt idx="21802">
                  <c:v>-3636.39486642478</c:v>
                </c:pt>
                <c:pt idx="21803">
                  <c:v>-2419.3241394001602</c:v>
                </c:pt>
                <c:pt idx="21804">
                  <c:v>-1160.7781777453599</c:v>
                </c:pt>
                <c:pt idx="21805">
                  <c:v>88.443280643141605</c:v>
                </c:pt>
                <c:pt idx="21806">
                  <c:v>1281.3157975925701</c:v>
                </c:pt>
                <c:pt idx="21807">
                  <c:v>2479.6931931321001</c:v>
                </c:pt>
                <c:pt idx="21808">
                  <c:v>3642.4820586330202</c:v>
                </c:pt>
                <c:pt idx="21809">
                  <c:v>4758.9446245318804</c:v>
                </c:pt>
                <c:pt idx="21810">
                  <c:v>5853.9572467561802</c:v>
                </c:pt>
                <c:pt idx="21811">
                  <c:v>6920.2684499956304</c:v>
                </c:pt>
                <c:pt idx="21812">
                  <c:v>7998.5701952534801</c:v>
                </c:pt>
                <c:pt idx="21813">
                  <c:v>9088.1796768250006</c:v>
                </c:pt>
                <c:pt idx="21814">
                  <c:v>10149.0628844357</c:v>
                </c:pt>
                <c:pt idx="21815">
                  <c:v>11188.832394539701</c:v>
                </c:pt>
                <c:pt idx="21816">
                  <c:v>12163.1621138841</c:v>
                </c:pt>
                <c:pt idx="21817">
                  <c:v>13060.4365805178</c:v>
                </c:pt>
                <c:pt idx="21818">
                  <c:v>13920.3783172894</c:v>
                </c:pt>
                <c:pt idx="21819">
                  <c:v>14744.3209885166</c:v>
                </c:pt>
                <c:pt idx="21820">
                  <c:v>15583.8821584249</c:v>
                </c:pt>
                <c:pt idx="21821">
                  <c:v>16422.702342930999</c:v>
                </c:pt>
                <c:pt idx="21822">
                  <c:v>17201.1575656514</c:v>
                </c:pt>
                <c:pt idx="21823">
                  <c:v>17957.439168338398</c:v>
                </c:pt>
                <c:pt idx="21824">
                  <c:v>18719.902965372901</c:v>
                </c:pt>
                <c:pt idx="21825">
                  <c:v>19458.25424273</c:v>
                </c:pt>
                <c:pt idx="21826">
                  <c:v>20121.517058866801</c:v>
                </c:pt>
                <c:pt idx="21827">
                  <c:v>20692.8773539586</c:v>
                </c:pt>
                <c:pt idx="21828">
                  <c:v>21230.361637018599</c:v>
                </c:pt>
                <c:pt idx="21829">
                  <c:v>21760.567593011299</c:v>
                </c:pt>
                <c:pt idx="21830">
                  <c:v>22224.464453257398</c:v>
                </c:pt>
                <c:pt idx="21831">
                  <c:v>22679.9754992946</c:v>
                </c:pt>
                <c:pt idx="21832">
                  <c:v>23152.8804749626</c:v>
                </c:pt>
                <c:pt idx="21833">
                  <c:v>23572.915493145301</c:v>
                </c:pt>
                <c:pt idx="21834">
                  <c:v>23958.056878626001</c:v>
                </c:pt>
                <c:pt idx="21835">
                  <c:v>24291.0235427425</c:v>
                </c:pt>
                <c:pt idx="21836">
                  <c:v>24574.601180189598</c:v>
                </c:pt>
                <c:pt idx="21837">
                  <c:v>24851.757391205701</c:v>
                </c:pt>
                <c:pt idx="21838">
                  <c:v>25081.6921192222</c:v>
                </c:pt>
                <c:pt idx="21839">
                  <c:v>25263.962477536999</c:v>
                </c:pt>
                <c:pt idx="21840">
                  <c:v>25429.753423989001</c:v>
                </c:pt>
                <c:pt idx="21841">
                  <c:v>25546.320048208301</c:v>
                </c:pt>
                <c:pt idx="21842">
                  <c:v>25614.1112401338</c:v>
                </c:pt>
                <c:pt idx="21843">
                  <c:v>25664.345563234201</c:v>
                </c:pt>
                <c:pt idx="21844">
                  <c:v>25704.4161553005</c:v>
                </c:pt>
                <c:pt idx="21845">
                  <c:v>25681.960520238099</c:v>
                </c:pt>
                <c:pt idx="21846">
                  <c:v>25696.153710529299</c:v>
                </c:pt>
                <c:pt idx="21847">
                  <c:v>25750.041282051501</c:v>
                </c:pt>
                <c:pt idx="21848">
                  <c:v>25719.3850348179</c:v>
                </c:pt>
                <c:pt idx="21849">
                  <c:v>25643.234649175902</c:v>
                </c:pt>
                <c:pt idx="21850">
                  <c:v>25521.178858887401</c:v>
                </c:pt>
                <c:pt idx="21851">
                  <c:v>25361.664343566099</c:v>
                </c:pt>
                <c:pt idx="21852">
                  <c:v>25188.451571283302</c:v>
                </c:pt>
                <c:pt idx="21853">
                  <c:v>24984.880010530102</c:v>
                </c:pt>
                <c:pt idx="21854">
                  <c:v>24771.1861021722</c:v>
                </c:pt>
                <c:pt idx="21855">
                  <c:v>24568.327461284502</c:v>
                </c:pt>
                <c:pt idx="21856">
                  <c:v>24335.997128006398</c:v>
                </c:pt>
                <c:pt idx="21857">
                  <c:v>24089.541386423101</c:v>
                </c:pt>
                <c:pt idx="21858">
                  <c:v>23845.0632730986</c:v>
                </c:pt>
                <c:pt idx="21859">
                  <c:v>23586.7376714067</c:v>
                </c:pt>
                <c:pt idx="21860">
                  <c:v>23301.309834879001</c:v>
                </c:pt>
                <c:pt idx="21861">
                  <c:v>22947.236422277801</c:v>
                </c:pt>
                <c:pt idx="21862">
                  <c:v>22575.193221719201</c:v>
                </c:pt>
                <c:pt idx="21863">
                  <c:v>22272.470118359401</c:v>
                </c:pt>
                <c:pt idx="21864">
                  <c:v>21988.236813434702</c:v>
                </c:pt>
                <c:pt idx="21865">
                  <c:v>21668.0695714426</c:v>
                </c:pt>
                <c:pt idx="21866">
                  <c:v>21330.125346626101</c:v>
                </c:pt>
                <c:pt idx="21867">
                  <c:v>20987.251978498</c:v>
                </c:pt>
                <c:pt idx="21868">
                  <c:v>20627.4068402017</c:v>
                </c:pt>
                <c:pt idx="21869">
                  <c:v>20259.299784763502</c:v>
                </c:pt>
                <c:pt idx="21870">
                  <c:v>19906.169327798299</c:v>
                </c:pt>
                <c:pt idx="21871">
                  <c:v>19562.2914860868</c:v>
                </c:pt>
                <c:pt idx="21872">
                  <c:v>19195.422015823198</c:v>
                </c:pt>
                <c:pt idx="21873">
                  <c:v>18801.577919962001</c:v>
                </c:pt>
                <c:pt idx="21874">
                  <c:v>18408.564917387299</c:v>
                </c:pt>
                <c:pt idx="21875">
                  <c:v>18002.745190215501</c:v>
                </c:pt>
                <c:pt idx="21876">
                  <c:v>17603.300084131799</c:v>
                </c:pt>
                <c:pt idx="21877">
                  <c:v>17226.031953171401</c:v>
                </c:pt>
                <c:pt idx="21878">
                  <c:v>16853.776083778899</c:v>
                </c:pt>
                <c:pt idx="21879">
                  <c:v>16555.0520590751</c:v>
                </c:pt>
                <c:pt idx="21880">
                  <c:v>16280.1653277363</c:v>
                </c:pt>
                <c:pt idx="21881">
                  <c:v>15942.2219333005</c:v>
                </c:pt>
                <c:pt idx="21882">
                  <c:v>15601.1216656985</c:v>
                </c:pt>
                <c:pt idx="21883">
                  <c:v>15208.6198637422</c:v>
                </c:pt>
                <c:pt idx="21884">
                  <c:v>14808.105382350001</c:v>
                </c:pt>
                <c:pt idx="21885">
                  <c:v>14488.7417922327</c:v>
                </c:pt>
                <c:pt idx="21886">
                  <c:v>14260.9160174933</c:v>
                </c:pt>
                <c:pt idx="21887">
                  <c:v>13988.179625024901</c:v>
                </c:pt>
                <c:pt idx="21888">
                  <c:v>13580.4063845653</c:v>
                </c:pt>
                <c:pt idx="21889">
                  <c:v>13164.2606624403</c:v>
                </c:pt>
                <c:pt idx="21890">
                  <c:v>12832.3422269979</c:v>
                </c:pt>
                <c:pt idx="21891">
                  <c:v>12608.4942825056</c:v>
                </c:pt>
                <c:pt idx="21892">
                  <c:v>12406.160140817101</c:v>
                </c:pt>
                <c:pt idx="21893">
                  <c:v>12197.282453575999</c:v>
                </c:pt>
                <c:pt idx="21894">
                  <c:v>11938.4970590881</c:v>
                </c:pt>
                <c:pt idx="21895">
                  <c:v>11625.0354589088</c:v>
                </c:pt>
                <c:pt idx="21896">
                  <c:v>11314.5743968609</c:v>
                </c:pt>
                <c:pt idx="21897">
                  <c:v>11055.7600831461</c:v>
                </c:pt>
                <c:pt idx="21898">
                  <c:v>10833.592767975801</c:v>
                </c:pt>
                <c:pt idx="21899">
                  <c:v>10596.0040550714</c:v>
                </c:pt>
                <c:pt idx="21900">
                  <c:v>10356.858635057901</c:v>
                </c:pt>
                <c:pt idx="21901">
                  <c:v>10176.2663370149</c:v>
                </c:pt>
                <c:pt idx="21902">
                  <c:v>10038.1562975954</c:v>
                </c:pt>
                <c:pt idx="21903">
                  <c:v>9865.9079193894504</c:v>
                </c:pt>
                <c:pt idx="21904">
                  <c:v>9653.4181076387595</c:v>
                </c:pt>
                <c:pt idx="21905">
                  <c:v>9436.3646557876891</c:v>
                </c:pt>
                <c:pt idx="21906">
                  <c:v>9238.4049166576497</c:v>
                </c:pt>
                <c:pt idx="21907">
                  <c:v>9038.8757824193708</c:v>
                </c:pt>
                <c:pt idx="21908">
                  <c:v>8841.9045539312701</c:v>
                </c:pt>
                <c:pt idx="21909">
                  <c:v>8706.12314447053</c:v>
                </c:pt>
                <c:pt idx="21910">
                  <c:v>8606.3425516539501</c:v>
                </c:pt>
                <c:pt idx="21911">
                  <c:v>8466.3468374067797</c:v>
                </c:pt>
                <c:pt idx="21912">
                  <c:v>8285.8769798882095</c:v>
                </c:pt>
                <c:pt idx="21913">
                  <c:v>8103.31536788412</c:v>
                </c:pt>
                <c:pt idx="21914">
                  <c:v>7976.2113444199704</c:v>
                </c:pt>
                <c:pt idx="21915">
                  <c:v>7884.1912860105203</c:v>
                </c:pt>
                <c:pt idx="21916">
                  <c:v>7770.2422804091202</c:v>
                </c:pt>
                <c:pt idx="21917">
                  <c:v>7643.7295689333396</c:v>
                </c:pt>
                <c:pt idx="21918">
                  <c:v>7543.1294587272996</c:v>
                </c:pt>
                <c:pt idx="21919">
                  <c:v>7447.10528140529</c:v>
                </c:pt>
                <c:pt idx="21920">
                  <c:v>7337.50467969084</c:v>
                </c:pt>
                <c:pt idx="21921">
                  <c:v>7223.2349883307897</c:v>
                </c:pt>
                <c:pt idx="21922">
                  <c:v>7115.1071138552097</c:v>
                </c:pt>
                <c:pt idx="21923">
                  <c:v>6972.0063417977799</c:v>
                </c:pt>
                <c:pt idx="21924">
                  <c:v>6827.9579578079301</c:v>
                </c:pt>
                <c:pt idx="21925">
                  <c:v>6726.67358021366</c:v>
                </c:pt>
                <c:pt idx="21926">
                  <c:v>6647.1379546731596</c:v>
                </c:pt>
                <c:pt idx="21927">
                  <c:v>6620.52801063269</c:v>
                </c:pt>
                <c:pt idx="21928">
                  <c:v>6596.1551708572497</c:v>
                </c:pt>
                <c:pt idx="21929">
                  <c:v>6504.8141585745097</c:v>
                </c:pt>
                <c:pt idx="21930">
                  <c:v>6363.5777721822396</c:v>
                </c:pt>
                <c:pt idx="21931">
                  <c:v>6207.4042747924996</c:v>
                </c:pt>
                <c:pt idx="21932">
                  <c:v>6053.1022543436502</c:v>
                </c:pt>
                <c:pt idx="21933">
                  <c:v>5916.9760794273898</c:v>
                </c:pt>
                <c:pt idx="21934">
                  <c:v>5864.4577888885497</c:v>
                </c:pt>
                <c:pt idx="21935">
                  <c:v>5840.1451403101701</c:v>
                </c:pt>
                <c:pt idx="21936">
                  <c:v>5769.0860947294896</c:v>
                </c:pt>
                <c:pt idx="21937">
                  <c:v>5670.4351128478902</c:v>
                </c:pt>
                <c:pt idx="21938">
                  <c:v>5576.1506474658399</c:v>
                </c:pt>
                <c:pt idx="21939">
                  <c:v>5473.6137278445904</c:v>
                </c:pt>
                <c:pt idx="21940">
                  <c:v>5373.0223514634599</c:v>
                </c:pt>
                <c:pt idx="21941">
                  <c:v>5301.6003829495003</c:v>
                </c:pt>
                <c:pt idx="21942">
                  <c:v>5214.4509264026901</c:v>
                </c:pt>
                <c:pt idx="21943">
                  <c:v>5115.3665400257096</c:v>
                </c:pt>
                <c:pt idx="21944">
                  <c:v>5029.8424852103299</c:v>
                </c:pt>
                <c:pt idx="21945">
                  <c:v>4945.1424112382101</c:v>
                </c:pt>
                <c:pt idx="21946">
                  <c:v>4899.3840275079501</c:v>
                </c:pt>
                <c:pt idx="21947">
                  <c:v>4850.6226340122803</c:v>
                </c:pt>
                <c:pt idx="21948">
                  <c:v>4734.3211097861604</c:v>
                </c:pt>
                <c:pt idx="21949">
                  <c:v>4567.9664283089896</c:v>
                </c:pt>
                <c:pt idx="21950">
                  <c:v>4412.3913395423297</c:v>
                </c:pt>
                <c:pt idx="21951">
                  <c:v>4285.5432676129903</c:v>
                </c:pt>
                <c:pt idx="21952">
                  <c:v>4148.7969197776001</c:v>
                </c:pt>
                <c:pt idx="21953">
                  <c:v>4098.6843856940905</c:v>
                </c:pt>
                <c:pt idx="21954">
                  <c:v>4095.99996576383</c:v>
                </c:pt>
                <c:pt idx="21955">
                  <c:v>4034.55118999455</c:v>
                </c:pt>
                <c:pt idx="21956">
                  <c:v>3944.6875106448101</c:v>
                </c:pt>
                <c:pt idx="21957">
                  <c:v>3846.4869645282702</c:v>
                </c:pt>
                <c:pt idx="21958">
                  <c:v>3737.8413805548398</c:v>
                </c:pt>
                <c:pt idx="21959">
                  <c:v>3627.3419677146098</c:v>
                </c:pt>
                <c:pt idx="21960">
                  <c:v>3549.8790840124698</c:v>
                </c:pt>
                <c:pt idx="21961">
                  <c:v>3506.03527014366</c:v>
                </c:pt>
                <c:pt idx="21962">
                  <c:v>3461.3990497627301</c:v>
                </c:pt>
                <c:pt idx="21963">
                  <c:v>3392.0516184041599</c:v>
                </c:pt>
                <c:pt idx="21964">
                  <c:v>3272.2149496921302</c:v>
                </c:pt>
                <c:pt idx="21965">
                  <c:v>3136.4499015093502</c:v>
                </c:pt>
                <c:pt idx="21966">
                  <c:v>3036.0931895331501</c:v>
                </c:pt>
                <c:pt idx="21967">
                  <c:v>2945.5555869640798</c:v>
                </c:pt>
                <c:pt idx="21968">
                  <c:v>2878.9115946286202</c:v>
                </c:pt>
                <c:pt idx="21969">
                  <c:v>2804.7262807182301</c:v>
                </c:pt>
                <c:pt idx="21970">
                  <c:v>2696.4798252340101</c:v>
                </c:pt>
                <c:pt idx="21971">
                  <c:v>2568.7457651079199</c:v>
                </c:pt>
                <c:pt idx="21972">
                  <c:v>2481.6382857661902</c:v>
                </c:pt>
                <c:pt idx="21973">
                  <c:v>2444.6981082315901</c:v>
                </c:pt>
                <c:pt idx="21974">
                  <c:v>2395.5716678429799</c:v>
                </c:pt>
                <c:pt idx="21975">
                  <c:v>2314.3587954140598</c:v>
                </c:pt>
                <c:pt idx="21976">
                  <c:v>2210.4787263284402</c:v>
                </c:pt>
                <c:pt idx="21977">
                  <c:v>2118.8815691374698</c:v>
                </c:pt>
                <c:pt idx="21978">
                  <c:v>2037.95208886409</c:v>
                </c:pt>
                <c:pt idx="21979">
                  <c:v>1966.16702275539</c:v>
                </c:pt>
                <c:pt idx="21980">
                  <c:v>1879.80641471026</c:v>
                </c:pt>
                <c:pt idx="21981">
                  <c:v>1778.4736239828701</c:v>
                </c:pt>
                <c:pt idx="21982">
                  <c:v>1692.1986445479199</c:v>
                </c:pt>
                <c:pt idx="21983">
                  <c:v>1650.4235514385</c:v>
                </c:pt>
                <c:pt idx="21984">
                  <c:v>1618.4458978866101</c:v>
                </c:pt>
                <c:pt idx="21985">
                  <c:v>1541.8279225956401</c:v>
                </c:pt>
                <c:pt idx="21986">
                  <c:v>1442.1931451148901</c:v>
                </c:pt>
                <c:pt idx="21987">
                  <c:v>1344.6132709313599</c:v>
                </c:pt>
                <c:pt idx="21988">
                  <c:v>1248.51785772329</c:v>
                </c:pt>
                <c:pt idx="21989">
                  <c:v>1141.2809849492701</c:v>
                </c:pt>
                <c:pt idx="21990">
                  <c:v>1044.1205705657501</c:v>
                </c:pt>
                <c:pt idx="21991">
                  <c:v>1004.66591189857</c:v>
                </c:pt>
                <c:pt idx="21992">
                  <c:v>1006.51760454521</c:v>
                </c:pt>
                <c:pt idx="21993">
                  <c:v>983.16235321264799</c:v>
                </c:pt>
                <c:pt idx="21994">
                  <c:v>922.06543921754997</c:v>
                </c:pt>
                <c:pt idx="21995">
                  <c:v>843.12195180437095</c:v>
                </c:pt>
                <c:pt idx="21996">
                  <c:v>762.81527659867197</c:v>
                </c:pt>
                <c:pt idx="21997">
                  <c:v>662.81146042292403</c:v>
                </c:pt>
                <c:pt idx="21998">
                  <c:v>543.03621645245596</c:v>
                </c:pt>
                <c:pt idx="21999">
                  <c:v>487.05126416560699</c:v>
                </c:pt>
                <c:pt idx="22000">
                  <c:v>512.50688261117898</c:v>
                </c:pt>
                <c:pt idx="22001">
                  <c:v>554.21258725376504</c:v>
                </c:pt>
                <c:pt idx="22002">
                  <c:v>516.72319769480305</c:v>
                </c:pt>
                <c:pt idx="22003">
                  <c:v>417.97728456345902</c:v>
                </c:pt>
                <c:pt idx="22004">
                  <c:v>372.36999147705399</c:v>
                </c:pt>
                <c:pt idx="22005">
                  <c:v>371.20916741291597</c:v>
                </c:pt>
                <c:pt idx="22006">
                  <c:v>350.54784839129599</c:v>
                </c:pt>
                <c:pt idx="22007">
                  <c:v>271.42321211324099</c:v>
                </c:pt>
                <c:pt idx="22008">
                  <c:v>184.89383733024701</c:v>
                </c:pt>
                <c:pt idx="22009">
                  <c:v>141.31317685550599</c:v>
                </c:pt>
                <c:pt idx="22010">
                  <c:v>155.98274552747699</c:v>
                </c:pt>
                <c:pt idx="22011">
                  <c:v>146.33936639752801</c:v>
                </c:pt>
                <c:pt idx="22012">
                  <c:v>79.382545075480806</c:v>
                </c:pt>
                <c:pt idx="22013">
                  <c:v>41.007327144074701</c:v>
                </c:pt>
                <c:pt idx="22014">
                  <c:v>89.131853013393695</c:v>
                </c:pt>
                <c:pt idx="22015">
                  <c:v>154.76623005705599</c:v>
                </c:pt>
                <c:pt idx="22016">
                  <c:v>163.368109097793</c:v>
                </c:pt>
                <c:pt idx="22017">
                  <c:v>130.93029338993401</c:v>
                </c:pt>
                <c:pt idx="22018">
                  <c:v>119.32436735821599</c:v>
                </c:pt>
                <c:pt idx="22019">
                  <c:v>127.22166941114</c:v>
                </c:pt>
                <c:pt idx="22020">
                  <c:v>108.12560287699399</c:v>
                </c:pt>
                <c:pt idx="22021">
                  <c:v>68.160662250845604</c:v>
                </c:pt>
                <c:pt idx="22022">
                  <c:v>48.285652593237899</c:v>
                </c:pt>
                <c:pt idx="22023">
                  <c:v>44.774616448187402</c:v>
                </c:pt>
                <c:pt idx="22024">
                  <c:v>59.534352848910501</c:v>
                </c:pt>
                <c:pt idx="22025">
                  <c:v>101.628377172016</c:v>
                </c:pt>
                <c:pt idx="22026">
                  <c:v>156.081466000056</c:v>
                </c:pt>
                <c:pt idx="22027">
                  <c:v>208.861336379157</c:v>
                </c:pt>
                <c:pt idx="22028">
                  <c:v>242.674843789417</c:v>
                </c:pt>
                <c:pt idx="22029">
                  <c:v>267.45990015234798</c:v>
                </c:pt>
                <c:pt idx="22030">
                  <c:v>306.43751796460299</c:v>
                </c:pt>
                <c:pt idx="22031">
                  <c:v>350.95860805469101</c:v>
                </c:pt>
                <c:pt idx="22032">
                  <c:v>407.243618731764</c:v>
                </c:pt>
                <c:pt idx="22033">
                  <c:v>469.850360004744</c:v>
                </c:pt>
                <c:pt idx="22034">
                  <c:v>529.86202131399102</c:v>
                </c:pt>
                <c:pt idx="22035">
                  <c:v>560.58768297564995</c:v>
                </c:pt>
                <c:pt idx="22036">
                  <c:v>610.02931921355503</c:v>
                </c:pt>
                <c:pt idx="22037">
                  <c:v>708.11083304764099</c:v>
                </c:pt>
                <c:pt idx="22038">
                  <c:v>801.35525474456597</c:v>
                </c:pt>
                <c:pt idx="22039">
                  <c:v>887.23824980240397</c:v>
                </c:pt>
                <c:pt idx="22040">
                  <c:v>937.33015111347902</c:v>
                </c:pt>
                <c:pt idx="22041">
                  <c:v>972.486138512445</c:v>
                </c:pt>
                <c:pt idx="22042">
                  <c:v>1057.7135454597301</c:v>
                </c:pt>
                <c:pt idx="22043">
                  <c:v>1210.17799821685</c:v>
                </c:pt>
                <c:pt idx="22044">
                  <c:v>1374.62247906826</c:v>
                </c:pt>
                <c:pt idx="22045">
                  <c:v>1510.07709742218</c:v>
                </c:pt>
                <c:pt idx="22046">
                  <c:v>1643.2710076015401</c:v>
                </c:pt>
                <c:pt idx="22047">
                  <c:v>1787.3571534201101</c:v>
                </c:pt>
                <c:pt idx="22048">
                  <c:v>1933.29756131255</c:v>
                </c:pt>
                <c:pt idx="22049">
                  <c:v>2076.2642963049202</c:v>
                </c:pt>
                <c:pt idx="22050">
                  <c:v>2185.9320356718999</c:v>
                </c:pt>
                <c:pt idx="22051">
                  <c:v>2296.2965776146598</c:v>
                </c:pt>
                <c:pt idx="22052">
                  <c:v>2448.6377102291199</c:v>
                </c:pt>
                <c:pt idx="22053">
                  <c:v>2604.2208944981498</c:v>
                </c:pt>
                <c:pt idx="22054">
                  <c:v>2780.6333784388098</c:v>
                </c:pt>
                <c:pt idx="22055">
                  <c:v>2971.2772624143099</c:v>
                </c:pt>
                <c:pt idx="22056">
                  <c:v>3150.7148655370502</c:v>
                </c:pt>
                <c:pt idx="22057">
                  <c:v>3311.207534825</c:v>
                </c:pt>
                <c:pt idx="22058">
                  <c:v>3410.97662895658</c:v>
                </c:pt>
                <c:pt idx="22059">
                  <c:v>3534.2914594758099</c:v>
                </c:pt>
                <c:pt idx="22060">
                  <c:v>3756.38627443724</c:v>
                </c:pt>
                <c:pt idx="22061">
                  <c:v>4007.6157321917099</c:v>
                </c:pt>
                <c:pt idx="22062">
                  <c:v>4198.8176664573102</c:v>
                </c:pt>
                <c:pt idx="22063">
                  <c:v>4347.5971538743797</c:v>
                </c:pt>
                <c:pt idx="22064">
                  <c:v>4534.2202633468896</c:v>
                </c:pt>
                <c:pt idx="22065">
                  <c:v>4741.0911089548999</c:v>
                </c:pt>
                <c:pt idx="22066">
                  <c:v>4959.2568620246802</c:v>
                </c:pt>
                <c:pt idx="22067">
                  <c:v>5172.1646112815997</c:v>
                </c:pt>
                <c:pt idx="22068">
                  <c:v>5365.3255089431204</c:v>
                </c:pt>
                <c:pt idx="22069">
                  <c:v>5523.4158515160798</c:v>
                </c:pt>
                <c:pt idx="22070">
                  <c:v>5660.3847813130997</c:v>
                </c:pt>
                <c:pt idx="22071">
                  <c:v>5807.7173591794799</c:v>
                </c:pt>
                <c:pt idx="22072">
                  <c:v>5971.54838632254</c:v>
                </c:pt>
                <c:pt idx="22073">
                  <c:v>6137.7151987778898</c:v>
                </c:pt>
                <c:pt idx="22074">
                  <c:v>6279.0149454270204</c:v>
                </c:pt>
                <c:pt idx="22075">
                  <c:v>6391.40906854268</c:v>
                </c:pt>
                <c:pt idx="22076">
                  <c:v>6542.0116093375</c:v>
                </c:pt>
                <c:pt idx="22077">
                  <c:v>6741.4542576941303</c:v>
                </c:pt>
                <c:pt idx="22078">
                  <c:v>6927.5305957283699</c:v>
                </c:pt>
                <c:pt idx="22079">
                  <c:v>7095.7506857784301</c:v>
                </c:pt>
                <c:pt idx="22080">
                  <c:v>7199.6607526408998</c:v>
                </c:pt>
                <c:pt idx="22081">
                  <c:v>7279.0303638380401</c:v>
                </c:pt>
                <c:pt idx="22082">
                  <c:v>7388.0077853533903</c:v>
                </c:pt>
                <c:pt idx="22083">
                  <c:v>7475.4442206354597</c:v>
                </c:pt>
                <c:pt idx="22084">
                  <c:v>7559.4150956725498</c:v>
                </c:pt>
                <c:pt idx="22085">
                  <c:v>7643.8698845627996</c:v>
                </c:pt>
                <c:pt idx="22086">
                  <c:v>7710.8453567466304</c:v>
                </c:pt>
                <c:pt idx="22087">
                  <c:v>7761.2701615085998</c:v>
                </c:pt>
                <c:pt idx="22088">
                  <c:v>7845.5009156488404</c:v>
                </c:pt>
                <c:pt idx="22089">
                  <c:v>7947.1010624745604</c:v>
                </c:pt>
                <c:pt idx="22090">
                  <c:v>8006.1839037648597</c:v>
                </c:pt>
                <c:pt idx="22091">
                  <c:v>7989.75324623294</c:v>
                </c:pt>
                <c:pt idx="22092">
                  <c:v>7933.7799776784204</c:v>
                </c:pt>
                <c:pt idx="22093">
                  <c:v>7910.34260744517</c:v>
                </c:pt>
                <c:pt idx="22094">
                  <c:v>7898.9179118133698</c:v>
                </c:pt>
                <c:pt idx="22095">
                  <c:v>7875.4342689839104</c:v>
                </c:pt>
                <c:pt idx="22096">
                  <c:v>7812.9614355031699</c:v>
                </c:pt>
                <c:pt idx="22097">
                  <c:v>7729.2777988439302</c:v>
                </c:pt>
                <c:pt idx="22098">
                  <c:v>7639.61516019391</c:v>
                </c:pt>
                <c:pt idx="22099">
                  <c:v>7573.4152563870002</c:v>
                </c:pt>
                <c:pt idx="22100">
                  <c:v>7520.3131199106501</c:v>
                </c:pt>
                <c:pt idx="22101">
                  <c:v>7443.6766745131299</c:v>
                </c:pt>
                <c:pt idx="22102">
                  <c:v>7345.4871731131598</c:v>
                </c:pt>
                <c:pt idx="22103">
                  <c:v>7198.7821682695203</c:v>
                </c:pt>
                <c:pt idx="22104">
                  <c:v>7010.8897716031397</c:v>
                </c:pt>
                <c:pt idx="22105">
                  <c:v>6808.0900973911203</c:v>
                </c:pt>
                <c:pt idx="22106">
                  <c:v>6604.1552314834798</c:v>
                </c:pt>
                <c:pt idx="22107">
                  <c:v>6403.1161152075601</c:v>
                </c:pt>
                <c:pt idx="22108">
                  <c:v>6189.94056842596</c:v>
                </c:pt>
                <c:pt idx="22109">
                  <c:v>5970.3083524458798</c:v>
                </c:pt>
                <c:pt idx="22110">
                  <c:v>5760.6456254284803</c:v>
                </c:pt>
                <c:pt idx="22111">
                  <c:v>5531.6908906400204</c:v>
                </c:pt>
                <c:pt idx="22112">
                  <c:v>5254.3476818872496</c:v>
                </c:pt>
                <c:pt idx="22113">
                  <c:v>4937.4071443811199</c:v>
                </c:pt>
                <c:pt idx="22114">
                  <c:v>4631.0447512915298</c:v>
                </c:pt>
                <c:pt idx="22115">
                  <c:v>4359.6880099914097</c:v>
                </c:pt>
                <c:pt idx="22116">
                  <c:v>4077.9804238843599</c:v>
                </c:pt>
                <c:pt idx="22117">
                  <c:v>3753.6874951218401</c:v>
                </c:pt>
                <c:pt idx="22118">
                  <c:v>3379.0237224821299</c:v>
                </c:pt>
                <c:pt idx="22119">
                  <c:v>2990.9494772171802</c:v>
                </c:pt>
                <c:pt idx="22120">
                  <c:v>2595.8840106667599</c:v>
                </c:pt>
                <c:pt idx="22121">
                  <c:v>2211.05246010873</c:v>
                </c:pt>
                <c:pt idx="22122">
                  <c:v>1852.4160143428801</c:v>
                </c:pt>
                <c:pt idx="22123">
                  <c:v>1496.4743417187799</c:v>
                </c:pt>
                <c:pt idx="22124">
                  <c:v>1131.8195892252299</c:v>
                </c:pt>
                <c:pt idx="22125">
                  <c:v>751.33458125085804</c:v>
                </c:pt>
                <c:pt idx="22126">
                  <c:v>337.84798746045101</c:v>
                </c:pt>
                <c:pt idx="22127">
                  <c:v>-97.946917656205002</c:v>
                </c:pt>
                <c:pt idx="22128">
                  <c:v>-513.820806029148</c:v>
                </c:pt>
                <c:pt idx="22129">
                  <c:v>-935.98820647784805</c:v>
                </c:pt>
                <c:pt idx="22130">
                  <c:v>-1375.5372219936701</c:v>
                </c:pt>
                <c:pt idx="22131">
                  <c:v>-1785.01217010204</c:v>
                </c:pt>
                <c:pt idx="22132">
                  <c:v>-2169.31249441009</c:v>
                </c:pt>
                <c:pt idx="22133">
                  <c:v>-2615.8047459807199</c:v>
                </c:pt>
                <c:pt idx="22134">
                  <c:v>-3110.1665510880598</c:v>
                </c:pt>
                <c:pt idx="22135">
                  <c:v>-3547.7052952469198</c:v>
                </c:pt>
                <c:pt idx="22136">
                  <c:v>-3939.78043249045</c:v>
                </c:pt>
                <c:pt idx="22137">
                  <c:v>-4335.9437683710703</c:v>
                </c:pt>
                <c:pt idx="22138">
                  <c:v>-4755.6184378916796</c:v>
                </c:pt>
                <c:pt idx="22139">
                  <c:v>-5163.3891015912905</c:v>
                </c:pt>
                <c:pt idx="22140">
                  <c:v>-5579.6231012559701</c:v>
                </c:pt>
                <c:pt idx="22141">
                  <c:v>-5993.8775359077499</c:v>
                </c:pt>
                <c:pt idx="22142">
                  <c:v>-6377.0947060500803</c:v>
                </c:pt>
                <c:pt idx="22143">
                  <c:v>-6766.0856246022504</c:v>
                </c:pt>
                <c:pt idx="22144">
                  <c:v>-7176.2976502598303</c:v>
                </c:pt>
                <c:pt idx="22145">
                  <c:v>-7570.9370229085098</c:v>
                </c:pt>
                <c:pt idx="22146">
                  <c:v>-7916.0844337411099</c:v>
                </c:pt>
                <c:pt idx="22147">
                  <c:v>-8242.5515004420904</c:v>
                </c:pt>
                <c:pt idx="22148">
                  <c:v>-8594.0393161422198</c:v>
                </c:pt>
                <c:pt idx="22149">
                  <c:v>-8961.6856763392807</c:v>
                </c:pt>
                <c:pt idx="22150">
                  <c:v>-9309.89384467128</c:v>
                </c:pt>
                <c:pt idx="22151">
                  <c:v>-9617.6193554874608</c:v>
                </c:pt>
                <c:pt idx="22152">
                  <c:v>-9894.0933333524699</c:v>
                </c:pt>
                <c:pt idx="22153">
                  <c:v>-10163.004602867901</c:v>
                </c:pt>
                <c:pt idx="22154">
                  <c:v>-10428.5447149757</c:v>
                </c:pt>
                <c:pt idx="22155">
                  <c:v>-10689.0051444743</c:v>
                </c:pt>
                <c:pt idx="22156">
                  <c:v>-10938.649260096599</c:v>
                </c:pt>
                <c:pt idx="22157">
                  <c:v>-11177.754878321801</c:v>
                </c:pt>
                <c:pt idx="22158">
                  <c:v>-11376.726854115401</c:v>
                </c:pt>
                <c:pt idx="22159">
                  <c:v>-11545.725100895501</c:v>
                </c:pt>
                <c:pt idx="22160">
                  <c:v>-11724.380424290301</c:v>
                </c:pt>
                <c:pt idx="22161">
                  <c:v>-11912.4217728193</c:v>
                </c:pt>
                <c:pt idx="22162">
                  <c:v>-12104.9241190144</c:v>
                </c:pt>
                <c:pt idx="22163">
                  <c:v>-12256.094854399</c:v>
                </c:pt>
                <c:pt idx="22164">
                  <c:v>-12351.648941891001</c:v>
                </c:pt>
                <c:pt idx="22165">
                  <c:v>-12414.055980814701</c:v>
                </c:pt>
                <c:pt idx="22166">
                  <c:v>-12491.2976701222</c:v>
                </c:pt>
                <c:pt idx="22167">
                  <c:v>-12578.4012466821</c:v>
                </c:pt>
                <c:pt idx="22168">
                  <c:v>-12623.5450427089</c:v>
                </c:pt>
                <c:pt idx="22169">
                  <c:v>-12637.6255540526</c:v>
                </c:pt>
                <c:pt idx="22170">
                  <c:v>-12659.8640037733</c:v>
                </c:pt>
                <c:pt idx="22171">
                  <c:v>-12697.6697079592</c:v>
                </c:pt>
                <c:pt idx="22172">
                  <c:v>-12714.870571531501</c:v>
                </c:pt>
                <c:pt idx="22173">
                  <c:v>-12710.1139453458</c:v>
                </c:pt>
                <c:pt idx="22174">
                  <c:v>-12676.0126716867</c:v>
                </c:pt>
                <c:pt idx="22175">
                  <c:v>-12617.120367704199</c:v>
                </c:pt>
                <c:pt idx="22176">
                  <c:v>-12543.4560814459</c:v>
                </c:pt>
                <c:pt idx="22177">
                  <c:v>-12446.689324635699</c:v>
                </c:pt>
                <c:pt idx="22178">
                  <c:v>-12338.1153510762</c:v>
                </c:pt>
                <c:pt idx="22179">
                  <c:v>-12231.160193211401</c:v>
                </c:pt>
                <c:pt idx="22180">
                  <c:v>-12120.3424146213</c:v>
                </c:pt>
                <c:pt idx="22181">
                  <c:v>-11985.3062075454</c:v>
                </c:pt>
                <c:pt idx="22182">
                  <c:v>-11830.5052820975</c:v>
                </c:pt>
                <c:pt idx="22183">
                  <c:v>-11677.772757693499</c:v>
                </c:pt>
                <c:pt idx="22184">
                  <c:v>-11495.3809919505</c:v>
                </c:pt>
                <c:pt idx="22185">
                  <c:v>-11266.198241505501</c:v>
                </c:pt>
                <c:pt idx="22186">
                  <c:v>-11031.6745219902</c:v>
                </c:pt>
                <c:pt idx="22187">
                  <c:v>-10816.810333978299</c:v>
                </c:pt>
                <c:pt idx="22188">
                  <c:v>-10664.8208501831</c:v>
                </c:pt>
                <c:pt idx="22189">
                  <c:v>-10534.220365606299</c:v>
                </c:pt>
                <c:pt idx="22190">
                  <c:v>-10353.936666490599</c:v>
                </c:pt>
                <c:pt idx="22191">
                  <c:v>-10161.520339443299</c:v>
                </c:pt>
                <c:pt idx="22192">
                  <c:v>-9959.1128168435007</c:v>
                </c:pt>
                <c:pt idx="22193">
                  <c:v>-9748.9890624290892</c:v>
                </c:pt>
                <c:pt idx="22194">
                  <c:v>-9528.7268371169903</c:v>
                </c:pt>
                <c:pt idx="22195">
                  <c:v>-9273.0911838645006</c:v>
                </c:pt>
                <c:pt idx="22196">
                  <c:v>-9017.5869825325208</c:v>
                </c:pt>
                <c:pt idx="22197">
                  <c:v>-8787.3454035241793</c:v>
                </c:pt>
                <c:pt idx="22198">
                  <c:v>-8538.4134068536896</c:v>
                </c:pt>
                <c:pt idx="22199">
                  <c:v>-8317.8080868321795</c:v>
                </c:pt>
                <c:pt idx="22200">
                  <c:v>-8094.26019137606</c:v>
                </c:pt>
                <c:pt idx="22201">
                  <c:v>-7837.2905695304898</c:v>
                </c:pt>
                <c:pt idx="22202">
                  <c:v>-7602.17503279009</c:v>
                </c:pt>
                <c:pt idx="22203">
                  <c:v>-7394.7407589744798</c:v>
                </c:pt>
                <c:pt idx="22204">
                  <c:v>-7213.7307825328398</c:v>
                </c:pt>
                <c:pt idx="22205">
                  <c:v>-7045.9175518768398</c:v>
                </c:pt>
                <c:pt idx="22206">
                  <c:v>-6864.12971111153</c:v>
                </c:pt>
                <c:pt idx="22207">
                  <c:v>-6644.5756815450104</c:v>
                </c:pt>
                <c:pt idx="22208">
                  <c:v>-6400.5190522172697</c:v>
                </c:pt>
                <c:pt idx="22209">
                  <c:v>-6147.2761089208598</c:v>
                </c:pt>
                <c:pt idx="22210">
                  <c:v>-5887.5742811865803</c:v>
                </c:pt>
                <c:pt idx="22211">
                  <c:v>-5729.6705203051097</c:v>
                </c:pt>
                <c:pt idx="22212">
                  <c:v>-5654.53882072954</c:v>
                </c:pt>
                <c:pt idx="22213">
                  <c:v>-5555.6587187730001</c:v>
                </c:pt>
                <c:pt idx="22214">
                  <c:v>-5400.0860844973304</c:v>
                </c:pt>
                <c:pt idx="22215">
                  <c:v>-5223.4763498336697</c:v>
                </c:pt>
                <c:pt idx="22216">
                  <c:v>-5097.0501039215596</c:v>
                </c:pt>
                <c:pt idx="22217">
                  <c:v>-5014.1056944238198</c:v>
                </c:pt>
                <c:pt idx="22218">
                  <c:v>-4907.9996085371004</c:v>
                </c:pt>
                <c:pt idx="22219">
                  <c:v>-4755.84954399041</c:v>
                </c:pt>
              </c:numCache>
            </c:numRef>
          </c:yVal>
          <c:smooth val="1"/>
        </c:ser>
        <c:ser>
          <c:idx val="0"/>
          <c:order val="1"/>
          <c:tx>
            <c:v>Over Rigid Road</c:v>
          </c:tx>
          <c:marker>
            <c:symbol val="none"/>
          </c:marker>
          <c:xVal>
            <c:numRef>
              <c:f>Sheet1!$P$12:$P$20109</c:f>
              <c:numCache>
                <c:formatCode>0.00E+00</c:formatCode>
                <c:ptCount val="20098"/>
                <c:pt idx="0" formatCode="General">
                  <c:v>0</c:v>
                </c:pt>
                <c:pt idx="1">
                  <c:v>1E-3</c:v>
                </c:pt>
                <c:pt idx="2">
                  <c:v>2E-3</c:v>
                </c:pt>
                <c:pt idx="3">
                  <c:v>3.0000000000000001E-3</c:v>
                </c:pt>
                <c:pt idx="4">
                  <c:v>4.0000000000000001E-3</c:v>
                </c:pt>
                <c:pt idx="5">
                  <c:v>5.0000000000000001E-3</c:v>
                </c:pt>
                <c:pt idx="6">
                  <c:v>6.0000000000000001E-3</c:v>
                </c:pt>
                <c:pt idx="7">
                  <c:v>7.0000000000000001E-3</c:v>
                </c:pt>
                <c:pt idx="8">
                  <c:v>8.0000000000000002E-3</c:v>
                </c:pt>
                <c:pt idx="9">
                  <c:v>8.9999999999999993E-3</c:v>
                </c:pt>
                <c:pt idx="10" formatCode="General">
                  <c:v>0.01</c:v>
                </c:pt>
                <c:pt idx="11" formatCode="General">
                  <c:v>1.0999999999999999E-2</c:v>
                </c:pt>
                <c:pt idx="12" formatCode="General">
                  <c:v>1.2E-2</c:v>
                </c:pt>
                <c:pt idx="13" formatCode="General">
                  <c:v>1.2999999999999999E-2</c:v>
                </c:pt>
                <c:pt idx="14" formatCode="General">
                  <c:v>1.4E-2</c:v>
                </c:pt>
                <c:pt idx="15" formatCode="General">
                  <c:v>1.4999999999999999E-2</c:v>
                </c:pt>
                <c:pt idx="16" formatCode="General">
                  <c:v>1.6E-2</c:v>
                </c:pt>
                <c:pt idx="17" formatCode="General">
                  <c:v>1.7000000000000001E-2</c:v>
                </c:pt>
                <c:pt idx="18" formatCode="General">
                  <c:v>1.7999999999999999E-2</c:v>
                </c:pt>
                <c:pt idx="19" formatCode="General">
                  <c:v>1.9E-2</c:v>
                </c:pt>
                <c:pt idx="20" formatCode="General">
                  <c:v>0.02</c:v>
                </c:pt>
                <c:pt idx="21" formatCode="General">
                  <c:v>2.1000000000000001E-2</c:v>
                </c:pt>
                <c:pt idx="22" formatCode="General">
                  <c:v>2.1999999999999999E-2</c:v>
                </c:pt>
                <c:pt idx="23" formatCode="General">
                  <c:v>2.3E-2</c:v>
                </c:pt>
                <c:pt idx="24" formatCode="General">
                  <c:v>2.4E-2</c:v>
                </c:pt>
                <c:pt idx="25" formatCode="General">
                  <c:v>2.5000000000000001E-2</c:v>
                </c:pt>
                <c:pt idx="26" formatCode="General">
                  <c:v>2.5999999999999999E-2</c:v>
                </c:pt>
                <c:pt idx="27" formatCode="General">
                  <c:v>2.7E-2</c:v>
                </c:pt>
                <c:pt idx="28" formatCode="General">
                  <c:v>2.8000000000000001E-2</c:v>
                </c:pt>
                <c:pt idx="29" formatCode="General">
                  <c:v>2.9000000000000001E-2</c:v>
                </c:pt>
                <c:pt idx="30" formatCode="General">
                  <c:v>0.03</c:v>
                </c:pt>
                <c:pt idx="31" formatCode="General">
                  <c:v>3.1E-2</c:v>
                </c:pt>
                <c:pt idx="32" formatCode="General">
                  <c:v>3.2000000000000001E-2</c:v>
                </c:pt>
                <c:pt idx="33" formatCode="General">
                  <c:v>3.3000000000000002E-2</c:v>
                </c:pt>
                <c:pt idx="34" formatCode="General">
                  <c:v>3.4000000000000002E-2</c:v>
                </c:pt>
                <c:pt idx="35" formatCode="General">
                  <c:v>3.5000000000000003E-2</c:v>
                </c:pt>
                <c:pt idx="36" formatCode="General">
                  <c:v>3.5999999999999997E-2</c:v>
                </c:pt>
                <c:pt idx="37" formatCode="General">
                  <c:v>3.6999999999999998E-2</c:v>
                </c:pt>
                <c:pt idx="38" formatCode="General">
                  <c:v>3.7999999999999999E-2</c:v>
                </c:pt>
                <c:pt idx="39" formatCode="General">
                  <c:v>3.9E-2</c:v>
                </c:pt>
                <c:pt idx="40" formatCode="General">
                  <c:v>0.04</c:v>
                </c:pt>
                <c:pt idx="41" formatCode="General">
                  <c:v>4.1000000000000002E-2</c:v>
                </c:pt>
                <c:pt idx="42" formatCode="General">
                  <c:v>4.2000000000000003E-2</c:v>
                </c:pt>
                <c:pt idx="43" formatCode="General">
                  <c:v>4.2999999999999997E-2</c:v>
                </c:pt>
                <c:pt idx="44" formatCode="General">
                  <c:v>4.3999999999999997E-2</c:v>
                </c:pt>
                <c:pt idx="45" formatCode="General">
                  <c:v>4.4999999999999998E-2</c:v>
                </c:pt>
                <c:pt idx="46" formatCode="General">
                  <c:v>4.5999999999999999E-2</c:v>
                </c:pt>
                <c:pt idx="47" formatCode="General">
                  <c:v>4.7E-2</c:v>
                </c:pt>
                <c:pt idx="48" formatCode="General">
                  <c:v>4.8000000000000001E-2</c:v>
                </c:pt>
                <c:pt idx="49" formatCode="General">
                  <c:v>4.9000000000000002E-2</c:v>
                </c:pt>
                <c:pt idx="50" formatCode="General">
                  <c:v>0.05</c:v>
                </c:pt>
                <c:pt idx="51" formatCode="General">
                  <c:v>5.0999999999999997E-2</c:v>
                </c:pt>
                <c:pt idx="52" formatCode="General">
                  <c:v>5.1999999999999998E-2</c:v>
                </c:pt>
                <c:pt idx="53" formatCode="General">
                  <c:v>5.2999999999999999E-2</c:v>
                </c:pt>
                <c:pt idx="54" formatCode="General">
                  <c:v>5.3999999999999999E-2</c:v>
                </c:pt>
                <c:pt idx="55" formatCode="General">
                  <c:v>5.5E-2</c:v>
                </c:pt>
                <c:pt idx="56" formatCode="General">
                  <c:v>5.6000000000000001E-2</c:v>
                </c:pt>
                <c:pt idx="57" formatCode="General">
                  <c:v>5.7000000000000002E-2</c:v>
                </c:pt>
                <c:pt idx="58" formatCode="General">
                  <c:v>5.8000000000000003E-2</c:v>
                </c:pt>
                <c:pt idx="59" formatCode="General">
                  <c:v>5.8999999999999997E-2</c:v>
                </c:pt>
                <c:pt idx="60" formatCode="General">
                  <c:v>0.06</c:v>
                </c:pt>
                <c:pt idx="61" formatCode="General">
                  <c:v>6.0999999999999999E-2</c:v>
                </c:pt>
                <c:pt idx="62" formatCode="General">
                  <c:v>6.2E-2</c:v>
                </c:pt>
                <c:pt idx="63" formatCode="General">
                  <c:v>6.3E-2</c:v>
                </c:pt>
                <c:pt idx="64" formatCode="General">
                  <c:v>6.4000000000000001E-2</c:v>
                </c:pt>
                <c:pt idx="65" formatCode="General">
                  <c:v>6.5000000000000002E-2</c:v>
                </c:pt>
                <c:pt idx="66" formatCode="General">
                  <c:v>6.6000000000000003E-2</c:v>
                </c:pt>
                <c:pt idx="67" formatCode="General">
                  <c:v>6.7000000000000004E-2</c:v>
                </c:pt>
                <c:pt idx="68" formatCode="General">
                  <c:v>6.8000000000000005E-2</c:v>
                </c:pt>
                <c:pt idx="69" formatCode="General">
                  <c:v>6.9000000000000006E-2</c:v>
                </c:pt>
                <c:pt idx="70" formatCode="General">
                  <c:v>7.0000000000000007E-2</c:v>
                </c:pt>
                <c:pt idx="71" formatCode="General">
                  <c:v>7.0999999999999994E-2</c:v>
                </c:pt>
                <c:pt idx="72" formatCode="General">
                  <c:v>7.1999999999999995E-2</c:v>
                </c:pt>
                <c:pt idx="73" formatCode="General">
                  <c:v>7.2999999999999995E-2</c:v>
                </c:pt>
                <c:pt idx="74" formatCode="General">
                  <c:v>7.3999999999999996E-2</c:v>
                </c:pt>
                <c:pt idx="75" formatCode="General">
                  <c:v>7.4999999999999997E-2</c:v>
                </c:pt>
                <c:pt idx="76" formatCode="General">
                  <c:v>7.5999999999999998E-2</c:v>
                </c:pt>
                <c:pt idx="77" formatCode="General">
                  <c:v>7.6999999999999999E-2</c:v>
                </c:pt>
                <c:pt idx="78" formatCode="General">
                  <c:v>7.8E-2</c:v>
                </c:pt>
                <c:pt idx="79" formatCode="General">
                  <c:v>7.9000000000000001E-2</c:v>
                </c:pt>
                <c:pt idx="80" formatCode="General">
                  <c:v>0.08</c:v>
                </c:pt>
                <c:pt idx="81" formatCode="General">
                  <c:v>8.1000000000000003E-2</c:v>
                </c:pt>
                <c:pt idx="82" formatCode="General">
                  <c:v>8.2000000000000003E-2</c:v>
                </c:pt>
                <c:pt idx="83" formatCode="General">
                  <c:v>8.3000000000000004E-2</c:v>
                </c:pt>
                <c:pt idx="84" formatCode="General">
                  <c:v>8.4000000000000005E-2</c:v>
                </c:pt>
                <c:pt idx="85" formatCode="General">
                  <c:v>8.5000000000000006E-2</c:v>
                </c:pt>
                <c:pt idx="86" formatCode="General">
                  <c:v>8.5999999999999993E-2</c:v>
                </c:pt>
                <c:pt idx="87" formatCode="General">
                  <c:v>8.6999999999999994E-2</c:v>
                </c:pt>
                <c:pt idx="88" formatCode="General">
                  <c:v>8.7999999999999995E-2</c:v>
                </c:pt>
                <c:pt idx="89" formatCode="General">
                  <c:v>8.8999999999999996E-2</c:v>
                </c:pt>
                <c:pt idx="90" formatCode="General">
                  <c:v>0.09</c:v>
                </c:pt>
                <c:pt idx="91" formatCode="General">
                  <c:v>9.0999999999999998E-2</c:v>
                </c:pt>
                <c:pt idx="92" formatCode="General">
                  <c:v>9.1999999999999998E-2</c:v>
                </c:pt>
                <c:pt idx="93" formatCode="General">
                  <c:v>9.2999999999999999E-2</c:v>
                </c:pt>
                <c:pt idx="94" formatCode="General">
                  <c:v>9.4E-2</c:v>
                </c:pt>
                <c:pt idx="95" formatCode="General">
                  <c:v>9.5000000000000001E-2</c:v>
                </c:pt>
                <c:pt idx="96" formatCode="General">
                  <c:v>9.6000000000000002E-2</c:v>
                </c:pt>
                <c:pt idx="97" formatCode="General">
                  <c:v>9.7000000000000003E-2</c:v>
                </c:pt>
                <c:pt idx="98" formatCode="General">
                  <c:v>9.8000000000000004E-2</c:v>
                </c:pt>
                <c:pt idx="99" formatCode="General">
                  <c:v>9.9000000000000005E-2</c:v>
                </c:pt>
                <c:pt idx="100" formatCode="General">
                  <c:v>0.1</c:v>
                </c:pt>
                <c:pt idx="101" formatCode="General">
                  <c:v>0.10100000000000001</c:v>
                </c:pt>
                <c:pt idx="102" formatCode="General">
                  <c:v>0.10199999999999999</c:v>
                </c:pt>
                <c:pt idx="103" formatCode="General">
                  <c:v>0.10299999999999999</c:v>
                </c:pt>
                <c:pt idx="104" formatCode="General">
                  <c:v>0.104</c:v>
                </c:pt>
                <c:pt idx="105" formatCode="General">
                  <c:v>0.105</c:v>
                </c:pt>
                <c:pt idx="106" formatCode="General">
                  <c:v>0.106</c:v>
                </c:pt>
                <c:pt idx="107" formatCode="General">
                  <c:v>0.107</c:v>
                </c:pt>
                <c:pt idx="108" formatCode="General">
                  <c:v>0.108</c:v>
                </c:pt>
                <c:pt idx="109" formatCode="General">
                  <c:v>0.109</c:v>
                </c:pt>
                <c:pt idx="110" formatCode="General">
                  <c:v>0.11</c:v>
                </c:pt>
                <c:pt idx="111" formatCode="General">
                  <c:v>0.111</c:v>
                </c:pt>
                <c:pt idx="112" formatCode="General">
                  <c:v>0.112</c:v>
                </c:pt>
                <c:pt idx="113" formatCode="General">
                  <c:v>0.113</c:v>
                </c:pt>
                <c:pt idx="114" formatCode="General">
                  <c:v>0.114</c:v>
                </c:pt>
                <c:pt idx="115" formatCode="General">
                  <c:v>0.115</c:v>
                </c:pt>
                <c:pt idx="116" formatCode="General">
                  <c:v>0.11600000000000001</c:v>
                </c:pt>
                <c:pt idx="117" formatCode="General">
                  <c:v>0.11700000000000001</c:v>
                </c:pt>
                <c:pt idx="118" formatCode="General">
                  <c:v>0.11799999999999999</c:v>
                </c:pt>
                <c:pt idx="119" formatCode="General">
                  <c:v>0.11899999999999999</c:v>
                </c:pt>
                <c:pt idx="120" formatCode="General">
                  <c:v>0.12</c:v>
                </c:pt>
                <c:pt idx="121" formatCode="General">
                  <c:v>0.121</c:v>
                </c:pt>
                <c:pt idx="122" formatCode="General">
                  <c:v>0.122</c:v>
                </c:pt>
                <c:pt idx="123" formatCode="General">
                  <c:v>0.123</c:v>
                </c:pt>
                <c:pt idx="124" formatCode="General">
                  <c:v>0.124</c:v>
                </c:pt>
                <c:pt idx="125" formatCode="General">
                  <c:v>0.125</c:v>
                </c:pt>
                <c:pt idx="126" formatCode="General">
                  <c:v>0.126</c:v>
                </c:pt>
                <c:pt idx="127" formatCode="General">
                  <c:v>0.127</c:v>
                </c:pt>
                <c:pt idx="128" formatCode="General">
                  <c:v>0.128</c:v>
                </c:pt>
                <c:pt idx="129" formatCode="General">
                  <c:v>0.129</c:v>
                </c:pt>
                <c:pt idx="130" formatCode="General">
                  <c:v>0.13</c:v>
                </c:pt>
                <c:pt idx="131" formatCode="General">
                  <c:v>0.13100000000000001</c:v>
                </c:pt>
                <c:pt idx="132" formatCode="General">
                  <c:v>0.13200000000000001</c:v>
                </c:pt>
                <c:pt idx="133" formatCode="General">
                  <c:v>0.13300000000000001</c:v>
                </c:pt>
                <c:pt idx="134" formatCode="General">
                  <c:v>0.13400000000000001</c:v>
                </c:pt>
                <c:pt idx="135" formatCode="General">
                  <c:v>0.13500000000000001</c:v>
                </c:pt>
                <c:pt idx="136" formatCode="General">
                  <c:v>0.13600000000000001</c:v>
                </c:pt>
                <c:pt idx="137" formatCode="General">
                  <c:v>0.13700000000000001</c:v>
                </c:pt>
                <c:pt idx="138" formatCode="General">
                  <c:v>0.13800000000000001</c:v>
                </c:pt>
                <c:pt idx="139" formatCode="General">
                  <c:v>0.13900000000000001</c:v>
                </c:pt>
                <c:pt idx="140" formatCode="General">
                  <c:v>0.14000000000000001</c:v>
                </c:pt>
                <c:pt idx="141" formatCode="General">
                  <c:v>0.14099999999999999</c:v>
                </c:pt>
                <c:pt idx="142" formatCode="General">
                  <c:v>0.14199999999999999</c:v>
                </c:pt>
                <c:pt idx="143" formatCode="General">
                  <c:v>0.14299999999999999</c:v>
                </c:pt>
                <c:pt idx="144" formatCode="General">
                  <c:v>0.14399999999999999</c:v>
                </c:pt>
                <c:pt idx="145" formatCode="General">
                  <c:v>0.14499999999999999</c:v>
                </c:pt>
                <c:pt idx="146" formatCode="General">
                  <c:v>0.14599999999999999</c:v>
                </c:pt>
                <c:pt idx="147" formatCode="General">
                  <c:v>0.14699999999999999</c:v>
                </c:pt>
                <c:pt idx="148" formatCode="General">
                  <c:v>0.14799999999999999</c:v>
                </c:pt>
                <c:pt idx="149" formatCode="General">
                  <c:v>0.14899999999999999</c:v>
                </c:pt>
                <c:pt idx="150" formatCode="General">
                  <c:v>0.15</c:v>
                </c:pt>
                <c:pt idx="151" formatCode="General">
                  <c:v>0.151</c:v>
                </c:pt>
                <c:pt idx="152" formatCode="General">
                  <c:v>0.152</c:v>
                </c:pt>
                <c:pt idx="153" formatCode="General">
                  <c:v>0.153</c:v>
                </c:pt>
                <c:pt idx="154" formatCode="General">
                  <c:v>0.154</c:v>
                </c:pt>
                <c:pt idx="155" formatCode="General">
                  <c:v>0.155</c:v>
                </c:pt>
                <c:pt idx="156" formatCode="General">
                  <c:v>0.156</c:v>
                </c:pt>
                <c:pt idx="157" formatCode="General">
                  <c:v>0.157</c:v>
                </c:pt>
                <c:pt idx="158" formatCode="General">
                  <c:v>0.158</c:v>
                </c:pt>
                <c:pt idx="159" formatCode="General">
                  <c:v>0.159</c:v>
                </c:pt>
                <c:pt idx="160" formatCode="General">
                  <c:v>0.16</c:v>
                </c:pt>
                <c:pt idx="161" formatCode="General">
                  <c:v>0.161</c:v>
                </c:pt>
                <c:pt idx="162" formatCode="General">
                  <c:v>0.16200000000000001</c:v>
                </c:pt>
                <c:pt idx="163" formatCode="General">
                  <c:v>0.16300000000000001</c:v>
                </c:pt>
                <c:pt idx="164" formatCode="General">
                  <c:v>0.16400000000000001</c:v>
                </c:pt>
                <c:pt idx="165" formatCode="General">
                  <c:v>0.16500000000000001</c:v>
                </c:pt>
                <c:pt idx="166" formatCode="General">
                  <c:v>0.16600000000000001</c:v>
                </c:pt>
                <c:pt idx="167" formatCode="General">
                  <c:v>0.16700000000000001</c:v>
                </c:pt>
                <c:pt idx="168" formatCode="General">
                  <c:v>0.16800000000000001</c:v>
                </c:pt>
                <c:pt idx="169" formatCode="General">
                  <c:v>0.16900000000000001</c:v>
                </c:pt>
                <c:pt idx="170" formatCode="General">
                  <c:v>0.17</c:v>
                </c:pt>
                <c:pt idx="171" formatCode="General">
                  <c:v>0.17100000000000001</c:v>
                </c:pt>
                <c:pt idx="172" formatCode="General">
                  <c:v>0.17199999999999999</c:v>
                </c:pt>
                <c:pt idx="173" formatCode="General">
                  <c:v>0.17299999999999999</c:v>
                </c:pt>
                <c:pt idx="174" formatCode="General">
                  <c:v>0.17399999999999999</c:v>
                </c:pt>
                <c:pt idx="175" formatCode="General">
                  <c:v>0.17499999999999999</c:v>
                </c:pt>
                <c:pt idx="176" formatCode="General">
                  <c:v>0.17599999999999999</c:v>
                </c:pt>
                <c:pt idx="177" formatCode="General">
                  <c:v>0.17699999999999999</c:v>
                </c:pt>
                <c:pt idx="178" formatCode="General">
                  <c:v>0.17799999999999999</c:v>
                </c:pt>
                <c:pt idx="179" formatCode="General">
                  <c:v>0.17899999999999999</c:v>
                </c:pt>
                <c:pt idx="180" formatCode="General">
                  <c:v>0.18</c:v>
                </c:pt>
                <c:pt idx="181" formatCode="General">
                  <c:v>0.18099999999999999</c:v>
                </c:pt>
                <c:pt idx="182" formatCode="General">
                  <c:v>0.182</c:v>
                </c:pt>
                <c:pt idx="183" formatCode="General">
                  <c:v>0.183</c:v>
                </c:pt>
                <c:pt idx="184" formatCode="General">
                  <c:v>0.184</c:v>
                </c:pt>
                <c:pt idx="185" formatCode="General">
                  <c:v>0.185</c:v>
                </c:pt>
                <c:pt idx="186" formatCode="General">
                  <c:v>0.186</c:v>
                </c:pt>
                <c:pt idx="187" formatCode="General">
                  <c:v>0.187</c:v>
                </c:pt>
                <c:pt idx="188" formatCode="General">
                  <c:v>0.188</c:v>
                </c:pt>
                <c:pt idx="189" formatCode="General">
                  <c:v>0.189</c:v>
                </c:pt>
                <c:pt idx="190" formatCode="General">
                  <c:v>0.19</c:v>
                </c:pt>
                <c:pt idx="191" formatCode="General">
                  <c:v>0.191</c:v>
                </c:pt>
                <c:pt idx="192" formatCode="General">
                  <c:v>0.192</c:v>
                </c:pt>
                <c:pt idx="193" formatCode="General">
                  <c:v>0.193</c:v>
                </c:pt>
                <c:pt idx="194" formatCode="General">
                  <c:v>0.19400000000000001</c:v>
                </c:pt>
                <c:pt idx="195" formatCode="General">
                  <c:v>0.19500000000000001</c:v>
                </c:pt>
                <c:pt idx="196" formatCode="General">
                  <c:v>0.19600000000000001</c:v>
                </c:pt>
                <c:pt idx="197" formatCode="General">
                  <c:v>0.19700000000000001</c:v>
                </c:pt>
                <c:pt idx="198" formatCode="General">
                  <c:v>0.19800000000000001</c:v>
                </c:pt>
                <c:pt idx="199" formatCode="General">
                  <c:v>0.19900000000000001</c:v>
                </c:pt>
                <c:pt idx="200" formatCode="General">
                  <c:v>0.2</c:v>
                </c:pt>
                <c:pt idx="201" formatCode="General">
                  <c:v>0.20100000000000001</c:v>
                </c:pt>
                <c:pt idx="202" formatCode="General">
                  <c:v>0.20200000000000001</c:v>
                </c:pt>
                <c:pt idx="203" formatCode="General">
                  <c:v>0.20300000000000001</c:v>
                </c:pt>
                <c:pt idx="204" formatCode="General">
                  <c:v>0.20399999999999999</c:v>
                </c:pt>
                <c:pt idx="205" formatCode="General">
                  <c:v>0.20499999999999999</c:v>
                </c:pt>
                <c:pt idx="206" formatCode="General">
                  <c:v>0.20599999999999999</c:v>
                </c:pt>
                <c:pt idx="207" formatCode="General">
                  <c:v>0.20699999999999999</c:v>
                </c:pt>
                <c:pt idx="208" formatCode="General">
                  <c:v>0.20799999999999999</c:v>
                </c:pt>
                <c:pt idx="209" formatCode="General">
                  <c:v>0.20899999999999999</c:v>
                </c:pt>
                <c:pt idx="210" formatCode="General">
                  <c:v>0.21</c:v>
                </c:pt>
                <c:pt idx="211" formatCode="General">
                  <c:v>0.21099999999999999</c:v>
                </c:pt>
                <c:pt idx="212" formatCode="General">
                  <c:v>0.21199999999999999</c:v>
                </c:pt>
                <c:pt idx="213" formatCode="General">
                  <c:v>0.21299999999999999</c:v>
                </c:pt>
                <c:pt idx="214" formatCode="General">
                  <c:v>0.214</c:v>
                </c:pt>
                <c:pt idx="215" formatCode="General">
                  <c:v>0.215</c:v>
                </c:pt>
                <c:pt idx="216" formatCode="General">
                  <c:v>0.216</c:v>
                </c:pt>
                <c:pt idx="217" formatCode="General">
                  <c:v>0.217</c:v>
                </c:pt>
                <c:pt idx="218" formatCode="General">
                  <c:v>0.218</c:v>
                </c:pt>
                <c:pt idx="219" formatCode="General">
                  <c:v>0.219</c:v>
                </c:pt>
                <c:pt idx="220" formatCode="General">
                  <c:v>0.22</c:v>
                </c:pt>
                <c:pt idx="221" formatCode="General">
                  <c:v>0.221</c:v>
                </c:pt>
                <c:pt idx="222" formatCode="General">
                  <c:v>0.222</c:v>
                </c:pt>
                <c:pt idx="223" formatCode="General">
                  <c:v>0.223</c:v>
                </c:pt>
                <c:pt idx="224" formatCode="General">
                  <c:v>0.224</c:v>
                </c:pt>
                <c:pt idx="225" formatCode="General">
                  <c:v>0.22500000000000001</c:v>
                </c:pt>
                <c:pt idx="226" formatCode="General">
                  <c:v>0.22600000000000001</c:v>
                </c:pt>
                <c:pt idx="227" formatCode="General">
                  <c:v>0.22700000000000001</c:v>
                </c:pt>
                <c:pt idx="228" formatCode="General">
                  <c:v>0.22800000000000001</c:v>
                </c:pt>
                <c:pt idx="229" formatCode="General">
                  <c:v>0.22900000000000001</c:v>
                </c:pt>
                <c:pt idx="230" formatCode="General">
                  <c:v>0.23</c:v>
                </c:pt>
                <c:pt idx="231" formatCode="General">
                  <c:v>0.23100000000000001</c:v>
                </c:pt>
                <c:pt idx="232" formatCode="General">
                  <c:v>0.23200000000000001</c:v>
                </c:pt>
                <c:pt idx="233" formatCode="General">
                  <c:v>0.23300000000000001</c:v>
                </c:pt>
                <c:pt idx="234" formatCode="General">
                  <c:v>0.23400000000000001</c:v>
                </c:pt>
                <c:pt idx="235" formatCode="General">
                  <c:v>0.23499999999999999</c:v>
                </c:pt>
                <c:pt idx="236" formatCode="General">
                  <c:v>0.23599999999999999</c:v>
                </c:pt>
                <c:pt idx="237" formatCode="General">
                  <c:v>0.23699999999999999</c:v>
                </c:pt>
                <c:pt idx="238" formatCode="General">
                  <c:v>0.23799999999999999</c:v>
                </c:pt>
                <c:pt idx="239" formatCode="General">
                  <c:v>0.23899999999999999</c:v>
                </c:pt>
                <c:pt idx="240" formatCode="General">
                  <c:v>0.24</c:v>
                </c:pt>
                <c:pt idx="241" formatCode="General">
                  <c:v>0.24099999999999999</c:v>
                </c:pt>
                <c:pt idx="242" formatCode="General">
                  <c:v>0.24199999999999999</c:v>
                </c:pt>
                <c:pt idx="243" formatCode="General">
                  <c:v>0.24299999999999999</c:v>
                </c:pt>
                <c:pt idx="244" formatCode="General">
                  <c:v>0.24399999999999999</c:v>
                </c:pt>
                <c:pt idx="245" formatCode="General">
                  <c:v>0.245</c:v>
                </c:pt>
                <c:pt idx="246" formatCode="General">
                  <c:v>0.246</c:v>
                </c:pt>
                <c:pt idx="247" formatCode="General">
                  <c:v>0.247</c:v>
                </c:pt>
                <c:pt idx="248" formatCode="General">
                  <c:v>0.248</c:v>
                </c:pt>
                <c:pt idx="249" formatCode="General">
                  <c:v>0.249</c:v>
                </c:pt>
                <c:pt idx="250" formatCode="General">
                  <c:v>0.25</c:v>
                </c:pt>
                <c:pt idx="251" formatCode="General">
                  <c:v>0.251</c:v>
                </c:pt>
                <c:pt idx="252" formatCode="General">
                  <c:v>0.252</c:v>
                </c:pt>
                <c:pt idx="253" formatCode="General">
                  <c:v>0.253</c:v>
                </c:pt>
                <c:pt idx="254" formatCode="General">
                  <c:v>0.254</c:v>
                </c:pt>
                <c:pt idx="255" formatCode="General">
                  <c:v>0.255</c:v>
                </c:pt>
                <c:pt idx="256" formatCode="General">
                  <c:v>0.25600000000000001</c:v>
                </c:pt>
                <c:pt idx="257" formatCode="General">
                  <c:v>0.25700000000000001</c:v>
                </c:pt>
                <c:pt idx="258" formatCode="General">
                  <c:v>0.25800000000000001</c:v>
                </c:pt>
                <c:pt idx="259" formatCode="General">
                  <c:v>0.25900000000000001</c:v>
                </c:pt>
                <c:pt idx="260" formatCode="General">
                  <c:v>0.26</c:v>
                </c:pt>
                <c:pt idx="261" formatCode="General">
                  <c:v>0.26100000000000001</c:v>
                </c:pt>
                <c:pt idx="262" formatCode="General">
                  <c:v>0.26200000000000001</c:v>
                </c:pt>
                <c:pt idx="263" formatCode="General">
                  <c:v>0.26300000000000001</c:v>
                </c:pt>
                <c:pt idx="264" formatCode="General">
                  <c:v>0.26400000000000001</c:v>
                </c:pt>
                <c:pt idx="265" formatCode="General">
                  <c:v>0.26500000000000001</c:v>
                </c:pt>
                <c:pt idx="266" formatCode="General">
                  <c:v>0.26600000000000001</c:v>
                </c:pt>
                <c:pt idx="267" formatCode="General">
                  <c:v>0.26700000000000002</c:v>
                </c:pt>
                <c:pt idx="268" formatCode="General">
                  <c:v>0.26800000000000002</c:v>
                </c:pt>
                <c:pt idx="269" formatCode="General">
                  <c:v>0.26900000000000002</c:v>
                </c:pt>
                <c:pt idx="270" formatCode="General">
                  <c:v>0.27</c:v>
                </c:pt>
                <c:pt idx="271" formatCode="General">
                  <c:v>0.27100000000000002</c:v>
                </c:pt>
                <c:pt idx="272" formatCode="General">
                  <c:v>0.27200000000000002</c:v>
                </c:pt>
                <c:pt idx="273" formatCode="General">
                  <c:v>0.27300000000000002</c:v>
                </c:pt>
                <c:pt idx="274" formatCode="General">
                  <c:v>0.27400000000000002</c:v>
                </c:pt>
                <c:pt idx="275" formatCode="General">
                  <c:v>0.27500000000000002</c:v>
                </c:pt>
                <c:pt idx="276" formatCode="General">
                  <c:v>0.27600000000000002</c:v>
                </c:pt>
                <c:pt idx="277" formatCode="General">
                  <c:v>0.27700000000000002</c:v>
                </c:pt>
                <c:pt idx="278" formatCode="General">
                  <c:v>0.27800000000000002</c:v>
                </c:pt>
                <c:pt idx="279" formatCode="General">
                  <c:v>0.27900000000000003</c:v>
                </c:pt>
                <c:pt idx="280" formatCode="General">
                  <c:v>0.28000000000000003</c:v>
                </c:pt>
                <c:pt idx="281" formatCode="General">
                  <c:v>0.28100000000000003</c:v>
                </c:pt>
                <c:pt idx="282" formatCode="General">
                  <c:v>0.28199999999999997</c:v>
                </c:pt>
                <c:pt idx="283" formatCode="General">
                  <c:v>0.28299999999999997</c:v>
                </c:pt>
                <c:pt idx="284" formatCode="General">
                  <c:v>0.28399999999999997</c:v>
                </c:pt>
                <c:pt idx="285" formatCode="General">
                  <c:v>0.28499999999999998</c:v>
                </c:pt>
                <c:pt idx="286" formatCode="General">
                  <c:v>0.28599999999999998</c:v>
                </c:pt>
                <c:pt idx="287" formatCode="General">
                  <c:v>0.28699999999999998</c:v>
                </c:pt>
                <c:pt idx="288" formatCode="General">
                  <c:v>0.28799999999999998</c:v>
                </c:pt>
                <c:pt idx="289" formatCode="General">
                  <c:v>0.28899999999999998</c:v>
                </c:pt>
                <c:pt idx="290" formatCode="General">
                  <c:v>0.28999999999999998</c:v>
                </c:pt>
                <c:pt idx="291" formatCode="General">
                  <c:v>0.29099999999999998</c:v>
                </c:pt>
                <c:pt idx="292" formatCode="General">
                  <c:v>0.29199999999999998</c:v>
                </c:pt>
                <c:pt idx="293" formatCode="General">
                  <c:v>0.29299999999999998</c:v>
                </c:pt>
                <c:pt idx="294" formatCode="General">
                  <c:v>0.29399999999999998</c:v>
                </c:pt>
                <c:pt idx="295" formatCode="General">
                  <c:v>0.29499999999999998</c:v>
                </c:pt>
                <c:pt idx="296" formatCode="General">
                  <c:v>0.29599999999999999</c:v>
                </c:pt>
                <c:pt idx="297" formatCode="General">
                  <c:v>0.29699999999999999</c:v>
                </c:pt>
                <c:pt idx="298" formatCode="General">
                  <c:v>0.29799999999999999</c:v>
                </c:pt>
                <c:pt idx="299" formatCode="General">
                  <c:v>0.29899999999999999</c:v>
                </c:pt>
                <c:pt idx="300" formatCode="General">
                  <c:v>0.3</c:v>
                </c:pt>
                <c:pt idx="301" formatCode="General">
                  <c:v>0.30099999999999999</c:v>
                </c:pt>
                <c:pt idx="302" formatCode="General">
                  <c:v>0.30199999999999999</c:v>
                </c:pt>
                <c:pt idx="303" formatCode="General">
                  <c:v>0.30299999999999999</c:v>
                </c:pt>
                <c:pt idx="304" formatCode="General">
                  <c:v>0.30399999999999999</c:v>
                </c:pt>
                <c:pt idx="305" formatCode="General">
                  <c:v>0.30499999999999999</c:v>
                </c:pt>
                <c:pt idx="306" formatCode="General">
                  <c:v>0.30599999999999999</c:v>
                </c:pt>
                <c:pt idx="307" formatCode="General">
                  <c:v>0.307</c:v>
                </c:pt>
                <c:pt idx="308" formatCode="General">
                  <c:v>0.308</c:v>
                </c:pt>
                <c:pt idx="309" formatCode="General">
                  <c:v>0.309</c:v>
                </c:pt>
                <c:pt idx="310" formatCode="General">
                  <c:v>0.31</c:v>
                </c:pt>
                <c:pt idx="311" formatCode="General">
                  <c:v>0.311</c:v>
                </c:pt>
                <c:pt idx="312" formatCode="General">
                  <c:v>0.312</c:v>
                </c:pt>
                <c:pt idx="313" formatCode="General">
                  <c:v>0.313</c:v>
                </c:pt>
                <c:pt idx="314" formatCode="General">
                  <c:v>0.314</c:v>
                </c:pt>
                <c:pt idx="315" formatCode="General">
                  <c:v>0.315</c:v>
                </c:pt>
                <c:pt idx="316" formatCode="General">
                  <c:v>0.316</c:v>
                </c:pt>
                <c:pt idx="317" formatCode="General">
                  <c:v>0.317</c:v>
                </c:pt>
                <c:pt idx="318" formatCode="General">
                  <c:v>0.318</c:v>
                </c:pt>
                <c:pt idx="319" formatCode="General">
                  <c:v>0.31900000000000001</c:v>
                </c:pt>
                <c:pt idx="320" formatCode="General">
                  <c:v>0.32</c:v>
                </c:pt>
                <c:pt idx="321" formatCode="General">
                  <c:v>0.32100000000000001</c:v>
                </c:pt>
                <c:pt idx="322" formatCode="General">
                  <c:v>0.32200000000000001</c:v>
                </c:pt>
                <c:pt idx="323" formatCode="General">
                  <c:v>0.32300000000000001</c:v>
                </c:pt>
                <c:pt idx="324" formatCode="General">
                  <c:v>0.32400000000000001</c:v>
                </c:pt>
                <c:pt idx="325" formatCode="General">
                  <c:v>0.32500000000000001</c:v>
                </c:pt>
                <c:pt idx="326" formatCode="General">
                  <c:v>0.32600000000000001</c:v>
                </c:pt>
                <c:pt idx="327" formatCode="General">
                  <c:v>0.32700000000000001</c:v>
                </c:pt>
                <c:pt idx="328" formatCode="General">
                  <c:v>0.32800000000000001</c:v>
                </c:pt>
                <c:pt idx="329" formatCode="General">
                  <c:v>0.32900000000000001</c:v>
                </c:pt>
                <c:pt idx="330" formatCode="General">
                  <c:v>0.33</c:v>
                </c:pt>
                <c:pt idx="331" formatCode="General">
                  <c:v>0.33100000000000002</c:v>
                </c:pt>
                <c:pt idx="332" formatCode="General">
                  <c:v>0.33200000000000002</c:v>
                </c:pt>
                <c:pt idx="333" formatCode="General">
                  <c:v>0.33300000000000002</c:v>
                </c:pt>
                <c:pt idx="334" formatCode="General">
                  <c:v>0.33400000000000002</c:v>
                </c:pt>
                <c:pt idx="335" formatCode="General">
                  <c:v>0.33500000000000002</c:v>
                </c:pt>
                <c:pt idx="336" formatCode="General">
                  <c:v>0.33600000000000002</c:v>
                </c:pt>
                <c:pt idx="337" formatCode="General">
                  <c:v>0.33700000000000002</c:v>
                </c:pt>
                <c:pt idx="338" formatCode="General">
                  <c:v>0.33800000000000002</c:v>
                </c:pt>
                <c:pt idx="339" formatCode="General">
                  <c:v>0.33900000000000002</c:v>
                </c:pt>
                <c:pt idx="340" formatCode="General">
                  <c:v>0.34</c:v>
                </c:pt>
                <c:pt idx="341" formatCode="General">
                  <c:v>0.34100000000000003</c:v>
                </c:pt>
                <c:pt idx="342" formatCode="General">
                  <c:v>0.34200000000000003</c:v>
                </c:pt>
                <c:pt idx="343" formatCode="General">
                  <c:v>0.34300000000000003</c:v>
                </c:pt>
                <c:pt idx="344" formatCode="General">
                  <c:v>0.34399999999999997</c:v>
                </c:pt>
                <c:pt idx="345" formatCode="General">
                  <c:v>0.34499999999999997</c:v>
                </c:pt>
                <c:pt idx="346" formatCode="General">
                  <c:v>0.34599999999999997</c:v>
                </c:pt>
                <c:pt idx="347" formatCode="General">
                  <c:v>0.34699999999999998</c:v>
                </c:pt>
                <c:pt idx="348" formatCode="General">
                  <c:v>0.34799999999999998</c:v>
                </c:pt>
                <c:pt idx="349" formatCode="General">
                  <c:v>0.34899999999999998</c:v>
                </c:pt>
                <c:pt idx="350" formatCode="General">
                  <c:v>0.35</c:v>
                </c:pt>
                <c:pt idx="351" formatCode="General">
                  <c:v>0.35099999999999998</c:v>
                </c:pt>
                <c:pt idx="352" formatCode="General">
                  <c:v>0.35199999999999998</c:v>
                </c:pt>
                <c:pt idx="353" formatCode="General">
                  <c:v>0.35299999999999998</c:v>
                </c:pt>
                <c:pt idx="354" formatCode="General">
                  <c:v>0.35399999999999998</c:v>
                </c:pt>
                <c:pt idx="355" formatCode="General">
                  <c:v>0.35499999999999998</c:v>
                </c:pt>
                <c:pt idx="356" formatCode="General">
                  <c:v>0.35599999999999998</c:v>
                </c:pt>
                <c:pt idx="357" formatCode="General">
                  <c:v>0.35699999999999998</c:v>
                </c:pt>
                <c:pt idx="358" formatCode="General">
                  <c:v>0.35799999999999998</c:v>
                </c:pt>
                <c:pt idx="359" formatCode="General">
                  <c:v>0.35899999999999999</c:v>
                </c:pt>
                <c:pt idx="360" formatCode="General">
                  <c:v>0.36</c:v>
                </c:pt>
                <c:pt idx="361" formatCode="General">
                  <c:v>0.36099999999999999</c:v>
                </c:pt>
                <c:pt idx="362" formatCode="General">
                  <c:v>0.36199999999999999</c:v>
                </c:pt>
                <c:pt idx="363" formatCode="General">
                  <c:v>0.36299999999999999</c:v>
                </c:pt>
                <c:pt idx="364" formatCode="General">
                  <c:v>0.36399999999999999</c:v>
                </c:pt>
                <c:pt idx="365" formatCode="General">
                  <c:v>0.36499999999999999</c:v>
                </c:pt>
                <c:pt idx="366" formatCode="General">
                  <c:v>0.36599999999999999</c:v>
                </c:pt>
                <c:pt idx="367" formatCode="General">
                  <c:v>0.36699999999999999</c:v>
                </c:pt>
                <c:pt idx="368" formatCode="General">
                  <c:v>0.36799999999999999</c:v>
                </c:pt>
                <c:pt idx="369" formatCode="General">
                  <c:v>0.36899999999999999</c:v>
                </c:pt>
                <c:pt idx="370" formatCode="General">
                  <c:v>0.37</c:v>
                </c:pt>
                <c:pt idx="371" formatCode="General">
                  <c:v>0.371</c:v>
                </c:pt>
                <c:pt idx="372" formatCode="General">
                  <c:v>0.372</c:v>
                </c:pt>
                <c:pt idx="373" formatCode="General">
                  <c:v>0.373</c:v>
                </c:pt>
                <c:pt idx="374" formatCode="General">
                  <c:v>0.374</c:v>
                </c:pt>
                <c:pt idx="375" formatCode="General">
                  <c:v>0.375</c:v>
                </c:pt>
                <c:pt idx="376" formatCode="General">
                  <c:v>0.376</c:v>
                </c:pt>
                <c:pt idx="377" formatCode="General">
                  <c:v>0.377</c:v>
                </c:pt>
                <c:pt idx="378" formatCode="General">
                  <c:v>0.378</c:v>
                </c:pt>
                <c:pt idx="379" formatCode="General">
                  <c:v>0.379</c:v>
                </c:pt>
                <c:pt idx="380" formatCode="General">
                  <c:v>0.38</c:v>
                </c:pt>
                <c:pt idx="381" formatCode="General">
                  <c:v>0.38100000000000001</c:v>
                </c:pt>
                <c:pt idx="382" formatCode="General">
                  <c:v>0.38200000000000001</c:v>
                </c:pt>
                <c:pt idx="383" formatCode="General">
                  <c:v>0.38300000000000001</c:v>
                </c:pt>
                <c:pt idx="384" formatCode="General">
                  <c:v>0.38400000000000001</c:v>
                </c:pt>
                <c:pt idx="385" formatCode="General">
                  <c:v>0.38500000000000001</c:v>
                </c:pt>
                <c:pt idx="386" formatCode="General">
                  <c:v>0.38600000000000001</c:v>
                </c:pt>
                <c:pt idx="387" formatCode="General">
                  <c:v>0.38700000000000001</c:v>
                </c:pt>
                <c:pt idx="388" formatCode="General">
                  <c:v>0.38800000000000001</c:v>
                </c:pt>
                <c:pt idx="389" formatCode="General">
                  <c:v>0.38900000000000001</c:v>
                </c:pt>
                <c:pt idx="390" formatCode="General">
                  <c:v>0.39</c:v>
                </c:pt>
                <c:pt idx="391" formatCode="General">
                  <c:v>0.39100000000000001</c:v>
                </c:pt>
                <c:pt idx="392" formatCode="General">
                  <c:v>0.39200000000000002</c:v>
                </c:pt>
                <c:pt idx="393" formatCode="General">
                  <c:v>0.39300000000000002</c:v>
                </c:pt>
                <c:pt idx="394" formatCode="General">
                  <c:v>0.39400000000000002</c:v>
                </c:pt>
                <c:pt idx="395" formatCode="General">
                  <c:v>0.39500000000000002</c:v>
                </c:pt>
                <c:pt idx="396" formatCode="General">
                  <c:v>0.39600000000000002</c:v>
                </c:pt>
                <c:pt idx="397" formatCode="General">
                  <c:v>0.39700000000000002</c:v>
                </c:pt>
                <c:pt idx="398" formatCode="General">
                  <c:v>0.39800000000000002</c:v>
                </c:pt>
                <c:pt idx="399" formatCode="General">
                  <c:v>0.39900000000000002</c:v>
                </c:pt>
                <c:pt idx="400" formatCode="General">
                  <c:v>0.4</c:v>
                </c:pt>
                <c:pt idx="401" formatCode="General">
                  <c:v>0.40100000000000002</c:v>
                </c:pt>
                <c:pt idx="402" formatCode="General">
                  <c:v>0.40200000000000002</c:v>
                </c:pt>
                <c:pt idx="403" formatCode="General">
                  <c:v>0.40300000000000002</c:v>
                </c:pt>
                <c:pt idx="404" formatCode="General">
                  <c:v>0.40400000000000003</c:v>
                </c:pt>
                <c:pt idx="405" formatCode="General">
                  <c:v>0.40500000000000003</c:v>
                </c:pt>
                <c:pt idx="406" formatCode="General">
                  <c:v>0.40600000000000003</c:v>
                </c:pt>
                <c:pt idx="407" formatCode="General">
                  <c:v>0.40699999999999997</c:v>
                </c:pt>
                <c:pt idx="408" formatCode="General">
                  <c:v>0.40799999999999997</c:v>
                </c:pt>
                <c:pt idx="409" formatCode="General">
                  <c:v>0.40899999999999997</c:v>
                </c:pt>
                <c:pt idx="410" formatCode="General">
                  <c:v>0.41</c:v>
                </c:pt>
                <c:pt idx="411" formatCode="General">
                  <c:v>0.41099999999999998</c:v>
                </c:pt>
                <c:pt idx="412" formatCode="General">
                  <c:v>0.41199999999999998</c:v>
                </c:pt>
                <c:pt idx="413" formatCode="General">
                  <c:v>0.41299999999999998</c:v>
                </c:pt>
                <c:pt idx="414" formatCode="General">
                  <c:v>0.41399999999999998</c:v>
                </c:pt>
                <c:pt idx="415" formatCode="General">
                  <c:v>0.41499999999999998</c:v>
                </c:pt>
                <c:pt idx="416" formatCode="General">
                  <c:v>0.41599999999999998</c:v>
                </c:pt>
                <c:pt idx="417" formatCode="General">
                  <c:v>0.41699999999999998</c:v>
                </c:pt>
                <c:pt idx="418" formatCode="General">
                  <c:v>0.41799999999999998</c:v>
                </c:pt>
                <c:pt idx="419" formatCode="General">
                  <c:v>0.41899999999999998</c:v>
                </c:pt>
                <c:pt idx="420" formatCode="General">
                  <c:v>0.42</c:v>
                </c:pt>
                <c:pt idx="421" formatCode="General">
                  <c:v>0.42099999999999999</c:v>
                </c:pt>
                <c:pt idx="422" formatCode="General">
                  <c:v>0.42199999999999999</c:v>
                </c:pt>
                <c:pt idx="423" formatCode="General">
                  <c:v>0.42299999999999999</c:v>
                </c:pt>
                <c:pt idx="424" formatCode="General">
                  <c:v>0.42399999999999999</c:v>
                </c:pt>
                <c:pt idx="425" formatCode="General">
                  <c:v>0.42499999999999999</c:v>
                </c:pt>
                <c:pt idx="426" formatCode="General">
                  <c:v>0.42599999999999999</c:v>
                </c:pt>
                <c:pt idx="427" formatCode="General">
                  <c:v>0.42699999999999999</c:v>
                </c:pt>
                <c:pt idx="428" formatCode="General">
                  <c:v>0.42799999999999999</c:v>
                </c:pt>
                <c:pt idx="429" formatCode="General">
                  <c:v>0.42899999999999999</c:v>
                </c:pt>
                <c:pt idx="430" formatCode="General">
                  <c:v>0.43</c:v>
                </c:pt>
                <c:pt idx="431" formatCode="General">
                  <c:v>0.43099999999999999</c:v>
                </c:pt>
                <c:pt idx="432" formatCode="General">
                  <c:v>0.432</c:v>
                </c:pt>
                <c:pt idx="433" formatCode="General">
                  <c:v>0.433</c:v>
                </c:pt>
                <c:pt idx="434" formatCode="General">
                  <c:v>0.434</c:v>
                </c:pt>
                <c:pt idx="435" formatCode="General">
                  <c:v>0.435</c:v>
                </c:pt>
                <c:pt idx="436" formatCode="General">
                  <c:v>0.436</c:v>
                </c:pt>
                <c:pt idx="437" formatCode="General">
                  <c:v>0.437</c:v>
                </c:pt>
                <c:pt idx="438" formatCode="General">
                  <c:v>0.438</c:v>
                </c:pt>
                <c:pt idx="439" formatCode="General">
                  <c:v>0.439</c:v>
                </c:pt>
                <c:pt idx="440" formatCode="General">
                  <c:v>0.44</c:v>
                </c:pt>
                <c:pt idx="441" formatCode="General">
                  <c:v>0.441</c:v>
                </c:pt>
                <c:pt idx="442" formatCode="General">
                  <c:v>0.442</c:v>
                </c:pt>
                <c:pt idx="443" formatCode="General">
                  <c:v>0.443</c:v>
                </c:pt>
                <c:pt idx="444" formatCode="General">
                  <c:v>0.44400000000000001</c:v>
                </c:pt>
                <c:pt idx="445" formatCode="General">
                  <c:v>0.44500000000000001</c:v>
                </c:pt>
                <c:pt idx="446" formatCode="General">
                  <c:v>0.44600000000000001</c:v>
                </c:pt>
                <c:pt idx="447" formatCode="General">
                  <c:v>0.44700000000000001</c:v>
                </c:pt>
                <c:pt idx="448" formatCode="General">
                  <c:v>0.44800000000000001</c:v>
                </c:pt>
                <c:pt idx="449" formatCode="General">
                  <c:v>0.44900000000000001</c:v>
                </c:pt>
                <c:pt idx="450" formatCode="General">
                  <c:v>0.45</c:v>
                </c:pt>
                <c:pt idx="451" formatCode="General">
                  <c:v>0.45100000000000001</c:v>
                </c:pt>
                <c:pt idx="452" formatCode="General">
                  <c:v>0.45200000000000001</c:v>
                </c:pt>
                <c:pt idx="453" formatCode="General">
                  <c:v>0.45300000000000001</c:v>
                </c:pt>
                <c:pt idx="454" formatCode="General">
                  <c:v>0.45400000000000001</c:v>
                </c:pt>
                <c:pt idx="455" formatCode="General">
                  <c:v>0.45500000000000002</c:v>
                </c:pt>
                <c:pt idx="456" formatCode="General">
                  <c:v>0.45600000000000002</c:v>
                </c:pt>
                <c:pt idx="457" formatCode="General">
                  <c:v>0.45700000000000002</c:v>
                </c:pt>
                <c:pt idx="458" formatCode="General">
                  <c:v>0.45800000000000002</c:v>
                </c:pt>
                <c:pt idx="459" formatCode="General">
                  <c:v>0.45900000000000002</c:v>
                </c:pt>
                <c:pt idx="460" formatCode="General">
                  <c:v>0.46</c:v>
                </c:pt>
                <c:pt idx="461" formatCode="General">
                  <c:v>0.46100000000000002</c:v>
                </c:pt>
                <c:pt idx="462" formatCode="General">
                  <c:v>0.46200000000000002</c:v>
                </c:pt>
                <c:pt idx="463" formatCode="General">
                  <c:v>0.46300000000000002</c:v>
                </c:pt>
                <c:pt idx="464" formatCode="General">
                  <c:v>0.46400000000000002</c:v>
                </c:pt>
                <c:pt idx="465" formatCode="General">
                  <c:v>0.46500000000000002</c:v>
                </c:pt>
                <c:pt idx="466" formatCode="General">
                  <c:v>0.46600000000000003</c:v>
                </c:pt>
                <c:pt idx="467" formatCode="General">
                  <c:v>0.46700000000000003</c:v>
                </c:pt>
                <c:pt idx="468" formatCode="General">
                  <c:v>0.46800000000000003</c:v>
                </c:pt>
                <c:pt idx="469" formatCode="General">
                  <c:v>0.46899999999999997</c:v>
                </c:pt>
                <c:pt idx="470" formatCode="General">
                  <c:v>0.47</c:v>
                </c:pt>
                <c:pt idx="471" formatCode="General">
                  <c:v>0.47099999999999997</c:v>
                </c:pt>
                <c:pt idx="472" formatCode="General">
                  <c:v>0.47199999999999998</c:v>
                </c:pt>
                <c:pt idx="473" formatCode="General">
                  <c:v>0.47299999999999998</c:v>
                </c:pt>
                <c:pt idx="474" formatCode="General">
                  <c:v>0.47399999999999998</c:v>
                </c:pt>
                <c:pt idx="475" formatCode="General">
                  <c:v>0.47499999999999998</c:v>
                </c:pt>
                <c:pt idx="476" formatCode="General">
                  <c:v>0.47599999999999998</c:v>
                </c:pt>
                <c:pt idx="477" formatCode="General">
                  <c:v>0.47699999999999998</c:v>
                </c:pt>
                <c:pt idx="478" formatCode="General">
                  <c:v>0.47799999999999998</c:v>
                </c:pt>
                <c:pt idx="479" formatCode="General">
                  <c:v>0.47899999999999998</c:v>
                </c:pt>
                <c:pt idx="480" formatCode="General">
                  <c:v>0.48</c:v>
                </c:pt>
                <c:pt idx="481" formatCode="General">
                  <c:v>0.48099999999999998</c:v>
                </c:pt>
                <c:pt idx="482" formatCode="General">
                  <c:v>0.48199999999999998</c:v>
                </c:pt>
                <c:pt idx="483" formatCode="General">
                  <c:v>0.48299999999999998</c:v>
                </c:pt>
                <c:pt idx="484" formatCode="General">
                  <c:v>0.48399999999999999</c:v>
                </c:pt>
                <c:pt idx="485" formatCode="General">
                  <c:v>0.48499999999999999</c:v>
                </c:pt>
                <c:pt idx="486" formatCode="General">
                  <c:v>0.48599999999999999</c:v>
                </c:pt>
                <c:pt idx="487" formatCode="General">
                  <c:v>0.48699999999999999</c:v>
                </c:pt>
                <c:pt idx="488" formatCode="General">
                  <c:v>0.48799999999999999</c:v>
                </c:pt>
                <c:pt idx="489" formatCode="General">
                  <c:v>0.48899999999999999</c:v>
                </c:pt>
                <c:pt idx="490" formatCode="General">
                  <c:v>0.49</c:v>
                </c:pt>
                <c:pt idx="491" formatCode="General">
                  <c:v>0.49099999999999999</c:v>
                </c:pt>
                <c:pt idx="492" formatCode="General">
                  <c:v>0.49199999999999999</c:v>
                </c:pt>
                <c:pt idx="493" formatCode="General">
                  <c:v>0.49299999999999999</c:v>
                </c:pt>
                <c:pt idx="494" formatCode="General">
                  <c:v>0.49399999999999999</c:v>
                </c:pt>
                <c:pt idx="495" formatCode="General">
                  <c:v>0.495</c:v>
                </c:pt>
                <c:pt idx="496" formatCode="General">
                  <c:v>0.496</c:v>
                </c:pt>
                <c:pt idx="497" formatCode="General">
                  <c:v>0.497</c:v>
                </c:pt>
                <c:pt idx="498" formatCode="General">
                  <c:v>0.498</c:v>
                </c:pt>
                <c:pt idx="499" formatCode="General">
                  <c:v>0.499</c:v>
                </c:pt>
                <c:pt idx="500" formatCode="General">
                  <c:v>0.5</c:v>
                </c:pt>
                <c:pt idx="501" formatCode="General">
                  <c:v>0.501</c:v>
                </c:pt>
                <c:pt idx="502" formatCode="General">
                  <c:v>0.502</c:v>
                </c:pt>
                <c:pt idx="503" formatCode="General">
                  <c:v>0.503</c:v>
                </c:pt>
                <c:pt idx="504" formatCode="General">
                  <c:v>0.504</c:v>
                </c:pt>
                <c:pt idx="505" formatCode="General">
                  <c:v>0.505</c:v>
                </c:pt>
                <c:pt idx="506" formatCode="General">
                  <c:v>0.50600000000000001</c:v>
                </c:pt>
                <c:pt idx="507" formatCode="General">
                  <c:v>0.50700000000000001</c:v>
                </c:pt>
                <c:pt idx="508" formatCode="General">
                  <c:v>0.50800000000000001</c:v>
                </c:pt>
                <c:pt idx="509" formatCode="General">
                  <c:v>0.50900000000000001</c:v>
                </c:pt>
                <c:pt idx="510" formatCode="General">
                  <c:v>0.51</c:v>
                </c:pt>
                <c:pt idx="511" formatCode="General">
                  <c:v>0.51100000000000001</c:v>
                </c:pt>
                <c:pt idx="512" formatCode="General">
                  <c:v>0.51200000000000001</c:v>
                </c:pt>
                <c:pt idx="513" formatCode="General">
                  <c:v>0.51300000000000001</c:v>
                </c:pt>
                <c:pt idx="514" formatCode="General">
                  <c:v>0.51400000000000001</c:v>
                </c:pt>
                <c:pt idx="515" formatCode="General">
                  <c:v>0.51500000000000001</c:v>
                </c:pt>
                <c:pt idx="516" formatCode="General">
                  <c:v>0.51600000000000001</c:v>
                </c:pt>
                <c:pt idx="517" formatCode="General">
                  <c:v>0.51700000000000002</c:v>
                </c:pt>
                <c:pt idx="518" formatCode="General">
                  <c:v>0.51800000000000002</c:v>
                </c:pt>
                <c:pt idx="519" formatCode="General">
                  <c:v>0.51900000000000002</c:v>
                </c:pt>
                <c:pt idx="520" formatCode="General">
                  <c:v>0.52</c:v>
                </c:pt>
                <c:pt idx="521" formatCode="General">
                  <c:v>0.52100000000000002</c:v>
                </c:pt>
                <c:pt idx="522" formatCode="General">
                  <c:v>0.52200000000000002</c:v>
                </c:pt>
                <c:pt idx="523" formatCode="General">
                  <c:v>0.52300000000000002</c:v>
                </c:pt>
                <c:pt idx="524" formatCode="General">
                  <c:v>0.52400000000000002</c:v>
                </c:pt>
                <c:pt idx="525" formatCode="General">
                  <c:v>0.52500000000000002</c:v>
                </c:pt>
                <c:pt idx="526" formatCode="General">
                  <c:v>0.52600000000000002</c:v>
                </c:pt>
                <c:pt idx="527" formatCode="General">
                  <c:v>0.52700000000000002</c:v>
                </c:pt>
                <c:pt idx="528" formatCode="General">
                  <c:v>0.52800000000000002</c:v>
                </c:pt>
                <c:pt idx="529" formatCode="General">
                  <c:v>0.52900000000000003</c:v>
                </c:pt>
                <c:pt idx="530" formatCode="General">
                  <c:v>0.53</c:v>
                </c:pt>
                <c:pt idx="531" formatCode="General">
                  <c:v>0.53100000000000003</c:v>
                </c:pt>
                <c:pt idx="532" formatCode="General">
                  <c:v>0.53200000000000003</c:v>
                </c:pt>
                <c:pt idx="533" formatCode="General">
                  <c:v>0.53300000000000003</c:v>
                </c:pt>
                <c:pt idx="534" formatCode="General">
                  <c:v>0.53400000000000003</c:v>
                </c:pt>
                <c:pt idx="535" formatCode="General">
                  <c:v>0.53500000000000003</c:v>
                </c:pt>
                <c:pt idx="536" formatCode="General">
                  <c:v>0.53600000000000003</c:v>
                </c:pt>
                <c:pt idx="537" formatCode="General">
                  <c:v>0.53700000000000003</c:v>
                </c:pt>
                <c:pt idx="538" formatCode="General">
                  <c:v>0.53800000000000003</c:v>
                </c:pt>
                <c:pt idx="539" formatCode="General">
                  <c:v>0.53900000000000003</c:v>
                </c:pt>
                <c:pt idx="540" formatCode="General">
                  <c:v>0.54</c:v>
                </c:pt>
                <c:pt idx="541" formatCode="General">
                  <c:v>0.54100000000000004</c:v>
                </c:pt>
                <c:pt idx="542" formatCode="General">
                  <c:v>0.54200000000000004</c:v>
                </c:pt>
                <c:pt idx="543" formatCode="General">
                  <c:v>0.54300000000000004</c:v>
                </c:pt>
                <c:pt idx="544" formatCode="General">
                  <c:v>0.54400000000000004</c:v>
                </c:pt>
                <c:pt idx="545" formatCode="General">
                  <c:v>0.54500000000000004</c:v>
                </c:pt>
                <c:pt idx="546" formatCode="General">
                  <c:v>0.54600000000000004</c:v>
                </c:pt>
                <c:pt idx="547" formatCode="General">
                  <c:v>0.54700000000000004</c:v>
                </c:pt>
                <c:pt idx="548" formatCode="General">
                  <c:v>0.54800000000000004</c:v>
                </c:pt>
                <c:pt idx="549" formatCode="General">
                  <c:v>0.54900000000000004</c:v>
                </c:pt>
                <c:pt idx="550" formatCode="General">
                  <c:v>0.55000000000000004</c:v>
                </c:pt>
                <c:pt idx="551" formatCode="General">
                  <c:v>0.55100000000000005</c:v>
                </c:pt>
                <c:pt idx="552" formatCode="General">
                  <c:v>0.55200000000000005</c:v>
                </c:pt>
                <c:pt idx="553" formatCode="General">
                  <c:v>0.55300000000000005</c:v>
                </c:pt>
                <c:pt idx="554" formatCode="General">
                  <c:v>0.55400000000000005</c:v>
                </c:pt>
                <c:pt idx="555" formatCode="General">
                  <c:v>0.55500000000000005</c:v>
                </c:pt>
                <c:pt idx="556" formatCode="General">
                  <c:v>0.55600000000000005</c:v>
                </c:pt>
                <c:pt idx="557" formatCode="General">
                  <c:v>0.55700000000000005</c:v>
                </c:pt>
                <c:pt idx="558" formatCode="General">
                  <c:v>0.55800000000000005</c:v>
                </c:pt>
                <c:pt idx="559" formatCode="General">
                  <c:v>0.55900000000000005</c:v>
                </c:pt>
                <c:pt idx="560" formatCode="General">
                  <c:v>0.56000000000000005</c:v>
                </c:pt>
                <c:pt idx="561" formatCode="General">
                  <c:v>0.56100000000000005</c:v>
                </c:pt>
                <c:pt idx="562" formatCode="General">
                  <c:v>0.56200000000000006</c:v>
                </c:pt>
                <c:pt idx="563" formatCode="General">
                  <c:v>0.56299999999999994</c:v>
                </c:pt>
                <c:pt idx="564" formatCode="General">
                  <c:v>0.56399999999999995</c:v>
                </c:pt>
                <c:pt idx="565" formatCode="General">
                  <c:v>0.56499999999999995</c:v>
                </c:pt>
                <c:pt idx="566" formatCode="General">
                  <c:v>0.56599999999999995</c:v>
                </c:pt>
                <c:pt idx="567" formatCode="General">
                  <c:v>0.56699999999999995</c:v>
                </c:pt>
                <c:pt idx="568" formatCode="General">
                  <c:v>0.56799999999999995</c:v>
                </c:pt>
                <c:pt idx="569" formatCode="General">
                  <c:v>0.56899999999999995</c:v>
                </c:pt>
                <c:pt idx="570" formatCode="General">
                  <c:v>0.56999999999999995</c:v>
                </c:pt>
                <c:pt idx="571" formatCode="General">
                  <c:v>0.57099999999999995</c:v>
                </c:pt>
                <c:pt idx="572" formatCode="General">
                  <c:v>0.57199999999999995</c:v>
                </c:pt>
                <c:pt idx="573" formatCode="General">
                  <c:v>0.57299999999999995</c:v>
                </c:pt>
                <c:pt idx="574" formatCode="General">
                  <c:v>0.57399999999999995</c:v>
                </c:pt>
                <c:pt idx="575" formatCode="General">
                  <c:v>0.57499999999999996</c:v>
                </c:pt>
                <c:pt idx="576" formatCode="General">
                  <c:v>0.57599999999999996</c:v>
                </c:pt>
                <c:pt idx="577" formatCode="General">
                  <c:v>0.57699999999999996</c:v>
                </c:pt>
                <c:pt idx="578" formatCode="General">
                  <c:v>0.57799999999999996</c:v>
                </c:pt>
                <c:pt idx="579" formatCode="General">
                  <c:v>0.57899999999999996</c:v>
                </c:pt>
                <c:pt idx="580" formatCode="General">
                  <c:v>0.57999999999999996</c:v>
                </c:pt>
                <c:pt idx="581" formatCode="General">
                  <c:v>0.58099999999999996</c:v>
                </c:pt>
                <c:pt idx="582" formatCode="General">
                  <c:v>0.58199999999999996</c:v>
                </c:pt>
                <c:pt idx="583" formatCode="General">
                  <c:v>0.58299999999999996</c:v>
                </c:pt>
                <c:pt idx="584" formatCode="General">
                  <c:v>0.58399999999999996</c:v>
                </c:pt>
                <c:pt idx="585" formatCode="General">
                  <c:v>0.58499999999999996</c:v>
                </c:pt>
                <c:pt idx="586" formatCode="General">
                  <c:v>0.58599999999999997</c:v>
                </c:pt>
                <c:pt idx="587" formatCode="General">
                  <c:v>0.58699999999999997</c:v>
                </c:pt>
                <c:pt idx="588" formatCode="General">
                  <c:v>0.58799999999999997</c:v>
                </c:pt>
                <c:pt idx="589" formatCode="General">
                  <c:v>0.58899999999999997</c:v>
                </c:pt>
                <c:pt idx="590" formatCode="General">
                  <c:v>0.59</c:v>
                </c:pt>
                <c:pt idx="591" formatCode="General">
                  <c:v>0.59099999999999997</c:v>
                </c:pt>
                <c:pt idx="592" formatCode="General">
                  <c:v>0.59199999999999997</c:v>
                </c:pt>
                <c:pt idx="593" formatCode="General">
                  <c:v>0.59299999999999997</c:v>
                </c:pt>
                <c:pt idx="594" formatCode="General">
                  <c:v>0.59399999999999997</c:v>
                </c:pt>
                <c:pt idx="595" formatCode="General">
                  <c:v>0.59499999999999997</c:v>
                </c:pt>
                <c:pt idx="596" formatCode="General">
                  <c:v>0.59599999999999997</c:v>
                </c:pt>
                <c:pt idx="597" formatCode="General">
                  <c:v>0.59699999999999998</c:v>
                </c:pt>
                <c:pt idx="598" formatCode="General">
                  <c:v>0.59799999999999998</c:v>
                </c:pt>
                <c:pt idx="599" formatCode="General">
                  <c:v>0.59899999999999998</c:v>
                </c:pt>
                <c:pt idx="600" formatCode="General">
                  <c:v>0.6</c:v>
                </c:pt>
                <c:pt idx="601" formatCode="General">
                  <c:v>0.60099999999999998</c:v>
                </c:pt>
                <c:pt idx="602" formatCode="General">
                  <c:v>0.60199999999999998</c:v>
                </c:pt>
                <c:pt idx="603" formatCode="General">
                  <c:v>0.60299999999999998</c:v>
                </c:pt>
                <c:pt idx="604" formatCode="General">
                  <c:v>0.60399999999999998</c:v>
                </c:pt>
                <c:pt idx="605" formatCode="General">
                  <c:v>0.60499999999999998</c:v>
                </c:pt>
                <c:pt idx="606" formatCode="General">
                  <c:v>0.60599999999999998</c:v>
                </c:pt>
                <c:pt idx="607" formatCode="General">
                  <c:v>0.60699999999999998</c:v>
                </c:pt>
                <c:pt idx="608" formatCode="General">
                  <c:v>0.60799999999999998</c:v>
                </c:pt>
                <c:pt idx="609" formatCode="General">
                  <c:v>0.60899999999999999</c:v>
                </c:pt>
                <c:pt idx="610" formatCode="General">
                  <c:v>0.61</c:v>
                </c:pt>
                <c:pt idx="611" formatCode="General">
                  <c:v>0.61099999999999999</c:v>
                </c:pt>
                <c:pt idx="612" formatCode="General">
                  <c:v>0.61199999999999999</c:v>
                </c:pt>
                <c:pt idx="613" formatCode="General">
                  <c:v>0.61299999999999999</c:v>
                </c:pt>
                <c:pt idx="614" formatCode="General">
                  <c:v>0.61399999999999999</c:v>
                </c:pt>
                <c:pt idx="615" formatCode="General">
                  <c:v>0.61499999999999999</c:v>
                </c:pt>
                <c:pt idx="616" formatCode="General">
                  <c:v>0.61599999999999999</c:v>
                </c:pt>
                <c:pt idx="617" formatCode="General">
                  <c:v>0.61699999999999999</c:v>
                </c:pt>
                <c:pt idx="618" formatCode="General">
                  <c:v>0.61799999999999999</c:v>
                </c:pt>
                <c:pt idx="619" formatCode="General">
                  <c:v>0.61899999999999999</c:v>
                </c:pt>
                <c:pt idx="620" formatCode="General">
                  <c:v>0.62</c:v>
                </c:pt>
                <c:pt idx="621" formatCode="General">
                  <c:v>0.621</c:v>
                </c:pt>
                <c:pt idx="622" formatCode="General">
                  <c:v>0.622</c:v>
                </c:pt>
                <c:pt idx="623" formatCode="General">
                  <c:v>0.623</c:v>
                </c:pt>
                <c:pt idx="624" formatCode="General">
                  <c:v>0.624</c:v>
                </c:pt>
                <c:pt idx="625" formatCode="General">
                  <c:v>0.625</c:v>
                </c:pt>
                <c:pt idx="626" formatCode="General">
                  <c:v>0.626</c:v>
                </c:pt>
                <c:pt idx="627" formatCode="General">
                  <c:v>0.627</c:v>
                </c:pt>
                <c:pt idx="628" formatCode="General">
                  <c:v>0.628</c:v>
                </c:pt>
                <c:pt idx="629" formatCode="General">
                  <c:v>0.629</c:v>
                </c:pt>
                <c:pt idx="630" formatCode="General">
                  <c:v>0.63</c:v>
                </c:pt>
                <c:pt idx="631" formatCode="General">
                  <c:v>0.63100000000000001</c:v>
                </c:pt>
                <c:pt idx="632" formatCode="General">
                  <c:v>0.63200000000000001</c:v>
                </c:pt>
                <c:pt idx="633" formatCode="General">
                  <c:v>0.63300000000000001</c:v>
                </c:pt>
                <c:pt idx="634" formatCode="General">
                  <c:v>0.63400000000000001</c:v>
                </c:pt>
                <c:pt idx="635" formatCode="General">
                  <c:v>0.63500000000000001</c:v>
                </c:pt>
                <c:pt idx="636" formatCode="General">
                  <c:v>0.63600000000000001</c:v>
                </c:pt>
                <c:pt idx="637" formatCode="General">
                  <c:v>0.63700000000000001</c:v>
                </c:pt>
                <c:pt idx="638" formatCode="General">
                  <c:v>0.63800000000000001</c:v>
                </c:pt>
                <c:pt idx="639" formatCode="General">
                  <c:v>0.63900000000000001</c:v>
                </c:pt>
                <c:pt idx="640" formatCode="General">
                  <c:v>0.64</c:v>
                </c:pt>
                <c:pt idx="641" formatCode="General">
                  <c:v>0.64100000000000001</c:v>
                </c:pt>
                <c:pt idx="642" formatCode="General">
                  <c:v>0.64200000000000002</c:v>
                </c:pt>
                <c:pt idx="643" formatCode="General">
                  <c:v>0.64300000000000002</c:v>
                </c:pt>
                <c:pt idx="644" formatCode="General">
                  <c:v>0.64400000000000002</c:v>
                </c:pt>
                <c:pt idx="645" formatCode="General">
                  <c:v>0.64500000000000002</c:v>
                </c:pt>
                <c:pt idx="646" formatCode="General">
                  <c:v>0.64600000000000002</c:v>
                </c:pt>
                <c:pt idx="647" formatCode="General">
                  <c:v>0.64700000000000002</c:v>
                </c:pt>
                <c:pt idx="648" formatCode="General">
                  <c:v>0.64800000000000002</c:v>
                </c:pt>
                <c:pt idx="649" formatCode="General">
                  <c:v>0.64900000000000002</c:v>
                </c:pt>
                <c:pt idx="650" formatCode="General">
                  <c:v>0.65</c:v>
                </c:pt>
                <c:pt idx="651" formatCode="General">
                  <c:v>0.65100000000000002</c:v>
                </c:pt>
                <c:pt idx="652" formatCode="General">
                  <c:v>0.65200000000000002</c:v>
                </c:pt>
                <c:pt idx="653" formatCode="General">
                  <c:v>0.65300000000000002</c:v>
                </c:pt>
                <c:pt idx="654" formatCode="General">
                  <c:v>0.65400000000000003</c:v>
                </c:pt>
                <c:pt idx="655" formatCode="General">
                  <c:v>0.65500000000000003</c:v>
                </c:pt>
                <c:pt idx="656" formatCode="General">
                  <c:v>0.65600000000000003</c:v>
                </c:pt>
                <c:pt idx="657" formatCode="General">
                  <c:v>0.65700000000000003</c:v>
                </c:pt>
                <c:pt idx="658" formatCode="General">
                  <c:v>0.65800000000000003</c:v>
                </c:pt>
                <c:pt idx="659" formatCode="General">
                  <c:v>0.65900000000000003</c:v>
                </c:pt>
                <c:pt idx="660" formatCode="General">
                  <c:v>0.66</c:v>
                </c:pt>
                <c:pt idx="661" formatCode="General">
                  <c:v>0.66100000000000003</c:v>
                </c:pt>
                <c:pt idx="662" formatCode="General">
                  <c:v>0.66200000000000003</c:v>
                </c:pt>
                <c:pt idx="663" formatCode="General">
                  <c:v>0.66300000000000003</c:v>
                </c:pt>
                <c:pt idx="664" formatCode="General">
                  <c:v>0.66400000000000003</c:v>
                </c:pt>
                <c:pt idx="665" formatCode="General">
                  <c:v>0.66500000000000004</c:v>
                </c:pt>
                <c:pt idx="666" formatCode="General">
                  <c:v>0.66600000000000004</c:v>
                </c:pt>
                <c:pt idx="667" formatCode="General">
                  <c:v>0.66700000000000004</c:v>
                </c:pt>
                <c:pt idx="668" formatCode="General">
                  <c:v>0.66800000000000004</c:v>
                </c:pt>
                <c:pt idx="669" formatCode="General">
                  <c:v>0.66900000000000004</c:v>
                </c:pt>
                <c:pt idx="670" formatCode="General">
                  <c:v>0.67</c:v>
                </c:pt>
                <c:pt idx="671" formatCode="General">
                  <c:v>0.67100000000000004</c:v>
                </c:pt>
                <c:pt idx="672" formatCode="General">
                  <c:v>0.67200000000000004</c:v>
                </c:pt>
                <c:pt idx="673" formatCode="General">
                  <c:v>0.67300000000000004</c:v>
                </c:pt>
                <c:pt idx="674" formatCode="General">
                  <c:v>0.67400000000000004</c:v>
                </c:pt>
                <c:pt idx="675" formatCode="General">
                  <c:v>0.67500000000000004</c:v>
                </c:pt>
                <c:pt idx="676" formatCode="General">
                  <c:v>0.67600000000000005</c:v>
                </c:pt>
                <c:pt idx="677" formatCode="General">
                  <c:v>0.67700000000000005</c:v>
                </c:pt>
                <c:pt idx="678" formatCode="General">
                  <c:v>0.67800000000000005</c:v>
                </c:pt>
                <c:pt idx="679" formatCode="General">
                  <c:v>0.67900000000000005</c:v>
                </c:pt>
                <c:pt idx="680" formatCode="General">
                  <c:v>0.68</c:v>
                </c:pt>
                <c:pt idx="681" formatCode="General">
                  <c:v>0.68100000000000005</c:v>
                </c:pt>
                <c:pt idx="682" formatCode="General">
                  <c:v>0.68200000000000005</c:v>
                </c:pt>
                <c:pt idx="683" formatCode="General">
                  <c:v>0.68300000000000005</c:v>
                </c:pt>
                <c:pt idx="684" formatCode="General">
                  <c:v>0.68400000000000005</c:v>
                </c:pt>
                <c:pt idx="685" formatCode="General">
                  <c:v>0.68500000000000005</c:v>
                </c:pt>
                <c:pt idx="686" formatCode="General">
                  <c:v>0.68600000000000005</c:v>
                </c:pt>
                <c:pt idx="687" formatCode="General">
                  <c:v>0.68700000000000006</c:v>
                </c:pt>
                <c:pt idx="688" formatCode="General">
                  <c:v>0.68799999999999994</c:v>
                </c:pt>
                <c:pt idx="689" formatCode="General">
                  <c:v>0.68899999999999995</c:v>
                </c:pt>
                <c:pt idx="690" formatCode="General">
                  <c:v>0.69</c:v>
                </c:pt>
                <c:pt idx="691" formatCode="General">
                  <c:v>0.69099999999999995</c:v>
                </c:pt>
                <c:pt idx="692" formatCode="General">
                  <c:v>0.69199999999999995</c:v>
                </c:pt>
                <c:pt idx="693" formatCode="General">
                  <c:v>0.69299999999999995</c:v>
                </c:pt>
                <c:pt idx="694" formatCode="General">
                  <c:v>0.69399999999999995</c:v>
                </c:pt>
                <c:pt idx="695" formatCode="General">
                  <c:v>0.69499999999999995</c:v>
                </c:pt>
                <c:pt idx="696" formatCode="General">
                  <c:v>0.69599999999999995</c:v>
                </c:pt>
                <c:pt idx="697" formatCode="General">
                  <c:v>0.69699999999999995</c:v>
                </c:pt>
                <c:pt idx="698" formatCode="General">
                  <c:v>0.69799999999999995</c:v>
                </c:pt>
                <c:pt idx="699" formatCode="General">
                  <c:v>0.69899999999999995</c:v>
                </c:pt>
                <c:pt idx="700" formatCode="General">
                  <c:v>0.7</c:v>
                </c:pt>
                <c:pt idx="701" formatCode="General">
                  <c:v>0.70099999999999996</c:v>
                </c:pt>
                <c:pt idx="702" formatCode="General">
                  <c:v>0.70199999999999996</c:v>
                </c:pt>
                <c:pt idx="703" formatCode="General">
                  <c:v>0.70299999999999996</c:v>
                </c:pt>
                <c:pt idx="704" formatCode="General">
                  <c:v>0.70399999999999996</c:v>
                </c:pt>
                <c:pt idx="705" formatCode="General">
                  <c:v>0.70499999999999996</c:v>
                </c:pt>
                <c:pt idx="706" formatCode="General">
                  <c:v>0.70599999999999996</c:v>
                </c:pt>
                <c:pt idx="707" formatCode="General">
                  <c:v>0.70699999999999996</c:v>
                </c:pt>
                <c:pt idx="708" formatCode="General">
                  <c:v>0.70799999999999996</c:v>
                </c:pt>
                <c:pt idx="709" formatCode="General">
                  <c:v>0.70899999999999996</c:v>
                </c:pt>
                <c:pt idx="710" formatCode="General">
                  <c:v>0.71</c:v>
                </c:pt>
                <c:pt idx="711" formatCode="General">
                  <c:v>0.71099999999999997</c:v>
                </c:pt>
                <c:pt idx="712" formatCode="General">
                  <c:v>0.71199999999999997</c:v>
                </c:pt>
                <c:pt idx="713" formatCode="General">
                  <c:v>0.71299999999999997</c:v>
                </c:pt>
                <c:pt idx="714" formatCode="General">
                  <c:v>0.71399999999999997</c:v>
                </c:pt>
                <c:pt idx="715" formatCode="General">
                  <c:v>0.71499999999999997</c:v>
                </c:pt>
                <c:pt idx="716" formatCode="General">
                  <c:v>0.71599999999999997</c:v>
                </c:pt>
                <c:pt idx="717" formatCode="General">
                  <c:v>0.71699999999999997</c:v>
                </c:pt>
                <c:pt idx="718" formatCode="General">
                  <c:v>0.71799999999999997</c:v>
                </c:pt>
                <c:pt idx="719" formatCode="General">
                  <c:v>0.71899999999999997</c:v>
                </c:pt>
                <c:pt idx="720" formatCode="General">
                  <c:v>0.72</c:v>
                </c:pt>
                <c:pt idx="721" formatCode="General">
                  <c:v>0.72099999999999997</c:v>
                </c:pt>
                <c:pt idx="722" formatCode="General">
                  <c:v>0.72199999999999998</c:v>
                </c:pt>
                <c:pt idx="723" formatCode="General">
                  <c:v>0.72299999999999998</c:v>
                </c:pt>
                <c:pt idx="724" formatCode="General">
                  <c:v>0.72399999999999998</c:v>
                </c:pt>
                <c:pt idx="725" formatCode="General">
                  <c:v>0.72499999999999998</c:v>
                </c:pt>
                <c:pt idx="726" formatCode="General">
                  <c:v>0.72599999999999998</c:v>
                </c:pt>
                <c:pt idx="727" formatCode="General">
                  <c:v>0.72699999999999998</c:v>
                </c:pt>
                <c:pt idx="728" formatCode="General">
                  <c:v>0.72799999999999998</c:v>
                </c:pt>
                <c:pt idx="729" formatCode="General">
                  <c:v>0.72899999999999998</c:v>
                </c:pt>
                <c:pt idx="730" formatCode="General">
                  <c:v>0.73</c:v>
                </c:pt>
                <c:pt idx="731" formatCode="General">
                  <c:v>0.73099999999999998</c:v>
                </c:pt>
                <c:pt idx="732" formatCode="General">
                  <c:v>0.73199999999999998</c:v>
                </c:pt>
                <c:pt idx="733" formatCode="General">
                  <c:v>0.73299999999999998</c:v>
                </c:pt>
                <c:pt idx="734" formatCode="General">
                  <c:v>0.73399999999999999</c:v>
                </c:pt>
                <c:pt idx="735" formatCode="General">
                  <c:v>0.73499999999999999</c:v>
                </c:pt>
                <c:pt idx="736" formatCode="General">
                  <c:v>0.73599999999999999</c:v>
                </c:pt>
                <c:pt idx="737" formatCode="General">
                  <c:v>0.73699999999999999</c:v>
                </c:pt>
                <c:pt idx="738" formatCode="General">
                  <c:v>0.73799999999999999</c:v>
                </c:pt>
                <c:pt idx="739" formatCode="General">
                  <c:v>0.73899999999999999</c:v>
                </c:pt>
                <c:pt idx="740" formatCode="General">
                  <c:v>0.74</c:v>
                </c:pt>
                <c:pt idx="741" formatCode="General">
                  <c:v>0.74099999999999999</c:v>
                </c:pt>
                <c:pt idx="742" formatCode="General">
                  <c:v>0.74199999999999999</c:v>
                </c:pt>
                <c:pt idx="743" formatCode="General">
                  <c:v>0.74299999999999999</c:v>
                </c:pt>
                <c:pt idx="744" formatCode="General">
                  <c:v>0.74399999999999999</c:v>
                </c:pt>
                <c:pt idx="745" formatCode="General">
                  <c:v>0.745</c:v>
                </c:pt>
                <c:pt idx="746" formatCode="General">
                  <c:v>0.746</c:v>
                </c:pt>
                <c:pt idx="747" formatCode="General">
                  <c:v>0.747</c:v>
                </c:pt>
                <c:pt idx="748" formatCode="General">
                  <c:v>0.748</c:v>
                </c:pt>
                <c:pt idx="749" formatCode="General">
                  <c:v>0.749</c:v>
                </c:pt>
                <c:pt idx="750" formatCode="General">
                  <c:v>0.75</c:v>
                </c:pt>
                <c:pt idx="751" formatCode="General">
                  <c:v>0.751</c:v>
                </c:pt>
                <c:pt idx="752" formatCode="General">
                  <c:v>0.752</c:v>
                </c:pt>
                <c:pt idx="753" formatCode="General">
                  <c:v>0.753</c:v>
                </c:pt>
                <c:pt idx="754" formatCode="General">
                  <c:v>0.754</c:v>
                </c:pt>
                <c:pt idx="755" formatCode="General">
                  <c:v>0.755</c:v>
                </c:pt>
                <c:pt idx="756" formatCode="General">
                  <c:v>0.75600000000000001</c:v>
                </c:pt>
                <c:pt idx="757" formatCode="General">
                  <c:v>0.75700000000000001</c:v>
                </c:pt>
                <c:pt idx="758" formatCode="General">
                  <c:v>0.75800000000000001</c:v>
                </c:pt>
                <c:pt idx="759" formatCode="General">
                  <c:v>0.75900000000000001</c:v>
                </c:pt>
                <c:pt idx="760" formatCode="General">
                  <c:v>0.76</c:v>
                </c:pt>
                <c:pt idx="761" formatCode="General">
                  <c:v>0.76100000000000001</c:v>
                </c:pt>
                <c:pt idx="762" formatCode="General">
                  <c:v>0.76200000000000001</c:v>
                </c:pt>
                <c:pt idx="763" formatCode="General">
                  <c:v>0.76300000000000001</c:v>
                </c:pt>
                <c:pt idx="764" formatCode="General">
                  <c:v>0.76400000000000001</c:v>
                </c:pt>
                <c:pt idx="765" formatCode="General">
                  <c:v>0.76500000000000001</c:v>
                </c:pt>
                <c:pt idx="766" formatCode="General">
                  <c:v>0.76600000000000001</c:v>
                </c:pt>
                <c:pt idx="767" formatCode="General">
                  <c:v>0.76700000000000002</c:v>
                </c:pt>
                <c:pt idx="768" formatCode="General">
                  <c:v>0.76800000000000002</c:v>
                </c:pt>
                <c:pt idx="769" formatCode="General">
                  <c:v>0.76900000000000002</c:v>
                </c:pt>
                <c:pt idx="770" formatCode="General">
                  <c:v>0.77</c:v>
                </c:pt>
                <c:pt idx="771" formatCode="General">
                  <c:v>0.77100000000000002</c:v>
                </c:pt>
                <c:pt idx="772" formatCode="General">
                  <c:v>0.77200000000000002</c:v>
                </c:pt>
                <c:pt idx="773" formatCode="General">
                  <c:v>0.77300000000000002</c:v>
                </c:pt>
                <c:pt idx="774" formatCode="General">
                  <c:v>0.77400000000000002</c:v>
                </c:pt>
                <c:pt idx="775" formatCode="General">
                  <c:v>0.77500000000000002</c:v>
                </c:pt>
                <c:pt idx="776" formatCode="General">
                  <c:v>0.77600000000000002</c:v>
                </c:pt>
                <c:pt idx="777" formatCode="General">
                  <c:v>0.77700000000000002</c:v>
                </c:pt>
                <c:pt idx="778" formatCode="General">
                  <c:v>0.77800000000000002</c:v>
                </c:pt>
                <c:pt idx="779" formatCode="General">
                  <c:v>0.77900000000000003</c:v>
                </c:pt>
                <c:pt idx="780" formatCode="General">
                  <c:v>0.78</c:v>
                </c:pt>
                <c:pt idx="781" formatCode="General">
                  <c:v>0.78100000000000003</c:v>
                </c:pt>
                <c:pt idx="782" formatCode="General">
                  <c:v>0.78200000000000003</c:v>
                </c:pt>
                <c:pt idx="783" formatCode="General">
                  <c:v>0.78300000000000003</c:v>
                </c:pt>
                <c:pt idx="784" formatCode="General">
                  <c:v>0.78400000000000003</c:v>
                </c:pt>
                <c:pt idx="785" formatCode="General">
                  <c:v>0.78500000000000003</c:v>
                </c:pt>
                <c:pt idx="786" formatCode="General">
                  <c:v>0.78600000000000003</c:v>
                </c:pt>
                <c:pt idx="787" formatCode="General">
                  <c:v>0.78700000000000003</c:v>
                </c:pt>
                <c:pt idx="788" formatCode="General">
                  <c:v>0.78800000000000003</c:v>
                </c:pt>
                <c:pt idx="789" formatCode="General">
                  <c:v>0.78900000000000003</c:v>
                </c:pt>
                <c:pt idx="790" formatCode="General">
                  <c:v>0.79</c:v>
                </c:pt>
                <c:pt idx="791" formatCode="General">
                  <c:v>0.79100000000000004</c:v>
                </c:pt>
                <c:pt idx="792" formatCode="General">
                  <c:v>0.79200000000000004</c:v>
                </c:pt>
                <c:pt idx="793" formatCode="General">
                  <c:v>0.79300000000000004</c:v>
                </c:pt>
                <c:pt idx="794" formatCode="General">
                  <c:v>0.79400000000000004</c:v>
                </c:pt>
                <c:pt idx="795" formatCode="General">
                  <c:v>0.79500000000000004</c:v>
                </c:pt>
                <c:pt idx="796" formatCode="General">
                  <c:v>0.79600000000000004</c:v>
                </c:pt>
                <c:pt idx="797" formatCode="General">
                  <c:v>0.79700000000000004</c:v>
                </c:pt>
                <c:pt idx="798" formatCode="General">
                  <c:v>0.79800000000000004</c:v>
                </c:pt>
                <c:pt idx="799" formatCode="General">
                  <c:v>0.79900000000000004</c:v>
                </c:pt>
                <c:pt idx="800" formatCode="General">
                  <c:v>0.8</c:v>
                </c:pt>
                <c:pt idx="801" formatCode="General">
                  <c:v>0.80100000000000005</c:v>
                </c:pt>
                <c:pt idx="802" formatCode="General">
                  <c:v>0.80200000000000005</c:v>
                </c:pt>
                <c:pt idx="803" formatCode="General">
                  <c:v>0.80300000000000005</c:v>
                </c:pt>
                <c:pt idx="804" formatCode="General">
                  <c:v>0.80400000000000005</c:v>
                </c:pt>
                <c:pt idx="805" formatCode="General">
                  <c:v>0.80500000000000005</c:v>
                </c:pt>
                <c:pt idx="806" formatCode="General">
                  <c:v>0.80600000000000005</c:v>
                </c:pt>
                <c:pt idx="807" formatCode="General">
                  <c:v>0.80700000000000005</c:v>
                </c:pt>
                <c:pt idx="808" formatCode="General">
                  <c:v>0.80800000000000005</c:v>
                </c:pt>
                <c:pt idx="809" formatCode="General">
                  <c:v>0.80900000000000005</c:v>
                </c:pt>
                <c:pt idx="810" formatCode="General">
                  <c:v>0.81</c:v>
                </c:pt>
                <c:pt idx="811" formatCode="General">
                  <c:v>0.81100000000000005</c:v>
                </c:pt>
                <c:pt idx="812" formatCode="General">
                  <c:v>0.81200000000000006</c:v>
                </c:pt>
                <c:pt idx="813" formatCode="General">
                  <c:v>0.81299999999999994</c:v>
                </c:pt>
                <c:pt idx="814" formatCode="General">
                  <c:v>0.81399999999999995</c:v>
                </c:pt>
                <c:pt idx="815" formatCode="General">
                  <c:v>0.81499999999999995</c:v>
                </c:pt>
                <c:pt idx="816" formatCode="General">
                  <c:v>0.81599999999999995</c:v>
                </c:pt>
                <c:pt idx="817" formatCode="General">
                  <c:v>0.81699999999999995</c:v>
                </c:pt>
                <c:pt idx="818" formatCode="General">
                  <c:v>0.81799999999999995</c:v>
                </c:pt>
                <c:pt idx="819" formatCode="General">
                  <c:v>0.81899999999999995</c:v>
                </c:pt>
                <c:pt idx="820" formatCode="General">
                  <c:v>0.82</c:v>
                </c:pt>
                <c:pt idx="821" formatCode="General">
                  <c:v>0.82099999999999995</c:v>
                </c:pt>
                <c:pt idx="822" formatCode="General">
                  <c:v>0.82199999999999995</c:v>
                </c:pt>
                <c:pt idx="823" formatCode="General">
                  <c:v>0.82299999999999995</c:v>
                </c:pt>
                <c:pt idx="824" formatCode="General">
                  <c:v>0.82399999999999995</c:v>
                </c:pt>
                <c:pt idx="825" formatCode="General">
                  <c:v>0.82499999999999996</c:v>
                </c:pt>
                <c:pt idx="826" formatCode="General">
                  <c:v>0.82599999999999996</c:v>
                </c:pt>
                <c:pt idx="827" formatCode="General">
                  <c:v>0.82699999999999996</c:v>
                </c:pt>
                <c:pt idx="828" formatCode="General">
                  <c:v>0.82799999999999996</c:v>
                </c:pt>
                <c:pt idx="829" formatCode="General">
                  <c:v>0.82899999999999996</c:v>
                </c:pt>
                <c:pt idx="830" formatCode="General">
                  <c:v>0.83</c:v>
                </c:pt>
                <c:pt idx="831" formatCode="General">
                  <c:v>0.83099999999999996</c:v>
                </c:pt>
                <c:pt idx="832" formatCode="General">
                  <c:v>0.83199999999999996</c:v>
                </c:pt>
                <c:pt idx="833" formatCode="General">
                  <c:v>0.83299999999999996</c:v>
                </c:pt>
                <c:pt idx="834" formatCode="General">
                  <c:v>0.83399999999999996</c:v>
                </c:pt>
                <c:pt idx="835" formatCode="General">
                  <c:v>0.83499999999999996</c:v>
                </c:pt>
                <c:pt idx="836" formatCode="General">
                  <c:v>0.83599999999999997</c:v>
                </c:pt>
                <c:pt idx="837" formatCode="General">
                  <c:v>0.83699999999999997</c:v>
                </c:pt>
                <c:pt idx="838" formatCode="General">
                  <c:v>0.83799999999999997</c:v>
                </c:pt>
                <c:pt idx="839" formatCode="General">
                  <c:v>0.83899999999999997</c:v>
                </c:pt>
                <c:pt idx="840" formatCode="General">
                  <c:v>0.84</c:v>
                </c:pt>
                <c:pt idx="841" formatCode="General">
                  <c:v>0.84099999999999997</c:v>
                </c:pt>
                <c:pt idx="842" formatCode="General">
                  <c:v>0.84199999999999997</c:v>
                </c:pt>
                <c:pt idx="843" formatCode="General">
                  <c:v>0.84299999999999997</c:v>
                </c:pt>
                <c:pt idx="844" formatCode="General">
                  <c:v>0.84399999999999997</c:v>
                </c:pt>
                <c:pt idx="845" formatCode="General">
                  <c:v>0.84499999999999997</c:v>
                </c:pt>
                <c:pt idx="846" formatCode="General">
                  <c:v>0.84599999999999997</c:v>
                </c:pt>
                <c:pt idx="847" formatCode="General">
                  <c:v>0.84699999999999998</c:v>
                </c:pt>
                <c:pt idx="848" formatCode="General">
                  <c:v>0.84799999999999998</c:v>
                </c:pt>
                <c:pt idx="849" formatCode="General">
                  <c:v>0.84899999999999998</c:v>
                </c:pt>
                <c:pt idx="850" formatCode="General">
                  <c:v>0.85</c:v>
                </c:pt>
                <c:pt idx="851" formatCode="General">
                  <c:v>0.85099999999999998</c:v>
                </c:pt>
                <c:pt idx="852" formatCode="General">
                  <c:v>0.85199999999999998</c:v>
                </c:pt>
                <c:pt idx="853" formatCode="General">
                  <c:v>0.85299999999999998</c:v>
                </c:pt>
                <c:pt idx="854" formatCode="General">
                  <c:v>0.85399999999999998</c:v>
                </c:pt>
                <c:pt idx="855" formatCode="General">
                  <c:v>0.85499999999999998</c:v>
                </c:pt>
                <c:pt idx="856" formatCode="General">
                  <c:v>0.85599999999999998</c:v>
                </c:pt>
                <c:pt idx="857" formatCode="General">
                  <c:v>0.85699999999999998</c:v>
                </c:pt>
                <c:pt idx="858" formatCode="General">
                  <c:v>0.85799999999999998</c:v>
                </c:pt>
                <c:pt idx="859" formatCode="General">
                  <c:v>0.85899999999999999</c:v>
                </c:pt>
                <c:pt idx="860" formatCode="General">
                  <c:v>0.86</c:v>
                </c:pt>
                <c:pt idx="861" formatCode="General">
                  <c:v>0.86099999999999999</c:v>
                </c:pt>
                <c:pt idx="862" formatCode="General">
                  <c:v>0.86199999999999999</c:v>
                </c:pt>
                <c:pt idx="863" formatCode="General">
                  <c:v>0.86299999999999999</c:v>
                </c:pt>
                <c:pt idx="864" formatCode="General">
                  <c:v>0.86399999999999999</c:v>
                </c:pt>
                <c:pt idx="865" formatCode="General">
                  <c:v>0.86499999999999999</c:v>
                </c:pt>
                <c:pt idx="866" formatCode="General">
                  <c:v>0.86599999999999999</c:v>
                </c:pt>
                <c:pt idx="867" formatCode="General">
                  <c:v>0.86699999999999999</c:v>
                </c:pt>
                <c:pt idx="868" formatCode="General">
                  <c:v>0.86799999999999999</c:v>
                </c:pt>
                <c:pt idx="869" formatCode="General">
                  <c:v>0.86899999999999999</c:v>
                </c:pt>
                <c:pt idx="870" formatCode="General">
                  <c:v>0.87</c:v>
                </c:pt>
                <c:pt idx="871" formatCode="General">
                  <c:v>0.871</c:v>
                </c:pt>
                <c:pt idx="872" formatCode="General">
                  <c:v>0.872</c:v>
                </c:pt>
                <c:pt idx="873" formatCode="General">
                  <c:v>0.873</c:v>
                </c:pt>
                <c:pt idx="874" formatCode="General">
                  <c:v>0.874</c:v>
                </c:pt>
                <c:pt idx="875" formatCode="General">
                  <c:v>0.875</c:v>
                </c:pt>
                <c:pt idx="876" formatCode="General">
                  <c:v>0.876</c:v>
                </c:pt>
                <c:pt idx="877" formatCode="General">
                  <c:v>0.877</c:v>
                </c:pt>
                <c:pt idx="878" formatCode="General">
                  <c:v>0.878</c:v>
                </c:pt>
                <c:pt idx="879" formatCode="General">
                  <c:v>0.879</c:v>
                </c:pt>
                <c:pt idx="880" formatCode="General">
                  <c:v>0.88</c:v>
                </c:pt>
                <c:pt idx="881" formatCode="General">
                  <c:v>0.88100000000000001</c:v>
                </c:pt>
                <c:pt idx="882" formatCode="General">
                  <c:v>0.88200000000000001</c:v>
                </c:pt>
                <c:pt idx="883" formatCode="General">
                  <c:v>0.88300000000000001</c:v>
                </c:pt>
                <c:pt idx="884" formatCode="General">
                  <c:v>0.88400000000000001</c:v>
                </c:pt>
                <c:pt idx="885" formatCode="General">
                  <c:v>0.88500000000000001</c:v>
                </c:pt>
                <c:pt idx="886" formatCode="General">
                  <c:v>0.88600000000000001</c:v>
                </c:pt>
                <c:pt idx="887" formatCode="General">
                  <c:v>0.88700000000000001</c:v>
                </c:pt>
                <c:pt idx="888" formatCode="General">
                  <c:v>0.88800000000000001</c:v>
                </c:pt>
                <c:pt idx="889" formatCode="General">
                  <c:v>0.88900000000000001</c:v>
                </c:pt>
                <c:pt idx="890" formatCode="General">
                  <c:v>0.89</c:v>
                </c:pt>
                <c:pt idx="891" formatCode="General">
                  <c:v>0.89100000000000001</c:v>
                </c:pt>
                <c:pt idx="892" formatCode="General">
                  <c:v>0.89200000000000002</c:v>
                </c:pt>
                <c:pt idx="893" formatCode="General">
                  <c:v>0.89300000000000002</c:v>
                </c:pt>
                <c:pt idx="894" formatCode="General">
                  <c:v>0.89400000000000002</c:v>
                </c:pt>
                <c:pt idx="895" formatCode="General">
                  <c:v>0.89500000000000002</c:v>
                </c:pt>
                <c:pt idx="896" formatCode="General">
                  <c:v>0.89600000000000002</c:v>
                </c:pt>
                <c:pt idx="897" formatCode="General">
                  <c:v>0.89700000000000002</c:v>
                </c:pt>
                <c:pt idx="898" formatCode="General">
                  <c:v>0.89800000000000002</c:v>
                </c:pt>
                <c:pt idx="899" formatCode="General">
                  <c:v>0.89900000000000002</c:v>
                </c:pt>
                <c:pt idx="900" formatCode="General">
                  <c:v>0.9</c:v>
                </c:pt>
                <c:pt idx="901" formatCode="General">
                  <c:v>0.90100000000000002</c:v>
                </c:pt>
                <c:pt idx="902" formatCode="General">
                  <c:v>0.90200000000000002</c:v>
                </c:pt>
                <c:pt idx="903" formatCode="General">
                  <c:v>0.90300000000000002</c:v>
                </c:pt>
                <c:pt idx="904" formatCode="General">
                  <c:v>0.90400000000000003</c:v>
                </c:pt>
                <c:pt idx="905" formatCode="General">
                  <c:v>0.90500000000000003</c:v>
                </c:pt>
                <c:pt idx="906" formatCode="General">
                  <c:v>0.90600000000000003</c:v>
                </c:pt>
                <c:pt idx="907" formatCode="General">
                  <c:v>0.90700000000000003</c:v>
                </c:pt>
                <c:pt idx="908" formatCode="General">
                  <c:v>0.90800000000000003</c:v>
                </c:pt>
                <c:pt idx="909" formatCode="General">
                  <c:v>0.90900000000000003</c:v>
                </c:pt>
                <c:pt idx="910" formatCode="General">
                  <c:v>0.91</c:v>
                </c:pt>
                <c:pt idx="911" formatCode="General">
                  <c:v>0.91100000000000003</c:v>
                </c:pt>
                <c:pt idx="912" formatCode="General">
                  <c:v>0.91200000000000003</c:v>
                </c:pt>
                <c:pt idx="913" formatCode="General">
                  <c:v>0.91300000000000003</c:v>
                </c:pt>
                <c:pt idx="914" formatCode="General">
                  <c:v>0.91400000000000003</c:v>
                </c:pt>
                <c:pt idx="915" formatCode="General">
                  <c:v>0.91500000000000004</c:v>
                </c:pt>
                <c:pt idx="916" formatCode="General">
                  <c:v>0.91600000000000004</c:v>
                </c:pt>
                <c:pt idx="917" formatCode="General">
                  <c:v>0.91700000000000004</c:v>
                </c:pt>
                <c:pt idx="918" formatCode="General">
                  <c:v>0.91800000000000004</c:v>
                </c:pt>
                <c:pt idx="919" formatCode="General">
                  <c:v>0.91900000000000004</c:v>
                </c:pt>
                <c:pt idx="920" formatCode="General">
                  <c:v>0.92</c:v>
                </c:pt>
                <c:pt idx="921" formatCode="General">
                  <c:v>0.92100000000000004</c:v>
                </c:pt>
                <c:pt idx="922" formatCode="General">
                  <c:v>0.92200000000000004</c:v>
                </c:pt>
                <c:pt idx="923" formatCode="General">
                  <c:v>0.92300000000000004</c:v>
                </c:pt>
                <c:pt idx="924" formatCode="General">
                  <c:v>0.92400000000000004</c:v>
                </c:pt>
                <c:pt idx="925" formatCode="General">
                  <c:v>0.92500000000000004</c:v>
                </c:pt>
                <c:pt idx="926" formatCode="General">
                  <c:v>0.92600000000000005</c:v>
                </c:pt>
                <c:pt idx="927" formatCode="General">
                  <c:v>0.92700000000000005</c:v>
                </c:pt>
                <c:pt idx="928" formatCode="General">
                  <c:v>0.92800000000000005</c:v>
                </c:pt>
                <c:pt idx="929" formatCode="General">
                  <c:v>0.92900000000000005</c:v>
                </c:pt>
                <c:pt idx="930" formatCode="General">
                  <c:v>0.93</c:v>
                </c:pt>
                <c:pt idx="931" formatCode="General">
                  <c:v>0.93100000000000005</c:v>
                </c:pt>
                <c:pt idx="932" formatCode="General">
                  <c:v>0.93200000000000005</c:v>
                </c:pt>
                <c:pt idx="933" formatCode="General">
                  <c:v>0.93300000000000005</c:v>
                </c:pt>
                <c:pt idx="934" formatCode="General">
                  <c:v>0.93400000000000005</c:v>
                </c:pt>
                <c:pt idx="935" formatCode="General">
                  <c:v>0.93500000000000005</c:v>
                </c:pt>
                <c:pt idx="936" formatCode="General">
                  <c:v>0.93600000000000005</c:v>
                </c:pt>
                <c:pt idx="937" formatCode="General">
                  <c:v>0.93700000000000006</c:v>
                </c:pt>
                <c:pt idx="938" formatCode="General">
                  <c:v>0.93799999999999994</c:v>
                </c:pt>
                <c:pt idx="939" formatCode="General">
                  <c:v>0.93899999999999995</c:v>
                </c:pt>
                <c:pt idx="940" formatCode="General">
                  <c:v>0.94</c:v>
                </c:pt>
                <c:pt idx="941" formatCode="General">
                  <c:v>0.94099999999999995</c:v>
                </c:pt>
                <c:pt idx="942" formatCode="General">
                  <c:v>0.94199999999999995</c:v>
                </c:pt>
                <c:pt idx="943" formatCode="General">
                  <c:v>0.94299999999999995</c:v>
                </c:pt>
                <c:pt idx="944" formatCode="General">
                  <c:v>0.94399999999999995</c:v>
                </c:pt>
                <c:pt idx="945" formatCode="General">
                  <c:v>0.94499999999999995</c:v>
                </c:pt>
                <c:pt idx="946" formatCode="General">
                  <c:v>0.94599999999999995</c:v>
                </c:pt>
                <c:pt idx="947" formatCode="General">
                  <c:v>0.94699999999999995</c:v>
                </c:pt>
                <c:pt idx="948" formatCode="General">
                  <c:v>0.94799999999999995</c:v>
                </c:pt>
                <c:pt idx="949" formatCode="General">
                  <c:v>0.94899999999999995</c:v>
                </c:pt>
                <c:pt idx="950" formatCode="General">
                  <c:v>0.95</c:v>
                </c:pt>
                <c:pt idx="951" formatCode="General">
                  <c:v>0.95099999999999996</c:v>
                </c:pt>
                <c:pt idx="952" formatCode="General">
                  <c:v>0.95199999999999996</c:v>
                </c:pt>
                <c:pt idx="953" formatCode="General">
                  <c:v>0.95299999999999996</c:v>
                </c:pt>
                <c:pt idx="954" formatCode="General">
                  <c:v>0.95399999999999996</c:v>
                </c:pt>
                <c:pt idx="955" formatCode="General">
                  <c:v>0.95499999999999996</c:v>
                </c:pt>
                <c:pt idx="956" formatCode="General">
                  <c:v>0.95599999999999996</c:v>
                </c:pt>
                <c:pt idx="957" formatCode="General">
                  <c:v>0.95699999999999996</c:v>
                </c:pt>
                <c:pt idx="958" formatCode="General">
                  <c:v>0.95799999999999996</c:v>
                </c:pt>
                <c:pt idx="959" formatCode="General">
                  <c:v>0.95899999999999996</c:v>
                </c:pt>
                <c:pt idx="960" formatCode="General">
                  <c:v>0.96</c:v>
                </c:pt>
                <c:pt idx="961" formatCode="General">
                  <c:v>0.96099999999999997</c:v>
                </c:pt>
                <c:pt idx="962" formatCode="General">
                  <c:v>0.96199999999999997</c:v>
                </c:pt>
                <c:pt idx="963" formatCode="General">
                  <c:v>0.96299999999999997</c:v>
                </c:pt>
                <c:pt idx="964" formatCode="General">
                  <c:v>0.96399999999999997</c:v>
                </c:pt>
                <c:pt idx="965" formatCode="General">
                  <c:v>0.96499999999999997</c:v>
                </c:pt>
                <c:pt idx="966" formatCode="General">
                  <c:v>0.96599999999999997</c:v>
                </c:pt>
                <c:pt idx="967" formatCode="General">
                  <c:v>0.96699999999999997</c:v>
                </c:pt>
                <c:pt idx="968" formatCode="General">
                  <c:v>0.96799999999999997</c:v>
                </c:pt>
                <c:pt idx="969" formatCode="General">
                  <c:v>0.96899999999999997</c:v>
                </c:pt>
                <c:pt idx="970" formatCode="General">
                  <c:v>0.97</c:v>
                </c:pt>
                <c:pt idx="971" formatCode="General">
                  <c:v>0.97099999999999997</c:v>
                </c:pt>
                <c:pt idx="972" formatCode="General">
                  <c:v>0.97199999999999998</c:v>
                </c:pt>
                <c:pt idx="973" formatCode="General">
                  <c:v>0.97299999999999998</c:v>
                </c:pt>
                <c:pt idx="974" formatCode="General">
                  <c:v>0.97399999999999998</c:v>
                </c:pt>
                <c:pt idx="975" formatCode="General">
                  <c:v>0.97499999999999998</c:v>
                </c:pt>
                <c:pt idx="976" formatCode="General">
                  <c:v>0.97599999999999998</c:v>
                </c:pt>
                <c:pt idx="977" formatCode="General">
                  <c:v>0.97699999999999998</c:v>
                </c:pt>
                <c:pt idx="978" formatCode="General">
                  <c:v>0.97799999999999998</c:v>
                </c:pt>
                <c:pt idx="979" formatCode="General">
                  <c:v>0.97899999999999998</c:v>
                </c:pt>
                <c:pt idx="980" formatCode="General">
                  <c:v>0.98</c:v>
                </c:pt>
                <c:pt idx="981" formatCode="General">
                  <c:v>0.98099999999999998</c:v>
                </c:pt>
                <c:pt idx="982" formatCode="General">
                  <c:v>0.98199999999999998</c:v>
                </c:pt>
                <c:pt idx="983" formatCode="General">
                  <c:v>0.98299999999999998</c:v>
                </c:pt>
                <c:pt idx="984" formatCode="General">
                  <c:v>0.98399999999999999</c:v>
                </c:pt>
                <c:pt idx="985" formatCode="General">
                  <c:v>0.98499999999999999</c:v>
                </c:pt>
                <c:pt idx="986" formatCode="General">
                  <c:v>0.98599999999999999</c:v>
                </c:pt>
                <c:pt idx="987" formatCode="General">
                  <c:v>0.98699999999999999</c:v>
                </c:pt>
                <c:pt idx="988" formatCode="General">
                  <c:v>0.98799999999999999</c:v>
                </c:pt>
                <c:pt idx="989" formatCode="General">
                  <c:v>0.98899999999999999</c:v>
                </c:pt>
                <c:pt idx="990" formatCode="General">
                  <c:v>0.99</c:v>
                </c:pt>
                <c:pt idx="991" formatCode="General">
                  <c:v>0.99099999999999999</c:v>
                </c:pt>
                <c:pt idx="992" formatCode="General">
                  <c:v>0.99199999999999999</c:v>
                </c:pt>
                <c:pt idx="993" formatCode="General">
                  <c:v>0.99299999999999999</c:v>
                </c:pt>
                <c:pt idx="994" formatCode="General">
                  <c:v>0.99399999999999999</c:v>
                </c:pt>
                <c:pt idx="995" formatCode="General">
                  <c:v>0.995</c:v>
                </c:pt>
                <c:pt idx="996" formatCode="General">
                  <c:v>0.996</c:v>
                </c:pt>
                <c:pt idx="997" formatCode="General">
                  <c:v>0.997</c:v>
                </c:pt>
                <c:pt idx="998" formatCode="General">
                  <c:v>0.998</c:v>
                </c:pt>
                <c:pt idx="999" formatCode="General">
                  <c:v>0.999</c:v>
                </c:pt>
                <c:pt idx="1000" formatCode="General">
                  <c:v>1</c:v>
                </c:pt>
                <c:pt idx="1001" formatCode="General">
                  <c:v>1.0009999999999999</c:v>
                </c:pt>
                <c:pt idx="1002" formatCode="General">
                  <c:v>1.002</c:v>
                </c:pt>
                <c:pt idx="1003" formatCode="General">
                  <c:v>1.0029999999999999</c:v>
                </c:pt>
                <c:pt idx="1004" formatCode="General">
                  <c:v>1.004</c:v>
                </c:pt>
                <c:pt idx="1005" formatCode="General">
                  <c:v>1.0049999999999999</c:v>
                </c:pt>
                <c:pt idx="1006" formatCode="General">
                  <c:v>1.006</c:v>
                </c:pt>
                <c:pt idx="1007" formatCode="General">
                  <c:v>1.0069999999999999</c:v>
                </c:pt>
                <c:pt idx="1008" formatCode="General">
                  <c:v>1.008</c:v>
                </c:pt>
                <c:pt idx="1009" formatCode="General">
                  <c:v>1.0089999999999999</c:v>
                </c:pt>
                <c:pt idx="1010" formatCode="General">
                  <c:v>1.01</c:v>
                </c:pt>
                <c:pt idx="1011" formatCode="General">
                  <c:v>1.0109999999999999</c:v>
                </c:pt>
                <c:pt idx="1012" formatCode="General">
                  <c:v>1.012</c:v>
                </c:pt>
                <c:pt idx="1013" formatCode="General">
                  <c:v>1.0129999999999999</c:v>
                </c:pt>
                <c:pt idx="1014" formatCode="General">
                  <c:v>1.014</c:v>
                </c:pt>
                <c:pt idx="1015" formatCode="General">
                  <c:v>1.0149999999999999</c:v>
                </c:pt>
                <c:pt idx="1016" formatCode="General">
                  <c:v>1.016</c:v>
                </c:pt>
                <c:pt idx="1017" formatCode="General">
                  <c:v>1.0169999999999999</c:v>
                </c:pt>
                <c:pt idx="1018" formatCode="General">
                  <c:v>1.018</c:v>
                </c:pt>
                <c:pt idx="1019" formatCode="General">
                  <c:v>1.0189999999999999</c:v>
                </c:pt>
                <c:pt idx="1020" formatCode="General">
                  <c:v>1.02</c:v>
                </c:pt>
                <c:pt idx="1021" formatCode="General">
                  <c:v>1.0209999999999999</c:v>
                </c:pt>
                <c:pt idx="1022" formatCode="General">
                  <c:v>1.022</c:v>
                </c:pt>
                <c:pt idx="1023" formatCode="General">
                  <c:v>1.0229999999999999</c:v>
                </c:pt>
                <c:pt idx="1024" formatCode="General">
                  <c:v>1.024</c:v>
                </c:pt>
                <c:pt idx="1025" formatCode="General">
                  <c:v>1.0249999999999999</c:v>
                </c:pt>
                <c:pt idx="1026" formatCode="General">
                  <c:v>1.026</c:v>
                </c:pt>
                <c:pt idx="1027" formatCode="General">
                  <c:v>1.0269999999999999</c:v>
                </c:pt>
                <c:pt idx="1028" formatCode="General">
                  <c:v>1.028</c:v>
                </c:pt>
                <c:pt idx="1029" formatCode="General">
                  <c:v>1.0289999999999999</c:v>
                </c:pt>
                <c:pt idx="1030" formatCode="General">
                  <c:v>1.03</c:v>
                </c:pt>
                <c:pt idx="1031" formatCode="General">
                  <c:v>1.0309999999999999</c:v>
                </c:pt>
                <c:pt idx="1032" formatCode="General">
                  <c:v>1.032</c:v>
                </c:pt>
                <c:pt idx="1033" formatCode="General">
                  <c:v>1.0329999999999999</c:v>
                </c:pt>
                <c:pt idx="1034" formatCode="General">
                  <c:v>1.034</c:v>
                </c:pt>
                <c:pt idx="1035" formatCode="General">
                  <c:v>1.0349999999999999</c:v>
                </c:pt>
                <c:pt idx="1036" formatCode="General">
                  <c:v>1.036</c:v>
                </c:pt>
                <c:pt idx="1037" formatCode="General">
                  <c:v>1.0369999999999999</c:v>
                </c:pt>
                <c:pt idx="1038" formatCode="General">
                  <c:v>1.038</c:v>
                </c:pt>
                <c:pt idx="1039" formatCode="General">
                  <c:v>1.0389999999999999</c:v>
                </c:pt>
                <c:pt idx="1040" formatCode="General">
                  <c:v>1.04</c:v>
                </c:pt>
                <c:pt idx="1041" formatCode="General">
                  <c:v>1.0409999999999999</c:v>
                </c:pt>
                <c:pt idx="1042" formatCode="General">
                  <c:v>1.042</c:v>
                </c:pt>
                <c:pt idx="1043" formatCode="General">
                  <c:v>1.0429999999999999</c:v>
                </c:pt>
                <c:pt idx="1044" formatCode="General">
                  <c:v>1.044</c:v>
                </c:pt>
                <c:pt idx="1045" formatCode="General">
                  <c:v>1.0449999999999999</c:v>
                </c:pt>
                <c:pt idx="1046" formatCode="General">
                  <c:v>1.046</c:v>
                </c:pt>
                <c:pt idx="1047" formatCode="General">
                  <c:v>1.0469999999999999</c:v>
                </c:pt>
                <c:pt idx="1048" formatCode="General">
                  <c:v>1.048</c:v>
                </c:pt>
                <c:pt idx="1049" formatCode="General">
                  <c:v>1.0489999999999999</c:v>
                </c:pt>
                <c:pt idx="1050" formatCode="General">
                  <c:v>1.05</c:v>
                </c:pt>
                <c:pt idx="1051" formatCode="General">
                  <c:v>1.0509999999999999</c:v>
                </c:pt>
                <c:pt idx="1052" formatCode="General">
                  <c:v>1.052</c:v>
                </c:pt>
                <c:pt idx="1053" formatCode="General">
                  <c:v>1.0529999999999999</c:v>
                </c:pt>
                <c:pt idx="1054" formatCode="General">
                  <c:v>1.054</c:v>
                </c:pt>
                <c:pt idx="1055" formatCode="General">
                  <c:v>1.0549999999999999</c:v>
                </c:pt>
                <c:pt idx="1056" formatCode="General">
                  <c:v>1.056</c:v>
                </c:pt>
                <c:pt idx="1057" formatCode="General">
                  <c:v>1.0569999999999999</c:v>
                </c:pt>
                <c:pt idx="1058" formatCode="General">
                  <c:v>1.0580000000000001</c:v>
                </c:pt>
                <c:pt idx="1059" formatCode="General">
                  <c:v>1.0589999999999999</c:v>
                </c:pt>
                <c:pt idx="1060" formatCode="General">
                  <c:v>1.06</c:v>
                </c:pt>
                <c:pt idx="1061" formatCode="General">
                  <c:v>1.0609999999999999</c:v>
                </c:pt>
                <c:pt idx="1062" formatCode="General">
                  <c:v>1.0620000000000001</c:v>
                </c:pt>
                <c:pt idx="1063" formatCode="General">
                  <c:v>1.0629999999999999</c:v>
                </c:pt>
                <c:pt idx="1064" formatCode="General">
                  <c:v>1.0640000000000001</c:v>
                </c:pt>
                <c:pt idx="1065" formatCode="General">
                  <c:v>1.0649999999999999</c:v>
                </c:pt>
                <c:pt idx="1066" formatCode="General">
                  <c:v>1.0660000000000001</c:v>
                </c:pt>
                <c:pt idx="1067" formatCode="General">
                  <c:v>1.0669999999999999</c:v>
                </c:pt>
                <c:pt idx="1068" formatCode="General">
                  <c:v>1.0680000000000001</c:v>
                </c:pt>
                <c:pt idx="1069" formatCode="General">
                  <c:v>1.069</c:v>
                </c:pt>
                <c:pt idx="1070" formatCode="General">
                  <c:v>1.07</c:v>
                </c:pt>
                <c:pt idx="1071" formatCode="General">
                  <c:v>1.071</c:v>
                </c:pt>
                <c:pt idx="1072" formatCode="General">
                  <c:v>1.0720000000000001</c:v>
                </c:pt>
                <c:pt idx="1073" formatCode="General">
                  <c:v>1.073</c:v>
                </c:pt>
                <c:pt idx="1074" formatCode="General">
                  <c:v>1.0740000000000001</c:v>
                </c:pt>
                <c:pt idx="1075" formatCode="General">
                  <c:v>1.075</c:v>
                </c:pt>
                <c:pt idx="1076" formatCode="General">
                  <c:v>1.0760000000000001</c:v>
                </c:pt>
                <c:pt idx="1077" formatCode="General">
                  <c:v>1.077</c:v>
                </c:pt>
                <c:pt idx="1078" formatCode="General">
                  <c:v>1.0780000000000001</c:v>
                </c:pt>
                <c:pt idx="1079" formatCode="General">
                  <c:v>1.079</c:v>
                </c:pt>
                <c:pt idx="1080" formatCode="General">
                  <c:v>1.08</c:v>
                </c:pt>
                <c:pt idx="1081" formatCode="General">
                  <c:v>1.081</c:v>
                </c:pt>
                <c:pt idx="1082" formatCode="General">
                  <c:v>1.0820000000000001</c:v>
                </c:pt>
                <c:pt idx="1083" formatCode="General">
                  <c:v>1.083</c:v>
                </c:pt>
                <c:pt idx="1084" formatCode="General">
                  <c:v>1.0840000000000001</c:v>
                </c:pt>
                <c:pt idx="1085" formatCode="General">
                  <c:v>1.085</c:v>
                </c:pt>
                <c:pt idx="1086" formatCode="General">
                  <c:v>1.0860000000000001</c:v>
                </c:pt>
                <c:pt idx="1087" formatCode="General">
                  <c:v>1.087</c:v>
                </c:pt>
                <c:pt idx="1088" formatCode="General">
                  <c:v>1.0880000000000001</c:v>
                </c:pt>
                <c:pt idx="1089" formatCode="General">
                  <c:v>1.089</c:v>
                </c:pt>
                <c:pt idx="1090" formatCode="General">
                  <c:v>1.0900000000000001</c:v>
                </c:pt>
                <c:pt idx="1091" formatCode="General">
                  <c:v>1.091</c:v>
                </c:pt>
                <c:pt idx="1092" formatCode="General">
                  <c:v>1.0920000000000001</c:v>
                </c:pt>
                <c:pt idx="1093" formatCode="General">
                  <c:v>1.093</c:v>
                </c:pt>
                <c:pt idx="1094" formatCode="General">
                  <c:v>1.0940000000000001</c:v>
                </c:pt>
                <c:pt idx="1095" formatCode="General">
                  <c:v>1.095</c:v>
                </c:pt>
                <c:pt idx="1096" formatCode="General">
                  <c:v>1.0960000000000001</c:v>
                </c:pt>
                <c:pt idx="1097" formatCode="General">
                  <c:v>1.097</c:v>
                </c:pt>
                <c:pt idx="1098" formatCode="General">
                  <c:v>1.0980000000000001</c:v>
                </c:pt>
                <c:pt idx="1099" formatCode="General">
                  <c:v>1.099</c:v>
                </c:pt>
                <c:pt idx="1100" formatCode="General">
                  <c:v>1.1000000000000001</c:v>
                </c:pt>
                <c:pt idx="1101" formatCode="General">
                  <c:v>1.101</c:v>
                </c:pt>
                <c:pt idx="1102" formatCode="General">
                  <c:v>1.1020000000000001</c:v>
                </c:pt>
                <c:pt idx="1103" formatCode="General">
                  <c:v>1.103</c:v>
                </c:pt>
                <c:pt idx="1104" formatCode="General">
                  <c:v>1.1040000000000001</c:v>
                </c:pt>
                <c:pt idx="1105" formatCode="General">
                  <c:v>1.105</c:v>
                </c:pt>
                <c:pt idx="1106" formatCode="General">
                  <c:v>1.1060000000000001</c:v>
                </c:pt>
                <c:pt idx="1107" formatCode="General">
                  <c:v>1.107</c:v>
                </c:pt>
                <c:pt idx="1108" formatCode="General">
                  <c:v>1.1080000000000001</c:v>
                </c:pt>
                <c:pt idx="1109" formatCode="General">
                  <c:v>1.109</c:v>
                </c:pt>
                <c:pt idx="1110" formatCode="General">
                  <c:v>1.1100000000000001</c:v>
                </c:pt>
                <c:pt idx="1111" formatCode="General">
                  <c:v>1.111</c:v>
                </c:pt>
                <c:pt idx="1112" formatCode="General">
                  <c:v>1.1120000000000001</c:v>
                </c:pt>
                <c:pt idx="1113" formatCode="General">
                  <c:v>1.113</c:v>
                </c:pt>
                <c:pt idx="1114" formatCode="General">
                  <c:v>1.1140000000000001</c:v>
                </c:pt>
                <c:pt idx="1115" formatCode="General">
                  <c:v>1.115</c:v>
                </c:pt>
                <c:pt idx="1116" formatCode="General">
                  <c:v>1.1160000000000001</c:v>
                </c:pt>
                <c:pt idx="1117" formatCode="General">
                  <c:v>1.117</c:v>
                </c:pt>
                <c:pt idx="1118" formatCode="General">
                  <c:v>1.1180000000000001</c:v>
                </c:pt>
                <c:pt idx="1119" formatCode="General">
                  <c:v>1.119</c:v>
                </c:pt>
                <c:pt idx="1120" formatCode="General">
                  <c:v>1.1200000000000001</c:v>
                </c:pt>
                <c:pt idx="1121" formatCode="General">
                  <c:v>1.121</c:v>
                </c:pt>
                <c:pt idx="1122" formatCode="General">
                  <c:v>1.1220000000000001</c:v>
                </c:pt>
                <c:pt idx="1123" formatCode="General">
                  <c:v>1.123</c:v>
                </c:pt>
                <c:pt idx="1124" formatCode="General">
                  <c:v>1.1240000000000001</c:v>
                </c:pt>
                <c:pt idx="1125" formatCode="General">
                  <c:v>1.125</c:v>
                </c:pt>
                <c:pt idx="1126" formatCode="General">
                  <c:v>1.1259999999999999</c:v>
                </c:pt>
                <c:pt idx="1127" formatCode="General">
                  <c:v>1.127</c:v>
                </c:pt>
                <c:pt idx="1128" formatCode="General">
                  <c:v>1.1279999999999999</c:v>
                </c:pt>
                <c:pt idx="1129" formatCode="General">
                  <c:v>1.129</c:v>
                </c:pt>
                <c:pt idx="1130" formatCode="General">
                  <c:v>1.1299999999999999</c:v>
                </c:pt>
                <c:pt idx="1131" formatCode="General">
                  <c:v>1.131</c:v>
                </c:pt>
                <c:pt idx="1132" formatCode="General">
                  <c:v>1.1319999999999999</c:v>
                </c:pt>
                <c:pt idx="1133" formatCode="General">
                  <c:v>1.133</c:v>
                </c:pt>
                <c:pt idx="1134" formatCode="General">
                  <c:v>1.1339999999999999</c:v>
                </c:pt>
                <c:pt idx="1135" formatCode="General">
                  <c:v>1.135</c:v>
                </c:pt>
                <c:pt idx="1136" formatCode="General">
                  <c:v>1.1359999999999999</c:v>
                </c:pt>
                <c:pt idx="1137" formatCode="General">
                  <c:v>1.137</c:v>
                </c:pt>
                <c:pt idx="1138" formatCode="General">
                  <c:v>1.1379999999999999</c:v>
                </c:pt>
                <c:pt idx="1139" formatCode="General">
                  <c:v>1.139</c:v>
                </c:pt>
                <c:pt idx="1140" formatCode="General">
                  <c:v>1.1399999999999999</c:v>
                </c:pt>
                <c:pt idx="1141" formatCode="General">
                  <c:v>1.141</c:v>
                </c:pt>
                <c:pt idx="1142" formatCode="General">
                  <c:v>1.1419999999999999</c:v>
                </c:pt>
                <c:pt idx="1143" formatCode="General">
                  <c:v>1.143</c:v>
                </c:pt>
                <c:pt idx="1144" formatCode="General">
                  <c:v>1.1439999999999999</c:v>
                </c:pt>
                <c:pt idx="1145" formatCode="General">
                  <c:v>1.145</c:v>
                </c:pt>
                <c:pt idx="1146" formatCode="General">
                  <c:v>1.1459999999999999</c:v>
                </c:pt>
                <c:pt idx="1147" formatCode="General">
                  <c:v>1.147</c:v>
                </c:pt>
                <c:pt idx="1148" formatCode="General">
                  <c:v>1.1479999999999999</c:v>
                </c:pt>
                <c:pt idx="1149" formatCode="General">
                  <c:v>1.149</c:v>
                </c:pt>
                <c:pt idx="1150" formatCode="General">
                  <c:v>1.1499999999999999</c:v>
                </c:pt>
                <c:pt idx="1151" formatCode="General">
                  <c:v>1.151</c:v>
                </c:pt>
                <c:pt idx="1152" formatCode="General">
                  <c:v>1.1519999999999999</c:v>
                </c:pt>
                <c:pt idx="1153" formatCode="General">
                  <c:v>1.153</c:v>
                </c:pt>
                <c:pt idx="1154" formatCode="General">
                  <c:v>1.1539999999999999</c:v>
                </c:pt>
                <c:pt idx="1155" formatCode="General">
                  <c:v>1.155</c:v>
                </c:pt>
                <c:pt idx="1156" formatCode="General">
                  <c:v>1.1559999999999999</c:v>
                </c:pt>
                <c:pt idx="1157" formatCode="General">
                  <c:v>1.157</c:v>
                </c:pt>
                <c:pt idx="1158" formatCode="General">
                  <c:v>1.1579999999999999</c:v>
                </c:pt>
                <c:pt idx="1159" formatCode="General">
                  <c:v>1.159</c:v>
                </c:pt>
                <c:pt idx="1160" formatCode="General">
                  <c:v>1.1599999999999999</c:v>
                </c:pt>
                <c:pt idx="1161" formatCode="General">
                  <c:v>1.161</c:v>
                </c:pt>
                <c:pt idx="1162" formatCode="General">
                  <c:v>1.1619999999999999</c:v>
                </c:pt>
                <c:pt idx="1163" formatCode="General">
                  <c:v>1.163</c:v>
                </c:pt>
                <c:pt idx="1164" formatCode="General">
                  <c:v>1.1639999999999999</c:v>
                </c:pt>
                <c:pt idx="1165" formatCode="General">
                  <c:v>1.165</c:v>
                </c:pt>
                <c:pt idx="1166" formatCode="General">
                  <c:v>1.1659999999999999</c:v>
                </c:pt>
                <c:pt idx="1167" formatCode="General">
                  <c:v>1.167</c:v>
                </c:pt>
                <c:pt idx="1168" formatCode="General">
                  <c:v>1.1679999999999999</c:v>
                </c:pt>
                <c:pt idx="1169" formatCode="General">
                  <c:v>1.169</c:v>
                </c:pt>
                <c:pt idx="1170" formatCode="General">
                  <c:v>1.17</c:v>
                </c:pt>
                <c:pt idx="1171" formatCode="General">
                  <c:v>1.171</c:v>
                </c:pt>
                <c:pt idx="1172" formatCode="General">
                  <c:v>1.1719999999999999</c:v>
                </c:pt>
                <c:pt idx="1173" formatCode="General">
                  <c:v>1.173</c:v>
                </c:pt>
                <c:pt idx="1174" formatCode="General">
                  <c:v>1.1739999999999999</c:v>
                </c:pt>
                <c:pt idx="1175" formatCode="General">
                  <c:v>1.175</c:v>
                </c:pt>
                <c:pt idx="1176" formatCode="General">
                  <c:v>1.1759999999999999</c:v>
                </c:pt>
                <c:pt idx="1177" formatCode="General">
                  <c:v>1.177</c:v>
                </c:pt>
                <c:pt idx="1178" formatCode="General">
                  <c:v>1.1779999999999999</c:v>
                </c:pt>
                <c:pt idx="1179" formatCode="General">
                  <c:v>1.179</c:v>
                </c:pt>
                <c:pt idx="1180" formatCode="General">
                  <c:v>1.18</c:v>
                </c:pt>
                <c:pt idx="1181" formatCode="General">
                  <c:v>1.181</c:v>
                </c:pt>
                <c:pt idx="1182" formatCode="General">
                  <c:v>1.1819999999999999</c:v>
                </c:pt>
                <c:pt idx="1183" formatCode="General">
                  <c:v>1.1830000000000001</c:v>
                </c:pt>
                <c:pt idx="1184" formatCode="General">
                  <c:v>1.1839999999999999</c:v>
                </c:pt>
                <c:pt idx="1185" formatCode="General">
                  <c:v>1.1850000000000001</c:v>
                </c:pt>
                <c:pt idx="1186" formatCode="General">
                  <c:v>1.1859999999999999</c:v>
                </c:pt>
                <c:pt idx="1187" formatCode="General">
                  <c:v>1.1870000000000001</c:v>
                </c:pt>
                <c:pt idx="1188" formatCode="General">
                  <c:v>1.1879999999999999</c:v>
                </c:pt>
                <c:pt idx="1189" formatCode="General">
                  <c:v>1.1890000000000001</c:v>
                </c:pt>
                <c:pt idx="1190" formatCode="General">
                  <c:v>1.19</c:v>
                </c:pt>
                <c:pt idx="1191" formatCode="General">
                  <c:v>1.1910000000000001</c:v>
                </c:pt>
                <c:pt idx="1192" formatCode="General">
                  <c:v>1.1919999999999999</c:v>
                </c:pt>
                <c:pt idx="1193" formatCode="General">
                  <c:v>1.1930000000000001</c:v>
                </c:pt>
                <c:pt idx="1194" formatCode="General">
                  <c:v>1.194</c:v>
                </c:pt>
                <c:pt idx="1195" formatCode="General">
                  <c:v>1.1950000000000001</c:v>
                </c:pt>
                <c:pt idx="1196" formatCode="General">
                  <c:v>1.196</c:v>
                </c:pt>
                <c:pt idx="1197" formatCode="General">
                  <c:v>1.1970000000000001</c:v>
                </c:pt>
                <c:pt idx="1198" formatCode="General">
                  <c:v>1.198</c:v>
                </c:pt>
                <c:pt idx="1199" formatCode="General">
                  <c:v>1.1990000000000001</c:v>
                </c:pt>
                <c:pt idx="1200" formatCode="General">
                  <c:v>1.2</c:v>
                </c:pt>
                <c:pt idx="1201" formatCode="General">
                  <c:v>1.2010000000000001</c:v>
                </c:pt>
                <c:pt idx="1202" formatCode="General">
                  <c:v>1.202</c:v>
                </c:pt>
                <c:pt idx="1203" formatCode="General">
                  <c:v>1.2030000000000001</c:v>
                </c:pt>
                <c:pt idx="1204" formatCode="General">
                  <c:v>1.204</c:v>
                </c:pt>
                <c:pt idx="1205" formatCode="General">
                  <c:v>1.2050000000000001</c:v>
                </c:pt>
                <c:pt idx="1206" formatCode="General">
                  <c:v>1.206</c:v>
                </c:pt>
                <c:pt idx="1207" formatCode="General">
                  <c:v>1.2070000000000001</c:v>
                </c:pt>
                <c:pt idx="1208" formatCode="General">
                  <c:v>1.208</c:v>
                </c:pt>
                <c:pt idx="1209" formatCode="General">
                  <c:v>1.2090000000000001</c:v>
                </c:pt>
                <c:pt idx="1210" formatCode="General">
                  <c:v>1.21</c:v>
                </c:pt>
                <c:pt idx="1211" formatCode="General">
                  <c:v>1.2110000000000001</c:v>
                </c:pt>
                <c:pt idx="1212" formatCode="General">
                  <c:v>1.212</c:v>
                </c:pt>
                <c:pt idx="1213" formatCode="General">
                  <c:v>1.2130000000000001</c:v>
                </c:pt>
                <c:pt idx="1214" formatCode="General">
                  <c:v>1.214</c:v>
                </c:pt>
                <c:pt idx="1215" formatCode="General">
                  <c:v>1.2150000000000001</c:v>
                </c:pt>
                <c:pt idx="1216" formatCode="General">
                  <c:v>1.216</c:v>
                </c:pt>
                <c:pt idx="1217" formatCode="General">
                  <c:v>1.2170000000000001</c:v>
                </c:pt>
                <c:pt idx="1218" formatCode="General">
                  <c:v>1.218</c:v>
                </c:pt>
                <c:pt idx="1219" formatCode="General">
                  <c:v>1.2190000000000001</c:v>
                </c:pt>
                <c:pt idx="1220" formatCode="General">
                  <c:v>1.22</c:v>
                </c:pt>
                <c:pt idx="1221" formatCode="General">
                  <c:v>1.2210000000000001</c:v>
                </c:pt>
                <c:pt idx="1222" formatCode="General">
                  <c:v>1.222</c:v>
                </c:pt>
                <c:pt idx="1223" formatCode="General">
                  <c:v>1.2230000000000001</c:v>
                </c:pt>
                <c:pt idx="1224" formatCode="General">
                  <c:v>1.224</c:v>
                </c:pt>
                <c:pt idx="1225" formatCode="General">
                  <c:v>1.2250000000000001</c:v>
                </c:pt>
                <c:pt idx="1226" formatCode="General">
                  <c:v>1.226</c:v>
                </c:pt>
                <c:pt idx="1227" formatCode="General">
                  <c:v>1.2270000000000001</c:v>
                </c:pt>
                <c:pt idx="1228" formatCode="General">
                  <c:v>1.228</c:v>
                </c:pt>
                <c:pt idx="1229" formatCode="General">
                  <c:v>1.2290000000000001</c:v>
                </c:pt>
                <c:pt idx="1230" formatCode="General">
                  <c:v>1.23</c:v>
                </c:pt>
                <c:pt idx="1231" formatCode="General">
                  <c:v>1.2310000000000001</c:v>
                </c:pt>
                <c:pt idx="1232" formatCode="General">
                  <c:v>1.232</c:v>
                </c:pt>
                <c:pt idx="1233" formatCode="General">
                  <c:v>1.2330000000000001</c:v>
                </c:pt>
                <c:pt idx="1234" formatCode="General">
                  <c:v>1.234</c:v>
                </c:pt>
                <c:pt idx="1235" formatCode="General">
                  <c:v>1.2350000000000001</c:v>
                </c:pt>
                <c:pt idx="1236" formatCode="General">
                  <c:v>1.236</c:v>
                </c:pt>
                <c:pt idx="1237" formatCode="General">
                  <c:v>1.2370000000000001</c:v>
                </c:pt>
                <c:pt idx="1238" formatCode="General">
                  <c:v>1.238</c:v>
                </c:pt>
                <c:pt idx="1239" formatCode="General">
                  <c:v>1.2390000000000001</c:v>
                </c:pt>
                <c:pt idx="1240" formatCode="General">
                  <c:v>1.24</c:v>
                </c:pt>
                <c:pt idx="1241" formatCode="General">
                  <c:v>1.2410000000000001</c:v>
                </c:pt>
                <c:pt idx="1242" formatCode="General">
                  <c:v>1.242</c:v>
                </c:pt>
                <c:pt idx="1243" formatCode="General">
                  <c:v>1.2430000000000001</c:v>
                </c:pt>
                <c:pt idx="1244" formatCode="General">
                  <c:v>1.244</c:v>
                </c:pt>
                <c:pt idx="1245" formatCode="General">
                  <c:v>1.2450000000000001</c:v>
                </c:pt>
                <c:pt idx="1246" formatCode="General">
                  <c:v>1.246</c:v>
                </c:pt>
                <c:pt idx="1247" formatCode="General">
                  <c:v>1.2470000000000001</c:v>
                </c:pt>
                <c:pt idx="1248" formatCode="General">
                  <c:v>1.248</c:v>
                </c:pt>
                <c:pt idx="1249" formatCode="General">
                  <c:v>1.2490000000000001</c:v>
                </c:pt>
                <c:pt idx="1250" formatCode="General">
                  <c:v>1.25</c:v>
                </c:pt>
                <c:pt idx="1251" formatCode="General">
                  <c:v>1.2509999999999999</c:v>
                </c:pt>
                <c:pt idx="1252" formatCode="General">
                  <c:v>1.252</c:v>
                </c:pt>
                <c:pt idx="1253" formatCode="General">
                  <c:v>1.2529999999999999</c:v>
                </c:pt>
                <c:pt idx="1254" formatCode="General">
                  <c:v>1.254</c:v>
                </c:pt>
                <c:pt idx="1255" formatCode="General">
                  <c:v>1.2549999999999999</c:v>
                </c:pt>
                <c:pt idx="1256" formatCode="General">
                  <c:v>1.256</c:v>
                </c:pt>
                <c:pt idx="1257" formatCode="General">
                  <c:v>1.2569999999999999</c:v>
                </c:pt>
                <c:pt idx="1258" formatCode="General">
                  <c:v>1.258</c:v>
                </c:pt>
                <c:pt idx="1259" formatCode="General">
                  <c:v>1.2589999999999999</c:v>
                </c:pt>
                <c:pt idx="1260" formatCode="General">
                  <c:v>1.26</c:v>
                </c:pt>
                <c:pt idx="1261" formatCode="General">
                  <c:v>1.2609999999999999</c:v>
                </c:pt>
                <c:pt idx="1262" formatCode="General">
                  <c:v>1.262</c:v>
                </c:pt>
                <c:pt idx="1263" formatCode="General">
                  <c:v>1.2629999999999999</c:v>
                </c:pt>
                <c:pt idx="1264" formatCode="General">
                  <c:v>1.264</c:v>
                </c:pt>
                <c:pt idx="1265" formatCode="General">
                  <c:v>1.2649999999999999</c:v>
                </c:pt>
                <c:pt idx="1266" formatCode="General">
                  <c:v>1.266</c:v>
                </c:pt>
                <c:pt idx="1267" formatCode="General">
                  <c:v>1.2669999999999999</c:v>
                </c:pt>
                <c:pt idx="1268" formatCode="General">
                  <c:v>1.268</c:v>
                </c:pt>
                <c:pt idx="1269" formatCode="General">
                  <c:v>1.2689999999999999</c:v>
                </c:pt>
                <c:pt idx="1270" formatCode="General">
                  <c:v>1.27</c:v>
                </c:pt>
                <c:pt idx="1271" formatCode="General">
                  <c:v>1.2709999999999999</c:v>
                </c:pt>
                <c:pt idx="1272" formatCode="General">
                  <c:v>1.272</c:v>
                </c:pt>
                <c:pt idx="1273" formatCode="General">
                  <c:v>1.2729999999999999</c:v>
                </c:pt>
                <c:pt idx="1274" formatCode="General">
                  <c:v>1.274</c:v>
                </c:pt>
                <c:pt idx="1275" formatCode="General">
                  <c:v>1.2749999999999999</c:v>
                </c:pt>
                <c:pt idx="1276" formatCode="General">
                  <c:v>1.276</c:v>
                </c:pt>
                <c:pt idx="1277" formatCode="General">
                  <c:v>1.2769999999999999</c:v>
                </c:pt>
                <c:pt idx="1278" formatCode="General">
                  <c:v>1.278</c:v>
                </c:pt>
                <c:pt idx="1279" formatCode="General">
                  <c:v>1.2789999999999999</c:v>
                </c:pt>
                <c:pt idx="1280" formatCode="General">
                  <c:v>1.28</c:v>
                </c:pt>
                <c:pt idx="1281" formatCode="General">
                  <c:v>1.2809999999999999</c:v>
                </c:pt>
                <c:pt idx="1282" formatCode="General">
                  <c:v>1.282</c:v>
                </c:pt>
                <c:pt idx="1283" formatCode="General">
                  <c:v>1.2829999999999999</c:v>
                </c:pt>
                <c:pt idx="1284" formatCode="General">
                  <c:v>1.284</c:v>
                </c:pt>
                <c:pt idx="1285" formatCode="General">
                  <c:v>1.2849999999999999</c:v>
                </c:pt>
                <c:pt idx="1286" formatCode="General">
                  <c:v>1.286</c:v>
                </c:pt>
                <c:pt idx="1287" formatCode="General">
                  <c:v>1.2869999999999999</c:v>
                </c:pt>
                <c:pt idx="1288" formatCode="General">
                  <c:v>1.288</c:v>
                </c:pt>
                <c:pt idx="1289" formatCode="General">
                  <c:v>1.2889999999999999</c:v>
                </c:pt>
                <c:pt idx="1290" formatCode="General">
                  <c:v>1.29</c:v>
                </c:pt>
                <c:pt idx="1291" formatCode="General">
                  <c:v>1.2909999999999999</c:v>
                </c:pt>
                <c:pt idx="1292" formatCode="General">
                  <c:v>1.292</c:v>
                </c:pt>
                <c:pt idx="1293" formatCode="General">
                  <c:v>1.2929999999999999</c:v>
                </c:pt>
                <c:pt idx="1294" formatCode="General">
                  <c:v>1.294</c:v>
                </c:pt>
                <c:pt idx="1295" formatCode="General">
                  <c:v>1.2949999999999999</c:v>
                </c:pt>
                <c:pt idx="1296" formatCode="General">
                  <c:v>1.296</c:v>
                </c:pt>
                <c:pt idx="1297" formatCode="General">
                  <c:v>1.2969999999999999</c:v>
                </c:pt>
                <c:pt idx="1298" formatCode="General">
                  <c:v>1.298</c:v>
                </c:pt>
                <c:pt idx="1299" formatCode="General">
                  <c:v>1.2989999999999999</c:v>
                </c:pt>
                <c:pt idx="1300" formatCode="General">
                  <c:v>1.3</c:v>
                </c:pt>
                <c:pt idx="1301" formatCode="General">
                  <c:v>1.3009999999999999</c:v>
                </c:pt>
                <c:pt idx="1302" formatCode="General">
                  <c:v>1.302</c:v>
                </c:pt>
                <c:pt idx="1303" formatCode="General">
                  <c:v>1.3029999999999999</c:v>
                </c:pt>
                <c:pt idx="1304" formatCode="General">
                  <c:v>1.304</c:v>
                </c:pt>
                <c:pt idx="1305" formatCode="General">
                  <c:v>1.3049999999999999</c:v>
                </c:pt>
                <c:pt idx="1306" formatCode="General">
                  <c:v>1.306</c:v>
                </c:pt>
                <c:pt idx="1307" formatCode="General">
                  <c:v>1.3069999999999999</c:v>
                </c:pt>
                <c:pt idx="1308" formatCode="General">
                  <c:v>1.3080000000000001</c:v>
                </c:pt>
                <c:pt idx="1309" formatCode="General">
                  <c:v>1.3089999999999999</c:v>
                </c:pt>
                <c:pt idx="1310" formatCode="General">
                  <c:v>1.31</c:v>
                </c:pt>
                <c:pt idx="1311" formatCode="General">
                  <c:v>1.3109999999999999</c:v>
                </c:pt>
                <c:pt idx="1312" formatCode="General">
                  <c:v>1.3120000000000001</c:v>
                </c:pt>
                <c:pt idx="1313" formatCode="General">
                  <c:v>1.3129999999999999</c:v>
                </c:pt>
                <c:pt idx="1314" formatCode="General">
                  <c:v>1.3140000000000001</c:v>
                </c:pt>
                <c:pt idx="1315" formatCode="General">
                  <c:v>1.3149999999999999</c:v>
                </c:pt>
                <c:pt idx="1316" formatCode="General">
                  <c:v>1.3160000000000001</c:v>
                </c:pt>
                <c:pt idx="1317" formatCode="General">
                  <c:v>1.3169999999999999</c:v>
                </c:pt>
                <c:pt idx="1318" formatCode="General">
                  <c:v>1.3180000000000001</c:v>
                </c:pt>
                <c:pt idx="1319" formatCode="General">
                  <c:v>1.319</c:v>
                </c:pt>
                <c:pt idx="1320" formatCode="General">
                  <c:v>1.32</c:v>
                </c:pt>
                <c:pt idx="1321" formatCode="General">
                  <c:v>1.321</c:v>
                </c:pt>
                <c:pt idx="1322" formatCode="General">
                  <c:v>1.3220000000000001</c:v>
                </c:pt>
                <c:pt idx="1323" formatCode="General">
                  <c:v>1.323</c:v>
                </c:pt>
                <c:pt idx="1324" formatCode="General">
                  <c:v>1.3240000000000001</c:v>
                </c:pt>
                <c:pt idx="1325" formatCode="General">
                  <c:v>1.325</c:v>
                </c:pt>
                <c:pt idx="1326" formatCode="General">
                  <c:v>1.3260000000000001</c:v>
                </c:pt>
                <c:pt idx="1327" formatCode="General">
                  <c:v>1.327</c:v>
                </c:pt>
                <c:pt idx="1328" formatCode="General">
                  <c:v>1.3280000000000001</c:v>
                </c:pt>
                <c:pt idx="1329" formatCode="General">
                  <c:v>1.329</c:v>
                </c:pt>
                <c:pt idx="1330" formatCode="General">
                  <c:v>1.33</c:v>
                </c:pt>
                <c:pt idx="1331" formatCode="General">
                  <c:v>1.331</c:v>
                </c:pt>
                <c:pt idx="1332" formatCode="General">
                  <c:v>1.3320000000000001</c:v>
                </c:pt>
                <c:pt idx="1333" formatCode="General">
                  <c:v>1.333</c:v>
                </c:pt>
                <c:pt idx="1334" formatCode="General">
                  <c:v>1.3340000000000001</c:v>
                </c:pt>
                <c:pt idx="1335" formatCode="General">
                  <c:v>1.335</c:v>
                </c:pt>
                <c:pt idx="1336" formatCode="General">
                  <c:v>1.3360000000000001</c:v>
                </c:pt>
                <c:pt idx="1337" formatCode="General">
                  <c:v>1.337</c:v>
                </c:pt>
                <c:pt idx="1338" formatCode="General">
                  <c:v>1.3380000000000001</c:v>
                </c:pt>
                <c:pt idx="1339" formatCode="General">
                  <c:v>1.339</c:v>
                </c:pt>
                <c:pt idx="1340" formatCode="General">
                  <c:v>1.34</c:v>
                </c:pt>
                <c:pt idx="1341" formatCode="General">
                  <c:v>1.341</c:v>
                </c:pt>
                <c:pt idx="1342" formatCode="General">
                  <c:v>1.3420000000000001</c:v>
                </c:pt>
                <c:pt idx="1343" formatCode="General">
                  <c:v>1.343</c:v>
                </c:pt>
                <c:pt idx="1344" formatCode="General">
                  <c:v>1.3440000000000001</c:v>
                </c:pt>
                <c:pt idx="1345" formatCode="General">
                  <c:v>1.345</c:v>
                </c:pt>
                <c:pt idx="1346" formatCode="General">
                  <c:v>1.3460000000000001</c:v>
                </c:pt>
                <c:pt idx="1347" formatCode="General">
                  <c:v>1.347</c:v>
                </c:pt>
                <c:pt idx="1348" formatCode="General">
                  <c:v>1.3480000000000001</c:v>
                </c:pt>
                <c:pt idx="1349" formatCode="General">
                  <c:v>1.349</c:v>
                </c:pt>
                <c:pt idx="1350" formatCode="General">
                  <c:v>1.35</c:v>
                </c:pt>
                <c:pt idx="1351" formatCode="General">
                  <c:v>1.351</c:v>
                </c:pt>
                <c:pt idx="1352" formatCode="General">
                  <c:v>1.3520000000000001</c:v>
                </c:pt>
                <c:pt idx="1353" formatCode="General">
                  <c:v>1.353</c:v>
                </c:pt>
                <c:pt idx="1354" formatCode="General">
                  <c:v>1.3540000000000001</c:v>
                </c:pt>
                <c:pt idx="1355" formatCode="General">
                  <c:v>1.355</c:v>
                </c:pt>
                <c:pt idx="1356" formatCode="General">
                  <c:v>1.3560000000000001</c:v>
                </c:pt>
                <c:pt idx="1357" formatCode="General">
                  <c:v>1.357</c:v>
                </c:pt>
                <c:pt idx="1358" formatCode="General">
                  <c:v>1.3580000000000001</c:v>
                </c:pt>
                <c:pt idx="1359" formatCode="General">
                  <c:v>1.359</c:v>
                </c:pt>
                <c:pt idx="1360" formatCode="General">
                  <c:v>1.36</c:v>
                </c:pt>
                <c:pt idx="1361" formatCode="General">
                  <c:v>1.361</c:v>
                </c:pt>
                <c:pt idx="1362" formatCode="General">
                  <c:v>1.3620000000000001</c:v>
                </c:pt>
                <c:pt idx="1363" formatCode="General">
                  <c:v>1.363</c:v>
                </c:pt>
                <c:pt idx="1364" formatCode="General">
                  <c:v>1.3640000000000001</c:v>
                </c:pt>
                <c:pt idx="1365" formatCode="General">
                  <c:v>1.365</c:v>
                </c:pt>
                <c:pt idx="1366" formatCode="General">
                  <c:v>1.3660000000000001</c:v>
                </c:pt>
                <c:pt idx="1367" formatCode="General">
                  <c:v>1.367</c:v>
                </c:pt>
                <c:pt idx="1368" formatCode="General">
                  <c:v>1.3680000000000001</c:v>
                </c:pt>
                <c:pt idx="1369" formatCode="General">
                  <c:v>1.369</c:v>
                </c:pt>
                <c:pt idx="1370" formatCode="General">
                  <c:v>1.37</c:v>
                </c:pt>
                <c:pt idx="1371" formatCode="General">
                  <c:v>1.371</c:v>
                </c:pt>
                <c:pt idx="1372" formatCode="General">
                  <c:v>1.3720000000000001</c:v>
                </c:pt>
                <c:pt idx="1373" formatCode="General">
                  <c:v>1.373</c:v>
                </c:pt>
                <c:pt idx="1374" formatCode="General">
                  <c:v>1.3740000000000001</c:v>
                </c:pt>
                <c:pt idx="1375" formatCode="General">
                  <c:v>1.375</c:v>
                </c:pt>
                <c:pt idx="1376" formatCode="General">
                  <c:v>1.3759999999999999</c:v>
                </c:pt>
                <c:pt idx="1377" formatCode="General">
                  <c:v>1.377</c:v>
                </c:pt>
                <c:pt idx="1378" formatCode="General">
                  <c:v>1.3779999999999999</c:v>
                </c:pt>
                <c:pt idx="1379" formatCode="General">
                  <c:v>1.379</c:v>
                </c:pt>
                <c:pt idx="1380" formatCode="General">
                  <c:v>1.38</c:v>
                </c:pt>
                <c:pt idx="1381" formatCode="General">
                  <c:v>1.381</c:v>
                </c:pt>
                <c:pt idx="1382" formatCode="General">
                  <c:v>1.3819999999999999</c:v>
                </c:pt>
                <c:pt idx="1383" formatCode="General">
                  <c:v>1.383</c:v>
                </c:pt>
                <c:pt idx="1384" formatCode="General">
                  <c:v>1.3839999999999999</c:v>
                </c:pt>
                <c:pt idx="1385" formatCode="General">
                  <c:v>1.385</c:v>
                </c:pt>
                <c:pt idx="1386" formatCode="General">
                  <c:v>1.3859999999999999</c:v>
                </c:pt>
                <c:pt idx="1387" formatCode="General">
                  <c:v>1.387</c:v>
                </c:pt>
                <c:pt idx="1388" formatCode="General">
                  <c:v>1.3879999999999999</c:v>
                </c:pt>
                <c:pt idx="1389" formatCode="General">
                  <c:v>1.389</c:v>
                </c:pt>
                <c:pt idx="1390" formatCode="General">
                  <c:v>1.39</c:v>
                </c:pt>
                <c:pt idx="1391" formatCode="General">
                  <c:v>1.391</c:v>
                </c:pt>
                <c:pt idx="1392" formatCode="General">
                  <c:v>1.3919999999999999</c:v>
                </c:pt>
                <c:pt idx="1393" formatCode="General">
                  <c:v>1.393</c:v>
                </c:pt>
                <c:pt idx="1394" formatCode="General">
                  <c:v>1.3939999999999999</c:v>
                </c:pt>
                <c:pt idx="1395" formatCode="General">
                  <c:v>1.395</c:v>
                </c:pt>
                <c:pt idx="1396" formatCode="General">
                  <c:v>1.3959999999999999</c:v>
                </c:pt>
                <c:pt idx="1397" formatCode="General">
                  <c:v>1.397</c:v>
                </c:pt>
                <c:pt idx="1398" formatCode="General">
                  <c:v>1.3979999999999999</c:v>
                </c:pt>
                <c:pt idx="1399" formatCode="General">
                  <c:v>1.399</c:v>
                </c:pt>
                <c:pt idx="1400" formatCode="General">
                  <c:v>1.4</c:v>
                </c:pt>
                <c:pt idx="1401" formatCode="General">
                  <c:v>1.401</c:v>
                </c:pt>
                <c:pt idx="1402" formatCode="General">
                  <c:v>1.4019999999999999</c:v>
                </c:pt>
                <c:pt idx="1403" formatCode="General">
                  <c:v>1.403</c:v>
                </c:pt>
                <c:pt idx="1404" formatCode="General">
                  <c:v>1.4039999999999999</c:v>
                </c:pt>
                <c:pt idx="1405" formatCode="General">
                  <c:v>1.405</c:v>
                </c:pt>
                <c:pt idx="1406" formatCode="General">
                  <c:v>1.4059999999999999</c:v>
                </c:pt>
                <c:pt idx="1407" formatCode="General">
                  <c:v>1.407</c:v>
                </c:pt>
                <c:pt idx="1408" formatCode="General">
                  <c:v>1.4079999999999999</c:v>
                </c:pt>
                <c:pt idx="1409" formatCode="General">
                  <c:v>1.409</c:v>
                </c:pt>
                <c:pt idx="1410" formatCode="General">
                  <c:v>1.41</c:v>
                </c:pt>
                <c:pt idx="1411" formatCode="General">
                  <c:v>1.411</c:v>
                </c:pt>
                <c:pt idx="1412" formatCode="General">
                  <c:v>1.4119999999999999</c:v>
                </c:pt>
                <c:pt idx="1413" formatCode="General">
                  <c:v>1.413</c:v>
                </c:pt>
                <c:pt idx="1414" formatCode="General">
                  <c:v>1.4139999999999999</c:v>
                </c:pt>
                <c:pt idx="1415" formatCode="General">
                  <c:v>1.415</c:v>
                </c:pt>
                <c:pt idx="1416" formatCode="General">
                  <c:v>1.4159999999999999</c:v>
                </c:pt>
                <c:pt idx="1417" formatCode="General">
                  <c:v>1.417</c:v>
                </c:pt>
                <c:pt idx="1418" formatCode="General">
                  <c:v>1.4179999999999999</c:v>
                </c:pt>
                <c:pt idx="1419" formatCode="General">
                  <c:v>1.419</c:v>
                </c:pt>
                <c:pt idx="1420" formatCode="General">
                  <c:v>1.42</c:v>
                </c:pt>
                <c:pt idx="1421" formatCode="General">
                  <c:v>1.421</c:v>
                </c:pt>
                <c:pt idx="1422" formatCode="General">
                  <c:v>1.4219999999999999</c:v>
                </c:pt>
                <c:pt idx="1423" formatCode="General">
                  <c:v>1.423</c:v>
                </c:pt>
                <c:pt idx="1424" formatCode="General">
                  <c:v>1.4239999999999999</c:v>
                </c:pt>
                <c:pt idx="1425" formatCode="General">
                  <c:v>1.425</c:v>
                </c:pt>
                <c:pt idx="1426" formatCode="General">
                  <c:v>1.4259999999999999</c:v>
                </c:pt>
                <c:pt idx="1427" formatCode="General">
                  <c:v>1.427</c:v>
                </c:pt>
                <c:pt idx="1428" formatCode="General">
                  <c:v>1.4279999999999999</c:v>
                </c:pt>
                <c:pt idx="1429" formatCode="General">
                  <c:v>1.429</c:v>
                </c:pt>
                <c:pt idx="1430" formatCode="General">
                  <c:v>1.43</c:v>
                </c:pt>
                <c:pt idx="1431" formatCode="General">
                  <c:v>1.431</c:v>
                </c:pt>
                <c:pt idx="1432" formatCode="General">
                  <c:v>1.4319999999999999</c:v>
                </c:pt>
                <c:pt idx="1433" formatCode="General">
                  <c:v>1.4330000000000001</c:v>
                </c:pt>
                <c:pt idx="1434" formatCode="General">
                  <c:v>1.4339999999999999</c:v>
                </c:pt>
                <c:pt idx="1435" formatCode="General">
                  <c:v>1.4350000000000001</c:v>
                </c:pt>
                <c:pt idx="1436" formatCode="General">
                  <c:v>1.4359999999999999</c:v>
                </c:pt>
                <c:pt idx="1437" formatCode="General">
                  <c:v>1.4370000000000001</c:v>
                </c:pt>
                <c:pt idx="1438" formatCode="General">
                  <c:v>1.4379999999999999</c:v>
                </c:pt>
                <c:pt idx="1439" formatCode="General">
                  <c:v>1.4390000000000001</c:v>
                </c:pt>
                <c:pt idx="1440" formatCode="General">
                  <c:v>1.44</c:v>
                </c:pt>
                <c:pt idx="1441" formatCode="General">
                  <c:v>1.4410000000000001</c:v>
                </c:pt>
                <c:pt idx="1442" formatCode="General">
                  <c:v>1.4419999999999999</c:v>
                </c:pt>
                <c:pt idx="1443" formatCode="General">
                  <c:v>1.4430000000000001</c:v>
                </c:pt>
                <c:pt idx="1444" formatCode="General">
                  <c:v>1.444</c:v>
                </c:pt>
                <c:pt idx="1445" formatCode="General">
                  <c:v>1.4450000000000001</c:v>
                </c:pt>
                <c:pt idx="1446" formatCode="General">
                  <c:v>1.446</c:v>
                </c:pt>
                <c:pt idx="1447" formatCode="General">
                  <c:v>1.4470000000000001</c:v>
                </c:pt>
                <c:pt idx="1448" formatCode="General">
                  <c:v>1.448</c:v>
                </c:pt>
                <c:pt idx="1449" formatCode="General">
                  <c:v>1.4490000000000001</c:v>
                </c:pt>
                <c:pt idx="1450" formatCode="General">
                  <c:v>1.45</c:v>
                </c:pt>
                <c:pt idx="1451" formatCode="General">
                  <c:v>1.4510000000000001</c:v>
                </c:pt>
                <c:pt idx="1452" formatCode="General">
                  <c:v>1.452</c:v>
                </c:pt>
                <c:pt idx="1453" formatCode="General">
                  <c:v>1.4530000000000001</c:v>
                </c:pt>
                <c:pt idx="1454" formatCode="General">
                  <c:v>1.454</c:v>
                </c:pt>
                <c:pt idx="1455" formatCode="General">
                  <c:v>1.4550000000000001</c:v>
                </c:pt>
                <c:pt idx="1456" formatCode="General">
                  <c:v>1.456</c:v>
                </c:pt>
                <c:pt idx="1457" formatCode="General">
                  <c:v>1.4570000000000001</c:v>
                </c:pt>
                <c:pt idx="1458" formatCode="General">
                  <c:v>1.458</c:v>
                </c:pt>
                <c:pt idx="1459" formatCode="General">
                  <c:v>1.4590000000000001</c:v>
                </c:pt>
                <c:pt idx="1460" formatCode="General">
                  <c:v>1.46</c:v>
                </c:pt>
                <c:pt idx="1461" formatCode="General">
                  <c:v>1.4610000000000001</c:v>
                </c:pt>
                <c:pt idx="1462" formatCode="General">
                  <c:v>1.462</c:v>
                </c:pt>
                <c:pt idx="1463" formatCode="General">
                  <c:v>1.4630000000000001</c:v>
                </c:pt>
                <c:pt idx="1464" formatCode="General">
                  <c:v>1.464</c:v>
                </c:pt>
                <c:pt idx="1465" formatCode="General">
                  <c:v>1.4650000000000001</c:v>
                </c:pt>
                <c:pt idx="1466" formatCode="General">
                  <c:v>1.466</c:v>
                </c:pt>
                <c:pt idx="1467" formatCode="General">
                  <c:v>1.4670000000000001</c:v>
                </c:pt>
                <c:pt idx="1468" formatCode="General">
                  <c:v>1.468</c:v>
                </c:pt>
                <c:pt idx="1469" formatCode="General">
                  <c:v>1.4690000000000001</c:v>
                </c:pt>
                <c:pt idx="1470" formatCode="General">
                  <c:v>1.47</c:v>
                </c:pt>
                <c:pt idx="1471" formatCode="General">
                  <c:v>1.4710000000000001</c:v>
                </c:pt>
                <c:pt idx="1472" formatCode="General">
                  <c:v>1.472</c:v>
                </c:pt>
                <c:pt idx="1473" formatCode="General">
                  <c:v>1.4730000000000001</c:v>
                </c:pt>
                <c:pt idx="1474" formatCode="General">
                  <c:v>1.474</c:v>
                </c:pt>
                <c:pt idx="1475" formatCode="General">
                  <c:v>1.4750000000000001</c:v>
                </c:pt>
                <c:pt idx="1476" formatCode="General">
                  <c:v>1.476</c:v>
                </c:pt>
                <c:pt idx="1477" formatCode="General">
                  <c:v>1.4770000000000001</c:v>
                </c:pt>
                <c:pt idx="1478" formatCode="General">
                  <c:v>1.478</c:v>
                </c:pt>
                <c:pt idx="1479" formatCode="General">
                  <c:v>1.4790000000000001</c:v>
                </c:pt>
                <c:pt idx="1480" formatCode="General">
                  <c:v>1.48</c:v>
                </c:pt>
                <c:pt idx="1481" formatCode="General">
                  <c:v>1.4810000000000001</c:v>
                </c:pt>
                <c:pt idx="1482" formatCode="General">
                  <c:v>1.482</c:v>
                </c:pt>
                <c:pt idx="1483" formatCode="General">
                  <c:v>1.4830000000000001</c:v>
                </c:pt>
                <c:pt idx="1484" formatCode="General">
                  <c:v>1.484</c:v>
                </c:pt>
                <c:pt idx="1485" formatCode="General">
                  <c:v>1.4850000000000001</c:v>
                </c:pt>
                <c:pt idx="1486" formatCode="General">
                  <c:v>1.486</c:v>
                </c:pt>
                <c:pt idx="1487" formatCode="General">
                  <c:v>1.4870000000000001</c:v>
                </c:pt>
                <c:pt idx="1488" formatCode="General">
                  <c:v>1.488</c:v>
                </c:pt>
                <c:pt idx="1489" formatCode="General">
                  <c:v>1.4890000000000001</c:v>
                </c:pt>
                <c:pt idx="1490" formatCode="General">
                  <c:v>1.49</c:v>
                </c:pt>
                <c:pt idx="1491" formatCode="General">
                  <c:v>1.4910000000000001</c:v>
                </c:pt>
                <c:pt idx="1492" formatCode="General">
                  <c:v>1.492</c:v>
                </c:pt>
                <c:pt idx="1493" formatCode="General">
                  <c:v>1.4930000000000001</c:v>
                </c:pt>
                <c:pt idx="1494" formatCode="General">
                  <c:v>1.494</c:v>
                </c:pt>
                <c:pt idx="1495" formatCode="General">
                  <c:v>1.4950000000000001</c:v>
                </c:pt>
                <c:pt idx="1496" formatCode="General">
                  <c:v>1.496</c:v>
                </c:pt>
                <c:pt idx="1497" formatCode="General">
                  <c:v>1.4970000000000001</c:v>
                </c:pt>
                <c:pt idx="1498" formatCode="General">
                  <c:v>1.498</c:v>
                </c:pt>
                <c:pt idx="1499" formatCode="General">
                  <c:v>1.4990000000000001</c:v>
                </c:pt>
                <c:pt idx="1500" formatCode="General">
                  <c:v>1.5</c:v>
                </c:pt>
                <c:pt idx="1501" formatCode="General">
                  <c:v>1.5009999999999999</c:v>
                </c:pt>
                <c:pt idx="1502" formatCode="General">
                  <c:v>1.502</c:v>
                </c:pt>
                <c:pt idx="1503" formatCode="General">
                  <c:v>1.5029999999999999</c:v>
                </c:pt>
                <c:pt idx="1504" formatCode="General">
                  <c:v>1.504</c:v>
                </c:pt>
                <c:pt idx="1505" formatCode="General">
                  <c:v>1.5049999999999999</c:v>
                </c:pt>
                <c:pt idx="1506" formatCode="General">
                  <c:v>1.506</c:v>
                </c:pt>
                <c:pt idx="1507" formatCode="General">
                  <c:v>1.5069999999999999</c:v>
                </c:pt>
                <c:pt idx="1508" formatCode="General">
                  <c:v>1.508</c:v>
                </c:pt>
                <c:pt idx="1509" formatCode="General">
                  <c:v>1.5089999999999999</c:v>
                </c:pt>
                <c:pt idx="1510" formatCode="General">
                  <c:v>1.51</c:v>
                </c:pt>
                <c:pt idx="1511" formatCode="General">
                  <c:v>1.5109999999999999</c:v>
                </c:pt>
                <c:pt idx="1512" formatCode="General">
                  <c:v>1.512</c:v>
                </c:pt>
                <c:pt idx="1513" formatCode="General">
                  <c:v>1.5129999999999999</c:v>
                </c:pt>
                <c:pt idx="1514" formatCode="General">
                  <c:v>1.514</c:v>
                </c:pt>
                <c:pt idx="1515" formatCode="General">
                  <c:v>1.5149999999999999</c:v>
                </c:pt>
                <c:pt idx="1516" formatCode="General">
                  <c:v>1.516</c:v>
                </c:pt>
                <c:pt idx="1517" formatCode="General">
                  <c:v>1.5169999999999999</c:v>
                </c:pt>
                <c:pt idx="1518" formatCode="General">
                  <c:v>1.518</c:v>
                </c:pt>
                <c:pt idx="1519" formatCode="General">
                  <c:v>1.5189999999999999</c:v>
                </c:pt>
                <c:pt idx="1520" formatCode="General">
                  <c:v>1.52</c:v>
                </c:pt>
                <c:pt idx="1521" formatCode="General">
                  <c:v>1.5209999999999999</c:v>
                </c:pt>
                <c:pt idx="1522" formatCode="General">
                  <c:v>1.522</c:v>
                </c:pt>
                <c:pt idx="1523" formatCode="General">
                  <c:v>1.5229999999999999</c:v>
                </c:pt>
                <c:pt idx="1524" formatCode="General">
                  <c:v>1.524</c:v>
                </c:pt>
                <c:pt idx="1525" formatCode="General">
                  <c:v>1.5249999999999999</c:v>
                </c:pt>
                <c:pt idx="1526" formatCode="General">
                  <c:v>1.526</c:v>
                </c:pt>
                <c:pt idx="1527" formatCode="General">
                  <c:v>1.5269999999999999</c:v>
                </c:pt>
                <c:pt idx="1528" formatCode="General">
                  <c:v>1.528</c:v>
                </c:pt>
                <c:pt idx="1529" formatCode="General">
                  <c:v>1.5289999999999999</c:v>
                </c:pt>
                <c:pt idx="1530" formatCode="General">
                  <c:v>1.53</c:v>
                </c:pt>
                <c:pt idx="1531" formatCode="General">
                  <c:v>1.5309999999999999</c:v>
                </c:pt>
                <c:pt idx="1532" formatCode="General">
                  <c:v>1.532</c:v>
                </c:pt>
                <c:pt idx="1533" formatCode="General">
                  <c:v>1.5329999999999999</c:v>
                </c:pt>
                <c:pt idx="1534" formatCode="General">
                  <c:v>1.534</c:v>
                </c:pt>
                <c:pt idx="1535" formatCode="General">
                  <c:v>1.5349999999999999</c:v>
                </c:pt>
                <c:pt idx="1536" formatCode="General">
                  <c:v>1.536</c:v>
                </c:pt>
                <c:pt idx="1537" formatCode="General">
                  <c:v>1.5369999999999999</c:v>
                </c:pt>
                <c:pt idx="1538" formatCode="General">
                  <c:v>1.538</c:v>
                </c:pt>
                <c:pt idx="1539" formatCode="General">
                  <c:v>1.5389999999999999</c:v>
                </c:pt>
                <c:pt idx="1540" formatCode="General">
                  <c:v>1.54</c:v>
                </c:pt>
                <c:pt idx="1541" formatCode="General">
                  <c:v>1.5409999999999999</c:v>
                </c:pt>
                <c:pt idx="1542" formatCode="General">
                  <c:v>1.542</c:v>
                </c:pt>
                <c:pt idx="1543" formatCode="General">
                  <c:v>1.5429999999999999</c:v>
                </c:pt>
                <c:pt idx="1544" formatCode="General">
                  <c:v>1.544</c:v>
                </c:pt>
                <c:pt idx="1545" formatCode="General">
                  <c:v>1.5449999999999999</c:v>
                </c:pt>
                <c:pt idx="1546" formatCode="General">
                  <c:v>1.546</c:v>
                </c:pt>
                <c:pt idx="1547" formatCode="General">
                  <c:v>1.5469999999999999</c:v>
                </c:pt>
                <c:pt idx="1548" formatCode="General">
                  <c:v>1.548</c:v>
                </c:pt>
                <c:pt idx="1549" formatCode="General">
                  <c:v>1.5489999999999999</c:v>
                </c:pt>
                <c:pt idx="1550" formatCode="General">
                  <c:v>1.55</c:v>
                </c:pt>
                <c:pt idx="1551" formatCode="General">
                  <c:v>1.5509999999999999</c:v>
                </c:pt>
                <c:pt idx="1552" formatCode="General">
                  <c:v>1.552</c:v>
                </c:pt>
                <c:pt idx="1553" formatCode="General">
                  <c:v>1.5529999999999999</c:v>
                </c:pt>
                <c:pt idx="1554" formatCode="General">
                  <c:v>1.554</c:v>
                </c:pt>
                <c:pt idx="1555" formatCode="General">
                  <c:v>1.5549999999999999</c:v>
                </c:pt>
                <c:pt idx="1556" formatCode="General">
                  <c:v>1.556</c:v>
                </c:pt>
                <c:pt idx="1557" formatCode="General">
                  <c:v>1.5569999999999999</c:v>
                </c:pt>
                <c:pt idx="1558" formatCode="General">
                  <c:v>1.5580000000000001</c:v>
                </c:pt>
                <c:pt idx="1559" formatCode="General">
                  <c:v>1.5589999999999999</c:v>
                </c:pt>
                <c:pt idx="1560" formatCode="General">
                  <c:v>1.56</c:v>
                </c:pt>
                <c:pt idx="1561" formatCode="General">
                  <c:v>1.5609999999999999</c:v>
                </c:pt>
                <c:pt idx="1562" formatCode="General">
                  <c:v>1.5620000000000001</c:v>
                </c:pt>
                <c:pt idx="1563" formatCode="General">
                  <c:v>1.5629999999999999</c:v>
                </c:pt>
                <c:pt idx="1564" formatCode="General">
                  <c:v>1.5640000000000001</c:v>
                </c:pt>
                <c:pt idx="1565" formatCode="General">
                  <c:v>1.5649999999999999</c:v>
                </c:pt>
                <c:pt idx="1566" formatCode="General">
                  <c:v>1.5660000000000001</c:v>
                </c:pt>
                <c:pt idx="1567" formatCode="General">
                  <c:v>1.5669999999999999</c:v>
                </c:pt>
                <c:pt idx="1568" formatCode="General">
                  <c:v>1.5680000000000001</c:v>
                </c:pt>
                <c:pt idx="1569" formatCode="General">
                  <c:v>1.569</c:v>
                </c:pt>
                <c:pt idx="1570" formatCode="General">
                  <c:v>1.57</c:v>
                </c:pt>
                <c:pt idx="1571" formatCode="General">
                  <c:v>1.571</c:v>
                </c:pt>
                <c:pt idx="1572" formatCode="General">
                  <c:v>1.5720000000000001</c:v>
                </c:pt>
                <c:pt idx="1573" formatCode="General">
                  <c:v>1.573</c:v>
                </c:pt>
                <c:pt idx="1574" formatCode="General">
                  <c:v>1.5740000000000001</c:v>
                </c:pt>
                <c:pt idx="1575" formatCode="General">
                  <c:v>1.575</c:v>
                </c:pt>
                <c:pt idx="1576" formatCode="General">
                  <c:v>1.5760000000000001</c:v>
                </c:pt>
                <c:pt idx="1577" formatCode="General">
                  <c:v>1.577</c:v>
                </c:pt>
                <c:pt idx="1578" formatCode="General">
                  <c:v>1.5780000000000001</c:v>
                </c:pt>
                <c:pt idx="1579" formatCode="General">
                  <c:v>1.579</c:v>
                </c:pt>
                <c:pt idx="1580" formatCode="General">
                  <c:v>1.58</c:v>
                </c:pt>
                <c:pt idx="1581" formatCode="General">
                  <c:v>1.581</c:v>
                </c:pt>
                <c:pt idx="1582" formatCode="General">
                  <c:v>1.5820000000000001</c:v>
                </c:pt>
                <c:pt idx="1583" formatCode="General">
                  <c:v>1.583</c:v>
                </c:pt>
                <c:pt idx="1584" formatCode="General">
                  <c:v>1.5840000000000001</c:v>
                </c:pt>
                <c:pt idx="1585" formatCode="General">
                  <c:v>1.585</c:v>
                </c:pt>
                <c:pt idx="1586" formatCode="General">
                  <c:v>1.5860000000000001</c:v>
                </c:pt>
                <c:pt idx="1587" formatCode="General">
                  <c:v>1.587</c:v>
                </c:pt>
                <c:pt idx="1588" formatCode="General">
                  <c:v>1.5880000000000001</c:v>
                </c:pt>
                <c:pt idx="1589" formatCode="General">
                  <c:v>1.589</c:v>
                </c:pt>
                <c:pt idx="1590" formatCode="General">
                  <c:v>1.59</c:v>
                </c:pt>
                <c:pt idx="1591" formatCode="General">
                  <c:v>1.591</c:v>
                </c:pt>
                <c:pt idx="1592" formatCode="General">
                  <c:v>1.5920000000000001</c:v>
                </c:pt>
                <c:pt idx="1593" formatCode="General">
                  <c:v>1.593</c:v>
                </c:pt>
                <c:pt idx="1594" formatCode="General">
                  <c:v>1.5940000000000001</c:v>
                </c:pt>
                <c:pt idx="1595" formatCode="General">
                  <c:v>1.595</c:v>
                </c:pt>
                <c:pt idx="1596" formatCode="General">
                  <c:v>1.5960000000000001</c:v>
                </c:pt>
                <c:pt idx="1597" formatCode="General">
                  <c:v>1.597</c:v>
                </c:pt>
                <c:pt idx="1598" formatCode="General">
                  <c:v>1.5980000000000001</c:v>
                </c:pt>
                <c:pt idx="1599" formatCode="General">
                  <c:v>1.599</c:v>
                </c:pt>
                <c:pt idx="1600" formatCode="General">
                  <c:v>1.6</c:v>
                </c:pt>
                <c:pt idx="1601" formatCode="General">
                  <c:v>1.601</c:v>
                </c:pt>
                <c:pt idx="1602" formatCode="General">
                  <c:v>1.6020000000000001</c:v>
                </c:pt>
                <c:pt idx="1603" formatCode="General">
                  <c:v>1.603</c:v>
                </c:pt>
                <c:pt idx="1604" formatCode="General">
                  <c:v>1.6040000000000001</c:v>
                </c:pt>
                <c:pt idx="1605" formatCode="General">
                  <c:v>1.605</c:v>
                </c:pt>
                <c:pt idx="1606" formatCode="General">
                  <c:v>1.6060000000000001</c:v>
                </c:pt>
                <c:pt idx="1607" formatCode="General">
                  <c:v>1.607</c:v>
                </c:pt>
                <c:pt idx="1608" formatCode="General">
                  <c:v>1.6080000000000001</c:v>
                </c:pt>
                <c:pt idx="1609" formatCode="General">
                  <c:v>1.609</c:v>
                </c:pt>
                <c:pt idx="1610" formatCode="General">
                  <c:v>1.61</c:v>
                </c:pt>
                <c:pt idx="1611" formatCode="General">
                  <c:v>1.611</c:v>
                </c:pt>
                <c:pt idx="1612" formatCode="General">
                  <c:v>1.6120000000000001</c:v>
                </c:pt>
                <c:pt idx="1613" formatCode="General">
                  <c:v>1.613</c:v>
                </c:pt>
                <c:pt idx="1614" formatCode="General">
                  <c:v>1.6140000000000001</c:v>
                </c:pt>
                <c:pt idx="1615" formatCode="General">
                  <c:v>1.615</c:v>
                </c:pt>
                <c:pt idx="1616" formatCode="General">
                  <c:v>1.6160000000000001</c:v>
                </c:pt>
                <c:pt idx="1617" formatCode="General">
                  <c:v>1.617</c:v>
                </c:pt>
                <c:pt idx="1618" formatCode="General">
                  <c:v>1.6180000000000001</c:v>
                </c:pt>
                <c:pt idx="1619" formatCode="General">
                  <c:v>1.619</c:v>
                </c:pt>
                <c:pt idx="1620" formatCode="General">
                  <c:v>1.62</c:v>
                </c:pt>
                <c:pt idx="1621" formatCode="General">
                  <c:v>1.621</c:v>
                </c:pt>
                <c:pt idx="1622" formatCode="General">
                  <c:v>1.6220000000000001</c:v>
                </c:pt>
                <c:pt idx="1623" formatCode="General">
                  <c:v>1.623</c:v>
                </c:pt>
                <c:pt idx="1624" formatCode="General">
                  <c:v>1.6240000000000001</c:v>
                </c:pt>
                <c:pt idx="1625" formatCode="General">
                  <c:v>1.625</c:v>
                </c:pt>
                <c:pt idx="1626" formatCode="General">
                  <c:v>1.6259999999999999</c:v>
                </c:pt>
                <c:pt idx="1627" formatCode="General">
                  <c:v>1.627</c:v>
                </c:pt>
                <c:pt idx="1628" formatCode="General">
                  <c:v>1.6279999999999999</c:v>
                </c:pt>
                <c:pt idx="1629" formatCode="General">
                  <c:v>1.629</c:v>
                </c:pt>
                <c:pt idx="1630" formatCode="General">
                  <c:v>1.63</c:v>
                </c:pt>
                <c:pt idx="1631" formatCode="General">
                  <c:v>1.631</c:v>
                </c:pt>
                <c:pt idx="1632" formatCode="General">
                  <c:v>1.6319999999999999</c:v>
                </c:pt>
                <c:pt idx="1633" formatCode="General">
                  <c:v>1.633</c:v>
                </c:pt>
                <c:pt idx="1634" formatCode="General">
                  <c:v>1.6339999999999999</c:v>
                </c:pt>
                <c:pt idx="1635" formatCode="General">
                  <c:v>1.635</c:v>
                </c:pt>
                <c:pt idx="1636" formatCode="General">
                  <c:v>1.6359999999999999</c:v>
                </c:pt>
                <c:pt idx="1637" formatCode="General">
                  <c:v>1.637</c:v>
                </c:pt>
                <c:pt idx="1638" formatCode="General">
                  <c:v>1.6379999999999999</c:v>
                </c:pt>
                <c:pt idx="1639" formatCode="General">
                  <c:v>1.639</c:v>
                </c:pt>
                <c:pt idx="1640" formatCode="General">
                  <c:v>1.64</c:v>
                </c:pt>
                <c:pt idx="1641" formatCode="General">
                  <c:v>1.641</c:v>
                </c:pt>
                <c:pt idx="1642" formatCode="General">
                  <c:v>1.6419999999999999</c:v>
                </c:pt>
                <c:pt idx="1643" formatCode="General">
                  <c:v>1.643</c:v>
                </c:pt>
                <c:pt idx="1644" formatCode="General">
                  <c:v>1.6439999999999999</c:v>
                </c:pt>
                <c:pt idx="1645" formatCode="General">
                  <c:v>1.645</c:v>
                </c:pt>
                <c:pt idx="1646" formatCode="General">
                  <c:v>1.6459999999999999</c:v>
                </c:pt>
                <c:pt idx="1647" formatCode="General">
                  <c:v>1.647</c:v>
                </c:pt>
                <c:pt idx="1648" formatCode="General">
                  <c:v>1.6479999999999999</c:v>
                </c:pt>
                <c:pt idx="1649" formatCode="General">
                  <c:v>1.649</c:v>
                </c:pt>
                <c:pt idx="1650" formatCode="General">
                  <c:v>1.65</c:v>
                </c:pt>
                <c:pt idx="1651" formatCode="General">
                  <c:v>1.651</c:v>
                </c:pt>
                <c:pt idx="1652" formatCode="General">
                  <c:v>1.6519999999999999</c:v>
                </c:pt>
                <c:pt idx="1653" formatCode="General">
                  <c:v>1.653</c:v>
                </c:pt>
                <c:pt idx="1654" formatCode="General">
                  <c:v>1.6539999999999999</c:v>
                </c:pt>
                <c:pt idx="1655" formatCode="General">
                  <c:v>1.655</c:v>
                </c:pt>
                <c:pt idx="1656" formatCode="General">
                  <c:v>1.6559999999999999</c:v>
                </c:pt>
                <c:pt idx="1657" formatCode="General">
                  <c:v>1.657</c:v>
                </c:pt>
                <c:pt idx="1658" formatCode="General">
                  <c:v>1.6579999999999999</c:v>
                </c:pt>
                <c:pt idx="1659" formatCode="General">
                  <c:v>1.659</c:v>
                </c:pt>
                <c:pt idx="1660" formatCode="General">
                  <c:v>1.66</c:v>
                </c:pt>
                <c:pt idx="1661" formatCode="General">
                  <c:v>1.661</c:v>
                </c:pt>
                <c:pt idx="1662" formatCode="General">
                  <c:v>1.6619999999999999</c:v>
                </c:pt>
                <c:pt idx="1663" formatCode="General">
                  <c:v>1.663</c:v>
                </c:pt>
                <c:pt idx="1664" formatCode="General">
                  <c:v>1.6639999999999999</c:v>
                </c:pt>
                <c:pt idx="1665" formatCode="General">
                  <c:v>1.665</c:v>
                </c:pt>
                <c:pt idx="1666" formatCode="General">
                  <c:v>1.6659999999999999</c:v>
                </c:pt>
                <c:pt idx="1667" formatCode="General">
                  <c:v>1.667</c:v>
                </c:pt>
                <c:pt idx="1668" formatCode="General">
                  <c:v>1.6679999999999999</c:v>
                </c:pt>
                <c:pt idx="1669" formatCode="General">
                  <c:v>1.669</c:v>
                </c:pt>
                <c:pt idx="1670" formatCode="General">
                  <c:v>1.67</c:v>
                </c:pt>
                <c:pt idx="1671" formatCode="General">
                  <c:v>1.671</c:v>
                </c:pt>
                <c:pt idx="1672" formatCode="General">
                  <c:v>1.6719999999999999</c:v>
                </c:pt>
                <c:pt idx="1673" formatCode="General">
                  <c:v>1.673</c:v>
                </c:pt>
                <c:pt idx="1674" formatCode="General">
                  <c:v>1.6739999999999999</c:v>
                </c:pt>
                <c:pt idx="1675" formatCode="General">
                  <c:v>1.675</c:v>
                </c:pt>
                <c:pt idx="1676" formatCode="General">
                  <c:v>1.6759999999999999</c:v>
                </c:pt>
                <c:pt idx="1677" formatCode="General">
                  <c:v>1.677</c:v>
                </c:pt>
                <c:pt idx="1678" formatCode="General">
                  <c:v>1.6779999999999999</c:v>
                </c:pt>
                <c:pt idx="1679" formatCode="General">
                  <c:v>1.679</c:v>
                </c:pt>
                <c:pt idx="1680" formatCode="General">
                  <c:v>1.68</c:v>
                </c:pt>
                <c:pt idx="1681" formatCode="General">
                  <c:v>1.681</c:v>
                </c:pt>
                <c:pt idx="1682" formatCode="General">
                  <c:v>1.6819999999999999</c:v>
                </c:pt>
                <c:pt idx="1683" formatCode="General">
                  <c:v>1.6830000000000001</c:v>
                </c:pt>
                <c:pt idx="1684" formatCode="General">
                  <c:v>1.6839999999999999</c:v>
                </c:pt>
                <c:pt idx="1685" formatCode="General">
                  <c:v>1.6850000000000001</c:v>
                </c:pt>
                <c:pt idx="1686" formatCode="General">
                  <c:v>1.6859999999999999</c:v>
                </c:pt>
                <c:pt idx="1687" formatCode="General">
                  <c:v>1.6870000000000001</c:v>
                </c:pt>
                <c:pt idx="1688" formatCode="General">
                  <c:v>1.6879999999999999</c:v>
                </c:pt>
                <c:pt idx="1689" formatCode="General">
                  <c:v>1.6890000000000001</c:v>
                </c:pt>
                <c:pt idx="1690" formatCode="General">
                  <c:v>1.69</c:v>
                </c:pt>
                <c:pt idx="1691" formatCode="General">
                  <c:v>1.6910000000000001</c:v>
                </c:pt>
                <c:pt idx="1692" formatCode="General">
                  <c:v>1.6919999999999999</c:v>
                </c:pt>
                <c:pt idx="1693" formatCode="General">
                  <c:v>1.6930000000000001</c:v>
                </c:pt>
                <c:pt idx="1694" formatCode="General">
                  <c:v>1.694</c:v>
                </c:pt>
                <c:pt idx="1695" formatCode="General">
                  <c:v>1.6950000000000001</c:v>
                </c:pt>
                <c:pt idx="1696" formatCode="General">
                  <c:v>1.696</c:v>
                </c:pt>
                <c:pt idx="1697" formatCode="General">
                  <c:v>1.6970000000000001</c:v>
                </c:pt>
                <c:pt idx="1698" formatCode="General">
                  <c:v>1.698</c:v>
                </c:pt>
                <c:pt idx="1699" formatCode="General">
                  <c:v>1.6990000000000001</c:v>
                </c:pt>
                <c:pt idx="1700" formatCode="General">
                  <c:v>1.7</c:v>
                </c:pt>
                <c:pt idx="1701" formatCode="General">
                  <c:v>1.7010000000000001</c:v>
                </c:pt>
                <c:pt idx="1702" formatCode="General">
                  <c:v>1.702</c:v>
                </c:pt>
                <c:pt idx="1703" formatCode="General">
                  <c:v>1.7030000000000001</c:v>
                </c:pt>
                <c:pt idx="1704" formatCode="General">
                  <c:v>1.704</c:v>
                </c:pt>
                <c:pt idx="1705" formatCode="General">
                  <c:v>1.7050000000000001</c:v>
                </c:pt>
                <c:pt idx="1706" formatCode="General">
                  <c:v>1.706</c:v>
                </c:pt>
                <c:pt idx="1707" formatCode="General">
                  <c:v>1.7070000000000001</c:v>
                </c:pt>
                <c:pt idx="1708" formatCode="General">
                  <c:v>1.708</c:v>
                </c:pt>
                <c:pt idx="1709" formatCode="General">
                  <c:v>1.7090000000000001</c:v>
                </c:pt>
                <c:pt idx="1710" formatCode="General">
                  <c:v>1.71</c:v>
                </c:pt>
                <c:pt idx="1711" formatCode="General">
                  <c:v>1.7110000000000001</c:v>
                </c:pt>
                <c:pt idx="1712" formatCode="General">
                  <c:v>1.712</c:v>
                </c:pt>
                <c:pt idx="1713" formatCode="General">
                  <c:v>1.7130000000000001</c:v>
                </c:pt>
                <c:pt idx="1714" formatCode="General">
                  <c:v>1.714</c:v>
                </c:pt>
                <c:pt idx="1715" formatCode="General">
                  <c:v>1.7150000000000001</c:v>
                </c:pt>
                <c:pt idx="1716" formatCode="General">
                  <c:v>1.716</c:v>
                </c:pt>
                <c:pt idx="1717" formatCode="General">
                  <c:v>1.7170000000000001</c:v>
                </c:pt>
                <c:pt idx="1718" formatCode="General">
                  <c:v>1.718</c:v>
                </c:pt>
                <c:pt idx="1719" formatCode="General">
                  <c:v>1.7190000000000001</c:v>
                </c:pt>
                <c:pt idx="1720" formatCode="General">
                  <c:v>1.72</c:v>
                </c:pt>
                <c:pt idx="1721" formatCode="General">
                  <c:v>1.7210000000000001</c:v>
                </c:pt>
                <c:pt idx="1722" formatCode="General">
                  <c:v>1.722</c:v>
                </c:pt>
                <c:pt idx="1723" formatCode="General">
                  <c:v>1.7230000000000001</c:v>
                </c:pt>
                <c:pt idx="1724" formatCode="General">
                  <c:v>1.724</c:v>
                </c:pt>
                <c:pt idx="1725" formatCode="General">
                  <c:v>1.7250000000000001</c:v>
                </c:pt>
                <c:pt idx="1726" formatCode="General">
                  <c:v>1.726</c:v>
                </c:pt>
                <c:pt idx="1727" formatCode="General">
                  <c:v>1.7270000000000001</c:v>
                </c:pt>
                <c:pt idx="1728" formatCode="General">
                  <c:v>1.728</c:v>
                </c:pt>
                <c:pt idx="1729" formatCode="General">
                  <c:v>1.7290000000000001</c:v>
                </c:pt>
                <c:pt idx="1730" formatCode="General">
                  <c:v>1.73</c:v>
                </c:pt>
                <c:pt idx="1731" formatCode="General">
                  <c:v>1.7310000000000001</c:v>
                </c:pt>
                <c:pt idx="1732" formatCode="General">
                  <c:v>1.732</c:v>
                </c:pt>
                <c:pt idx="1733" formatCode="General">
                  <c:v>1.7330000000000001</c:v>
                </c:pt>
                <c:pt idx="1734" formatCode="General">
                  <c:v>1.734</c:v>
                </c:pt>
                <c:pt idx="1735" formatCode="General">
                  <c:v>1.7350000000000001</c:v>
                </c:pt>
                <c:pt idx="1736" formatCode="General">
                  <c:v>1.736</c:v>
                </c:pt>
                <c:pt idx="1737" formatCode="General">
                  <c:v>1.7370000000000001</c:v>
                </c:pt>
                <c:pt idx="1738" formatCode="General">
                  <c:v>1.738</c:v>
                </c:pt>
                <c:pt idx="1739" formatCode="General">
                  <c:v>1.7390000000000001</c:v>
                </c:pt>
                <c:pt idx="1740" formatCode="General">
                  <c:v>1.74</c:v>
                </c:pt>
                <c:pt idx="1741" formatCode="General">
                  <c:v>1.7410000000000001</c:v>
                </c:pt>
                <c:pt idx="1742" formatCode="General">
                  <c:v>1.742</c:v>
                </c:pt>
                <c:pt idx="1743" formatCode="General">
                  <c:v>1.7430000000000001</c:v>
                </c:pt>
                <c:pt idx="1744" formatCode="General">
                  <c:v>1.744</c:v>
                </c:pt>
                <c:pt idx="1745" formatCode="General">
                  <c:v>1.7450000000000001</c:v>
                </c:pt>
                <c:pt idx="1746" formatCode="General">
                  <c:v>1.746</c:v>
                </c:pt>
                <c:pt idx="1747" formatCode="General">
                  <c:v>1.7470000000000001</c:v>
                </c:pt>
                <c:pt idx="1748" formatCode="General">
                  <c:v>1.748</c:v>
                </c:pt>
                <c:pt idx="1749" formatCode="General">
                  <c:v>1.7490000000000001</c:v>
                </c:pt>
                <c:pt idx="1750" formatCode="General">
                  <c:v>1.75</c:v>
                </c:pt>
                <c:pt idx="1751" formatCode="General">
                  <c:v>1.7509999999999999</c:v>
                </c:pt>
                <c:pt idx="1752" formatCode="General">
                  <c:v>1.752</c:v>
                </c:pt>
                <c:pt idx="1753" formatCode="General">
                  <c:v>1.7529999999999999</c:v>
                </c:pt>
                <c:pt idx="1754" formatCode="General">
                  <c:v>1.754</c:v>
                </c:pt>
                <c:pt idx="1755" formatCode="General">
                  <c:v>1.7549999999999999</c:v>
                </c:pt>
                <c:pt idx="1756" formatCode="General">
                  <c:v>1.756</c:v>
                </c:pt>
                <c:pt idx="1757" formatCode="General">
                  <c:v>1.7569999999999999</c:v>
                </c:pt>
                <c:pt idx="1758" formatCode="General">
                  <c:v>1.758</c:v>
                </c:pt>
                <c:pt idx="1759" formatCode="General">
                  <c:v>1.7589999999999999</c:v>
                </c:pt>
                <c:pt idx="1760" formatCode="General">
                  <c:v>1.76</c:v>
                </c:pt>
                <c:pt idx="1761" formatCode="General">
                  <c:v>1.7609999999999999</c:v>
                </c:pt>
                <c:pt idx="1762" formatCode="General">
                  <c:v>1.762</c:v>
                </c:pt>
                <c:pt idx="1763" formatCode="General">
                  <c:v>1.7629999999999999</c:v>
                </c:pt>
                <c:pt idx="1764" formatCode="General">
                  <c:v>1.764</c:v>
                </c:pt>
                <c:pt idx="1765" formatCode="General">
                  <c:v>1.7649999999999999</c:v>
                </c:pt>
                <c:pt idx="1766" formatCode="General">
                  <c:v>1.766</c:v>
                </c:pt>
                <c:pt idx="1767" formatCode="General">
                  <c:v>1.7669999999999999</c:v>
                </c:pt>
                <c:pt idx="1768" formatCode="General">
                  <c:v>1.768</c:v>
                </c:pt>
                <c:pt idx="1769" formatCode="General">
                  <c:v>1.7689999999999999</c:v>
                </c:pt>
                <c:pt idx="1770" formatCode="General">
                  <c:v>1.77</c:v>
                </c:pt>
                <c:pt idx="1771" formatCode="General">
                  <c:v>1.7709999999999999</c:v>
                </c:pt>
                <c:pt idx="1772" formatCode="General">
                  <c:v>1.772</c:v>
                </c:pt>
                <c:pt idx="1773" formatCode="General">
                  <c:v>1.7729999999999999</c:v>
                </c:pt>
                <c:pt idx="1774" formatCode="General">
                  <c:v>1.774</c:v>
                </c:pt>
                <c:pt idx="1775" formatCode="General">
                  <c:v>1.7749999999999999</c:v>
                </c:pt>
                <c:pt idx="1776" formatCode="General">
                  <c:v>1.776</c:v>
                </c:pt>
                <c:pt idx="1777" formatCode="General">
                  <c:v>1.7769999999999999</c:v>
                </c:pt>
                <c:pt idx="1778" formatCode="General">
                  <c:v>1.778</c:v>
                </c:pt>
                <c:pt idx="1779" formatCode="General">
                  <c:v>1.7789999999999999</c:v>
                </c:pt>
                <c:pt idx="1780" formatCode="General">
                  <c:v>1.78</c:v>
                </c:pt>
                <c:pt idx="1781" formatCode="General">
                  <c:v>1.7809999999999999</c:v>
                </c:pt>
                <c:pt idx="1782" formatCode="General">
                  <c:v>1.782</c:v>
                </c:pt>
                <c:pt idx="1783" formatCode="General">
                  <c:v>1.7829999999999999</c:v>
                </c:pt>
                <c:pt idx="1784" formatCode="General">
                  <c:v>1.784</c:v>
                </c:pt>
                <c:pt idx="1785" formatCode="General">
                  <c:v>1.7849999999999999</c:v>
                </c:pt>
                <c:pt idx="1786" formatCode="General">
                  <c:v>1.786</c:v>
                </c:pt>
                <c:pt idx="1787" formatCode="General">
                  <c:v>1.7869999999999999</c:v>
                </c:pt>
                <c:pt idx="1788" formatCode="General">
                  <c:v>1.788</c:v>
                </c:pt>
                <c:pt idx="1789" formatCode="General">
                  <c:v>1.7889999999999999</c:v>
                </c:pt>
                <c:pt idx="1790" formatCode="General">
                  <c:v>1.79</c:v>
                </c:pt>
                <c:pt idx="1791" formatCode="General">
                  <c:v>1.7909999999999999</c:v>
                </c:pt>
                <c:pt idx="1792" formatCode="General">
                  <c:v>1.792</c:v>
                </c:pt>
                <c:pt idx="1793" formatCode="General">
                  <c:v>1.7929999999999999</c:v>
                </c:pt>
                <c:pt idx="1794" formatCode="General">
                  <c:v>1.794</c:v>
                </c:pt>
                <c:pt idx="1795" formatCode="General">
                  <c:v>1.7949999999999999</c:v>
                </c:pt>
                <c:pt idx="1796" formatCode="General">
                  <c:v>1.796</c:v>
                </c:pt>
                <c:pt idx="1797" formatCode="General">
                  <c:v>1.7969999999999999</c:v>
                </c:pt>
                <c:pt idx="1798" formatCode="General">
                  <c:v>1.798</c:v>
                </c:pt>
                <c:pt idx="1799" formatCode="General">
                  <c:v>1.7989999999999999</c:v>
                </c:pt>
                <c:pt idx="1800" formatCode="General">
                  <c:v>1.8</c:v>
                </c:pt>
                <c:pt idx="1801" formatCode="General">
                  <c:v>1.8009999999999999</c:v>
                </c:pt>
                <c:pt idx="1802" formatCode="General">
                  <c:v>1.802</c:v>
                </c:pt>
                <c:pt idx="1803" formatCode="General">
                  <c:v>1.8029999999999999</c:v>
                </c:pt>
                <c:pt idx="1804" formatCode="General">
                  <c:v>1.804</c:v>
                </c:pt>
                <c:pt idx="1805" formatCode="General">
                  <c:v>1.8049999999999999</c:v>
                </c:pt>
                <c:pt idx="1806" formatCode="General">
                  <c:v>1.806</c:v>
                </c:pt>
                <c:pt idx="1807" formatCode="General">
                  <c:v>1.8069999999999999</c:v>
                </c:pt>
                <c:pt idx="1808" formatCode="General">
                  <c:v>1.8080000000000001</c:v>
                </c:pt>
                <c:pt idx="1809" formatCode="General">
                  <c:v>1.8089999999999999</c:v>
                </c:pt>
                <c:pt idx="1810" formatCode="General">
                  <c:v>1.81</c:v>
                </c:pt>
                <c:pt idx="1811" formatCode="General">
                  <c:v>1.8109999999999999</c:v>
                </c:pt>
                <c:pt idx="1812" formatCode="General">
                  <c:v>1.8120000000000001</c:v>
                </c:pt>
                <c:pt idx="1813" formatCode="General">
                  <c:v>1.8129999999999999</c:v>
                </c:pt>
                <c:pt idx="1814" formatCode="General">
                  <c:v>1.8140000000000001</c:v>
                </c:pt>
                <c:pt idx="1815" formatCode="General">
                  <c:v>1.8149999999999999</c:v>
                </c:pt>
                <c:pt idx="1816" formatCode="General">
                  <c:v>1.8160000000000001</c:v>
                </c:pt>
                <c:pt idx="1817" formatCode="General">
                  <c:v>1.8169999999999999</c:v>
                </c:pt>
                <c:pt idx="1818" formatCode="General">
                  <c:v>1.8180000000000001</c:v>
                </c:pt>
                <c:pt idx="1819" formatCode="General">
                  <c:v>1.819</c:v>
                </c:pt>
                <c:pt idx="1820" formatCode="General">
                  <c:v>1.82</c:v>
                </c:pt>
                <c:pt idx="1821" formatCode="General">
                  <c:v>1.821</c:v>
                </c:pt>
                <c:pt idx="1822" formatCode="General">
                  <c:v>1.8220000000000001</c:v>
                </c:pt>
                <c:pt idx="1823" formatCode="General">
                  <c:v>1.823</c:v>
                </c:pt>
                <c:pt idx="1824" formatCode="General">
                  <c:v>1.8240000000000001</c:v>
                </c:pt>
                <c:pt idx="1825" formatCode="General">
                  <c:v>1.825</c:v>
                </c:pt>
                <c:pt idx="1826" formatCode="General">
                  <c:v>1.8260000000000001</c:v>
                </c:pt>
                <c:pt idx="1827" formatCode="General">
                  <c:v>1.827</c:v>
                </c:pt>
                <c:pt idx="1828" formatCode="General">
                  <c:v>1.8280000000000001</c:v>
                </c:pt>
                <c:pt idx="1829" formatCode="General">
                  <c:v>1.829</c:v>
                </c:pt>
                <c:pt idx="1830" formatCode="General">
                  <c:v>1.83</c:v>
                </c:pt>
                <c:pt idx="1831" formatCode="General">
                  <c:v>1.831</c:v>
                </c:pt>
                <c:pt idx="1832" formatCode="General">
                  <c:v>1.8320000000000001</c:v>
                </c:pt>
                <c:pt idx="1833" formatCode="General">
                  <c:v>1.833</c:v>
                </c:pt>
                <c:pt idx="1834" formatCode="General">
                  <c:v>1.8340000000000001</c:v>
                </c:pt>
                <c:pt idx="1835" formatCode="General">
                  <c:v>1.835</c:v>
                </c:pt>
                <c:pt idx="1836" formatCode="General">
                  <c:v>1.8360000000000001</c:v>
                </c:pt>
                <c:pt idx="1837" formatCode="General">
                  <c:v>1.837</c:v>
                </c:pt>
                <c:pt idx="1838" formatCode="General">
                  <c:v>1.8380000000000001</c:v>
                </c:pt>
                <c:pt idx="1839" formatCode="General">
                  <c:v>1.839</c:v>
                </c:pt>
                <c:pt idx="1840" formatCode="General">
                  <c:v>1.84</c:v>
                </c:pt>
                <c:pt idx="1841" formatCode="General">
                  <c:v>1.841</c:v>
                </c:pt>
                <c:pt idx="1842" formatCode="General">
                  <c:v>1.8420000000000001</c:v>
                </c:pt>
                <c:pt idx="1843" formatCode="General">
                  <c:v>1.843</c:v>
                </c:pt>
                <c:pt idx="1844" formatCode="General">
                  <c:v>1.8440000000000001</c:v>
                </c:pt>
                <c:pt idx="1845" formatCode="General">
                  <c:v>1.845</c:v>
                </c:pt>
                <c:pt idx="1846" formatCode="General">
                  <c:v>1.8460000000000001</c:v>
                </c:pt>
                <c:pt idx="1847" formatCode="General">
                  <c:v>1.847</c:v>
                </c:pt>
                <c:pt idx="1848" formatCode="General">
                  <c:v>1.8480000000000001</c:v>
                </c:pt>
                <c:pt idx="1849" formatCode="General">
                  <c:v>1.849</c:v>
                </c:pt>
                <c:pt idx="1850" formatCode="General">
                  <c:v>1.85</c:v>
                </c:pt>
                <c:pt idx="1851" formatCode="General">
                  <c:v>1.851</c:v>
                </c:pt>
                <c:pt idx="1852" formatCode="General">
                  <c:v>1.8520000000000001</c:v>
                </c:pt>
                <c:pt idx="1853" formatCode="General">
                  <c:v>1.853</c:v>
                </c:pt>
                <c:pt idx="1854" formatCode="General">
                  <c:v>1.8540000000000001</c:v>
                </c:pt>
                <c:pt idx="1855" formatCode="General">
                  <c:v>1.855</c:v>
                </c:pt>
                <c:pt idx="1856" formatCode="General">
                  <c:v>1.8560000000000001</c:v>
                </c:pt>
                <c:pt idx="1857" formatCode="General">
                  <c:v>1.857</c:v>
                </c:pt>
                <c:pt idx="1858" formatCode="General">
                  <c:v>1.8580000000000001</c:v>
                </c:pt>
                <c:pt idx="1859" formatCode="General">
                  <c:v>1.859</c:v>
                </c:pt>
                <c:pt idx="1860" formatCode="General">
                  <c:v>1.86</c:v>
                </c:pt>
                <c:pt idx="1861" formatCode="General">
                  <c:v>1.861</c:v>
                </c:pt>
                <c:pt idx="1862" formatCode="General">
                  <c:v>1.8620000000000001</c:v>
                </c:pt>
                <c:pt idx="1863" formatCode="General">
                  <c:v>1.863</c:v>
                </c:pt>
                <c:pt idx="1864" formatCode="General">
                  <c:v>1.8640000000000001</c:v>
                </c:pt>
                <c:pt idx="1865" formatCode="General">
                  <c:v>1.865</c:v>
                </c:pt>
                <c:pt idx="1866" formatCode="General">
                  <c:v>1.8660000000000001</c:v>
                </c:pt>
                <c:pt idx="1867" formatCode="General">
                  <c:v>1.867</c:v>
                </c:pt>
                <c:pt idx="1868" formatCode="General">
                  <c:v>1.8680000000000001</c:v>
                </c:pt>
                <c:pt idx="1869" formatCode="General">
                  <c:v>1.869</c:v>
                </c:pt>
                <c:pt idx="1870" formatCode="General">
                  <c:v>1.87</c:v>
                </c:pt>
                <c:pt idx="1871" formatCode="General">
                  <c:v>1.871</c:v>
                </c:pt>
                <c:pt idx="1872" formatCode="General">
                  <c:v>1.8720000000000001</c:v>
                </c:pt>
                <c:pt idx="1873" formatCode="General">
                  <c:v>1.873</c:v>
                </c:pt>
                <c:pt idx="1874" formatCode="General">
                  <c:v>1.8740000000000001</c:v>
                </c:pt>
                <c:pt idx="1875" formatCode="General">
                  <c:v>1.875</c:v>
                </c:pt>
                <c:pt idx="1876" formatCode="General">
                  <c:v>1.8759999999999999</c:v>
                </c:pt>
                <c:pt idx="1877" formatCode="General">
                  <c:v>1.877</c:v>
                </c:pt>
                <c:pt idx="1878" formatCode="General">
                  <c:v>1.8779999999999999</c:v>
                </c:pt>
                <c:pt idx="1879" formatCode="General">
                  <c:v>1.879</c:v>
                </c:pt>
                <c:pt idx="1880" formatCode="General">
                  <c:v>1.88</c:v>
                </c:pt>
                <c:pt idx="1881" formatCode="General">
                  <c:v>1.881</c:v>
                </c:pt>
                <c:pt idx="1882" formatCode="General">
                  <c:v>1.8819999999999999</c:v>
                </c:pt>
                <c:pt idx="1883" formatCode="General">
                  <c:v>1.883</c:v>
                </c:pt>
                <c:pt idx="1884" formatCode="General">
                  <c:v>1.8839999999999999</c:v>
                </c:pt>
                <c:pt idx="1885" formatCode="General">
                  <c:v>1.885</c:v>
                </c:pt>
                <c:pt idx="1886" formatCode="General">
                  <c:v>1.8859999999999999</c:v>
                </c:pt>
                <c:pt idx="1887" formatCode="General">
                  <c:v>1.887</c:v>
                </c:pt>
                <c:pt idx="1888" formatCode="General">
                  <c:v>1.8879999999999999</c:v>
                </c:pt>
                <c:pt idx="1889" formatCode="General">
                  <c:v>1.889</c:v>
                </c:pt>
                <c:pt idx="1890" formatCode="General">
                  <c:v>1.89</c:v>
                </c:pt>
                <c:pt idx="1891" formatCode="General">
                  <c:v>1.891</c:v>
                </c:pt>
                <c:pt idx="1892" formatCode="General">
                  <c:v>1.8919999999999999</c:v>
                </c:pt>
                <c:pt idx="1893" formatCode="General">
                  <c:v>1.893</c:v>
                </c:pt>
                <c:pt idx="1894" formatCode="General">
                  <c:v>1.8939999999999999</c:v>
                </c:pt>
                <c:pt idx="1895" formatCode="General">
                  <c:v>1.895</c:v>
                </c:pt>
                <c:pt idx="1896" formatCode="General">
                  <c:v>1.8959999999999999</c:v>
                </c:pt>
                <c:pt idx="1897" formatCode="General">
                  <c:v>1.897</c:v>
                </c:pt>
                <c:pt idx="1898" formatCode="General">
                  <c:v>1.8979999999999999</c:v>
                </c:pt>
                <c:pt idx="1899" formatCode="General">
                  <c:v>1.899</c:v>
                </c:pt>
                <c:pt idx="1900" formatCode="General">
                  <c:v>1.9</c:v>
                </c:pt>
                <c:pt idx="1901" formatCode="General">
                  <c:v>1.901</c:v>
                </c:pt>
                <c:pt idx="1902" formatCode="General">
                  <c:v>1.9019999999999999</c:v>
                </c:pt>
                <c:pt idx="1903" formatCode="General">
                  <c:v>1.903</c:v>
                </c:pt>
                <c:pt idx="1904" formatCode="General">
                  <c:v>1.9039999999999999</c:v>
                </c:pt>
                <c:pt idx="1905" formatCode="General">
                  <c:v>1.905</c:v>
                </c:pt>
                <c:pt idx="1906" formatCode="General">
                  <c:v>1.9059999999999999</c:v>
                </c:pt>
                <c:pt idx="1907" formatCode="General">
                  <c:v>1.907</c:v>
                </c:pt>
                <c:pt idx="1908" formatCode="General">
                  <c:v>1.9079999999999999</c:v>
                </c:pt>
                <c:pt idx="1909" formatCode="General">
                  <c:v>1.909</c:v>
                </c:pt>
                <c:pt idx="1910" formatCode="General">
                  <c:v>1.91</c:v>
                </c:pt>
                <c:pt idx="1911" formatCode="General">
                  <c:v>1.911</c:v>
                </c:pt>
                <c:pt idx="1912" formatCode="General">
                  <c:v>1.9119999999999999</c:v>
                </c:pt>
                <c:pt idx="1913" formatCode="General">
                  <c:v>1.913</c:v>
                </c:pt>
                <c:pt idx="1914" formatCode="General">
                  <c:v>1.9139999999999999</c:v>
                </c:pt>
                <c:pt idx="1915" formatCode="General">
                  <c:v>1.915</c:v>
                </c:pt>
                <c:pt idx="1916" formatCode="General">
                  <c:v>1.9159999999999999</c:v>
                </c:pt>
                <c:pt idx="1917" formatCode="General">
                  <c:v>1.917</c:v>
                </c:pt>
                <c:pt idx="1918" formatCode="General">
                  <c:v>1.9179999999999999</c:v>
                </c:pt>
                <c:pt idx="1919" formatCode="General">
                  <c:v>1.919</c:v>
                </c:pt>
                <c:pt idx="1920" formatCode="General">
                  <c:v>1.92</c:v>
                </c:pt>
                <c:pt idx="1921" formatCode="General">
                  <c:v>1.921</c:v>
                </c:pt>
                <c:pt idx="1922" formatCode="General">
                  <c:v>1.9219999999999999</c:v>
                </c:pt>
                <c:pt idx="1923" formatCode="General">
                  <c:v>1.923</c:v>
                </c:pt>
                <c:pt idx="1924" formatCode="General">
                  <c:v>1.9239999999999999</c:v>
                </c:pt>
                <c:pt idx="1925" formatCode="General">
                  <c:v>1.925</c:v>
                </c:pt>
                <c:pt idx="1926" formatCode="General">
                  <c:v>1.9259999999999999</c:v>
                </c:pt>
                <c:pt idx="1927" formatCode="General">
                  <c:v>1.927</c:v>
                </c:pt>
                <c:pt idx="1928" formatCode="General">
                  <c:v>1.9279999999999999</c:v>
                </c:pt>
                <c:pt idx="1929" formatCode="General">
                  <c:v>1.929</c:v>
                </c:pt>
                <c:pt idx="1930" formatCode="General">
                  <c:v>1.93</c:v>
                </c:pt>
                <c:pt idx="1931" formatCode="General">
                  <c:v>1.931</c:v>
                </c:pt>
                <c:pt idx="1932" formatCode="General">
                  <c:v>1.9319999999999999</c:v>
                </c:pt>
                <c:pt idx="1933" formatCode="General">
                  <c:v>1.9330000000000001</c:v>
                </c:pt>
                <c:pt idx="1934" formatCode="General">
                  <c:v>1.9339999999999999</c:v>
                </c:pt>
                <c:pt idx="1935" formatCode="General">
                  <c:v>1.9350000000000001</c:v>
                </c:pt>
                <c:pt idx="1936" formatCode="General">
                  <c:v>1.9359999999999999</c:v>
                </c:pt>
                <c:pt idx="1937" formatCode="General">
                  <c:v>1.9370000000000001</c:v>
                </c:pt>
                <c:pt idx="1938" formatCode="General">
                  <c:v>1.9379999999999999</c:v>
                </c:pt>
                <c:pt idx="1939" formatCode="General">
                  <c:v>1.9390000000000001</c:v>
                </c:pt>
                <c:pt idx="1940" formatCode="General">
                  <c:v>1.94</c:v>
                </c:pt>
                <c:pt idx="1941" formatCode="General">
                  <c:v>1.9410000000000001</c:v>
                </c:pt>
                <c:pt idx="1942" formatCode="General">
                  <c:v>1.9419999999999999</c:v>
                </c:pt>
                <c:pt idx="1943" formatCode="General">
                  <c:v>1.9430000000000001</c:v>
                </c:pt>
                <c:pt idx="1944" formatCode="General">
                  <c:v>1.944</c:v>
                </c:pt>
                <c:pt idx="1945" formatCode="General">
                  <c:v>1.9450000000000001</c:v>
                </c:pt>
                <c:pt idx="1946" formatCode="General">
                  <c:v>1.946</c:v>
                </c:pt>
                <c:pt idx="1947" formatCode="General">
                  <c:v>1.9470000000000001</c:v>
                </c:pt>
                <c:pt idx="1948" formatCode="General">
                  <c:v>1.948</c:v>
                </c:pt>
                <c:pt idx="1949" formatCode="General">
                  <c:v>1.9490000000000001</c:v>
                </c:pt>
                <c:pt idx="1950" formatCode="General">
                  <c:v>1.95</c:v>
                </c:pt>
                <c:pt idx="1951" formatCode="General">
                  <c:v>1.9510000000000001</c:v>
                </c:pt>
                <c:pt idx="1952" formatCode="General">
                  <c:v>1.952</c:v>
                </c:pt>
                <c:pt idx="1953" formatCode="General">
                  <c:v>1.9530000000000001</c:v>
                </c:pt>
                <c:pt idx="1954" formatCode="General">
                  <c:v>1.954</c:v>
                </c:pt>
                <c:pt idx="1955" formatCode="General">
                  <c:v>1.9550000000000001</c:v>
                </c:pt>
                <c:pt idx="1956" formatCode="General">
                  <c:v>1.956</c:v>
                </c:pt>
                <c:pt idx="1957" formatCode="General">
                  <c:v>1.9570000000000001</c:v>
                </c:pt>
                <c:pt idx="1958" formatCode="General">
                  <c:v>1.958</c:v>
                </c:pt>
                <c:pt idx="1959" formatCode="General">
                  <c:v>1.9590000000000001</c:v>
                </c:pt>
                <c:pt idx="1960" formatCode="General">
                  <c:v>1.96</c:v>
                </c:pt>
                <c:pt idx="1961" formatCode="General">
                  <c:v>1.9610000000000001</c:v>
                </c:pt>
                <c:pt idx="1962" formatCode="General">
                  <c:v>1.962</c:v>
                </c:pt>
                <c:pt idx="1963" formatCode="General">
                  <c:v>1.9630000000000001</c:v>
                </c:pt>
                <c:pt idx="1964" formatCode="General">
                  <c:v>1.964</c:v>
                </c:pt>
                <c:pt idx="1965" formatCode="General">
                  <c:v>1.9650000000000001</c:v>
                </c:pt>
                <c:pt idx="1966" formatCode="General">
                  <c:v>1.966</c:v>
                </c:pt>
                <c:pt idx="1967" formatCode="General">
                  <c:v>1.9670000000000001</c:v>
                </c:pt>
                <c:pt idx="1968" formatCode="General">
                  <c:v>1.968</c:v>
                </c:pt>
                <c:pt idx="1969" formatCode="General">
                  <c:v>1.9690000000000001</c:v>
                </c:pt>
                <c:pt idx="1970" formatCode="General">
                  <c:v>1.97</c:v>
                </c:pt>
                <c:pt idx="1971" formatCode="General">
                  <c:v>1.9710000000000001</c:v>
                </c:pt>
                <c:pt idx="1972" formatCode="General">
                  <c:v>1.972</c:v>
                </c:pt>
                <c:pt idx="1973" formatCode="General">
                  <c:v>1.9730000000000001</c:v>
                </c:pt>
                <c:pt idx="1974" formatCode="General">
                  <c:v>1.974</c:v>
                </c:pt>
                <c:pt idx="1975" formatCode="General">
                  <c:v>1.9750000000000001</c:v>
                </c:pt>
                <c:pt idx="1976" formatCode="General">
                  <c:v>1.976</c:v>
                </c:pt>
                <c:pt idx="1977" formatCode="General">
                  <c:v>1.9770000000000001</c:v>
                </c:pt>
                <c:pt idx="1978" formatCode="General">
                  <c:v>1.978</c:v>
                </c:pt>
                <c:pt idx="1979" formatCode="General">
                  <c:v>1.9790000000000001</c:v>
                </c:pt>
                <c:pt idx="1980" formatCode="General">
                  <c:v>1.98</c:v>
                </c:pt>
                <c:pt idx="1981" formatCode="General">
                  <c:v>1.9810000000000001</c:v>
                </c:pt>
                <c:pt idx="1982" formatCode="General">
                  <c:v>1.982</c:v>
                </c:pt>
                <c:pt idx="1983" formatCode="General">
                  <c:v>1.9830000000000001</c:v>
                </c:pt>
                <c:pt idx="1984" formatCode="General">
                  <c:v>1.984</c:v>
                </c:pt>
                <c:pt idx="1985" formatCode="General">
                  <c:v>1.9850000000000001</c:v>
                </c:pt>
                <c:pt idx="1986" formatCode="General">
                  <c:v>1.986</c:v>
                </c:pt>
                <c:pt idx="1987" formatCode="General">
                  <c:v>1.9870000000000001</c:v>
                </c:pt>
                <c:pt idx="1988" formatCode="General">
                  <c:v>1.988</c:v>
                </c:pt>
                <c:pt idx="1989" formatCode="General">
                  <c:v>1.9890000000000001</c:v>
                </c:pt>
                <c:pt idx="1990" formatCode="General">
                  <c:v>1.99</c:v>
                </c:pt>
                <c:pt idx="1991" formatCode="General">
                  <c:v>1.9910000000000001</c:v>
                </c:pt>
                <c:pt idx="1992" formatCode="General">
                  <c:v>1.992</c:v>
                </c:pt>
                <c:pt idx="1993" formatCode="General">
                  <c:v>1.9930000000000001</c:v>
                </c:pt>
                <c:pt idx="1994" formatCode="General">
                  <c:v>1.994</c:v>
                </c:pt>
                <c:pt idx="1995" formatCode="General">
                  <c:v>1.9950000000000001</c:v>
                </c:pt>
                <c:pt idx="1996" formatCode="General">
                  <c:v>1.996</c:v>
                </c:pt>
                <c:pt idx="1997" formatCode="General">
                  <c:v>1.9970000000000001</c:v>
                </c:pt>
                <c:pt idx="1998" formatCode="General">
                  <c:v>1.998</c:v>
                </c:pt>
                <c:pt idx="1999" formatCode="General">
                  <c:v>1.9990000000000001</c:v>
                </c:pt>
                <c:pt idx="2000" formatCode="General">
                  <c:v>2</c:v>
                </c:pt>
                <c:pt idx="2001" formatCode="General">
                  <c:v>2.0009999999999999</c:v>
                </c:pt>
                <c:pt idx="2002" formatCode="General">
                  <c:v>2.0019999999999998</c:v>
                </c:pt>
                <c:pt idx="2003" formatCode="General">
                  <c:v>2.0030000000000001</c:v>
                </c:pt>
                <c:pt idx="2004" formatCode="General">
                  <c:v>2.004</c:v>
                </c:pt>
                <c:pt idx="2005" formatCode="General">
                  <c:v>2.0049999999999999</c:v>
                </c:pt>
                <c:pt idx="2006" formatCode="General">
                  <c:v>2.0059999999999998</c:v>
                </c:pt>
                <c:pt idx="2007" formatCode="General">
                  <c:v>2.0070000000000001</c:v>
                </c:pt>
                <c:pt idx="2008" formatCode="General">
                  <c:v>2.008</c:v>
                </c:pt>
                <c:pt idx="2009" formatCode="General">
                  <c:v>2.0089999999999999</c:v>
                </c:pt>
                <c:pt idx="2010" formatCode="General">
                  <c:v>2.0099999999999998</c:v>
                </c:pt>
                <c:pt idx="2011" formatCode="General">
                  <c:v>2.0110000000000001</c:v>
                </c:pt>
                <c:pt idx="2012" formatCode="General">
                  <c:v>2.012</c:v>
                </c:pt>
                <c:pt idx="2013" formatCode="General">
                  <c:v>2.0129999999999999</c:v>
                </c:pt>
                <c:pt idx="2014" formatCode="General">
                  <c:v>2.0139999999999998</c:v>
                </c:pt>
                <c:pt idx="2015" formatCode="General">
                  <c:v>2.0150000000000001</c:v>
                </c:pt>
                <c:pt idx="2016" formatCode="General">
                  <c:v>2.016</c:v>
                </c:pt>
                <c:pt idx="2017" formatCode="General">
                  <c:v>2.0169999999999999</c:v>
                </c:pt>
                <c:pt idx="2018" formatCode="General">
                  <c:v>2.0179999999999998</c:v>
                </c:pt>
                <c:pt idx="2019" formatCode="General">
                  <c:v>2.0190000000000001</c:v>
                </c:pt>
                <c:pt idx="2020" formatCode="General">
                  <c:v>2.02</c:v>
                </c:pt>
                <c:pt idx="2021" formatCode="General">
                  <c:v>2.0209999999999999</c:v>
                </c:pt>
                <c:pt idx="2022" formatCode="General">
                  <c:v>2.0219999999999998</c:v>
                </c:pt>
                <c:pt idx="2023" formatCode="General">
                  <c:v>2.0230000000000001</c:v>
                </c:pt>
                <c:pt idx="2024" formatCode="General">
                  <c:v>2.024</c:v>
                </c:pt>
                <c:pt idx="2025" formatCode="General">
                  <c:v>2.0249999999999999</c:v>
                </c:pt>
                <c:pt idx="2026" formatCode="General">
                  <c:v>2.0259999999999998</c:v>
                </c:pt>
                <c:pt idx="2027" formatCode="General">
                  <c:v>2.0270000000000001</c:v>
                </c:pt>
                <c:pt idx="2028" formatCode="General">
                  <c:v>2.028</c:v>
                </c:pt>
                <c:pt idx="2029" formatCode="General">
                  <c:v>2.0289999999999999</c:v>
                </c:pt>
                <c:pt idx="2030" formatCode="General">
                  <c:v>2.0299999999999998</c:v>
                </c:pt>
                <c:pt idx="2031" formatCode="General">
                  <c:v>2.0310000000000001</c:v>
                </c:pt>
                <c:pt idx="2032" formatCode="General">
                  <c:v>2.032</c:v>
                </c:pt>
                <c:pt idx="2033" formatCode="General">
                  <c:v>2.0329999999999999</c:v>
                </c:pt>
                <c:pt idx="2034" formatCode="General">
                  <c:v>2.0339999999999998</c:v>
                </c:pt>
                <c:pt idx="2035" formatCode="General">
                  <c:v>2.0350000000000001</c:v>
                </c:pt>
                <c:pt idx="2036" formatCode="General">
                  <c:v>2.036</c:v>
                </c:pt>
                <c:pt idx="2037" formatCode="General">
                  <c:v>2.0369999999999999</c:v>
                </c:pt>
                <c:pt idx="2038" formatCode="General">
                  <c:v>2.0379999999999998</c:v>
                </c:pt>
                <c:pt idx="2039" formatCode="General">
                  <c:v>2.0390000000000001</c:v>
                </c:pt>
                <c:pt idx="2040" formatCode="General">
                  <c:v>2.04</c:v>
                </c:pt>
                <c:pt idx="2041" formatCode="General">
                  <c:v>2.0409999999999999</c:v>
                </c:pt>
                <c:pt idx="2042" formatCode="General">
                  <c:v>2.0419999999999998</c:v>
                </c:pt>
                <c:pt idx="2043" formatCode="General">
                  <c:v>2.0430000000000001</c:v>
                </c:pt>
                <c:pt idx="2044" formatCode="General">
                  <c:v>2.044</c:v>
                </c:pt>
                <c:pt idx="2045" formatCode="General">
                  <c:v>2.0449999999999999</c:v>
                </c:pt>
                <c:pt idx="2046" formatCode="General">
                  <c:v>2.0459999999999998</c:v>
                </c:pt>
                <c:pt idx="2047" formatCode="General">
                  <c:v>2.0470000000000002</c:v>
                </c:pt>
                <c:pt idx="2048" formatCode="General">
                  <c:v>2.048</c:v>
                </c:pt>
                <c:pt idx="2049" formatCode="General">
                  <c:v>2.0489999999999999</c:v>
                </c:pt>
                <c:pt idx="2050" formatCode="General">
                  <c:v>2.0499999999999998</c:v>
                </c:pt>
                <c:pt idx="2051" formatCode="General">
                  <c:v>2.0510000000000002</c:v>
                </c:pt>
                <c:pt idx="2052" formatCode="General">
                  <c:v>2.052</c:v>
                </c:pt>
                <c:pt idx="2053" formatCode="General">
                  <c:v>2.0529999999999999</c:v>
                </c:pt>
                <c:pt idx="2054" formatCode="General">
                  <c:v>2.0539999999999998</c:v>
                </c:pt>
                <c:pt idx="2055" formatCode="General">
                  <c:v>2.0550000000000002</c:v>
                </c:pt>
                <c:pt idx="2056" formatCode="General">
                  <c:v>2.056</c:v>
                </c:pt>
                <c:pt idx="2057" formatCode="General">
                  <c:v>2.0569999999999999</c:v>
                </c:pt>
                <c:pt idx="2058" formatCode="General">
                  <c:v>2.0579999999999998</c:v>
                </c:pt>
                <c:pt idx="2059" formatCode="General">
                  <c:v>2.0590000000000002</c:v>
                </c:pt>
                <c:pt idx="2060" formatCode="General">
                  <c:v>2.06</c:v>
                </c:pt>
                <c:pt idx="2061" formatCode="General">
                  <c:v>2.0609999999999999</c:v>
                </c:pt>
                <c:pt idx="2062" formatCode="General">
                  <c:v>2.0619999999999998</c:v>
                </c:pt>
                <c:pt idx="2063" formatCode="General">
                  <c:v>2.0630000000000002</c:v>
                </c:pt>
                <c:pt idx="2064" formatCode="General">
                  <c:v>2.0640000000000001</c:v>
                </c:pt>
                <c:pt idx="2065" formatCode="General">
                  <c:v>2.0649999999999999</c:v>
                </c:pt>
                <c:pt idx="2066" formatCode="General">
                  <c:v>2.0659999999999998</c:v>
                </c:pt>
                <c:pt idx="2067" formatCode="General">
                  <c:v>2.0670000000000002</c:v>
                </c:pt>
                <c:pt idx="2068" formatCode="General">
                  <c:v>2.0680000000000001</c:v>
                </c:pt>
                <c:pt idx="2069" formatCode="General">
                  <c:v>2.069</c:v>
                </c:pt>
                <c:pt idx="2070" formatCode="General">
                  <c:v>2.0699999999999998</c:v>
                </c:pt>
                <c:pt idx="2071" formatCode="General">
                  <c:v>2.0710000000000002</c:v>
                </c:pt>
                <c:pt idx="2072" formatCode="General">
                  <c:v>2.0720000000000001</c:v>
                </c:pt>
                <c:pt idx="2073" formatCode="General">
                  <c:v>2.073</c:v>
                </c:pt>
                <c:pt idx="2074" formatCode="General">
                  <c:v>2.0739999999999998</c:v>
                </c:pt>
                <c:pt idx="2075" formatCode="General">
                  <c:v>2.0750000000000002</c:v>
                </c:pt>
                <c:pt idx="2076" formatCode="General">
                  <c:v>2.0760000000000001</c:v>
                </c:pt>
                <c:pt idx="2077" formatCode="General">
                  <c:v>2.077</c:v>
                </c:pt>
                <c:pt idx="2078" formatCode="General">
                  <c:v>2.0779999999999998</c:v>
                </c:pt>
                <c:pt idx="2079" formatCode="General">
                  <c:v>2.0790000000000002</c:v>
                </c:pt>
                <c:pt idx="2080" formatCode="General">
                  <c:v>2.08</c:v>
                </c:pt>
                <c:pt idx="2081" formatCode="General">
                  <c:v>2.081</c:v>
                </c:pt>
                <c:pt idx="2082" formatCode="General">
                  <c:v>2.0819999999999999</c:v>
                </c:pt>
                <c:pt idx="2083" formatCode="General">
                  <c:v>2.0830000000000002</c:v>
                </c:pt>
                <c:pt idx="2084" formatCode="General">
                  <c:v>2.0840000000000001</c:v>
                </c:pt>
                <c:pt idx="2085" formatCode="General">
                  <c:v>2.085</c:v>
                </c:pt>
                <c:pt idx="2086" formatCode="General">
                  <c:v>2.0859999999999999</c:v>
                </c:pt>
                <c:pt idx="2087" formatCode="General">
                  <c:v>2.0870000000000002</c:v>
                </c:pt>
                <c:pt idx="2088" formatCode="General">
                  <c:v>2.0880000000000001</c:v>
                </c:pt>
                <c:pt idx="2089" formatCode="General">
                  <c:v>2.089</c:v>
                </c:pt>
                <c:pt idx="2090" formatCode="General">
                  <c:v>2.09</c:v>
                </c:pt>
                <c:pt idx="2091" formatCode="General">
                  <c:v>2.0910000000000002</c:v>
                </c:pt>
                <c:pt idx="2092" formatCode="General">
                  <c:v>2.0920000000000001</c:v>
                </c:pt>
                <c:pt idx="2093" formatCode="General">
                  <c:v>2.093</c:v>
                </c:pt>
                <c:pt idx="2094" formatCode="General">
                  <c:v>2.0939999999999999</c:v>
                </c:pt>
                <c:pt idx="2095" formatCode="General">
                  <c:v>2.0950000000000002</c:v>
                </c:pt>
                <c:pt idx="2096" formatCode="General">
                  <c:v>2.0960000000000001</c:v>
                </c:pt>
                <c:pt idx="2097" formatCode="General">
                  <c:v>2.097</c:v>
                </c:pt>
                <c:pt idx="2098" formatCode="General">
                  <c:v>2.0979999999999999</c:v>
                </c:pt>
                <c:pt idx="2099" formatCode="General">
                  <c:v>2.0990000000000002</c:v>
                </c:pt>
                <c:pt idx="2100" formatCode="General">
                  <c:v>2.1</c:v>
                </c:pt>
                <c:pt idx="2101" formatCode="General">
                  <c:v>2.101</c:v>
                </c:pt>
                <c:pt idx="2102" formatCode="General">
                  <c:v>2.1019999999999999</c:v>
                </c:pt>
                <c:pt idx="2103" formatCode="General">
                  <c:v>2.1030000000000002</c:v>
                </c:pt>
                <c:pt idx="2104" formatCode="General">
                  <c:v>2.1040000000000001</c:v>
                </c:pt>
                <c:pt idx="2105" formatCode="General">
                  <c:v>2.105</c:v>
                </c:pt>
                <c:pt idx="2106" formatCode="General">
                  <c:v>2.1059999999999999</c:v>
                </c:pt>
                <c:pt idx="2107" formatCode="General">
                  <c:v>2.1070000000000002</c:v>
                </c:pt>
                <c:pt idx="2108" formatCode="General">
                  <c:v>2.1080000000000001</c:v>
                </c:pt>
                <c:pt idx="2109" formatCode="General">
                  <c:v>2.109</c:v>
                </c:pt>
                <c:pt idx="2110" formatCode="General">
                  <c:v>2.11</c:v>
                </c:pt>
                <c:pt idx="2111" formatCode="General">
                  <c:v>2.1110000000000002</c:v>
                </c:pt>
                <c:pt idx="2112" formatCode="General">
                  <c:v>2.1120000000000001</c:v>
                </c:pt>
                <c:pt idx="2113" formatCode="General">
                  <c:v>2.113</c:v>
                </c:pt>
                <c:pt idx="2114" formatCode="General">
                  <c:v>2.1139999999999999</c:v>
                </c:pt>
                <c:pt idx="2115" formatCode="General">
                  <c:v>2.1150000000000002</c:v>
                </c:pt>
                <c:pt idx="2116" formatCode="General">
                  <c:v>2.1160000000000001</c:v>
                </c:pt>
                <c:pt idx="2117" formatCode="General">
                  <c:v>2.117</c:v>
                </c:pt>
                <c:pt idx="2118" formatCode="General">
                  <c:v>2.1179999999999999</c:v>
                </c:pt>
                <c:pt idx="2119" formatCode="General">
                  <c:v>2.1190000000000002</c:v>
                </c:pt>
                <c:pt idx="2120" formatCode="General">
                  <c:v>2.12</c:v>
                </c:pt>
                <c:pt idx="2121" formatCode="General">
                  <c:v>2.121</c:v>
                </c:pt>
                <c:pt idx="2122" formatCode="General">
                  <c:v>2.1219999999999999</c:v>
                </c:pt>
                <c:pt idx="2123" formatCode="General">
                  <c:v>2.1230000000000002</c:v>
                </c:pt>
                <c:pt idx="2124" formatCode="General">
                  <c:v>2.1240000000000001</c:v>
                </c:pt>
                <c:pt idx="2125" formatCode="General">
                  <c:v>2.125</c:v>
                </c:pt>
                <c:pt idx="2126" formatCode="General">
                  <c:v>2.1259999999999999</c:v>
                </c:pt>
                <c:pt idx="2127" formatCode="General">
                  <c:v>2.1269999999999998</c:v>
                </c:pt>
                <c:pt idx="2128" formatCode="General">
                  <c:v>2.1280000000000001</c:v>
                </c:pt>
                <c:pt idx="2129" formatCode="General">
                  <c:v>2.129</c:v>
                </c:pt>
                <c:pt idx="2130" formatCode="General">
                  <c:v>2.13</c:v>
                </c:pt>
                <c:pt idx="2131" formatCode="General">
                  <c:v>2.1309999999999998</c:v>
                </c:pt>
                <c:pt idx="2132" formatCode="General">
                  <c:v>2.1320000000000001</c:v>
                </c:pt>
                <c:pt idx="2133" formatCode="General">
                  <c:v>2.133</c:v>
                </c:pt>
                <c:pt idx="2134" formatCode="General">
                  <c:v>2.1339999999999999</c:v>
                </c:pt>
                <c:pt idx="2135" formatCode="General">
                  <c:v>2.1349999999999998</c:v>
                </c:pt>
                <c:pt idx="2136" formatCode="General">
                  <c:v>2.1360000000000001</c:v>
                </c:pt>
                <c:pt idx="2137" formatCode="General">
                  <c:v>2.137</c:v>
                </c:pt>
                <c:pt idx="2138" formatCode="General">
                  <c:v>2.1379999999999999</c:v>
                </c:pt>
                <c:pt idx="2139" formatCode="General">
                  <c:v>2.1389999999999998</c:v>
                </c:pt>
                <c:pt idx="2140" formatCode="General">
                  <c:v>2.14</c:v>
                </c:pt>
                <c:pt idx="2141" formatCode="General">
                  <c:v>2.141</c:v>
                </c:pt>
                <c:pt idx="2142" formatCode="General">
                  <c:v>2.1419999999999999</c:v>
                </c:pt>
                <c:pt idx="2143" formatCode="General">
                  <c:v>2.1429999999999998</c:v>
                </c:pt>
                <c:pt idx="2144" formatCode="General">
                  <c:v>2.1440000000000001</c:v>
                </c:pt>
                <c:pt idx="2145" formatCode="General">
                  <c:v>2.145</c:v>
                </c:pt>
                <c:pt idx="2146" formatCode="General">
                  <c:v>2.1459999999999999</c:v>
                </c:pt>
                <c:pt idx="2147" formatCode="General">
                  <c:v>2.1469999999999998</c:v>
                </c:pt>
                <c:pt idx="2148" formatCode="General">
                  <c:v>2.1480000000000001</c:v>
                </c:pt>
                <c:pt idx="2149" formatCode="General">
                  <c:v>2.149</c:v>
                </c:pt>
                <c:pt idx="2150" formatCode="General">
                  <c:v>2.15</c:v>
                </c:pt>
                <c:pt idx="2151" formatCode="General">
                  <c:v>2.1509999999999998</c:v>
                </c:pt>
                <c:pt idx="2152" formatCode="General">
                  <c:v>2.1520000000000001</c:v>
                </c:pt>
                <c:pt idx="2153" formatCode="General">
                  <c:v>2.153</c:v>
                </c:pt>
                <c:pt idx="2154" formatCode="General">
                  <c:v>2.1539999999999999</c:v>
                </c:pt>
                <c:pt idx="2155" formatCode="General">
                  <c:v>2.1549999999999998</c:v>
                </c:pt>
                <c:pt idx="2156" formatCode="General">
                  <c:v>2.1560000000000001</c:v>
                </c:pt>
                <c:pt idx="2157" formatCode="General">
                  <c:v>2.157</c:v>
                </c:pt>
                <c:pt idx="2158" formatCode="General">
                  <c:v>2.1579999999999999</c:v>
                </c:pt>
                <c:pt idx="2159" formatCode="General">
                  <c:v>2.1589999999999998</c:v>
                </c:pt>
                <c:pt idx="2160" formatCode="General">
                  <c:v>2.16</c:v>
                </c:pt>
                <c:pt idx="2161" formatCode="General">
                  <c:v>2.161</c:v>
                </c:pt>
                <c:pt idx="2162" formatCode="General">
                  <c:v>2.1619999999999999</c:v>
                </c:pt>
                <c:pt idx="2163" formatCode="General">
                  <c:v>2.1629999999999998</c:v>
                </c:pt>
                <c:pt idx="2164" formatCode="General">
                  <c:v>2.1640000000000001</c:v>
                </c:pt>
                <c:pt idx="2165" formatCode="General">
                  <c:v>2.165</c:v>
                </c:pt>
                <c:pt idx="2166" formatCode="General">
                  <c:v>2.1659999999999999</c:v>
                </c:pt>
                <c:pt idx="2167" formatCode="General">
                  <c:v>2.1669999999999998</c:v>
                </c:pt>
                <c:pt idx="2168" formatCode="General">
                  <c:v>2.1680000000000001</c:v>
                </c:pt>
                <c:pt idx="2169" formatCode="General">
                  <c:v>2.169</c:v>
                </c:pt>
                <c:pt idx="2170" formatCode="General">
                  <c:v>2.17</c:v>
                </c:pt>
                <c:pt idx="2171" formatCode="General">
                  <c:v>2.1709999999999998</c:v>
                </c:pt>
                <c:pt idx="2172" formatCode="General">
                  <c:v>2.1720000000000002</c:v>
                </c:pt>
                <c:pt idx="2173" formatCode="General">
                  <c:v>2.173</c:v>
                </c:pt>
                <c:pt idx="2174" formatCode="General">
                  <c:v>2.1739999999999999</c:v>
                </c:pt>
                <c:pt idx="2175" formatCode="General">
                  <c:v>2.1749999999999998</c:v>
                </c:pt>
                <c:pt idx="2176" formatCode="General">
                  <c:v>2.1760000000000002</c:v>
                </c:pt>
                <c:pt idx="2177" formatCode="General">
                  <c:v>2.177</c:v>
                </c:pt>
                <c:pt idx="2178" formatCode="General">
                  <c:v>2.1779999999999999</c:v>
                </c:pt>
                <c:pt idx="2179" formatCode="General">
                  <c:v>2.1789999999999998</c:v>
                </c:pt>
                <c:pt idx="2180" formatCode="General">
                  <c:v>2.1800000000000002</c:v>
                </c:pt>
                <c:pt idx="2181" formatCode="General">
                  <c:v>2.181</c:v>
                </c:pt>
                <c:pt idx="2182" formatCode="General">
                  <c:v>2.1819999999999999</c:v>
                </c:pt>
                <c:pt idx="2183" formatCode="General">
                  <c:v>2.1829999999999998</c:v>
                </c:pt>
                <c:pt idx="2184" formatCode="General">
                  <c:v>2.1840000000000002</c:v>
                </c:pt>
                <c:pt idx="2185" formatCode="General">
                  <c:v>2.1850000000000001</c:v>
                </c:pt>
                <c:pt idx="2186" formatCode="General">
                  <c:v>2.1859999999999999</c:v>
                </c:pt>
                <c:pt idx="2187" formatCode="General">
                  <c:v>2.1869999999999998</c:v>
                </c:pt>
                <c:pt idx="2188" formatCode="General">
                  <c:v>2.1880000000000002</c:v>
                </c:pt>
                <c:pt idx="2189" formatCode="General">
                  <c:v>2.1890000000000001</c:v>
                </c:pt>
                <c:pt idx="2190" formatCode="General">
                  <c:v>2.19</c:v>
                </c:pt>
                <c:pt idx="2191" formatCode="General">
                  <c:v>2.1909999999999998</c:v>
                </c:pt>
                <c:pt idx="2192" formatCode="General">
                  <c:v>2.1920000000000002</c:v>
                </c:pt>
                <c:pt idx="2193" formatCode="General">
                  <c:v>2.1930000000000001</c:v>
                </c:pt>
                <c:pt idx="2194" formatCode="General">
                  <c:v>2.194</c:v>
                </c:pt>
                <c:pt idx="2195" formatCode="General">
                  <c:v>2.1949999999999998</c:v>
                </c:pt>
                <c:pt idx="2196" formatCode="General">
                  <c:v>2.1960000000000002</c:v>
                </c:pt>
                <c:pt idx="2197" formatCode="General">
                  <c:v>2.1970000000000001</c:v>
                </c:pt>
                <c:pt idx="2198" formatCode="General">
                  <c:v>2.198</c:v>
                </c:pt>
                <c:pt idx="2199" formatCode="General">
                  <c:v>2.1989999999999998</c:v>
                </c:pt>
                <c:pt idx="2200" formatCode="General">
                  <c:v>2.2000000000000002</c:v>
                </c:pt>
                <c:pt idx="2201" formatCode="General">
                  <c:v>2.2010000000000001</c:v>
                </c:pt>
                <c:pt idx="2202" formatCode="General">
                  <c:v>2.202</c:v>
                </c:pt>
                <c:pt idx="2203" formatCode="General">
                  <c:v>2.2029999999999998</c:v>
                </c:pt>
                <c:pt idx="2204" formatCode="General">
                  <c:v>2.2040000000000002</c:v>
                </c:pt>
                <c:pt idx="2205" formatCode="General">
                  <c:v>2.2050000000000001</c:v>
                </c:pt>
                <c:pt idx="2206" formatCode="General">
                  <c:v>2.206</c:v>
                </c:pt>
                <c:pt idx="2207" formatCode="General">
                  <c:v>2.2069999999999999</c:v>
                </c:pt>
                <c:pt idx="2208" formatCode="General">
                  <c:v>2.2080000000000002</c:v>
                </c:pt>
                <c:pt idx="2209" formatCode="General">
                  <c:v>2.2090000000000001</c:v>
                </c:pt>
                <c:pt idx="2210" formatCode="General">
                  <c:v>2.21</c:v>
                </c:pt>
                <c:pt idx="2211" formatCode="General">
                  <c:v>2.2109999999999999</c:v>
                </c:pt>
                <c:pt idx="2212" formatCode="General">
                  <c:v>2.2120000000000002</c:v>
                </c:pt>
                <c:pt idx="2213" formatCode="General">
                  <c:v>2.2130000000000001</c:v>
                </c:pt>
                <c:pt idx="2214" formatCode="General">
                  <c:v>2.214</c:v>
                </c:pt>
                <c:pt idx="2215" formatCode="General">
                  <c:v>2.2149999999999999</c:v>
                </c:pt>
                <c:pt idx="2216" formatCode="General">
                  <c:v>2.2160000000000002</c:v>
                </c:pt>
                <c:pt idx="2217" formatCode="General">
                  <c:v>2.2170000000000001</c:v>
                </c:pt>
                <c:pt idx="2218" formatCode="General">
                  <c:v>2.218</c:v>
                </c:pt>
                <c:pt idx="2219" formatCode="General">
                  <c:v>2.2189999999999999</c:v>
                </c:pt>
                <c:pt idx="2220" formatCode="General">
                  <c:v>2.2200000000000002</c:v>
                </c:pt>
                <c:pt idx="2221" formatCode="General">
                  <c:v>2.2210000000000001</c:v>
                </c:pt>
                <c:pt idx="2222" formatCode="General">
                  <c:v>2.222</c:v>
                </c:pt>
                <c:pt idx="2223" formatCode="General">
                  <c:v>2.2229999999999999</c:v>
                </c:pt>
                <c:pt idx="2224" formatCode="General">
                  <c:v>2.2240000000000002</c:v>
                </c:pt>
                <c:pt idx="2225" formatCode="General">
                  <c:v>2.2250000000000001</c:v>
                </c:pt>
                <c:pt idx="2226" formatCode="General">
                  <c:v>2.226</c:v>
                </c:pt>
                <c:pt idx="2227" formatCode="General">
                  <c:v>2.2269999999999999</c:v>
                </c:pt>
                <c:pt idx="2228" formatCode="General">
                  <c:v>2.2280000000000002</c:v>
                </c:pt>
                <c:pt idx="2229" formatCode="General">
                  <c:v>2.2290000000000001</c:v>
                </c:pt>
                <c:pt idx="2230" formatCode="General">
                  <c:v>2.23</c:v>
                </c:pt>
                <c:pt idx="2231" formatCode="General">
                  <c:v>2.2309999999999999</c:v>
                </c:pt>
                <c:pt idx="2232" formatCode="General">
                  <c:v>2.2320000000000002</c:v>
                </c:pt>
                <c:pt idx="2233" formatCode="General">
                  <c:v>2.2330000000000001</c:v>
                </c:pt>
                <c:pt idx="2234" formatCode="General">
                  <c:v>2.234</c:v>
                </c:pt>
                <c:pt idx="2235" formatCode="General">
                  <c:v>2.2349999999999999</c:v>
                </c:pt>
                <c:pt idx="2236" formatCode="General">
                  <c:v>2.2360000000000002</c:v>
                </c:pt>
                <c:pt idx="2237" formatCode="General">
                  <c:v>2.2370000000000001</c:v>
                </c:pt>
                <c:pt idx="2238" formatCode="General">
                  <c:v>2.238</c:v>
                </c:pt>
                <c:pt idx="2239" formatCode="General">
                  <c:v>2.2389999999999999</c:v>
                </c:pt>
                <c:pt idx="2240" formatCode="General">
                  <c:v>2.2400000000000002</c:v>
                </c:pt>
                <c:pt idx="2241" formatCode="General">
                  <c:v>2.2410000000000001</c:v>
                </c:pt>
                <c:pt idx="2242" formatCode="General">
                  <c:v>2.242</c:v>
                </c:pt>
                <c:pt idx="2243" formatCode="General">
                  <c:v>2.2429999999999999</c:v>
                </c:pt>
                <c:pt idx="2244" formatCode="General">
                  <c:v>2.2440000000000002</c:v>
                </c:pt>
                <c:pt idx="2245" formatCode="General">
                  <c:v>2.2450000000000001</c:v>
                </c:pt>
                <c:pt idx="2246" formatCode="General">
                  <c:v>2.246</c:v>
                </c:pt>
                <c:pt idx="2247" formatCode="General">
                  <c:v>2.2469999999999999</c:v>
                </c:pt>
                <c:pt idx="2248" formatCode="General">
                  <c:v>2.2480000000000002</c:v>
                </c:pt>
                <c:pt idx="2249" formatCode="General">
                  <c:v>2.2490000000000001</c:v>
                </c:pt>
                <c:pt idx="2250" formatCode="General">
                  <c:v>2.25</c:v>
                </c:pt>
                <c:pt idx="2251" formatCode="General">
                  <c:v>2.2509999999999999</c:v>
                </c:pt>
                <c:pt idx="2252" formatCode="General">
                  <c:v>2.2519999999999998</c:v>
                </c:pt>
                <c:pt idx="2253" formatCode="General">
                  <c:v>2.2530000000000001</c:v>
                </c:pt>
                <c:pt idx="2254" formatCode="General">
                  <c:v>2.254</c:v>
                </c:pt>
                <c:pt idx="2255" formatCode="General">
                  <c:v>2.2549999999999999</c:v>
                </c:pt>
                <c:pt idx="2256" formatCode="General">
                  <c:v>2.2559999999999998</c:v>
                </c:pt>
                <c:pt idx="2257" formatCode="General">
                  <c:v>2.2570000000000001</c:v>
                </c:pt>
                <c:pt idx="2258" formatCode="General">
                  <c:v>2.258</c:v>
                </c:pt>
                <c:pt idx="2259" formatCode="General">
                  <c:v>2.2589999999999999</c:v>
                </c:pt>
                <c:pt idx="2260" formatCode="General">
                  <c:v>2.2599999999999998</c:v>
                </c:pt>
                <c:pt idx="2261" formatCode="General">
                  <c:v>2.2610000000000001</c:v>
                </c:pt>
                <c:pt idx="2262" formatCode="General">
                  <c:v>2.262</c:v>
                </c:pt>
                <c:pt idx="2263" formatCode="General">
                  <c:v>2.2629999999999999</c:v>
                </c:pt>
                <c:pt idx="2264" formatCode="General">
                  <c:v>2.2639999999999998</c:v>
                </c:pt>
                <c:pt idx="2265" formatCode="General">
                  <c:v>2.2650000000000001</c:v>
                </c:pt>
                <c:pt idx="2266" formatCode="General">
                  <c:v>2.266</c:v>
                </c:pt>
                <c:pt idx="2267" formatCode="General">
                  <c:v>2.2669999999999999</c:v>
                </c:pt>
                <c:pt idx="2268" formatCode="General">
                  <c:v>2.2679999999999998</c:v>
                </c:pt>
                <c:pt idx="2269" formatCode="General">
                  <c:v>2.2690000000000001</c:v>
                </c:pt>
                <c:pt idx="2270" formatCode="General">
                  <c:v>2.27</c:v>
                </c:pt>
                <c:pt idx="2271" formatCode="General">
                  <c:v>2.2709999999999999</c:v>
                </c:pt>
                <c:pt idx="2272" formatCode="General">
                  <c:v>2.2719999999999998</c:v>
                </c:pt>
                <c:pt idx="2273" formatCode="General">
                  <c:v>2.2730000000000001</c:v>
                </c:pt>
                <c:pt idx="2274" formatCode="General">
                  <c:v>2.274</c:v>
                </c:pt>
                <c:pt idx="2275" formatCode="General">
                  <c:v>2.2749999999999999</c:v>
                </c:pt>
                <c:pt idx="2276" formatCode="General">
                  <c:v>2.2759999999999998</c:v>
                </c:pt>
                <c:pt idx="2277" formatCode="General">
                  <c:v>2.2770000000000001</c:v>
                </c:pt>
                <c:pt idx="2278" formatCode="General">
                  <c:v>2.278</c:v>
                </c:pt>
                <c:pt idx="2279" formatCode="General">
                  <c:v>2.2789999999999999</c:v>
                </c:pt>
                <c:pt idx="2280" formatCode="General">
                  <c:v>2.2799999999999998</c:v>
                </c:pt>
                <c:pt idx="2281" formatCode="General">
                  <c:v>2.2810000000000001</c:v>
                </c:pt>
                <c:pt idx="2282" formatCode="General">
                  <c:v>2.282</c:v>
                </c:pt>
                <c:pt idx="2283" formatCode="General">
                  <c:v>2.2829999999999999</c:v>
                </c:pt>
                <c:pt idx="2284" formatCode="General">
                  <c:v>2.2839999999999998</c:v>
                </c:pt>
                <c:pt idx="2285" formatCode="General">
                  <c:v>2.2850000000000001</c:v>
                </c:pt>
                <c:pt idx="2286" formatCode="General">
                  <c:v>2.286</c:v>
                </c:pt>
                <c:pt idx="2287" formatCode="General">
                  <c:v>2.2869999999999999</c:v>
                </c:pt>
                <c:pt idx="2288" formatCode="General">
                  <c:v>2.2879999999999998</c:v>
                </c:pt>
                <c:pt idx="2289" formatCode="General">
                  <c:v>2.2890000000000001</c:v>
                </c:pt>
                <c:pt idx="2290" formatCode="General">
                  <c:v>2.29</c:v>
                </c:pt>
                <c:pt idx="2291" formatCode="General">
                  <c:v>2.2909999999999999</c:v>
                </c:pt>
                <c:pt idx="2292" formatCode="General">
                  <c:v>2.2919999999999998</c:v>
                </c:pt>
                <c:pt idx="2293" formatCode="General">
                  <c:v>2.2930000000000001</c:v>
                </c:pt>
                <c:pt idx="2294" formatCode="General">
                  <c:v>2.294</c:v>
                </c:pt>
                <c:pt idx="2295" formatCode="General">
                  <c:v>2.2949999999999999</c:v>
                </c:pt>
                <c:pt idx="2296" formatCode="General">
                  <c:v>2.2959999999999998</c:v>
                </c:pt>
                <c:pt idx="2297" formatCode="General">
                  <c:v>2.2970000000000002</c:v>
                </c:pt>
                <c:pt idx="2298" formatCode="General">
                  <c:v>2.298</c:v>
                </c:pt>
                <c:pt idx="2299" formatCode="General">
                  <c:v>2.2989999999999999</c:v>
                </c:pt>
                <c:pt idx="2300" formatCode="General">
                  <c:v>2.2999999999999998</c:v>
                </c:pt>
                <c:pt idx="2301" formatCode="General">
                  <c:v>2.3010000000000002</c:v>
                </c:pt>
                <c:pt idx="2302" formatCode="General">
                  <c:v>2.302</c:v>
                </c:pt>
                <c:pt idx="2303" formatCode="General">
                  <c:v>2.3029999999999999</c:v>
                </c:pt>
                <c:pt idx="2304" formatCode="General">
                  <c:v>2.3039999999999998</c:v>
                </c:pt>
                <c:pt idx="2305" formatCode="General">
                  <c:v>2.3050000000000002</c:v>
                </c:pt>
                <c:pt idx="2306" formatCode="General">
                  <c:v>2.306</c:v>
                </c:pt>
                <c:pt idx="2307" formatCode="General">
                  <c:v>2.3069999999999999</c:v>
                </c:pt>
                <c:pt idx="2308" formatCode="General">
                  <c:v>2.3079999999999998</c:v>
                </c:pt>
                <c:pt idx="2309" formatCode="General">
                  <c:v>2.3090000000000002</c:v>
                </c:pt>
                <c:pt idx="2310" formatCode="General">
                  <c:v>2.31</c:v>
                </c:pt>
                <c:pt idx="2311" formatCode="General">
                  <c:v>2.3109999999999999</c:v>
                </c:pt>
                <c:pt idx="2312" formatCode="General">
                  <c:v>2.3119999999999998</c:v>
                </c:pt>
                <c:pt idx="2313" formatCode="General">
                  <c:v>2.3130000000000002</c:v>
                </c:pt>
                <c:pt idx="2314" formatCode="General">
                  <c:v>2.3140000000000001</c:v>
                </c:pt>
                <c:pt idx="2315" formatCode="General">
                  <c:v>2.3149999999999999</c:v>
                </c:pt>
                <c:pt idx="2316" formatCode="General">
                  <c:v>2.3159999999999998</c:v>
                </c:pt>
                <c:pt idx="2317" formatCode="General">
                  <c:v>2.3170000000000002</c:v>
                </c:pt>
                <c:pt idx="2318" formatCode="General">
                  <c:v>2.3180000000000001</c:v>
                </c:pt>
                <c:pt idx="2319" formatCode="General">
                  <c:v>2.319</c:v>
                </c:pt>
                <c:pt idx="2320" formatCode="General">
                  <c:v>2.3199999999999998</c:v>
                </c:pt>
                <c:pt idx="2321" formatCode="General">
                  <c:v>2.3210000000000002</c:v>
                </c:pt>
                <c:pt idx="2322" formatCode="General">
                  <c:v>2.3220000000000001</c:v>
                </c:pt>
                <c:pt idx="2323" formatCode="General">
                  <c:v>2.323</c:v>
                </c:pt>
                <c:pt idx="2324" formatCode="General">
                  <c:v>2.3239999999999998</c:v>
                </c:pt>
                <c:pt idx="2325" formatCode="General">
                  <c:v>2.3250000000000002</c:v>
                </c:pt>
                <c:pt idx="2326" formatCode="General">
                  <c:v>2.3260000000000001</c:v>
                </c:pt>
                <c:pt idx="2327" formatCode="General">
                  <c:v>2.327</c:v>
                </c:pt>
                <c:pt idx="2328" formatCode="General">
                  <c:v>2.3279999999999998</c:v>
                </c:pt>
                <c:pt idx="2329" formatCode="General">
                  <c:v>2.3290000000000002</c:v>
                </c:pt>
                <c:pt idx="2330" formatCode="General">
                  <c:v>2.33</c:v>
                </c:pt>
                <c:pt idx="2331" formatCode="General">
                  <c:v>2.331</c:v>
                </c:pt>
                <c:pt idx="2332" formatCode="General">
                  <c:v>2.3319999999999999</c:v>
                </c:pt>
                <c:pt idx="2333" formatCode="General">
                  <c:v>2.3330000000000002</c:v>
                </c:pt>
                <c:pt idx="2334" formatCode="General">
                  <c:v>2.3340000000000001</c:v>
                </c:pt>
                <c:pt idx="2335" formatCode="General">
                  <c:v>2.335</c:v>
                </c:pt>
                <c:pt idx="2336" formatCode="General">
                  <c:v>2.3359999999999999</c:v>
                </c:pt>
                <c:pt idx="2337" formatCode="General">
                  <c:v>2.3370000000000002</c:v>
                </c:pt>
                <c:pt idx="2338" formatCode="General">
                  <c:v>2.3380000000000001</c:v>
                </c:pt>
                <c:pt idx="2339" formatCode="General">
                  <c:v>2.339</c:v>
                </c:pt>
                <c:pt idx="2340" formatCode="General">
                  <c:v>2.34</c:v>
                </c:pt>
                <c:pt idx="2341" formatCode="General">
                  <c:v>2.3410000000000002</c:v>
                </c:pt>
                <c:pt idx="2342" formatCode="General">
                  <c:v>2.3420000000000001</c:v>
                </c:pt>
                <c:pt idx="2343" formatCode="General">
                  <c:v>2.343</c:v>
                </c:pt>
                <c:pt idx="2344" formatCode="General">
                  <c:v>2.3439999999999999</c:v>
                </c:pt>
                <c:pt idx="2345" formatCode="General">
                  <c:v>2.3450000000000002</c:v>
                </c:pt>
                <c:pt idx="2346" formatCode="General">
                  <c:v>2.3460000000000001</c:v>
                </c:pt>
                <c:pt idx="2347" formatCode="General">
                  <c:v>2.347</c:v>
                </c:pt>
                <c:pt idx="2348" formatCode="General">
                  <c:v>2.3479999999999999</c:v>
                </c:pt>
                <c:pt idx="2349" formatCode="General">
                  <c:v>2.3490000000000002</c:v>
                </c:pt>
                <c:pt idx="2350" formatCode="General">
                  <c:v>2.35</c:v>
                </c:pt>
                <c:pt idx="2351" formatCode="General">
                  <c:v>2.351</c:v>
                </c:pt>
                <c:pt idx="2352" formatCode="General">
                  <c:v>2.3519999999999999</c:v>
                </c:pt>
                <c:pt idx="2353" formatCode="General">
                  <c:v>2.3530000000000002</c:v>
                </c:pt>
                <c:pt idx="2354" formatCode="General">
                  <c:v>2.3540000000000001</c:v>
                </c:pt>
                <c:pt idx="2355" formatCode="General">
                  <c:v>2.355</c:v>
                </c:pt>
                <c:pt idx="2356" formatCode="General">
                  <c:v>2.3559999999999999</c:v>
                </c:pt>
                <c:pt idx="2357" formatCode="General">
                  <c:v>2.3570000000000002</c:v>
                </c:pt>
                <c:pt idx="2358" formatCode="General">
                  <c:v>2.3580000000000001</c:v>
                </c:pt>
                <c:pt idx="2359" formatCode="General">
                  <c:v>2.359</c:v>
                </c:pt>
                <c:pt idx="2360" formatCode="General">
                  <c:v>2.36</c:v>
                </c:pt>
                <c:pt idx="2361" formatCode="General">
                  <c:v>2.3610000000000002</c:v>
                </c:pt>
                <c:pt idx="2362" formatCode="General">
                  <c:v>2.3620000000000001</c:v>
                </c:pt>
                <c:pt idx="2363" formatCode="General">
                  <c:v>2.363</c:v>
                </c:pt>
                <c:pt idx="2364" formatCode="General">
                  <c:v>2.3639999999999999</c:v>
                </c:pt>
                <c:pt idx="2365" formatCode="General">
                  <c:v>2.3650000000000002</c:v>
                </c:pt>
                <c:pt idx="2366" formatCode="General">
                  <c:v>2.3660000000000001</c:v>
                </c:pt>
                <c:pt idx="2367" formatCode="General">
                  <c:v>2.367</c:v>
                </c:pt>
                <c:pt idx="2368" formatCode="General">
                  <c:v>2.3679999999999999</c:v>
                </c:pt>
                <c:pt idx="2369" formatCode="General">
                  <c:v>2.3690000000000002</c:v>
                </c:pt>
                <c:pt idx="2370" formatCode="General">
                  <c:v>2.37</c:v>
                </c:pt>
                <c:pt idx="2371" formatCode="General">
                  <c:v>2.371</c:v>
                </c:pt>
                <c:pt idx="2372" formatCode="General">
                  <c:v>2.3719999999999999</c:v>
                </c:pt>
                <c:pt idx="2373" formatCode="General">
                  <c:v>2.3730000000000002</c:v>
                </c:pt>
                <c:pt idx="2374" formatCode="General">
                  <c:v>2.3740000000000001</c:v>
                </c:pt>
                <c:pt idx="2375" formatCode="General">
                  <c:v>2.375</c:v>
                </c:pt>
                <c:pt idx="2376" formatCode="General">
                  <c:v>2.3759999999999999</c:v>
                </c:pt>
                <c:pt idx="2377" formatCode="General">
                  <c:v>2.3769999999999998</c:v>
                </c:pt>
                <c:pt idx="2378" formatCode="General">
                  <c:v>2.3780000000000001</c:v>
                </c:pt>
                <c:pt idx="2379" formatCode="General">
                  <c:v>2.379</c:v>
                </c:pt>
                <c:pt idx="2380" formatCode="General">
                  <c:v>2.38</c:v>
                </c:pt>
                <c:pt idx="2381" formatCode="General">
                  <c:v>2.3809999999999998</c:v>
                </c:pt>
                <c:pt idx="2382" formatCode="General">
                  <c:v>2.3820000000000001</c:v>
                </c:pt>
                <c:pt idx="2383" formatCode="General">
                  <c:v>2.383</c:v>
                </c:pt>
                <c:pt idx="2384" formatCode="General">
                  <c:v>2.3839999999999999</c:v>
                </c:pt>
                <c:pt idx="2385" formatCode="General">
                  <c:v>2.3849999999999998</c:v>
                </c:pt>
                <c:pt idx="2386" formatCode="General">
                  <c:v>2.3860000000000001</c:v>
                </c:pt>
                <c:pt idx="2387" formatCode="General">
                  <c:v>2.387</c:v>
                </c:pt>
                <c:pt idx="2388" formatCode="General">
                  <c:v>2.3879999999999999</c:v>
                </c:pt>
                <c:pt idx="2389" formatCode="General">
                  <c:v>2.3889999999999998</c:v>
                </c:pt>
                <c:pt idx="2390" formatCode="General">
                  <c:v>2.39</c:v>
                </c:pt>
                <c:pt idx="2391" formatCode="General">
                  <c:v>2.391</c:v>
                </c:pt>
                <c:pt idx="2392" formatCode="General">
                  <c:v>2.3919999999999999</c:v>
                </c:pt>
                <c:pt idx="2393" formatCode="General">
                  <c:v>2.3929999999999998</c:v>
                </c:pt>
                <c:pt idx="2394" formatCode="General">
                  <c:v>2.3940000000000001</c:v>
                </c:pt>
                <c:pt idx="2395" formatCode="General">
                  <c:v>2.395</c:v>
                </c:pt>
                <c:pt idx="2396" formatCode="General">
                  <c:v>2.3959999999999999</c:v>
                </c:pt>
                <c:pt idx="2397" formatCode="General">
                  <c:v>2.3969999999999998</c:v>
                </c:pt>
                <c:pt idx="2398" formatCode="General">
                  <c:v>2.3980000000000001</c:v>
                </c:pt>
                <c:pt idx="2399" formatCode="General">
                  <c:v>2.399</c:v>
                </c:pt>
                <c:pt idx="2400" formatCode="General">
                  <c:v>2.4</c:v>
                </c:pt>
                <c:pt idx="2401" formatCode="General">
                  <c:v>2.4009999999999998</c:v>
                </c:pt>
                <c:pt idx="2402" formatCode="General">
                  <c:v>2.4020000000000001</c:v>
                </c:pt>
                <c:pt idx="2403" formatCode="General">
                  <c:v>2.403</c:v>
                </c:pt>
                <c:pt idx="2404" formatCode="General">
                  <c:v>2.4039999999999999</c:v>
                </c:pt>
                <c:pt idx="2405" formatCode="General">
                  <c:v>2.4049999999999998</c:v>
                </c:pt>
                <c:pt idx="2406" formatCode="General">
                  <c:v>2.4060000000000001</c:v>
                </c:pt>
                <c:pt idx="2407" formatCode="General">
                  <c:v>2.407</c:v>
                </c:pt>
                <c:pt idx="2408" formatCode="General">
                  <c:v>2.4079999999999999</c:v>
                </c:pt>
                <c:pt idx="2409" formatCode="General">
                  <c:v>2.4089999999999998</c:v>
                </c:pt>
                <c:pt idx="2410" formatCode="General">
                  <c:v>2.41</c:v>
                </c:pt>
                <c:pt idx="2411" formatCode="General">
                  <c:v>2.411</c:v>
                </c:pt>
                <c:pt idx="2412" formatCode="General">
                  <c:v>2.4119999999999999</c:v>
                </c:pt>
                <c:pt idx="2413" formatCode="General">
                  <c:v>2.4129999999999998</c:v>
                </c:pt>
                <c:pt idx="2414" formatCode="General">
                  <c:v>2.4140000000000001</c:v>
                </c:pt>
                <c:pt idx="2415" formatCode="General">
                  <c:v>2.415</c:v>
                </c:pt>
                <c:pt idx="2416" formatCode="General">
                  <c:v>2.4159999999999999</c:v>
                </c:pt>
                <c:pt idx="2417" formatCode="General">
                  <c:v>2.4169999999999998</c:v>
                </c:pt>
                <c:pt idx="2418" formatCode="General">
                  <c:v>2.4180000000000001</c:v>
                </c:pt>
                <c:pt idx="2419" formatCode="General">
                  <c:v>2.419</c:v>
                </c:pt>
                <c:pt idx="2420" formatCode="General">
                  <c:v>2.42</c:v>
                </c:pt>
                <c:pt idx="2421" formatCode="General">
                  <c:v>2.4209999999999998</c:v>
                </c:pt>
                <c:pt idx="2422" formatCode="General">
                  <c:v>2.4220000000000002</c:v>
                </c:pt>
                <c:pt idx="2423" formatCode="General">
                  <c:v>2.423</c:v>
                </c:pt>
                <c:pt idx="2424" formatCode="General">
                  <c:v>2.4239999999999999</c:v>
                </c:pt>
                <c:pt idx="2425" formatCode="General">
                  <c:v>2.4249999999999998</c:v>
                </c:pt>
                <c:pt idx="2426" formatCode="General">
                  <c:v>2.4260000000000002</c:v>
                </c:pt>
                <c:pt idx="2427" formatCode="General">
                  <c:v>2.427</c:v>
                </c:pt>
                <c:pt idx="2428" formatCode="General">
                  <c:v>2.4279999999999999</c:v>
                </c:pt>
                <c:pt idx="2429" formatCode="General">
                  <c:v>2.4289999999999998</c:v>
                </c:pt>
                <c:pt idx="2430" formatCode="General">
                  <c:v>2.4300000000000002</c:v>
                </c:pt>
                <c:pt idx="2431" formatCode="General">
                  <c:v>2.431</c:v>
                </c:pt>
                <c:pt idx="2432" formatCode="General">
                  <c:v>2.4319999999999999</c:v>
                </c:pt>
                <c:pt idx="2433" formatCode="General">
                  <c:v>2.4329999999999998</c:v>
                </c:pt>
                <c:pt idx="2434" formatCode="General">
                  <c:v>2.4340000000000002</c:v>
                </c:pt>
                <c:pt idx="2435" formatCode="General">
                  <c:v>2.4350000000000001</c:v>
                </c:pt>
                <c:pt idx="2436" formatCode="General">
                  <c:v>2.4359999999999999</c:v>
                </c:pt>
                <c:pt idx="2437" formatCode="General">
                  <c:v>2.4369999999999998</c:v>
                </c:pt>
                <c:pt idx="2438" formatCode="General">
                  <c:v>2.4380000000000002</c:v>
                </c:pt>
                <c:pt idx="2439" formatCode="General">
                  <c:v>2.4390000000000001</c:v>
                </c:pt>
                <c:pt idx="2440" formatCode="General">
                  <c:v>2.44</c:v>
                </c:pt>
                <c:pt idx="2441" formatCode="General">
                  <c:v>2.4409999999999998</c:v>
                </c:pt>
                <c:pt idx="2442" formatCode="General">
                  <c:v>2.4420000000000002</c:v>
                </c:pt>
                <c:pt idx="2443" formatCode="General">
                  <c:v>2.4430000000000001</c:v>
                </c:pt>
                <c:pt idx="2444" formatCode="General">
                  <c:v>2.444</c:v>
                </c:pt>
                <c:pt idx="2445" formatCode="General">
                  <c:v>2.4449999999999998</c:v>
                </c:pt>
                <c:pt idx="2446" formatCode="General">
                  <c:v>2.4460000000000002</c:v>
                </c:pt>
                <c:pt idx="2447" formatCode="General">
                  <c:v>2.4470000000000001</c:v>
                </c:pt>
                <c:pt idx="2448" formatCode="General">
                  <c:v>2.448</c:v>
                </c:pt>
                <c:pt idx="2449" formatCode="General">
                  <c:v>2.4489999999999998</c:v>
                </c:pt>
                <c:pt idx="2450" formatCode="General">
                  <c:v>2.4500000000000002</c:v>
                </c:pt>
                <c:pt idx="2451" formatCode="General">
                  <c:v>2.4510000000000001</c:v>
                </c:pt>
                <c:pt idx="2452" formatCode="General">
                  <c:v>2.452</c:v>
                </c:pt>
                <c:pt idx="2453" formatCode="General">
                  <c:v>2.4529999999999998</c:v>
                </c:pt>
                <c:pt idx="2454" formatCode="General">
                  <c:v>2.4540000000000002</c:v>
                </c:pt>
                <c:pt idx="2455" formatCode="General">
                  <c:v>2.4550000000000001</c:v>
                </c:pt>
                <c:pt idx="2456" formatCode="General">
                  <c:v>2.456</c:v>
                </c:pt>
                <c:pt idx="2457" formatCode="General">
                  <c:v>2.4569999999999999</c:v>
                </c:pt>
                <c:pt idx="2458" formatCode="General">
                  <c:v>2.4580000000000002</c:v>
                </c:pt>
                <c:pt idx="2459" formatCode="General">
                  <c:v>2.4590000000000001</c:v>
                </c:pt>
                <c:pt idx="2460" formatCode="General">
                  <c:v>2.46</c:v>
                </c:pt>
                <c:pt idx="2461" formatCode="General">
                  <c:v>2.4609999999999999</c:v>
                </c:pt>
                <c:pt idx="2462" formatCode="General">
                  <c:v>2.4620000000000002</c:v>
                </c:pt>
                <c:pt idx="2463" formatCode="General">
                  <c:v>2.4630000000000001</c:v>
                </c:pt>
                <c:pt idx="2464" formatCode="General">
                  <c:v>2.464</c:v>
                </c:pt>
                <c:pt idx="2465" formatCode="General">
                  <c:v>2.4649999999999999</c:v>
                </c:pt>
                <c:pt idx="2466" formatCode="General">
                  <c:v>2.4660000000000002</c:v>
                </c:pt>
                <c:pt idx="2467" formatCode="General">
                  <c:v>2.4670000000000001</c:v>
                </c:pt>
                <c:pt idx="2468" formatCode="General">
                  <c:v>2.468</c:v>
                </c:pt>
                <c:pt idx="2469" formatCode="General">
                  <c:v>2.4689999999999999</c:v>
                </c:pt>
                <c:pt idx="2470" formatCode="General">
                  <c:v>2.4700000000000002</c:v>
                </c:pt>
                <c:pt idx="2471" formatCode="General">
                  <c:v>2.4710000000000001</c:v>
                </c:pt>
                <c:pt idx="2472" formatCode="General">
                  <c:v>2.472</c:v>
                </c:pt>
                <c:pt idx="2473" formatCode="General">
                  <c:v>2.4729999999999999</c:v>
                </c:pt>
                <c:pt idx="2474" formatCode="General">
                  <c:v>2.4740000000000002</c:v>
                </c:pt>
                <c:pt idx="2475" formatCode="General">
                  <c:v>2.4750000000000001</c:v>
                </c:pt>
                <c:pt idx="2476" formatCode="General">
                  <c:v>2.476</c:v>
                </c:pt>
                <c:pt idx="2477" formatCode="General">
                  <c:v>2.4769999999999999</c:v>
                </c:pt>
                <c:pt idx="2478" formatCode="General">
                  <c:v>2.4780000000000002</c:v>
                </c:pt>
                <c:pt idx="2479" formatCode="General">
                  <c:v>2.4790000000000001</c:v>
                </c:pt>
                <c:pt idx="2480" formatCode="General">
                  <c:v>2.48</c:v>
                </c:pt>
                <c:pt idx="2481" formatCode="General">
                  <c:v>2.4809999999999999</c:v>
                </c:pt>
                <c:pt idx="2482" formatCode="General">
                  <c:v>2.4820000000000002</c:v>
                </c:pt>
                <c:pt idx="2483" formatCode="General">
                  <c:v>2.4830000000000001</c:v>
                </c:pt>
                <c:pt idx="2484" formatCode="General">
                  <c:v>2.484</c:v>
                </c:pt>
                <c:pt idx="2485" formatCode="General">
                  <c:v>2.4849999999999999</c:v>
                </c:pt>
                <c:pt idx="2486" formatCode="General">
                  <c:v>2.4860000000000002</c:v>
                </c:pt>
                <c:pt idx="2487" formatCode="General">
                  <c:v>2.4870000000000001</c:v>
                </c:pt>
                <c:pt idx="2488" formatCode="General">
                  <c:v>2.488</c:v>
                </c:pt>
                <c:pt idx="2489" formatCode="General">
                  <c:v>2.4889999999999999</c:v>
                </c:pt>
                <c:pt idx="2490" formatCode="General">
                  <c:v>2.4900000000000002</c:v>
                </c:pt>
                <c:pt idx="2491" formatCode="General">
                  <c:v>2.4910000000000001</c:v>
                </c:pt>
                <c:pt idx="2492" formatCode="General">
                  <c:v>2.492</c:v>
                </c:pt>
                <c:pt idx="2493" formatCode="General">
                  <c:v>2.4929999999999999</c:v>
                </c:pt>
                <c:pt idx="2494" formatCode="General">
                  <c:v>2.4940000000000002</c:v>
                </c:pt>
                <c:pt idx="2495" formatCode="General">
                  <c:v>2.4950000000000001</c:v>
                </c:pt>
                <c:pt idx="2496" formatCode="General">
                  <c:v>2.496</c:v>
                </c:pt>
                <c:pt idx="2497" formatCode="General">
                  <c:v>2.4969999999999999</c:v>
                </c:pt>
                <c:pt idx="2498" formatCode="General">
                  <c:v>2.4980000000000002</c:v>
                </c:pt>
                <c:pt idx="2499" formatCode="General">
                  <c:v>2.4990000000000001</c:v>
                </c:pt>
                <c:pt idx="2500" formatCode="General">
                  <c:v>2.5</c:v>
                </c:pt>
                <c:pt idx="2501" formatCode="General">
                  <c:v>2.5009999999999999</c:v>
                </c:pt>
                <c:pt idx="2502" formatCode="General">
                  <c:v>2.5019999999999998</c:v>
                </c:pt>
                <c:pt idx="2503" formatCode="General">
                  <c:v>2.5030000000000001</c:v>
                </c:pt>
                <c:pt idx="2504" formatCode="General">
                  <c:v>2.504</c:v>
                </c:pt>
                <c:pt idx="2505" formatCode="General">
                  <c:v>2.5049999999999999</c:v>
                </c:pt>
                <c:pt idx="2506" formatCode="General">
                  <c:v>2.5059999999999998</c:v>
                </c:pt>
                <c:pt idx="2507" formatCode="General">
                  <c:v>2.5070000000000001</c:v>
                </c:pt>
                <c:pt idx="2508" formatCode="General">
                  <c:v>2.508</c:v>
                </c:pt>
                <c:pt idx="2509" formatCode="General">
                  <c:v>2.5089999999999999</c:v>
                </c:pt>
                <c:pt idx="2510" formatCode="General">
                  <c:v>2.5099999999999998</c:v>
                </c:pt>
                <c:pt idx="2511" formatCode="General">
                  <c:v>2.5110000000000001</c:v>
                </c:pt>
                <c:pt idx="2512" formatCode="General">
                  <c:v>2.512</c:v>
                </c:pt>
                <c:pt idx="2513" formatCode="General">
                  <c:v>2.5129999999999999</c:v>
                </c:pt>
                <c:pt idx="2514" formatCode="General">
                  <c:v>2.5139999999999998</c:v>
                </c:pt>
                <c:pt idx="2515" formatCode="General">
                  <c:v>2.5150000000000001</c:v>
                </c:pt>
                <c:pt idx="2516" formatCode="General">
                  <c:v>2.516</c:v>
                </c:pt>
                <c:pt idx="2517" formatCode="General">
                  <c:v>2.5169999999999999</c:v>
                </c:pt>
                <c:pt idx="2518" formatCode="General">
                  <c:v>2.5179999999999998</c:v>
                </c:pt>
                <c:pt idx="2519" formatCode="General">
                  <c:v>2.5190000000000001</c:v>
                </c:pt>
                <c:pt idx="2520" formatCode="General">
                  <c:v>2.52</c:v>
                </c:pt>
                <c:pt idx="2521" formatCode="General">
                  <c:v>2.5209999999999999</c:v>
                </c:pt>
                <c:pt idx="2522" formatCode="General">
                  <c:v>2.5219999999999998</c:v>
                </c:pt>
                <c:pt idx="2523" formatCode="General">
                  <c:v>2.5230000000000001</c:v>
                </c:pt>
                <c:pt idx="2524" formatCode="General">
                  <c:v>2.524</c:v>
                </c:pt>
                <c:pt idx="2525" formatCode="General">
                  <c:v>2.5249999999999999</c:v>
                </c:pt>
                <c:pt idx="2526" formatCode="General">
                  <c:v>2.5259999999999998</c:v>
                </c:pt>
                <c:pt idx="2527" formatCode="General">
                  <c:v>2.5270000000000001</c:v>
                </c:pt>
                <c:pt idx="2528" formatCode="General">
                  <c:v>2.528</c:v>
                </c:pt>
                <c:pt idx="2529" formatCode="General">
                  <c:v>2.5289999999999999</c:v>
                </c:pt>
                <c:pt idx="2530" formatCode="General">
                  <c:v>2.5299999999999998</c:v>
                </c:pt>
                <c:pt idx="2531" formatCode="General">
                  <c:v>2.5310000000000001</c:v>
                </c:pt>
                <c:pt idx="2532" formatCode="General">
                  <c:v>2.532</c:v>
                </c:pt>
                <c:pt idx="2533" formatCode="General">
                  <c:v>2.5329999999999999</c:v>
                </c:pt>
                <c:pt idx="2534" formatCode="General">
                  <c:v>2.5339999999999998</c:v>
                </c:pt>
                <c:pt idx="2535" formatCode="General">
                  <c:v>2.5350000000000001</c:v>
                </c:pt>
                <c:pt idx="2536" formatCode="General">
                  <c:v>2.536</c:v>
                </c:pt>
                <c:pt idx="2537" formatCode="General">
                  <c:v>2.5369999999999999</c:v>
                </c:pt>
                <c:pt idx="2538" formatCode="General">
                  <c:v>2.5379999999999998</c:v>
                </c:pt>
                <c:pt idx="2539" formatCode="General">
                  <c:v>2.5390000000000001</c:v>
                </c:pt>
                <c:pt idx="2540" formatCode="General">
                  <c:v>2.54</c:v>
                </c:pt>
                <c:pt idx="2541" formatCode="General">
                  <c:v>2.5409999999999999</c:v>
                </c:pt>
                <c:pt idx="2542" formatCode="General">
                  <c:v>2.5419999999999998</c:v>
                </c:pt>
                <c:pt idx="2543" formatCode="General">
                  <c:v>2.5430000000000001</c:v>
                </c:pt>
                <c:pt idx="2544" formatCode="General">
                  <c:v>2.544</c:v>
                </c:pt>
                <c:pt idx="2545" formatCode="General">
                  <c:v>2.5449999999999999</c:v>
                </c:pt>
                <c:pt idx="2546" formatCode="General">
                  <c:v>2.5459999999999998</c:v>
                </c:pt>
                <c:pt idx="2547" formatCode="General">
                  <c:v>2.5470000000000002</c:v>
                </c:pt>
                <c:pt idx="2548" formatCode="General">
                  <c:v>2.548</c:v>
                </c:pt>
                <c:pt idx="2549" formatCode="General">
                  <c:v>2.5489999999999999</c:v>
                </c:pt>
                <c:pt idx="2550" formatCode="General">
                  <c:v>2.5499999999999998</c:v>
                </c:pt>
                <c:pt idx="2551" formatCode="General">
                  <c:v>2.5510000000000002</c:v>
                </c:pt>
                <c:pt idx="2552" formatCode="General">
                  <c:v>2.552</c:v>
                </c:pt>
                <c:pt idx="2553" formatCode="General">
                  <c:v>2.5529999999999999</c:v>
                </c:pt>
                <c:pt idx="2554" formatCode="General">
                  <c:v>2.5539999999999998</c:v>
                </c:pt>
                <c:pt idx="2555" formatCode="General">
                  <c:v>2.5550000000000002</c:v>
                </c:pt>
                <c:pt idx="2556" formatCode="General">
                  <c:v>2.556</c:v>
                </c:pt>
                <c:pt idx="2557" formatCode="General">
                  <c:v>2.5569999999999999</c:v>
                </c:pt>
                <c:pt idx="2558" formatCode="General">
                  <c:v>2.5579999999999998</c:v>
                </c:pt>
                <c:pt idx="2559" formatCode="General">
                  <c:v>2.5590000000000002</c:v>
                </c:pt>
                <c:pt idx="2560" formatCode="General">
                  <c:v>2.56</c:v>
                </c:pt>
                <c:pt idx="2561" formatCode="General">
                  <c:v>2.5609999999999999</c:v>
                </c:pt>
                <c:pt idx="2562" formatCode="General">
                  <c:v>2.5619999999999998</c:v>
                </c:pt>
                <c:pt idx="2563" formatCode="General">
                  <c:v>2.5630000000000002</c:v>
                </c:pt>
                <c:pt idx="2564" formatCode="General">
                  <c:v>2.5640000000000001</c:v>
                </c:pt>
                <c:pt idx="2565" formatCode="General">
                  <c:v>2.5649999999999999</c:v>
                </c:pt>
                <c:pt idx="2566" formatCode="General">
                  <c:v>2.5659999999999998</c:v>
                </c:pt>
                <c:pt idx="2567" formatCode="General">
                  <c:v>2.5670000000000002</c:v>
                </c:pt>
                <c:pt idx="2568" formatCode="General">
                  <c:v>2.5680000000000001</c:v>
                </c:pt>
                <c:pt idx="2569" formatCode="General">
                  <c:v>2.569</c:v>
                </c:pt>
                <c:pt idx="2570" formatCode="General">
                  <c:v>2.57</c:v>
                </c:pt>
                <c:pt idx="2571" formatCode="General">
                  <c:v>2.5710000000000002</c:v>
                </c:pt>
                <c:pt idx="2572" formatCode="General">
                  <c:v>2.5720000000000001</c:v>
                </c:pt>
                <c:pt idx="2573" formatCode="General">
                  <c:v>2.573</c:v>
                </c:pt>
                <c:pt idx="2574" formatCode="General">
                  <c:v>2.5739999999999998</c:v>
                </c:pt>
                <c:pt idx="2575" formatCode="General">
                  <c:v>2.5750000000000002</c:v>
                </c:pt>
                <c:pt idx="2576" formatCode="General">
                  <c:v>2.5760000000000001</c:v>
                </c:pt>
                <c:pt idx="2577" formatCode="General">
                  <c:v>2.577</c:v>
                </c:pt>
                <c:pt idx="2578" formatCode="General">
                  <c:v>2.5779999999999998</c:v>
                </c:pt>
                <c:pt idx="2579" formatCode="General">
                  <c:v>2.5790000000000002</c:v>
                </c:pt>
                <c:pt idx="2580" formatCode="General">
                  <c:v>2.58</c:v>
                </c:pt>
                <c:pt idx="2581" formatCode="General">
                  <c:v>2.581</c:v>
                </c:pt>
                <c:pt idx="2582" formatCode="General">
                  <c:v>2.5819999999999999</c:v>
                </c:pt>
                <c:pt idx="2583" formatCode="General">
                  <c:v>2.5830000000000002</c:v>
                </c:pt>
                <c:pt idx="2584" formatCode="General">
                  <c:v>2.5840000000000001</c:v>
                </c:pt>
                <c:pt idx="2585" formatCode="General">
                  <c:v>2.585</c:v>
                </c:pt>
                <c:pt idx="2586" formatCode="General">
                  <c:v>2.5859999999999999</c:v>
                </c:pt>
                <c:pt idx="2587" formatCode="General">
                  <c:v>2.5870000000000002</c:v>
                </c:pt>
                <c:pt idx="2588" formatCode="General">
                  <c:v>2.5880000000000001</c:v>
                </c:pt>
                <c:pt idx="2589" formatCode="General">
                  <c:v>2.589</c:v>
                </c:pt>
                <c:pt idx="2590" formatCode="General">
                  <c:v>2.59</c:v>
                </c:pt>
                <c:pt idx="2591" formatCode="General">
                  <c:v>2.5910000000000002</c:v>
                </c:pt>
                <c:pt idx="2592" formatCode="General">
                  <c:v>2.5920000000000001</c:v>
                </c:pt>
                <c:pt idx="2593" formatCode="General">
                  <c:v>2.593</c:v>
                </c:pt>
                <c:pt idx="2594" formatCode="General">
                  <c:v>2.5939999999999999</c:v>
                </c:pt>
                <c:pt idx="2595" formatCode="General">
                  <c:v>2.5950000000000002</c:v>
                </c:pt>
                <c:pt idx="2596" formatCode="General">
                  <c:v>2.5960000000000001</c:v>
                </c:pt>
                <c:pt idx="2597" formatCode="General">
                  <c:v>2.597</c:v>
                </c:pt>
                <c:pt idx="2598" formatCode="General">
                  <c:v>2.5979999999999999</c:v>
                </c:pt>
                <c:pt idx="2599" formatCode="General">
                  <c:v>2.5990000000000002</c:v>
                </c:pt>
                <c:pt idx="2600" formatCode="General">
                  <c:v>2.6</c:v>
                </c:pt>
                <c:pt idx="2601" formatCode="General">
                  <c:v>2.601</c:v>
                </c:pt>
                <c:pt idx="2602" formatCode="General">
                  <c:v>2.6019999999999999</c:v>
                </c:pt>
                <c:pt idx="2603" formatCode="General">
                  <c:v>2.6030000000000002</c:v>
                </c:pt>
                <c:pt idx="2604" formatCode="General">
                  <c:v>2.6040000000000001</c:v>
                </c:pt>
                <c:pt idx="2605" formatCode="General">
                  <c:v>2.605</c:v>
                </c:pt>
                <c:pt idx="2606" formatCode="General">
                  <c:v>2.6059999999999999</c:v>
                </c:pt>
                <c:pt idx="2607" formatCode="General">
                  <c:v>2.6070000000000002</c:v>
                </c:pt>
                <c:pt idx="2608" formatCode="General">
                  <c:v>2.6080000000000001</c:v>
                </c:pt>
                <c:pt idx="2609" formatCode="General">
                  <c:v>2.609</c:v>
                </c:pt>
                <c:pt idx="2610" formatCode="General">
                  <c:v>2.61</c:v>
                </c:pt>
                <c:pt idx="2611" formatCode="General">
                  <c:v>2.6110000000000002</c:v>
                </c:pt>
                <c:pt idx="2612" formatCode="General">
                  <c:v>2.6120000000000001</c:v>
                </c:pt>
                <c:pt idx="2613" formatCode="General">
                  <c:v>2.613</c:v>
                </c:pt>
                <c:pt idx="2614" formatCode="General">
                  <c:v>2.6139999999999999</c:v>
                </c:pt>
                <c:pt idx="2615" formatCode="General">
                  <c:v>2.6150000000000002</c:v>
                </c:pt>
                <c:pt idx="2616" formatCode="General">
                  <c:v>2.6160000000000001</c:v>
                </c:pt>
                <c:pt idx="2617" formatCode="General">
                  <c:v>2.617</c:v>
                </c:pt>
                <c:pt idx="2618" formatCode="General">
                  <c:v>2.6179999999999999</c:v>
                </c:pt>
                <c:pt idx="2619" formatCode="General">
                  <c:v>2.6190000000000002</c:v>
                </c:pt>
                <c:pt idx="2620" formatCode="General">
                  <c:v>2.62</c:v>
                </c:pt>
                <c:pt idx="2621" formatCode="General">
                  <c:v>2.621</c:v>
                </c:pt>
                <c:pt idx="2622" formatCode="General">
                  <c:v>2.6219999999999999</c:v>
                </c:pt>
                <c:pt idx="2623" formatCode="General">
                  <c:v>2.6230000000000002</c:v>
                </c:pt>
                <c:pt idx="2624" formatCode="General">
                  <c:v>2.6240000000000001</c:v>
                </c:pt>
                <c:pt idx="2625" formatCode="General">
                  <c:v>2.625</c:v>
                </c:pt>
                <c:pt idx="2626" formatCode="General">
                  <c:v>2.6259999999999999</c:v>
                </c:pt>
                <c:pt idx="2627" formatCode="General">
                  <c:v>2.6269999999999998</c:v>
                </c:pt>
                <c:pt idx="2628" formatCode="General">
                  <c:v>2.6280000000000001</c:v>
                </c:pt>
                <c:pt idx="2629" formatCode="General">
                  <c:v>2.629</c:v>
                </c:pt>
                <c:pt idx="2630" formatCode="General">
                  <c:v>2.63</c:v>
                </c:pt>
                <c:pt idx="2631" formatCode="General">
                  <c:v>2.6309999999999998</c:v>
                </c:pt>
                <c:pt idx="2632" formatCode="General">
                  <c:v>2.6320000000000001</c:v>
                </c:pt>
                <c:pt idx="2633" formatCode="General">
                  <c:v>2.633</c:v>
                </c:pt>
                <c:pt idx="2634" formatCode="General">
                  <c:v>2.6339999999999999</c:v>
                </c:pt>
                <c:pt idx="2635" formatCode="General">
                  <c:v>2.6349999999999998</c:v>
                </c:pt>
                <c:pt idx="2636" formatCode="General">
                  <c:v>2.6360000000000001</c:v>
                </c:pt>
                <c:pt idx="2637" formatCode="General">
                  <c:v>2.637</c:v>
                </c:pt>
                <c:pt idx="2638" formatCode="General">
                  <c:v>2.6379999999999999</c:v>
                </c:pt>
                <c:pt idx="2639" formatCode="General">
                  <c:v>2.6389999999999998</c:v>
                </c:pt>
                <c:pt idx="2640" formatCode="General">
                  <c:v>2.64</c:v>
                </c:pt>
                <c:pt idx="2641" formatCode="General">
                  <c:v>2.641</c:v>
                </c:pt>
                <c:pt idx="2642" formatCode="General">
                  <c:v>2.6419999999999999</c:v>
                </c:pt>
                <c:pt idx="2643" formatCode="General">
                  <c:v>2.6429999999999998</c:v>
                </c:pt>
                <c:pt idx="2644" formatCode="General">
                  <c:v>2.6440000000000001</c:v>
                </c:pt>
                <c:pt idx="2645" formatCode="General">
                  <c:v>2.645</c:v>
                </c:pt>
                <c:pt idx="2646" formatCode="General">
                  <c:v>2.6459999999999999</c:v>
                </c:pt>
                <c:pt idx="2647" formatCode="General">
                  <c:v>2.6469999999999998</c:v>
                </c:pt>
                <c:pt idx="2648" formatCode="General">
                  <c:v>2.6480000000000001</c:v>
                </c:pt>
                <c:pt idx="2649" formatCode="General">
                  <c:v>2.649</c:v>
                </c:pt>
                <c:pt idx="2650" formatCode="General">
                  <c:v>2.65</c:v>
                </c:pt>
                <c:pt idx="2651" formatCode="General">
                  <c:v>2.6509999999999998</c:v>
                </c:pt>
                <c:pt idx="2652" formatCode="General">
                  <c:v>2.6520000000000001</c:v>
                </c:pt>
                <c:pt idx="2653" formatCode="General">
                  <c:v>2.653</c:v>
                </c:pt>
                <c:pt idx="2654" formatCode="General">
                  <c:v>2.6539999999999999</c:v>
                </c:pt>
                <c:pt idx="2655" formatCode="General">
                  <c:v>2.6549999999999998</c:v>
                </c:pt>
                <c:pt idx="2656" formatCode="General">
                  <c:v>2.6560000000000001</c:v>
                </c:pt>
                <c:pt idx="2657" formatCode="General">
                  <c:v>2.657</c:v>
                </c:pt>
                <c:pt idx="2658" formatCode="General">
                  <c:v>2.6579999999999999</c:v>
                </c:pt>
                <c:pt idx="2659" formatCode="General">
                  <c:v>2.6589999999999998</c:v>
                </c:pt>
                <c:pt idx="2660" formatCode="General">
                  <c:v>2.66</c:v>
                </c:pt>
                <c:pt idx="2661" formatCode="General">
                  <c:v>2.661</c:v>
                </c:pt>
                <c:pt idx="2662" formatCode="General">
                  <c:v>2.6619999999999999</c:v>
                </c:pt>
                <c:pt idx="2663" formatCode="General">
                  <c:v>2.6629999999999998</c:v>
                </c:pt>
                <c:pt idx="2664" formatCode="General">
                  <c:v>2.6640000000000001</c:v>
                </c:pt>
                <c:pt idx="2665" formatCode="General">
                  <c:v>2.665</c:v>
                </c:pt>
                <c:pt idx="2666" formatCode="General">
                  <c:v>2.6659999999999999</c:v>
                </c:pt>
                <c:pt idx="2667" formatCode="General">
                  <c:v>2.6669999999999998</c:v>
                </c:pt>
                <c:pt idx="2668" formatCode="General">
                  <c:v>2.6680000000000001</c:v>
                </c:pt>
                <c:pt idx="2669" formatCode="General">
                  <c:v>2.669</c:v>
                </c:pt>
                <c:pt idx="2670" formatCode="General">
                  <c:v>2.67</c:v>
                </c:pt>
                <c:pt idx="2671" formatCode="General">
                  <c:v>2.6709999999999998</c:v>
                </c:pt>
                <c:pt idx="2672" formatCode="General">
                  <c:v>2.6720000000000002</c:v>
                </c:pt>
                <c:pt idx="2673" formatCode="General">
                  <c:v>2.673</c:v>
                </c:pt>
                <c:pt idx="2674" formatCode="General">
                  <c:v>2.6739999999999999</c:v>
                </c:pt>
                <c:pt idx="2675" formatCode="General">
                  <c:v>2.6749999999999998</c:v>
                </c:pt>
                <c:pt idx="2676" formatCode="General">
                  <c:v>2.6760000000000002</c:v>
                </c:pt>
                <c:pt idx="2677" formatCode="General">
                  <c:v>2.677</c:v>
                </c:pt>
                <c:pt idx="2678" formatCode="General">
                  <c:v>2.6779999999999999</c:v>
                </c:pt>
                <c:pt idx="2679" formatCode="General">
                  <c:v>2.6789999999999998</c:v>
                </c:pt>
                <c:pt idx="2680" formatCode="General">
                  <c:v>2.68</c:v>
                </c:pt>
                <c:pt idx="2681" formatCode="General">
                  <c:v>2.681</c:v>
                </c:pt>
                <c:pt idx="2682" formatCode="General">
                  <c:v>2.6819999999999999</c:v>
                </c:pt>
                <c:pt idx="2683" formatCode="General">
                  <c:v>2.6829999999999998</c:v>
                </c:pt>
                <c:pt idx="2684" formatCode="General">
                  <c:v>2.6840000000000002</c:v>
                </c:pt>
                <c:pt idx="2685" formatCode="General">
                  <c:v>2.6850000000000001</c:v>
                </c:pt>
                <c:pt idx="2686" formatCode="General">
                  <c:v>2.6859999999999999</c:v>
                </c:pt>
                <c:pt idx="2687" formatCode="General">
                  <c:v>2.6869999999999998</c:v>
                </c:pt>
                <c:pt idx="2688" formatCode="General">
                  <c:v>2.6880000000000002</c:v>
                </c:pt>
                <c:pt idx="2689" formatCode="General">
                  <c:v>2.6890000000000001</c:v>
                </c:pt>
                <c:pt idx="2690" formatCode="General">
                  <c:v>2.69</c:v>
                </c:pt>
                <c:pt idx="2691" formatCode="General">
                  <c:v>2.6909999999999998</c:v>
                </c:pt>
                <c:pt idx="2692" formatCode="General">
                  <c:v>2.6920000000000002</c:v>
                </c:pt>
                <c:pt idx="2693" formatCode="General">
                  <c:v>2.6930000000000001</c:v>
                </c:pt>
                <c:pt idx="2694" formatCode="General">
                  <c:v>2.694</c:v>
                </c:pt>
                <c:pt idx="2695" formatCode="General">
                  <c:v>2.6949999999999998</c:v>
                </c:pt>
                <c:pt idx="2696" formatCode="General">
                  <c:v>2.6960000000000002</c:v>
                </c:pt>
                <c:pt idx="2697" formatCode="General">
                  <c:v>2.6970000000000001</c:v>
                </c:pt>
                <c:pt idx="2698" formatCode="General">
                  <c:v>2.698</c:v>
                </c:pt>
                <c:pt idx="2699" formatCode="General">
                  <c:v>2.6989999999999998</c:v>
                </c:pt>
                <c:pt idx="2700" formatCode="General">
                  <c:v>2.7</c:v>
                </c:pt>
                <c:pt idx="2701" formatCode="General">
                  <c:v>2.7010000000000001</c:v>
                </c:pt>
                <c:pt idx="2702" formatCode="General">
                  <c:v>2.702</c:v>
                </c:pt>
                <c:pt idx="2703" formatCode="General">
                  <c:v>2.7029999999999998</c:v>
                </c:pt>
                <c:pt idx="2704" formatCode="General">
                  <c:v>2.7040000000000002</c:v>
                </c:pt>
                <c:pt idx="2705" formatCode="General">
                  <c:v>2.7050000000000001</c:v>
                </c:pt>
                <c:pt idx="2706" formatCode="General">
                  <c:v>2.706</c:v>
                </c:pt>
                <c:pt idx="2707" formatCode="General">
                  <c:v>2.7069999999999999</c:v>
                </c:pt>
                <c:pt idx="2708" formatCode="General">
                  <c:v>2.7080000000000002</c:v>
                </c:pt>
                <c:pt idx="2709" formatCode="General">
                  <c:v>2.7090000000000001</c:v>
                </c:pt>
                <c:pt idx="2710" formatCode="General">
                  <c:v>2.71</c:v>
                </c:pt>
                <c:pt idx="2711" formatCode="General">
                  <c:v>2.7109999999999999</c:v>
                </c:pt>
                <c:pt idx="2712" formatCode="General">
                  <c:v>2.7120000000000002</c:v>
                </c:pt>
                <c:pt idx="2713" formatCode="General">
                  <c:v>2.7130000000000001</c:v>
                </c:pt>
                <c:pt idx="2714" formatCode="General">
                  <c:v>2.714</c:v>
                </c:pt>
                <c:pt idx="2715" formatCode="General">
                  <c:v>2.7149999999999999</c:v>
                </c:pt>
                <c:pt idx="2716" formatCode="General">
                  <c:v>2.7160000000000002</c:v>
                </c:pt>
                <c:pt idx="2717" formatCode="General">
                  <c:v>2.7170000000000001</c:v>
                </c:pt>
                <c:pt idx="2718" formatCode="General">
                  <c:v>2.718</c:v>
                </c:pt>
                <c:pt idx="2719" formatCode="General">
                  <c:v>2.7189999999999999</c:v>
                </c:pt>
                <c:pt idx="2720" formatCode="General">
                  <c:v>2.72</c:v>
                </c:pt>
                <c:pt idx="2721" formatCode="General">
                  <c:v>2.7210000000000001</c:v>
                </c:pt>
                <c:pt idx="2722" formatCode="General">
                  <c:v>2.722</c:v>
                </c:pt>
                <c:pt idx="2723" formatCode="General">
                  <c:v>2.7229999999999999</c:v>
                </c:pt>
                <c:pt idx="2724" formatCode="General">
                  <c:v>2.7240000000000002</c:v>
                </c:pt>
                <c:pt idx="2725" formatCode="General">
                  <c:v>2.7250000000000001</c:v>
                </c:pt>
                <c:pt idx="2726" formatCode="General">
                  <c:v>2.726</c:v>
                </c:pt>
                <c:pt idx="2727" formatCode="General">
                  <c:v>2.7269999999999999</c:v>
                </c:pt>
                <c:pt idx="2728" formatCode="General">
                  <c:v>2.7280000000000002</c:v>
                </c:pt>
                <c:pt idx="2729" formatCode="General">
                  <c:v>2.7290000000000001</c:v>
                </c:pt>
                <c:pt idx="2730" formatCode="General">
                  <c:v>2.73</c:v>
                </c:pt>
                <c:pt idx="2731" formatCode="General">
                  <c:v>2.7309999999999999</c:v>
                </c:pt>
                <c:pt idx="2732" formatCode="General">
                  <c:v>2.7320000000000002</c:v>
                </c:pt>
                <c:pt idx="2733" formatCode="General">
                  <c:v>2.7330000000000001</c:v>
                </c:pt>
                <c:pt idx="2734" formatCode="General">
                  <c:v>2.734</c:v>
                </c:pt>
                <c:pt idx="2735" formatCode="General">
                  <c:v>2.7349999999999999</c:v>
                </c:pt>
                <c:pt idx="2736" formatCode="General">
                  <c:v>2.7360000000000002</c:v>
                </c:pt>
                <c:pt idx="2737" formatCode="General">
                  <c:v>2.7370000000000001</c:v>
                </c:pt>
                <c:pt idx="2738" formatCode="General">
                  <c:v>2.738</c:v>
                </c:pt>
                <c:pt idx="2739" formatCode="General">
                  <c:v>2.7389999999999999</c:v>
                </c:pt>
                <c:pt idx="2740" formatCode="General">
                  <c:v>2.74</c:v>
                </c:pt>
                <c:pt idx="2741" formatCode="General">
                  <c:v>2.7410000000000001</c:v>
                </c:pt>
                <c:pt idx="2742" formatCode="General">
                  <c:v>2.742</c:v>
                </c:pt>
                <c:pt idx="2743" formatCode="General">
                  <c:v>2.7429999999999999</c:v>
                </c:pt>
                <c:pt idx="2744" formatCode="General">
                  <c:v>2.7440000000000002</c:v>
                </c:pt>
                <c:pt idx="2745" formatCode="General">
                  <c:v>2.7450000000000001</c:v>
                </c:pt>
                <c:pt idx="2746" formatCode="General">
                  <c:v>2.746</c:v>
                </c:pt>
                <c:pt idx="2747" formatCode="General">
                  <c:v>2.7469999999999999</c:v>
                </c:pt>
                <c:pt idx="2748" formatCode="General">
                  <c:v>2.7480000000000002</c:v>
                </c:pt>
                <c:pt idx="2749" formatCode="General">
                  <c:v>2.7490000000000001</c:v>
                </c:pt>
                <c:pt idx="2750" formatCode="General">
                  <c:v>2.75</c:v>
                </c:pt>
                <c:pt idx="2751" formatCode="General">
                  <c:v>2.7509999999999999</c:v>
                </c:pt>
                <c:pt idx="2752" formatCode="General">
                  <c:v>2.7519999999999998</c:v>
                </c:pt>
                <c:pt idx="2753" formatCode="General">
                  <c:v>2.7530000000000001</c:v>
                </c:pt>
                <c:pt idx="2754" formatCode="General">
                  <c:v>2.754</c:v>
                </c:pt>
                <c:pt idx="2755" formatCode="General">
                  <c:v>2.7549999999999999</c:v>
                </c:pt>
                <c:pt idx="2756" formatCode="General">
                  <c:v>2.7559999999999998</c:v>
                </c:pt>
                <c:pt idx="2757" formatCode="General">
                  <c:v>2.7570000000000001</c:v>
                </c:pt>
                <c:pt idx="2758" formatCode="General">
                  <c:v>2.758</c:v>
                </c:pt>
                <c:pt idx="2759" formatCode="General">
                  <c:v>2.7589999999999999</c:v>
                </c:pt>
                <c:pt idx="2760" formatCode="General">
                  <c:v>2.76</c:v>
                </c:pt>
                <c:pt idx="2761" formatCode="General">
                  <c:v>2.7610000000000001</c:v>
                </c:pt>
                <c:pt idx="2762" formatCode="General">
                  <c:v>2.762</c:v>
                </c:pt>
                <c:pt idx="2763" formatCode="General">
                  <c:v>2.7629999999999999</c:v>
                </c:pt>
                <c:pt idx="2764" formatCode="General">
                  <c:v>2.7639999999999998</c:v>
                </c:pt>
                <c:pt idx="2765" formatCode="General">
                  <c:v>2.7650000000000001</c:v>
                </c:pt>
                <c:pt idx="2766" formatCode="General">
                  <c:v>2.766</c:v>
                </c:pt>
                <c:pt idx="2767" formatCode="General">
                  <c:v>2.7669999999999999</c:v>
                </c:pt>
                <c:pt idx="2768" formatCode="General">
                  <c:v>2.7679999999999998</c:v>
                </c:pt>
                <c:pt idx="2769" formatCode="General">
                  <c:v>2.7690000000000001</c:v>
                </c:pt>
                <c:pt idx="2770" formatCode="General">
                  <c:v>2.77</c:v>
                </c:pt>
                <c:pt idx="2771" formatCode="General">
                  <c:v>2.7709999999999999</c:v>
                </c:pt>
                <c:pt idx="2772" formatCode="General">
                  <c:v>2.7719999999999998</c:v>
                </c:pt>
                <c:pt idx="2773" formatCode="General">
                  <c:v>2.7730000000000001</c:v>
                </c:pt>
                <c:pt idx="2774" formatCode="General">
                  <c:v>2.774</c:v>
                </c:pt>
                <c:pt idx="2775" formatCode="General">
                  <c:v>2.7749999999999999</c:v>
                </c:pt>
                <c:pt idx="2776" formatCode="General">
                  <c:v>2.7759999999999998</c:v>
                </c:pt>
                <c:pt idx="2777" formatCode="General">
                  <c:v>2.7770000000000001</c:v>
                </c:pt>
                <c:pt idx="2778" formatCode="General">
                  <c:v>2.778</c:v>
                </c:pt>
                <c:pt idx="2779" formatCode="General">
                  <c:v>2.7789999999999999</c:v>
                </c:pt>
                <c:pt idx="2780" formatCode="General">
                  <c:v>2.78</c:v>
                </c:pt>
                <c:pt idx="2781" formatCode="General">
                  <c:v>2.7810000000000001</c:v>
                </c:pt>
                <c:pt idx="2782" formatCode="General">
                  <c:v>2.782</c:v>
                </c:pt>
                <c:pt idx="2783" formatCode="General">
                  <c:v>2.7829999999999999</c:v>
                </c:pt>
                <c:pt idx="2784" formatCode="General">
                  <c:v>2.7839999999999998</c:v>
                </c:pt>
                <c:pt idx="2785" formatCode="General">
                  <c:v>2.7850000000000001</c:v>
                </c:pt>
                <c:pt idx="2786" formatCode="General">
                  <c:v>2.786</c:v>
                </c:pt>
                <c:pt idx="2787" formatCode="General">
                  <c:v>2.7869999999999999</c:v>
                </c:pt>
                <c:pt idx="2788" formatCode="General">
                  <c:v>2.7879999999999998</c:v>
                </c:pt>
                <c:pt idx="2789" formatCode="General">
                  <c:v>2.7890000000000001</c:v>
                </c:pt>
                <c:pt idx="2790" formatCode="General">
                  <c:v>2.79</c:v>
                </c:pt>
                <c:pt idx="2791" formatCode="General">
                  <c:v>2.7909999999999999</c:v>
                </c:pt>
                <c:pt idx="2792" formatCode="General">
                  <c:v>2.7919999999999998</c:v>
                </c:pt>
                <c:pt idx="2793" formatCode="General">
                  <c:v>2.7930000000000001</c:v>
                </c:pt>
                <c:pt idx="2794" formatCode="General">
                  <c:v>2.794</c:v>
                </c:pt>
                <c:pt idx="2795" formatCode="General">
                  <c:v>2.7949999999999999</c:v>
                </c:pt>
                <c:pt idx="2796" formatCode="General">
                  <c:v>2.7959999999999998</c:v>
                </c:pt>
                <c:pt idx="2797" formatCode="General">
                  <c:v>2.7970000000000002</c:v>
                </c:pt>
                <c:pt idx="2798" formatCode="General">
                  <c:v>2.798</c:v>
                </c:pt>
                <c:pt idx="2799" formatCode="General">
                  <c:v>2.7989999999999999</c:v>
                </c:pt>
                <c:pt idx="2800" formatCode="General">
                  <c:v>2.8</c:v>
                </c:pt>
                <c:pt idx="2801" formatCode="General">
                  <c:v>2.8010000000000002</c:v>
                </c:pt>
                <c:pt idx="2802" formatCode="General">
                  <c:v>2.802</c:v>
                </c:pt>
                <c:pt idx="2803" formatCode="General">
                  <c:v>2.8029999999999999</c:v>
                </c:pt>
                <c:pt idx="2804" formatCode="General">
                  <c:v>2.8039999999999998</c:v>
                </c:pt>
                <c:pt idx="2805" formatCode="General">
                  <c:v>2.8050000000000002</c:v>
                </c:pt>
                <c:pt idx="2806" formatCode="General">
                  <c:v>2.806</c:v>
                </c:pt>
                <c:pt idx="2807" formatCode="General">
                  <c:v>2.8069999999999999</c:v>
                </c:pt>
                <c:pt idx="2808" formatCode="General">
                  <c:v>2.8079999999999998</c:v>
                </c:pt>
                <c:pt idx="2809" formatCode="General">
                  <c:v>2.8090000000000002</c:v>
                </c:pt>
                <c:pt idx="2810" formatCode="General">
                  <c:v>2.81</c:v>
                </c:pt>
                <c:pt idx="2811" formatCode="General">
                  <c:v>2.8109999999999999</c:v>
                </c:pt>
                <c:pt idx="2812" formatCode="General">
                  <c:v>2.8119999999999998</c:v>
                </c:pt>
                <c:pt idx="2813" formatCode="General">
                  <c:v>2.8130000000000002</c:v>
                </c:pt>
                <c:pt idx="2814" formatCode="General">
                  <c:v>2.8140000000000001</c:v>
                </c:pt>
                <c:pt idx="2815" formatCode="General">
                  <c:v>2.8149999999999999</c:v>
                </c:pt>
                <c:pt idx="2816" formatCode="General">
                  <c:v>2.8159999999999998</c:v>
                </c:pt>
                <c:pt idx="2817" formatCode="General">
                  <c:v>2.8170000000000002</c:v>
                </c:pt>
                <c:pt idx="2818" formatCode="General">
                  <c:v>2.8180000000000001</c:v>
                </c:pt>
                <c:pt idx="2819" formatCode="General">
                  <c:v>2.819</c:v>
                </c:pt>
                <c:pt idx="2820" formatCode="General">
                  <c:v>2.82</c:v>
                </c:pt>
                <c:pt idx="2821" formatCode="General">
                  <c:v>2.8210000000000002</c:v>
                </c:pt>
                <c:pt idx="2822" formatCode="General">
                  <c:v>2.8220000000000001</c:v>
                </c:pt>
                <c:pt idx="2823" formatCode="General">
                  <c:v>2.823</c:v>
                </c:pt>
                <c:pt idx="2824" formatCode="General">
                  <c:v>2.8239999999999998</c:v>
                </c:pt>
                <c:pt idx="2825" formatCode="General">
                  <c:v>2.8250000000000002</c:v>
                </c:pt>
                <c:pt idx="2826" formatCode="General">
                  <c:v>2.8260000000000001</c:v>
                </c:pt>
                <c:pt idx="2827" formatCode="General">
                  <c:v>2.827</c:v>
                </c:pt>
                <c:pt idx="2828" formatCode="General">
                  <c:v>2.8279999999999998</c:v>
                </c:pt>
                <c:pt idx="2829" formatCode="General">
                  <c:v>2.8290000000000002</c:v>
                </c:pt>
                <c:pt idx="2830" formatCode="General">
                  <c:v>2.83</c:v>
                </c:pt>
                <c:pt idx="2831" formatCode="General">
                  <c:v>2.831</c:v>
                </c:pt>
                <c:pt idx="2832" formatCode="General">
                  <c:v>2.8319999999999999</c:v>
                </c:pt>
                <c:pt idx="2833" formatCode="General">
                  <c:v>2.8330000000000002</c:v>
                </c:pt>
                <c:pt idx="2834" formatCode="General">
                  <c:v>2.8340000000000001</c:v>
                </c:pt>
                <c:pt idx="2835" formatCode="General">
                  <c:v>2.835</c:v>
                </c:pt>
                <c:pt idx="2836" formatCode="General">
                  <c:v>2.8359999999999999</c:v>
                </c:pt>
                <c:pt idx="2837" formatCode="General">
                  <c:v>2.8370000000000002</c:v>
                </c:pt>
                <c:pt idx="2838" formatCode="General">
                  <c:v>2.8380000000000001</c:v>
                </c:pt>
                <c:pt idx="2839" formatCode="General">
                  <c:v>2.839</c:v>
                </c:pt>
                <c:pt idx="2840" formatCode="General">
                  <c:v>2.84</c:v>
                </c:pt>
                <c:pt idx="2841" formatCode="General">
                  <c:v>2.8410000000000002</c:v>
                </c:pt>
                <c:pt idx="2842" formatCode="General">
                  <c:v>2.8420000000000001</c:v>
                </c:pt>
                <c:pt idx="2843" formatCode="General">
                  <c:v>2.843</c:v>
                </c:pt>
                <c:pt idx="2844" formatCode="General">
                  <c:v>2.8439999999999999</c:v>
                </c:pt>
                <c:pt idx="2845" formatCode="General">
                  <c:v>2.8450000000000002</c:v>
                </c:pt>
                <c:pt idx="2846" formatCode="General">
                  <c:v>2.8460000000000001</c:v>
                </c:pt>
                <c:pt idx="2847" formatCode="General">
                  <c:v>2.847</c:v>
                </c:pt>
                <c:pt idx="2848" formatCode="General">
                  <c:v>2.8479999999999999</c:v>
                </c:pt>
                <c:pt idx="2849" formatCode="General">
                  <c:v>2.8490000000000002</c:v>
                </c:pt>
                <c:pt idx="2850" formatCode="General">
                  <c:v>2.85</c:v>
                </c:pt>
                <c:pt idx="2851" formatCode="General">
                  <c:v>2.851</c:v>
                </c:pt>
                <c:pt idx="2852" formatCode="General">
                  <c:v>2.8519999999999999</c:v>
                </c:pt>
                <c:pt idx="2853" formatCode="General">
                  <c:v>2.8530000000000002</c:v>
                </c:pt>
                <c:pt idx="2854" formatCode="General">
                  <c:v>2.8540000000000001</c:v>
                </c:pt>
                <c:pt idx="2855" formatCode="General">
                  <c:v>2.855</c:v>
                </c:pt>
                <c:pt idx="2856" formatCode="General">
                  <c:v>2.8559999999999999</c:v>
                </c:pt>
                <c:pt idx="2857" formatCode="General">
                  <c:v>2.8570000000000002</c:v>
                </c:pt>
                <c:pt idx="2858" formatCode="General">
                  <c:v>2.8580000000000001</c:v>
                </c:pt>
                <c:pt idx="2859" formatCode="General">
                  <c:v>2.859</c:v>
                </c:pt>
                <c:pt idx="2860" formatCode="General">
                  <c:v>2.86</c:v>
                </c:pt>
                <c:pt idx="2861" formatCode="General">
                  <c:v>2.8610000000000002</c:v>
                </c:pt>
                <c:pt idx="2862" formatCode="General">
                  <c:v>2.8620000000000001</c:v>
                </c:pt>
                <c:pt idx="2863" formatCode="General">
                  <c:v>2.863</c:v>
                </c:pt>
                <c:pt idx="2864" formatCode="General">
                  <c:v>2.8639999999999999</c:v>
                </c:pt>
                <c:pt idx="2865" formatCode="General">
                  <c:v>2.8650000000000002</c:v>
                </c:pt>
                <c:pt idx="2866" formatCode="General">
                  <c:v>2.8660000000000001</c:v>
                </c:pt>
                <c:pt idx="2867" formatCode="General">
                  <c:v>2.867</c:v>
                </c:pt>
                <c:pt idx="2868" formatCode="General">
                  <c:v>2.8679999999999999</c:v>
                </c:pt>
                <c:pt idx="2869" formatCode="General">
                  <c:v>2.8690000000000002</c:v>
                </c:pt>
                <c:pt idx="2870" formatCode="General">
                  <c:v>2.87</c:v>
                </c:pt>
                <c:pt idx="2871" formatCode="General">
                  <c:v>2.871</c:v>
                </c:pt>
                <c:pt idx="2872" formatCode="General">
                  <c:v>2.8719999999999999</c:v>
                </c:pt>
                <c:pt idx="2873" formatCode="General">
                  <c:v>2.8730000000000002</c:v>
                </c:pt>
                <c:pt idx="2874" formatCode="General">
                  <c:v>2.8740000000000001</c:v>
                </c:pt>
                <c:pt idx="2875" formatCode="General">
                  <c:v>2.875</c:v>
                </c:pt>
                <c:pt idx="2876" formatCode="General">
                  <c:v>2.8759999999999999</c:v>
                </c:pt>
                <c:pt idx="2877" formatCode="General">
                  <c:v>2.8769999999999998</c:v>
                </c:pt>
                <c:pt idx="2878" formatCode="General">
                  <c:v>2.8780000000000001</c:v>
                </c:pt>
                <c:pt idx="2879" formatCode="General">
                  <c:v>2.879</c:v>
                </c:pt>
                <c:pt idx="2880" formatCode="General">
                  <c:v>2.88</c:v>
                </c:pt>
                <c:pt idx="2881" formatCode="General">
                  <c:v>2.8809999999999998</c:v>
                </c:pt>
                <c:pt idx="2882" formatCode="General">
                  <c:v>2.8820000000000001</c:v>
                </c:pt>
                <c:pt idx="2883" formatCode="General">
                  <c:v>2.883</c:v>
                </c:pt>
                <c:pt idx="2884" formatCode="General">
                  <c:v>2.8839999999999999</c:v>
                </c:pt>
                <c:pt idx="2885" formatCode="General">
                  <c:v>2.8849999999999998</c:v>
                </c:pt>
                <c:pt idx="2886" formatCode="General">
                  <c:v>2.8860000000000001</c:v>
                </c:pt>
                <c:pt idx="2887" formatCode="General">
                  <c:v>2.887</c:v>
                </c:pt>
                <c:pt idx="2888" formatCode="General">
                  <c:v>2.8879999999999999</c:v>
                </c:pt>
                <c:pt idx="2889" formatCode="General">
                  <c:v>2.8889999999999998</c:v>
                </c:pt>
                <c:pt idx="2890" formatCode="General">
                  <c:v>2.89</c:v>
                </c:pt>
                <c:pt idx="2891" formatCode="General">
                  <c:v>2.891</c:v>
                </c:pt>
                <c:pt idx="2892" formatCode="General">
                  <c:v>2.8919999999999999</c:v>
                </c:pt>
                <c:pt idx="2893" formatCode="General">
                  <c:v>2.8929999999999998</c:v>
                </c:pt>
                <c:pt idx="2894" formatCode="General">
                  <c:v>2.8940000000000001</c:v>
                </c:pt>
                <c:pt idx="2895" formatCode="General">
                  <c:v>2.895</c:v>
                </c:pt>
                <c:pt idx="2896" formatCode="General">
                  <c:v>2.8959999999999999</c:v>
                </c:pt>
                <c:pt idx="2897" formatCode="General">
                  <c:v>2.8969999999999998</c:v>
                </c:pt>
                <c:pt idx="2898" formatCode="General">
                  <c:v>2.8980000000000001</c:v>
                </c:pt>
                <c:pt idx="2899" formatCode="General">
                  <c:v>2.899</c:v>
                </c:pt>
                <c:pt idx="2900" formatCode="General">
                  <c:v>2.9</c:v>
                </c:pt>
                <c:pt idx="2901" formatCode="General">
                  <c:v>2.9009999999999998</c:v>
                </c:pt>
                <c:pt idx="2902" formatCode="General">
                  <c:v>2.9020000000000001</c:v>
                </c:pt>
                <c:pt idx="2903" formatCode="General">
                  <c:v>2.903</c:v>
                </c:pt>
                <c:pt idx="2904" formatCode="General">
                  <c:v>2.9039999999999999</c:v>
                </c:pt>
                <c:pt idx="2905" formatCode="General">
                  <c:v>2.9049999999999998</c:v>
                </c:pt>
                <c:pt idx="2906" formatCode="General">
                  <c:v>2.9060000000000001</c:v>
                </c:pt>
                <c:pt idx="2907" formatCode="General">
                  <c:v>2.907</c:v>
                </c:pt>
                <c:pt idx="2908" formatCode="General">
                  <c:v>2.9079999999999999</c:v>
                </c:pt>
                <c:pt idx="2909" formatCode="General">
                  <c:v>2.9089999999999998</c:v>
                </c:pt>
                <c:pt idx="2910" formatCode="General">
                  <c:v>2.91</c:v>
                </c:pt>
                <c:pt idx="2911" formatCode="General">
                  <c:v>2.911</c:v>
                </c:pt>
                <c:pt idx="2912" formatCode="General">
                  <c:v>2.9119999999999999</c:v>
                </c:pt>
                <c:pt idx="2913" formatCode="General">
                  <c:v>2.9129999999999998</c:v>
                </c:pt>
                <c:pt idx="2914" formatCode="General">
                  <c:v>2.9140000000000001</c:v>
                </c:pt>
                <c:pt idx="2915" formatCode="General">
                  <c:v>2.915</c:v>
                </c:pt>
                <c:pt idx="2916" formatCode="General">
                  <c:v>2.9159999999999999</c:v>
                </c:pt>
                <c:pt idx="2917" formatCode="General">
                  <c:v>2.9169999999999998</c:v>
                </c:pt>
                <c:pt idx="2918" formatCode="General">
                  <c:v>2.9180000000000001</c:v>
                </c:pt>
                <c:pt idx="2919" formatCode="General">
                  <c:v>2.919</c:v>
                </c:pt>
                <c:pt idx="2920" formatCode="General">
                  <c:v>2.92</c:v>
                </c:pt>
                <c:pt idx="2921" formatCode="General">
                  <c:v>2.9209999999999998</c:v>
                </c:pt>
                <c:pt idx="2922" formatCode="General">
                  <c:v>2.9220000000000002</c:v>
                </c:pt>
                <c:pt idx="2923" formatCode="General">
                  <c:v>2.923</c:v>
                </c:pt>
                <c:pt idx="2924" formatCode="General">
                  <c:v>2.9239999999999999</c:v>
                </c:pt>
                <c:pt idx="2925" formatCode="General">
                  <c:v>2.9249999999999998</c:v>
                </c:pt>
                <c:pt idx="2926" formatCode="General">
                  <c:v>2.9260000000000002</c:v>
                </c:pt>
                <c:pt idx="2927" formatCode="General">
                  <c:v>2.927</c:v>
                </c:pt>
                <c:pt idx="2928" formatCode="General">
                  <c:v>2.9279999999999999</c:v>
                </c:pt>
                <c:pt idx="2929" formatCode="General">
                  <c:v>2.9289999999999998</c:v>
                </c:pt>
                <c:pt idx="2930" formatCode="General">
                  <c:v>2.93</c:v>
                </c:pt>
                <c:pt idx="2931" formatCode="General">
                  <c:v>2.931</c:v>
                </c:pt>
                <c:pt idx="2932" formatCode="General">
                  <c:v>2.9319999999999999</c:v>
                </c:pt>
                <c:pt idx="2933" formatCode="General">
                  <c:v>2.9329999999999998</c:v>
                </c:pt>
                <c:pt idx="2934" formatCode="General">
                  <c:v>2.9340000000000002</c:v>
                </c:pt>
                <c:pt idx="2935" formatCode="General">
                  <c:v>2.9350000000000001</c:v>
                </c:pt>
                <c:pt idx="2936" formatCode="General">
                  <c:v>2.9359999999999999</c:v>
                </c:pt>
                <c:pt idx="2937" formatCode="General">
                  <c:v>2.9369999999999998</c:v>
                </c:pt>
                <c:pt idx="2938" formatCode="General">
                  <c:v>2.9380000000000002</c:v>
                </c:pt>
                <c:pt idx="2939" formatCode="General">
                  <c:v>2.9390000000000001</c:v>
                </c:pt>
                <c:pt idx="2940" formatCode="General">
                  <c:v>2.94</c:v>
                </c:pt>
                <c:pt idx="2941" formatCode="General">
                  <c:v>2.9409999999999998</c:v>
                </c:pt>
                <c:pt idx="2942" formatCode="General">
                  <c:v>2.9420000000000002</c:v>
                </c:pt>
                <c:pt idx="2943" formatCode="General">
                  <c:v>2.9430000000000001</c:v>
                </c:pt>
                <c:pt idx="2944" formatCode="General">
                  <c:v>2.944</c:v>
                </c:pt>
                <c:pt idx="2945" formatCode="General">
                  <c:v>2.9449999999999998</c:v>
                </c:pt>
                <c:pt idx="2946" formatCode="General">
                  <c:v>2.9460000000000002</c:v>
                </c:pt>
                <c:pt idx="2947" formatCode="General">
                  <c:v>2.9470000000000001</c:v>
                </c:pt>
                <c:pt idx="2948" formatCode="General">
                  <c:v>2.948</c:v>
                </c:pt>
                <c:pt idx="2949" formatCode="General">
                  <c:v>2.9489999999999998</c:v>
                </c:pt>
                <c:pt idx="2950" formatCode="General">
                  <c:v>2.95</c:v>
                </c:pt>
                <c:pt idx="2951" formatCode="General">
                  <c:v>2.9510000000000001</c:v>
                </c:pt>
                <c:pt idx="2952" formatCode="General">
                  <c:v>2.952</c:v>
                </c:pt>
                <c:pt idx="2953" formatCode="General">
                  <c:v>2.9529999999999998</c:v>
                </c:pt>
                <c:pt idx="2954" formatCode="General">
                  <c:v>2.9540000000000002</c:v>
                </c:pt>
                <c:pt idx="2955" formatCode="General">
                  <c:v>2.9550000000000001</c:v>
                </c:pt>
                <c:pt idx="2956" formatCode="General">
                  <c:v>2.956</c:v>
                </c:pt>
                <c:pt idx="2957" formatCode="General">
                  <c:v>2.9569999999999999</c:v>
                </c:pt>
                <c:pt idx="2958" formatCode="General">
                  <c:v>2.9580000000000002</c:v>
                </c:pt>
                <c:pt idx="2959" formatCode="General">
                  <c:v>2.9590000000000001</c:v>
                </c:pt>
                <c:pt idx="2960" formatCode="General">
                  <c:v>2.96</c:v>
                </c:pt>
                <c:pt idx="2961" formatCode="General">
                  <c:v>2.9609999999999999</c:v>
                </c:pt>
                <c:pt idx="2962" formatCode="General">
                  <c:v>2.9620000000000002</c:v>
                </c:pt>
                <c:pt idx="2963" formatCode="General">
                  <c:v>2.9630000000000001</c:v>
                </c:pt>
                <c:pt idx="2964" formatCode="General">
                  <c:v>2.964</c:v>
                </c:pt>
                <c:pt idx="2965" formatCode="General">
                  <c:v>2.9649999999999999</c:v>
                </c:pt>
                <c:pt idx="2966" formatCode="General">
                  <c:v>2.9660000000000002</c:v>
                </c:pt>
                <c:pt idx="2967" formatCode="General">
                  <c:v>2.9670000000000001</c:v>
                </c:pt>
                <c:pt idx="2968" formatCode="General">
                  <c:v>2.968</c:v>
                </c:pt>
                <c:pt idx="2969" formatCode="General">
                  <c:v>2.9689999999999999</c:v>
                </c:pt>
                <c:pt idx="2970" formatCode="General">
                  <c:v>2.97</c:v>
                </c:pt>
                <c:pt idx="2971" formatCode="General">
                  <c:v>2.9710000000000001</c:v>
                </c:pt>
                <c:pt idx="2972" formatCode="General">
                  <c:v>2.972</c:v>
                </c:pt>
                <c:pt idx="2973" formatCode="General">
                  <c:v>2.9729999999999999</c:v>
                </c:pt>
                <c:pt idx="2974" formatCode="General">
                  <c:v>2.9740000000000002</c:v>
                </c:pt>
                <c:pt idx="2975" formatCode="General">
                  <c:v>2.9750000000000001</c:v>
                </c:pt>
                <c:pt idx="2976" formatCode="General">
                  <c:v>2.976</c:v>
                </c:pt>
                <c:pt idx="2977" formatCode="General">
                  <c:v>2.9769999999999999</c:v>
                </c:pt>
                <c:pt idx="2978" formatCode="General">
                  <c:v>2.9780000000000002</c:v>
                </c:pt>
                <c:pt idx="2979" formatCode="General">
                  <c:v>2.9790000000000001</c:v>
                </c:pt>
                <c:pt idx="2980" formatCode="General">
                  <c:v>2.98</c:v>
                </c:pt>
                <c:pt idx="2981" formatCode="General">
                  <c:v>2.9809999999999999</c:v>
                </c:pt>
                <c:pt idx="2982" formatCode="General">
                  <c:v>2.9820000000000002</c:v>
                </c:pt>
                <c:pt idx="2983" formatCode="General">
                  <c:v>2.9830000000000001</c:v>
                </c:pt>
                <c:pt idx="2984" formatCode="General">
                  <c:v>2.984</c:v>
                </c:pt>
                <c:pt idx="2985" formatCode="General">
                  <c:v>2.9849999999999999</c:v>
                </c:pt>
                <c:pt idx="2986" formatCode="General">
                  <c:v>2.9860000000000002</c:v>
                </c:pt>
                <c:pt idx="2987" formatCode="General">
                  <c:v>2.9870000000000001</c:v>
                </c:pt>
                <c:pt idx="2988" formatCode="General">
                  <c:v>2.988</c:v>
                </c:pt>
                <c:pt idx="2989" formatCode="General">
                  <c:v>2.9889999999999999</c:v>
                </c:pt>
                <c:pt idx="2990" formatCode="General">
                  <c:v>2.99</c:v>
                </c:pt>
                <c:pt idx="2991" formatCode="General">
                  <c:v>2.9910000000000001</c:v>
                </c:pt>
                <c:pt idx="2992" formatCode="General">
                  <c:v>2.992</c:v>
                </c:pt>
                <c:pt idx="2993" formatCode="General">
                  <c:v>2.9929999999999999</c:v>
                </c:pt>
                <c:pt idx="2994" formatCode="General">
                  <c:v>2.9940000000000002</c:v>
                </c:pt>
                <c:pt idx="2995" formatCode="General">
                  <c:v>2.9950000000000001</c:v>
                </c:pt>
                <c:pt idx="2996" formatCode="General">
                  <c:v>2.996</c:v>
                </c:pt>
                <c:pt idx="2997" formatCode="General">
                  <c:v>2.9969999999999999</c:v>
                </c:pt>
                <c:pt idx="2998" formatCode="General">
                  <c:v>2.9980000000000002</c:v>
                </c:pt>
                <c:pt idx="2999" formatCode="General">
                  <c:v>2.9990000000000001</c:v>
                </c:pt>
                <c:pt idx="3000" formatCode="General">
                  <c:v>3</c:v>
                </c:pt>
                <c:pt idx="3001" formatCode="General">
                  <c:v>3.0009999999999999</c:v>
                </c:pt>
                <c:pt idx="3002" formatCode="General">
                  <c:v>3.0019999999999998</c:v>
                </c:pt>
                <c:pt idx="3003" formatCode="General">
                  <c:v>3.0030000000000001</c:v>
                </c:pt>
                <c:pt idx="3004" formatCode="General">
                  <c:v>3.004</c:v>
                </c:pt>
                <c:pt idx="3005" formatCode="General">
                  <c:v>3.0049999999999999</c:v>
                </c:pt>
                <c:pt idx="3006" formatCode="General">
                  <c:v>3.0059999999999998</c:v>
                </c:pt>
                <c:pt idx="3007" formatCode="General">
                  <c:v>3.0070000000000001</c:v>
                </c:pt>
                <c:pt idx="3008" formatCode="General">
                  <c:v>3.008</c:v>
                </c:pt>
                <c:pt idx="3009" formatCode="General">
                  <c:v>3.0089999999999999</c:v>
                </c:pt>
                <c:pt idx="3010" formatCode="General">
                  <c:v>3.01</c:v>
                </c:pt>
                <c:pt idx="3011" formatCode="General">
                  <c:v>3.0110000000000001</c:v>
                </c:pt>
                <c:pt idx="3012" formatCode="General">
                  <c:v>3.012</c:v>
                </c:pt>
                <c:pt idx="3013" formatCode="General">
                  <c:v>3.0129999999999999</c:v>
                </c:pt>
                <c:pt idx="3014" formatCode="General">
                  <c:v>3.0139999999999998</c:v>
                </c:pt>
                <c:pt idx="3015" formatCode="General">
                  <c:v>3.0150000000000001</c:v>
                </c:pt>
                <c:pt idx="3016" formatCode="General">
                  <c:v>3.016</c:v>
                </c:pt>
                <c:pt idx="3017" formatCode="General">
                  <c:v>3.0169999999999999</c:v>
                </c:pt>
                <c:pt idx="3018" formatCode="General">
                  <c:v>3.0179999999999998</c:v>
                </c:pt>
                <c:pt idx="3019" formatCode="General">
                  <c:v>3.0190000000000001</c:v>
                </c:pt>
                <c:pt idx="3020" formatCode="General">
                  <c:v>3.02</c:v>
                </c:pt>
                <c:pt idx="3021" formatCode="General">
                  <c:v>3.0209999999999999</c:v>
                </c:pt>
                <c:pt idx="3022" formatCode="General">
                  <c:v>3.0219999999999998</c:v>
                </c:pt>
                <c:pt idx="3023" formatCode="General">
                  <c:v>3.0230000000000001</c:v>
                </c:pt>
                <c:pt idx="3024" formatCode="General">
                  <c:v>3.024</c:v>
                </c:pt>
                <c:pt idx="3025" formatCode="General">
                  <c:v>3.0249999999999999</c:v>
                </c:pt>
                <c:pt idx="3026" formatCode="General">
                  <c:v>3.0259999999999998</c:v>
                </c:pt>
                <c:pt idx="3027" formatCode="General">
                  <c:v>3.0270000000000001</c:v>
                </c:pt>
                <c:pt idx="3028" formatCode="General">
                  <c:v>3.028</c:v>
                </c:pt>
                <c:pt idx="3029" formatCode="General">
                  <c:v>3.0289999999999999</c:v>
                </c:pt>
                <c:pt idx="3030" formatCode="General">
                  <c:v>3.03</c:v>
                </c:pt>
                <c:pt idx="3031" formatCode="General">
                  <c:v>3.0310000000000001</c:v>
                </c:pt>
                <c:pt idx="3032" formatCode="General">
                  <c:v>3.032</c:v>
                </c:pt>
                <c:pt idx="3033" formatCode="General">
                  <c:v>3.0329999999999999</c:v>
                </c:pt>
                <c:pt idx="3034" formatCode="General">
                  <c:v>3.0339999999999998</c:v>
                </c:pt>
                <c:pt idx="3035" formatCode="General">
                  <c:v>3.0350000000000001</c:v>
                </c:pt>
                <c:pt idx="3036" formatCode="General">
                  <c:v>3.036</c:v>
                </c:pt>
                <c:pt idx="3037" formatCode="General">
                  <c:v>3.0369999999999999</c:v>
                </c:pt>
                <c:pt idx="3038" formatCode="General">
                  <c:v>3.0379999999999998</c:v>
                </c:pt>
                <c:pt idx="3039" formatCode="General">
                  <c:v>3.0390000000000001</c:v>
                </c:pt>
                <c:pt idx="3040" formatCode="General">
                  <c:v>3.04</c:v>
                </c:pt>
                <c:pt idx="3041" formatCode="General">
                  <c:v>3.0409999999999999</c:v>
                </c:pt>
                <c:pt idx="3042" formatCode="General">
                  <c:v>3.0419999999999998</c:v>
                </c:pt>
                <c:pt idx="3043" formatCode="General">
                  <c:v>3.0430000000000001</c:v>
                </c:pt>
                <c:pt idx="3044" formatCode="General">
                  <c:v>3.044</c:v>
                </c:pt>
                <c:pt idx="3045" formatCode="General">
                  <c:v>3.0449999999999999</c:v>
                </c:pt>
                <c:pt idx="3046" formatCode="General">
                  <c:v>3.0459999999999998</c:v>
                </c:pt>
                <c:pt idx="3047" formatCode="General">
                  <c:v>3.0470000000000002</c:v>
                </c:pt>
                <c:pt idx="3048" formatCode="General">
                  <c:v>3.048</c:v>
                </c:pt>
                <c:pt idx="3049" formatCode="General">
                  <c:v>3.0489999999999999</c:v>
                </c:pt>
                <c:pt idx="3050" formatCode="General">
                  <c:v>3.05</c:v>
                </c:pt>
                <c:pt idx="3051" formatCode="General">
                  <c:v>3.0510000000000002</c:v>
                </c:pt>
                <c:pt idx="3052" formatCode="General">
                  <c:v>3.052</c:v>
                </c:pt>
                <c:pt idx="3053" formatCode="General">
                  <c:v>3.0529999999999999</c:v>
                </c:pt>
                <c:pt idx="3054" formatCode="General">
                  <c:v>3.0539999999999998</c:v>
                </c:pt>
                <c:pt idx="3055" formatCode="General">
                  <c:v>3.0550000000000002</c:v>
                </c:pt>
                <c:pt idx="3056" formatCode="General">
                  <c:v>3.056</c:v>
                </c:pt>
                <c:pt idx="3057" formatCode="General">
                  <c:v>3.0569999999999999</c:v>
                </c:pt>
                <c:pt idx="3058" formatCode="General">
                  <c:v>3.0579999999999998</c:v>
                </c:pt>
                <c:pt idx="3059" formatCode="General">
                  <c:v>3.0590000000000002</c:v>
                </c:pt>
                <c:pt idx="3060" formatCode="General">
                  <c:v>3.06</c:v>
                </c:pt>
                <c:pt idx="3061" formatCode="General">
                  <c:v>3.0609999999999999</c:v>
                </c:pt>
                <c:pt idx="3062" formatCode="General">
                  <c:v>3.0619999999999998</c:v>
                </c:pt>
                <c:pt idx="3063" formatCode="General">
                  <c:v>3.0630000000000002</c:v>
                </c:pt>
                <c:pt idx="3064" formatCode="General">
                  <c:v>3.0640000000000001</c:v>
                </c:pt>
                <c:pt idx="3065" formatCode="General">
                  <c:v>3.0649999999999999</c:v>
                </c:pt>
                <c:pt idx="3066" formatCode="General">
                  <c:v>3.0659999999999998</c:v>
                </c:pt>
                <c:pt idx="3067" formatCode="General">
                  <c:v>3.0670000000000002</c:v>
                </c:pt>
                <c:pt idx="3068" formatCode="General">
                  <c:v>3.0680000000000001</c:v>
                </c:pt>
                <c:pt idx="3069" formatCode="General">
                  <c:v>3.069</c:v>
                </c:pt>
                <c:pt idx="3070" formatCode="General">
                  <c:v>3.07</c:v>
                </c:pt>
                <c:pt idx="3071" formatCode="General">
                  <c:v>3.0710000000000002</c:v>
                </c:pt>
                <c:pt idx="3072" formatCode="General">
                  <c:v>3.0720000000000001</c:v>
                </c:pt>
                <c:pt idx="3073" formatCode="General">
                  <c:v>3.073</c:v>
                </c:pt>
                <c:pt idx="3074" formatCode="General">
                  <c:v>3.0739999999999998</c:v>
                </c:pt>
                <c:pt idx="3075" formatCode="General">
                  <c:v>3.0750000000000002</c:v>
                </c:pt>
                <c:pt idx="3076" formatCode="General">
                  <c:v>3.0760000000000001</c:v>
                </c:pt>
                <c:pt idx="3077" formatCode="General">
                  <c:v>3.077</c:v>
                </c:pt>
                <c:pt idx="3078" formatCode="General">
                  <c:v>3.0779999999999998</c:v>
                </c:pt>
                <c:pt idx="3079" formatCode="General">
                  <c:v>3.0790000000000002</c:v>
                </c:pt>
                <c:pt idx="3080" formatCode="General">
                  <c:v>3.08</c:v>
                </c:pt>
                <c:pt idx="3081" formatCode="General">
                  <c:v>3.081</c:v>
                </c:pt>
                <c:pt idx="3082" formatCode="General">
                  <c:v>3.0819999999999999</c:v>
                </c:pt>
                <c:pt idx="3083" formatCode="General">
                  <c:v>3.0830000000000002</c:v>
                </c:pt>
                <c:pt idx="3084" formatCode="General">
                  <c:v>3.0840000000000001</c:v>
                </c:pt>
                <c:pt idx="3085" formatCode="General">
                  <c:v>3.085</c:v>
                </c:pt>
                <c:pt idx="3086" formatCode="General">
                  <c:v>3.0859999999999999</c:v>
                </c:pt>
                <c:pt idx="3087" formatCode="General">
                  <c:v>3.0870000000000002</c:v>
                </c:pt>
                <c:pt idx="3088" formatCode="General">
                  <c:v>3.0880000000000001</c:v>
                </c:pt>
                <c:pt idx="3089" formatCode="General">
                  <c:v>3.089</c:v>
                </c:pt>
                <c:pt idx="3090" formatCode="General">
                  <c:v>3.09</c:v>
                </c:pt>
                <c:pt idx="3091" formatCode="General">
                  <c:v>3.0910000000000002</c:v>
                </c:pt>
                <c:pt idx="3092" formatCode="General">
                  <c:v>3.0920000000000001</c:v>
                </c:pt>
                <c:pt idx="3093" formatCode="General">
                  <c:v>3.093</c:v>
                </c:pt>
                <c:pt idx="3094" formatCode="General">
                  <c:v>3.0939999999999999</c:v>
                </c:pt>
                <c:pt idx="3095" formatCode="General">
                  <c:v>3.0950000000000002</c:v>
                </c:pt>
                <c:pt idx="3096" formatCode="General">
                  <c:v>3.0960000000000001</c:v>
                </c:pt>
                <c:pt idx="3097" formatCode="General">
                  <c:v>3.097</c:v>
                </c:pt>
                <c:pt idx="3098" formatCode="General">
                  <c:v>3.0979999999999999</c:v>
                </c:pt>
                <c:pt idx="3099" formatCode="General">
                  <c:v>3.0990000000000002</c:v>
                </c:pt>
                <c:pt idx="3100" formatCode="General">
                  <c:v>3.1</c:v>
                </c:pt>
                <c:pt idx="3101" formatCode="General">
                  <c:v>3.101</c:v>
                </c:pt>
                <c:pt idx="3102" formatCode="General">
                  <c:v>3.1019999999999999</c:v>
                </c:pt>
                <c:pt idx="3103" formatCode="General">
                  <c:v>3.1030000000000002</c:v>
                </c:pt>
                <c:pt idx="3104" formatCode="General">
                  <c:v>3.1040000000000001</c:v>
                </c:pt>
                <c:pt idx="3105" formatCode="General">
                  <c:v>3.105</c:v>
                </c:pt>
                <c:pt idx="3106" formatCode="General">
                  <c:v>3.1059999999999999</c:v>
                </c:pt>
                <c:pt idx="3107" formatCode="General">
                  <c:v>3.1070000000000002</c:v>
                </c:pt>
                <c:pt idx="3108" formatCode="General">
                  <c:v>3.1080000000000001</c:v>
                </c:pt>
                <c:pt idx="3109" formatCode="General">
                  <c:v>3.109</c:v>
                </c:pt>
                <c:pt idx="3110" formatCode="General">
                  <c:v>3.11</c:v>
                </c:pt>
                <c:pt idx="3111" formatCode="General">
                  <c:v>3.1110000000000002</c:v>
                </c:pt>
                <c:pt idx="3112" formatCode="General">
                  <c:v>3.1120000000000001</c:v>
                </c:pt>
                <c:pt idx="3113" formatCode="General">
                  <c:v>3.113</c:v>
                </c:pt>
                <c:pt idx="3114" formatCode="General">
                  <c:v>3.1139999999999999</c:v>
                </c:pt>
                <c:pt idx="3115" formatCode="General">
                  <c:v>3.1150000000000002</c:v>
                </c:pt>
                <c:pt idx="3116" formatCode="General">
                  <c:v>3.1160000000000001</c:v>
                </c:pt>
                <c:pt idx="3117" formatCode="General">
                  <c:v>3.117</c:v>
                </c:pt>
                <c:pt idx="3118" formatCode="General">
                  <c:v>3.1179999999999999</c:v>
                </c:pt>
                <c:pt idx="3119" formatCode="General">
                  <c:v>3.1190000000000002</c:v>
                </c:pt>
                <c:pt idx="3120" formatCode="General">
                  <c:v>3.12</c:v>
                </c:pt>
                <c:pt idx="3121" formatCode="General">
                  <c:v>3.121</c:v>
                </c:pt>
                <c:pt idx="3122" formatCode="General">
                  <c:v>3.1219999999999999</c:v>
                </c:pt>
                <c:pt idx="3123" formatCode="General">
                  <c:v>3.1230000000000002</c:v>
                </c:pt>
                <c:pt idx="3124" formatCode="General">
                  <c:v>3.1240000000000001</c:v>
                </c:pt>
                <c:pt idx="3125" formatCode="General">
                  <c:v>3.125</c:v>
                </c:pt>
                <c:pt idx="3126" formatCode="General">
                  <c:v>3.1259999999999999</c:v>
                </c:pt>
                <c:pt idx="3127" formatCode="General">
                  <c:v>3.1269999999999998</c:v>
                </c:pt>
                <c:pt idx="3128" formatCode="General">
                  <c:v>3.1280000000000001</c:v>
                </c:pt>
                <c:pt idx="3129" formatCode="General">
                  <c:v>3.129</c:v>
                </c:pt>
                <c:pt idx="3130" formatCode="General">
                  <c:v>3.13</c:v>
                </c:pt>
                <c:pt idx="3131" formatCode="General">
                  <c:v>3.1309999999999998</c:v>
                </c:pt>
                <c:pt idx="3132" formatCode="General">
                  <c:v>3.1320000000000001</c:v>
                </c:pt>
                <c:pt idx="3133" formatCode="General">
                  <c:v>3.133</c:v>
                </c:pt>
                <c:pt idx="3134" formatCode="General">
                  <c:v>3.1339999999999999</c:v>
                </c:pt>
                <c:pt idx="3135" formatCode="General">
                  <c:v>3.1349999999999998</c:v>
                </c:pt>
                <c:pt idx="3136" formatCode="General">
                  <c:v>3.1360000000000001</c:v>
                </c:pt>
                <c:pt idx="3137" formatCode="General">
                  <c:v>3.137</c:v>
                </c:pt>
                <c:pt idx="3138" formatCode="General">
                  <c:v>3.1379999999999999</c:v>
                </c:pt>
                <c:pt idx="3139" formatCode="General">
                  <c:v>3.1389999999999998</c:v>
                </c:pt>
                <c:pt idx="3140" formatCode="General">
                  <c:v>3.14</c:v>
                </c:pt>
                <c:pt idx="3141" formatCode="General">
                  <c:v>3.141</c:v>
                </c:pt>
                <c:pt idx="3142" formatCode="General">
                  <c:v>3.1419999999999999</c:v>
                </c:pt>
                <c:pt idx="3143" formatCode="General">
                  <c:v>3.1429999999999998</c:v>
                </c:pt>
                <c:pt idx="3144" formatCode="General">
                  <c:v>3.1440000000000001</c:v>
                </c:pt>
                <c:pt idx="3145" formatCode="General">
                  <c:v>3.145</c:v>
                </c:pt>
                <c:pt idx="3146" formatCode="General">
                  <c:v>3.1459999999999999</c:v>
                </c:pt>
                <c:pt idx="3147" formatCode="General">
                  <c:v>3.1469999999999998</c:v>
                </c:pt>
                <c:pt idx="3148" formatCode="General">
                  <c:v>3.1480000000000001</c:v>
                </c:pt>
                <c:pt idx="3149" formatCode="General">
                  <c:v>3.149</c:v>
                </c:pt>
                <c:pt idx="3150" formatCode="General">
                  <c:v>3.15</c:v>
                </c:pt>
                <c:pt idx="3151" formatCode="General">
                  <c:v>3.1509999999999998</c:v>
                </c:pt>
                <c:pt idx="3152" formatCode="General">
                  <c:v>3.1520000000000001</c:v>
                </c:pt>
                <c:pt idx="3153" formatCode="General">
                  <c:v>3.153</c:v>
                </c:pt>
                <c:pt idx="3154" formatCode="General">
                  <c:v>3.1539999999999999</c:v>
                </c:pt>
                <c:pt idx="3155" formatCode="General">
                  <c:v>3.1549999999999998</c:v>
                </c:pt>
                <c:pt idx="3156" formatCode="General">
                  <c:v>3.1560000000000001</c:v>
                </c:pt>
                <c:pt idx="3157" formatCode="General">
                  <c:v>3.157</c:v>
                </c:pt>
                <c:pt idx="3158" formatCode="General">
                  <c:v>3.1579999999999999</c:v>
                </c:pt>
                <c:pt idx="3159" formatCode="General">
                  <c:v>3.1589999999999998</c:v>
                </c:pt>
                <c:pt idx="3160" formatCode="General">
                  <c:v>3.16</c:v>
                </c:pt>
                <c:pt idx="3161" formatCode="General">
                  <c:v>3.161</c:v>
                </c:pt>
                <c:pt idx="3162" formatCode="General">
                  <c:v>3.1619999999999999</c:v>
                </c:pt>
                <c:pt idx="3163" formatCode="General">
                  <c:v>3.1629999999999998</c:v>
                </c:pt>
                <c:pt idx="3164" formatCode="General">
                  <c:v>3.1640000000000001</c:v>
                </c:pt>
                <c:pt idx="3165" formatCode="General">
                  <c:v>3.165</c:v>
                </c:pt>
                <c:pt idx="3166" formatCode="General">
                  <c:v>3.1659999999999999</c:v>
                </c:pt>
                <c:pt idx="3167" formatCode="General">
                  <c:v>3.1669999999999998</c:v>
                </c:pt>
                <c:pt idx="3168" formatCode="General">
                  <c:v>3.1680000000000001</c:v>
                </c:pt>
                <c:pt idx="3169" formatCode="General">
                  <c:v>3.169</c:v>
                </c:pt>
                <c:pt idx="3170" formatCode="General">
                  <c:v>3.17</c:v>
                </c:pt>
                <c:pt idx="3171" formatCode="General">
                  <c:v>3.1709999999999998</c:v>
                </c:pt>
                <c:pt idx="3172" formatCode="General">
                  <c:v>3.1720000000000002</c:v>
                </c:pt>
                <c:pt idx="3173" formatCode="General">
                  <c:v>3.173</c:v>
                </c:pt>
                <c:pt idx="3174" formatCode="General">
                  <c:v>3.1739999999999999</c:v>
                </c:pt>
                <c:pt idx="3175" formatCode="General">
                  <c:v>3.1749999999999998</c:v>
                </c:pt>
                <c:pt idx="3176" formatCode="General">
                  <c:v>3.1760000000000002</c:v>
                </c:pt>
                <c:pt idx="3177" formatCode="General">
                  <c:v>3.177</c:v>
                </c:pt>
                <c:pt idx="3178" formatCode="General">
                  <c:v>3.1779999999999999</c:v>
                </c:pt>
                <c:pt idx="3179" formatCode="General">
                  <c:v>3.1789999999999998</c:v>
                </c:pt>
                <c:pt idx="3180" formatCode="General">
                  <c:v>3.18</c:v>
                </c:pt>
                <c:pt idx="3181" formatCode="General">
                  <c:v>3.181</c:v>
                </c:pt>
                <c:pt idx="3182" formatCode="General">
                  <c:v>3.1819999999999999</c:v>
                </c:pt>
                <c:pt idx="3183" formatCode="General">
                  <c:v>3.1829999999999998</c:v>
                </c:pt>
                <c:pt idx="3184" formatCode="General">
                  <c:v>3.1840000000000002</c:v>
                </c:pt>
                <c:pt idx="3185" formatCode="General">
                  <c:v>3.1850000000000001</c:v>
                </c:pt>
                <c:pt idx="3186" formatCode="General">
                  <c:v>3.1859999999999999</c:v>
                </c:pt>
                <c:pt idx="3187" formatCode="General">
                  <c:v>3.1869999999999998</c:v>
                </c:pt>
                <c:pt idx="3188" formatCode="General">
                  <c:v>3.1880000000000002</c:v>
                </c:pt>
                <c:pt idx="3189" formatCode="General">
                  <c:v>3.1890000000000001</c:v>
                </c:pt>
                <c:pt idx="3190" formatCode="General">
                  <c:v>3.19</c:v>
                </c:pt>
                <c:pt idx="3191" formatCode="General">
                  <c:v>3.1909999999999998</c:v>
                </c:pt>
                <c:pt idx="3192" formatCode="General">
                  <c:v>3.1920000000000002</c:v>
                </c:pt>
                <c:pt idx="3193" formatCode="General">
                  <c:v>3.1930000000000001</c:v>
                </c:pt>
                <c:pt idx="3194" formatCode="General">
                  <c:v>3.194</c:v>
                </c:pt>
                <c:pt idx="3195" formatCode="General">
                  <c:v>3.1949999999999998</c:v>
                </c:pt>
                <c:pt idx="3196" formatCode="General">
                  <c:v>3.1960000000000002</c:v>
                </c:pt>
                <c:pt idx="3197" formatCode="General">
                  <c:v>3.1970000000000001</c:v>
                </c:pt>
                <c:pt idx="3198" formatCode="General">
                  <c:v>3.198</c:v>
                </c:pt>
                <c:pt idx="3199" formatCode="General">
                  <c:v>3.1989999999999998</c:v>
                </c:pt>
                <c:pt idx="3200" formatCode="General">
                  <c:v>3.2</c:v>
                </c:pt>
                <c:pt idx="3201" formatCode="General">
                  <c:v>3.2010000000000001</c:v>
                </c:pt>
                <c:pt idx="3202" formatCode="General">
                  <c:v>3.202</c:v>
                </c:pt>
                <c:pt idx="3203" formatCode="General">
                  <c:v>3.2029999999999998</c:v>
                </c:pt>
                <c:pt idx="3204" formatCode="General">
                  <c:v>3.2040000000000002</c:v>
                </c:pt>
                <c:pt idx="3205" formatCode="General">
                  <c:v>3.2050000000000001</c:v>
                </c:pt>
                <c:pt idx="3206" formatCode="General">
                  <c:v>3.206</c:v>
                </c:pt>
                <c:pt idx="3207" formatCode="General">
                  <c:v>3.2069999999999999</c:v>
                </c:pt>
                <c:pt idx="3208" formatCode="General">
                  <c:v>3.2080000000000002</c:v>
                </c:pt>
                <c:pt idx="3209" formatCode="General">
                  <c:v>3.2090000000000001</c:v>
                </c:pt>
                <c:pt idx="3210" formatCode="General">
                  <c:v>3.21</c:v>
                </c:pt>
                <c:pt idx="3211" formatCode="General">
                  <c:v>3.2109999999999999</c:v>
                </c:pt>
                <c:pt idx="3212" formatCode="General">
                  <c:v>3.2120000000000002</c:v>
                </c:pt>
                <c:pt idx="3213" formatCode="General">
                  <c:v>3.2130000000000001</c:v>
                </c:pt>
                <c:pt idx="3214" formatCode="General">
                  <c:v>3.214</c:v>
                </c:pt>
                <c:pt idx="3215" formatCode="General">
                  <c:v>3.2149999999999999</c:v>
                </c:pt>
                <c:pt idx="3216" formatCode="General">
                  <c:v>3.2160000000000002</c:v>
                </c:pt>
                <c:pt idx="3217" formatCode="General">
                  <c:v>3.2170000000000001</c:v>
                </c:pt>
                <c:pt idx="3218" formatCode="General">
                  <c:v>3.218</c:v>
                </c:pt>
                <c:pt idx="3219" formatCode="General">
                  <c:v>3.2189999999999999</c:v>
                </c:pt>
                <c:pt idx="3220" formatCode="General">
                  <c:v>3.22</c:v>
                </c:pt>
                <c:pt idx="3221" formatCode="General">
                  <c:v>3.2210000000000001</c:v>
                </c:pt>
                <c:pt idx="3222" formatCode="General">
                  <c:v>3.222</c:v>
                </c:pt>
                <c:pt idx="3223" formatCode="General">
                  <c:v>3.2229999999999999</c:v>
                </c:pt>
                <c:pt idx="3224" formatCode="General">
                  <c:v>3.2240000000000002</c:v>
                </c:pt>
                <c:pt idx="3225" formatCode="General">
                  <c:v>3.2250000000000001</c:v>
                </c:pt>
                <c:pt idx="3226" formatCode="General">
                  <c:v>3.226</c:v>
                </c:pt>
                <c:pt idx="3227" formatCode="General">
                  <c:v>3.2269999999999999</c:v>
                </c:pt>
                <c:pt idx="3228" formatCode="General">
                  <c:v>3.2280000000000002</c:v>
                </c:pt>
                <c:pt idx="3229" formatCode="General">
                  <c:v>3.2290000000000001</c:v>
                </c:pt>
                <c:pt idx="3230" formatCode="General">
                  <c:v>3.23</c:v>
                </c:pt>
                <c:pt idx="3231" formatCode="General">
                  <c:v>3.2309999999999999</c:v>
                </c:pt>
                <c:pt idx="3232" formatCode="General">
                  <c:v>3.2320000000000002</c:v>
                </c:pt>
                <c:pt idx="3233" formatCode="General">
                  <c:v>3.2330000000000001</c:v>
                </c:pt>
                <c:pt idx="3234" formatCode="General">
                  <c:v>3.234</c:v>
                </c:pt>
                <c:pt idx="3235" formatCode="General">
                  <c:v>3.2349999999999999</c:v>
                </c:pt>
                <c:pt idx="3236" formatCode="General">
                  <c:v>3.2360000000000002</c:v>
                </c:pt>
                <c:pt idx="3237" formatCode="General">
                  <c:v>3.2370000000000001</c:v>
                </c:pt>
                <c:pt idx="3238" formatCode="General">
                  <c:v>3.238</c:v>
                </c:pt>
                <c:pt idx="3239" formatCode="General">
                  <c:v>3.2389999999999999</c:v>
                </c:pt>
                <c:pt idx="3240" formatCode="General">
                  <c:v>3.24</c:v>
                </c:pt>
                <c:pt idx="3241" formatCode="General">
                  <c:v>3.2410000000000001</c:v>
                </c:pt>
                <c:pt idx="3242" formatCode="General">
                  <c:v>3.242</c:v>
                </c:pt>
                <c:pt idx="3243" formatCode="General">
                  <c:v>3.2429999999999999</c:v>
                </c:pt>
                <c:pt idx="3244" formatCode="General">
                  <c:v>3.2440000000000002</c:v>
                </c:pt>
                <c:pt idx="3245" formatCode="General">
                  <c:v>3.2450000000000001</c:v>
                </c:pt>
                <c:pt idx="3246" formatCode="General">
                  <c:v>3.246</c:v>
                </c:pt>
                <c:pt idx="3247" formatCode="General">
                  <c:v>3.2469999999999999</c:v>
                </c:pt>
                <c:pt idx="3248" formatCode="General">
                  <c:v>3.2480000000000002</c:v>
                </c:pt>
                <c:pt idx="3249" formatCode="General">
                  <c:v>3.2490000000000001</c:v>
                </c:pt>
                <c:pt idx="3250" formatCode="General">
                  <c:v>3.25</c:v>
                </c:pt>
                <c:pt idx="3251" formatCode="General">
                  <c:v>3.2509999999999999</c:v>
                </c:pt>
                <c:pt idx="3252" formatCode="General">
                  <c:v>3.2519999999999998</c:v>
                </c:pt>
                <c:pt idx="3253" formatCode="General">
                  <c:v>3.2530000000000001</c:v>
                </c:pt>
                <c:pt idx="3254" formatCode="General">
                  <c:v>3.254</c:v>
                </c:pt>
                <c:pt idx="3255" formatCode="General">
                  <c:v>3.2549999999999999</c:v>
                </c:pt>
                <c:pt idx="3256" formatCode="General">
                  <c:v>3.2559999999999998</c:v>
                </c:pt>
                <c:pt idx="3257" formatCode="General">
                  <c:v>3.2570000000000001</c:v>
                </c:pt>
                <c:pt idx="3258" formatCode="General">
                  <c:v>3.258</c:v>
                </c:pt>
                <c:pt idx="3259" formatCode="General">
                  <c:v>3.2589999999999999</c:v>
                </c:pt>
                <c:pt idx="3260" formatCode="General">
                  <c:v>3.26</c:v>
                </c:pt>
                <c:pt idx="3261" formatCode="General">
                  <c:v>3.2610000000000001</c:v>
                </c:pt>
                <c:pt idx="3262" formatCode="General">
                  <c:v>3.262</c:v>
                </c:pt>
                <c:pt idx="3263" formatCode="General">
                  <c:v>3.2629999999999999</c:v>
                </c:pt>
                <c:pt idx="3264" formatCode="General">
                  <c:v>3.2639999999999998</c:v>
                </c:pt>
                <c:pt idx="3265" formatCode="General">
                  <c:v>3.2650000000000001</c:v>
                </c:pt>
                <c:pt idx="3266" formatCode="General">
                  <c:v>3.266</c:v>
                </c:pt>
                <c:pt idx="3267" formatCode="General">
                  <c:v>3.2669999999999999</c:v>
                </c:pt>
                <c:pt idx="3268" formatCode="General">
                  <c:v>3.2679999999999998</c:v>
                </c:pt>
                <c:pt idx="3269" formatCode="General">
                  <c:v>3.2690000000000001</c:v>
                </c:pt>
                <c:pt idx="3270" formatCode="General">
                  <c:v>3.27</c:v>
                </c:pt>
                <c:pt idx="3271" formatCode="General">
                  <c:v>3.2709999999999999</c:v>
                </c:pt>
                <c:pt idx="3272" formatCode="General">
                  <c:v>3.2719999999999998</c:v>
                </c:pt>
                <c:pt idx="3273" formatCode="General">
                  <c:v>3.2730000000000001</c:v>
                </c:pt>
                <c:pt idx="3274" formatCode="General">
                  <c:v>3.274</c:v>
                </c:pt>
                <c:pt idx="3275" formatCode="General">
                  <c:v>3.2749999999999999</c:v>
                </c:pt>
                <c:pt idx="3276" formatCode="General">
                  <c:v>3.2759999999999998</c:v>
                </c:pt>
                <c:pt idx="3277" formatCode="General">
                  <c:v>3.2770000000000001</c:v>
                </c:pt>
                <c:pt idx="3278" formatCode="General">
                  <c:v>3.278</c:v>
                </c:pt>
                <c:pt idx="3279" formatCode="General">
                  <c:v>3.2789999999999999</c:v>
                </c:pt>
                <c:pt idx="3280" formatCode="General">
                  <c:v>3.28</c:v>
                </c:pt>
                <c:pt idx="3281" formatCode="General">
                  <c:v>3.2810000000000001</c:v>
                </c:pt>
                <c:pt idx="3282" formatCode="General">
                  <c:v>3.282</c:v>
                </c:pt>
                <c:pt idx="3283" formatCode="General">
                  <c:v>3.2829999999999999</c:v>
                </c:pt>
                <c:pt idx="3284" formatCode="General">
                  <c:v>3.2839999999999998</c:v>
                </c:pt>
                <c:pt idx="3285" formatCode="General">
                  <c:v>3.2850000000000001</c:v>
                </c:pt>
                <c:pt idx="3286" formatCode="General">
                  <c:v>3.286</c:v>
                </c:pt>
                <c:pt idx="3287" formatCode="General">
                  <c:v>3.2869999999999999</c:v>
                </c:pt>
                <c:pt idx="3288" formatCode="General">
                  <c:v>3.2879999999999998</c:v>
                </c:pt>
                <c:pt idx="3289" formatCode="General">
                  <c:v>3.2890000000000001</c:v>
                </c:pt>
                <c:pt idx="3290" formatCode="General">
                  <c:v>3.29</c:v>
                </c:pt>
                <c:pt idx="3291" formatCode="General">
                  <c:v>3.2909999999999999</c:v>
                </c:pt>
                <c:pt idx="3292" formatCode="General">
                  <c:v>3.2919999999999998</c:v>
                </c:pt>
                <c:pt idx="3293" formatCode="General">
                  <c:v>3.2930000000000001</c:v>
                </c:pt>
                <c:pt idx="3294" formatCode="General">
                  <c:v>3.294</c:v>
                </c:pt>
                <c:pt idx="3295" formatCode="General">
                  <c:v>3.2949999999999999</c:v>
                </c:pt>
                <c:pt idx="3296" formatCode="General">
                  <c:v>3.2959999999999998</c:v>
                </c:pt>
                <c:pt idx="3297" formatCode="General">
                  <c:v>3.2970000000000002</c:v>
                </c:pt>
                <c:pt idx="3298" formatCode="General">
                  <c:v>3.298</c:v>
                </c:pt>
                <c:pt idx="3299" formatCode="General">
                  <c:v>3.2989999999999999</c:v>
                </c:pt>
                <c:pt idx="3300" formatCode="General">
                  <c:v>3.3</c:v>
                </c:pt>
                <c:pt idx="3301" formatCode="General">
                  <c:v>3.3010000000000002</c:v>
                </c:pt>
                <c:pt idx="3302" formatCode="General">
                  <c:v>3.302</c:v>
                </c:pt>
                <c:pt idx="3303" formatCode="General">
                  <c:v>3.3029999999999999</c:v>
                </c:pt>
                <c:pt idx="3304" formatCode="General">
                  <c:v>3.3039999999999998</c:v>
                </c:pt>
                <c:pt idx="3305" formatCode="General">
                  <c:v>3.3050000000000002</c:v>
                </c:pt>
                <c:pt idx="3306" formatCode="General">
                  <c:v>3.306</c:v>
                </c:pt>
                <c:pt idx="3307" formatCode="General">
                  <c:v>3.3069999999999999</c:v>
                </c:pt>
                <c:pt idx="3308" formatCode="General">
                  <c:v>3.3079999999999998</c:v>
                </c:pt>
                <c:pt idx="3309" formatCode="General">
                  <c:v>3.3090000000000002</c:v>
                </c:pt>
                <c:pt idx="3310" formatCode="General">
                  <c:v>3.31</c:v>
                </c:pt>
                <c:pt idx="3311" formatCode="General">
                  <c:v>3.3109999999999999</c:v>
                </c:pt>
                <c:pt idx="3312" formatCode="General">
                  <c:v>3.3119999999999998</c:v>
                </c:pt>
                <c:pt idx="3313" formatCode="General">
                  <c:v>3.3130000000000002</c:v>
                </c:pt>
                <c:pt idx="3314" formatCode="General">
                  <c:v>3.3140000000000001</c:v>
                </c:pt>
                <c:pt idx="3315" formatCode="General">
                  <c:v>3.3149999999999999</c:v>
                </c:pt>
                <c:pt idx="3316" formatCode="General">
                  <c:v>3.3159999999999998</c:v>
                </c:pt>
                <c:pt idx="3317" formatCode="General">
                  <c:v>3.3170000000000002</c:v>
                </c:pt>
                <c:pt idx="3318" formatCode="General">
                  <c:v>3.3180000000000001</c:v>
                </c:pt>
                <c:pt idx="3319" formatCode="General">
                  <c:v>3.319</c:v>
                </c:pt>
                <c:pt idx="3320" formatCode="General">
                  <c:v>3.32</c:v>
                </c:pt>
                <c:pt idx="3321" formatCode="General">
                  <c:v>3.3210000000000002</c:v>
                </c:pt>
                <c:pt idx="3322" formatCode="General">
                  <c:v>3.3220000000000001</c:v>
                </c:pt>
                <c:pt idx="3323" formatCode="General">
                  <c:v>3.323</c:v>
                </c:pt>
                <c:pt idx="3324" formatCode="General">
                  <c:v>3.3239999999999998</c:v>
                </c:pt>
                <c:pt idx="3325" formatCode="General">
                  <c:v>3.3250000000000002</c:v>
                </c:pt>
                <c:pt idx="3326" formatCode="General">
                  <c:v>3.3260000000000001</c:v>
                </c:pt>
                <c:pt idx="3327" formatCode="General">
                  <c:v>3.327</c:v>
                </c:pt>
                <c:pt idx="3328" formatCode="General">
                  <c:v>3.3279999999999998</c:v>
                </c:pt>
                <c:pt idx="3329" formatCode="General">
                  <c:v>3.3290000000000002</c:v>
                </c:pt>
                <c:pt idx="3330" formatCode="General">
                  <c:v>3.33</c:v>
                </c:pt>
                <c:pt idx="3331" formatCode="General">
                  <c:v>3.331</c:v>
                </c:pt>
                <c:pt idx="3332" formatCode="General">
                  <c:v>3.3319999999999999</c:v>
                </c:pt>
                <c:pt idx="3333" formatCode="General">
                  <c:v>3.3330000000000002</c:v>
                </c:pt>
                <c:pt idx="3334" formatCode="General">
                  <c:v>3.3340000000000001</c:v>
                </c:pt>
                <c:pt idx="3335" formatCode="General">
                  <c:v>3.335</c:v>
                </c:pt>
                <c:pt idx="3336" formatCode="General">
                  <c:v>3.3359999999999999</c:v>
                </c:pt>
                <c:pt idx="3337" formatCode="General">
                  <c:v>3.3370000000000002</c:v>
                </c:pt>
                <c:pt idx="3338" formatCode="General">
                  <c:v>3.3380000000000001</c:v>
                </c:pt>
                <c:pt idx="3339" formatCode="General">
                  <c:v>3.339</c:v>
                </c:pt>
                <c:pt idx="3340" formatCode="General">
                  <c:v>3.34</c:v>
                </c:pt>
                <c:pt idx="3341" formatCode="General">
                  <c:v>3.3410000000000002</c:v>
                </c:pt>
                <c:pt idx="3342" formatCode="General">
                  <c:v>3.3420000000000001</c:v>
                </c:pt>
                <c:pt idx="3343" formatCode="General">
                  <c:v>3.343</c:v>
                </c:pt>
                <c:pt idx="3344" formatCode="General">
                  <c:v>3.3439999999999999</c:v>
                </c:pt>
                <c:pt idx="3345" formatCode="General">
                  <c:v>3.3450000000000002</c:v>
                </c:pt>
                <c:pt idx="3346" formatCode="General">
                  <c:v>3.3460000000000001</c:v>
                </c:pt>
                <c:pt idx="3347" formatCode="General">
                  <c:v>3.347</c:v>
                </c:pt>
                <c:pt idx="3348" formatCode="General">
                  <c:v>3.3479999999999999</c:v>
                </c:pt>
                <c:pt idx="3349" formatCode="General">
                  <c:v>3.3490000000000002</c:v>
                </c:pt>
                <c:pt idx="3350" formatCode="General">
                  <c:v>3.35</c:v>
                </c:pt>
                <c:pt idx="3351" formatCode="General">
                  <c:v>3.351</c:v>
                </c:pt>
                <c:pt idx="3352" formatCode="General">
                  <c:v>3.3519999999999999</c:v>
                </c:pt>
                <c:pt idx="3353" formatCode="General">
                  <c:v>3.3530000000000002</c:v>
                </c:pt>
                <c:pt idx="3354" formatCode="General">
                  <c:v>3.3540000000000001</c:v>
                </c:pt>
                <c:pt idx="3355" formatCode="General">
                  <c:v>3.355</c:v>
                </c:pt>
                <c:pt idx="3356" formatCode="General">
                  <c:v>3.3559999999999999</c:v>
                </c:pt>
                <c:pt idx="3357" formatCode="General">
                  <c:v>3.3570000000000002</c:v>
                </c:pt>
                <c:pt idx="3358" formatCode="General">
                  <c:v>3.3580000000000001</c:v>
                </c:pt>
                <c:pt idx="3359" formatCode="General">
                  <c:v>3.359</c:v>
                </c:pt>
                <c:pt idx="3360" formatCode="General">
                  <c:v>3.36</c:v>
                </c:pt>
                <c:pt idx="3361" formatCode="General">
                  <c:v>3.3610000000000002</c:v>
                </c:pt>
                <c:pt idx="3362" formatCode="General">
                  <c:v>3.3620000000000001</c:v>
                </c:pt>
                <c:pt idx="3363" formatCode="General">
                  <c:v>3.363</c:v>
                </c:pt>
                <c:pt idx="3364" formatCode="General">
                  <c:v>3.3639999999999999</c:v>
                </c:pt>
                <c:pt idx="3365" formatCode="General">
                  <c:v>3.3650000000000002</c:v>
                </c:pt>
                <c:pt idx="3366" formatCode="General">
                  <c:v>3.3660000000000001</c:v>
                </c:pt>
                <c:pt idx="3367" formatCode="General">
                  <c:v>3.367</c:v>
                </c:pt>
                <c:pt idx="3368" formatCode="General">
                  <c:v>3.3679999999999999</c:v>
                </c:pt>
                <c:pt idx="3369" formatCode="General">
                  <c:v>3.3690000000000002</c:v>
                </c:pt>
                <c:pt idx="3370" formatCode="General">
                  <c:v>3.37</c:v>
                </c:pt>
                <c:pt idx="3371" formatCode="General">
                  <c:v>3.371</c:v>
                </c:pt>
                <c:pt idx="3372" formatCode="General">
                  <c:v>3.3719999999999999</c:v>
                </c:pt>
                <c:pt idx="3373" formatCode="General">
                  <c:v>3.3730000000000002</c:v>
                </c:pt>
                <c:pt idx="3374" formatCode="General">
                  <c:v>3.3740000000000001</c:v>
                </c:pt>
                <c:pt idx="3375" formatCode="General">
                  <c:v>3.375</c:v>
                </c:pt>
                <c:pt idx="3376" formatCode="General">
                  <c:v>3.3759999999999999</c:v>
                </c:pt>
                <c:pt idx="3377" formatCode="General">
                  <c:v>3.3769999999999998</c:v>
                </c:pt>
                <c:pt idx="3378" formatCode="General">
                  <c:v>3.3780000000000001</c:v>
                </c:pt>
                <c:pt idx="3379" formatCode="General">
                  <c:v>3.379</c:v>
                </c:pt>
                <c:pt idx="3380" formatCode="General">
                  <c:v>3.38</c:v>
                </c:pt>
                <c:pt idx="3381" formatCode="General">
                  <c:v>3.3809999999999998</c:v>
                </c:pt>
                <c:pt idx="3382" formatCode="General">
                  <c:v>3.3820000000000001</c:v>
                </c:pt>
                <c:pt idx="3383" formatCode="General">
                  <c:v>3.383</c:v>
                </c:pt>
                <c:pt idx="3384" formatCode="General">
                  <c:v>3.3839999999999999</c:v>
                </c:pt>
                <c:pt idx="3385" formatCode="General">
                  <c:v>3.3849999999999998</c:v>
                </c:pt>
                <c:pt idx="3386" formatCode="General">
                  <c:v>3.3860000000000001</c:v>
                </c:pt>
                <c:pt idx="3387" formatCode="General">
                  <c:v>3.387</c:v>
                </c:pt>
                <c:pt idx="3388" formatCode="General">
                  <c:v>3.3879999999999999</c:v>
                </c:pt>
                <c:pt idx="3389" formatCode="General">
                  <c:v>3.3889999999999998</c:v>
                </c:pt>
                <c:pt idx="3390" formatCode="General">
                  <c:v>3.39</c:v>
                </c:pt>
                <c:pt idx="3391" formatCode="General">
                  <c:v>3.391</c:v>
                </c:pt>
                <c:pt idx="3392" formatCode="General">
                  <c:v>3.3919999999999999</c:v>
                </c:pt>
                <c:pt idx="3393" formatCode="General">
                  <c:v>3.3929999999999998</c:v>
                </c:pt>
                <c:pt idx="3394" formatCode="General">
                  <c:v>3.3940000000000001</c:v>
                </c:pt>
                <c:pt idx="3395" formatCode="General">
                  <c:v>3.395</c:v>
                </c:pt>
                <c:pt idx="3396" formatCode="General">
                  <c:v>3.3959999999999999</c:v>
                </c:pt>
                <c:pt idx="3397" formatCode="General">
                  <c:v>3.3969999999999998</c:v>
                </c:pt>
                <c:pt idx="3398" formatCode="General">
                  <c:v>3.3980000000000001</c:v>
                </c:pt>
                <c:pt idx="3399" formatCode="General">
                  <c:v>3.399</c:v>
                </c:pt>
                <c:pt idx="3400" formatCode="General">
                  <c:v>3.4</c:v>
                </c:pt>
                <c:pt idx="3401" formatCode="General">
                  <c:v>3.4009999999999998</c:v>
                </c:pt>
                <c:pt idx="3402" formatCode="General">
                  <c:v>3.4020000000000001</c:v>
                </c:pt>
                <c:pt idx="3403" formatCode="General">
                  <c:v>3.403</c:v>
                </c:pt>
                <c:pt idx="3404" formatCode="General">
                  <c:v>3.4039999999999999</c:v>
                </c:pt>
                <c:pt idx="3405" formatCode="General">
                  <c:v>3.4049999999999998</c:v>
                </c:pt>
                <c:pt idx="3406" formatCode="General">
                  <c:v>3.4060000000000001</c:v>
                </c:pt>
                <c:pt idx="3407" formatCode="General">
                  <c:v>3.407</c:v>
                </c:pt>
                <c:pt idx="3408" formatCode="General">
                  <c:v>3.4079999999999999</c:v>
                </c:pt>
                <c:pt idx="3409" formatCode="General">
                  <c:v>3.4089999999999998</c:v>
                </c:pt>
                <c:pt idx="3410" formatCode="General">
                  <c:v>3.41</c:v>
                </c:pt>
                <c:pt idx="3411" formatCode="General">
                  <c:v>3.411</c:v>
                </c:pt>
                <c:pt idx="3412" formatCode="General">
                  <c:v>3.4119999999999999</c:v>
                </c:pt>
                <c:pt idx="3413" formatCode="General">
                  <c:v>3.4129999999999998</c:v>
                </c:pt>
                <c:pt idx="3414" formatCode="General">
                  <c:v>3.4140000000000001</c:v>
                </c:pt>
                <c:pt idx="3415" formatCode="General">
                  <c:v>3.415</c:v>
                </c:pt>
                <c:pt idx="3416" formatCode="General">
                  <c:v>3.4159999999999999</c:v>
                </c:pt>
                <c:pt idx="3417" formatCode="General">
                  <c:v>3.4169999999999998</c:v>
                </c:pt>
                <c:pt idx="3418" formatCode="General">
                  <c:v>3.4180000000000001</c:v>
                </c:pt>
                <c:pt idx="3419" formatCode="General">
                  <c:v>3.419</c:v>
                </c:pt>
                <c:pt idx="3420" formatCode="General">
                  <c:v>3.42</c:v>
                </c:pt>
                <c:pt idx="3421" formatCode="General">
                  <c:v>3.4209999999999998</c:v>
                </c:pt>
                <c:pt idx="3422" formatCode="General">
                  <c:v>3.4220000000000002</c:v>
                </c:pt>
                <c:pt idx="3423" formatCode="General">
                  <c:v>3.423</c:v>
                </c:pt>
                <c:pt idx="3424" formatCode="General">
                  <c:v>3.4239999999999999</c:v>
                </c:pt>
                <c:pt idx="3425" formatCode="General">
                  <c:v>3.4249999999999998</c:v>
                </c:pt>
                <c:pt idx="3426" formatCode="General">
                  <c:v>3.4260000000000002</c:v>
                </c:pt>
                <c:pt idx="3427" formatCode="General">
                  <c:v>3.427</c:v>
                </c:pt>
                <c:pt idx="3428" formatCode="General">
                  <c:v>3.4279999999999999</c:v>
                </c:pt>
                <c:pt idx="3429" formatCode="General">
                  <c:v>3.4289999999999998</c:v>
                </c:pt>
                <c:pt idx="3430" formatCode="General">
                  <c:v>3.43</c:v>
                </c:pt>
                <c:pt idx="3431" formatCode="General">
                  <c:v>3.431</c:v>
                </c:pt>
                <c:pt idx="3432" formatCode="General">
                  <c:v>3.4319999999999999</c:v>
                </c:pt>
                <c:pt idx="3433" formatCode="General">
                  <c:v>3.4329999999999998</c:v>
                </c:pt>
                <c:pt idx="3434" formatCode="General">
                  <c:v>3.4340000000000002</c:v>
                </c:pt>
                <c:pt idx="3435" formatCode="General">
                  <c:v>3.4350000000000001</c:v>
                </c:pt>
                <c:pt idx="3436" formatCode="General">
                  <c:v>3.4359999999999999</c:v>
                </c:pt>
                <c:pt idx="3437" formatCode="General">
                  <c:v>3.4369999999999998</c:v>
                </c:pt>
                <c:pt idx="3438" formatCode="General">
                  <c:v>3.4380000000000002</c:v>
                </c:pt>
                <c:pt idx="3439" formatCode="General">
                  <c:v>3.4390000000000001</c:v>
                </c:pt>
                <c:pt idx="3440" formatCode="General">
                  <c:v>3.44</c:v>
                </c:pt>
                <c:pt idx="3441" formatCode="General">
                  <c:v>3.4409999999999998</c:v>
                </c:pt>
                <c:pt idx="3442" formatCode="General">
                  <c:v>3.4420000000000002</c:v>
                </c:pt>
                <c:pt idx="3443" formatCode="General">
                  <c:v>3.4430000000000001</c:v>
                </c:pt>
                <c:pt idx="3444" formatCode="General">
                  <c:v>3.444</c:v>
                </c:pt>
                <c:pt idx="3445" formatCode="General">
                  <c:v>3.4449999999999998</c:v>
                </c:pt>
                <c:pt idx="3446" formatCode="General">
                  <c:v>3.4460000000000002</c:v>
                </c:pt>
                <c:pt idx="3447" formatCode="General">
                  <c:v>3.4470000000000001</c:v>
                </c:pt>
                <c:pt idx="3448" formatCode="General">
                  <c:v>3.448</c:v>
                </c:pt>
                <c:pt idx="3449" formatCode="General">
                  <c:v>3.4489999999999998</c:v>
                </c:pt>
                <c:pt idx="3450" formatCode="General">
                  <c:v>3.45</c:v>
                </c:pt>
                <c:pt idx="3451" formatCode="General">
                  <c:v>3.4510000000000001</c:v>
                </c:pt>
                <c:pt idx="3452" formatCode="General">
                  <c:v>3.452</c:v>
                </c:pt>
                <c:pt idx="3453" formatCode="General">
                  <c:v>3.4529999999999998</c:v>
                </c:pt>
                <c:pt idx="3454" formatCode="General">
                  <c:v>3.4540000000000002</c:v>
                </c:pt>
                <c:pt idx="3455" formatCode="General">
                  <c:v>3.4550000000000001</c:v>
                </c:pt>
                <c:pt idx="3456" formatCode="General">
                  <c:v>3.456</c:v>
                </c:pt>
                <c:pt idx="3457" formatCode="General">
                  <c:v>3.4569999999999999</c:v>
                </c:pt>
                <c:pt idx="3458" formatCode="General">
                  <c:v>3.4580000000000002</c:v>
                </c:pt>
                <c:pt idx="3459" formatCode="General">
                  <c:v>3.4590000000000001</c:v>
                </c:pt>
                <c:pt idx="3460" formatCode="General">
                  <c:v>3.46</c:v>
                </c:pt>
                <c:pt idx="3461" formatCode="General">
                  <c:v>3.4609999999999999</c:v>
                </c:pt>
                <c:pt idx="3462" formatCode="General">
                  <c:v>3.4620000000000002</c:v>
                </c:pt>
                <c:pt idx="3463" formatCode="General">
                  <c:v>3.4630000000000001</c:v>
                </c:pt>
                <c:pt idx="3464" formatCode="General">
                  <c:v>3.464</c:v>
                </c:pt>
                <c:pt idx="3465" formatCode="General">
                  <c:v>3.4649999999999999</c:v>
                </c:pt>
                <c:pt idx="3466" formatCode="General">
                  <c:v>3.4660000000000002</c:v>
                </c:pt>
                <c:pt idx="3467" formatCode="General">
                  <c:v>3.4670000000000001</c:v>
                </c:pt>
                <c:pt idx="3468" formatCode="General">
                  <c:v>3.468</c:v>
                </c:pt>
                <c:pt idx="3469" formatCode="General">
                  <c:v>3.4689999999999999</c:v>
                </c:pt>
                <c:pt idx="3470" formatCode="General">
                  <c:v>3.47</c:v>
                </c:pt>
                <c:pt idx="3471" formatCode="General">
                  <c:v>3.4710000000000001</c:v>
                </c:pt>
                <c:pt idx="3472" formatCode="General">
                  <c:v>3.472</c:v>
                </c:pt>
                <c:pt idx="3473" formatCode="General">
                  <c:v>3.4729999999999999</c:v>
                </c:pt>
                <c:pt idx="3474" formatCode="General">
                  <c:v>3.4740000000000002</c:v>
                </c:pt>
                <c:pt idx="3475" formatCode="General">
                  <c:v>3.4750000000000001</c:v>
                </c:pt>
                <c:pt idx="3476" formatCode="General">
                  <c:v>3.476</c:v>
                </c:pt>
                <c:pt idx="3477" formatCode="General">
                  <c:v>3.4769999999999999</c:v>
                </c:pt>
                <c:pt idx="3478" formatCode="General">
                  <c:v>3.4780000000000002</c:v>
                </c:pt>
                <c:pt idx="3479" formatCode="General">
                  <c:v>3.4790000000000001</c:v>
                </c:pt>
                <c:pt idx="3480" formatCode="General">
                  <c:v>3.48</c:v>
                </c:pt>
                <c:pt idx="3481" formatCode="General">
                  <c:v>3.4809999999999999</c:v>
                </c:pt>
                <c:pt idx="3482" formatCode="General">
                  <c:v>3.4820000000000002</c:v>
                </c:pt>
                <c:pt idx="3483" formatCode="General">
                  <c:v>3.4830000000000001</c:v>
                </c:pt>
                <c:pt idx="3484" formatCode="General">
                  <c:v>3.484</c:v>
                </c:pt>
                <c:pt idx="3485" formatCode="General">
                  <c:v>3.4849999999999999</c:v>
                </c:pt>
                <c:pt idx="3486" formatCode="General">
                  <c:v>3.4860000000000002</c:v>
                </c:pt>
                <c:pt idx="3487" formatCode="General">
                  <c:v>3.4870000000000001</c:v>
                </c:pt>
                <c:pt idx="3488" formatCode="General">
                  <c:v>3.488</c:v>
                </c:pt>
                <c:pt idx="3489" formatCode="General">
                  <c:v>3.4889999999999999</c:v>
                </c:pt>
                <c:pt idx="3490" formatCode="General">
                  <c:v>3.49</c:v>
                </c:pt>
                <c:pt idx="3491" formatCode="General">
                  <c:v>3.4910000000000001</c:v>
                </c:pt>
                <c:pt idx="3492" formatCode="General">
                  <c:v>3.492</c:v>
                </c:pt>
                <c:pt idx="3493" formatCode="General">
                  <c:v>3.4929999999999999</c:v>
                </c:pt>
                <c:pt idx="3494" formatCode="General">
                  <c:v>3.4940000000000002</c:v>
                </c:pt>
                <c:pt idx="3495" formatCode="General">
                  <c:v>3.4950000000000001</c:v>
                </c:pt>
                <c:pt idx="3496" formatCode="General">
                  <c:v>3.496</c:v>
                </c:pt>
                <c:pt idx="3497" formatCode="General">
                  <c:v>3.4969999999999999</c:v>
                </c:pt>
                <c:pt idx="3498" formatCode="General">
                  <c:v>3.4980000000000002</c:v>
                </c:pt>
                <c:pt idx="3499" formatCode="General">
                  <c:v>3.4990000000000001</c:v>
                </c:pt>
                <c:pt idx="3500" formatCode="General">
                  <c:v>3.5</c:v>
                </c:pt>
                <c:pt idx="3501" formatCode="General">
                  <c:v>3.5009999999999999</c:v>
                </c:pt>
                <c:pt idx="3502" formatCode="General">
                  <c:v>3.5019999999999998</c:v>
                </c:pt>
                <c:pt idx="3503" formatCode="General">
                  <c:v>3.5030000000000001</c:v>
                </c:pt>
                <c:pt idx="3504" formatCode="General">
                  <c:v>3.504</c:v>
                </c:pt>
                <c:pt idx="3505" formatCode="General">
                  <c:v>3.5049999999999999</c:v>
                </c:pt>
                <c:pt idx="3506" formatCode="General">
                  <c:v>3.5059999999999998</c:v>
                </c:pt>
                <c:pt idx="3507" formatCode="General">
                  <c:v>3.5070000000000001</c:v>
                </c:pt>
                <c:pt idx="3508" formatCode="General">
                  <c:v>3.508</c:v>
                </c:pt>
                <c:pt idx="3509" formatCode="General">
                  <c:v>3.5089999999999999</c:v>
                </c:pt>
                <c:pt idx="3510" formatCode="General">
                  <c:v>3.51</c:v>
                </c:pt>
                <c:pt idx="3511" formatCode="General">
                  <c:v>3.5110000000000001</c:v>
                </c:pt>
                <c:pt idx="3512" formatCode="General">
                  <c:v>3.512</c:v>
                </c:pt>
                <c:pt idx="3513" formatCode="General">
                  <c:v>3.5129999999999999</c:v>
                </c:pt>
                <c:pt idx="3514" formatCode="General">
                  <c:v>3.5139999999999998</c:v>
                </c:pt>
                <c:pt idx="3515" formatCode="General">
                  <c:v>3.5150000000000001</c:v>
                </c:pt>
                <c:pt idx="3516" formatCode="General">
                  <c:v>3.516</c:v>
                </c:pt>
                <c:pt idx="3517" formatCode="General">
                  <c:v>3.5169999999999999</c:v>
                </c:pt>
                <c:pt idx="3518" formatCode="General">
                  <c:v>3.5179999999999998</c:v>
                </c:pt>
                <c:pt idx="3519" formatCode="General">
                  <c:v>3.5190000000000001</c:v>
                </c:pt>
                <c:pt idx="3520" formatCode="General">
                  <c:v>3.52</c:v>
                </c:pt>
                <c:pt idx="3521" formatCode="General">
                  <c:v>3.5209999999999999</c:v>
                </c:pt>
                <c:pt idx="3522" formatCode="General">
                  <c:v>3.5219999999999998</c:v>
                </c:pt>
                <c:pt idx="3523" formatCode="General">
                  <c:v>3.5230000000000001</c:v>
                </c:pt>
                <c:pt idx="3524" formatCode="General">
                  <c:v>3.524</c:v>
                </c:pt>
                <c:pt idx="3525" formatCode="General">
                  <c:v>3.5249999999999999</c:v>
                </c:pt>
                <c:pt idx="3526" formatCode="General">
                  <c:v>3.5259999999999998</c:v>
                </c:pt>
                <c:pt idx="3527" formatCode="General">
                  <c:v>3.5270000000000001</c:v>
                </c:pt>
                <c:pt idx="3528" formatCode="General">
                  <c:v>3.528</c:v>
                </c:pt>
                <c:pt idx="3529" formatCode="General">
                  <c:v>3.5289999999999999</c:v>
                </c:pt>
                <c:pt idx="3530" formatCode="General">
                  <c:v>3.53</c:v>
                </c:pt>
                <c:pt idx="3531" formatCode="General">
                  <c:v>3.5310000000000001</c:v>
                </c:pt>
                <c:pt idx="3532" formatCode="General">
                  <c:v>3.532</c:v>
                </c:pt>
                <c:pt idx="3533" formatCode="General">
                  <c:v>3.5329999999999999</c:v>
                </c:pt>
                <c:pt idx="3534" formatCode="General">
                  <c:v>3.5339999999999998</c:v>
                </c:pt>
                <c:pt idx="3535" formatCode="General">
                  <c:v>3.5350000000000001</c:v>
                </c:pt>
                <c:pt idx="3536" formatCode="General">
                  <c:v>3.536</c:v>
                </c:pt>
                <c:pt idx="3537" formatCode="General">
                  <c:v>3.5369999999999999</c:v>
                </c:pt>
                <c:pt idx="3538" formatCode="General">
                  <c:v>3.5379999999999998</c:v>
                </c:pt>
                <c:pt idx="3539" formatCode="General">
                  <c:v>3.5390000000000001</c:v>
                </c:pt>
                <c:pt idx="3540" formatCode="General">
                  <c:v>3.54</c:v>
                </c:pt>
                <c:pt idx="3541" formatCode="General">
                  <c:v>3.5409999999999999</c:v>
                </c:pt>
                <c:pt idx="3542" formatCode="General">
                  <c:v>3.5419999999999998</c:v>
                </c:pt>
                <c:pt idx="3543" formatCode="General">
                  <c:v>3.5430000000000001</c:v>
                </c:pt>
                <c:pt idx="3544" formatCode="General">
                  <c:v>3.544</c:v>
                </c:pt>
                <c:pt idx="3545" formatCode="General">
                  <c:v>3.5449999999999999</c:v>
                </c:pt>
                <c:pt idx="3546" formatCode="General">
                  <c:v>3.5459999999999998</c:v>
                </c:pt>
                <c:pt idx="3547" formatCode="General">
                  <c:v>3.5470000000000002</c:v>
                </c:pt>
                <c:pt idx="3548" formatCode="General">
                  <c:v>3.548</c:v>
                </c:pt>
                <c:pt idx="3549" formatCode="General">
                  <c:v>3.5489999999999999</c:v>
                </c:pt>
                <c:pt idx="3550" formatCode="General">
                  <c:v>3.55</c:v>
                </c:pt>
                <c:pt idx="3551" formatCode="General">
                  <c:v>3.5510000000000002</c:v>
                </c:pt>
                <c:pt idx="3552" formatCode="General">
                  <c:v>3.552</c:v>
                </c:pt>
                <c:pt idx="3553" formatCode="General">
                  <c:v>3.5529999999999999</c:v>
                </c:pt>
                <c:pt idx="3554" formatCode="General">
                  <c:v>3.5539999999999998</c:v>
                </c:pt>
                <c:pt idx="3555" formatCode="General">
                  <c:v>3.5550000000000002</c:v>
                </c:pt>
                <c:pt idx="3556" formatCode="General">
                  <c:v>3.556</c:v>
                </c:pt>
                <c:pt idx="3557" formatCode="General">
                  <c:v>3.5569999999999999</c:v>
                </c:pt>
                <c:pt idx="3558" formatCode="General">
                  <c:v>3.5579999999999998</c:v>
                </c:pt>
                <c:pt idx="3559" formatCode="General">
                  <c:v>3.5590000000000002</c:v>
                </c:pt>
                <c:pt idx="3560" formatCode="General">
                  <c:v>3.56</c:v>
                </c:pt>
                <c:pt idx="3561" formatCode="General">
                  <c:v>3.5609999999999999</c:v>
                </c:pt>
                <c:pt idx="3562" formatCode="General">
                  <c:v>3.5619999999999998</c:v>
                </c:pt>
                <c:pt idx="3563" formatCode="General">
                  <c:v>3.5630000000000002</c:v>
                </c:pt>
                <c:pt idx="3564" formatCode="General">
                  <c:v>3.5640000000000001</c:v>
                </c:pt>
                <c:pt idx="3565" formatCode="General">
                  <c:v>3.5649999999999999</c:v>
                </c:pt>
                <c:pt idx="3566" formatCode="General">
                  <c:v>3.5659999999999998</c:v>
                </c:pt>
                <c:pt idx="3567" formatCode="General">
                  <c:v>3.5670000000000002</c:v>
                </c:pt>
                <c:pt idx="3568" formatCode="General">
                  <c:v>3.5680000000000001</c:v>
                </c:pt>
                <c:pt idx="3569" formatCode="General">
                  <c:v>3.569</c:v>
                </c:pt>
                <c:pt idx="3570" formatCode="General">
                  <c:v>3.57</c:v>
                </c:pt>
                <c:pt idx="3571" formatCode="General">
                  <c:v>3.5710000000000002</c:v>
                </c:pt>
                <c:pt idx="3572" formatCode="General">
                  <c:v>3.5720000000000001</c:v>
                </c:pt>
                <c:pt idx="3573" formatCode="General">
                  <c:v>3.573</c:v>
                </c:pt>
                <c:pt idx="3574" formatCode="General">
                  <c:v>3.5739999999999998</c:v>
                </c:pt>
                <c:pt idx="3575" formatCode="General">
                  <c:v>3.5750000000000002</c:v>
                </c:pt>
                <c:pt idx="3576" formatCode="General">
                  <c:v>3.5760000000000001</c:v>
                </c:pt>
                <c:pt idx="3577" formatCode="General">
                  <c:v>3.577</c:v>
                </c:pt>
                <c:pt idx="3578" formatCode="General">
                  <c:v>3.5779999999999998</c:v>
                </c:pt>
                <c:pt idx="3579" formatCode="General">
                  <c:v>3.5790000000000002</c:v>
                </c:pt>
                <c:pt idx="3580" formatCode="General">
                  <c:v>3.58</c:v>
                </c:pt>
                <c:pt idx="3581" formatCode="General">
                  <c:v>3.581</c:v>
                </c:pt>
                <c:pt idx="3582" formatCode="General">
                  <c:v>3.5819999999999999</c:v>
                </c:pt>
                <c:pt idx="3583" formatCode="General">
                  <c:v>3.5830000000000002</c:v>
                </c:pt>
                <c:pt idx="3584" formatCode="General">
                  <c:v>3.5840000000000001</c:v>
                </c:pt>
                <c:pt idx="3585" formatCode="General">
                  <c:v>3.585</c:v>
                </c:pt>
                <c:pt idx="3586" formatCode="General">
                  <c:v>3.5859999999999999</c:v>
                </c:pt>
                <c:pt idx="3587" formatCode="General">
                  <c:v>3.5870000000000002</c:v>
                </c:pt>
                <c:pt idx="3588" formatCode="General">
                  <c:v>3.5880000000000001</c:v>
                </c:pt>
                <c:pt idx="3589" formatCode="General">
                  <c:v>3.589</c:v>
                </c:pt>
                <c:pt idx="3590" formatCode="General">
                  <c:v>3.59</c:v>
                </c:pt>
                <c:pt idx="3591" formatCode="General">
                  <c:v>3.5910000000000002</c:v>
                </c:pt>
                <c:pt idx="3592" formatCode="General">
                  <c:v>3.5920000000000001</c:v>
                </c:pt>
                <c:pt idx="3593" formatCode="General">
                  <c:v>3.593</c:v>
                </c:pt>
                <c:pt idx="3594" formatCode="General">
                  <c:v>3.5939999999999999</c:v>
                </c:pt>
                <c:pt idx="3595" formatCode="General">
                  <c:v>3.5950000000000002</c:v>
                </c:pt>
                <c:pt idx="3596" formatCode="General">
                  <c:v>3.5960000000000001</c:v>
                </c:pt>
                <c:pt idx="3597" formatCode="General">
                  <c:v>3.597</c:v>
                </c:pt>
                <c:pt idx="3598" formatCode="General">
                  <c:v>3.5979999999999999</c:v>
                </c:pt>
                <c:pt idx="3599" formatCode="General">
                  <c:v>3.5990000000000002</c:v>
                </c:pt>
                <c:pt idx="3600" formatCode="General">
                  <c:v>3.6</c:v>
                </c:pt>
                <c:pt idx="3601" formatCode="General">
                  <c:v>3.601</c:v>
                </c:pt>
                <c:pt idx="3602" formatCode="General">
                  <c:v>3.6019999999999999</c:v>
                </c:pt>
                <c:pt idx="3603" formatCode="General">
                  <c:v>3.6030000000000002</c:v>
                </c:pt>
                <c:pt idx="3604" formatCode="General">
                  <c:v>3.6040000000000001</c:v>
                </c:pt>
                <c:pt idx="3605" formatCode="General">
                  <c:v>3.605</c:v>
                </c:pt>
                <c:pt idx="3606" formatCode="General">
                  <c:v>3.6059999999999999</c:v>
                </c:pt>
                <c:pt idx="3607" formatCode="General">
                  <c:v>3.6070000000000002</c:v>
                </c:pt>
                <c:pt idx="3608" formatCode="General">
                  <c:v>3.6080000000000001</c:v>
                </c:pt>
                <c:pt idx="3609" formatCode="General">
                  <c:v>3.609</c:v>
                </c:pt>
                <c:pt idx="3610" formatCode="General">
                  <c:v>3.61</c:v>
                </c:pt>
                <c:pt idx="3611" formatCode="General">
                  <c:v>3.6110000000000002</c:v>
                </c:pt>
                <c:pt idx="3612" formatCode="General">
                  <c:v>3.6120000000000001</c:v>
                </c:pt>
                <c:pt idx="3613" formatCode="General">
                  <c:v>3.613</c:v>
                </c:pt>
                <c:pt idx="3614" formatCode="General">
                  <c:v>3.6139999999999999</c:v>
                </c:pt>
                <c:pt idx="3615" formatCode="General">
                  <c:v>3.6150000000000002</c:v>
                </c:pt>
                <c:pt idx="3616" formatCode="General">
                  <c:v>3.6160000000000001</c:v>
                </c:pt>
                <c:pt idx="3617" formatCode="General">
                  <c:v>3.617</c:v>
                </c:pt>
                <c:pt idx="3618" formatCode="General">
                  <c:v>3.6179999999999999</c:v>
                </c:pt>
                <c:pt idx="3619" formatCode="General">
                  <c:v>3.6190000000000002</c:v>
                </c:pt>
                <c:pt idx="3620" formatCode="General">
                  <c:v>3.62</c:v>
                </c:pt>
                <c:pt idx="3621" formatCode="General">
                  <c:v>3.621</c:v>
                </c:pt>
                <c:pt idx="3622" formatCode="General">
                  <c:v>3.6219999999999999</c:v>
                </c:pt>
                <c:pt idx="3623" formatCode="General">
                  <c:v>3.6230000000000002</c:v>
                </c:pt>
                <c:pt idx="3624" formatCode="General">
                  <c:v>3.6240000000000001</c:v>
                </c:pt>
                <c:pt idx="3625" formatCode="General">
                  <c:v>3.625</c:v>
                </c:pt>
                <c:pt idx="3626" formatCode="General">
                  <c:v>3.6259999999999999</c:v>
                </c:pt>
                <c:pt idx="3627" formatCode="General">
                  <c:v>3.6269999999999998</c:v>
                </c:pt>
                <c:pt idx="3628" formatCode="General">
                  <c:v>3.6280000000000001</c:v>
                </c:pt>
                <c:pt idx="3629" formatCode="General">
                  <c:v>3.629</c:v>
                </c:pt>
                <c:pt idx="3630" formatCode="General">
                  <c:v>3.63</c:v>
                </c:pt>
                <c:pt idx="3631" formatCode="General">
                  <c:v>3.6309999999999998</c:v>
                </c:pt>
                <c:pt idx="3632" formatCode="General">
                  <c:v>3.6320000000000001</c:v>
                </c:pt>
                <c:pt idx="3633" formatCode="General">
                  <c:v>3.633</c:v>
                </c:pt>
                <c:pt idx="3634" formatCode="General">
                  <c:v>3.6339999999999999</c:v>
                </c:pt>
                <c:pt idx="3635" formatCode="General">
                  <c:v>3.6349999999999998</c:v>
                </c:pt>
                <c:pt idx="3636" formatCode="General">
                  <c:v>3.6360000000000001</c:v>
                </c:pt>
                <c:pt idx="3637" formatCode="General">
                  <c:v>3.637</c:v>
                </c:pt>
                <c:pt idx="3638" formatCode="General">
                  <c:v>3.6379999999999999</c:v>
                </c:pt>
                <c:pt idx="3639" formatCode="General">
                  <c:v>3.6389999999999998</c:v>
                </c:pt>
                <c:pt idx="3640" formatCode="General">
                  <c:v>3.64</c:v>
                </c:pt>
                <c:pt idx="3641" formatCode="General">
                  <c:v>3.641</c:v>
                </c:pt>
                <c:pt idx="3642" formatCode="General">
                  <c:v>3.6419999999999999</c:v>
                </c:pt>
                <c:pt idx="3643" formatCode="General">
                  <c:v>3.6429999999999998</c:v>
                </c:pt>
                <c:pt idx="3644" formatCode="General">
                  <c:v>3.6440000000000001</c:v>
                </c:pt>
                <c:pt idx="3645" formatCode="General">
                  <c:v>3.645</c:v>
                </c:pt>
                <c:pt idx="3646" formatCode="General">
                  <c:v>3.6459999999999999</c:v>
                </c:pt>
                <c:pt idx="3647" formatCode="General">
                  <c:v>3.6469999999999998</c:v>
                </c:pt>
                <c:pt idx="3648" formatCode="General">
                  <c:v>3.6480000000000001</c:v>
                </c:pt>
                <c:pt idx="3649" formatCode="General">
                  <c:v>3.649</c:v>
                </c:pt>
                <c:pt idx="3650" formatCode="General">
                  <c:v>3.65</c:v>
                </c:pt>
                <c:pt idx="3651" formatCode="General">
                  <c:v>3.6509999999999998</c:v>
                </c:pt>
                <c:pt idx="3652" formatCode="General">
                  <c:v>3.6520000000000001</c:v>
                </c:pt>
                <c:pt idx="3653" formatCode="General">
                  <c:v>3.653</c:v>
                </c:pt>
                <c:pt idx="3654" formatCode="General">
                  <c:v>3.6539999999999999</c:v>
                </c:pt>
                <c:pt idx="3655" formatCode="General">
                  <c:v>3.6549999999999998</c:v>
                </c:pt>
                <c:pt idx="3656" formatCode="General">
                  <c:v>3.6560000000000001</c:v>
                </c:pt>
                <c:pt idx="3657" formatCode="General">
                  <c:v>3.657</c:v>
                </c:pt>
                <c:pt idx="3658" formatCode="General">
                  <c:v>3.6579999999999999</c:v>
                </c:pt>
                <c:pt idx="3659" formatCode="General">
                  <c:v>3.6589999999999998</c:v>
                </c:pt>
                <c:pt idx="3660" formatCode="General">
                  <c:v>3.66</c:v>
                </c:pt>
                <c:pt idx="3661" formatCode="General">
                  <c:v>3.661</c:v>
                </c:pt>
                <c:pt idx="3662" formatCode="General">
                  <c:v>3.6619999999999999</c:v>
                </c:pt>
                <c:pt idx="3663" formatCode="General">
                  <c:v>3.6629999999999998</c:v>
                </c:pt>
                <c:pt idx="3664" formatCode="General">
                  <c:v>3.6640000000000001</c:v>
                </c:pt>
                <c:pt idx="3665" formatCode="General">
                  <c:v>3.665</c:v>
                </c:pt>
                <c:pt idx="3666" formatCode="General">
                  <c:v>3.6659999999999999</c:v>
                </c:pt>
                <c:pt idx="3667" formatCode="General">
                  <c:v>3.6669999999999998</c:v>
                </c:pt>
                <c:pt idx="3668" formatCode="General">
                  <c:v>3.6680000000000001</c:v>
                </c:pt>
                <c:pt idx="3669" formatCode="General">
                  <c:v>3.669</c:v>
                </c:pt>
                <c:pt idx="3670" formatCode="General">
                  <c:v>3.67</c:v>
                </c:pt>
                <c:pt idx="3671" formatCode="General">
                  <c:v>3.6709999999999998</c:v>
                </c:pt>
                <c:pt idx="3672" formatCode="General">
                  <c:v>3.6720000000000002</c:v>
                </c:pt>
                <c:pt idx="3673" formatCode="General">
                  <c:v>3.673</c:v>
                </c:pt>
                <c:pt idx="3674" formatCode="General">
                  <c:v>3.6739999999999999</c:v>
                </c:pt>
                <c:pt idx="3675" formatCode="General">
                  <c:v>3.6749999999999998</c:v>
                </c:pt>
                <c:pt idx="3676" formatCode="General">
                  <c:v>3.6760000000000002</c:v>
                </c:pt>
                <c:pt idx="3677" formatCode="General">
                  <c:v>3.677</c:v>
                </c:pt>
                <c:pt idx="3678" formatCode="General">
                  <c:v>3.6779999999999999</c:v>
                </c:pt>
                <c:pt idx="3679" formatCode="General">
                  <c:v>3.6789999999999998</c:v>
                </c:pt>
                <c:pt idx="3680" formatCode="General">
                  <c:v>3.68</c:v>
                </c:pt>
                <c:pt idx="3681" formatCode="General">
                  <c:v>3.681</c:v>
                </c:pt>
                <c:pt idx="3682" formatCode="General">
                  <c:v>3.6819999999999999</c:v>
                </c:pt>
                <c:pt idx="3683" formatCode="General">
                  <c:v>3.6829999999999998</c:v>
                </c:pt>
                <c:pt idx="3684" formatCode="General">
                  <c:v>3.6840000000000002</c:v>
                </c:pt>
                <c:pt idx="3685" formatCode="General">
                  <c:v>3.6850000000000001</c:v>
                </c:pt>
                <c:pt idx="3686" formatCode="General">
                  <c:v>3.6859999999999999</c:v>
                </c:pt>
                <c:pt idx="3687" formatCode="General">
                  <c:v>3.6869999999999998</c:v>
                </c:pt>
                <c:pt idx="3688" formatCode="General">
                  <c:v>3.6880000000000002</c:v>
                </c:pt>
                <c:pt idx="3689" formatCode="General">
                  <c:v>3.6890000000000001</c:v>
                </c:pt>
                <c:pt idx="3690" formatCode="General">
                  <c:v>3.69</c:v>
                </c:pt>
                <c:pt idx="3691" formatCode="General">
                  <c:v>3.6909999999999998</c:v>
                </c:pt>
                <c:pt idx="3692" formatCode="General">
                  <c:v>3.6920000000000002</c:v>
                </c:pt>
                <c:pt idx="3693" formatCode="General">
                  <c:v>3.6930000000000001</c:v>
                </c:pt>
                <c:pt idx="3694" formatCode="General">
                  <c:v>3.694</c:v>
                </c:pt>
                <c:pt idx="3695" formatCode="General">
                  <c:v>3.6949999999999998</c:v>
                </c:pt>
                <c:pt idx="3696" formatCode="General">
                  <c:v>3.6960000000000002</c:v>
                </c:pt>
                <c:pt idx="3697" formatCode="General">
                  <c:v>3.6970000000000001</c:v>
                </c:pt>
                <c:pt idx="3698" formatCode="General">
                  <c:v>3.698</c:v>
                </c:pt>
                <c:pt idx="3699" formatCode="General">
                  <c:v>3.6989999999999998</c:v>
                </c:pt>
                <c:pt idx="3700" formatCode="General">
                  <c:v>3.7</c:v>
                </c:pt>
                <c:pt idx="3701" formatCode="General">
                  <c:v>3.7010000000000001</c:v>
                </c:pt>
                <c:pt idx="3702" formatCode="General">
                  <c:v>3.702</c:v>
                </c:pt>
                <c:pt idx="3703" formatCode="General">
                  <c:v>3.7029999999999998</c:v>
                </c:pt>
                <c:pt idx="3704" formatCode="General">
                  <c:v>3.7040000000000002</c:v>
                </c:pt>
                <c:pt idx="3705" formatCode="General">
                  <c:v>3.7050000000000001</c:v>
                </c:pt>
                <c:pt idx="3706" formatCode="General">
                  <c:v>3.706</c:v>
                </c:pt>
                <c:pt idx="3707" formatCode="General">
                  <c:v>3.7069999999999999</c:v>
                </c:pt>
                <c:pt idx="3708" formatCode="General">
                  <c:v>3.7080000000000002</c:v>
                </c:pt>
                <c:pt idx="3709" formatCode="General">
                  <c:v>3.7090000000000001</c:v>
                </c:pt>
                <c:pt idx="3710" formatCode="General">
                  <c:v>3.71</c:v>
                </c:pt>
                <c:pt idx="3711" formatCode="General">
                  <c:v>3.7109999999999999</c:v>
                </c:pt>
                <c:pt idx="3712" formatCode="General">
                  <c:v>3.7120000000000002</c:v>
                </c:pt>
                <c:pt idx="3713" formatCode="General">
                  <c:v>3.7130000000000001</c:v>
                </c:pt>
                <c:pt idx="3714" formatCode="General">
                  <c:v>3.714</c:v>
                </c:pt>
                <c:pt idx="3715" formatCode="General">
                  <c:v>3.7149999999999999</c:v>
                </c:pt>
                <c:pt idx="3716" formatCode="General">
                  <c:v>3.7160000000000002</c:v>
                </c:pt>
                <c:pt idx="3717" formatCode="General">
                  <c:v>3.7170000000000001</c:v>
                </c:pt>
                <c:pt idx="3718" formatCode="General">
                  <c:v>3.718</c:v>
                </c:pt>
                <c:pt idx="3719" formatCode="General">
                  <c:v>3.7189999999999999</c:v>
                </c:pt>
                <c:pt idx="3720" formatCode="General">
                  <c:v>3.72</c:v>
                </c:pt>
                <c:pt idx="3721" formatCode="General">
                  <c:v>3.7210000000000001</c:v>
                </c:pt>
                <c:pt idx="3722" formatCode="General">
                  <c:v>3.722</c:v>
                </c:pt>
                <c:pt idx="3723" formatCode="General">
                  <c:v>3.7229999999999999</c:v>
                </c:pt>
                <c:pt idx="3724" formatCode="General">
                  <c:v>3.7240000000000002</c:v>
                </c:pt>
                <c:pt idx="3725" formatCode="General">
                  <c:v>3.7250000000000001</c:v>
                </c:pt>
                <c:pt idx="3726" formatCode="General">
                  <c:v>3.726</c:v>
                </c:pt>
                <c:pt idx="3727" formatCode="General">
                  <c:v>3.7269999999999999</c:v>
                </c:pt>
                <c:pt idx="3728" formatCode="General">
                  <c:v>3.7280000000000002</c:v>
                </c:pt>
                <c:pt idx="3729" formatCode="General">
                  <c:v>3.7290000000000001</c:v>
                </c:pt>
                <c:pt idx="3730" formatCode="General">
                  <c:v>3.73</c:v>
                </c:pt>
                <c:pt idx="3731" formatCode="General">
                  <c:v>3.7309999999999999</c:v>
                </c:pt>
                <c:pt idx="3732" formatCode="General">
                  <c:v>3.7320000000000002</c:v>
                </c:pt>
                <c:pt idx="3733" formatCode="General">
                  <c:v>3.7330000000000001</c:v>
                </c:pt>
                <c:pt idx="3734" formatCode="General">
                  <c:v>3.734</c:v>
                </c:pt>
                <c:pt idx="3735" formatCode="General">
                  <c:v>3.7349999999999999</c:v>
                </c:pt>
                <c:pt idx="3736" formatCode="General">
                  <c:v>3.7360000000000002</c:v>
                </c:pt>
                <c:pt idx="3737" formatCode="General">
                  <c:v>3.7370000000000001</c:v>
                </c:pt>
                <c:pt idx="3738" formatCode="General">
                  <c:v>3.738</c:v>
                </c:pt>
                <c:pt idx="3739" formatCode="General">
                  <c:v>3.7389999999999999</c:v>
                </c:pt>
                <c:pt idx="3740" formatCode="General">
                  <c:v>3.74</c:v>
                </c:pt>
                <c:pt idx="3741" formatCode="General">
                  <c:v>3.7410000000000001</c:v>
                </c:pt>
                <c:pt idx="3742" formatCode="General">
                  <c:v>3.742</c:v>
                </c:pt>
                <c:pt idx="3743" formatCode="General">
                  <c:v>3.7429999999999999</c:v>
                </c:pt>
                <c:pt idx="3744" formatCode="General">
                  <c:v>3.7440000000000002</c:v>
                </c:pt>
                <c:pt idx="3745" formatCode="General">
                  <c:v>3.7450000000000001</c:v>
                </c:pt>
                <c:pt idx="3746" formatCode="General">
                  <c:v>3.746</c:v>
                </c:pt>
                <c:pt idx="3747" formatCode="General">
                  <c:v>3.7469999999999999</c:v>
                </c:pt>
                <c:pt idx="3748" formatCode="General">
                  <c:v>3.7480000000000002</c:v>
                </c:pt>
                <c:pt idx="3749" formatCode="General">
                  <c:v>3.7490000000000001</c:v>
                </c:pt>
                <c:pt idx="3750" formatCode="General">
                  <c:v>3.75</c:v>
                </c:pt>
                <c:pt idx="3751" formatCode="General">
                  <c:v>3.7509999999999999</c:v>
                </c:pt>
                <c:pt idx="3752" formatCode="General">
                  <c:v>3.7519999999999998</c:v>
                </c:pt>
                <c:pt idx="3753" formatCode="General">
                  <c:v>3.7530000000000001</c:v>
                </c:pt>
                <c:pt idx="3754" formatCode="General">
                  <c:v>3.754</c:v>
                </c:pt>
                <c:pt idx="3755" formatCode="General">
                  <c:v>3.7549999999999999</c:v>
                </c:pt>
                <c:pt idx="3756" formatCode="General">
                  <c:v>3.7559999999999998</c:v>
                </c:pt>
                <c:pt idx="3757" formatCode="General">
                  <c:v>3.7570000000000001</c:v>
                </c:pt>
                <c:pt idx="3758" formatCode="General">
                  <c:v>3.758</c:v>
                </c:pt>
                <c:pt idx="3759" formatCode="General">
                  <c:v>3.7589999999999999</c:v>
                </c:pt>
                <c:pt idx="3760" formatCode="General">
                  <c:v>3.76</c:v>
                </c:pt>
                <c:pt idx="3761" formatCode="General">
                  <c:v>3.7610000000000001</c:v>
                </c:pt>
                <c:pt idx="3762" formatCode="General">
                  <c:v>3.762</c:v>
                </c:pt>
                <c:pt idx="3763" formatCode="General">
                  <c:v>3.7629999999999999</c:v>
                </c:pt>
                <c:pt idx="3764" formatCode="General">
                  <c:v>3.7639999999999998</c:v>
                </c:pt>
                <c:pt idx="3765" formatCode="General">
                  <c:v>3.7650000000000001</c:v>
                </c:pt>
                <c:pt idx="3766" formatCode="General">
                  <c:v>3.766</c:v>
                </c:pt>
                <c:pt idx="3767" formatCode="General">
                  <c:v>3.7669999999999999</c:v>
                </c:pt>
                <c:pt idx="3768" formatCode="General">
                  <c:v>3.7679999999999998</c:v>
                </c:pt>
                <c:pt idx="3769" formatCode="General">
                  <c:v>3.7690000000000001</c:v>
                </c:pt>
                <c:pt idx="3770" formatCode="General">
                  <c:v>3.77</c:v>
                </c:pt>
                <c:pt idx="3771" formatCode="General">
                  <c:v>3.7709999999999999</c:v>
                </c:pt>
                <c:pt idx="3772" formatCode="General">
                  <c:v>3.7719999999999998</c:v>
                </c:pt>
                <c:pt idx="3773" formatCode="General">
                  <c:v>3.7730000000000001</c:v>
                </c:pt>
                <c:pt idx="3774" formatCode="General">
                  <c:v>3.774</c:v>
                </c:pt>
                <c:pt idx="3775" formatCode="General">
                  <c:v>3.7749999999999999</c:v>
                </c:pt>
                <c:pt idx="3776" formatCode="General">
                  <c:v>3.7759999999999998</c:v>
                </c:pt>
                <c:pt idx="3777" formatCode="General">
                  <c:v>3.7770000000000001</c:v>
                </c:pt>
                <c:pt idx="3778" formatCode="General">
                  <c:v>3.778</c:v>
                </c:pt>
                <c:pt idx="3779" formatCode="General">
                  <c:v>3.7789999999999999</c:v>
                </c:pt>
                <c:pt idx="3780" formatCode="General">
                  <c:v>3.78</c:v>
                </c:pt>
                <c:pt idx="3781" formatCode="General">
                  <c:v>3.7810000000000001</c:v>
                </c:pt>
                <c:pt idx="3782" formatCode="General">
                  <c:v>3.782</c:v>
                </c:pt>
                <c:pt idx="3783" formatCode="General">
                  <c:v>3.7829999999999999</c:v>
                </c:pt>
                <c:pt idx="3784" formatCode="General">
                  <c:v>3.7839999999999998</c:v>
                </c:pt>
                <c:pt idx="3785" formatCode="General">
                  <c:v>3.7850000000000001</c:v>
                </c:pt>
                <c:pt idx="3786" formatCode="General">
                  <c:v>3.786</c:v>
                </c:pt>
                <c:pt idx="3787" formatCode="General">
                  <c:v>3.7869999999999999</c:v>
                </c:pt>
                <c:pt idx="3788" formatCode="General">
                  <c:v>3.7879999999999998</c:v>
                </c:pt>
                <c:pt idx="3789" formatCode="General">
                  <c:v>3.7890000000000001</c:v>
                </c:pt>
                <c:pt idx="3790" formatCode="General">
                  <c:v>3.79</c:v>
                </c:pt>
                <c:pt idx="3791" formatCode="General">
                  <c:v>3.7909999999999999</c:v>
                </c:pt>
                <c:pt idx="3792" formatCode="General">
                  <c:v>3.7919999999999998</c:v>
                </c:pt>
                <c:pt idx="3793" formatCode="General">
                  <c:v>3.7930000000000001</c:v>
                </c:pt>
                <c:pt idx="3794" formatCode="General">
                  <c:v>3.794</c:v>
                </c:pt>
                <c:pt idx="3795" formatCode="General">
                  <c:v>3.7949999999999999</c:v>
                </c:pt>
                <c:pt idx="3796" formatCode="General">
                  <c:v>3.7959999999999998</c:v>
                </c:pt>
                <c:pt idx="3797" formatCode="General">
                  <c:v>3.7970000000000002</c:v>
                </c:pt>
                <c:pt idx="3798" formatCode="General">
                  <c:v>3.798</c:v>
                </c:pt>
                <c:pt idx="3799" formatCode="General">
                  <c:v>3.7989999999999999</c:v>
                </c:pt>
                <c:pt idx="3800" formatCode="General">
                  <c:v>3.8</c:v>
                </c:pt>
                <c:pt idx="3801" formatCode="General">
                  <c:v>3.8010000000000002</c:v>
                </c:pt>
                <c:pt idx="3802" formatCode="General">
                  <c:v>3.802</c:v>
                </c:pt>
                <c:pt idx="3803" formatCode="General">
                  <c:v>3.8029999999999999</c:v>
                </c:pt>
                <c:pt idx="3804" formatCode="General">
                  <c:v>3.8039999999999998</c:v>
                </c:pt>
                <c:pt idx="3805" formatCode="General">
                  <c:v>3.8050000000000002</c:v>
                </c:pt>
                <c:pt idx="3806" formatCode="General">
                  <c:v>3.806</c:v>
                </c:pt>
                <c:pt idx="3807" formatCode="General">
                  <c:v>3.8069999999999999</c:v>
                </c:pt>
                <c:pt idx="3808" formatCode="General">
                  <c:v>3.8079999999999998</c:v>
                </c:pt>
                <c:pt idx="3809" formatCode="General">
                  <c:v>3.8090000000000002</c:v>
                </c:pt>
                <c:pt idx="3810" formatCode="General">
                  <c:v>3.81</c:v>
                </c:pt>
                <c:pt idx="3811" formatCode="General">
                  <c:v>3.8109999999999999</c:v>
                </c:pt>
                <c:pt idx="3812" formatCode="General">
                  <c:v>3.8119999999999998</c:v>
                </c:pt>
                <c:pt idx="3813" formatCode="General">
                  <c:v>3.8130000000000002</c:v>
                </c:pt>
                <c:pt idx="3814" formatCode="General">
                  <c:v>3.8140000000000001</c:v>
                </c:pt>
                <c:pt idx="3815" formatCode="General">
                  <c:v>3.8149999999999999</c:v>
                </c:pt>
                <c:pt idx="3816" formatCode="General">
                  <c:v>3.8159999999999998</c:v>
                </c:pt>
                <c:pt idx="3817" formatCode="General">
                  <c:v>3.8170000000000002</c:v>
                </c:pt>
                <c:pt idx="3818" formatCode="General">
                  <c:v>3.8180000000000001</c:v>
                </c:pt>
                <c:pt idx="3819" formatCode="General">
                  <c:v>3.819</c:v>
                </c:pt>
                <c:pt idx="3820" formatCode="General">
                  <c:v>3.82</c:v>
                </c:pt>
                <c:pt idx="3821" formatCode="General">
                  <c:v>3.8210000000000002</c:v>
                </c:pt>
                <c:pt idx="3822" formatCode="General">
                  <c:v>3.8220000000000001</c:v>
                </c:pt>
                <c:pt idx="3823" formatCode="General">
                  <c:v>3.823</c:v>
                </c:pt>
                <c:pt idx="3824" formatCode="General">
                  <c:v>3.8239999999999998</c:v>
                </c:pt>
                <c:pt idx="3825" formatCode="General">
                  <c:v>3.8250000000000002</c:v>
                </c:pt>
                <c:pt idx="3826" formatCode="General">
                  <c:v>3.8260000000000001</c:v>
                </c:pt>
                <c:pt idx="3827" formatCode="General">
                  <c:v>3.827</c:v>
                </c:pt>
                <c:pt idx="3828" formatCode="General">
                  <c:v>3.8279999999999998</c:v>
                </c:pt>
                <c:pt idx="3829" formatCode="General">
                  <c:v>3.8290000000000002</c:v>
                </c:pt>
                <c:pt idx="3830" formatCode="General">
                  <c:v>3.83</c:v>
                </c:pt>
                <c:pt idx="3831" formatCode="General">
                  <c:v>3.831</c:v>
                </c:pt>
                <c:pt idx="3832" formatCode="General">
                  <c:v>3.8319999999999999</c:v>
                </c:pt>
                <c:pt idx="3833" formatCode="General">
                  <c:v>3.8330000000000002</c:v>
                </c:pt>
                <c:pt idx="3834" formatCode="General">
                  <c:v>3.8340000000000001</c:v>
                </c:pt>
                <c:pt idx="3835" formatCode="General">
                  <c:v>3.835</c:v>
                </c:pt>
                <c:pt idx="3836" formatCode="General">
                  <c:v>3.8359999999999999</c:v>
                </c:pt>
                <c:pt idx="3837" formatCode="General">
                  <c:v>3.8370000000000002</c:v>
                </c:pt>
                <c:pt idx="3838" formatCode="General">
                  <c:v>3.8380000000000001</c:v>
                </c:pt>
                <c:pt idx="3839" formatCode="General">
                  <c:v>3.839</c:v>
                </c:pt>
                <c:pt idx="3840" formatCode="General">
                  <c:v>3.84</c:v>
                </c:pt>
                <c:pt idx="3841" formatCode="General">
                  <c:v>3.8410000000000002</c:v>
                </c:pt>
                <c:pt idx="3842" formatCode="General">
                  <c:v>3.8420000000000001</c:v>
                </c:pt>
                <c:pt idx="3843" formatCode="General">
                  <c:v>3.843</c:v>
                </c:pt>
                <c:pt idx="3844" formatCode="General">
                  <c:v>3.8439999999999999</c:v>
                </c:pt>
                <c:pt idx="3845" formatCode="General">
                  <c:v>3.8450000000000002</c:v>
                </c:pt>
                <c:pt idx="3846" formatCode="General">
                  <c:v>3.8460000000000001</c:v>
                </c:pt>
                <c:pt idx="3847" formatCode="General">
                  <c:v>3.847</c:v>
                </c:pt>
                <c:pt idx="3848" formatCode="General">
                  <c:v>3.8479999999999999</c:v>
                </c:pt>
                <c:pt idx="3849" formatCode="General">
                  <c:v>3.8490000000000002</c:v>
                </c:pt>
                <c:pt idx="3850" formatCode="General">
                  <c:v>3.85</c:v>
                </c:pt>
                <c:pt idx="3851" formatCode="General">
                  <c:v>3.851</c:v>
                </c:pt>
                <c:pt idx="3852" formatCode="General">
                  <c:v>3.8519999999999999</c:v>
                </c:pt>
                <c:pt idx="3853" formatCode="General">
                  <c:v>3.8530000000000002</c:v>
                </c:pt>
                <c:pt idx="3854" formatCode="General">
                  <c:v>3.8540000000000001</c:v>
                </c:pt>
                <c:pt idx="3855" formatCode="General">
                  <c:v>3.855</c:v>
                </c:pt>
                <c:pt idx="3856" formatCode="General">
                  <c:v>3.8559999999999999</c:v>
                </c:pt>
                <c:pt idx="3857" formatCode="General">
                  <c:v>3.8570000000000002</c:v>
                </c:pt>
                <c:pt idx="3858" formatCode="General">
                  <c:v>3.8580000000000001</c:v>
                </c:pt>
                <c:pt idx="3859" formatCode="General">
                  <c:v>3.859</c:v>
                </c:pt>
                <c:pt idx="3860" formatCode="General">
                  <c:v>3.86</c:v>
                </c:pt>
                <c:pt idx="3861" formatCode="General">
                  <c:v>3.8610000000000002</c:v>
                </c:pt>
                <c:pt idx="3862" formatCode="General">
                  <c:v>3.8620000000000001</c:v>
                </c:pt>
                <c:pt idx="3863" formatCode="General">
                  <c:v>3.863</c:v>
                </c:pt>
                <c:pt idx="3864" formatCode="General">
                  <c:v>3.8639999999999999</c:v>
                </c:pt>
                <c:pt idx="3865" formatCode="General">
                  <c:v>3.8650000000000002</c:v>
                </c:pt>
                <c:pt idx="3866" formatCode="General">
                  <c:v>3.8660000000000001</c:v>
                </c:pt>
                <c:pt idx="3867" formatCode="General">
                  <c:v>3.867</c:v>
                </c:pt>
                <c:pt idx="3868" formatCode="General">
                  <c:v>3.8679999999999999</c:v>
                </c:pt>
                <c:pt idx="3869" formatCode="General">
                  <c:v>3.8690000000000002</c:v>
                </c:pt>
                <c:pt idx="3870" formatCode="General">
                  <c:v>3.87</c:v>
                </c:pt>
                <c:pt idx="3871" formatCode="General">
                  <c:v>3.871</c:v>
                </c:pt>
                <c:pt idx="3872" formatCode="General">
                  <c:v>3.8719999999999999</c:v>
                </c:pt>
                <c:pt idx="3873" formatCode="General">
                  <c:v>3.8730000000000002</c:v>
                </c:pt>
                <c:pt idx="3874" formatCode="General">
                  <c:v>3.8740000000000001</c:v>
                </c:pt>
                <c:pt idx="3875" formatCode="General">
                  <c:v>3.875</c:v>
                </c:pt>
                <c:pt idx="3876" formatCode="General">
                  <c:v>3.8759999999999999</c:v>
                </c:pt>
                <c:pt idx="3877" formatCode="General">
                  <c:v>3.8769999999999998</c:v>
                </c:pt>
                <c:pt idx="3878" formatCode="General">
                  <c:v>3.8780000000000001</c:v>
                </c:pt>
                <c:pt idx="3879" formatCode="General">
                  <c:v>3.879</c:v>
                </c:pt>
                <c:pt idx="3880" formatCode="General">
                  <c:v>3.88</c:v>
                </c:pt>
                <c:pt idx="3881" formatCode="General">
                  <c:v>3.8809999999999998</c:v>
                </c:pt>
                <c:pt idx="3882" formatCode="General">
                  <c:v>3.8820000000000001</c:v>
                </c:pt>
                <c:pt idx="3883" formatCode="General">
                  <c:v>3.883</c:v>
                </c:pt>
                <c:pt idx="3884" formatCode="General">
                  <c:v>3.8839999999999999</c:v>
                </c:pt>
                <c:pt idx="3885" formatCode="General">
                  <c:v>3.8849999999999998</c:v>
                </c:pt>
                <c:pt idx="3886" formatCode="General">
                  <c:v>3.8860000000000001</c:v>
                </c:pt>
                <c:pt idx="3887" formatCode="General">
                  <c:v>3.887</c:v>
                </c:pt>
                <c:pt idx="3888" formatCode="General">
                  <c:v>3.8879999999999999</c:v>
                </c:pt>
                <c:pt idx="3889" formatCode="General">
                  <c:v>3.8889999999999998</c:v>
                </c:pt>
                <c:pt idx="3890" formatCode="General">
                  <c:v>3.89</c:v>
                </c:pt>
                <c:pt idx="3891" formatCode="General">
                  <c:v>3.891</c:v>
                </c:pt>
                <c:pt idx="3892" formatCode="General">
                  <c:v>3.8919999999999999</c:v>
                </c:pt>
                <c:pt idx="3893" formatCode="General">
                  <c:v>3.8929999999999998</c:v>
                </c:pt>
                <c:pt idx="3894" formatCode="General">
                  <c:v>3.8940000000000001</c:v>
                </c:pt>
                <c:pt idx="3895" formatCode="General">
                  <c:v>3.895</c:v>
                </c:pt>
                <c:pt idx="3896" formatCode="General">
                  <c:v>3.8959999999999999</c:v>
                </c:pt>
                <c:pt idx="3897" formatCode="General">
                  <c:v>3.8969999999999998</c:v>
                </c:pt>
                <c:pt idx="3898" formatCode="General">
                  <c:v>3.8980000000000001</c:v>
                </c:pt>
                <c:pt idx="3899" formatCode="General">
                  <c:v>3.899</c:v>
                </c:pt>
                <c:pt idx="3900" formatCode="General">
                  <c:v>3.9</c:v>
                </c:pt>
                <c:pt idx="3901" formatCode="General">
                  <c:v>3.9009999999999998</c:v>
                </c:pt>
                <c:pt idx="3902" formatCode="General">
                  <c:v>3.9020000000000001</c:v>
                </c:pt>
                <c:pt idx="3903" formatCode="General">
                  <c:v>3.903</c:v>
                </c:pt>
                <c:pt idx="3904" formatCode="General">
                  <c:v>3.9039999999999999</c:v>
                </c:pt>
                <c:pt idx="3905" formatCode="General">
                  <c:v>3.9049999999999998</c:v>
                </c:pt>
                <c:pt idx="3906" formatCode="General">
                  <c:v>3.9060000000000001</c:v>
                </c:pt>
                <c:pt idx="3907" formatCode="General">
                  <c:v>3.907</c:v>
                </c:pt>
                <c:pt idx="3908" formatCode="General">
                  <c:v>3.9079999999999999</c:v>
                </c:pt>
                <c:pt idx="3909" formatCode="General">
                  <c:v>3.9089999999999998</c:v>
                </c:pt>
                <c:pt idx="3910" formatCode="General">
                  <c:v>3.91</c:v>
                </c:pt>
                <c:pt idx="3911" formatCode="General">
                  <c:v>3.911</c:v>
                </c:pt>
                <c:pt idx="3912" formatCode="General">
                  <c:v>3.9119999999999999</c:v>
                </c:pt>
                <c:pt idx="3913" formatCode="General">
                  <c:v>3.9129999999999998</c:v>
                </c:pt>
                <c:pt idx="3914" formatCode="General">
                  <c:v>3.9140000000000001</c:v>
                </c:pt>
                <c:pt idx="3915" formatCode="General">
                  <c:v>3.915</c:v>
                </c:pt>
                <c:pt idx="3916" formatCode="General">
                  <c:v>3.9159999999999999</c:v>
                </c:pt>
                <c:pt idx="3917" formatCode="General">
                  <c:v>3.9169999999999998</c:v>
                </c:pt>
                <c:pt idx="3918" formatCode="General">
                  <c:v>3.9180000000000001</c:v>
                </c:pt>
                <c:pt idx="3919" formatCode="General">
                  <c:v>3.919</c:v>
                </c:pt>
                <c:pt idx="3920" formatCode="General">
                  <c:v>3.92</c:v>
                </c:pt>
                <c:pt idx="3921" formatCode="General">
                  <c:v>3.9209999999999998</c:v>
                </c:pt>
                <c:pt idx="3922" formatCode="General">
                  <c:v>3.9220000000000002</c:v>
                </c:pt>
                <c:pt idx="3923" formatCode="General">
                  <c:v>3.923</c:v>
                </c:pt>
                <c:pt idx="3924" formatCode="General">
                  <c:v>3.9239999999999999</c:v>
                </c:pt>
                <c:pt idx="3925" formatCode="General">
                  <c:v>3.9249999999999998</c:v>
                </c:pt>
                <c:pt idx="3926" formatCode="General">
                  <c:v>3.9260000000000002</c:v>
                </c:pt>
                <c:pt idx="3927" formatCode="General">
                  <c:v>3.927</c:v>
                </c:pt>
                <c:pt idx="3928" formatCode="General">
                  <c:v>3.9279999999999999</c:v>
                </c:pt>
                <c:pt idx="3929" formatCode="General">
                  <c:v>3.9289999999999998</c:v>
                </c:pt>
                <c:pt idx="3930" formatCode="General">
                  <c:v>3.93</c:v>
                </c:pt>
                <c:pt idx="3931" formatCode="General">
                  <c:v>3.931</c:v>
                </c:pt>
                <c:pt idx="3932" formatCode="General">
                  <c:v>3.9319999999999999</c:v>
                </c:pt>
                <c:pt idx="3933" formatCode="General">
                  <c:v>3.9329999999999998</c:v>
                </c:pt>
                <c:pt idx="3934" formatCode="General">
                  <c:v>3.9340000000000002</c:v>
                </c:pt>
                <c:pt idx="3935" formatCode="General">
                  <c:v>3.9350000000000001</c:v>
                </c:pt>
                <c:pt idx="3936" formatCode="General">
                  <c:v>3.9359999999999999</c:v>
                </c:pt>
                <c:pt idx="3937" formatCode="General">
                  <c:v>3.9369999999999998</c:v>
                </c:pt>
                <c:pt idx="3938" formatCode="General">
                  <c:v>3.9380000000000002</c:v>
                </c:pt>
                <c:pt idx="3939" formatCode="General">
                  <c:v>3.9390000000000001</c:v>
                </c:pt>
                <c:pt idx="3940" formatCode="General">
                  <c:v>3.94</c:v>
                </c:pt>
                <c:pt idx="3941" formatCode="General">
                  <c:v>3.9409999999999998</c:v>
                </c:pt>
                <c:pt idx="3942" formatCode="General">
                  <c:v>3.9420000000000002</c:v>
                </c:pt>
                <c:pt idx="3943" formatCode="General">
                  <c:v>3.9430000000000001</c:v>
                </c:pt>
                <c:pt idx="3944" formatCode="General">
                  <c:v>3.944</c:v>
                </c:pt>
                <c:pt idx="3945" formatCode="General">
                  <c:v>3.9449999999999998</c:v>
                </c:pt>
                <c:pt idx="3946" formatCode="General">
                  <c:v>3.9460000000000002</c:v>
                </c:pt>
                <c:pt idx="3947" formatCode="General">
                  <c:v>3.9470000000000001</c:v>
                </c:pt>
                <c:pt idx="3948" formatCode="General">
                  <c:v>3.948</c:v>
                </c:pt>
                <c:pt idx="3949" formatCode="General">
                  <c:v>3.9489999999999998</c:v>
                </c:pt>
                <c:pt idx="3950" formatCode="General">
                  <c:v>3.95</c:v>
                </c:pt>
                <c:pt idx="3951" formatCode="General">
                  <c:v>3.9510000000000001</c:v>
                </c:pt>
                <c:pt idx="3952" formatCode="General">
                  <c:v>3.952</c:v>
                </c:pt>
                <c:pt idx="3953" formatCode="General">
                  <c:v>3.9529999999999998</c:v>
                </c:pt>
                <c:pt idx="3954" formatCode="General">
                  <c:v>3.9540000000000002</c:v>
                </c:pt>
                <c:pt idx="3955" formatCode="General">
                  <c:v>3.9550000000000001</c:v>
                </c:pt>
                <c:pt idx="3956" formatCode="General">
                  <c:v>3.956</c:v>
                </c:pt>
                <c:pt idx="3957" formatCode="General">
                  <c:v>3.9569999999999999</c:v>
                </c:pt>
                <c:pt idx="3958" formatCode="General">
                  <c:v>3.9580000000000002</c:v>
                </c:pt>
                <c:pt idx="3959" formatCode="General">
                  <c:v>3.9590000000000001</c:v>
                </c:pt>
                <c:pt idx="3960" formatCode="General">
                  <c:v>3.96</c:v>
                </c:pt>
                <c:pt idx="3961" formatCode="General">
                  <c:v>3.9609999999999999</c:v>
                </c:pt>
                <c:pt idx="3962" formatCode="General">
                  <c:v>3.9620000000000002</c:v>
                </c:pt>
                <c:pt idx="3963" formatCode="General">
                  <c:v>3.9630000000000001</c:v>
                </c:pt>
                <c:pt idx="3964" formatCode="General">
                  <c:v>3.964</c:v>
                </c:pt>
                <c:pt idx="3965" formatCode="General">
                  <c:v>3.9649999999999999</c:v>
                </c:pt>
                <c:pt idx="3966" formatCode="General">
                  <c:v>3.9660000000000002</c:v>
                </c:pt>
                <c:pt idx="3967" formatCode="General">
                  <c:v>3.9670000000000001</c:v>
                </c:pt>
                <c:pt idx="3968" formatCode="General">
                  <c:v>3.968</c:v>
                </c:pt>
                <c:pt idx="3969" formatCode="General">
                  <c:v>3.9689999999999999</c:v>
                </c:pt>
                <c:pt idx="3970" formatCode="General">
                  <c:v>3.97</c:v>
                </c:pt>
                <c:pt idx="3971" formatCode="General">
                  <c:v>3.9710000000000001</c:v>
                </c:pt>
                <c:pt idx="3972" formatCode="General">
                  <c:v>3.972</c:v>
                </c:pt>
                <c:pt idx="3973" formatCode="General">
                  <c:v>3.9729999999999999</c:v>
                </c:pt>
                <c:pt idx="3974" formatCode="General">
                  <c:v>3.9740000000000002</c:v>
                </c:pt>
                <c:pt idx="3975" formatCode="General">
                  <c:v>3.9750000000000001</c:v>
                </c:pt>
                <c:pt idx="3976" formatCode="General">
                  <c:v>3.976</c:v>
                </c:pt>
                <c:pt idx="3977" formatCode="General">
                  <c:v>3.9769999999999999</c:v>
                </c:pt>
                <c:pt idx="3978" formatCode="General">
                  <c:v>3.9780000000000002</c:v>
                </c:pt>
                <c:pt idx="3979" formatCode="General">
                  <c:v>3.9790000000000001</c:v>
                </c:pt>
                <c:pt idx="3980" formatCode="General">
                  <c:v>3.98</c:v>
                </c:pt>
                <c:pt idx="3981" formatCode="General">
                  <c:v>3.9809999999999999</c:v>
                </c:pt>
                <c:pt idx="3982" formatCode="General">
                  <c:v>3.9820000000000002</c:v>
                </c:pt>
                <c:pt idx="3983" formatCode="General">
                  <c:v>3.9830000000000001</c:v>
                </c:pt>
                <c:pt idx="3984" formatCode="General">
                  <c:v>3.984</c:v>
                </c:pt>
                <c:pt idx="3985" formatCode="General">
                  <c:v>3.9849999999999999</c:v>
                </c:pt>
                <c:pt idx="3986" formatCode="General">
                  <c:v>3.9860000000000002</c:v>
                </c:pt>
                <c:pt idx="3987" formatCode="General">
                  <c:v>3.9870000000000001</c:v>
                </c:pt>
                <c:pt idx="3988" formatCode="General">
                  <c:v>3.988</c:v>
                </c:pt>
                <c:pt idx="3989" formatCode="General">
                  <c:v>3.9889999999999999</c:v>
                </c:pt>
                <c:pt idx="3990" formatCode="General">
                  <c:v>3.99</c:v>
                </c:pt>
                <c:pt idx="3991" formatCode="General">
                  <c:v>3.9910000000000001</c:v>
                </c:pt>
                <c:pt idx="3992" formatCode="General">
                  <c:v>3.992</c:v>
                </c:pt>
                <c:pt idx="3993" formatCode="General">
                  <c:v>3.9929999999999999</c:v>
                </c:pt>
                <c:pt idx="3994" formatCode="General">
                  <c:v>3.9940000000000002</c:v>
                </c:pt>
                <c:pt idx="3995" formatCode="General">
                  <c:v>3.9950000000000001</c:v>
                </c:pt>
                <c:pt idx="3996" formatCode="General">
                  <c:v>3.996</c:v>
                </c:pt>
                <c:pt idx="3997" formatCode="General">
                  <c:v>3.9969999999999999</c:v>
                </c:pt>
                <c:pt idx="3998" formatCode="General">
                  <c:v>3.9980000000000002</c:v>
                </c:pt>
                <c:pt idx="3999" formatCode="General">
                  <c:v>3.9990000000000001</c:v>
                </c:pt>
                <c:pt idx="4000" formatCode="General">
                  <c:v>4</c:v>
                </c:pt>
                <c:pt idx="4001" formatCode="General">
                  <c:v>4.0010000000000003</c:v>
                </c:pt>
                <c:pt idx="4002" formatCode="General">
                  <c:v>4.0019999999999998</c:v>
                </c:pt>
                <c:pt idx="4003" formatCode="General">
                  <c:v>4.0030000000000001</c:v>
                </c:pt>
                <c:pt idx="4004" formatCode="General">
                  <c:v>4.0039999999999996</c:v>
                </c:pt>
                <c:pt idx="4005" formatCode="General">
                  <c:v>4.0049999999999999</c:v>
                </c:pt>
                <c:pt idx="4006" formatCode="General">
                  <c:v>4.0060000000000002</c:v>
                </c:pt>
                <c:pt idx="4007" formatCode="General">
                  <c:v>4.0069999999999997</c:v>
                </c:pt>
                <c:pt idx="4008" formatCode="General">
                  <c:v>4.008</c:v>
                </c:pt>
                <c:pt idx="4009" formatCode="General">
                  <c:v>4.0090000000000003</c:v>
                </c:pt>
                <c:pt idx="4010" formatCode="General">
                  <c:v>4.01</c:v>
                </c:pt>
                <c:pt idx="4011" formatCode="General">
                  <c:v>4.0110000000000001</c:v>
                </c:pt>
                <c:pt idx="4012" formatCode="General">
                  <c:v>4.0119999999999996</c:v>
                </c:pt>
                <c:pt idx="4013" formatCode="General">
                  <c:v>4.0129999999999999</c:v>
                </c:pt>
                <c:pt idx="4014" formatCode="General">
                  <c:v>4.0140000000000002</c:v>
                </c:pt>
                <c:pt idx="4015" formatCode="General">
                  <c:v>4.0149999999999997</c:v>
                </c:pt>
                <c:pt idx="4016" formatCode="General">
                  <c:v>4.016</c:v>
                </c:pt>
                <c:pt idx="4017" formatCode="General">
                  <c:v>4.0170000000000003</c:v>
                </c:pt>
                <c:pt idx="4018" formatCode="General">
                  <c:v>4.0179999999999998</c:v>
                </c:pt>
                <c:pt idx="4019" formatCode="General">
                  <c:v>4.0190000000000001</c:v>
                </c:pt>
                <c:pt idx="4020" formatCode="General">
                  <c:v>4.0199999999999996</c:v>
                </c:pt>
                <c:pt idx="4021" formatCode="General">
                  <c:v>4.0209999999999999</c:v>
                </c:pt>
                <c:pt idx="4022" formatCode="General">
                  <c:v>4.0220000000000002</c:v>
                </c:pt>
                <c:pt idx="4023" formatCode="General">
                  <c:v>4.0229999999999997</c:v>
                </c:pt>
                <c:pt idx="4024" formatCode="General">
                  <c:v>4.024</c:v>
                </c:pt>
                <c:pt idx="4025" formatCode="General">
                  <c:v>4.0250000000000004</c:v>
                </c:pt>
                <c:pt idx="4026" formatCode="General">
                  <c:v>4.0259999999999998</c:v>
                </c:pt>
                <c:pt idx="4027" formatCode="General">
                  <c:v>4.0270000000000001</c:v>
                </c:pt>
                <c:pt idx="4028" formatCode="General">
                  <c:v>4.0279999999999996</c:v>
                </c:pt>
                <c:pt idx="4029" formatCode="General">
                  <c:v>4.0289999999999999</c:v>
                </c:pt>
                <c:pt idx="4030" formatCode="General">
                  <c:v>4.03</c:v>
                </c:pt>
                <c:pt idx="4031" formatCode="General">
                  <c:v>4.0309999999999997</c:v>
                </c:pt>
                <c:pt idx="4032" formatCode="General">
                  <c:v>4.032</c:v>
                </c:pt>
                <c:pt idx="4033" formatCode="General">
                  <c:v>4.0330000000000004</c:v>
                </c:pt>
                <c:pt idx="4034" formatCode="General">
                  <c:v>4.0339999999999998</c:v>
                </c:pt>
                <c:pt idx="4035" formatCode="General">
                  <c:v>4.0350000000000001</c:v>
                </c:pt>
                <c:pt idx="4036" formatCode="General">
                  <c:v>4.0359999999999996</c:v>
                </c:pt>
                <c:pt idx="4037" formatCode="General">
                  <c:v>4.0369999999999999</c:v>
                </c:pt>
                <c:pt idx="4038" formatCode="General">
                  <c:v>4.0380000000000003</c:v>
                </c:pt>
                <c:pt idx="4039" formatCode="General">
                  <c:v>4.0389999999999997</c:v>
                </c:pt>
                <c:pt idx="4040" formatCode="General">
                  <c:v>4.04</c:v>
                </c:pt>
                <c:pt idx="4041" formatCode="General">
                  <c:v>4.0410000000000004</c:v>
                </c:pt>
                <c:pt idx="4042" formatCode="General">
                  <c:v>4.0419999999999998</c:v>
                </c:pt>
                <c:pt idx="4043" formatCode="General">
                  <c:v>4.0430000000000001</c:v>
                </c:pt>
                <c:pt idx="4044" formatCode="General">
                  <c:v>4.0439999999999996</c:v>
                </c:pt>
                <c:pt idx="4045" formatCode="General">
                  <c:v>4.0449999999999999</c:v>
                </c:pt>
                <c:pt idx="4046" formatCode="General">
                  <c:v>4.0460000000000003</c:v>
                </c:pt>
                <c:pt idx="4047" formatCode="General">
                  <c:v>4.0469999999999997</c:v>
                </c:pt>
                <c:pt idx="4048" formatCode="General">
                  <c:v>4.048</c:v>
                </c:pt>
                <c:pt idx="4049" formatCode="General">
                  <c:v>4.0490000000000004</c:v>
                </c:pt>
                <c:pt idx="4050" formatCode="General">
                  <c:v>4.05</c:v>
                </c:pt>
                <c:pt idx="4051" formatCode="General">
                  <c:v>4.0510000000000002</c:v>
                </c:pt>
                <c:pt idx="4052" formatCode="General">
                  <c:v>4.0519999999999996</c:v>
                </c:pt>
                <c:pt idx="4053" formatCode="General">
                  <c:v>4.0529999999999999</c:v>
                </c:pt>
                <c:pt idx="4054" formatCode="General">
                  <c:v>4.0540000000000003</c:v>
                </c:pt>
                <c:pt idx="4055" formatCode="General">
                  <c:v>4.0549999999999997</c:v>
                </c:pt>
                <c:pt idx="4056" formatCode="General">
                  <c:v>4.056</c:v>
                </c:pt>
                <c:pt idx="4057" formatCode="General">
                  <c:v>4.0570000000000004</c:v>
                </c:pt>
                <c:pt idx="4058" formatCode="General">
                  <c:v>4.0579999999999998</c:v>
                </c:pt>
                <c:pt idx="4059" formatCode="General">
                  <c:v>4.0590000000000002</c:v>
                </c:pt>
                <c:pt idx="4060" formatCode="General">
                  <c:v>4.0599999999999996</c:v>
                </c:pt>
                <c:pt idx="4061" formatCode="General">
                  <c:v>4.0609999999999999</c:v>
                </c:pt>
                <c:pt idx="4062" formatCode="General">
                  <c:v>4.0620000000000003</c:v>
                </c:pt>
                <c:pt idx="4063" formatCode="General">
                  <c:v>4.0629999999999997</c:v>
                </c:pt>
                <c:pt idx="4064" formatCode="General">
                  <c:v>4.0640000000000001</c:v>
                </c:pt>
                <c:pt idx="4065" formatCode="General">
                  <c:v>4.0650000000000004</c:v>
                </c:pt>
                <c:pt idx="4066" formatCode="General">
                  <c:v>4.0659999999999998</c:v>
                </c:pt>
                <c:pt idx="4067" formatCode="General">
                  <c:v>4.0670000000000002</c:v>
                </c:pt>
                <c:pt idx="4068" formatCode="General">
                  <c:v>4.0679999999999996</c:v>
                </c:pt>
                <c:pt idx="4069" formatCode="General">
                  <c:v>4.069</c:v>
                </c:pt>
                <c:pt idx="4070" formatCode="General">
                  <c:v>4.07</c:v>
                </c:pt>
                <c:pt idx="4071" formatCode="General">
                  <c:v>4.0709999999999997</c:v>
                </c:pt>
                <c:pt idx="4072" formatCode="General">
                  <c:v>4.0720000000000001</c:v>
                </c:pt>
                <c:pt idx="4073" formatCode="General">
                  <c:v>4.0730000000000004</c:v>
                </c:pt>
                <c:pt idx="4074" formatCode="General">
                  <c:v>4.0739999999999998</c:v>
                </c:pt>
                <c:pt idx="4075" formatCode="General">
                  <c:v>4.0750000000000002</c:v>
                </c:pt>
                <c:pt idx="4076" formatCode="General">
                  <c:v>4.0759999999999996</c:v>
                </c:pt>
                <c:pt idx="4077" formatCode="General">
                  <c:v>4.077</c:v>
                </c:pt>
                <c:pt idx="4078" formatCode="General">
                  <c:v>4.0780000000000003</c:v>
                </c:pt>
                <c:pt idx="4079" formatCode="General">
                  <c:v>4.0789999999999997</c:v>
                </c:pt>
                <c:pt idx="4080" formatCode="General">
                  <c:v>4.08</c:v>
                </c:pt>
                <c:pt idx="4081" formatCode="General">
                  <c:v>4.0810000000000004</c:v>
                </c:pt>
                <c:pt idx="4082" formatCode="General">
                  <c:v>4.0819999999999999</c:v>
                </c:pt>
                <c:pt idx="4083" formatCode="General">
                  <c:v>4.0830000000000002</c:v>
                </c:pt>
                <c:pt idx="4084" formatCode="General">
                  <c:v>4.0839999999999996</c:v>
                </c:pt>
                <c:pt idx="4085" formatCode="General">
                  <c:v>4.085</c:v>
                </c:pt>
                <c:pt idx="4086" formatCode="General">
                  <c:v>4.0860000000000003</c:v>
                </c:pt>
                <c:pt idx="4087" formatCode="General">
                  <c:v>4.0869999999999997</c:v>
                </c:pt>
                <c:pt idx="4088" formatCode="General">
                  <c:v>4.0880000000000001</c:v>
                </c:pt>
                <c:pt idx="4089" formatCode="General">
                  <c:v>4.0890000000000004</c:v>
                </c:pt>
                <c:pt idx="4090" formatCode="General">
                  <c:v>4.09</c:v>
                </c:pt>
                <c:pt idx="4091" formatCode="General">
                  <c:v>4.0910000000000002</c:v>
                </c:pt>
                <c:pt idx="4092" formatCode="General">
                  <c:v>4.0919999999999996</c:v>
                </c:pt>
                <c:pt idx="4093" formatCode="General">
                  <c:v>4.093</c:v>
                </c:pt>
                <c:pt idx="4094" formatCode="General">
                  <c:v>4.0940000000000003</c:v>
                </c:pt>
                <c:pt idx="4095" formatCode="General">
                  <c:v>4.0949999999999998</c:v>
                </c:pt>
                <c:pt idx="4096" formatCode="General">
                  <c:v>4.0960000000000001</c:v>
                </c:pt>
                <c:pt idx="4097" formatCode="General">
                  <c:v>4.0970000000000004</c:v>
                </c:pt>
                <c:pt idx="4098" formatCode="General">
                  <c:v>4.0979999999999999</c:v>
                </c:pt>
                <c:pt idx="4099" formatCode="General">
                  <c:v>4.0990000000000002</c:v>
                </c:pt>
                <c:pt idx="4100" formatCode="General">
                  <c:v>4.0999999999999996</c:v>
                </c:pt>
                <c:pt idx="4101" formatCode="General">
                  <c:v>4.101</c:v>
                </c:pt>
                <c:pt idx="4102" formatCode="General">
                  <c:v>4.1020000000000003</c:v>
                </c:pt>
                <c:pt idx="4103" formatCode="General">
                  <c:v>4.1029999999999998</c:v>
                </c:pt>
                <c:pt idx="4104" formatCode="General">
                  <c:v>4.1040000000000001</c:v>
                </c:pt>
                <c:pt idx="4105" formatCode="General">
                  <c:v>4.1050000000000004</c:v>
                </c:pt>
                <c:pt idx="4106" formatCode="General">
                  <c:v>4.1059999999999999</c:v>
                </c:pt>
                <c:pt idx="4107" formatCode="General">
                  <c:v>4.1070000000000002</c:v>
                </c:pt>
                <c:pt idx="4108" formatCode="General">
                  <c:v>4.1079999999999997</c:v>
                </c:pt>
                <c:pt idx="4109" formatCode="General">
                  <c:v>4.109</c:v>
                </c:pt>
                <c:pt idx="4110" formatCode="General">
                  <c:v>4.1100000000000003</c:v>
                </c:pt>
                <c:pt idx="4111" formatCode="General">
                  <c:v>4.1109999999999998</c:v>
                </c:pt>
                <c:pt idx="4112" formatCode="General">
                  <c:v>4.1120000000000001</c:v>
                </c:pt>
                <c:pt idx="4113" formatCode="General">
                  <c:v>4.1130000000000004</c:v>
                </c:pt>
                <c:pt idx="4114" formatCode="General">
                  <c:v>4.1139999999999999</c:v>
                </c:pt>
                <c:pt idx="4115" formatCode="General">
                  <c:v>4.1150000000000002</c:v>
                </c:pt>
                <c:pt idx="4116" formatCode="General">
                  <c:v>4.1159999999999997</c:v>
                </c:pt>
                <c:pt idx="4117" formatCode="General">
                  <c:v>4.117</c:v>
                </c:pt>
                <c:pt idx="4118" formatCode="General">
                  <c:v>4.1180000000000003</c:v>
                </c:pt>
                <c:pt idx="4119" formatCode="General">
                  <c:v>4.1189999999999998</c:v>
                </c:pt>
                <c:pt idx="4120" formatCode="General">
                  <c:v>4.12</c:v>
                </c:pt>
                <c:pt idx="4121" formatCode="General">
                  <c:v>4.1210000000000004</c:v>
                </c:pt>
                <c:pt idx="4122" formatCode="General">
                  <c:v>4.1219999999999999</c:v>
                </c:pt>
                <c:pt idx="4123" formatCode="General">
                  <c:v>4.1230000000000002</c:v>
                </c:pt>
                <c:pt idx="4124" formatCode="General">
                  <c:v>4.1239999999999997</c:v>
                </c:pt>
                <c:pt idx="4125" formatCode="General">
                  <c:v>4.125</c:v>
                </c:pt>
                <c:pt idx="4126" formatCode="General">
                  <c:v>4.1260000000000003</c:v>
                </c:pt>
                <c:pt idx="4127" formatCode="General">
                  <c:v>4.1269999999999998</c:v>
                </c:pt>
                <c:pt idx="4128" formatCode="General">
                  <c:v>4.1280000000000001</c:v>
                </c:pt>
                <c:pt idx="4129" formatCode="General">
                  <c:v>4.1289999999999996</c:v>
                </c:pt>
                <c:pt idx="4130" formatCode="General">
                  <c:v>4.13</c:v>
                </c:pt>
                <c:pt idx="4131" formatCode="General">
                  <c:v>4.1310000000000002</c:v>
                </c:pt>
                <c:pt idx="4132" formatCode="General">
                  <c:v>4.1319999999999997</c:v>
                </c:pt>
                <c:pt idx="4133" formatCode="General">
                  <c:v>4.133</c:v>
                </c:pt>
                <c:pt idx="4134" formatCode="General">
                  <c:v>4.1340000000000003</c:v>
                </c:pt>
                <c:pt idx="4135" formatCode="General">
                  <c:v>4.1349999999999998</c:v>
                </c:pt>
                <c:pt idx="4136" formatCode="General">
                  <c:v>4.1360000000000001</c:v>
                </c:pt>
                <c:pt idx="4137" formatCode="General">
                  <c:v>4.1369999999999996</c:v>
                </c:pt>
                <c:pt idx="4138" formatCode="General">
                  <c:v>4.1379999999999999</c:v>
                </c:pt>
                <c:pt idx="4139" formatCode="General">
                  <c:v>4.1390000000000002</c:v>
                </c:pt>
                <c:pt idx="4140" formatCode="General">
                  <c:v>4.1399999999999997</c:v>
                </c:pt>
                <c:pt idx="4141" formatCode="General">
                  <c:v>4.141</c:v>
                </c:pt>
                <c:pt idx="4142" formatCode="General">
                  <c:v>4.1420000000000003</c:v>
                </c:pt>
                <c:pt idx="4143" formatCode="General">
                  <c:v>4.1429999999999998</c:v>
                </c:pt>
                <c:pt idx="4144" formatCode="General">
                  <c:v>4.1440000000000001</c:v>
                </c:pt>
                <c:pt idx="4145" formatCode="General">
                  <c:v>4.1449999999999996</c:v>
                </c:pt>
                <c:pt idx="4146" formatCode="General">
                  <c:v>4.1459999999999999</c:v>
                </c:pt>
                <c:pt idx="4147" formatCode="General">
                  <c:v>4.1470000000000002</c:v>
                </c:pt>
                <c:pt idx="4148" formatCode="General">
                  <c:v>4.1479999999999997</c:v>
                </c:pt>
                <c:pt idx="4149" formatCode="General">
                  <c:v>4.149</c:v>
                </c:pt>
                <c:pt idx="4150" formatCode="General">
                  <c:v>4.1500000000000004</c:v>
                </c:pt>
                <c:pt idx="4151" formatCode="General">
                  <c:v>4.1509999999999998</c:v>
                </c:pt>
                <c:pt idx="4152" formatCode="General">
                  <c:v>4.1520000000000001</c:v>
                </c:pt>
                <c:pt idx="4153" formatCode="General">
                  <c:v>4.1529999999999996</c:v>
                </c:pt>
                <c:pt idx="4154" formatCode="General">
                  <c:v>4.1539999999999999</c:v>
                </c:pt>
                <c:pt idx="4155" formatCode="General">
                  <c:v>4.1550000000000002</c:v>
                </c:pt>
                <c:pt idx="4156" formatCode="General">
                  <c:v>4.1559999999999997</c:v>
                </c:pt>
                <c:pt idx="4157" formatCode="General">
                  <c:v>4.157</c:v>
                </c:pt>
                <c:pt idx="4158" formatCode="General">
                  <c:v>4.1580000000000004</c:v>
                </c:pt>
                <c:pt idx="4159" formatCode="General">
                  <c:v>4.1589999999999998</c:v>
                </c:pt>
                <c:pt idx="4160" formatCode="General">
                  <c:v>4.16</c:v>
                </c:pt>
                <c:pt idx="4161" formatCode="General">
                  <c:v>4.1609999999999996</c:v>
                </c:pt>
                <c:pt idx="4162" formatCode="General">
                  <c:v>4.1619999999999999</c:v>
                </c:pt>
                <c:pt idx="4163" formatCode="General">
                  <c:v>4.1630000000000003</c:v>
                </c:pt>
                <c:pt idx="4164" formatCode="General">
                  <c:v>4.1639999999999997</c:v>
                </c:pt>
                <c:pt idx="4165" formatCode="General">
                  <c:v>4.165</c:v>
                </c:pt>
                <c:pt idx="4166" formatCode="General">
                  <c:v>4.1660000000000004</c:v>
                </c:pt>
                <c:pt idx="4167" formatCode="General">
                  <c:v>4.1669999999999998</c:v>
                </c:pt>
                <c:pt idx="4168" formatCode="General">
                  <c:v>4.1680000000000001</c:v>
                </c:pt>
                <c:pt idx="4169" formatCode="General">
                  <c:v>4.1689999999999996</c:v>
                </c:pt>
                <c:pt idx="4170" formatCode="General">
                  <c:v>4.17</c:v>
                </c:pt>
                <c:pt idx="4171" formatCode="General">
                  <c:v>4.1710000000000003</c:v>
                </c:pt>
                <c:pt idx="4172" formatCode="General">
                  <c:v>4.1719999999999997</c:v>
                </c:pt>
                <c:pt idx="4173" formatCode="General">
                  <c:v>4.173</c:v>
                </c:pt>
                <c:pt idx="4174" formatCode="General">
                  <c:v>4.1740000000000004</c:v>
                </c:pt>
                <c:pt idx="4175" formatCode="General">
                  <c:v>4.1749999999999998</c:v>
                </c:pt>
                <c:pt idx="4176" formatCode="General">
                  <c:v>4.1760000000000002</c:v>
                </c:pt>
                <c:pt idx="4177" formatCode="General">
                  <c:v>4.1769999999999996</c:v>
                </c:pt>
                <c:pt idx="4178" formatCode="General">
                  <c:v>4.1779999999999999</c:v>
                </c:pt>
                <c:pt idx="4179" formatCode="General">
                  <c:v>4.1790000000000003</c:v>
                </c:pt>
                <c:pt idx="4180" formatCode="General">
                  <c:v>4.18</c:v>
                </c:pt>
                <c:pt idx="4181" formatCode="General">
                  <c:v>4.181</c:v>
                </c:pt>
                <c:pt idx="4182" formatCode="General">
                  <c:v>4.1820000000000004</c:v>
                </c:pt>
                <c:pt idx="4183" formatCode="General">
                  <c:v>4.1829999999999998</c:v>
                </c:pt>
                <c:pt idx="4184" formatCode="General">
                  <c:v>4.1840000000000002</c:v>
                </c:pt>
                <c:pt idx="4185" formatCode="General">
                  <c:v>4.1849999999999996</c:v>
                </c:pt>
                <c:pt idx="4186" formatCode="General">
                  <c:v>4.1859999999999999</c:v>
                </c:pt>
                <c:pt idx="4187" formatCode="General">
                  <c:v>4.1870000000000003</c:v>
                </c:pt>
                <c:pt idx="4188" formatCode="General">
                  <c:v>4.1879999999999997</c:v>
                </c:pt>
                <c:pt idx="4189" formatCode="General">
                  <c:v>4.1890000000000001</c:v>
                </c:pt>
                <c:pt idx="4190" formatCode="General">
                  <c:v>4.1900000000000004</c:v>
                </c:pt>
                <c:pt idx="4191" formatCode="General">
                  <c:v>4.1909999999999998</c:v>
                </c:pt>
                <c:pt idx="4192" formatCode="General">
                  <c:v>4.1920000000000002</c:v>
                </c:pt>
                <c:pt idx="4193" formatCode="General">
                  <c:v>4.1929999999999996</c:v>
                </c:pt>
                <c:pt idx="4194" formatCode="General">
                  <c:v>4.194</c:v>
                </c:pt>
                <c:pt idx="4195" formatCode="General">
                  <c:v>4.1950000000000003</c:v>
                </c:pt>
                <c:pt idx="4196" formatCode="General">
                  <c:v>4.1959999999999997</c:v>
                </c:pt>
                <c:pt idx="4197" formatCode="General">
                  <c:v>4.1970000000000001</c:v>
                </c:pt>
                <c:pt idx="4198" formatCode="General">
                  <c:v>4.1980000000000004</c:v>
                </c:pt>
                <c:pt idx="4199" formatCode="General">
                  <c:v>4.1989999999999998</c:v>
                </c:pt>
                <c:pt idx="4200" formatCode="General">
                  <c:v>4.2</c:v>
                </c:pt>
                <c:pt idx="4201" formatCode="General">
                  <c:v>4.2009999999999996</c:v>
                </c:pt>
                <c:pt idx="4202" formatCode="General">
                  <c:v>4.202</c:v>
                </c:pt>
                <c:pt idx="4203" formatCode="General">
                  <c:v>4.2030000000000003</c:v>
                </c:pt>
                <c:pt idx="4204" formatCode="General">
                  <c:v>4.2039999999999997</c:v>
                </c:pt>
                <c:pt idx="4205" formatCode="General">
                  <c:v>4.2050000000000001</c:v>
                </c:pt>
                <c:pt idx="4206" formatCode="General">
                  <c:v>4.2060000000000004</c:v>
                </c:pt>
                <c:pt idx="4207" formatCode="General">
                  <c:v>4.2069999999999999</c:v>
                </c:pt>
                <c:pt idx="4208" formatCode="General">
                  <c:v>4.2080000000000002</c:v>
                </c:pt>
                <c:pt idx="4209" formatCode="General">
                  <c:v>4.2089999999999996</c:v>
                </c:pt>
                <c:pt idx="4210" formatCode="General">
                  <c:v>4.21</c:v>
                </c:pt>
                <c:pt idx="4211" formatCode="General">
                  <c:v>4.2110000000000003</c:v>
                </c:pt>
                <c:pt idx="4212" formatCode="General">
                  <c:v>4.2119999999999997</c:v>
                </c:pt>
                <c:pt idx="4213" formatCode="General">
                  <c:v>4.2130000000000001</c:v>
                </c:pt>
                <c:pt idx="4214" formatCode="General">
                  <c:v>4.2140000000000004</c:v>
                </c:pt>
                <c:pt idx="4215" formatCode="General">
                  <c:v>4.2149999999999999</c:v>
                </c:pt>
                <c:pt idx="4216" formatCode="General">
                  <c:v>4.2160000000000002</c:v>
                </c:pt>
                <c:pt idx="4217" formatCode="General">
                  <c:v>4.2169999999999996</c:v>
                </c:pt>
                <c:pt idx="4218" formatCode="General">
                  <c:v>4.218</c:v>
                </c:pt>
                <c:pt idx="4219" formatCode="General">
                  <c:v>4.2190000000000003</c:v>
                </c:pt>
                <c:pt idx="4220" formatCode="General">
                  <c:v>4.22</c:v>
                </c:pt>
                <c:pt idx="4221" formatCode="General">
                  <c:v>4.2210000000000001</c:v>
                </c:pt>
                <c:pt idx="4222" formatCode="General">
                  <c:v>4.2220000000000004</c:v>
                </c:pt>
                <c:pt idx="4223" formatCode="General">
                  <c:v>4.2229999999999999</c:v>
                </c:pt>
                <c:pt idx="4224" formatCode="General">
                  <c:v>4.2240000000000002</c:v>
                </c:pt>
                <c:pt idx="4225" formatCode="General">
                  <c:v>4.2249999999999996</c:v>
                </c:pt>
                <c:pt idx="4226" formatCode="General">
                  <c:v>4.226</c:v>
                </c:pt>
                <c:pt idx="4227" formatCode="General">
                  <c:v>4.2270000000000003</c:v>
                </c:pt>
                <c:pt idx="4228" formatCode="General">
                  <c:v>4.2279999999999998</c:v>
                </c:pt>
                <c:pt idx="4229" formatCode="General">
                  <c:v>4.2290000000000001</c:v>
                </c:pt>
                <c:pt idx="4230" formatCode="General">
                  <c:v>4.2300000000000004</c:v>
                </c:pt>
                <c:pt idx="4231" formatCode="General">
                  <c:v>4.2309999999999999</c:v>
                </c:pt>
                <c:pt idx="4232" formatCode="General">
                  <c:v>4.2320000000000002</c:v>
                </c:pt>
                <c:pt idx="4233" formatCode="General">
                  <c:v>4.2329999999999997</c:v>
                </c:pt>
                <c:pt idx="4234" formatCode="General">
                  <c:v>4.234</c:v>
                </c:pt>
                <c:pt idx="4235" formatCode="General">
                  <c:v>4.2350000000000003</c:v>
                </c:pt>
                <c:pt idx="4236" formatCode="General">
                  <c:v>4.2359999999999998</c:v>
                </c:pt>
                <c:pt idx="4237" formatCode="General">
                  <c:v>4.2370000000000001</c:v>
                </c:pt>
                <c:pt idx="4238" formatCode="General">
                  <c:v>4.2380000000000004</c:v>
                </c:pt>
                <c:pt idx="4239" formatCode="General">
                  <c:v>4.2389999999999999</c:v>
                </c:pt>
                <c:pt idx="4240" formatCode="General">
                  <c:v>4.24</c:v>
                </c:pt>
                <c:pt idx="4241" formatCode="General">
                  <c:v>4.2409999999999997</c:v>
                </c:pt>
                <c:pt idx="4242" formatCode="General">
                  <c:v>4.242</c:v>
                </c:pt>
                <c:pt idx="4243" formatCode="General">
                  <c:v>4.2430000000000003</c:v>
                </c:pt>
                <c:pt idx="4244" formatCode="General">
                  <c:v>4.2439999999999998</c:v>
                </c:pt>
                <c:pt idx="4245" formatCode="General">
                  <c:v>4.2450000000000001</c:v>
                </c:pt>
                <c:pt idx="4246" formatCode="General">
                  <c:v>4.2460000000000004</c:v>
                </c:pt>
                <c:pt idx="4247" formatCode="General">
                  <c:v>4.2469999999999999</c:v>
                </c:pt>
                <c:pt idx="4248" formatCode="General">
                  <c:v>4.2480000000000002</c:v>
                </c:pt>
                <c:pt idx="4249" formatCode="General">
                  <c:v>4.2489999999999997</c:v>
                </c:pt>
                <c:pt idx="4250" formatCode="General">
                  <c:v>4.25</c:v>
                </c:pt>
                <c:pt idx="4251" formatCode="General">
                  <c:v>4.2510000000000003</c:v>
                </c:pt>
                <c:pt idx="4252" formatCode="General">
                  <c:v>4.2519999999999998</c:v>
                </c:pt>
                <c:pt idx="4253" formatCode="General">
                  <c:v>4.2530000000000001</c:v>
                </c:pt>
                <c:pt idx="4254" formatCode="General">
                  <c:v>4.2539999999999996</c:v>
                </c:pt>
                <c:pt idx="4255" formatCode="General">
                  <c:v>4.2549999999999999</c:v>
                </c:pt>
                <c:pt idx="4256" formatCode="General">
                  <c:v>4.2560000000000002</c:v>
                </c:pt>
                <c:pt idx="4257" formatCode="General">
                  <c:v>4.2569999999999997</c:v>
                </c:pt>
                <c:pt idx="4258" formatCode="General">
                  <c:v>4.258</c:v>
                </c:pt>
                <c:pt idx="4259" formatCode="General">
                  <c:v>4.2590000000000003</c:v>
                </c:pt>
                <c:pt idx="4260" formatCode="General">
                  <c:v>4.26</c:v>
                </c:pt>
                <c:pt idx="4261" formatCode="General">
                  <c:v>4.2610000000000001</c:v>
                </c:pt>
                <c:pt idx="4262" formatCode="General">
                  <c:v>4.2619999999999996</c:v>
                </c:pt>
                <c:pt idx="4263" formatCode="General">
                  <c:v>4.2629999999999999</c:v>
                </c:pt>
                <c:pt idx="4264" formatCode="General">
                  <c:v>4.2640000000000002</c:v>
                </c:pt>
                <c:pt idx="4265" formatCode="General">
                  <c:v>4.2649999999999997</c:v>
                </c:pt>
                <c:pt idx="4266" formatCode="General">
                  <c:v>4.266</c:v>
                </c:pt>
                <c:pt idx="4267" formatCode="General">
                  <c:v>4.2670000000000003</c:v>
                </c:pt>
                <c:pt idx="4268" formatCode="General">
                  <c:v>4.2679999999999998</c:v>
                </c:pt>
                <c:pt idx="4269" formatCode="General">
                  <c:v>4.2690000000000001</c:v>
                </c:pt>
                <c:pt idx="4270" formatCode="General">
                  <c:v>4.2699999999999996</c:v>
                </c:pt>
                <c:pt idx="4271" formatCode="General">
                  <c:v>4.2709999999999999</c:v>
                </c:pt>
                <c:pt idx="4272" formatCode="General">
                  <c:v>4.2720000000000002</c:v>
                </c:pt>
                <c:pt idx="4273" formatCode="General">
                  <c:v>4.2729999999999997</c:v>
                </c:pt>
                <c:pt idx="4274" formatCode="General">
                  <c:v>4.274</c:v>
                </c:pt>
                <c:pt idx="4275" formatCode="General">
                  <c:v>4.2750000000000004</c:v>
                </c:pt>
                <c:pt idx="4276" formatCode="General">
                  <c:v>4.2759999999999998</c:v>
                </c:pt>
                <c:pt idx="4277" formatCode="General">
                  <c:v>4.2770000000000001</c:v>
                </c:pt>
                <c:pt idx="4278" formatCode="General">
                  <c:v>4.2779999999999996</c:v>
                </c:pt>
                <c:pt idx="4279" formatCode="General">
                  <c:v>4.2789999999999999</c:v>
                </c:pt>
                <c:pt idx="4280" formatCode="General">
                  <c:v>4.28</c:v>
                </c:pt>
                <c:pt idx="4281" formatCode="General">
                  <c:v>4.2809999999999997</c:v>
                </c:pt>
                <c:pt idx="4282" formatCode="General">
                  <c:v>4.282</c:v>
                </c:pt>
                <c:pt idx="4283" formatCode="General">
                  <c:v>4.2830000000000004</c:v>
                </c:pt>
                <c:pt idx="4284" formatCode="General">
                  <c:v>4.2839999999999998</c:v>
                </c:pt>
                <c:pt idx="4285" formatCode="General">
                  <c:v>4.2850000000000001</c:v>
                </c:pt>
                <c:pt idx="4286" formatCode="General">
                  <c:v>4.2859999999999996</c:v>
                </c:pt>
                <c:pt idx="4287" formatCode="General">
                  <c:v>4.2869999999999999</c:v>
                </c:pt>
                <c:pt idx="4288" formatCode="General">
                  <c:v>4.2880000000000003</c:v>
                </c:pt>
                <c:pt idx="4289" formatCode="General">
                  <c:v>4.2889999999999997</c:v>
                </c:pt>
                <c:pt idx="4290" formatCode="General">
                  <c:v>4.29</c:v>
                </c:pt>
                <c:pt idx="4291" formatCode="General">
                  <c:v>4.2910000000000004</c:v>
                </c:pt>
                <c:pt idx="4292" formatCode="General">
                  <c:v>4.2919999999999998</c:v>
                </c:pt>
                <c:pt idx="4293" formatCode="General">
                  <c:v>4.2930000000000001</c:v>
                </c:pt>
                <c:pt idx="4294" formatCode="General">
                  <c:v>4.2939999999999996</c:v>
                </c:pt>
                <c:pt idx="4295" formatCode="General">
                  <c:v>4.2949999999999999</c:v>
                </c:pt>
                <c:pt idx="4296" formatCode="General">
                  <c:v>4.2960000000000003</c:v>
                </c:pt>
                <c:pt idx="4297" formatCode="General">
                  <c:v>4.2969999999999997</c:v>
                </c:pt>
                <c:pt idx="4298" formatCode="General">
                  <c:v>4.298</c:v>
                </c:pt>
                <c:pt idx="4299" formatCode="General">
                  <c:v>4.2990000000000004</c:v>
                </c:pt>
                <c:pt idx="4300" formatCode="General">
                  <c:v>4.3</c:v>
                </c:pt>
                <c:pt idx="4301" formatCode="General">
                  <c:v>4.3010000000000002</c:v>
                </c:pt>
                <c:pt idx="4302" formatCode="General">
                  <c:v>4.3019999999999996</c:v>
                </c:pt>
                <c:pt idx="4303" formatCode="General">
                  <c:v>4.3029999999999999</c:v>
                </c:pt>
                <c:pt idx="4304" formatCode="General">
                  <c:v>4.3040000000000003</c:v>
                </c:pt>
                <c:pt idx="4305" formatCode="General">
                  <c:v>4.3049999999999997</c:v>
                </c:pt>
                <c:pt idx="4306" formatCode="General">
                  <c:v>4.306</c:v>
                </c:pt>
                <c:pt idx="4307" formatCode="General">
                  <c:v>4.3070000000000004</c:v>
                </c:pt>
                <c:pt idx="4308" formatCode="General">
                  <c:v>4.3079999999999998</c:v>
                </c:pt>
                <c:pt idx="4309" formatCode="General">
                  <c:v>4.3090000000000002</c:v>
                </c:pt>
                <c:pt idx="4310" formatCode="General">
                  <c:v>4.3099999999999996</c:v>
                </c:pt>
                <c:pt idx="4311" formatCode="General">
                  <c:v>4.3109999999999999</c:v>
                </c:pt>
                <c:pt idx="4312" formatCode="General">
                  <c:v>4.3120000000000003</c:v>
                </c:pt>
                <c:pt idx="4313" formatCode="General">
                  <c:v>4.3129999999999997</c:v>
                </c:pt>
                <c:pt idx="4314" formatCode="General">
                  <c:v>4.3140000000000001</c:v>
                </c:pt>
                <c:pt idx="4315" formatCode="General">
                  <c:v>4.3150000000000004</c:v>
                </c:pt>
                <c:pt idx="4316" formatCode="General">
                  <c:v>4.3159999999999998</c:v>
                </c:pt>
                <c:pt idx="4317" formatCode="General">
                  <c:v>4.3170000000000002</c:v>
                </c:pt>
                <c:pt idx="4318" formatCode="General">
                  <c:v>4.3179999999999996</c:v>
                </c:pt>
                <c:pt idx="4319" formatCode="General">
                  <c:v>4.319</c:v>
                </c:pt>
                <c:pt idx="4320" formatCode="General">
                  <c:v>4.32</c:v>
                </c:pt>
                <c:pt idx="4321" formatCode="General">
                  <c:v>4.3209999999999997</c:v>
                </c:pt>
                <c:pt idx="4322" formatCode="General">
                  <c:v>4.3220000000000001</c:v>
                </c:pt>
                <c:pt idx="4323" formatCode="General">
                  <c:v>4.3230000000000004</c:v>
                </c:pt>
                <c:pt idx="4324" formatCode="General">
                  <c:v>4.3239999999999998</c:v>
                </c:pt>
                <c:pt idx="4325" formatCode="General">
                  <c:v>4.3250000000000002</c:v>
                </c:pt>
                <c:pt idx="4326" formatCode="General">
                  <c:v>4.3259999999999996</c:v>
                </c:pt>
                <c:pt idx="4327" formatCode="General">
                  <c:v>4.327</c:v>
                </c:pt>
                <c:pt idx="4328" formatCode="General">
                  <c:v>4.3280000000000003</c:v>
                </c:pt>
                <c:pt idx="4329" formatCode="General">
                  <c:v>4.3289999999999997</c:v>
                </c:pt>
                <c:pt idx="4330" formatCode="General">
                  <c:v>4.33</c:v>
                </c:pt>
                <c:pt idx="4331" formatCode="General">
                  <c:v>4.3310000000000004</c:v>
                </c:pt>
                <c:pt idx="4332" formatCode="General">
                  <c:v>4.3319999999999999</c:v>
                </c:pt>
                <c:pt idx="4333" formatCode="General">
                  <c:v>4.3330000000000002</c:v>
                </c:pt>
                <c:pt idx="4334" formatCode="General">
                  <c:v>4.3339999999999996</c:v>
                </c:pt>
                <c:pt idx="4335" formatCode="General">
                  <c:v>4.335</c:v>
                </c:pt>
                <c:pt idx="4336" formatCode="General">
                  <c:v>4.3360000000000003</c:v>
                </c:pt>
                <c:pt idx="4337" formatCode="General">
                  <c:v>4.3369999999999997</c:v>
                </c:pt>
                <c:pt idx="4338" formatCode="General">
                  <c:v>4.3380000000000001</c:v>
                </c:pt>
                <c:pt idx="4339" formatCode="General">
                  <c:v>4.3390000000000004</c:v>
                </c:pt>
                <c:pt idx="4340" formatCode="General">
                  <c:v>4.34</c:v>
                </c:pt>
                <c:pt idx="4341" formatCode="General">
                  <c:v>4.3410000000000002</c:v>
                </c:pt>
                <c:pt idx="4342" formatCode="General">
                  <c:v>4.3419999999999996</c:v>
                </c:pt>
                <c:pt idx="4343" formatCode="General">
                  <c:v>4.343</c:v>
                </c:pt>
                <c:pt idx="4344" formatCode="General">
                  <c:v>4.3440000000000003</c:v>
                </c:pt>
                <c:pt idx="4345" formatCode="General">
                  <c:v>4.3449999999999998</c:v>
                </c:pt>
                <c:pt idx="4346" formatCode="General">
                  <c:v>4.3460000000000001</c:v>
                </c:pt>
                <c:pt idx="4347" formatCode="General">
                  <c:v>4.3470000000000004</c:v>
                </c:pt>
                <c:pt idx="4348" formatCode="General">
                  <c:v>4.3479999999999999</c:v>
                </c:pt>
                <c:pt idx="4349" formatCode="General">
                  <c:v>4.3490000000000002</c:v>
                </c:pt>
                <c:pt idx="4350" formatCode="General">
                  <c:v>4.3499999999999996</c:v>
                </c:pt>
                <c:pt idx="4351" formatCode="General">
                  <c:v>4.351</c:v>
                </c:pt>
                <c:pt idx="4352" formatCode="General">
                  <c:v>4.3520000000000003</c:v>
                </c:pt>
                <c:pt idx="4353" formatCode="General">
                  <c:v>4.3529999999999998</c:v>
                </c:pt>
                <c:pt idx="4354" formatCode="General">
                  <c:v>4.3540000000000001</c:v>
                </c:pt>
                <c:pt idx="4355" formatCode="General">
                  <c:v>4.3550000000000004</c:v>
                </c:pt>
                <c:pt idx="4356" formatCode="General">
                  <c:v>4.3559999999999999</c:v>
                </c:pt>
                <c:pt idx="4357" formatCode="General">
                  <c:v>4.3570000000000002</c:v>
                </c:pt>
                <c:pt idx="4358" formatCode="General">
                  <c:v>4.3579999999999997</c:v>
                </c:pt>
                <c:pt idx="4359" formatCode="General">
                  <c:v>4.359</c:v>
                </c:pt>
                <c:pt idx="4360" formatCode="General">
                  <c:v>4.3600000000000003</c:v>
                </c:pt>
                <c:pt idx="4361" formatCode="General">
                  <c:v>4.3609999999999998</c:v>
                </c:pt>
                <c:pt idx="4362" formatCode="General">
                  <c:v>4.3620000000000001</c:v>
                </c:pt>
                <c:pt idx="4363" formatCode="General">
                  <c:v>4.3630000000000004</c:v>
                </c:pt>
                <c:pt idx="4364" formatCode="General">
                  <c:v>4.3639999999999999</c:v>
                </c:pt>
                <c:pt idx="4365" formatCode="General">
                  <c:v>4.3650000000000002</c:v>
                </c:pt>
                <c:pt idx="4366" formatCode="General">
                  <c:v>4.3659999999999997</c:v>
                </c:pt>
                <c:pt idx="4367" formatCode="General">
                  <c:v>4.367</c:v>
                </c:pt>
                <c:pt idx="4368" formatCode="General">
                  <c:v>4.3680000000000003</c:v>
                </c:pt>
                <c:pt idx="4369" formatCode="General">
                  <c:v>4.3689999999999998</c:v>
                </c:pt>
                <c:pt idx="4370" formatCode="General">
                  <c:v>4.37</c:v>
                </c:pt>
                <c:pt idx="4371" formatCode="General">
                  <c:v>4.3710000000000004</c:v>
                </c:pt>
                <c:pt idx="4372" formatCode="General">
                  <c:v>4.3719999999999999</c:v>
                </c:pt>
                <c:pt idx="4373" formatCode="General">
                  <c:v>4.3730000000000002</c:v>
                </c:pt>
                <c:pt idx="4374" formatCode="General">
                  <c:v>4.3739999999999997</c:v>
                </c:pt>
                <c:pt idx="4375" formatCode="General">
                  <c:v>4.375</c:v>
                </c:pt>
                <c:pt idx="4376" formatCode="General">
                  <c:v>4.3760000000000003</c:v>
                </c:pt>
                <c:pt idx="4377" formatCode="General">
                  <c:v>4.3769999999999998</c:v>
                </c:pt>
                <c:pt idx="4378" formatCode="General">
                  <c:v>4.3780000000000001</c:v>
                </c:pt>
                <c:pt idx="4379" formatCode="General">
                  <c:v>4.3789999999999996</c:v>
                </c:pt>
                <c:pt idx="4380" formatCode="General">
                  <c:v>4.38</c:v>
                </c:pt>
                <c:pt idx="4381" formatCode="General">
                  <c:v>4.3810000000000002</c:v>
                </c:pt>
                <c:pt idx="4382" formatCode="General">
                  <c:v>4.3819999999999997</c:v>
                </c:pt>
                <c:pt idx="4383" formatCode="General">
                  <c:v>4.383</c:v>
                </c:pt>
                <c:pt idx="4384" formatCode="General">
                  <c:v>4.3840000000000003</c:v>
                </c:pt>
                <c:pt idx="4385" formatCode="General">
                  <c:v>4.3849999999999998</c:v>
                </c:pt>
                <c:pt idx="4386" formatCode="General">
                  <c:v>4.3860000000000001</c:v>
                </c:pt>
                <c:pt idx="4387" formatCode="General">
                  <c:v>4.3869999999999996</c:v>
                </c:pt>
                <c:pt idx="4388" formatCode="General">
                  <c:v>4.3879999999999999</c:v>
                </c:pt>
                <c:pt idx="4389" formatCode="General">
                  <c:v>4.3890000000000002</c:v>
                </c:pt>
                <c:pt idx="4390" formatCode="General">
                  <c:v>4.3899999999999997</c:v>
                </c:pt>
                <c:pt idx="4391" formatCode="General">
                  <c:v>4.391</c:v>
                </c:pt>
                <c:pt idx="4392" formatCode="General">
                  <c:v>4.3920000000000003</c:v>
                </c:pt>
                <c:pt idx="4393" formatCode="General">
                  <c:v>4.3929999999999998</c:v>
                </c:pt>
                <c:pt idx="4394" formatCode="General">
                  <c:v>4.3940000000000001</c:v>
                </c:pt>
                <c:pt idx="4395" formatCode="General">
                  <c:v>4.3949999999999996</c:v>
                </c:pt>
                <c:pt idx="4396" formatCode="General">
                  <c:v>4.3959999999999999</c:v>
                </c:pt>
                <c:pt idx="4397" formatCode="General">
                  <c:v>4.3970000000000002</c:v>
                </c:pt>
                <c:pt idx="4398" formatCode="General">
                  <c:v>4.3979999999999997</c:v>
                </c:pt>
                <c:pt idx="4399" formatCode="General">
                  <c:v>4.399</c:v>
                </c:pt>
                <c:pt idx="4400" formatCode="General">
                  <c:v>4.4000000000000004</c:v>
                </c:pt>
                <c:pt idx="4401" formatCode="General">
                  <c:v>4.4009999999999998</c:v>
                </c:pt>
                <c:pt idx="4402" formatCode="General">
                  <c:v>4.4020000000000001</c:v>
                </c:pt>
                <c:pt idx="4403" formatCode="General">
                  <c:v>4.4029999999999996</c:v>
                </c:pt>
                <c:pt idx="4404" formatCode="General">
                  <c:v>4.4039999999999999</c:v>
                </c:pt>
                <c:pt idx="4405" formatCode="General">
                  <c:v>4.4050000000000002</c:v>
                </c:pt>
                <c:pt idx="4406" formatCode="General">
                  <c:v>4.4059999999999997</c:v>
                </c:pt>
                <c:pt idx="4407" formatCode="General">
                  <c:v>4.407</c:v>
                </c:pt>
                <c:pt idx="4408" formatCode="General">
                  <c:v>4.4080000000000004</c:v>
                </c:pt>
                <c:pt idx="4409" formatCode="General">
                  <c:v>4.4089999999999998</c:v>
                </c:pt>
                <c:pt idx="4410" formatCode="General">
                  <c:v>4.41</c:v>
                </c:pt>
                <c:pt idx="4411" formatCode="General">
                  <c:v>4.4109999999999996</c:v>
                </c:pt>
                <c:pt idx="4412" formatCode="General">
                  <c:v>4.4119999999999999</c:v>
                </c:pt>
                <c:pt idx="4413" formatCode="General">
                  <c:v>4.4130000000000003</c:v>
                </c:pt>
                <c:pt idx="4414" formatCode="General">
                  <c:v>4.4139999999999997</c:v>
                </c:pt>
                <c:pt idx="4415" formatCode="General">
                  <c:v>4.415</c:v>
                </c:pt>
                <c:pt idx="4416" formatCode="General">
                  <c:v>4.4160000000000004</c:v>
                </c:pt>
                <c:pt idx="4417" formatCode="General">
                  <c:v>4.4169999999999998</c:v>
                </c:pt>
                <c:pt idx="4418" formatCode="General">
                  <c:v>4.4180000000000001</c:v>
                </c:pt>
                <c:pt idx="4419" formatCode="General">
                  <c:v>4.4189999999999996</c:v>
                </c:pt>
                <c:pt idx="4420" formatCode="General">
                  <c:v>4.42</c:v>
                </c:pt>
                <c:pt idx="4421" formatCode="General">
                  <c:v>4.4210000000000003</c:v>
                </c:pt>
                <c:pt idx="4422" formatCode="General">
                  <c:v>4.4219999999999997</c:v>
                </c:pt>
                <c:pt idx="4423" formatCode="General">
                  <c:v>4.423</c:v>
                </c:pt>
                <c:pt idx="4424" formatCode="General">
                  <c:v>4.4240000000000004</c:v>
                </c:pt>
                <c:pt idx="4425" formatCode="General">
                  <c:v>4.4249999999999998</c:v>
                </c:pt>
                <c:pt idx="4426" formatCode="General">
                  <c:v>4.4260000000000002</c:v>
                </c:pt>
                <c:pt idx="4427" formatCode="General">
                  <c:v>4.4269999999999996</c:v>
                </c:pt>
                <c:pt idx="4428" formatCode="General">
                  <c:v>4.4279999999999999</c:v>
                </c:pt>
                <c:pt idx="4429" formatCode="General">
                  <c:v>4.4290000000000003</c:v>
                </c:pt>
                <c:pt idx="4430" formatCode="General">
                  <c:v>4.43</c:v>
                </c:pt>
                <c:pt idx="4431" formatCode="General">
                  <c:v>4.431</c:v>
                </c:pt>
                <c:pt idx="4432" formatCode="General">
                  <c:v>4.4320000000000004</c:v>
                </c:pt>
                <c:pt idx="4433" formatCode="General">
                  <c:v>4.4329999999999998</c:v>
                </c:pt>
                <c:pt idx="4434" formatCode="General">
                  <c:v>4.4340000000000002</c:v>
                </c:pt>
                <c:pt idx="4435" formatCode="General">
                  <c:v>4.4349999999999996</c:v>
                </c:pt>
                <c:pt idx="4436" formatCode="General">
                  <c:v>4.4359999999999999</c:v>
                </c:pt>
                <c:pt idx="4437" formatCode="General">
                  <c:v>4.4370000000000003</c:v>
                </c:pt>
                <c:pt idx="4438" formatCode="General">
                  <c:v>4.4379999999999997</c:v>
                </c:pt>
                <c:pt idx="4439" formatCode="General">
                  <c:v>4.4390000000000001</c:v>
                </c:pt>
                <c:pt idx="4440" formatCode="General">
                  <c:v>4.4400000000000004</c:v>
                </c:pt>
                <c:pt idx="4441" formatCode="General">
                  <c:v>4.4409999999999998</c:v>
                </c:pt>
                <c:pt idx="4442" formatCode="General">
                  <c:v>4.4420000000000002</c:v>
                </c:pt>
                <c:pt idx="4443" formatCode="General">
                  <c:v>4.4429999999999996</c:v>
                </c:pt>
                <c:pt idx="4444" formatCode="General">
                  <c:v>4.444</c:v>
                </c:pt>
                <c:pt idx="4445" formatCode="General">
                  <c:v>4.4450000000000003</c:v>
                </c:pt>
                <c:pt idx="4446" formatCode="General">
                  <c:v>4.4459999999999997</c:v>
                </c:pt>
                <c:pt idx="4447" formatCode="General">
                  <c:v>4.4470000000000001</c:v>
                </c:pt>
                <c:pt idx="4448" formatCode="General">
                  <c:v>4.4480000000000004</c:v>
                </c:pt>
                <c:pt idx="4449" formatCode="General">
                  <c:v>4.4489999999999998</c:v>
                </c:pt>
                <c:pt idx="4450" formatCode="General">
                  <c:v>4.45</c:v>
                </c:pt>
                <c:pt idx="4451" formatCode="General">
                  <c:v>4.4509999999999996</c:v>
                </c:pt>
                <c:pt idx="4452" formatCode="General">
                  <c:v>4.452</c:v>
                </c:pt>
                <c:pt idx="4453" formatCode="General">
                  <c:v>4.4530000000000003</c:v>
                </c:pt>
                <c:pt idx="4454" formatCode="General">
                  <c:v>4.4539999999999997</c:v>
                </c:pt>
                <c:pt idx="4455" formatCode="General">
                  <c:v>4.4550000000000001</c:v>
                </c:pt>
                <c:pt idx="4456" formatCode="General">
                  <c:v>4.4560000000000004</c:v>
                </c:pt>
                <c:pt idx="4457" formatCode="General">
                  <c:v>4.4569999999999999</c:v>
                </c:pt>
                <c:pt idx="4458" formatCode="General">
                  <c:v>4.4580000000000002</c:v>
                </c:pt>
                <c:pt idx="4459" formatCode="General">
                  <c:v>4.4589999999999996</c:v>
                </c:pt>
                <c:pt idx="4460" formatCode="General">
                  <c:v>4.46</c:v>
                </c:pt>
                <c:pt idx="4461" formatCode="General">
                  <c:v>4.4610000000000003</c:v>
                </c:pt>
                <c:pt idx="4462" formatCode="General">
                  <c:v>4.4619999999999997</c:v>
                </c:pt>
                <c:pt idx="4463" formatCode="General">
                  <c:v>4.4630000000000001</c:v>
                </c:pt>
                <c:pt idx="4464" formatCode="General">
                  <c:v>4.4640000000000004</c:v>
                </c:pt>
                <c:pt idx="4465" formatCode="General">
                  <c:v>4.4649999999999999</c:v>
                </c:pt>
                <c:pt idx="4466" formatCode="General">
                  <c:v>4.4660000000000002</c:v>
                </c:pt>
                <c:pt idx="4467" formatCode="General">
                  <c:v>4.4669999999999996</c:v>
                </c:pt>
                <c:pt idx="4468" formatCode="General">
                  <c:v>4.468</c:v>
                </c:pt>
                <c:pt idx="4469" formatCode="General">
                  <c:v>4.4690000000000003</c:v>
                </c:pt>
                <c:pt idx="4470" formatCode="General">
                  <c:v>4.47</c:v>
                </c:pt>
                <c:pt idx="4471" formatCode="General">
                  <c:v>4.4710000000000001</c:v>
                </c:pt>
                <c:pt idx="4472" formatCode="General">
                  <c:v>4.4720000000000004</c:v>
                </c:pt>
                <c:pt idx="4473" formatCode="General">
                  <c:v>4.4729999999999999</c:v>
                </c:pt>
                <c:pt idx="4474" formatCode="General">
                  <c:v>4.4740000000000002</c:v>
                </c:pt>
                <c:pt idx="4475" formatCode="General">
                  <c:v>4.4749999999999996</c:v>
                </c:pt>
                <c:pt idx="4476" formatCode="General">
                  <c:v>4.476</c:v>
                </c:pt>
                <c:pt idx="4477" formatCode="General">
                  <c:v>4.4770000000000003</c:v>
                </c:pt>
                <c:pt idx="4478" formatCode="General">
                  <c:v>4.4779999999999998</c:v>
                </c:pt>
                <c:pt idx="4479" formatCode="General">
                  <c:v>4.4790000000000001</c:v>
                </c:pt>
                <c:pt idx="4480" formatCode="General">
                  <c:v>4.4800000000000004</c:v>
                </c:pt>
                <c:pt idx="4481" formatCode="General">
                  <c:v>4.4809999999999999</c:v>
                </c:pt>
                <c:pt idx="4482" formatCode="General">
                  <c:v>4.4820000000000002</c:v>
                </c:pt>
                <c:pt idx="4483" formatCode="General">
                  <c:v>4.4829999999999997</c:v>
                </c:pt>
                <c:pt idx="4484" formatCode="General">
                  <c:v>4.484</c:v>
                </c:pt>
                <c:pt idx="4485" formatCode="General">
                  <c:v>4.4850000000000003</c:v>
                </c:pt>
                <c:pt idx="4486" formatCode="General">
                  <c:v>4.4859999999999998</c:v>
                </c:pt>
                <c:pt idx="4487" formatCode="General">
                  <c:v>4.4870000000000001</c:v>
                </c:pt>
                <c:pt idx="4488" formatCode="General">
                  <c:v>4.4880000000000004</c:v>
                </c:pt>
                <c:pt idx="4489" formatCode="General">
                  <c:v>4.4889999999999999</c:v>
                </c:pt>
                <c:pt idx="4490" formatCode="General">
                  <c:v>4.49</c:v>
                </c:pt>
                <c:pt idx="4491" formatCode="General">
                  <c:v>4.4909999999999997</c:v>
                </c:pt>
                <c:pt idx="4492" formatCode="General">
                  <c:v>4.492</c:v>
                </c:pt>
                <c:pt idx="4493" formatCode="General">
                  <c:v>4.4930000000000003</c:v>
                </c:pt>
                <c:pt idx="4494" formatCode="General">
                  <c:v>4.4939999999999998</c:v>
                </c:pt>
                <c:pt idx="4495" formatCode="General">
                  <c:v>4.4950000000000001</c:v>
                </c:pt>
                <c:pt idx="4496" formatCode="General">
                  <c:v>4.4960000000000004</c:v>
                </c:pt>
                <c:pt idx="4497" formatCode="General">
                  <c:v>4.4969999999999999</c:v>
                </c:pt>
                <c:pt idx="4498" formatCode="General">
                  <c:v>4.4980000000000002</c:v>
                </c:pt>
                <c:pt idx="4499" formatCode="General">
                  <c:v>4.4989999999999997</c:v>
                </c:pt>
                <c:pt idx="4500" formatCode="General">
                  <c:v>4.5</c:v>
                </c:pt>
                <c:pt idx="4501" formatCode="General">
                  <c:v>4.5010000000000003</c:v>
                </c:pt>
                <c:pt idx="4502" formatCode="General">
                  <c:v>4.5019999999999998</c:v>
                </c:pt>
                <c:pt idx="4503" formatCode="General">
                  <c:v>4.5030000000000001</c:v>
                </c:pt>
                <c:pt idx="4504" formatCode="General">
                  <c:v>4.5039999999999996</c:v>
                </c:pt>
                <c:pt idx="4505" formatCode="General">
                  <c:v>4.5049999999999999</c:v>
                </c:pt>
                <c:pt idx="4506" formatCode="General">
                  <c:v>4.5060000000000002</c:v>
                </c:pt>
                <c:pt idx="4507" formatCode="General">
                  <c:v>4.5069999999999997</c:v>
                </c:pt>
                <c:pt idx="4508" formatCode="General">
                  <c:v>4.508</c:v>
                </c:pt>
                <c:pt idx="4509" formatCode="General">
                  <c:v>4.5090000000000003</c:v>
                </c:pt>
                <c:pt idx="4510" formatCode="General">
                  <c:v>4.51</c:v>
                </c:pt>
                <c:pt idx="4511" formatCode="General">
                  <c:v>4.5110000000000001</c:v>
                </c:pt>
                <c:pt idx="4512" formatCode="General">
                  <c:v>4.5119999999999996</c:v>
                </c:pt>
                <c:pt idx="4513" formatCode="General">
                  <c:v>4.5129999999999999</c:v>
                </c:pt>
                <c:pt idx="4514" formatCode="General">
                  <c:v>4.5140000000000002</c:v>
                </c:pt>
                <c:pt idx="4515" formatCode="General">
                  <c:v>4.5149999999999997</c:v>
                </c:pt>
                <c:pt idx="4516" formatCode="General">
                  <c:v>4.516</c:v>
                </c:pt>
                <c:pt idx="4517" formatCode="General">
                  <c:v>4.5170000000000003</c:v>
                </c:pt>
                <c:pt idx="4518" formatCode="General">
                  <c:v>4.5179999999999998</c:v>
                </c:pt>
                <c:pt idx="4519" formatCode="General">
                  <c:v>4.5190000000000001</c:v>
                </c:pt>
                <c:pt idx="4520" formatCode="General">
                  <c:v>4.5199999999999996</c:v>
                </c:pt>
                <c:pt idx="4521" formatCode="General">
                  <c:v>4.5209999999999999</c:v>
                </c:pt>
                <c:pt idx="4522" formatCode="General">
                  <c:v>4.5220000000000002</c:v>
                </c:pt>
                <c:pt idx="4523" formatCode="General">
                  <c:v>4.5229999999999997</c:v>
                </c:pt>
                <c:pt idx="4524" formatCode="General">
                  <c:v>4.524</c:v>
                </c:pt>
                <c:pt idx="4525" formatCode="General">
                  <c:v>4.5250000000000004</c:v>
                </c:pt>
                <c:pt idx="4526" formatCode="General">
                  <c:v>4.5259999999999998</c:v>
                </c:pt>
                <c:pt idx="4527" formatCode="General">
                  <c:v>4.5270000000000001</c:v>
                </c:pt>
                <c:pt idx="4528" formatCode="General">
                  <c:v>4.5279999999999996</c:v>
                </c:pt>
                <c:pt idx="4529" formatCode="General">
                  <c:v>4.5289999999999999</c:v>
                </c:pt>
                <c:pt idx="4530" formatCode="General">
                  <c:v>4.53</c:v>
                </c:pt>
                <c:pt idx="4531" formatCode="General">
                  <c:v>4.5309999999999997</c:v>
                </c:pt>
                <c:pt idx="4532" formatCode="General">
                  <c:v>4.532</c:v>
                </c:pt>
                <c:pt idx="4533" formatCode="General">
                  <c:v>4.5330000000000004</c:v>
                </c:pt>
                <c:pt idx="4534" formatCode="General">
                  <c:v>4.5339999999999998</c:v>
                </c:pt>
                <c:pt idx="4535" formatCode="General">
                  <c:v>4.5350000000000001</c:v>
                </c:pt>
                <c:pt idx="4536" formatCode="General">
                  <c:v>4.5359999999999996</c:v>
                </c:pt>
                <c:pt idx="4537" formatCode="General">
                  <c:v>4.5369999999999999</c:v>
                </c:pt>
                <c:pt idx="4538" formatCode="General">
                  <c:v>4.5380000000000003</c:v>
                </c:pt>
                <c:pt idx="4539" formatCode="General">
                  <c:v>4.5389999999999997</c:v>
                </c:pt>
                <c:pt idx="4540" formatCode="General">
                  <c:v>4.54</c:v>
                </c:pt>
                <c:pt idx="4541" formatCode="General">
                  <c:v>4.5410000000000004</c:v>
                </c:pt>
                <c:pt idx="4542" formatCode="General">
                  <c:v>4.5419999999999998</c:v>
                </c:pt>
                <c:pt idx="4543" formatCode="General">
                  <c:v>4.5430000000000001</c:v>
                </c:pt>
                <c:pt idx="4544" formatCode="General">
                  <c:v>4.5439999999999996</c:v>
                </c:pt>
                <c:pt idx="4545" formatCode="General">
                  <c:v>4.5449999999999999</c:v>
                </c:pt>
                <c:pt idx="4546" formatCode="General">
                  <c:v>4.5460000000000003</c:v>
                </c:pt>
                <c:pt idx="4547" formatCode="General">
                  <c:v>4.5469999999999997</c:v>
                </c:pt>
                <c:pt idx="4548" formatCode="General">
                  <c:v>4.548</c:v>
                </c:pt>
                <c:pt idx="4549" formatCode="General">
                  <c:v>4.5490000000000004</c:v>
                </c:pt>
                <c:pt idx="4550" formatCode="General">
                  <c:v>4.55</c:v>
                </c:pt>
                <c:pt idx="4551" formatCode="General">
                  <c:v>4.5510000000000002</c:v>
                </c:pt>
                <c:pt idx="4552" formatCode="General">
                  <c:v>4.5519999999999996</c:v>
                </c:pt>
                <c:pt idx="4553" formatCode="General">
                  <c:v>4.5529999999999999</c:v>
                </c:pt>
                <c:pt idx="4554" formatCode="General">
                  <c:v>4.5540000000000003</c:v>
                </c:pt>
                <c:pt idx="4555" formatCode="General">
                  <c:v>4.5549999999999997</c:v>
                </c:pt>
                <c:pt idx="4556" formatCode="General">
                  <c:v>4.556</c:v>
                </c:pt>
                <c:pt idx="4557" formatCode="General">
                  <c:v>4.5570000000000004</c:v>
                </c:pt>
                <c:pt idx="4558" formatCode="General">
                  <c:v>4.5579999999999998</c:v>
                </c:pt>
                <c:pt idx="4559" formatCode="General">
                  <c:v>4.5590000000000002</c:v>
                </c:pt>
                <c:pt idx="4560" formatCode="General">
                  <c:v>4.5599999999999996</c:v>
                </c:pt>
                <c:pt idx="4561" formatCode="General">
                  <c:v>4.5609999999999999</c:v>
                </c:pt>
                <c:pt idx="4562" formatCode="General">
                  <c:v>4.5620000000000003</c:v>
                </c:pt>
                <c:pt idx="4563" formatCode="General">
                  <c:v>4.5629999999999997</c:v>
                </c:pt>
                <c:pt idx="4564" formatCode="General">
                  <c:v>4.5640000000000001</c:v>
                </c:pt>
                <c:pt idx="4565" formatCode="General">
                  <c:v>4.5650000000000004</c:v>
                </c:pt>
                <c:pt idx="4566" formatCode="General">
                  <c:v>4.5659999999999998</c:v>
                </c:pt>
                <c:pt idx="4567" formatCode="General">
                  <c:v>4.5670000000000002</c:v>
                </c:pt>
                <c:pt idx="4568" formatCode="General">
                  <c:v>4.5679999999999996</c:v>
                </c:pt>
                <c:pt idx="4569" formatCode="General">
                  <c:v>4.569</c:v>
                </c:pt>
                <c:pt idx="4570" formatCode="General">
                  <c:v>4.57</c:v>
                </c:pt>
                <c:pt idx="4571" formatCode="General">
                  <c:v>4.5709999999999997</c:v>
                </c:pt>
                <c:pt idx="4572" formatCode="General">
                  <c:v>4.5720000000000001</c:v>
                </c:pt>
                <c:pt idx="4573" formatCode="General">
                  <c:v>4.5730000000000004</c:v>
                </c:pt>
                <c:pt idx="4574" formatCode="General">
                  <c:v>4.5739999999999998</c:v>
                </c:pt>
                <c:pt idx="4575" formatCode="General">
                  <c:v>4.5750000000000002</c:v>
                </c:pt>
                <c:pt idx="4576" formatCode="General">
                  <c:v>4.5759999999999996</c:v>
                </c:pt>
                <c:pt idx="4577" formatCode="General">
                  <c:v>4.577</c:v>
                </c:pt>
                <c:pt idx="4578" formatCode="General">
                  <c:v>4.5780000000000003</c:v>
                </c:pt>
                <c:pt idx="4579" formatCode="General">
                  <c:v>4.5789999999999997</c:v>
                </c:pt>
                <c:pt idx="4580" formatCode="General">
                  <c:v>4.58</c:v>
                </c:pt>
                <c:pt idx="4581" formatCode="General">
                  <c:v>4.5810000000000004</c:v>
                </c:pt>
                <c:pt idx="4582" formatCode="General">
                  <c:v>4.5819999999999999</c:v>
                </c:pt>
                <c:pt idx="4583" formatCode="General">
                  <c:v>4.5830000000000002</c:v>
                </c:pt>
                <c:pt idx="4584" formatCode="General">
                  <c:v>4.5839999999999996</c:v>
                </c:pt>
                <c:pt idx="4585" formatCode="General">
                  <c:v>4.585</c:v>
                </c:pt>
                <c:pt idx="4586" formatCode="General">
                  <c:v>4.5860000000000003</c:v>
                </c:pt>
                <c:pt idx="4587" formatCode="General">
                  <c:v>4.5869999999999997</c:v>
                </c:pt>
                <c:pt idx="4588" formatCode="General">
                  <c:v>4.5880000000000001</c:v>
                </c:pt>
                <c:pt idx="4589" formatCode="General">
                  <c:v>4.5890000000000004</c:v>
                </c:pt>
                <c:pt idx="4590" formatCode="General">
                  <c:v>4.59</c:v>
                </c:pt>
                <c:pt idx="4591" formatCode="General">
                  <c:v>4.5910000000000002</c:v>
                </c:pt>
                <c:pt idx="4592" formatCode="General">
                  <c:v>4.5919999999999996</c:v>
                </c:pt>
                <c:pt idx="4593" formatCode="General">
                  <c:v>4.593</c:v>
                </c:pt>
                <c:pt idx="4594" formatCode="General">
                  <c:v>4.5940000000000003</c:v>
                </c:pt>
                <c:pt idx="4595" formatCode="General">
                  <c:v>4.5949999999999998</c:v>
                </c:pt>
                <c:pt idx="4596" formatCode="General">
                  <c:v>4.5960000000000001</c:v>
                </c:pt>
                <c:pt idx="4597" formatCode="General">
                  <c:v>4.5970000000000004</c:v>
                </c:pt>
                <c:pt idx="4598" formatCode="General">
                  <c:v>4.5979999999999999</c:v>
                </c:pt>
                <c:pt idx="4599" formatCode="General">
                  <c:v>4.5990000000000002</c:v>
                </c:pt>
                <c:pt idx="4600" formatCode="General">
                  <c:v>4.5999999999999996</c:v>
                </c:pt>
                <c:pt idx="4601" formatCode="General">
                  <c:v>4.601</c:v>
                </c:pt>
                <c:pt idx="4602" formatCode="General">
                  <c:v>4.6020000000000003</c:v>
                </c:pt>
                <c:pt idx="4603" formatCode="General">
                  <c:v>4.6029999999999998</c:v>
                </c:pt>
                <c:pt idx="4604" formatCode="General">
                  <c:v>4.6040000000000001</c:v>
                </c:pt>
                <c:pt idx="4605" formatCode="General">
                  <c:v>4.6050000000000004</c:v>
                </c:pt>
                <c:pt idx="4606" formatCode="General">
                  <c:v>4.6059999999999999</c:v>
                </c:pt>
                <c:pt idx="4607" formatCode="General">
                  <c:v>4.6070000000000002</c:v>
                </c:pt>
                <c:pt idx="4608" formatCode="General">
                  <c:v>4.6079999999999997</c:v>
                </c:pt>
                <c:pt idx="4609" formatCode="General">
                  <c:v>4.609</c:v>
                </c:pt>
                <c:pt idx="4610" formatCode="General">
                  <c:v>4.6100000000000003</c:v>
                </c:pt>
                <c:pt idx="4611" formatCode="General">
                  <c:v>4.6109999999999998</c:v>
                </c:pt>
                <c:pt idx="4612" formatCode="General">
                  <c:v>4.6120000000000001</c:v>
                </c:pt>
                <c:pt idx="4613" formatCode="General">
                  <c:v>4.6130000000000004</c:v>
                </c:pt>
                <c:pt idx="4614" formatCode="General">
                  <c:v>4.6139999999999999</c:v>
                </c:pt>
                <c:pt idx="4615" formatCode="General">
                  <c:v>4.6150000000000002</c:v>
                </c:pt>
                <c:pt idx="4616" formatCode="General">
                  <c:v>4.6159999999999997</c:v>
                </c:pt>
                <c:pt idx="4617" formatCode="General">
                  <c:v>4.617</c:v>
                </c:pt>
                <c:pt idx="4618" formatCode="General">
                  <c:v>4.6180000000000003</c:v>
                </c:pt>
                <c:pt idx="4619" formatCode="General">
                  <c:v>4.6189999999999998</c:v>
                </c:pt>
                <c:pt idx="4620" formatCode="General">
                  <c:v>4.62</c:v>
                </c:pt>
                <c:pt idx="4621" formatCode="General">
                  <c:v>4.6210000000000004</c:v>
                </c:pt>
                <c:pt idx="4622" formatCode="General">
                  <c:v>4.6219999999999999</c:v>
                </c:pt>
                <c:pt idx="4623" formatCode="General">
                  <c:v>4.6230000000000002</c:v>
                </c:pt>
                <c:pt idx="4624" formatCode="General">
                  <c:v>4.6239999999999997</c:v>
                </c:pt>
                <c:pt idx="4625" formatCode="General">
                  <c:v>4.625</c:v>
                </c:pt>
                <c:pt idx="4626" formatCode="General">
                  <c:v>4.6260000000000003</c:v>
                </c:pt>
                <c:pt idx="4627" formatCode="General">
                  <c:v>4.6269999999999998</c:v>
                </c:pt>
                <c:pt idx="4628" formatCode="General">
                  <c:v>4.6280000000000001</c:v>
                </c:pt>
                <c:pt idx="4629" formatCode="General">
                  <c:v>4.6289999999999996</c:v>
                </c:pt>
                <c:pt idx="4630" formatCode="General">
                  <c:v>4.63</c:v>
                </c:pt>
                <c:pt idx="4631" formatCode="General">
                  <c:v>4.6310000000000002</c:v>
                </c:pt>
                <c:pt idx="4632" formatCode="General">
                  <c:v>4.6319999999999997</c:v>
                </c:pt>
                <c:pt idx="4633" formatCode="General">
                  <c:v>4.633</c:v>
                </c:pt>
                <c:pt idx="4634" formatCode="General">
                  <c:v>4.6340000000000003</c:v>
                </c:pt>
                <c:pt idx="4635" formatCode="General">
                  <c:v>4.6349999999999998</c:v>
                </c:pt>
                <c:pt idx="4636" formatCode="General">
                  <c:v>4.6360000000000001</c:v>
                </c:pt>
                <c:pt idx="4637" formatCode="General">
                  <c:v>4.6369999999999996</c:v>
                </c:pt>
                <c:pt idx="4638" formatCode="General">
                  <c:v>4.6379999999999999</c:v>
                </c:pt>
                <c:pt idx="4639" formatCode="General">
                  <c:v>4.6390000000000002</c:v>
                </c:pt>
                <c:pt idx="4640" formatCode="General">
                  <c:v>4.6399999999999997</c:v>
                </c:pt>
                <c:pt idx="4641" formatCode="General">
                  <c:v>4.641</c:v>
                </c:pt>
                <c:pt idx="4642" formatCode="General">
                  <c:v>4.6420000000000003</c:v>
                </c:pt>
                <c:pt idx="4643" formatCode="General">
                  <c:v>4.6429999999999998</c:v>
                </c:pt>
                <c:pt idx="4644" formatCode="General">
                  <c:v>4.6440000000000001</c:v>
                </c:pt>
                <c:pt idx="4645" formatCode="General">
                  <c:v>4.6449999999999996</c:v>
                </c:pt>
                <c:pt idx="4646" formatCode="General">
                  <c:v>4.6459999999999999</c:v>
                </c:pt>
                <c:pt idx="4647" formatCode="General">
                  <c:v>4.6470000000000002</c:v>
                </c:pt>
                <c:pt idx="4648" formatCode="General">
                  <c:v>4.6479999999999997</c:v>
                </c:pt>
                <c:pt idx="4649" formatCode="General">
                  <c:v>4.649</c:v>
                </c:pt>
                <c:pt idx="4650" formatCode="General">
                  <c:v>4.6500000000000004</c:v>
                </c:pt>
                <c:pt idx="4651" formatCode="General">
                  <c:v>4.6509999999999998</c:v>
                </c:pt>
                <c:pt idx="4652" formatCode="General">
                  <c:v>4.6520000000000001</c:v>
                </c:pt>
                <c:pt idx="4653" formatCode="General">
                  <c:v>4.6529999999999996</c:v>
                </c:pt>
                <c:pt idx="4654" formatCode="General">
                  <c:v>4.6539999999999999</c:v>
                </c:pt>
                <c:pt idx="4655" formatCode="General">
                  <c:v>4.6550000000000002</c:v>
                </c:pt>
                <c:pt idx="4656" formatCode="General">
                  <c:v>4.6559999999999997</c:v>
                </c:pt>
                <c:pt idx="4657" formatCode="General">
                  <c:v>4.657</c:v>
                </c:pt>
                <c:pt idx="4658" formatCode="General">
                  <c:v>4.6580000000000004</c:v>
                </c:pt>
                <c:pt idx="4659" formatCode="General">
                  <c:v>4.6589999999999998</c:v>
                </c:pt>
                <c:pt idx="4660" formatCode="General">
                  <c:v>4.66</c:v>
                </c:pt>
                <c:pt idx="4661" formatCode="General">
                  <c:v>4.6609999999999996</c:v>
                </c:pt>
                <c:pt idx="4662" formatCode="General">
                  <c:v>4.6619999999999999</c:v>
                </c:pt>
                <c:pt idx="4663" formatCode="General">
                  <c:v>4.6630000000000003</c:v>
                </c:pt>
                <c:pt idx="4664" formatCode="General">
                  <c:v>4.6639999999999997</c:v>
                </c:pt>
                <c:pt idx="4665" formatCode="General">
                  <c:v>4.665</c:v>
                </c:pt>
                <c:pt idx="4666" formatCode="General">
                  <c:v>4.6660000000000004</c:v>
                </c:pt>
                <c:pt idx="4667" formatCode="General">
                  <c:v>4.6669999999999998</c:v>
                </c:pt>
                <c:pt idx="4668" formatCode="General">
                  <c:v>4.6680000000000001</c:v>
                </c:pt>
                <c:pt idx="4669" formatCode="General">
                  <c:v>4.6689999999999996</c:v>
                </c:pt>
                <c:pt idx="4670" formatCode="General">
                  <c:v>4.67</c:v>
                </c:pt>
                <c:pt idx="4671" formatCode="General">
                  <c:v>4.6710000000000003</c:v>
                </c:pt>
                <c:pt idx="4672" formatCode="General">
                  <c:v>4.6719999999999997</c:v>
                </c:pt>
                <c:pt idx="4673" formatCode="General">
                  <c:v>4.673</c:v>
                </c:pt>
                <c:pt idx="4674" formatCode="General">
                  <c:v>4.6740000000000004</c:v>
                </c:pt>
                <c:pt idx="4675" formatCode="General">
                  <c:v>4.6749999999999998</c:v>
                </c:pt>
                <c:pt idx="4676" formatCode="General">
                  <c:v>4.6760000000000002</c:v>
                </c:pt>
                <c:pt idx="4677" formatCode="General">
                  <c:v>4.6769999999999996</c:v>
                </c:pt>
                <c:pt idx="4678" formatCode="General">
                  <c:v>4.6779999999999999</c:v>
                </c:pt>
                <c:pt idx="4679" formatCode="General">
                  <c:v>4.6790000000000003</c:v>
                </c:pt>
                <c:pt idx="4680" formatCode="General">
                  <c:v>4.68</c:v>
                </c:pt>
                <c:pt idx="4681" formatCode="General">
                  <c:v>4.681</c:v>
                </c:pt>
                <c:pt idx="4682" formatCode="General">
                  <c:v>4.6820000000000004</c:v>
                </c:pt>
                <c:pt idx="4683" formatCode="General">
                  <c:v>4.6829999999999998</c:v>
                </c:pt>
                <c:pt idx="4684" formatCode="General">
                  <c:v>4.6840000000000002</c:v>
                </c:pt>
                <c:pt idx="4685" formatCode="General">
                  <c:v>4.6849999999999996</c:v>
                </c:pt>
                <c:pt idx="4686" formatCode="General">
                  <c:v>4.6859999999999999</c:v>
                </c:pt>
                <c:pt idx="4687" formatCode="General">
                  <c:v>4.6870000000000003</c:v>
                </c:pt>
                <c:pt idx="4688" formatCode="General">
                  <c:v>4.6879999999999997</c:v>
                </c:pt>
                <c:pt idx="4689" formatCode="General">
                  <c:v>4.6890000000000001</c:v>
                </c:pt>
                <c:pt idx="4690" formatCode="General">
                  <c:v>4.6900000000000004</c:v>
                </c:pt>
                <c:pt idx="4691" formatCode="General">
                  <c:v>4.6909999999999998</c:v>
                </c:pt>
                <c:pt idx="4692" formatCode="General">
                  <c:v>4.6920000000000002</c:v>
                </c:pt>
                <c:pt idx="4693" formatCode="General">
                  <c:v>4.6929999999999996</c:v>
                </c:pt>
                <c:pt idx="4694" formatCode="General">
                  <c:v>4.694</c:v>
                </c:pt>
                <c:pt idx="4695" formatCode="General">
                  <c:v>4.6950000000000003</c:v>
                </c:pt>
                <c:pt idx="4696" formatCode="General">
                  <c:v>4.6959999999999997</c:v>
                </c:pt>
                <c:pt idx="4697" formatCode="General">
                  <c:v>4.6970000000000001</c:v>
                </c:pt>
                <c:pt idx="4698" formatCode="General">
                  <c:v>4.6980000000000004</c:v>
                </c:pt>
                <c:pt idx="4699" formatCode="General">
                  <c:v>4.6989999999999998</c:v>
                </c:pt>
                <c:pt idx="4700" formatCode="General">
                  <c:v>4.7</c:v>
                </c:pt>
                <c:pt idx="4701" formatCode="General">
                  <c:v>4.7009999999999996</c:v>
                </c:pt>
                <c:pt idx="4702" formatCode="General">
                  <c:v>4.702</c:v>
                </c:pt>
                <c:pt idx="4703" formatCode="General">
                  <c:v>4.7030000000000003</c:v>
                </c:pt>
                <c:pt idx="4704" formatCode="General">
                  <c:v>4.7039999999999997</c:v>
                </c:pt>
                <c:pt idx="4705" formatCode="General">
                  <c:v>4.7050000000000001</c:v>
                </c:pt>
                <c:pt idx="4706" formatCode="General">
                  <c:v>4.7060000000000004</c:v>
                </c:pt>
                <c:pt idx="4707" formatCode="General">
                  <c:v>4.7069999999999999</c:v>
                </c:pt>
                <c:pt idx="4708" formatCode="General">
                  <c:v>4.7080000000000002</c:v>
                </c:pt>
                <c:pt idx="4709" formatCode="General">
                  <c:v>4.7089999999999996</c:v>
                </c:pt>
                <c:pt idx="4710" formatCode="General">
                  <c:v>4.71</c:v>
                </c:pt>
                <c:pt idx="4711" formatCode="General">
                  <c:v>4.7110000000000003</c:v>
                </c:pt>
                <c:pt idx="4712" formatCode="General">
                  <c:v>4.7119999999999997</c:v>
                </c:pt>
                <c:pt idx="4713" formatCode="General">
                  <c:v>4.7130000000000001</c:v>
                </c:pt>
                <c:pt idx="4714" formatCode="General">
                  <c:v>4.7140000000000004</c:v>
                </c:pt>
                <c:pt idx="4715" formatCode="General">
                  <c:v>4.7149999999999999</c:v>
                </c:pt>
                <c:pt idx="4716" formatCode="General">
                  <c:v>4.7160000000000002</c:v>
                </c:pt>
                <c:pt idx="4717" formatCode="General">
                  <c:v>4.7169999999999996</c:v>
                </c:pt>
                <c:pt idx="4718" formatCode="General">
                  <c:v>4.718</c:v>
                </c:pt>
                <c:pt idx="4719" formatCode="General">
                  <c:v>4.7190000000000003</c:v>
                </c:pt>
                <c:pt idx="4720" formatCode="General">
                  <c:v>4.72</c:v>
                </c:pt>
                <c:pt idx="4721" formatCode="General">
                  <c:v>4.7210000000000001</c:v>
                </c:pt>
                <c:pt idx="4722" formatCode="General">
                  <c:v>4.7220000000000004</c:v>
                </c:pt>
                <c:pt idx="4723" formatCode="General">
                  <c:v>4.7229999999999999</c:v>
                </c:pt>
                <c:pt idx="4724" formatCode="General">
                  <c:v>4.7240000000000002</c:v>
                </c:pt>
                <c:pt idx="4725" formatCode="General">
                  <c:v>4.7249999999999996</c:v>
                </c:pt>
                <c:pt idx="4726" formatCode="General">
                  <c:v>4.726</c:v>
                </c:pt>
                <c:pt idx="4727" formatCode="General">
                  <c:v>4.7270000000000003</c:v>
                </c:pt>
                <c:pt idx="4728" formatCode="General">
                  <c:v>4.7279999999999998</c:v>
                </c:pt>
                <c:pt idx="4729" formatCode="General">
                  <c:v>4.7290000000000001</c:v>
                </c:pt>
                <c:pt idx="4730" formatCode="General">
                  <c:v>4.7300000000000004</c:v>
                </c:pt>
                <c:pt idx="4731" formatCode="General">
                  <c:v>4.7309999999999999</c:v>
                </c:pt>
                <c:pt idx="4732" formatCode="General">
                  <c:v>4.7320000000000002</c:v>
                </c:pt>
                <c:pt idx="4733" formatCode="General">
                  <c:v>4.7329999999999997</c:v>
                </c:pt>
                <c:pt idx="4734" formatCode="General">
                  <c:v>4.734</c:v>
                </c:pt>
                <c:pt idx="4735" formatCode="General">
                  <c:v>4.7350000000000003</c:v>
                </c:pt>
                <c:pt idx="4736" formatCode="General">
                  <c:v>4.7359999999999998</c:v>
                </c:pt>
                <c:pt idx="4737" formatCode="General">
                  <c:v>4.7370000000000001</c:v>
                </c:pt>
                <c:pt idx="4738" formatCode="General">
                  <c:v>4.7380000000000004</c:v>
                </c:pt>
                <c:pt idx="4739" formatCode="General">
                  <c:v>4.7389999999999999</c:v>
                </c:pt>
                <c:pt idx="4740" formatCode="General">
                  <c:v>4.74</c:v>
                </c:pt>
                <c:pt idx="4741" formatCode="General">
                  <c:v>4.7409999999999997</c:v>
                </c:pt>
                <c:pt idx="4742" formatCode="General">
                  <c:v>4.742</c:v>
                </c:pt>
                <c:pt idx="4743" formatCode="General">
                  <c:v>4.7430000000000003</c:v>
                </c:pt>
                <c:pt idx="4744" formatCode="General">
                  <c:v>4.7439999999999998</c:v>
                </c:pt>
                <c:pt idx="4745" formatCode="General">
                  <c:v>4.7450000000000001</c:v>
                </c:pt>
                <c:pt idx="4746" formatCode="General">
                  <c:v>4.7460000000000004</c:v>
                </c:pt>
                <c:pt idx="4747" formatCode="General">
                  <c:v>4.7469999999999999</c:v>
                </c:pt>
                <c:pt idx="4748" formatCode="General">
                  <c:v>4.7480000000000002</c:v>
                </c:pt>
                <c:pt idx="4749" formatCode="General">
                  <c:v>4.7489999999999997</c:v>
                </c:pt>
                <c:pt idx="4750" formatCode="General">
                  <c:v>4.75</c:v>
                </c:pt>
                <c:pt idx="4751" formatCode="General">
                  <c:v>4.7510000000000003</c:v>
                </c:pt>
                <c:pt idx="4752" formatCode="General">
                  <c:v>4.7519999999999998</c:v>
                </c:pt>
                <c:pt idx="4753" formatCode="General">
                  <c:v>4.7530000000000001</c:v>
                </c:pt>
                <c:pt idx="4754" formatCode="General">
                  <c:v>4.7539999999999996</c:v>
                </c:pt>
                <c:pt idx="4755" formatCode="General">
                  <c:v>4.7549999999999999</c:v>
                </c:pt>
                <c:pt idx="4756" formatCode="General">
                  <c:v>4.7560000000000002</c:v>
                </c:pt>
                <c:pt idx="4757" formatCode="General">
                  <c:v>4.7569999999999997</c:v>
                </c:pt>
                <c:pt idx="4758" formatCode="General">
                  <c:v>4.758</c:v>
                </c:pt>
                <c:pt idx="4759" formatCode="General">
                  <c:v>4.7590000000000003</c:v>
                </c:pt>
                <c:pt idx="4760" formatCode="General">
                  <c:v>4.76</c:v>
                </c:pt>
                <c:pt idx="4761" formatCode="General">
                  <c:v>4.7610000000000001</c:v>
                </c:pt>
                <c:pt idx="4762" formatCode="General">
                  <c:v>4.7619999999999996</c:v>
                </c:pt>
                <c:pt idx="4763" formatCode="General">
                  <c:v>4.7629999999999999</c:v>
                </c:pt>
                <c:pt idx="4764" formatCode="General">
                  <c:v>4.7640000000000002</c:v>
                </c:pt>
                <c:pt idx="4765" formatCode="General">
                  <c:v>4.7649999999999997</c:v>
                </c:pt>
                <c:pt idx="4766" formatCode="General">
                  <c:v>4.766</c:v>
                </c:pt>
                <c:pt idx="4767" formatCode="General">
                  <c:v>4.7670000000000003</c:v>
                </c:pt>
                <c:pt idx="4768" formatCode="General">
                  <c:v>4.7679999999999998</c:v>
                </c:pt>
                <c:pt idx="4769" formatCode="General">
                  <c:v>4.7690000000000001</c:v>
                </c:pt>
                <c:pt idx="4770" formatCode="General">
                  <c:v>4.7699999999999996</c:v>
                </c:pt>
                <c:pt idx="4771" formatCode="General">
                  <c:v>4.7709999999999999</c:v>
                </c:pt>
                <c:pt idx="4772" formatCode="General">
                  <c:v>4.7720000000000002</c:v>
                </c:pt>
                <c:pt idx="4773" formatCode="General">
                  <c:v>4.7729999999999997</c:v>
                </c:pt>
                <c:pt idx="4774" formatCode="General">
                  <c:v>4.774</c:v>
                </c:pt>
                <c:pt idx="4775" formatCode="General">
                  <c:v>4.7750000000000004</c:v>
                </c:pt>
                <c:pt idx="4776" formatCode="General">
                  <c:v>4.7759999999999998</c:v>
                </c:pt>
                <c:pt idx="4777" formatCode="General">
                  <c:v>4.7770000000000001</c:v>
                </c:pt>
                <c:pt idx="4778" formatCode="General">
                  <c:v>4.7779999999999996</c:v>
                </c:pt>
                <c:pt idx="4779" formatCode="General">
                  <c:v>4.7789999999999999</c:v>
                </c:pt>
                <c:pt idx="4780" formatCode="General">
                  <c:v>4.78</c:v>
                </c:pt>
                <c:pt idx="4781" formatCode="General">
                  <c:v>4.7809999999999997</c:v>
                </c:pt>
                <c:pt idx="4782" formatCode="General">
                  <c:v>4.782</c:v>
                </c:pt>
                <c:pt idx="4783" formatCode="General">
                  <c:v>4.7830000000000004</c:v>
                </c:pt>
                <c:pt idx="4784" formatCode="General">
                  <c:v>4.7839999999999998</c:v>
                </c:pt>
                <c:pt idx="4785" formatCode="General">
                  <c:v>4.7850000000000001</c:v>
                </c:pt>
                <c:pt idx="4786" formatCode="General">
                  <c:v>4.7859999999999996</c:v>
                </c:pt>
                <c:pt idx="4787" formatCode="General">
                  <c:v>4.7869999999999999</c:v>
                </c:pt>
                <c:pt idx="4788" formatCode="General">
                  <c:v>4.7880000000000003</c:v>
                </c:pt>
                <c:pt idx="4789" formatCode="General">
                  <c:v>4.7889999999999997</c:v>
                </c:pt>
                <c:pt idx="4790" formatCode="General">
                  <c:v>4.79</c:v>
                </c:pt>
                <c:pt idx="4791" formatCode="General">
                  <c:v>4.7910000000000004</c:v>
                </c:pt>
                <c:pt idx="4792" formatCode="General">
                  <c:v>4.7919999999999998</c:v>
                </c:pt>
                <c:pt idx="4793" formatCode="General">
                  <c:v>4.7930000000000001</c:v>
                </c:pt>
                <c:pt idx="4794" formatCode="General">
                  <c:v>4.7939999999999996</c:v>
                </c:pt>
                <c:pt idx="4795" formatCode="General">
                  <c:v>4.7949999999999999</c:v>
                </c:pt>
                <c:pt idx="4796" formatCode="General">
                  <c:v>4.7960000000000003</c:v>
                </c:pt>
                <c:pt idx="4797" formatCode="General">
                  <c:v>4.7969999999999997</c:v>
                </c:pt>
                <c:pt idx="4798" formatCode="General">
                  <c:v>4.798</c:v>
                </c:pt>
                <c:pt idx="4799" formatCode="General">
                  <c:v>4.7990000000000004</c:v>
                </c:pt>
                <c:pt idx="4800" formatCode="General">
                  <c:v>4.8</c:v>
                </c:pt>
                <c:pt idx="4801" formatCode="General">
                  <c:v>4.8010000000000002</c:v>
                </c:pt>
                <c:pt idx="4802" formatCode="General">
                  <c:v>4.8019999999999996</c:v>
                </c:pt>
                <c:pt idx="4803" formatCode="General">
                  <c:v>4.8029999999999999</c:v>
                </c:pt>
                <c:pt idx="4804" formatCode="General">
                  <c:v>4.8040000000000003</c:v>
                </c:pt>
                <c:pt idx="4805" formatCode="General">
                  <c:v>4.8049999999999997</c:v>
                </c:pt>
                <c:pt idx="4806" formatCode="General">
                  <c:v>4.806</c:v>
                </c:pt>
                <c:pt idx="4807" formatCode="General">
                  <c:v>4.8070000000000004</c:v>
                </c:pt>
                <c:pt idx="4808" formatCode="General">
                  <c:v>4.8079999999999998</c:v>
                </c:pt>
                <c:pt idx="4809" formatCode="General">
                  <c:v>4.8090000000000002</c:v>
                </c:pt>
                <c:pt idx="4810" formatCode="General">
                  <c:v>4.8099999999999996</c:v>
                </c:pt>
                <c:pt idx="4811" formatCode="General">
                  <c:v>4.8109999999999999</c:v>
                </c:pt>
                <c:pt idx="4812" formatCode="General">
                  <c:v>4.8120000000000003</c:v>
                </c:pt>
                <c:pt idx="4813" formatCode="General">
                  <c:v>4.8129999999999997</c:v>
                </c:pt>
                <c:pt idx="4814" formatCode="General">
                  <c:v>4.8140000000000001</c:v>
                </c:pt>
                <c:pt idx="4815" formatCode="General">
                  <c:v>4.8150000000000004</c:v>
                </c:pt>
                <c:pt idx="4816" formatCode="General">
                  <c:v>4.8159999999999998</c:v>
                </c:pt>
                <c:pt idx="4817" formatCode="General">
                  <c:v>4.8170000000000002</c:v>
                </c:pt>
                <c:pt idx="4818" formatCode="General">
                  <c:v>4.8179999999999996</c:v>
                </c:pt>
                <c:pt idx="4819" formatCode="General">
                  <c:v>4.819</c:v>
                </c:pt>
                <c:pt idx="4820" formatCode="General">
                  <c:v>4.82</c:v>
                </c:pt>
                <c:pt idx="4821" formatCode="General">
                  <c:v>4.8209999999999997</c:v>
                </c:pt>
                <c:pt idx="4822" formatCode="General">
                  <c:v>4.8220000000000001</c:v>
                </c:pt>
                <c:pt idx="4823" formatCode="General">
                  <c:v>4.8230000000000004</c:v>
                </c:pt>
                <c:pt idx="4824" formatCode="General">
                  <c:v>4.8239999999999998</c:v>
                </c:pt>
                <c:pt idx="4825" formatCode="General">
                  <c:v>4.8250000000000002</c:v>
                </c:pt>
                <c:pt idx="4826" formatCode="General">
                  <c:v>4.8259999999999996</c:v>
                </c:pt>
                <c:pt idx="4827" formatCode="General">
                  <c:v>4.827</c:v>
                </c:pt>
                <c:pt idx="4828" formatCode="General">
                  <c:v>4.8280000000000003</c:v>
                </c:pt>
                <c:pt idx="4829" formatCode="General">
                  <c:v>4.8289999999999997</c:v>
                </c:pt>
                <c:pt idx="4830" formatCode="General">
                  <c:v>4.83</c:v>
                </c:pt>
                <c:pt idx="4831" formatCode="General">
                  <c:v>4.8310000000000004</c:v>
                </c:pt>
                <c:pt idx="4832" formatCode="General">
                  <c:v>4.8319999999999999</c:v>
                </c:pt>
                <c:pt idx="4833" formatCode="General">
                  <c:v>4.8330000000000002</c:v>
                </c:pt>
                <c:pt idx="4834" formatCode="General">
                  <c:v>4.8339999999999996</c:v>
                </c:pt>
                <c:pt idx="4835" formatCode="General">
                  <c:v>4.835</c:v>
                </c:pt>
                <c:pt idx="4836" formatCode="General">
                  <c:v>4.8360000000000003</c:v>
                </c:pt>
                <c:pt idx="4837" formatCode="General">
                  <c:v>4.8369999999999997</c:v>
                </c:pt>
                <c:pt idx="4838" formatCode="General">
                  <c:v>4.8380000000000001</c:v>
                </c:pt>
                <c:pt idx="4839" formatCode="General">
                  <c:v>4.8390000000000004</c:v>
                </c:pt>
                <c:pt idx="4840" formatCode="General">
                  <c:v>4.84</c:v>
                </c:pt>
                <c:pt idx="4841" formatCode="General">
                  <c:v>4.8410000000000002</c:v>
                </c:pt>
                <c:pt idx="4842" formatCode="General">
                  <c:v>4.8419999999999996</c:v>
                </c:pt>
                <c:pt idx="4843" formatCode="General">
                  <c:v>4.843</c:v>
                </c:pt>
                <c:pt idx="4844" formatCode="General">
                  <c:v>4.8440000000000003</c:v>
                </c:pt>
                <c:pt idx="4845" formatCode="General">
                  <c:v>4.8449999999999998</c:v>
                </c:pt>
                <c:pt idx="4846" formatCode="General">
                  <c:v>4.8460000000000001</c:v>
                </c:pt>
                <c:pt idx="4847" formatCode="General">
                  <c:v>4.8470000000000004</c:v>
                </c:pt>
                <c:pt idx="4848" formatCode="General">
                  <c:v>4.8479999999999999</c:v>
                </c:pt>
                <c:pt idx="4849" formatCode="General">
                  <c:v>4.8490000000000002</c:v>
                </c:pt>
                <c:pt idx="4850" formatCode="General">
                  <c:v>4.8499999999999996</c:v>
                </c:pt>
                <c:pt idx="4851" formatCode="General">
                  <c:v>4.851</c:v>
                </c:pt>
                <c:pt idx="4852" formatCode="General">
                  <c:v>4.8520000000000003</c:v>
                </c:pt>
                <c:pt idx="4853" formatCode="General">
                  <c:v>4.8529999999999998</c:v>
                </c:pt>
                <c:pt idx="4854" formatCode="General">
                  <c:v>4.8540000000000001</c:v>
                </c:pt>
                <c:pt idx="4855" formatCode="General">
                  <c:v>4.8550000000000004</c:v>
                </c:pt>
                <c:pt idx="4856" formatCode="General">
                  <c:v>4.8559999999999999</c:v>
                </c:pt>
                <c:pt idx="4857" formatCode="General">
                  <c:v>4.8570000000000002</c:v>
                </c:pt>
                <c:pt idx="4858" formatCode="General">
                  <c:v>4.8579999999999997</c:v>
                </c:pt>
                <c:pt idx="4859" formatCode="General">
                  <c:v>4.859</c:v>
                </c:pt>
                <c:pt idx="4860" formatCode="General">
                  <c:v>4.8600000000000003</c:v>
                </c:pt>
                <c:pt idx="4861" formatCode="General">
                  <c:v>4.8609999999999998</c:v>
                </c:pt>
                <c:pt idx="4862" formatCode="General">
                  <c:v>4.8620000000000001</c:v>
                </c:pt>
                <c:pt idx="4863" formatCode="General">
                  <c:v>4.8630000000000004</c:v>
                </c:pt>
                <c:pt idx="4864" formatCode="General">
                  <c:v>4.8639999999999999</c:v>
                </c:pt>
                <c:pt idx="4865" formatCode="General">
                  <c:v>4.8650000000000002</c:v>
                </c:pt>
                <c:pt idx="4866" formatCode="General">
                  <c:v>4.8659999999999997</c:v>
                </c:pt>
                <c:pt idx="4867" formatCode="General">
                  <c:v>4.867</c:v>
                </c:pt>
                <c:pt idx="4868" formatCode="General">
                  <c:v>4.8680000000000003</c:v>
                </c:pt>
                <c:pt idx="4869" formatCode="General">
                  <c:v>4.8689999999999998</c:v>
                </c:pt>
                <c:pt idx="4870" formatCode="General">
                  <c:v>4.87</c:v>
                </c:pt>
                <c:pt idx="4871" formatCode="General">
                  <c:v>4.8710000000000004</c:v>
                </c:pt>
                <c:pt idx="4872" formatCode="General">
                  <c:v>4.8719999999999999</c:v>
                </c:pt>
                <c:pt idx="4873" formatCode="General">
                  <c:v>4.8730000000000002</c:v>
                </c:pt>
                <c:pt idx="4874" formatCode="General">
                  <c:v>4.8739999999999997</c:v>
                </c:pt>
                <c:pt idx="4875" formatCode="General">
                  <c:v>4.875</c:v>
                </c:pt>
                <c:pt idx="4876" formatCode="General">
                  <c:v>4.8760000000000003</c:v>
                </c:pt>
                <c:pt idx="4877" formatCode="General">
                  <c:v>4.8769999999999998</c:v>
                </c:pt>
                <c:pt idx="4878" formatCode="General">
                  <c:v>4.8780000000000001</c:v>
                </c:pt>
                <c:pt idx="4879" formatCode="General">
                  <c:v>4.8789999999999996</c:v>
                </c:pt>
                <c:pt idx="4880" formatCode="General">
                  <c:v>4.88</c:v>
                </c:pt>
                <c:pt idx="4881" formatCode="General">
                  <c:v>4.8810000000000002</c:v>
                </c:pt>
                <c:pt idx="4882" formatCode="General">
                  <c:v>4.8819999999999997</c:v>
                </c:pt>
                <c:pt idx="4883" formatCode="General">
                  <c:v>4.883</c:v>
                </c:pt>
                <c:pt idx="4884" formatCode="General">
                  <c:v>4.8840000000000003</c:v>
                </c:pt>
                <c:pt idx="4885" formatCode="General">
                  <c:v>4.8849999999999998</c:v>
                </c:pt>
                <c:pt idx="4886" formatCode="General">
                  <c:v>4.8860000000000001</c:v>
                </c:pt>
                <c:pt idx="4887" formatCode="General">
                  <c:v>4.8869999999999996</c:v>
                </c:pt>
                <c:pt idx="4888" formatCode="General">
                  <c:v>4.8879999999999999</c:v>
                </c:pt>
                <c:pt idx="4889" formatCode="General">
                  <c:v>4.8890000000000002</c:v>
                </c:pt>
                <c:pt idx="4890" formatCode="General">
                  <c:v>4.8899999999999997</c:v>
                </c:pt>
                <c:pt idx="4891" formatCode="General">
                  <c:v>4.891</c:v>
                </c:pt>
                <c:pt idx="4892" formatCode="General">
                  <c:v>4.8920000000000003</c:v>
                </c:pt>
                <c:pt idx="4893" formatCode="General">
                  <c:v>4.8929999999999998</c:v>
                </c:pt>
                <c:pt idx="4894" formatCode="General">
                  <c:v>4.8940000000000001</c:v>
                </c:pt>
                <c:pt idx="4895" formatCode="General">
                  <c:v>4.8949999999999996</c:v>
                </c:pt>
                <c:pt idx="4896" formatCode="General">
                  <c:v>4.8959999999999999</c:v>
                </c:pt>
                <c:pt idx="4897" formatCode="General">
                  <c:v>4.8970000000000002</c:v>
                </c:pt>
                <c:pt idx="4898" formatCode="General">
                  <c:v>4.8979999999999997</c:v>
                </c:pt>
                <c:pt idx="4899" formatCode="General">
                  <c:v>4.899</c:v>
                </c:pt>
                <c:pt idx="4900" formatCode="General">
                  <c:v>4.9000000000000004</c:v>
                </c:pt>
                <c:pt idx="4901" formatCode="General">
                  <c:v>4.9009999999999998</c:v>
                </c:pt>
                <c:pt idx="4902" formatCode="General">
                  <c:v>4.9020000000000001</c:v>
                </c:pt>
                <c:pt idx="4903" formatCode="General">
                  <c:v>4.9029999999999996</c:v>
                </c:pt>
                <c:pt idx="4904" formatCode="General">
                  <c:v>4.9039999999999999</c:v>
                </c:pt>
                <c:pt idx="4905" formatCode="General">
                  <c:v>4.9050000000000002</c:v>
                </c:pt>
                <c:pt idx="4906" formatCode="General">
                  <c:v>4.9059999999999997</c:v>
                </c:pt>
                <c:pt idx="4907" formatCode="General">
                  <c:v>4.907</c:v>
                </c:pt>
                <c:pt idx="4908" formatCode="General">
                  <c:v>4.9080000000000004</c:v>
                </c:pt>
                <c:pt idx="4909" formatCode="General">
                  <c:v>4.9089999999999998</c:v>
                </c:pt>
                <c:pt idx="4910" formatCode="General">
                  <c:v>4.91</c:v>
                </c:pt>
                <c:pt idx="4911" formatCode="General">
                  <c:v>4.9109999999999996</c:v>
                </c:pt>
                <c:pt idx="4912" formatCode="General">
                  <c:v>4.9119999999999999</c:v>
                </c:pt>
                <c:pt idx="4913" formatCode="General">
                  <c:v>4.9130000000000003</c:v>
                </c:pt>
                <c:pt idx="4914" formatCode="General">
                  <c:v>4.9139999999999997</c:v>
                </c:pt>
                <c:pt idx="4915" formatCode="General">
                  <c:v>4.915</c:v>
                </c:pt>
                <c:pt idx="4916" formatCode="General">
                  <c:v>4.9160000000000004</c:v>
                </c:pt>
                <c:pt idx="4917" formatCode="General">
                  <c:v>4.9169999999999998</c:v>
                </c:pt>
                <c:pt idx="4918" formatCode="General">
                  <c:v>4.9180000000000001</c:v>
                </c:pt>
                <c:pt idx="4919" formatCode="General">
                  <c:v>4.9189999999999996</c:v>
                </c:pt>
                <c:pt idx="4920" formatCode="General">
                  <c:v>4.92</c:v>
                </c:pt>
                <c:pt idx="4921" formatCode="General">
                  <c:v>4.9210000000000003</c:v>
                </c:pt>
                <c:pt idx="4922" formatCode="General">
                  <c:v>4.9219999999999997</c:v>
                </c:pt>
                <c:pt idx="4923" formatCode="General">
                  <c:v>4.923</c:v>
                </c:pt>
                <c:pt idx="4924" formatCode="General">
                  <c:v>4.9240000000000004</c:v>
                </c:pt>
                <c:pt idx="4925" formatCode="General">
                  <c:v>4.9249999999999998</c:v>
                </c:pt>
                <c:pt idx="4926" formatCode="General">
                  <c:v>4.9260000000000002</c:v>
                </c:pt>
                <c:pt idx="4927" formatCode="General">
                  <c:v>4.9269999999999996</c:v>
                </c:pt>
                <c:pt idx="4928" formatCode="General">
                  <c:v>4.9279999999999999</c:v>
                </c:pt>
                <c:pt idx="4929" formatCode="General">
                  <c:v>4.9290000000000003</c:v>
                </c:pt>
                <c:pt idx="4930" formatCode="General">
                  <c:v>4.93</c:v>
                </c:pt>
                <c:pt idx="4931" formatCode="General">
                  <c:v>4.931</c:v>
                </c:pt>
                <c:pt idx="4932" formatCode="General">
                  <c:v>4.9320000000000004</c:v>
                </c:pt>
                <c:pt idx="4933" formatCode="General">
                  <c:v>4.9329999999999998</c:v>
                </c:pt>
                <c:pt idx="4934" formatCode="General">
                  <c:v>4.9340000000000002</c:v>
                </c:pt>
                <c:pt idx="4935" formatCode="General">
                  <c:v>4.9349999999999996</c:v>
                </c:pt>
                <c:pt idx="4936" formatCode="General">
                  <c:v>4.9359999999999999</c:v>
                </c:pt>
                <c:pt idx="4937" formatCode="General">
                  <c:v>4.9370000000000003</c:v>
                </c:pt>
                <c:pt idx="4938" formatCode="General">
                  <c:v>4.9379999999999997</c:v>
                </c:pt>
                <c:pt idx="4939" formatCode="General">
                  <c:v>4.9390000000000001</c:v>
                </c:pt>
                <c:pt idx="4940" formatCode="General">
                  <c:v>4.9400000000000004</c:v>
                </c:pt>
                <c:pt idx="4941" formatCode="General">
                  <c:v>4.9409999999999998</c:v>
                </c:pt>
                <c:pt idx="4942" formatCode="General">
                  <c:v>4.9420000000000002</c:v>
                </c:pt>
                <c:pt idx="4943" formatCode="General">
                  <c:v>4.9429999999999996</c:v>
                </c:pt>
                <c:pt idx="4944" formatCode="General">
                  <c:v>4.944</c:v>
                </c:pt>
                <c:pt idx="4945" formatCode="General">
                  <c:v>4.9450000000000003</c:v>
                </c:pt>
                <c:pt idx="4946" formatCode="General">
                  <c:v>4.9459999999999997</c:v>
                </c:pt>
                <c:pt idx="4947" formatCode="General">
                  <c:v>4.9470000000000001</c:v>
                </c:pt>
                <c:pt idx="4948" formatCode="General">
                  <c:v>4.9480000000000004</c:v>
                </c:pt>
                <c:pt idx="4949" formatCode="General">
                  <c:v>4.9489999999999998</c:v>
                </c:pt>
                <c:pt idx="4950" formatCode="General">
                  <c:v>4.95</c:v>
                </c:pt>
                <c:pt idx="4951" formatCode="General">
                  <c:v>4.9509999999999996</c:v>
                </c:pt>
                <c:pt idx="4952" formatCode="General">
                  <c:v>4.952</c:v>
                </c:pt>
                <c:pt idx="4953" formatCode="General">
                  <c:v>4.9530000000000003</c:v>
                </c:pt>
                <c:pt idx="4954" formatCode="General">
                  <c:v>4.9539999999999997</c:v>
                </c:pt>
                <c:pt idx="4955" formatCode="General">
                  <c:v>4.9550000000000001</c:v>
                </c:pt>
                <c:pt idx="4956" formatCode="General">
                  <c:v>4.9560000000000004</c:v>
                </c:pt>
                <c:pt idx="4957" formatCode="General">
                  <c:v>4.9569999999999999</c:v>
                </c:pt>
                <c:pt idx="4958" formatCode="General">
                  <c:v>4.9580000000000002</c:v>
                </c:pt>
                <c:pt idx="4959" formatCode="General">
                  <c:v>4.9589999999999996</c:v>
                </c:pt>
                <c:pt idx="4960" formatCode="General">
                  <c:v>4.96</c:v>
                </c:pt>
                <c:pt idx="4961" formatCode="General">
                  <c:v>4.9610000000000003</c:v>
                </c:pt>
                <c:pt idx="4962" formatCode="General">
                  <c:v>4.9619999999999997</c:v>
                </c:pt>
                <c:pt idx="4963" formatCode="General">
                  <c:v>4.9630000000000001</c:v>
                </c:pt>
                <c:pt idx="4964" formatCode="General">
                  <c:v>4.9640000000000004</c:v>
                </c:pt>
                <c:pt idx="4965" formatCode="General">
                  <c:v>4.9649999999999999</c:v>
                </c:pt>
                <c:pt idx="4966" formatCode="General">
                  <c:v>4.9660000000000002</c:v>
                </c:pt>
                <c:pt idx="4967" formatCode="General">
                  <c:v>4.9669999999999996</c:v>
                </c:pt>
                <c:pt idx="4968" formatCode="General">
                  <c:v>4.968</c:v>
                </c:pt>
                <c:pt idx="4969" formatCode="General">
                  <c:v>4.9690000000000003</c:v>
                </c:pt>
                <c:pt idx="4970" formatCode="General">
                  <c:v>4.97</c:v>
                </c:pt>
                <c:pt idx="4971" formatCode="General">
                  <c:v>4.9710000000000001</c:v>
                </c:pt>
                <c:pt idx="4972" formatCode="General">
                  <c:v>4.9720000000000004</c:v>
                </c:pt>
                <c:pt idx="4973" formatCode="General">
                  <c:v>4.9729999999999999</c:v>
                </c:pt>
                <c:pt idx="4974" formatCode="General">
                  <c:v>4.9740000000000002</c:v>
                </c:pt>
                <c:pt idx="4975" formatCode="General">
                  <c:v>4.9749999999999996</c:v>
                </c:pt>
                <c:pt idx="4976" formatCode="General">
                  <c:v>4.976</c:v>
                </c:pt>
                <c:pt idx="4977" formatCode="General">
                  <c:v>4.9770000000000003</c:v>
                </c:pt>
                <c:pt idx="4978" formatCode="General">
                  <c:v>4.9779999999999998</c:v>
                </c:pt>
                <c:pt idx="4979" formatCode="General">
                  <c:v>4.9790000000000001</c:v>
                </c:pt>
                <c:pt idx="4980" formatCode="General">
                  <c:v>4.9800000000000004</c:v>
                </c:pt>
                <c:pt idx="4981" formatCode="General">
                  <c:v>4.9809999999999999</c:v>
                </c:pt>
                <c:pt idx="4982" formatCode="General">
                  <c:v>4.9820000000000002</c:v>
                </c:pt>
                <c:pt idx="4983" formatCode="General">
                  <c:v>4.9829999999999997</c:v>
                </c:pt>
                <c:pt idx="4984" formatCode="General">
                  <c:v>4.984</c:v>
                </c:pt>
                <c:pt idx="4985" formatCode="General">
                  <c:v>4.9850000000000003</c:v>
                </c:pt>
                <c:pt idx="4986" formatCode="General">
                  <c:v>4.9859999999999998</c:v>
                </c:pt>
                <c:pt idx="4987" formatCode="General">
                  <c:v>4.9870000000000001</c:v>
                </c:pt>
                <c:pt idx="4988" formatCode="General">
                  <c:v>4.9880000000000004</c:v>
                </c:pt>
                <c:pt idx="4989" formatCode="General">
                  <c:v>4.9889999999999999</c:v>
                </c:pt>
                <c:pt idx="4990" formatCode="General">
                  <c:v>4.99</c:v>
                </c:pt>
                <c:pt idx="4991" formatCode="General">
                  <c:v>4.9909999999999997</c:v>
                </c:pt>
                <c:pt idx="4992" formatCode="General">
                  <c:v>4.992</c:v>
                </c:pt>
                <c:pt idx="4993" formatCode="General">
                  <c:v>4.9930000000000003</c:v>
                </c:pt>
                <c:pt idx="4994" formatCode="General">
                  <c:v>4.9939999999999998</c:v>
                </c:pt>
                <c:pt idx="4995" formatCode="General">
                  <c:v>4.9950000000000001</c:v>
                </c:pt>
                <c:pt idx="4996" formatCode="General">
                  <c:v>4.9960000000000004</c:v>
                </c:pt>
                <c:pt idx="4997" formatCode="General">
                  <c:v>4.9969999999999999</c:v>
                </c:pt>
                <c:pt idx="4998" formatCode="General">
                  <c:v>4.9980000000000002</c:v>
                </c:pt>
                <c:pt idx="4999" formatCode="General">
                  <c:v>4.9989999999999997</c:v>
                </c:pt>
                <c:pt idx="5000" formatCode="General">
                  <c:v>5</c:v>
                </c:pt>
                <c:pt idx="5001" formatCode="General">
                  <c:v>5.0010000000000003</c:v>
                </c:pt>
                <c:pt idx="5002" formatCode="General">
                  <c:v>5.0019999999999998</c:v>
                </c:pt>
                <c:pt idx="5003" formatCode="General">
                  <c:v>5.0030000000000001</c:v>
                </c:pt>
                <c:pt idx="5004" formatCode="General">
                  <c:v>5.0039999999999996</c:v>
                </c:pt>
                <c:pt idx="5005" formatCode="General">
                  <c:v>5.0049999999999999</c:v>
                </c:pt>
                <c:pt idx="5006" formatCode="General">
                  <c:v>5.0060000000000002</c:v>
                </c:pt>
                <c:pt idx="5007" formatCode="General">
                  <c:v>5.0069999999999997</c:v>
                </c:pt>
                <c:pt idx="5008" formatCode="General">
                  <c:v>5.008</c:v>
                </c:pt>
                <c:pt idx="5009" formatCode="General">
                  <c:v>5.0090000000000003</c:v>
                </c:pt>
                <c:pt idx="5010" formatCode="General">
                  <c:v>5.01</c:v>
                </c:pt>
                <c:pt idx="5011" formatCode="General">
                  <c:v>5.0110000000000001</c:v>
                </c:pt>
                <c:pt idx="5012" formatCode="General">
                  <c:v>5.0119999999999996</c:v>
                </c:pt>
                <c:pt idx="5013" formatCode="General">
                  <c:v>5.0129999999999999</c:v>
                </c:pt>
                <c:pt idx="5014" formatCode="General">
                  <c:v>5.0140000000000002</c:v>
                </c:pt>
                <c:pt idx="5015" formatCode="General">
                  <c:v>5.0149999999999997</c:v>
                </c:pt>
                <c:pt idx="5016" formatCode="General">
                  <c:v>5.016</c:v>
                </c:pt>
                <c:pt idx="5017" formatCode="General">
                  <c:v>5.0170000000000003</c:v>
                </c:pt>
                <c:pt idx="5018" formatCode="General">
                  <c:v>5.0179999999999998</c:v>
                </c:pt>
                <c:pt idx="5019" formatCode="General">
                  <c:v>5.0190000000000001</c:v>
                </c:pt>
                <c:pt idx="5020" formatCode="General">
                  <c:v>5.0199999999999996</c:v>
                </c:pt>
                <c:pt idx="5021" formatCode="General">
                  <c:v>5.0209999999999999</c:v>
                </c:pt>
                <c:pt idx="5022" formatCode="General">
                  <c:v>5.0220000000000002</c:v>
                </c:pt>
                <c:pt idx="5023" formatCode="General">
                  <c:v>5.0229999999999997</c:v>
                </c:pt>
                <c:pt idx="5024" formatCode="General">
                  <c:v>5.024</c:v>
                </c:pt>
                <c:pt idx="5025" formatCode="General">
                  <c:v>5.0250000000000004</c:v>
                </c:pt>
                <c:pt idx="5026" formatCode="General">
                  <c:v>5.0259999999999998</c:v>
                </c:pt>
                <c:pt idx="5027" formatCode="General">
                  <c:v>5.0270000000000001</c:v>
                </c:pt>
                <c:pt idx="5028" formatCode="General">
                  <c:v>5.0279999999999996</c:v>
                </c:pt>
                <c:pt idx="5029" formatCode="General">
                  <c:v>5.0289999999999999</c:v>
                </c:pt>
                <c:pt idx="5030" formatCode="General">
                  <c:v>5.03</c:v>
                </c:pt>
                <c:pt idx="5031" formatCode="General">
                  <c:v>5.0309999999999997</c:v>
                </c:pt>
                <c:pt idx="5032" formatCode="General">
                  <c:v>5.032</c:v>
                </c:pt>
                <c:pt idx="5033" formatCode="General">
                  <c:v>5.0330000000000004</c:v>
                </c:pt>
                <c:pt idx="5034" formatCode="General">
                  <c:v>5.0339999999999998</c:v>
                </c:pt>
                <c:pt idx="5035" formatCode="General">
                  <c:v>5.0350000000000001</c:v>
                </c:pt>
                <c:pt idx="5036" formatCode="General">
                  <c:v>5.0359999999999996</c:v>
                </c:pt>
                <c:pt idx="5037" formatCode="General">
                  <c:v>5.0369999999999999</c:v>
                </c:pt>
                <c:pt idx="5038" formatCode="General">
                  <c:v>5.0380000000000003</c:v>
                </c:pt>
                <c:pt idx="5039" formatCode="General">
                  <c:v>5.0389999999999997</c:v>
                </c:pt>
                <c:pt idx="5040" formatCode="General">
                  <c:v>5.04</c:v>
                </c:pt>
                <c:pt idx="5041" formatCode="General">
                  <c:v>5.0410000000000004</c:v>
                </c:pt>
                <c:pt idx="5042" formatCode="General">
                  <c:v>5.0419999999999998</c:v>
                </c:pt>
                <c:pt idx="5043" formatCode="General">
                  <c:v>5.0430000000000001</c:v>
                </c:pt>
                <c:pt idx="5044" formatCode="General">
                  <c:v>5.0439999999999996</c:v>
                </c:pt>
                <c:pt idx="5045" formatCode="General">
                  <c:v>5.0449999999999999</c:v>
                </c:pt>
                <c:pt idx="5046" formatCode="General">
                  <c:v>5.0460000000000003</c:v>
                </c:pt>
                <c:pt idx="5047" formatCode="General">
                  <c:v>5.0469999999999997</c:v>
                </c:pt>
                <c:pt idx="5048" formatCode="General">
                  <c:v>5.048</c:v>
                </c:pt>
                <c:pt idx="5049" formatCode="General">
                  <c:v>5.0490000000000004</c:v>
                </c:pt>
                <c:pt idx="5050" formatCode="General">
                  <c:v>5.05</c:v>
                </c:pt>
                <c:pt idx="5051" formatCode="General">
                  <c:v>5.0510000000000002</c:v>
                </c:pt>
                <c:pt idx="5052" formatCode="General">
                  <c:v>5.0519999999999996</c:v>
                </c:pt>
                <c:pt idx="5053" formatCode="General">
                  <c:v>5.0529999999999999</c:v>
                </c:pt>
                <c:pt idx="5054" formatCode="General">
                  <c:v>5.0540000000000003</c:v>
                </c:pt>
                <c:pt idx="5055" formatCode="General">
                  <c:v>5.0549999999999997</c:v>
                </c:pt>
                <c:pt idx="5056" formatCode="General">
                  <c:v>5.056</c:v>
                </c:pt>
                <c:pt idx="5057" formatCode="General">
                  <c:v>5.0570000000000004</c:v>
                </c:pt>
                <c:pt idx="5058" formatCode="General">
                  <c:v>5.0579999999999998</c:v>
                </c:pt>
                <c:pt idx="5059" formatCode="General">
                  <c:v>5.0590000000000002</c:v>
                </c:pt>
                <c:pt idx="5060" formatCode="General">
                  <c:v>5.0599999999999996</c:v>
                </c:pt>
                <c:pt idx="5061" formatCode="General">
                  <c:v>5.0609999999999999</c:v>
                </c:pt>
                <c:pt idx="5062" formatCode="General">
                  <c:v>5.0620000000000003</c:v>
                </c:pt>
                <c:pt idx="5063" formatCode="General">
                  <c:v>5.0629999999999997</c:v>
                </c:pt>
                <c:pt idx="5064" formatCode="General">
                  <c:v>5.0640000000000001</c:v>
                </c:pt>
                <c:pt idx="5065" formatCode="General">
                  <c:v>5.0650000000000004</c:v>
                </c:pt>
                <c:pt idx="5066" formatCode="General">
                  <c:v>5.0659999999999998</c:v>
                </c:pt>
                <c:pt idx="5067" formatCode="General">
                  <c:v>5.0670000000000002</c:v>
                </c:pt>
                <c:pt idx="5068" formatCode="General">
                  <c:v>5.0679999999999996</c:v>
                </c:pt>
                <c:pt idx="5069" formatCode="General">
                  <c:v>5.069</c:v>
                </c:pt>
                <c:pt idx="5070" formatCode="General">
                  <c:v>5.07</c:v>
                </c:pt>
                <c:pt idx="5071" formatCode="General">
                  <c:v>5.0709999999999997</c:v>
                </c:pt>
                <c:pt idx="5072" formatCode="General">
                  <c:v>5.0720000000000001</c:v>
                </c:pt>
                <c:pt idx="5073" formatCode="General">
                  <c:v>5.0730000000000004</c:v>
                </c:pt>
                <c:pt idx="5074" formatCode="General">
                  <c:v>5.0739999999999998</c:v>
                </c:pt>
                <c:pt idx="5075" formatCode="General">
                  <c:v>5.0750000000000002</c:v>
                </c:pt>
                <c:pt idx="5076" formatCode="General">
                  <c:v>5.0759999999999996</c:v>
                </c:pt>
                <c:pt idx="5077" formatCode="General">
                  <c:v>5.077</c:v>
                </c:pt>
                <c:pt idx="5078" formatCode="General">
                  <c:v>5.0780000000000003</c:v>
                </c:pt>
                <c:pt idx="5079" formatCode="General">
                  <c:v>5.0789999999999997</c:v>
                </c:pt>
                <c:pt idx="5080" formatCode="General">
                  <c:v>5.08</c:v>
                </c:pt>
                <c:pt idx="5081" formatCode="General">
                  <c:v>5.0810000000000004</c:v>
                </c:pt>
                <c:pt idx="5082" formatCode="General">
                  <c:v>5.0819999999999999</c:v>
                </c:pt>
                <c:pt idx="5083" formatCode="General">
                  <c:v>5.0830000000000002</c:v>
                </c:pt>
                <c:pt idx="5084" formatCode="General">
                  <c:v>5.0839999999999996</c:v>
                </c:pt>
                <c:pt idx="5085" formatCode="General">
                  <c:v>5.085</c:v>
                </c:pt>
                <c:pt idx="5086" formatCode="General">
                  <c:v>5.0860000000000003</c:v>
                </c:pt>
                <c:pt idx="5087" formatCode="General">
                  <c:v>5.0869999999999997</c:v>
                </c:pt>
                <c:pt idx="5088" formatCode="General">
                  <c:v>5.0880000000000001</c:v>
                </c:pt>
                <c:pt idx="5089" formatCode="General">
                  <c:v>5.0890000000000004</c:v>
                </c:pt>
                <c:pt idx="5090" formatCode="General">
                  <c:v>5.09</c:v>
                </c:pt>
                <c:pt idx="5091" formatCode="General">
                  <c:v>5.0910000000000002</c:v>
                </c:pt>
                <c:pt idx="5092" formatCode="General">
                  <c:v>5.0919999999999996</c:v>
                </c:pt>
                <c:pt idx="5093" formatCode="General">
                  <c:v>5.093</c:v>
                </c:pt>
                <c:pt idx="5094" formatCode="General">
                  <c:v>5.0940000000000003</c:v>
                </c:pt>
                <c:pt idx="5095" formatCode="General">
                  <c:v>5.0949999999999998</c:v>
                </c:pt>
                <c:pt idx="5096" formatCode="General">
                  <c:v>5.0960000000000001</c:v>
                </c:pt>
                <c:pt idx="5097" formatCode="General">
                  <c:v>5.0970000000000004</c:v>
                </c:pt>
                <c:pt idx="5098" formatCode="General">
                  <c:v>5.0979999999999999</c:v>
                </c:pt>
                <c:pt idx="5099" formatCode="General">
                  <c:v>5.0990000000000002</c:v>
                </c:pt>
                <c:pt idx="5100" formatCode="General">
                  <c:v>5.0999999999999996</c:v>
                </c:pt>
                <c:pt idx="5101" formatCode="General">
                  <c:v>5.101</c:v>
                </c:pt>
                <c:pt idx="5102" formatCode="General">
                  <c:v>5.1020000000000003</c:v>
                </c:pt>
                <c:pt idx="5103" formatCode="General">
                  <c:v>5.1029999999999998</c:v>
                </c:pt>
                <c:pt idx="5104" formatCode="General">
                  <c:v>5.1040000000000001</c:v>
                </c:pt>
                <c:pt idx="5105" formatCode="General">
                  <c:v>5.1050000000000004</c:v>
                </c:pt>
                <c:pt idx="5106" formatCode="General">
                  <c:v>5.1059999999999999</c:v>
                </c:pt>
                <c:pt idx="5107" formatCode="General">
                  <c:v>5.1070000000000002</c:v>
                </c:pt>
                <c:pt idx="5108" formatCode="General">
                  <c:v>5.1079999999999997</c:v>
                </c:pt>
                <c:pt idx="5109" formatCode="General">
                  <c:v>5.109</c:v>
                </c:pt>
                <c:pt idx="5110" formatCode="General">
                  <c:v>5.1100000000000003</c:v>
                </c:pt>
                <c:pt idx="5111" formatCode="General">
                  <c:v>5.1109999999999998</c:v>
                </c:pt>
                <c:pt idx="5112" formatCode="General">
                  <c:v>5.1120000000000001</c:v>
                </c:pt>
                <c:pt idx="5113" formatCode="General">
                  <c:v>5.1130000000000004</c:v>
                </c:pt>
                <c:pt idx="5114" formatCode="General">
                  <c:v>5.1139999999999999</c:v>
                </c:pt>
                <c:pt idx="5115" formatCode="General">
                  <c:v>5.1150000000000002</c:v>
                </c:pt>
                <c:pt idx="5116" formatCode="General">
                  <c:v>5.1159999999999997</c:v>
                </c:pt>
                <c:pt idx="5117" formatCode="General">
                  <c:v>5.117</c:v>
                </c:pt>
                <c:pt idx="5118" formatCode="General">
                  <c:v>5.1180000000000003</c:v>
                </c:pt>
                <c:pt idx="5119" formatCode="General">
                  <c:v>5.1189999999999998</c:v>
                </c:pt>
                <c:pt idx="5120" formatCode="General">
                  <c:v>5.12</c:v>
                </c:pt>
                <c:pt idx="5121" formatCode="General">
                  <c:v>5.1210000000000004</c:v>
                </c:pt>
                <c:pt idx="5122" formatCode="General">
                  <c:v>5.1219999999999999</c:v>
                </c:pt>
                <c:pt idx="5123" formatCode="General">
                  <c:v>5.1230000000000002</c:v>
                </c:pt>
                <c:pt idx="5124" formatCode="General">
                  <c:v>5.1239999999999997</c:v>
                </c:pt>
                <c:pt idx="5125" formatCode="General">
                  <c:v>5.125</c:v>
                </c:pt>
                <c:pt idx="5126" formatCode="General">
                  <c:v>5.1260000000000003</c:v>
                </c:pt>
                <c:pt idx="5127" formatCode="General">
                  <c:v>5.1269999999999998</c:v>
                </c:pt>
                <c:pt idx="5128" formatCode="General">
                  <c:v>5.1280000000000001</c:v>
                </c:pt>
                <c:pt idx="5129" formatCode="General">
                  <c:v>5.1289999999999996</c:v>
                </c:pt>
                <c:pt idx="5130" formatCode="General">
                  <c:v>5.13</c:v>
                </c:pt>
                <c:pt idx="5131" formatCode="General">
                  <c:v>5.1310000000000002</c:v>
                </c:pt>
                <c:pt idx="5132" formatCode="General">
                  <c:v>5.1319999999999997</c:v>
                </c:pt>
                <c:pt idx="5133" formatCode="General">
                  <c:v>5.133</c:v>
                </c:pt>
                <c:pt idx="5134" formatCode="General">
                  <c:v>5.1340000000000003</c:v>
                </c:pt>
                <c:pt idx="5135" formatCode="General">
                  <c:v>5.1349999999999998</c:v>
                </c:pt>
                <c:pt idx="5136" formatCode="General">
                  <c:v>5.1360000000000001</c:v>
                </c:pt>
                <c:pt idx="5137" formatCode="General">
                  <c:v>5.1369999999999996</c:v>
                </c:pt>
                <c:pt idx="5138" formatCode="General">
                  <c:v>5.1379999999999999</c:v>
                </c:pt>
                <c:pt idx="5139" formatCode="General">
                  <c:v>5.1390000000000002</c:v>
                </c:pt>
                <c:pt idx="5140" formatCode="General">
                  <c:v>5.14</c:v>
                </c:pt>
                <c:pt idx="5141" formatCode="General">
                  <c:v>5.141</c:v>
                </c:pt>
                <c:pt idx="5142" formatCode="General">
                  <c:v>5.1420000000000003</c:v>
                </c:pt>
                <c:pt idx="5143" formatCode="General">
                  <c:v>5.1429999999999998</c:v>
                </c:pt>
                <c:pt idx="5144" formatCode="General">
                  <c:v>5.1440000000000001</c:v>
                </c:pt>
                <c:pt idx="5145" formatCode="General">
                  <c:v>5.1449999999999996</c:v>
                </c:pt>
                <c:pt idx="5146" formatCode="General">
                  <c:v>5.1459999999999999</c:v>
                </c:pt>
                <c:pt idx="5147" formatCode="General">
                  <c:v>5.1470000000000002</c:v>
                </c:pt>
                <c:pt idx="5148" formatCode="General">
                  <c:v>5.1479999999999997</c:v>
                </c:pt>
                <c:pt idx="5149" formatCode="General">
                  <c:v>5.149</c:v>
                </c:pt>
                <c:pt idx="5150" formatCode="General">
                  <c:v>5.15</c:v>
                </c:pt>
                <c:pt idx="5151" formatCode="General">
                  <c:v>5.1509999999999998</c:v>
                </c:pt>
                <c:pt idx="5152" formatCode="General">
                  <c:v>5.1520000000000001</c:v>
                </c:pt>
                <c:pt idx="5153" formatCode="General">
                  <c:v>5.1529999999999996</c:v>
                </c:pt>
                <c:pt idx="5154" formatCode="General">
                  <c:v>5.1539999999999999</c:v>
                </c:pt>
                <c:pt idx="5155" formatCode="General">
                  <c:v>5.1550000000000002</c:v>
                </c:pt>
                <c:pt idx="5156" formatCode="General">
                  <c:v>5.1559999999999997</c:v>
                </c:pt>
                <c:pt idx="5157" formatCode="General">
                  <c:v>5.157</c:v>
                </c:pt>
                <c:pt idx="5158" formatCode="General">
                  <c:v>5.1580000000000004</c:v>
                </c:pt>
                <c:pt idx="5159" formatCode="General">
                  <c:v>5.1589999999999998</c:v>
                </c:pt>
                <c:pt idx="5160" formatCode="General">
                  <c:v>5.16</c:v>
                </c:pt>
                <c:pt idx="5161" formatCode="General">
                  <c:v>5.1609999999999996</c:v>
                </c:pt>
                <c:pt idx="5162" formatCode="General">
                  <c:v>5.1619999999999999</c:v>
                </c:pt>
                <c:pt idx="5163" formatCode="General">
                  <c:v>5.1630000000000003</c:v>
                </c:pt>
                <c:pt idx="5164" formatCode="General">
                  <c:v>5.1639999999999997</c:v>
                </c:pt>
                <c:pt idx="5165" formatCode="General">
                  <c:v>5.165</c:v>
                </c:pt>
                <c:pt idx="5166" formatCode="General">
                  <c:v>5.1660000000000004</c:v>
                </c:pt>
                <c:pt idx="5167" formatCode="General">
                  <c:v>5.1669999999999998</c:v>
                </c:pt>
                <c:pt idx="5168" formatCode="General">
                  <c:v>5.1680000000000001</c:v>
                </c:pt>
                <c:pt idx="5169" formatCode="General">
                  <c:v>5.1689999999999996</c:v>
                </c:pt>
                <c:pt idx="5170" formatCode="General">
                  <c:v>5.17</c:v>
                </c:pt>
                <c:pt idx="5171" formatCode="General">
                  <c:v>5.1710000000000003</c:v>
                </c:pt>
                <c:pt idx="5172" formatCode="General">
                  <c:v>5.1719999999999997</c:v>
                </c:pt>
                <c:pt idx="5173" formatCode="General">
                  <c:v>5.173</c:v>
                </c:pt>
                <c:pt idx="5174" formatCode="General">
                  <c:v>5.1740000000000004</c:v>
                </c:pt>
                <c:pt idx="5175" formatCode="General">
                  <c:v>5.1749999999999998</c:v>
                </c:pt>
                <c:pt idx="5176" formatCode="General">
                  <c:v>5.1760000000000002</c:v>
                </c:pt>
                <c:pt idx="5177" formatCode="General">
                  <c:v>5.1769999999999996</c:v>
                </c:pt>
                <c:pt idx="5178" formatCode="General">
                  <c:v>5.1779999999999999</c:v>
                </c:pt>
                <c:pt idx="5179" formatCode="General">
                  <c:v>5.1790000000000003</c:v>
                </c:pt>
                <c:pt idx="5180" formatCode="General">
                  <c:v>5.18</c:v>
                </c:pt>
                <c:pt idx="5181" formatCode="General">
                  <c:v>5.181</c:v>
                </c:pt>
                <c:pt idx="5182" formatCode="General">
                  <c:v>5.1820000000000004</c:v>
                </c:pt>
                <c:pt idx="5183" formatCode="General">
                  <c:v>5.1829999999999998</c:v>
                </c:pt>
                <c:pt idx="5184" formatCode="General">
                  <c:v>5.1840000000000002</c:v>
                </c:pt>
                <c:pt idx="5185" formatCode="General">
                  <c:v>5.1849999999999996</c:v>
                </c:pt>
                <c:pt idx="5186" formatCode="General">
                  <c:v>5.1859999999999999</c:v>
                </c:pt>
                <c:pt idx="5187" formatCode="General">
                  <c:v>5.1870000000000003</c:v>
                </c:pt>
                <c:pt idx="5188" formatCode="General">
                  <c:v>5.1879999999999997</c:v>
                </c:pt>
                <c:pt idx="5189" formatCode="General">
                  <c:v>5.1890000000000001</c:v>
                </c:pt>
                <c:pt idx="5190" formatCode="General">
                  <c:v>5.19</c:v>
                </c:pt>
                <c:pt idx="5191" formatCode="General">
                  <c:v>5.1909999999999998</c:v>
                </c:pt>
                <c:pt idx="5192" formatCode="General">
                  <c:v>5.1920000000000002</c:v>
                </c:pt>
                <c:pt idx="5193" formatCode="General">
                  <c:v>5.1929999999999996</c:v>
                </c:pt>
                <c:pt idx="5194" formatCode="General">
                  <c:v>5.194</c:v>
                </c:pt>
                <c:pt idx="5195" formatCode="General">
                  <c:v>5.1950000000000003</c:v>
                </c:pt>
                <c:pt idx="5196" formatCode="General">
                  <c:v>5.1959999999999997</c:v>
                </c:pt>
                <c:pt idx="5197" formatCode="General">
                  <c:v>5.1970000000000001</c:v>
                </c:pt>
                <c:pt idx="5198" formatCode="General">
                  <c:v>5.1980000000000004</c:v>
                </c:pt>
                <c:pt idx="5199" formatCode="General">
                  <c:v>5.1989999999999998</c:v>
                </c:pt>
                <c:pt idx="5200" formatCode="General">
                  <c:v>5.2</c:v>
                </c:pt>
                <c:pt idx="5201" formatCode="General">
                  <c:v>5.2009999999999996</c:v>
                </c:pt>
                <c:pt idx="5202" formatCode="General">
                  <c:v>5.202</c:v>
                </c:pt>
                <c:pt idx="5203" formatCode="General">
                  <c:v>5.2030000000000003</c:v>
                </c:pt>
                <c:pt idx="5204" formatCode="General">
                  <c:v>5.2039999999999997</c:v>
                </c:pt>
                <c:pt idx="5205" formatCode="General">
                  <c:v>5.2050000000000001</c:v>
                </c:pt>
                <c:pt idx="5206" formatCode="General">
                  <c:v>5.2060000000000004</c:v>
                </c:pt>
                <c:pt idx="5207" formatCode="General">
                  <c:v>5.2069999999999999</c:v>
                </c:pt>
                <c:pt idx="5208" formatCode="General">
                  <c:v>5.2080000000000002</c:v>
                </c:pt>
                <c:pt idx="5209" formatCode="General">
                  <c:v>5.2089999999999996</c:v>
                </c:pt>
                <c:pt idx="5210" formatCode="General">
                  <c:v>5.21</c:v>
                </c:pt>
                <c:pt idx="5211" formatCode="General">
                  <c:v>5.2110000000000003</c:v>
                </c:pt>
                <c:pt idx="5212" formatCode="General">
                  <c:v>5.2119999999999997</c:v>
                </c:pt>
                <c:pt idx="5213" formatCode="General">
                  <c:v>5.2130000000000001</c:v>
                </c:pt>
                <c:pt idx="5214" formatCode="General">
                  <c:v>5.2140000000000004</c:v>
                </c:pt>
                <c:pt idx="5215" formatCode="General">
                  <c:v>5.2149999999999999</c:v>
                </c:pt>
                <c:pt idx="5216" formatCode="General">
                  <c:v>5.2160000000000002</c:v>
                </c:pt>
                <c:pt idx="5217" formatCode="General">
                  <c:v>5.2169999999999996</c:v>
                </c:pt>
                <c:pt idx="5218" formatCode="General">
                  <c:v>5.218</c:v>
                </c:pt>
                <c:pt idx="5219" formatCode="General">
                  <c:v>5.2190000000000003</c:v>
                </c:pt>
                <c:pt idx="5220" formatCode="General">
                  <c:v>5.22</c:v>
                </c:pt>
                <c:pt idx="5221" formatCode="General">
                  <c:v>5.2210000000000001</c:v>
                </c:pt>
                <c:pt idx="5222" formatCode="General">
                  <c:v>5.2220000000000004</c:v>
                </c:pt>
                <c:pt idx="5223" formatCode="General">
                  <c:v>5.2229999999999999</c:v>
                </c:pt>
                <c:pt idx="5224" formatCode="General">
                  <c:v>5.2240000000000002</c:v>
                </c:pt>
                <c:pt idx="5225" formatCode="General">
                  <c:v>5.2249999999999996</c:v>
                </c:pt>
                <c:pt idx="5226" formatCode="General">
                  <c:v>5.226</c:v>
                </c:pt>
                <c:pt idx="5227" formatCode="General">
                  <c:v>5.2270000000000003</c:v>
                </c:pt>
                <c:pt idx="5228" formatCode="General">
                  <c:v>5.2279999999999998</c:v>
                </c:pt>
                <c:pt idx="5229" formatCode="General">
                  <c:v>5.2290000000000001</c:v>
                </c:pt>
                <c:pt idx="5230" formatCode="General">
                  <c:v>5.23</c:v>
                </c:pt>
                <c:pt idx="5231" formatCode="General">
                  <c:v>5.2309999999999999</c:v>
                </c:pt>
                <c:pt idx="5232" formatCode="General">
                  <c:v>5.2320000000000002</c:v>
                </c:pt>
                <c:pt idx="5233" formatCode="General">
                  <c:v>5.2329999999999997</c:v>
                </c:pt>
                <c:pt idx="5234" formatCode="General">
                  <c:v>5.234</c:v>
                </c:pt>
                <c:pt idx="5235" formatCode="General">
                  <c:v>5.2350000000000003</c:v>
                </c:pt>
                <c:pt idx="5236" formatCode="General">
                  <c:v>5.2359999999999998</c:v>
                </c:pt>
                <c:pt idx="5237" formatCode="General">
                  <c:v>5.2370000000000001</c:v>
                </c:pt>
                <c:pt idx="5238" formatCode="General">
                  <c:v>5.2380000000000004</c:v>
                </c:pt>
                <c:pt idx="5239" formatCode="General">
                  <c:v>5.2389999999999999</c:v>
                </c:pt>
                <c:pt idx="5240" formatCode="General">
                  <c:v>5.24</c:v>
                </c:pt>
                <c:pt idx="5241" formatCode="General">
                  <c:v>5.2409999999999997</c:v>
                </c:pt>
                <c:pt idx="5242" formatCode="General">
                  <c:v>5.242</c:v>
                </c:pt>
                <c:pt idx="5243" formatCode="General">
                  <c:v>5.2430000000000003</c:v>
                </c:pt>
                <c:pt idx="5244" formatCode="General">
                  <c:v>5.2439999999999998</c:v>
                </c:pt>
                <c:pt idx="5245" formatCode="General">
                  <c:v>5.2450000000000001</c:v>
                </c:pt>
                <c:pt idx="5246" formatCode="General">
                  <c:v>5.2460000000000004</c:v>
                </c:pt>
                <c:pt idx="5247" formatCode="General">
                  <c:v>5.2469999999999999</c:v>
                </c:pt>
                <c:pt idx="5248" formatCode="General">
                  <c:v>5.2480000000000002</c:v>
                </c:pt>
                <c:pt idx="5249" formatCode="General">
                  <c:v>5.2489999999999997</c:v>
                </c:pt>
                <c:pt idx="5250" formatCode="General">
                  <c:v>5.25</c:v>
                </c:pt>
                <c:pt idx="5251" formatCode="General">
                  <c:v>5.2510000000000003</c:v>
                </c:pt>
                <c:pt idx="5252" formatCode="General">
                  <c:v>5.2519999999999998</c:v>
                </c:pt>
                <c:pt idx="5253" formatCode="General">
                  <c:v>5.2530000000000001</c:v>
                </c:pt>
                <c:pt idx="5254" formatCode="General">
                  <c:v>5.2539999999999996</c:v>
                </c:pt>
                <c:pt idx="5255" formatCode="General">
                  <c:v>5.2549999999999999</c:v>
                </c:pt>
                <c:pt idx="5256" formatCode="General">
                  <c:v>5.2560000000000002</c:v>
                </c:pt>
                <c:pt idx="5257" formatCode="General">
                  <c:v>5.2569999999999997</c:v>
                </c:pt>
                <c:pt idx="5258" formatCode="General">
                  <c:v>5.258</c:v>
                </c:pt>
                <c:pt idx="5259" formatCode="General">
                  <c:v>5.2590000000000003</c:v>
                </c:pt>
                <c:pt idx="5260" formatCode="General">
                  <c:v>5.26</c:v>
                </c:pt>
                <c:pt idx="5261" formatCode="General">
                  <c:v>5.2610000000000001</c:v>
                </c:pt>
                <c:pt idx="5262" formatCode="General">
                  <c:v>5.2619999999999996</c:v>
                </c:pt>
                <c:pt idx="5263" formatCode="General">
                  <c:v>5.2629999999999999</c:v>
                </c:pt>
                <c:pt idx="5264" formatCode="General">
                  <c:v>5.2640000000000002</c:v>
                </c:pt>
                <c:pt idx="5265" formatCode="General">
                  <c:v>5.2649999999999997</c:v>
                </c:pt>
                <c:pt idx="5266" formatCode="General">
                  <c:v>5.266</c:v>
                </c:pt>
                <c:pt idx="5267" formatCode="General">
                  <c:v>5.2670000000000003</c:v>
                </c:pt>
                <c:pt idx="5268" formatCode="General">
                  <c:v>5.2679999999999998</c:v>
                </c:pt>
                <c:pt idx="5269" formatCode="General">
                  <c:v>5.2690000000000001</c:v>
                </c:pt>
                <c:pt idx="5270" formatCode="General">
                  <c:v>5.27</c:v>
                </c:pt>
                <c:pt idx="5271" formatCode="General">
                  <c:v>5.2709999999999999</c:v>
                </c:pt>
                <c:pt idx="5272" formatCode="General">
                  <c:v>5.2720000000000002</c:v>
                </c:pt>
                <c:pt idx="5273" formatCode="General">
                  <c:v>5.2729999999999997</c:v>
                </c:pt>
                <c:pt idx="5274" formatCode="General">
                  <c:v>5.274</c:v>
                </c:pt>
                <c:pt idx="5275" formatCode="General">
                  <c:v>5.2750000000000004</c:v>
                </c:pt>
                <c:pt idx="5276" formatCode="General">
                  <c:v>5.2759999999999998</c:v>
                </c:pt>
                <c:pt idx="5277" formatCode="General">
                  <c:v>5.2770000000000001</c:v>
                </c:pt>
                <c:pt idx="5278" formatCode="General">
                  <c:v>5.2779999999999996</c:v>
                </c:pt>
                <c:pt idx="5279" formatCode="General">
                  <c:v>5.2789999999999999</c:v>
                </c:pt>
                <c:pt idx="5280" formatCode="General">
                  <c:v>5.28</c:v>
                </c:pt>
                <c:pt idx="5281" formatCode="General">
                  <c:v>5.2809999999999997</c:v>
                </c:pt>
                <c:pt idx="5282" formatCode="General">
                  <c:v>5.282</c:v>
                </c:pt>
                <c:pt idx="5283" formatCode="General">
                  <c:v>5.2830000000000004</c:v>
                </c:pt>
                <c:pt idx="5284" formatCode="General">
                  <c:v>5.2839999999999998</c:v>
                </c:pt>
                <c:pt idx="5285" formatCode="General">
                  <c:v>5.2850000000000001</c:v>
                </c:pt>
                <c:pt idx="5286" formatCode="General">
                  <c:v>5.2859999999999996</c:v>
                </c:pt>
                <c:pt idx="5287" formatCode="General">
                  <c:v>5.2869999999999999</c:v>
                </c:pt>
                <c:pt idx="5288" formatCode="General">
                  <c:v>5.2880000000000003</c:v>
                </c:pt>
                <c:pt idx="5289" formatCode="General">
                  <c:v>5.2889999999999997</c:v>
                </c:pt>
                <c:pt idx="5290" formatCode="General">
                  <c:v>5.29</c:v>
                </c:pt>
                <c:pt idx="5291" formatCode="General">
                  <c:v>5.2910000000000004</c:v>
                </c:pt>
                <c:pt idx="5292" formatCode="General">
                  <c:v>5.2919999999999998</c:v>
                </c:pt>
                <c:pt idx="5293" formatCode="General">
                  <c:v>5.2930000000000001</c:v>
                </c:pt>
                <c:pt idx="5294" formatCode="General">
                  <c:v>5.2939999999999996</c:v>
                </c:pt>
                <c:pt idx="5295" formatCode="General">
                  <c:v>5.2949999999999999</c:v>
                </c:pt>
                <c:pt idx="5296" formatCode="General">
                  <c:v>5.2960000000000003</c:v>
                </c:pt>
                <c:pt idx="5297" formatCode="General">
                  <c:v>5.2969999999999997</c:v>
                </c:pt>
                <c:pt idx="5298" formatCode="General">
                  <c:v>5.298</c:v>
                </c:pt>
                <c:pt idx="5299" formatCode="General">
                  <c:v>5.2990000000000004</c:v>
                </c:pt>
                <c:pt idx="5300" formatCode="General">
                  <c:v>5.3</c:v>
                </c:pt>
                <c:pt idx="5301" formatCode="General">
                  <c:v>5.3010000000000002</c:v>
                </c:pt>
                <c:pt idx="5302" formatCode="General">
                  <c:v>5.3019999999999996</c:v>
                </c:pt>
                <c:pt idx="5303" formatCode="General">
                  <c:v>5.3029999999999999</c:v>
                </c:pt>
                <c:pt idx="5304" formatCode="General">
                  <c:v>5.3040000000000003</c:v>
                </c:pt>
                <c:pt idx="5305" formatCode="General">
                  <c:v>5.3049999999999997</c:v>
                </c:pt>
                <c:pt idx="5306" formatCode="General">
                  <c:v>5.306</c:v>
                </c:pt>
                <c:pt idx="5307" formatCode="General">
                  <c:v>5.3070000000000004</c:v>
                </c:pt>
                <c:pt idx="5308" formatCode="General">
                  <c:v>5.3079999999999998</c:v>
                </c:pt>
                <c:pt idx="5309" formatCode="General">
                  <c:v>5.3090000000000002</c:v>
                </c:pt>
                <c:pt idx="5310" formatCode="General">
                  <c:v>5.31</c:v>
                </c:pt>
                <c:pt idx="5311" formatCode="General">
                  <c:v>5.3109999999999999</c:v>
                </c:pt>
                <c:pt idx="5312" formatCode="General">
                  <c:v>5.3120000000000003</c:v>
                </c:pt>
                <c:pt idx="5313" formatCode="General">
                  <c:v>5.3129999999999997</c:v>
                </c:pt>
                <c:pt idx="5314" formatCode="General">
                  <c:v>5.3140000000000001</c:v>
                </c:pt>
                <c:pt idx="5315" formatCode="General">
                  <c:v>5.3150000000000004</c:v>
                </c:pt>
                <c:pt idx="5316" formatCode="General">
                  <c:v>5.3159999999999998</c:v>
                </c:pt>
                <c:pt idx="5317" formatCode="General">
                  <c:v>5.3170000000000002</c:v>
                </c:pt>
                <c:pt idx="5318" formatCode="General">
                  <c:v>5.3179999999999996</c:v>
                </c:pt>
                <c:pt idx="5319" formatCode="General">
                  <c:v>5.319</c:v>
                </c:pt>
                <c:pt idx="5320" formatCode="General">
                  <c:v>5.32</c:v>
                </c:pt>
                <c:pt idx="5321" formatCode="General">
                  <c:v>5.3209999999999997</c:v>
                </c:pt>
                <c:pt idx="5322" formatCode="General">
                  <c:v>5.3220000000000001</c:v>
                </c:pt>
                <c:pt idx="5323" formatCode="General">
                  <c:v>5.3230000000000004</c:v>
                </c:pt>
                <c:pt idx="5324" formatCode="General">
                  <c:v>5.3239999999999998</c:v>
                </c:pt>
                <c:pt idx="5325" formatCode="General">
                  <c:v>5.3250000000000002</c:v>
                </c:pt>
                <c:pt idx="5326" formatCode="General">
                  <c:v>5.3259999999999996</c:v>
                </c:pt>
                <c:pt idx="5327" formatCode="General">
                  <c:v>5.327</c:v>
                </c:pt>
                <c:pt idx="5328" formatCode="General">
                  <c:v>5.3280000000000003</c:v>
                </c:pt>
                <c:pt idx="5329" formatCode="General">
                  <c:v>5.3289999999999997</c:v>
                </c:pt>
                <c:pt idx="5330" formatCode="General">
                  <c:v>5.33</c:v>
                </c:pt>
                <c:pt idx="5331" formatCode="General">
                  <c:v>5.3310000000000004</c:v>
                </c:pt>
                <c:pt idx="5332" formatCode="General">
                  <c:v>5.3319999999999999</c:v>
                </c:pt>
                <c:pt idx="5333" formatCode="General">
                  <c:v>5.3330000000000002</c:v>
                </c:pt>
                <c:pt idx="5334" formatCode="General">
                  <c:v>5.3339999999999996</c:v>
                </c:pt>
                <c:pt idx="5335" formatCode="General">
                  <c:v>5.335</c:v>
                </c:pt>
                <c:pt idx="5336" formatCode="General">
                  <c:v>5.3360000000000003</c:v>
                </c:pt>
                <c:pt idx="5337" formatCode="General">
                  <c:v>5.3369999999999997</c:v>
                </c:pt>
                <c:pt idx="5338" formatCode="General">
                  <c:v>5.3380000000000001</c:v>
                </c:pt>
                <c:pt idx="5339" formatCode="General">
                  <c:v>5.3390000000000004</c:v>
                </c:pt>
                <c:pt idx="5340" formatCode="General">
                  <c:v>5.34</c:v>
                </c:pt>
                <c:pt idx="5341" formatCode="General">
                  <c:v>5.3410000000000002</c:v>
                </c:pt>
                <c:pt idx="5342" formatCode="General">
                  <c:v>5.3419999999999996</c:v>
                </c:pt>
                <c:pt idx="5343" formatCode="General">
                  <c:v>5.343</c:v>
                </c:pt>
                <c:pt idx="5344" formatCode="General">
                  <c:v>5.3440000000000003</c:v>
                </c:pt>
                <c:pt idx="5345" formatCode="General">
                  <c:v>5.3449999999999998</c:v>
                </c:pt>
                <c:pt idx="5346" formatCode="General">
                  <c:v>5.3460000000000001</c:v>
                </c:pt>
                <c:pt idx="5347" formatCode="General">
                  <c:v>5.3470000000000004</c:v>
                </c:pt>
                <c:pt idx="5348" formatCode="General">
                  <c:v>5.3479999999999999</c:v>
                </c:pt>
                <c:pt idx="5349" formatCode="General">
                  <c:v>5.3490000000000002</c:v>
                </c:pt>
                <c:pt idx="5350" formatCode="General">
                  <c:v>5.35</c:v>
                </c:pt>
                <c:pt idx="5351" formatCode="General">
                  <c:v>5.351</c:v>
                </c:pt>
                <c:pt idx="5352" formatCode="General">
                  <c:v>5.3520000000000003</c:v>
                </c:pt>
                <c:pt idx="5353" formatCode="General">
                  <c:v>5.3529999999999998</c:v>
                </c:pt>
                <c:pt idx="5354" formatCode="General">
                  <c:v>5.3540000000000001</c:v>
                </c:pt>
                <c:pt idx="5355" formatCode="General">
                  <c:v>5.3550000000000004</c:v>
                </c:pt>
                <c:pt idx="5356" formatCode="General">
                  <c:v>5.3559999999999999</c:v>
                </c:pt>
                <c:pt idx="5357" formatCode="General">
                  <c:v>5.3570000000000002</c:v>
                </c:pt>
                <c:pt idx="5358" formatCode="General">
                  <c:v>5.3579999999999997</c:v>
                </c:pt>
                <c:pt idx="5359" formatCode="General">
                  <c:v>5.359</c:v>
                </c:pt>
                <c:pt idx="5360" formatCode="General">
                  <c:v>5.36</c:v>
                </c:pt>
                <c:pt idx="5361" formatCode="General">
                  <c:v>5.3609999999999998</c:v>
                </c:pt>
                <c:pt idx="5362" formatCode="General">
                  <c:v>5.3620000000000001</c:v>
                </c:pt>
                <c:pt idx="5363" formatCode="General">
                  <c:v>5.3630000000000004</c:v>
                </c:pt>
                <c:pt idx="5364" formatCode="General">
                  <c:v>5.3639999999999999</c:v>
                </c:pt>
                <c:pt idx="5365" formatCode="General">
                  <c:v>5.3650000000000002</c:v>
                </c:pt>
                <c:pt idx="5366" formatCode="General">
                  <c:v>5.3659999999999997</c:v>
                </c:pt>
                <c:pt idx="5367" formatCode="General">
                  <c:v>5.367</c:v>
                </c:pt>
                <c:pt idx="5368" formatCode="General">
                  <c:v>5.3680000000000003</c:v>
                </c:pt>
                <c:pt idx="5369" formatCode="General">
                  <c:v>5.3689999999999998</c:v>
                </c:pt>
                <c:pt idx="5370" formatCode="General">
                  <c:v>5.37</c:v>
                </c:pt>
                <c:pt idx="5371" formatCode="General">
                  <c:v>5.3710000000000004</c:v>
                </c:pt>
                <c:pt idx="5372" formatCode="General">
                  <c:v>5.3719999999999999</c:v>
                </c:pt>
                <c:pt idx="5373" formatCode="General">
                  <c:v>5.3730000000000002</c:v>
                </c:pt>
                <c:pt idx="5374" formatCode="General">
                  <c:v>5.3739999999999997</c:v>
                </c:pt>
                <c:pt idx="5375" formatCode="General">
                  <c:v>5.375</c:v>
                </c:pt>
                <c:pt idx="5376" formatCode="General">
                  <c:v>5.3760000000000003</c:v>
                </c:pt>
                <c:pt idx="5377" formatCode="General">
                  <c:v>5.3769999999999998</c:v>
                </c:pt>
                <c:pt idx="5378" formatCode="General">
                  <c:v>5.3780000000000001</c:v>
                </c:pt>
                <c:pt idx="5379" formatCode="General">
                  <c:v>5.3789999999999996</c:v>
                </c:pt>
                <c:pt idx="5380" formatCode="General">
                  <c:v>5.38</c:v>
                </c:pt>
                <c:pt idx="5381" formatCode="General">
                  <c:v>5.3810000000000002</c:v>
                </c:pt>
                <c:pt idx="5382" formatCode="General">
                  <c:v>5.3819999999999997</c:v>
                </c:pt>
                <c:pt idx="5383" formatCode="General">
                  <c:v>5.383</c:v>
                </c:pt>
                <c:pt idx="5384" formatCode="General">
                  <c:v>5.3840000000000003</c:v>
                </c:pt>
                <c:pt idx="5385" formatCode="General">
                  <c:v>5.3849999999999998</c:v>
                </c:pt>
                <c:pt idx="5386" formatCode="General">
                  <c:v>5.3860000000000001</c:v>
                </c:pt>
                <c:pt idx="5387" formatCode="General">
                  <c:v>5.3869999999999996</c:v>
                </c:pt>
                <c:pt idx="5388" formatCode="General">
                  <c:v>5.3879999999999999</c:v>
                </c:pt>
                <c:pt idx="5389" formatCode="General">
                  <c:v>5.3890000000000002</c:v>
                </c:pt>
                <c:pt idx="5390" formatCode="General">
                  <c:v>5.39</c:v>
                </c:pt>
                <c:pt idx="5391" formatCode="General">
                  <c:v>5.391</c:v>
                </c:pt>
                <c:pt idx="5392" formatCode="General">
                  <c:v>5.3920000000000003</c:v>
                </c:pt>
                <c:pt idx="5393" formatCode="General">
                  <c:v>5.3929999999999998</c:v>
                </c:pt>
                <c:pt idx="5394" formatCode="General">
                  <c:v>5.3940000000000001</c:v>
                </c:pt>
                <c:pt idx="5395" formatCode="General">
                  <c:v>5.3949999999999996</c:v>
                </c:pt>
                <c:pt idx="5396" formatCode="General">
                  <c:v>5.3959999999999999</c:v>
                </c:pt>
                <c:pt idx="5397" formatCode="General">
                  <c:v>5.3970000000000002</c:v>
                </c:pt>
                <c:pt idx="5398" formatCode="General">
                  <c:v>5.3979999999999997</c:v>
                </c:pt>
                <c:pt idx="5399" formatCode="General">
                  <c:v>5.399</c:v>
                </c:pt>
                <c:pt idx="5400" formatCode="General">
                  <c:v>5.4</c:v>
                </c:pt>
                <c:pt idx="5401" formatCode="General">
                  <c:v>5.4009999999999998</c:v>
                </c:pt>
                <c:pt idx="5402" formatCode="General">
                  <c:v>5.4020000000000001</c:v>
                </c:pt>
                <c:pt idx="5403" formatCode="General">
                  <c:v>5.4029999999999996</c:v>
                </c:pt>
                <c:pt idx="5404" formatCode="General">
                  <c:v>5.4039999999999999</c:v>
                </c:pt>
                <c:pt idx="5405" formatCode="General">
                  <c:v>5.4050000000000002</c:v>
                </c:pt>
                <c:pt idx="5406" formatCode="General">
                  <c:v>5.4059999999999997</c:v>
                </c:pt>
                <c:pt idx="5407" formatCode="General">
                  <c:v>5.407</c:v>
                </c:pt>
                <c:pt idx="5408" formatCode="General">
                  <c:v>5.4080000000000004</c:v>
                </c:pt>
                <c:pt idx="5409" formatCode="General">
                  <c:v>5.4089999999999998</c:v>
                </c:pt>
                <c:pt idx="5410" formatCode="General">
                  <c:v>5.41</c:v>
                </c:pt>
                <c:pt idx="5411" formatCode="General">
                  <c:v>5.4109999999999996</c:v>
                </c:pt>
                <c:pt idx="5412" formatCode="General">
                  <c:v>5.4119999999999999</c:v>
                </c:pt>
                <c:pt idx="5413" formatCode="General">
                  <c:v>5.4130000000000003</c:v>
                </c:pt>
                <c:pt idx="5414" formatCode="General">
                  <c:v>5.4139999999999997</c:v>
                </c:pt>
                <c:pt idx="5415" formatCode="General">
                  <c:v>5.415</c:v>
                </c:pt>
                <c:pt idx="5416" formatCode="General">
                  <c:v>5.4160000000000004</c:v>
                </c:pt>
                <c:pt idx="5417" formatCode="General">
                  <c:v>5.4169999999999998</c:v>
                </c:pt>
                <c:pt idx="5418" formatCode="General">
                  <c:v>5.4180000000000001</c:v>
                </c:pt>
                <c:pt idx="5419" formatCode="General">
                  <c:v>5.4189999999999996</c:v>
                </c:pt>
                <c:pt idx="5420" formatCode="General">
                  <c:v>5.42</c:v>
                </c:pt>
                <c:pt idx="5421" formatCode="General">
                  <c:v>5.4210000000000003</c:v>
                </c:pt>
                <c:pt idx="5422" formatCode="General">
                  <c:v>5.4219999999999997</c:v>
                </c:pt>
                <c:pt idx="5423" formatCode="General">
                  <c:v>5.423</c:v>
                </c:pt>
                <c:pt idx="5424" formatCode="General">
                  <c:v>5.4240000000000004</c:v>
                </c:pt>
                <c:pt idx="5425" formatCode="General">
                  <c:v>5.4249999999999998</c:v>
                </c:pt>
                <c:pt idx="5426" formatCode="General">
                  <c:v>5.4260000000000002</c:v>
                </c:pt>
                <c:pt idx="5427" formatCode="General">
                  <c:v>5.4269999999999996</c:v>
                </c:pt>
                <c:pt idx="5428" formatCode="General">
                  <c:v>5.4279999999999999</c:v>
                </c:pt>
                <c:pt idx="5429" formatCode="General">
                  <c:v>5.4290000000000003</c:v>
                </c:pt>
                <c:pt idx="5430" formatCode="General">
                  <c:v>5.43</c:v>
                </c:pt>
                <c:pt idx="5431" formatCode="General">
                  <c:v>5.431</c:v>
                </c:pt>
                <c:pt idx="5432" formatCode="General">
                  <c:v>5.4320000000000004</c:v>
                </c:pt>
                <c:pt idx="5433" formatCode="General">
                  <c:v>5.4329999999999998</c:v>
                </c:pt>
                <c:pt idx="5434" formatCode="General">
                  <c:v>5.4340000000000002</c:v>
                </c:pt>
                <c:pt idx="5435" formatCode="General">
                  <c:v>5.4349999999999996</c:v>
                </c:pt>
                <c:pt idx="5436" formatCode="General">
                  <c:v>5.4359999999999999</c:v>
                </c:pt>
                <c:pt idx="5437" formatCode="General">
                  <c:v>5.4370000000000003</c:v>
                </c:pt>
                <c:pt idx="5438" formatCode="General">
                  <c:v>5.4379999999999997</c:v>
                </c:pt>
                <c:pt idx="5439" formatCode="General">
                  <c:v>5.4390000000000001</c:v>
                </c:pt>
                <c:pt idx="5440" formatCode="General">
                  <c:v>5.44</c:v>
                </c:pt>
                <c:pt idx="5441" formatCode="General">
                  <c:v>5.4409999999999998</c:v>
                </c:pt>
                <c:pt idx="5442" formatCode="General">
                  <c:v>5.4420000000000002</c:v>
                </c:pt>
                <c:pt idx="5443" formatCode="General">
                  <c:v>5.4429999999999996</c:v>
                </c:pt>
                <c:pt idx="5444" formatCode="General">
                  <c:v>5.444</c:v>
                </c:pt>
                <c:pt idx="5445" formatCode="General">
                  <c:v>5.4450000000000003</c:v>
                </c:pt>
                <c:pt idx="5446" formatCode="General">
                  <c:v>5.4459999999999997</c:v>
                </c:pt>
                <c:pt idx="5447" formatCode="General">
                  <c:v>5.4470000000000001</c:v>
                </c:pt>
                <c:pt idx="5448" formatCode="General">
                  <c:v>5.4480000000000004</c:v>
                </c:pt>
                <c:pt idx="5449" formatCode="General">
                  <c:v>5.4489999999999998</c:v>
                </c:pt>
                <c:pt idx="5450" formatCode="General">
                  <c:v>5.45</c:v>
                </c:pt>
                <c:pt idx="5451" formatCode="General">
                  <c:v>5.4509999999999996</c:v>
                </c:pt>
                <c:pt idx="5452" formatCode="General">
                  <c:v>5.452</c:v>
                </c:pt>
                <c:pt idx="5453" formatCode="General">
                  <c:v>5.4530000000000003</c:v>
                </c:pt>
                <c:pt idx="5454" formatCode="General">
                  <c:v>5.4539999999999997</c:v>
                </c:pt>
                <c:pt idx="5455" formatCode="General">
                  <c:v>5.4550000000000001</c:v>
                </c:pt>
                <c:pt idx="5456" formatCode="General">
                  <c:v>5.4560000000000004</c:v>
                </c:pt>
                <c:pt idx="5457" formatCode="General">
                  <c:v>5.4569999999999999</c:v>
                </c:pt>
                <c:pt idx="5458" formatCode="General">
                  <c:v>5.4580000000000002</c:v>
                </c:pt>
                <c:pt idx="5459" formatCode="General">
                  <c:v>5.4589999999999996</c:v>
                </c:pt>
                <c:pt idx="5460" formatCode="General">
                  <c:v>5.46</c:v>
                </c:pt>
                <c:pt idx="5461" formatCode="General">
                  <c:v>5.4610000000000003</c:v>
                </c:pt>
                <c:pt idx="5462" formatCode="General">
                  <c:v>5.4619999999999997</c:v>
                </c:pt>
                <c:pt idx="5463" formatCode="General">
                  <c:v>5.4630000000000001</c:v>
                </c:pt>
                <c:pt idx="5464" formatCode="General">
                  <c:v>5.4640000000000004</c:v>
                </c:pt>
                <c:pt idx="5465" formatCode="General">
                  <c:v>5.4649999999999999</c:v>
                </c:pt>
                <c:pt idx="5466" formatCode="General">
                  <c:v>5.4660000000000002</c:v>
                </c:pt>
                <c:pt idx="5467" formatCode="General">
                  <c:v>5.4669999999999996</c:v>
                </c:pt>
                <c:pt idx="5468" formatCode="General">
                  <c:v>5.468</c:v>
                </c:pt>
                <c:pt idx="5469" formatCode="General">
                  <c:v>5.4690000000000003</c:v>
                </c:pt>
                <c:pt idx="5470" formatCode="General">
                  <c:v>5.47</c:v>
                </c:pt>
                <c:pt idx="5471" formatCode="General">
                  <c:v>5.4710000000000001</c:v>
                </c:pt>
                <c:pt idx="5472" formatCode="General">
                  <c:v>5.4720000000000004</c:v>
                </c:pt>
                <c:pt idx="5473" formatCode="General">
                  <c:v>5.4729999999999999</c:v>
                </c:pt>
                <c:pt idx="5474" formatCode="General">
                  <c:v>5.4740000000000002</c:v>
                </c:pt>
                <c:pt idx="5475" formatCode="General">
                  <c:v>5.4749999999999996</c:v>
                </c:pt>
                <c:pt idx="5476" formatCode="General">
                  <c:v>5.476</c:v>
                </c:pt>
                <c:pt idx="5477" formatCode="General">
                  <c:v>5.4770000000000003</c:v>
                </c:pt>
                <c:pt idx="5478" formatCode="General">
                  <c:v>5.4779999999999998</c:v>
                </c:pt>
                <c:pt idx="5479" formatCode="General">
                  <c:v>5.4790000000000001</c:v>
                </c:pt>
                <c:pt idx="5480" formatCode="General">
                  <c:v>5.48</c:v>
                </c:pt>
                <c:pt idx="5481" formatCode="General">
                  <c:v>5.4809999999999999</c:v>
                </c:pt>
                <c:pt idx="5482" formatCode="General">
                  <c:v>5.4820000000000002</c:v>
                </c:pt>
                <c:pt idx="5483" formatCode="General">
                  <c:v>5.4829999999999997</c:v>
                </c:pt>
                <c:pt idx="5484" formatCode="General">
                  <c:v>5.484</c:v>
                </c:pt>
                <c:pt idx="5485" formatCode="General">
                  <c:v>5.4850000000000003</c:v>
                </c:pt>
                <c:pt idx="5486" formatCode="General">
                  <c:v>5.4859999999999998</c:v>
                </c:pt>
                <c:pt idx="5487" formatCode="General">
                  <c:v>5.4870000000000001</c:v>
                </c:pt>
                <c:pt idx="5488" formatCode="General">
                  <c:v>5.4880000000000004</c:v>
                </c:pt>
                <c:pt idx="5489" formatCode="General">
                  <c:v>5.4889999999999999</c:v>
                </c:pt>
                <c:pt idx="5490" formatCode="General">
                  <c:v>5.49</c:v>
                </c:pt>
                <c:pt idx="5491" formatCode="General">
                  <c:v>5.4909999999999997</c:v>
                </c:pt>
                <c:pt idx="5492" formatCode="General">
                  <c:v>5.492</c:v>
                </c:pt>
                <c:pt idx="5493" formatCode="General">
                  <c:v>5.4930000000000003</c:v>
                </c:pt>
                <c:pt idx="5494" formatCode="General">
                  <c:v>5.4939999999999998</c:v>
                </c:pt>
                <c:pt idx="5495" formatCode="General">
                  <c:v>5.4950000000000001</c:v>
                </c:pt>
                <c:pt idx="5496" formatCode="General">
                  <c:v>5.4960000000000004</c:v>
                </c:pt>
                <c:pt idx="5497" formatCode="General">
                  <c:v>5.4969999999999999</c:v>
                </c:pt>
                <c:pt idx="5498" formatCode="General">
                  <c:v>5.4980000000000002</c:v>
                </c:pt>
                <c:pt idx="5499" formatCode="General">
                  <c:v>5.4989999999999997</c:v>
                </c:pt>
                <c:pt idx="5500" formatCode="General">
                  <c:v>5.5</c:v>
                </c:pt>
                <c:pt idx="5501" formatCode="General">
                  <c:v>5.5010000000000003</c:v>
                </c:pt>
                <c:pt idx="5502" formatCode="General">
                  <c:v>5.5019999999999998</c:v>
                </c:pt>
                <c:pt idx="5503" formatCode="General">
                  <c:v>5.5030000000000001</c:v>
                </c:pt>
                <c:pt idx="5504" formatCode="General">
                  <c:v>5.5039999999999996</c:v>
                </c:pt>
                <c:pt idx="5505" formatCode="General">
                  <c:v>5.5049999999999999</c:v>
                </c:pt>
                <c:pt idx="5506" formatCode="General">
                  <c:v>5.5060000000000002</c:v>
                </c:pt>
                <c:pt idx="5507" formatCode="General">
                  <c:v>5.5069999999999997</c:v>
                </c:pt>
                <c:pt idx="5508" formatCode="General">
                  <c:v>5.508</c:v>
                </c:pt>
                <c:pt idx="5509" formatCode="General">
                  <c:v>5.5090000000000003</c:v>
                </c:pt>
                <c:pt idx="5510" formatCode="General">
                  <c:v>5.51</c:v>
                </c:pt>
                <c:pt idx="5511" formatCode="General">
                  <c:v>5.5110000000000001</c:v>
                </c:pt>
                <c:pt idx="5512" formatCode="General">
                  <c:v>5.5119999999999996</c:v>
                </c:pt>
                <c:pt idx="5513" formatCode="General">
                  <c:v>5.5129999999999999</c:v>
                </c:pt>
                <c:pt idx="5514" formatCode="General">
                  <c:v>5.5140000000000002</c:v>
                </c:pt>
                <c:pt idx="5515" formatCode="General">
                  <c:v>5.5149999999999997</c:v>
                </c:pt>
                <c:pt idx="5516" formatCode="General">
                  <c:v>5.516</c:v>
                </c:pt>
                <c:pt idx="5517" formatCode="General">
                  <c:v>5.5170000000000003</c:v>
                </c:pt>
                <c:pt idx="5518" formatCode="General">
                  <c:v>5.5179999999999998</c:v>
                </c:pt>
                <c:pt idx="5519" formatCode="General">
                  <c:v>5.5190000000000001</c:v>
                </c:pt>
                <c:pt idx="5520" formatCode="General">
                  <c:v>5.52</c:v>
                </c:pt>
                <c:pt idx="5521" formatCode="General">
                  <c:v>5.5209999999999999</c:v>
                </c:pt>
                <c:pt idx="5522" formatCode="General">
                  <c:v>5.5220000000000002</c:v>
                </c:pt>
                <c:pt idx="5523" formatCode="General">
                  <c:v>5.5229999999999997</c:v>
                </c:pt>
                <c:pt idx="5524" formatCode="General">
                  <c:v>5.524</c:v>
                </c:pt>
                <c:pt idx="5525" formatCode="General">
                  <c:v>5.5250000000000004</c:v>
                </c:pt>
                <c:pt idx="5526" formatCode="General">
                  <c:v>5.5259999999999998</c:v>
                </c:pt>
                <c:pt idx="5527" formatCode="General">
                  <c:v>5.5270000000000001</c:v>
                </c:pt>
                <c:pt idx="5528" formatCode="General">
                  <c:v>5.5279999999999996</c:v>
                </c:pt>
                <c:pt idx="5529" formatCode="General">
                  <c:v>5.5289999999999999</c:v>
                </c:pt>
                <c:pt idx="5530" formatCode="General">
                  <c:v>5.53</c:v>
                </c:pt>
                <c:pt idx="5531" formatCode="General">
                  <c:v>5.5309999999999997</c:v>
                </c:pt>
                <c:pt idx="5532" formatCode="General">
                  <c:v>5.532</c:v>
                </c:pt>
                <c:pt idx="5533" formatCode="General">
                  <c:v>5.5330000000000004</c:v>
                </c:pt>
                <c:pt idx="5534" formatCode="General">
                  <c:v>5.5339999999999998</c:v>
                </c:pt>
                <c:pt idx="5535" formatCode="General">
                  <c:v>5.5350000000000001</c:v>
                </c:pt>
                <c:pt idx="5536" formatCode="General">
                  <c:v>5.5359999999999996</c:v>
                </c:pt>
                <c:pt idx="5537" formatCode="General">
                  <c:v>5.5369999999999999</c:v>
                </c:pt>
                <c:pt idx="5538" formatCode="General">
                  <c:v>5.5380000000000003</c:v>
                </c:pt>
                <c:pt idx="5539" formatCode="General">
                  <c:v>5.5389999999999997</c:v>
                </c:pt>
                <c:pt idx="5540" formatCode="General">
                  <c:v>5.54</c:v>
                </c:pt>
                <c:pt idx="5541" formatCode="General">
                  <c:v>5.5410000000000004</c:v>
                </c:pt>
                <c:pt idx="5542" formatCode="General">
                  <c:v>5.5419999999999998</c:v>
                </c:pt>
                <c:pt idx="5543" formatCode="General">
                  <c:v>5.5430000000000001</c:v>
                </c:pt>
                <c:pt idx="5544" formatCode="General">
                  <c:v>5.5439999999999996</c:v>
                </c:pt>
                <c:pt idx="5545" formatCode="General">
                  <c:v>5.5449999999999999</c:v>
                </c:pt>
                <c:pt idx="5546" formatCode="General">
                  <c:v>5.5460000000000003</c:v>
                </c:pt>
                <c:pt idx="5547" formatCode="General">
                  <c:v>5.5469999999999997</c:v>
                </c:pt>
                <c:pt idx="5548" formatCode="General">
                  <c:v>5.548</c:v>
                </c:pt>
                <c:pt idx="5549" formatCode="General">
                  <c:v>5.5490000000000004</c:v>
                </c:pt>
                <c:pt idx="5550" formatCode="General">
                  <c:v>5.55</c:v>
                </c:pt>
                <c:pt idx="5551" formatCode="General">
                  <c:v>5.5510000000000002</c:v>
                </c:pt>
                <c:pt idx="5552" formatCode="General">
                  <c:v>5.5519999999999996</c:v>
                </c:pt>
                <c:pt idx="5553" formatCode="General">
                  <c:v>5.5529999999999999</c:v>
                </c:pt>
                <c:pt idx="5554" formatCode="General">
                  <c:v>5.5540000000000003</c:v>
                </c:pt>
                <c:pt idx="5555" formatCode="General">
                  <c:v>5.5549999999999997</c:v>
                </c:pt>
                <c:pt idx="5556" formatCode="General">
                  <c:v>5.556</c:v>
                </c:pt>
                <c:pt idx="5557" formatCode="General">
                  <c:v>5.5570000000000004</c:v>
                </c:pt>
                <c:pt idx="5558" formatCode="General">
                  <c:v>5.5579999999999998</c:v>
                </c:pt>
                <c:pt idx="5559" formatCode="General">
                  <c:v>5.5590000000000002</c:v>
                </c:pt>
                <c:pt idx="5560" formatCode="General">
                  <c:v>5.56</c:v>
                </c:pt>
                <c:pt idx="5561" formatCode="General">
                  <c:v>5.5609999999999999</c:v>
                </c:pt>
                <c:pt idx="5562" formatCode="General">
                  <c:v>5.5620000000000003</c:v>
                </c:pt>
                <c:pt idx="5563" formatCode="General">
                  <c:v>5.5629999999999997</c:v>
                </c:pt>
                <c:pt idx="5564" formatCode="General">
                  <c:v>5.5640000000000001</c:v>
                </c:pt>
                <c:pt idx="5565" formatCode="General">
                  <c:v>5.5650000000000004</c:v>
                </c:pt>
                <c:pt idx="5566" formatCode="General">
                  <c:v>5.5659999999999998</c:v>
                </c:pt>
                <c:pt idx="5567" formatCode="General">
                  <c:v>5.5670000000000002</c:v>
                </c:pt>
                <c:pt idx="5568" formatCode="General">
                  <c:v>5.5679999999999996</c:v>
                </c:pt>
                <c:pt idx="5569" formatCode="General">
                  <c:v>5.569</c:v>
                </c:pt>
                <c:pt idx="5570" formatCode="General">
                  <c:v>5.57</c:v>
                </c:pt>
                <c:pt idx="5571" formatCode="General">
                  <c:v>5.5709999999999997</c:v>
                </c:pt>
                <c:pt idx="5572" formatCode="General">
                  <c:v>5.5720000000000001</c:v>
                </c:pt>
                <c:pt idx="5573" formatCode="General">
                  <c:v>5.5730000000000004</c:v>
                </c:pt>
                <c:pt idx="5574" formatCode="General">
                  <c:v>5.5739999999999998</c:v>
                </c:pt>
                <c:pt idx="5575" formatCode="General">
                  <c:v>5.5750000000000002</c:v>
                </c:pt>
                <c:pt idx="5576" formatCode="General">
                  <c:v>5.5759999999999996</c:v>
                </c:pt>
                <c:pt idx="5577" formatCode="General">
                  <c:v>5.577</c:v>
                </c:pt>
                <c:pt idx="5578" formatCode="General">
                  <c:v>5.5780000000000003</c:v>
                </c:pt>
                <c:pt idx="5579" formatCode="General">
                  <c:v>5.5789999999999997</c:v>
                </c:pt>
                <c:pt idx="5580" formatCode="General">
                  <c:v>5.58</c:v>
                </c:pt>
                <c:pt idx="5581" formatCode="General">
                  <c:v>5.5810000000000004</c:v>
                </c:pt>
                <c:pt idx="5582" formatCode="General">
                  <c:v>5.5819999999999999</c:v>
                </c:pt>
                <c:pt idx="5583" formatCode="General">
                  <c:v>5.5830000000000002</c:v>
                </c:pt>
                <c:pt idx="5584" formatCode="General">
                  <c:v>5.5839999999999996</c:v>
                </c:pt>
                <c:pt idx="5585" formatCode="General">
                  <c:v>5.585</c:v>
                </c:pt>
                <c:pt idx="5586" formatCode="General">
                  <c:v>5.5860000000000003</c:v>
                </c:pt>
                <c:pt idx="5587" formatCode="General">
                  <c:v>5.5869999999999997</c:v>
                </c:pt>
                <c:pt idx="5588" formatCode="General">
                  <c:v>5.5880000000000001</c:v>
                </c:pt>
                <c:pt idx="5589" formatCode="General">
                  <c:v>5.5890000000000004</c:v>
                </c:pt>
                <c:pt idx="5590" formatCode="General">
                  <c:v>5.59</c:v>
                </c:pt>
                <c:pt idx="5591" formatCode="General">
                  <c:v>5.5910000000000002</c:v>
                </c:pt>
                <c:pt idx="5592" formatCode="General">
                  <c:v>5.5919999999999996</c:v>
                </c:pt>
                <c:pt idx="5593" formatCode="General">
                  <c:v>5.593</c:v>
                </c:pt>
                <c:pt idx="5594" formatCode="General">
                  <c:v>5.5940000000000003</c:v>
                </c:pt>
                <c:pt idx="5595" formatCode="General">
                  <c:v>5.5949999999999998</c:v>
                </c:pt>
                <c:pt idx="5596" formatCode="General">
                  <c:v>5.5960000000000001</c:v>
                </c:pt>
                <c:pt idx="5597" formatCode="General">
                  <c:v>5.5970000000000004</c:v>
                </c:pt>
                <c:pt idx="5598" formatCode="General">
                  <c:v>5.5979999999999999</c:v>
                </c:pt>
                <c:pt idx="5599" formatCode="General">
                  <c:v>5.5990000000000002</c:v>
                </c:pt>
                <c:pt idx="5600" formatCode="General">
                  <c:v>5.6</c:v>
                </c:pt>
                <c:pt idx="5601" formatCode="General">
                  <c:v>5.601</c:v>
                </c:pt>
                <c:pt idx="5602" formatCode="General">
                  <c:v>5.6020000000000003</c:v>
                </c:pt>
                <c:pt idx="5603" formatCode="General">
                  <c:v>5.6029999999999998</c:v>
                </c:pt>
                <c:pt idx="5604" formatCode="General">
                  <c:v>5.6040000000000001</c:v>
                </c:pt>
                <c:pt idx="5605" formatCode="General">
                  <c:v>5.6050000000000004</c:v>
                </c:pt>
                <c:pt idx="5606" formatCode="General">
                  <c:v>5.6059999999999999</c:v>
                </c:pt>
                <c:pt idx="5607" formatCode="General">
                  <c:v>5.6070000000000002</c:v>
                </c:pt>
                <c:pt idx="5608" formatCode="General">
                  <c:v>5.6079999999999997</c:v>
                </c:pt>
                <c:pt idx="5609" formatCode="General">
                  <c:v>5.609</c:v>
                </c:pt>
                <c:pt idx="5610" formatCode="General">
                  <c:v>5.61</c:v>
                </c:pt>
                <c:pt idx="5611" formatCode="General">
                  <c:v>5.6109999999999998</c:v>
                </c:pt>
                <c:pt idx="5612" formatCode="General">
                  <c:v>5.6120000000000001</c:v>
                </c:pt>
                <c:pt idx="5613" formatCode="General">
                  <c:v>5.6130000000000004</c:v>
                </c:pt>
                <c:pt idx="5614" formatCode="General">
                  <c:v>5.6139999999999999</c:v>
                </c:pt>
                <c:pt idx="5615" formatCode="General">
                  <c:v>5.6150000000000002</c:v>
                </c:pt>
                <c:pt idx="5616" formatCode="General">
                  <c:v>5.6159999999999997</c:v>
                </c:pt>
                <c:pt idx="5617" formatCode="General">
                  <c:v>5.617</c:v>
                </c:pt>
                <c:pt idx="5618" formatCode="General">
                  <c:v>5.6180000000000003</c:v>
                </c:pt>
                <c:pt idx="5619" formatCode="General">
                  <c:v>5.6189999999999998</c:v>
                </c:pt>
                <c:pt idx="5620" formatCode="General">
                  <c:v>5.62</c:v>
                </c:pt>
                <c:pt idx="5621" formatCode="General">
                  <c:v>5.6210000000000004</c:v>
                </c:pt>
                <c:pt idx="5622" formatCode="General">
                  <c:v>5.6219999999999999</c:v>
                </c:pt>
                <c:pt idx="5623" formatCode="General">
                  <c:v>5.6230000000000002</c:v>
                </c:pt>
                <c:pt idx="5624" formatCode="General">
                  <c:v>5.6239999999999997</c:v>
                </c:pt>
                <c:pt idx="5625" formatCode="General">
                  <c:v>5.625</c:v>
                </c:pt>
                <c:pt idx="5626" formatCode="General">
                  <c:v>5.6260000000000003</c:v>
                </c:pt>
                <c:pt idx="5627" formatCode="General">
                  <c:v>5.6269999999999998</c:v>
                </c:pt>
                <c:pt idx="5628" formatCode="General">
                  <c:v>5.6280000000000001</c:v>
                </c:pt>
                <c:pt idx="5629" formatCode="General">
                  <c:v>5.6289999999999996</c:v>
                </c:pt>
                <c:pt idx="5630" formatCode="General">
                  <c:v>5.63</c:v>
                </c:pt>
                <c:pt idx="5631" formatCode="General">
                  <c:v>5.6310000000000002</c:v>
                </c:pt>
                <c:pt idx="5632" formatCode="General">
                  <c:v>5.6319999999999997</c:v>
                </c:pt>
                <c:pt idx="5633" formatCode="General">
                  <c:v>5.633</c:v>
                </c:pt>
                <c:pt idx="5634" formatCode="General">
                  <c:v>5.6340000000000003</c:v>
                </c:pt>
                <c:pt idx="5635" formatCode="General">
                  <c:v>5.6349999999999998</c:v>
                </c:pt>
                <c:pt idx="5636" formatCode="General">
                  <c:v>5.6360000000000001</c:v>
                </c:pt>
                <c:pt idx="5637" formatCode="General">
                  <c:v>5.6369999999999996</c:v>
                </c:pt>
                <c:pt idx="5638" formatCode="General">
                  <c:v>5.6379999999999999</c:v>
                </c:pt>
                <c:pt idx="5639" formatCode="General">
                  <c:v>5.6390000000000002</c:v>
                </c:pt>
                <c:pt idx="5640" formatCode="General">
                  <c:v>5.64</c:v>
                </c:pt>
                <c:pt idx="5641" formatCode="General">
                  <c:v>5.641</c:v>
                </c:pt>
                <c:pt idx="5642" formatCode="General">
                  <c:v>5.6420000000000003</c:v>
                </c:pt>
                <c:pt idx="5643" formatCode="General">
                  <c:v>5.6429999999999998</c:v>
                </c:pt>
                <c:pt idx="5644" formatCode="General">
                  <c:v>5.6440000000000001</c:v>
                </c:pt>
                <c:pt idx="5645" formatCode="General">
                  <c:v>5.6449999999999996</c:v>
                </c:pt>
                <c:pt idx="5646" formatCode="General">
                  <c:v>5.6459999999999999</c:v>
                </c:pt>
                <c:pt idx="5647" formatCode="General">
                  <c:v>5.6470000000000002</c:v>
                </c:pt>
                <c:pt idx="5648" formatCode="General">
                  <c:v>5.6479999999999997</c:v>
                </c:pt>
                <c:pt idx="5649" formatCode="General">
                  <c:v>5.649</c:v>
                </c:pt>
                <c:pt idx="5650" formatCode="General">
                  <c:v>5.65</c:v>
                </c:pt>
                <c:pt idx="5651" formatCode="General">
                  <c:v>5.6509999999999998</c:v>
                </c:pt>
                <c:pt idx="5652" formatCode="General">
                  <c:v>5.6520000000000001</c:v>
                </c:pt>
                <c:pt idx="5653" formatCode="General">
                  <c:v>5.6529999999999996</c:v>
                </c:pt>
                <c:pt idx="5654" formatCode="General">
                  <c:v>5.6539999999999999</c:v>
                </c:pt>
                <c:pt idx="5655" formatCode="General">
                  <c:v>5.6550000000000002</c:v>
                </c:pt>
                <c:pt idx="5656" formatCode="General">
                  <c:v>5.6559999999999997</c:v>
                </c:pt>
                <c:pt idx="5657" formatCode="General">
                  <c:v>5.657</c:v>
                </c:pt>
                <c:pt idx="5658" formatCode="General">
                  <c:v>5.6580000000000004</c:v>
                </c:pt>
                <c:pt idx="5659" formatCode="General">
                  <c:v>5.6589999999999998</c:v>
                </c:pt>
                <c:pt idx="5660" formatCode="General">
                  <c:v>5.66</c:v>
                </c:pt>
                <c:pt idx="5661" formatCode="General">
                  <c:v>5.6609999999999996</c:v>
                </c:pt>
                <c:pt idx="5662" formatCode="General">
                  <c:v>5.6619999999999999</c:v>
                </c:pt>
                <c:pt idx="5663" formatCode="General">
                  <c:v>5.6630000000000003</c:v>
                </c:pt>
                <c:pt idx="5664" formatCode="General">
                  <c:v>5.6639999999999997</c:v>
                </c:pt>
                <c:pt idx="5665" formatCode="General">
                  <c:v>5.665</c:v>
                </c:pt>
                <c:pt idx="5666" formatCode="General">
                  <c:v>5.6660000000000004</c:v>
                </c:pt>
                <c:pt idx="5667" formatCode="General">
                  <c:v>5.6669999999999998</c:v>
                </c:pt>
                <c:pt idx="5668" formatCode="General">
                  <c:v>5.6680000000000001</c:v>
                </c:pt>
                <c:pt idx="5669" formatCode="General">
                  <c:v>5.6689999999999996</c:v>
                </c:pt>
                <c:pt idx="5670" formatCode="General">
                  <c:v>5.67</c:v>
                </c:pt>
                <c:pt idx="5671" formatCode="General">
                  <c:v>5.6710000000000003</c:v>
                </c:pt>
                <c:pt idx="5672" formatCode="General">
                  <c:v>5.6719999999999997</c:v>
                </c:pt>
                <c:pt idx="5673" formatCode="General">
                  <c:v>5.673</c:v>
                </c:pt>
                <c:pt idx="5674" formatCode="General">
                  <c:v>5.6740000000000004</c:v>
                </c:pt>
                <c:pt idx="5675" formatCode="General">
                  <c:v>5.6749999999999998</c:v>
                </c:pt>
                <c:pt idx="5676" formatCode="General">
                  <c:v>5.6760000000000002</c:v>
                </c:pt>
                <c:pt idx="5677" formatCode="General">
                  <c:v>5.6769999999999996</c:v>
                </c:pt>
                <c:pt idx="5678" formatCode="General">
                  <c:v>5.6779999999999999</c:v>
                </c:pt>
                <c:pt idx="5679" formatCode="General">
                  <c:v>5.6790000000000003</c:v>
                </c:pt>
                <c:pt idx="5680" formatCode="General">
                  <c:v>5.68</c:v>
                </c:pt>
                <c:pt idx="5681" formatCode="General">
                  <c:v>5.681</c:v>
                </c:pt>
                <c:pt idx="5682" formatCode="General">
                  <c:v>5.6820000000000004</c:v>
                </c:pt>
                <c:pt idx="5683" formatCode="General">
                  <c:v>5.6829999999999998</c:v>
                </c:pt>
                <c:pt idx="5684" formatCode="General">
                  <c:v>5.6840000000000002</c:v>
                </c:pt>
                <c:pt idx="5685" formatCode="General">
                  <c:v>5.6849999999999996</c:v>
                </c:pt>
                <c:pt idx="5686" formatCode="General">
                  <c:v>5.6859999999999999</c:v>
                </c:pt>
                <c:pt idx="5687" formatCode="General">
                  <c:v>5.6870000000000003</c:v>
                </c:pt>
                <c:pt idx="5688" formatCode="General">
                  <c:v>5.6879999999999997</c:v>
                </c:pt>
                <c:pt idx="5689" formatCode="General">
                  <c:v>5.6890000000000001</c:v>
                </c:pt>
                <c:pt idx="5690" formatCode="General">
                  <c:v>5.69</c:v>
                </c:pt>
                <c:pt idx="5691" formatCode="General">
                  <c:v>5.6909999999999998</c:v>
                </c:pt>
                <c:pt idx="5692" formatCode="General">
                  <c:v>5.6920000000000002</c:v>
                </c:pt>
                <c:pt idx="5693" formatCode="General">
                  <c:v>5.6929999999999996</c:v>
                </c:pt>
                <c:pt idx="5694" formatCode="General">
                  <c:v>5.694</c:v>
                </c:pt>
                <c:pt idx="5695" formatCode="General">
                  <c:v>5.6950000000000003</c:v>
                </c:pt>
                <c:pt idx="5696" formatCode="General">
                  <c:v>5.6959999999999997</c:v>
                </c:pt>
                <c:pt idx="5697" formatCode="General">
                  <c:v>5.6970000000000001</c:v>
                </c:pt>
                <c:pt idx="5698" formatCode="General">
                  <c:v>5.6980000000000004</c:v>
                </c:pt>
                <c:pt idx="5699" formatCode="General">
                  <c:v>5.6989999999999998</c:v>
                </c:pt>
                <c:pt idx="5700" formatCode="General">
                  <c:v>5.7</c:v>
                </c:pt>
                <c:pt idx="5701" formatCode="General">
                  <c:v>5.7009999999999996</c:v>
                </c:pt>
                <c:pt idx="5702" formatCode="General">
                  <c:v>5.702</c:v>
                </c:pt>
                <c:pt idx="5703" formatCode="General">
                  <c:v>5.7030000000000003</c:v>
                </c:pt>
                <c:pt idx="5704" formatCode="General">
                  <c:v>5.7039999999999997</c:v>
                </c:pt>
                <c:pt idx="5705" formatCode="General">
                  <c:v>5.7050000000000001</c:v>
                </c:pt>
                <c:pt idx="5706" formatCode="General">
                  <c:v>5.7060000000000004</c:v>
                </c:pt>
                <c:pt idx="5707" formatCode="General">
                  <c:v>5.7069999999999999</c:v>
                </c:pt>
                <c:pt idx="5708" formatCode="General">
                  <c:v>5.7080000000000002</c:v>
                </c:pt>
                <c:pt idx="5709" formatCode="General">
                  <c:v>5.7089999999999996</c:v>
                </c:pt>
                <c:pt idx="5710" formatCode="General">
                  <c:v>5.71</c:v>
                </c:pt>
                <c:pt idx="5711" formatCode="General">
                  <c:v>5.7110000000000003</c:v>
                </c:pt>
                <c:pt idx="5712" formatCode="General">
                  <c:v>5.7119999999999997</c:v>
                </c:pt>
                <c:pt idx="5713" formatCode="General">
                  <c:v>5.7130000000000001</c:v>
                </c:pt>
                <c:pt idx="5714" formatCode="General">
                  <c:v>5.7140000000000004</c:v>
                </c:pt>
                <c:pt idx="5715" formatCode="General">
                  <c:v>5.7149999999999999</c:v>
                </c:pt>
                <c:pt idx="5716" formatCode="General">
                  <c:v>5.7160000000000002</c:v>
                </c:pt>
                <c:pt idx="5717" formatCode="General">
                  <c:v>5.7169999999999996</c:v>
                </c:pt>
                <c:pt idx="5718" formatCode="General">
                  <c:v>5.718</c:v>
                </c:pt>
                <c:pt idx="5719" formatCode="General">
                  <c:v>5.7190000000000003</c:v>
                </c:pt>
                <c:pt idx="5720" formatCode="General">
                  <c:v>5.72</c:v>
                </c:pt>
                <c:pt idx="5721" formatCode="General">
                  <c:v>5.7210000000000001</c:v>
                </c:pt>
                <c:pt idx="5722" formatCode="General">
                  <c:v>5.7220000000000004</c:v>
                </c:pt>
                <c:pt idx="5723" formatCode="General">
                  <c:v>5.7229999999999999</c:v>
                </c:pt>
                <c:pt idx="5724" formatCode="General">
                  <c:v>5.7240000000000002</c:v>
                </c:pt>
                <c:pt idx="5725" formatCode="General">
                  <c:v>5.7249999999999996</c:v>
                </c:pt>
                <c:pt idx="5726" formatCode="General">
                  <c:v>5.726</c:v>
                </c:pt>
                <c:pt idx="5727" formatCode="General">
                  <c:v>5.7270000000000003</c:v>
                </c:pt>
                <c:pt idx="5728" formatCode="General">
                  <c:v>5.7279999999999998</c:v>
                </c:pt>
                <c:pt idx="5729" formatCode="General">
                  <c:v>5.7290000000000001</c:v>
                </c:pt>
                <c:pt idx="5730" formatCode="General">
                  <c:v>5.73</c:v>
                </c:pt>
                <c:pt idx="5731" formatCode="General">
                  <c:v>5.7309999999999999</c:v>
                </c:pt>
                <c:pt idx="5732" formatCode="General">
                  <c:v>5.7320000000000002</c:v>
                </c:pt>
                <c:pt idx="5733" formatCode="General">
                  <c:v>5.7329999999999997</c:v>
                </c:pt>
                <c:pt idx="5734" formatCode="General">
                  <c:v>5.734</c:v>
                </c:pt>
                <c:pt idx="5735" formatCode="General">
                  <c:v>5.7350000000000003</c:v>
                </c:pt>
                <c:pt idx="5736" formatCode="General">
                  <c:v>5.7359999999999998</c:v>
                </c:pt>
                <c:pt idx="5737" formatCode="General">
                  <c:v>5.7370000000000001</c:v>
                </c:pt>
                <c:pt idx="5738" formatCode="General">
                  <c:v>5.7380000000000004</c:v>
                </c:pt>
                <c:pt idx="5739" formatCode="General">
                  <c:v>5.7389999999999999</c:v>
                </c:pt>
                <c:pt idx="5740" formatCode="General">
                  <c:v>5.74</c:v>
                </c:pt>
                <c:pt idx="5741" formatCode="General">
                  <c:v>5.7409999999999997</c:v>
                </c:pt>
                <c:pt idx="5742" formatCode="General">
                  <c:v>5.742</c:v>
                </c:pt>
                <c:pt idx="5743" formatCode="General">
                  <c:v>5.7430000000000003</c:v>
                </c:pt>
                <c:pt idx="5744" formatCode="General">
                  <c:v>5.7439999999999998</c:v>
                </c:pt>
                <c:pt idx="5745" formatCode="General">
                  <c:v>5.7450000000000001</c:v>
                </c:pt>
                <c:pt idx="5746" formatCode="General">
                  <c:v>5.7460000000000004</c:v>
                </c:pt>
                <c:pt idx="5747" formatCode="General">
                  <c:v>5.7469999999999999</c:v>
                </c:pt>
                <c:pt idx="5748" formatCode="General">
                  <c:v>5.7480000000000002</c:v>
                </c:pt>
                <c:pt idx="5749" formatCode="General">
                  <c:v>5.7489999999999997</c:v>
                </c:pt>
                <c:pt idx="5750" formatCode="General">
                  <c:v>5.75</c:v>
                </c:pt>
                <c:pt idx="5751" formatCode="General">
                  <c:v>5.7510000000000003</c:v>
                </c:pt>
                <c:pt idx="5752" formatCode="General">
                  <c:v>5.7519999999999998</c:v>
                </c:pt>
                <c:pt idx="5753" formatCode="General">
                  <c:v>5.7530000000000001</c:v>
                </c:pt>
                <c:pt idx="5754" formatCode="General">
                  <c:v>5.7539999999999996</c:v>
                </c:pt>
                <c:pt idx="5755" formatCode="General">
                  <c:v>5.7549999999999999</c:v>
                </c:pt>
                <c:pt idx="5756" formatCode="General">
                  <c:v>5.7560000000000002</c:v>
                </c:pt>
                <c:pt idx="5757" formatCode="General">
                  <c:v>5.7569999999999997</c:v>
                </c:pt>
                <c:pt idx="5758" formatCode="General">
                  <c:v>5.758</c:v>
                </c:pt>
                <c:pt idx="5759" formatCode="General">
                  <c:v>5.7590000000000003</c:v>
                </c:pt>
                <c:pt idx="5760" formatCode="General">
                  <c:v>5.76</c:v>
                </c:pt>
                <c:pt idx="5761" formatCode="General">
                  <c:v>5.7610000000000001</c:v>
                </c:pt>
                <c:pt idx="5762" formatCode="General">
                  <c:v>5.7619999999999996</c:v>
                </c:pt>
                <c:pt idx="5763" formatCode="General">
                  <c:v>5.7629999999999999</c:v>
                </c:pt>
                <c:pt idx="5764" formatCode="General">
                  <c:v>5.7640000000000002</c:v>
                </c:pt>
                <c:pt idx="5765" formatCode="General">
                  <c:v>5.7649999999999997</c:v>
                </c:pt>
                <c:pt idx="5766" formatCode="General">
                  <c:v>5.766</c:v>
                </c:pt>
                <c:pt idx="5767" formatCode="General">
                  <c:v>5.7670000000000003</c:v>
                </c:pt>
                <c:pt idx="5768" formatCode="General">
                  <c:v>5.7679999999999998</c:v>
                </c:pt>
                <c:pt idx="5769" formatCode="General">
                  <c:v>5.7690000000000001</c:v>
                </c:pt>
                <c:pt idx="5770" formatCode="General">
                  <c:v>5.77</c:v>
                </c:pt>
                <c:pt idx="5771" formatCode="General">
                  <c:v>5.7709999999999999</c:v>
                </c:pt>
                <c:pt idx="5772" formatCode="General">
                  <c:v>5.7720000000000002</c:v>
                </c:pt>
                <c:pt idx="5773" formatCode="General">
                  <c:v>5.7729999999999997</c:v>
                </c:pt>
                <c:pt idx="5774" formatCode="General">
                  <c:v>5.774</c:v>
                </c:pt>
                <c:pt idx="5775" formatCode="General">
                  <c:v>5.7750000000000004</c:v>
                </c:pt>
                <c:pt idx="5776" formatCode="General">
                  <c:v>5.7759999999999998</c:v>
                </c:pt>
                <c:pt idx="5777" formatCode="General">
                  <c:v>5.7770000000000001</c:v>
                </c:pt>
                <c:pt idx="5778" formatCode="General">
                  <c:v>5.7779999999999996</c:v>
                </c:pt>
                <c:pt idx="5779" formatCode="General">
                  <c:v>5.7789999999999999</c:v>
                </c:pt>
                <c:pt idx="5780" formatCode="General">
                  <c:v>5.78</c:v>
                </c:pt>
                <c:pt idx="5781" formatCode="General">
                  <c:v>5.7809999999999997</c:v>
                </c:pt>
                <c:pt idx="5782" formatCode="General">
                  <c:v>5.782</c:v>
                </c:pt>
                <c:pt idx="5783" formatCode="General">
                  <c:v>5.7830000000000004</c:v>
                </c:pt>
                <c:pt idx="5784" formatCode="General">
                  <c:v>5.7839999999999998</c:v>
                </c:pt>
                <c:pt idx="5785" formatCode="General">
                  <c:v>5.7850000000000001</c:v>
                </c:pt>
                <c:pt idx="5786" formatCode="General">
                  <c:v>5.7859999999999996</c:v>
                </c:pt>
                <c:pt idx="5787" formatCode="General">
                  <c:v>5.7869999999999999</c:v>
                </c:pt>
                <c:pt idx="5788" formatCode="General">
                  <c:v>5.7880000000000003</c:v>
                </c:pt>
                <c:pt idx="5789" formatCode="General">
                  <c:v>5.7889999999999997</c:v>
                </c:pt>
                <c:pt idx="5790" formatCode="General">
                  <c:v>5.79</c:v>
                </c:pt>
                <c:pt idx="5791" formatCode="General">
                  <c:v>5.7910000000000004</c:v>
                </c:pt>
                <c:pt idx="5792" formatCode="General">
                  <c:v>5.7919999999999998</c:v>
                </c:pt>
                <c:pt idx="5793" formatCode="General">
                  <c:v>5.7930000000000001</c:v>
                </c:pt>
                <c:pt idx="5794" formatCode="General">
                  <c:v>5.7939999999999996</c:v>
                </c:pt>
                <c:pt idx="5795" formatCode="General">
                  <c:v>5.7949999999999999</c:v>
                </c:pt>
                <c:pt idx="5796" formatCode="General">
                  <c:v>5.7960000000000003</c:v>
                </c:pt>
                <c:pt idx="5797" formatCode="General">
                  <c:v>5.7969999999999997</c:v>
                </c:pt>
                <c:pt idx="5798" formatCode="General">
                  <c:v>5.798</c:v>
                </c:pt>
                <c:pt idx="5799" formatCode="General">
                  <c:v>5.7990000000000004</c:v>
                </c:pt>
                <c:pt idx="5800" formatCode="General">
                  <c:v>5.8</c:v>
                </c:pt>
                <c:pt idx="5801" formatCode="General">
                  <c:v>5.8010000000000002</c:v>
                </c:pt>
                <c:pt idx="5802" formatCode="General">
                  <c:v>5.8019999999999996</c:v>
                </c:pt>
                <c:pt idx="5803" formatCode="General">
                  <c:v>5.8029999999999999</c:v>
                </c:pt>
                <c:pt idx="5804" formatCode="General">
                  <c:v>5.8040000000000003</c:v>
                </c:pt>
                <c:pt idx="5805" formatCode="General">
                  <c:v>5.8049999999999997</c:v>
                </c:pt>
                <c:pt idx="5806" formatCode="General">
                  <c:v>5.806</c:v>
                </c:pt>
                <c:pt idx="5807" formatCode="General">
                  <c:v>5.8070000000000004</c:v>
                </c:pt>
                <c:pt idx="5808" formatCode="General">
                  <c:v>5.8079999999999998</c:v>
                </c:pt>
                <c:pt idx="5809" formatCode="General">
                  <c:v>5.8090000000000002</c:v>
                </c:pt>
                <c:pt idx="5810" formatCode="General">
                  <c:v>5.81</c:v>
                </c:pt>
                <c:pt idx="5811" formatCode="General">
                  <c:v>5.8109999999999999</c:v>
                </c:pt>
                <c:pt idx="5812" formatCode="General">
                  <c:v>5.8120000000000003</c:v>
                </c:pt>
                <c:pt idx="5813" formatCode="General">
                  <c:v>5.8129999999999997</c:v>
                </c:pt>
                <c:pt idx="5814" formatCode="General">
                  <c:v>5.8140000000000001</c:v>
                </c:pt>
                <c:pt idx="5815" formatCode="General">
                  <c:v>5.8150000000000004</c:v>
                </c:pt>
                <c:pt idx="5816" formatCode="General">
                  <c:v>5.8159999999999998</c:v>
                </c:pt>
                <c:pt idx="5817" formatCode="General">
                  <c:v>5.8170000000000002</c:v>
                </c:pt>
                <c:pt idx="5818" formatCode="General">
                  <c:v>5.8179999999999996</c:v>
                </c:pt>
                <c:pt idx="5819" formatCode="General">
                  <c:v>5.819</c:v>
                </c:pt>
                <c:pt idx="5820" formatCode="General">
                  <c:v>5.82</c:v>
                </c:pt>
                <c:pt idx="5821" formatCode="General">
                  <c:v>5.8209999999999997</c:v>
                </c:pt>
                <c:pt idx="5822" formatCode="General">
                  <c:v>5.8220000000000001</c:v>
                </c:pt>
                <c:pt idx="5823" formatCode="General">
                  <c:v>5.8230000000000004</c:v>
                </c:pt>
                <c:pt idx="5824" formatCode="General">
                  <c:v>5.8239999999999998</c:v>
                </c:pt>
                <c:pt idx="5825" formatCode="General">
                  <c:v>5.8250000000000002</c:v>
                </c:pt>
                <c:pt idx="5826" formatCode="General">
                  <c:v>5.8259999999999996</c:v>
                </c:pt>
                <c:pt idx="5827" formatCode="General">
                  <c:v>5.827</c:v>
                </c:pt>
                <c:pt idx="5828" formatCode="General">
                  <c:v>5.8280000000000003</c:v>
                </c:pt>
                <c:pt idx="5829" formatCode="General">
                  <c:v>5.8289999999999997</c:v>
                </c:pt>
                <c:pt idx="5830" formatCode="General">
                  <c:v>5.83</c:v>
                </c:pt>
                <c:pt idx="5831" formatCode="General">
                  <c:v>5.8310000000000004</c:v>
                </c:pt>
                <c:pt idx="5832" formatCode="General">
                  <c:v>5.8319999999999999</c:v>
                </c:pt>
                <c:pt idx="5833" formatCode="General">
                  <c:v>5.8330000000000002</c:v>
                </c:pt>
                <c:pt idx="5834" formatCode="General">
                  <c:v>5.8339999999999996</c:v>
                </c:pt>
                <c:pt idx="5835" formatCode="General">
                  <c:v>5.835</c:v>
                </c:pt>
                <c:pt idx="5836" formatCode="General">
                  <c:v>5.8360000000000003</c:v>
                </c:pt>
                <c:pt idx="5837" formatCode="General">
                  <c:v>5.8369999999999997</c:v>
                </c:pt>
                <c:pt idx="5838" formatCode="General">
                  <c:v>5.8380000000000001</c:v>
                </c:pt>
                <c:pt idx="5839" formatCode="General">
                  <c:v>5.8390000000000004</c:v>
                </c:pt>
                <c:pt idx="5840" formatCode="General">
                  <c:v>5.84</c:v>
                </c:pt>
                <c:pt idx="5841" formatCode="General">
                  <c:v>5.8410000000000002</c:v>
                </c:pt>
                <c:pt idx="5842" formatCode="General">
                  <c:v>5.8419999999999996</c:v>
                </c:pt>
                <c:pt idx="5843" formatCode="General">
                  <c:v>5.843</c:v>
                </c:pt>
                <c:pt idx="5844" formatCode="General">
                  <c:v>5.8440000000000003</c:v>
                </c:pt>
                <c:pt idx="5845" formatCode="General">
                  <c:v>5.8449999999999998</c:v>
                </c:pt>
                <c:pt idx="5846" formatCode="General">
                  <c:v>5.8460000000000001</c:v>
                </c:pt>
                <c:pt idx="5847" formatCode="General">
                  <c:v>5.8470000000000004</c:v>
                </c:pt>
                <c:pt idx="5848" formatCode="General">
                  <c:v>5.8479999999999999</c:v>
                </c:pt>
                <c:pt idx="5849" formatCode="General">
                  <c:v>5.8490000000000002</c:v>
                </c:pt>
                <c:pt idx="5850" formatCode="General">
                  <c:v>5.85</c:v>
                </c:pt>
                <c:pt idx="5851" formatCode="General">
                  <c:v>5.851</c:v>
                </c:pt>
                <c:pt idx="5852" formatCode="General">
                  <c:v>5.8520000000000003</c:v>
                </c:pt>
                <c:pt idx="5853" formatCode="General">
                  <c:v>5.8529999999999998</c:v>
                </c:pt>
                <c:pt idx="5854" formatCode="General">
                  <c:v>5.8540000000000001</c:v>
                </c:pt>
                <c:pt idx="5855" formatCode="General">
                  <c:v>5.8550000000000004</c:v>
                </c:pt>
                <c:pt idx="5856" formatCode="General">
                  <c:v>5.8559999999999999</c:v>
                </c:pt>
                <c:pt idx="5857" formatCode="General">
                  <c:v>5.8570000000000002</c:v>
                </c:pt>
                <c:pt idx="5858" formatCode="General">
                  <c:v>5.8579999999999997</c:v>
                </c:pt>
                <c:pt idx="5859" formatCode="General">
                  <c:v>5.859</c:v>
                </c:pt>
                <c:pt idx="5860" formatCode="General">
                  <c:v>5.86</c:v>
                </c:pt>
                <c:pt idx="5861" formatCode="General">
                  <c:v>5.8609999999999998</c:v>
                </c:pt>
                <c:pt idx="5862" formatCode="General">
                  <c:v>5.8620000000000001</c:v>
                </c:pt>
                <c:pt idx="5863" formatCode="General">
                  <c:v>5.8630000000000004</c:v>
                </c:pt>
                <c:pt idx="5864" formatCode="General">
                  <c:v>5.8639999999999999</c:v>
                </c:pt>
                <c:pt idx="5865" formatCode="General">
                  <c:v>5.8650000000000002</c:v>
                </c:pt>
                <c:pt idx="5866" formatCode="General">
                  <c:v>5.8659999999999997</c:v>
                </c:pt>
                <c:pt idx="5867" formatCode="General">
                  <c:v>5.867</c:v>
                </c:pt>
                <c:pt idx="5868" formatCode="General">
                  <c:v>5.8680000000000003</c:v>
                </c:pt>
                <c:pt idx="5869" formatCode="General">
                  <c:v>5.8689999999999998</c:v>
                </c:pt>
                <c:pt idx="5870" formatCode="General">
                  <c:v>5.87</c:v>
                </c:pt>
                <c:pt idx="5871" formatCode="General">
                  <c:v>5.8710000000000004</c:v>
                </c:pt>
                <c:pt idx="5872" formatCode="General">
                  <c:v>5.8719999999999999</c:v>
                </c:pt>
                <c:pt idx="5873" formatCode="General">
                  <c:v>5.8730000000000002</c:v>
                </c:pt>
                <c:pt idx="5874" formatCode="General">
                  <c:v>5.8739999999999997</c:v>
                </c:pt>
                <c:pt idx="5875" formatCode="General">
                  <c:v>5.875</c:v>
                </c:pt>
                <c:pt idx="5876" formatCode="General">
                  <c:v>5.8760000000000003</c:v>
                </c:pt>
                <c:pt idx="5877" formatCode="General">
                  <c:v>5.8769999999999998</c:v>
                </c:pt>
                <c:pt idx="5878" formatCode="General">
                  <c:v>5.8780000000000001</c:v>
                </c:pt>
                <c:pt idx="5879" formatCode="General">
                  <c:v>5.8789999999999996</c:v>
                </c:pt>
                <c:pt idx="5880" formatCode="General">
                  <c:v>5.88</c:v>
                </c:pt>
                <c:pt idx="5881" formatCode="General">
                  <c:v>5.8810000000000002</c:v>
                </c:pt>
                <c:pt idx="5882" formatCode="General">
                  <c:v>5.8819999999999997</c:v>
                </c:pt>
                <c:pt idx="5883" formatCode="General">
                  <c:v>5.883</c:v>
                </c:pt>
                <c:pt idx="5884" formatCode="General">
                  <c:v>5.8840000000000003</c:v>
                </c:pt>
                <c:pt idx="5885" formatCode="General">
                  <c:v>5.8849999999999998</c:v>
                </c:pt>
                <c:pt idx="5886" formatCode="General">
                  <c:v>5.8860000000000001</c:v>
                </c:pt>
                <c:pt idx="5887" formatCode="General">
                  <c:v>5.8869999999999996</c:v>
                </c:pt>
                <c:pt idx="5888" formatCode="General">
                  <c:v>5.8879999999999999</c:v>
                </c:pt>
                <c:pt idx="5889" formatCode="General">
                  <c:v>5.8890000000000002</c:v>
                </c:pt>
                <c:pt idx="5890" formatCode="General">
                  <c:v>5.89</c:v>
                </c:pt>
                <c:pt idx="5891" formatCode="General">
                  <c:v>5.891</c:v>
                </c:pt>
                <c:pt idx="5892" formatCode="General">
                  <c:v>5.8920000000000003</c:v>
                </c:pt>
                <c:pt idx="5893" formatCode="General">
                  <c:v>5.8929999999999998</c:v>
                </c:pt>
                <c:pt idx="5894" formatCode="General">
                  <c:v>5.8940000000000001</c:v>
                </c:pt>
                <c:pt idx="5895" formatCode="General">
                  <c:v>5.8949999999999996</c:v>
                </c:pt>
                <c:pt idx="5896" formatCode="General">
                  <c:v>5.8959999999999999</c:v>
                </c:pt>
                <c:pt idx="5897" formatCode="General">
                  <c:v>5.8970000000000002</c:v>
                </c:pt>
                <c:pt idx="5898" formatCode="General">
                  <c:v>5.8979999999999997</c:v>
                </c:pt>
                <c:pt idx="5899" formatCode="General">
                  <c:v>5.899</c:v>
                </c:pt>
                <c:pt idx="5900" formatCode="General">
                  <c:v>5.9</c:v>
                </c:pt>
                <c:pt idx="5901" formatCode="General">
                  <c:v>5.9009999999999998</c:v>
                </c:pt>
                <c:pt idx="5902" formatCode="General">
                  <c:v>5.9020000000000001</c:v>
                </c:pt>
                <c:pt idx="5903" formatCode="General">
                  <c:v>5.9029999999999996</c:v>
                </c:pt>
                <c:pt idx="5904" formatCode="General">
                  <c:v>5.9039999999999999</c:v>
                </c:pt>
                <c:pt idx="5905" formatCode="General">
                  <c:v>5.9050000000000002</c:v>
                </c:pt>
                <c:pt idx="5906" formatCode="General">
                  <c:v>5.9059999999999997</c:v>
                </c:pt>
                <c:pt idx="5907" formatCode="General">
                  <c:v>5.907</c:v>
                </c:pt>
                <c:pt idx="5908" formatCode="General">
                  <c:v>5.9080000000000004</c:v>
                </c:pt>
                <c:pt idx="5909" formatCode="General">
                  <c:v>5.9089999999999998</c:v>
                </c:pt>
                <c:pt idx="5910" formatCode="General">
                  <c:v>5.91</c:v>
                </c:pt>
                <c:pt idx="5911" formatCode="General">
                  <c:v>5.9109999999999996</c:v>
                </c:pt>
                <c:pt idx="5912" formatCode="General">
                  <c:v>5.9119999999999999</c:v>
                </c:pt>
                <c:pt idx="5913" formatCode="General">
                  <c:v>5.9130000000000003</c:v>
                </c:pt>
                <c:pt idx="5914" formatCode="General">
                  <c:v>5.9139999999999997</c:v>
                </c:pt>
                <c:pt idx="5915" formatCode="General">
                  <c:v>5.915</c:v>
                </c:pt>
                <c:pt idx="5916" formatCode="General">
                  <c:v>5.9160000000000004</c:v>
                </c:pt>
                <c:pt idx="5917" formatCode="General">
                  <c:v>5.9169999999999998</c:v>
                </c:pt>
                <c:pt idx="5918" formatCode="General">
                  <c:v>5.9180000000000001</c:v>
                </c:pt>
                <c:pt idx="5919" formatCode="General">
                  <c:v>5.9189999999999996</c:v>
                </c:pt>
                <c:pt idx="5920" formatCode="General">
                  <c:v>5.92</c:v>
                </c:pt>
                <c:pt idx="5921" formatCode="General">
                  <c:v>5.9210000000000003</c:v>
                </c:pt>
                <c:pt idx="5922" formatCode="General">
                  <c:v>5.9219999999999997</c:v>
                </c:pt>
                <c:pt idx="5923" formatCode="General">
                  <c:v>5.923</c:v>
                </c:pt>
                <c:pt idx="5924" formatCode="General">
                  <c:v>5.9240000000000004</c:v>
                </c:pt>
                <c:pt idx="5925" formatCode="General">
                  <c:v>5.9249999999999998</c:v>
                </c:pt>
                <c:pt idx="5926" formatCode="General">
                  <c:v>5.9260000000000002</c:v>
                </c:pt>
                <c:pt idx="5927" formatCode="General">
                  <c:v>5.9269999999999996</c:v>
                </c:pt>
                <c:pt idx="5928" formatCode="General">
                  <c:v>5.9279999999999999</c:v>
                </c:pt>
                <c:pt idx="5929" formatCode="General">
                  <c:v>5.9290000000000003</c:v>
                </c:pt>
                <c:pt idx="5930" formatCode="General">
                  <c:v>5.93</c:v>
                </c:pt>
                <c:pt idx="5931" formatCode="General">
                  <c:v>5.931</c:v>
                </c:pt>
                <c:pt idx="5932" formatCode="General">
                  <c:v>5.9320000000000004</c:v>
                </c:pt>
                <c:pt idx="5933" formatCode="General">
                  <c:v>5.9329999999999998</c:v>
                </c:pt>
                <c:pt idx="5934" formatCode="General">
                  <c:v>5.9340000000000002</c:v>
                </c:pt>
                <c:pt idx="5935" formatCode="General">
                  <c:v>5.9349999999999996</c:v>
                </c:pt>
                <c:pt idx="5936" formatCode="General">
                  <c:v>5.9359999999999999</c:v>
                </c:pt>
                <c:pt idx="5937" formatCode="General">
                  <c:v>5.9370000000000003</c:v>
                </c:pt>
                <c:pt idx="5938" formatCode="General">
                  <c:v>5.9379999999999997</c:v>
                </c:pt>
                <c:pt idx="5939" formatCode="General">
                  <c:v>5.9390000000000001</c:v>
                </c:pt>
                <c:pt idx="5940" formatCode="General">
                  <c:v>5.94</c:v>
                </c:pt>
                <c:pt idx="5941" formatCode="General">
                  <c:v>5.9409999999999998</c:v>
                </c:pt>
                <c:pt idx="5942" formatCode="General">
                  <c:v>5.9420000000000002</c:v>
                </c:pt>
                <c:pt idx="5943" formatCode="General">
                  <c:v>5.9429999999999996</c:v>
                </c:pt>
                <c:pt idx="5944" formatCode="General">
                  <c:v>5.944</c:v>
                </c:pt>
                <c:pt idx="5945" formatCode="General">
                  <c:v>5.9450000000000003</c:v>
                </c:pt>
                <c:pt idx="5946" formatCode="General">
                  <c:v>5.9459999999999997</c:v>
                </c:pt>
                <c:pt idx="5947" formatCode="General">
                  <c:v>5.9470000000000001</c:v>
                </c:pt>
                <c:pt idx="5948" formatCode="General">
                  <c:v>5.9480000000000004</c:v>
                </c:pt>
                <c:pt idx="5949" formatCode="General">
                  <c:v>5.9489999999999998</c:v>
                </c:pt>
                <c:pt idx="5950" formatCode="General">
                  <c:v>5.95</c:v>
                </c:pt>
                <c:pt idx="5951" formatCode="General">
                  <c:v>5.9509999999999996</c:v>
                </c:pt>
                <c:pt idx="5952" formatCode="General">
                  <c:v>5.952</c:v>
                </c:pt>
                <c:pt idx="5953" formatCode="General">
                  <c:v>5.9530000000000003</c:v>
                </c:pt>
                <c:pt idx="5954" formatCode="General">
                  <c:v>5.9539999999999997</c:v>
                </c:pt>
                <c:pt idx="5955" formatCode="General">
                  <c:v>5.9550000000000001</c:v>
                </c:pt>
                <c:pt idx="5956" formatCode="General">
                  <c:v>5.9560000000000004</c:v>
                </c:pt>
                <c:pt idx="5957" formatCode="General">
                  <c:v>5.9569999999999999</c:v>
                </c:pt>
                <c:pt idx="5958" formatCode="General">
                  <c:v>5.9580000000000002</c:v>
                </c:pt>
                <c:pt idx="5959" formatCode="General">
                  <c:v>5.9589999999999996</c:v>
                </c:pt>
                <c:pt idx="5960" formatCode="General">
                  <c:v>5.96</c:v>
                </c:pt>
                <c:pt idx="5961" formatCode="General">
                  <c:v>5.9610000000000003</c:v>
                </c:pt>
                <c:pt idx="5962" formatCode="General">
                  <c:v>5.9619999999999997</c:v>
                </c:pt>
                <c:pt idx="5963" formatCode="General">
                  <c:v>5.9630000000000001</c:v>
                </c:pt>
                <c:pt idx="5964" formatCode="General">
                  <c:v>5.9640000000000004</c:v>
                </c:pt>
                <c:pt idx="5965" formatCode="General">
                  <c:v>5.9649999999999999</c:v>
                </c:pt>
                <c:pt idx="5966" formatCode="General">
                  <c:v>5.9660000000000002</c:v>
                </c:pt>
                <c:pt idx="5967" formatCode="General">
                  <c:v>5.9669999999999996</c:v>
                </c:pt>
                <c:pt idx="5968" formatCode="General">
                  <c:v>5.968</c:v>
                </c:pt>
                <c:pt idx="5969" formatCode="General">
                  <c:v>5.9690000000000003</c:v>
                </c:pt>
                <c:pt idx="5970" formatCode="General">
                  <c:v>5.97</c:v>
                </c:pt>
                <c:pt idx="5971" formatCode="General">
                  <c:v>5.9710000000000001</c:v>
                </c:pt>
                <c:pt idx="5972" formatCode="General">
                  <c:v>5.9720000000000004</c:v>
                </c:pt>
                <c:pt idx="5973" formatCode="General">
                  <c:v>5.9729999999999999</c:v>
                </c:pt>
                <c:pt idx="5974" formatCode="General">
                  <c:v>5.9740000000000002</c:v>
                </c:pt>
                <c:pt idx="5975" formatCode="General">
                  <c:v>5.9749999999999996</c:v>
                </c:pt>
                <c:pt idx="5976" formatCode="General">
                  <c:v>5.976</c:v>
                </c:pt>
                <c:pt idx="5977" formatCode="General">
                  <c:v>5.9770000000000003</c:v>
                </c:pt>
                <c:pt idx="5978" formatCode="General">
                  <c:v>5.9779999999999998</c:v>
                </c:pt>
                <c:pt idx="5979" formatCode="General">
                  <c:v>5.9790000000000001</c:v>
                </c:pt>
                <c:pt idx="5980" formatCode="General">
                  <c:v>5.98</c:v>
                </c:pt>
                <c:pt idx="5981" formatCode="General">
                  <c:v>5.9809999999999999</c:v>
                </c:pt>
                <c:pt idx="5982" formatCode="General">
                  <c:v>5.9820000000000002</c:v>
                </c:pt>
                <c:pt idx="5983" formatCode="General">
                  <c:v>5.9829999999999997</c:v>
                </c:pt>
                <c:pt idx="5984" formatCode="General">
                  <c:v>5.984</c:v>
                </c:pt>
                <c:pt idx="5985" formatCode="General">
                  <c:v>5.9850000000000003</c:v>
                </c:pt>
                <c:pt idx="5986" formatCode="General">
                  <c:v>5.9859999999999998</c:v>
                </c:pt>
                <c:pt idx="5987" formatCode="General">
                  <c:v>5.9870000000000001</c:v>
                </c:pt>
                <c:pt idx="5988" formatCode="General">
                  <c:v>5.9880000000000004</c:v>
                </c:pt>
                <c:pt idx="5989" formatCode="General">
                  <c:v>5.9889999999999999</c:v>
                </c:pt>
                <c:pt idx="5990" formatCode="General">
                  <c:v>5.99</c:v>
                </c:pt>
                <c:pt idx="5991" formatCode="General">
                  <c:v>5.9909999999999997</c:v>
                </c:pt>
                <c:pt idx="5992" formatCode="General">
                  <c:v>5.992</c:v>
                </c:pt>
                <c:pt idx="5993" formatCode="General">
                  <c:v>5.9930000000000003</c:v>
                </c:pt>
                <c:pt idx="5994" formatCode="General">
                  <c:v>5.9939999999999998</c:v>
                </c:pt>
                <c:pt idx="5995" formatCode="General">
                  <c:v>5.9950000000000001</c:v>
                </c:pt>
                <c:pt idx="5996" formatCode="General">
                  <c:v>5.9960000000000004</c:v>
                </c:pt>
                <c:pt idx="5997" formatCode="General">
                  <c:v>5.9969999999999999</c:v>
                </c:pt>
                <c:pt idx="5998" formatCode="General">
                  <c:v>5.9980000000000002</c:v>
                </c:pt>
                <c:pt idx="5999" formatCode="General">
                  <c:v>5.9989999999999997</c:v>
                </c:pt>
                <c:pt idx="6000" formatCode="General">
                  <c:v>6</c:v>
                </c:pt>
                <c:pt idx="6001" formatCode="General">
                  <c:v>6.0010000000000003</c:v>
                </c:pt>
                <c:pt idx="6002" formatCode="General">
                  <c:v>6.0019999999999998</c:v>
                </c:pt>
                <c:pt idx="6003" formatCode="General">
                  <c:v>6.0030000000000001</c:v>
                </c:pt>
                <c:pt idx="6004" formatCode="General">
                  <c:v>6.0039999999999996</c:v>
                </c:pt>
                <c:pt idx="6005" formatCode="General">
                  <c:v>6.0049999999999999</c:v>
                </c:pt>
                <c:pt idx="6006" formatCode="General">
                  <c:v>6.0060000000000002</c:v>
                </c:pt>
                <c:pt idx="6007" formatCode="General">
                  <c:v>6.0069999999999997</c:v>
                </c:pt>
                <c:pt idx="6008" formatCode="General">
                  <c:v>6.008</c:v>
                </c:pt>
                <c:pt idx="6009" formatCode="General">
                  <c:v>6.0090000000000003</c:v>
                </c:pt>
                <c:pt idx="6010" formatCode="General">
                  <c:v>6.01</c:v>
                </c:pt>
                <c:pt idx="6011" formatCode="General">
                  <c:v>6.0110000000000001</c:v>
                </c:pt>
                <c:pt idx="6012" formatCode="General">
                  <c:v>6.0119999999999996</c:v>
                </c:pt>
                <c:pt idx="6013" formatCode="General">
                  <c:v>6.0129999999999999</c:v>
                </c:pt>
                <c:pt idx="6014" formatCode="General">
                  <c:v>6.0140000000000002</c:v>
                </c:pt>
                <c:pt idx="6015" formatCode="General">
                  <c:v>6.0149999999999997</c:v>
                </c:pt>
                <c:pt idx="6016" formatCode="General">
                  <c:v>6.016</c:v>
                </c:pt>
                <c:pt idx="6017" formatCode="General">
                  <c:v>6.0170000000000003</c:v>
                </c:pt>
                <c:pt idx="6018" formatCode="General">
                  <c:v>6.0179999999999998</c:v>
                </c:pt>
                <c:pt idx="6019" formatCode="General">
                  <c:v>6.0190000000000001</c:v>
                </c:pt>
                <c:pt idx="6020" formatCode="General">
                  <c:v>6.02</c:v>
                </c:pt>
                <c:pt idx="6021" formatCode="General">
                  <c:v>6.0209999999999999</c:v>
                </c:pt>
                <c:pt idx="6022" formatCode="General">
                  <c:v>6.0220000000000002</c:v>
                </c:pt>
                <c:pt idx="6023" formatCode="General">
                  <c:v>6.0229999999999997</c:v>
                </c:pt>
                <c:pt idx="6024" formatCode="General">
                  <c:v>6.024</c:v>
                </c:pt>
                <c:pt idx="6025" formatCode="General">
                  <c:v>6.0250000000000004</c:v>
                </c:pt>
                <c:pt idx="6026" formatCode="General">
                  <c:v>6.0259999999999998</c:v>
                </c:pt>
                <c:pt idx="6027" formatCode="General">
                  <c:v>6.0270000000000001</c:v>
                </c:pt>
                <c:pt idx="6028" formatCode="General">
                  <c:v>6.0279999999999996</c:v>
                </c:pt>
                <c:pt idx="6029" formatCode="General">
                  <c:v>6.0289999999999999</c:v>
                </c:pt>
                <c:pt idx="6030" formatCode="General">
                  <c:v>6.03</c:v>
                </c:pt>
                <c:pt idx="6031" formatCode="General">
                  <c:v>6.0309999999999997</c:v>
                </c:pt>
                <c:pt idx="6032" formatCode="General">
                  <c:v>6.032</c:v>
                </c:pt>
                <c:pt idx="6033" formatCode="General">
                  <c:v>6.0330000000000004</c:v>
                </c:pt>
                <c:pt idx="6034" formatCode="General">
                  <c:v>6.0339999999999998</c:v>
                </c:pt>
                <c:pt idx="6035" formatCode="General">
                  <c:v>6.0350000000000001</c:v>
                </c:pt>
                <c:pt idx="6036" formatCode="General">
                  <c:v>6.0359999999999996</c:v>
                </c:pt>
                <c:pt idx="6037" formatCode="General">
                  <c:v>6.0369999999999999</c:v>
                </c:pt>
                <c:pt idx="6038" formatCode="General">
                  <c:v>6.0380000000000003</c:v>
                </c:pt>
                <c:pt idx="6039" formatCode="General">
                  <c:v>6.0389999999999997</c:v>
                </c:pt>
                <c:pt idx="6040" formatCode="General">
                  <c:v>6.04</c:v>
                </c:pt>
                <c:pt idx="6041" formatCode="General">
                  <c:v>6.0410000000000004</c:v>
                </c:pt>
                <c:pt idx="6042" formatCode="General">
                  <c:v>6.0419999999999998</c:v>
                </c:pt>
                <c:pt idx="6043" formatCode="General">
                  <c:v>6.0430000000000001</c:v>
                </c:pt>
                <c:pt idx="6044" formatCode="General">
                  <c:v>6.0439999999999996</c:v>
                </c:pt>
                <c:pt idx="6045" formatCode="General">
                  <c:v>6.0449999999999999</c:v>
                </c:pt>
                <c:pt idx="6046" formatCode="General">
                  <c:v>6.0460000000000003</c:v>
                </c:pt>
                <c:pt idx="6047" formatCode="General">
                  <c:v>6.0469999999999997</c:v>
                </c:pt>
                <c:pt idx="6048" formatCode="General">
                  <c:v>6.048</c:v>
                </c:pt>
                <c:pt idx="6049" formatCode="General">
                  <c:v>6.0490000000000004</c:v>
                </c:pt>
                <c:pt idx="6050" formatCode="General">
                  <c:v>6.05</c:v>
                </c:pt>
                <c:pt idx="6051" formatCode="General">
                  <c:v>6.0510000000000002</c:v>
                </c:pt>
                <c:pt idx="6052" formatCode="General">
                  <c:v>6.0519999999999996</c:v>
                </c:pt>
                <c:pt idx="6053" formatCode="General">
                  <c:v>6.0529999999999999</c:v>
                </c:pt>
                <c:pt idx="6054" formatCode="General">
                  <c:v>6.0540000000000003</c:v>
                </c:pt>
                <c:pt idx="6055" formatCode="General">
                  <c:v>6.0549999999999997</c:v>
                </c:pt>
                <c:pt idx="6056" formatCode="General">
                  <c:v>6.056</c:v>
                </c:pt>
                <c:pt idx="6057" formatCode="General">
                  <c:v>6.0570000000000004</c:v>
                </c:pt>
                <c:pt idx="6058" formatCode="General">
                  <c:v>6.0579999999999998</c:v>
                </c:pt>
                <c:pt idx="6059" formatCode="General">
                  <c:v>6.0590000000000002</c:v>
                </c:pt>
                <c:pt idx="6060" formatCode="General">
                  <c:v>6.06</c:v>
                </c:pt>
                <c:pt idx="6061" formatCode="General">
                  <c:v>6.0609999999999999</c:v>
                </c:pt>
                <c:pt idx="6062" formatCode="General">
                  <c:v>6.0620000000000003</c:v>
                </c:pt>
                <c:pt idx="6063" formatCode="General">
                  <c:v>6.0629999999999997</c:v>
                </c:pt>
                <c:pt idx="6064" formatCode="General">
                  <c:v>6.0640000000000001</c:v>
                </c:pt>
                <c:pt idx="6065" formatCode="General">
                  <c:v>6.0650000000000004</c:v>
                </c:pt>
                <c:pt idx="6066" formatCode="General">
                  <c:v>6.0659999999999998</c:v>
                </c:pt>
                <c:pt idx="6067" formatCode="General">
                  <c:v>6.0670000000000002</c:v>
                </c:pt>
                <c:pt idx="6068" formatCode="General">
                  <c:v>6.0679999999999996</c:v>
                </c:pt>
                <c:pt idx="6069" formatCode="General">
                  <c:v>6.069</c:v>
                </c:pt>
                <c:pt idx="6070" formatCode="General">
                  <c:v>6.07</c:v>
                </c:pt>
                <c:pt idx="6071" formatCode="General">
                  <c:v>6.0709999999999997</c:v>
                </c:pt>
                <c:pt idx="6072" formatCode="General">
                  <c:v>6.0720000000000001</c:v>
                </c:pt>
                <c:pt idx="6073" formatCode="General">
                  <c:v>6.0730000000000004</c:v>
                </c:pt>
                <c:pt idx="6074" formatCode="General">
                  <c:v>6.0739999999999998</c:v>
                </c:pt>
                <c:pt idx="6075" formatCode="General">
                  <c:v>6.0750000000000002</c:v>
                </c:pt>
                <c:pt idx="6076" formatCode="General">
                  <c:v>6.0759999999999996</c:v>
                </c:pt>
                <c:pt idx="6077" formatCode="General">
                  <c:v>6.077</c:v>
                </c:pt>
                <c:pt idx="6078" formatCode="General">
                  <c:v>6.0780000000000003</c:v>
                </c:pt>
                <c:pt idx="6079" formatCode="General">
                  <c:v>6.0789999999999997</c:v>
                </c:pt>
                <c:pt idx="6080" formatCode="General">
                  <c:v>6.08</c:v>
                </c:pt>
                <c:pt idx="6081" formatCode="General">
                  <c:v>6.0810000000000004</c:v>
                </c:pt>
                <c:pt idx="6082" formatCode="General">
                  <c:v>6.0819999999999999</c:v>
                </c:pt>
                <c:pt idx="6083" formatCode="General">
                  <c:v>6.0830000000000002</c:v>
                </c:pt>
                <c:pt idx="6084" formatCode="General">
                  <c:v>6.0839999999999996</c:v>
                </c:pt>
                <c:pt idx="6085" formatCode="General">
                  <c:v>6.085</c:v>
                </c:pt>
                <c:pt idx="6086" formatCode="General">
                  <c:v>6.0860000000000003</c:v>
                </c:pt>
                <c:pt idx="6087" formatCode="General">
                  <c:v>6.0869999999999997</c:v>
                </c:pt>
                <c:pt idx="6088" formatCode="General">
                  <c:v>6.0880000000000001</c:v>
                </c:pt>
                <c:pt idx="6089" formatCode="General">
                  <c:v>6.0890000000000004</c:v>
                </c:pt>
                <c:pt idx="6090" formatCode="General">
                  <c:v>6.09</c:v>
                </c:pt>
                <c:pt idx="6091" formatCode="General">
                  <c:v>6.0910000000000002</c:v>
                </c:pt>
                <c:pt idx="6092" formatCode="General">
                  <c:v>6.0919999999999996</c:v>
                </c:pt>
                <c:pt idx="6093" formatCode="General">
                  <c:v>6.093</c:v>
                </c:pt>
                <c:pt idx="6094" formatCode="General">
                  <c:v>6.0940000000000003</c:v>
                </c:pt>
                <c:pt idx="6095" formatCode="General">
                  <c:v>6.0949999999999998</c:v>
                </c:pt>
                <c:pt idx="6096" formatCode="General">
                  <c:v>6.0960000000000001</c:v>
                </c:pt>
                <c:pt idx="6097" formatCode="General">
                  <c:v>6.0970000000000004</c:v>
                </c:pt>
                <c:pt idx="6098" formatCode="General">
                  <c:v>6.0979999999999999</c:v>
                </c:pt>
                <c:pt idx="6099" formatCode="General">
                  <c:v>6.0990000000000002</c:v>
                </c:pt>
                <c:pt idx="6100" formatCode="General">
                  <c:v>6.1</c:v>
                </c:pt>
                <c:pt idx="6101" formatCode="General">
                  <c:v>6.101</c:v>
                </c:pt>
                <c:pt idx="6102" formatCode="General">
                  <c:v>6.1020000000000003</c:v>
                </c:pt>
                <c:pt idx="6103" formatCode="General">
                  <c:v>6.1029999999999998</c:v>
                </c:pt>
                <c:pt idx="6104" formatCode="General">
                  <c:v>6.1040000000000001</c:v>
                </c:pt>
                <c:pt idx="6105" formatCode="General">
                  <c:v>6.1050000000000004</c:v>
                </c:pt>
                <c:pt idx="6106" formatCode="General">
                  <c:v>6.1059999999999999</c:v>
                </c:pt>
                <c:pt idx="6107" formatCode="General">
                  <c:v>6.1070000000000002</c:v>
                </c:pt>
                <c:pt idx="6108" formatCode="General">
                  <c:v>6.1079999999999997</c:v>
                </c:pt>
                <c:pt idx="6109" formatCode="General">
                  <c:v>6.109</c:v>
                </c:pt>
                <c:pt idx="6110" formatCode="General">
                  <c:v>6.11</c:v>
                </c:pt>
                <c:pt idx="6111" formatCode="General">
                  <c:v>6.1109999999999998</c:v>
                </c:pt>
                <c:pt idx="6112" formatCode="General">
                  <c:v>6.1120000000000001</c:v>
                </c:pt>
                <c:pt idx="6113" formatCode="General">
                  <c:v>6.1130000000000004</c:v>
                </c:pt>
                <c:pt idx="6114" formatCode="General">
                  <c:v>6.1139999999999999</c:v>
                </c:pt>
                <c:pt idx="6115" formatCode="General">
                  <c:v>6.1150000000000002</c:v>
                </c:pt>
                <c:pt idx="6116" formatCode="General">
                  <c:v>6.1159999999999997</c:v>
                </c:pt>
                <c:pt idx="6117" formatCode="General">
                  <c:v>6.117</c:v>
                </c:pt>
                <c:pt idx="6118" formatCode="General">
                  <c:v>6.1180000000000003</c:v>
                </c:pt>
                <c:pt idx="6119" formatCode="General">
                  <c:v>6.1189999999999998</c:v>
                </c:pt>
                <c:pt idx="6120" formatCode="General">
                  <c:v>6.12</c:v>
                </c:pt>
                <c:pt idx="6121" formatCode="General">
                  <c:v>6.1210000000000004</c:v>
                </c:pt>
                <c:pt idx="6122" formatCode="General">
                  <c:v>6.1219999999999999</c:v>
                </c:pt>
                <c:pt idx="6123" formatCode="General">
                  <c:v>6.1230000000000002</c:v>
                </c:pt>
                <c:pt idx="6124" formatCode="General">
                  <c:v>6.1239999999999997</c:v>
                </c:pt>
                <c:pt idx="6125" formatCode="General">
                  <c:v>6.125</c:v>
                </c:pt>
                <c:pt idx="6126" formatCode="General">
                  <c:v>6.1260000000000003</c:v>
                </c:pt>
                <c:pt idx="6127" formatCode="General">
                  <c:v>6.1269999999999998</c:v>
                </c:pt>
                <c:pt idx="6128" formatCode="General">
                  <c:v>6.1280000000000001</c:v>
                </c:pt>
                <c:pt idx="6129" formatCode="General">
                  <c:v>6.1289999999999996</c:v>
                </c:pt>
                <c:pt idx="6130" formatCode="General">
                  <c:v>6.13</c:v>
                </c:pt>
                <c:pt idx="6131" formatCode="General">
                  <c:v>6.1310000000000002</c:v>
                </c:pt>
                <c:pt idx="6132" formatCode="General">
                  <c:v>6.1319999999999997</c:v>
                </c:pt>
                <c:pt idx="6133" formatCode="General">
                  <c:v>6.133</c:v>
                </c:pt>
                <c:pt idx="6134" formatCode="General">
                  <c:v>6.1340000000000003</c:v>
                </c:pt>
                <c:pt idx="6135" formatCode="General">
                  <c:v>6.1349999999999998</c:v>
                </c:pt>
                <c:pt idx="6136" formatCode="General">
                  <c:v>6.1360000000000001</c:v>
                </c:pt>
                <c:pt idx="6137" formatCode="General">
                  <c:v>6.1369999999999996</c:v>
                </c:pt>
                <c:pt idx="6138" formatCode="General">
                  <c:v>6.1379999999999999</c:v>
                </c:pt>
                <c:pt idx="6139" formatCode="General">
                  <c:v>6.1390000000000002</c:v>
                </c:pt>
                <c:pt idx="6140" formatCode="General">
                  <c:v>6.14</c:v>
                </c:pt>
                <c:pt idx="6141" formatCode="General">
                  <c:v>6.141</c:v>
                </c:pt>
                <c:pt idx="6142" formatCode="General">
                  <c:v>6.1420000000000003</c:v>
                </c:pt>
                <c:pt idx="6143" formatCode="General">
                  <c:v>6.1429999999999998</c:v>
                </c:pt>
                <c:pt idx="6144" formatCode="General">
                  <c:v>6.1440000000000001</c:v>
                </c:pt>
                <c:pt idx="6145" formatCode="General">
                  <c:v>6.1449999999999996</c:v>
                </c:pt>
                <c:pt idx="6146" formatCode="General">
                  <c:v>6.1459999999999999</c:v>
                </c:pt>
                <c:pt idx="6147" formatCode="General">
                  <c:v>6.1470000000000002</c:v>
                </c:pt>
                <c:pt idx="6148" formatCode="General">
                  <c:v>6.1479999999999997</c:v>
                </c:pt>
                <c:pt idx="6149" formatCode="General">
                  <c:v>6.149</c:v>
                </c:pt>
                <c:pt idx="6150" formatCode="General">
                  <c:v>6.15</c:v>
                </c:pt>
                <c:pt idx="6151" formatCode="General">
                  <c:v>6.1509999999999998</c:v>
                </c:pt>
                <c:pt idx="6152" formatCode="General">
                  <c:v>6.1520000000000001</c:v>
                </c:pt>
                <c:pt idx="6153" formatCode="General">
                  <c:v>6.1529999999999996</c:v>
                </c:pt>
                <c:pt idx="6154" formatCode="General">
                  <c:v>6.1539999999999999</c:v>
                </c:pt>
                <c:pt idx="6155" formatCode="General">
                  <c:v>6.1550000000000002</c:v>
                </c:pt>
                <c:pt idx="6156" formatCode="General">
                  <c:v>6.1559999999999997</c:v>
                </c:pt>
                <c:pt idx="6157" formatCode="General">
                  <c:v>6.157</c:v>
                </c:pt>
                <c:pt idx="6158" formatCode="General">
                  <c:v>6.1580000000000004</c:v>
                </c:pt>
                <c:pt idx="6159" formatCode="General">
                  <c:v>6.1589999999999998</c:v>
                </c:pt>
                <c:pt idx="6160" formatCode="General">
                  <c:v>6.16</c:v>
                </c:pt>
                <c:pt idx="6161" formatCode="General">
                  <c:v>6.1609999999999996</c:v>
                </c:pt>
                <c:pt idx="6162" formatCode="General">
                  <c:v>6.1619999999999999</c:v>
                </c:pt>
                <c:pt idx="6163" formatCode="General">
                  <c:v>6.1630000000000003</c:v>
                </c:pt>
                <c:pt idx="6164" formatCode="General">
                  <c:v>6.1639999999999997</c:v>
                </c:pt>
                <c:pt idx="6165" formatCode="General">
                  <c:v>6.165</c:v>
                </c:pt>
                <c:pt idx="6166" formatCode="General">
                  <c:v>6.1660000000000004</c:v>
                </c:pt>
                <c:pt idx="6167" formatCode="General">
                  <c:v>6.1669999999999998</c:v>
                </c:pt>
                <c:pt idx="6168" formatCode="General">
                  <c:v>6.1680000000000001</c:v>
                </c:pt>
                <c:pt idx="6169" formatCode="General">
                  <c:v>6.1689999999999996</c:v>
                </c:pt>
                <c:pt idx="6170" formatCode="General">
                  <c:v>6.17</c:v>
                </c:pt>
                <c:pt idx="6171" formatCode="General">
                  <c:v>6.1710000000000003</c:v>
                </c:pt>
                <c:pt idx="6172" formatCode="General">
                  <c:v>6.1719999999999997</c:v>
                </c:pt>
                <c:pt idx="6173" formatCode="General">
                  <c:v>6.173</c:v>
                </c:pt>
                <c:pt idx="6174" formatCode="General">
                  <c:v>6.1740000000000004</c:v>
                </c:pt>
                <c:pt idx="6175" formatCode="General">
                  <c:v>6.1749999999999998</c:v>
                </c:pt>
                <c:pt idx="6176" formatCode="General">
                  <c:v>6.1760000000000002</c:v>
                </c:pt>
                <c:pt idx="6177" formatCode="General">
                  <c:v>6.1769999999999996</c:v>
                </c:pt>
                <c:pt idx="6178" formatCode="General">
                  <c:v>6.1779999999999999</c:v>
                </c:pt>
                <c:pt idx="6179" formatCode="General">
                  <c:v>6.1790000000000003</c:v>
                </c:pt>
                <c:pt idx="6180" formatCode="General">
                  <c:v>6.18</c:v>
                </c:pt>
                <c:pt idx="6181" formatCode="General">
                  <c:v>6.181</c:v>
                </c:pt>
                <c:pt idx="6182" formatCode="General">
                  <c:v>6.1820000000000004</c:v>
                </c:pt>
                <c:pt idx="6183" formatCode="General">
                  <c:v>6.1829999999999998</c:v>
                </c:pt>
                <c:pt idx="6184" formatCode="General">
                  <c:v>6.1840000000000002</c:v>
                </c:pt>
                <c:pt idx="6185" formatCode="General">
                  <c:v>6.1849999999999996</c:v>
                </c:pt>
                <c:pt idx="6186" formatCode="General">
                  <c:v>6.1859999999999999</c:v>
                </c:pt>
                <c:pt idx="6187" formatCode="General">
                  <c:v>6.1870000000000003</c:v>
                </c:pt>
                <c:pt idx="6188" formatCode="General">
                  <c:v>6.1879999999999997</c:v>
                </c:pt>
                <c:pt idx="6189" formatCode="General">
                  <c:v>6.1890000000000001</c:v>
                </c:pt>
                <c:pt idx="6190" formatCode="General">
                  <c:v>6.19</c:v>
                </c:pt>
                <c:pt idx="6191" formatCode="General">
                  <c:v>6.1909999999999998</c:v>
                </c:pt>
                <c:pt idx="6192" formatCode="General">
                  <c:v>6.1920000000000002</c:v>
                </c:pt>
                <c:pt idx="6193" formatCode="General">
                  <c:v>6.1929999999999996</c:v>
                </c:pt>
                <c:pt idx="6194" formatCode="General">
                  <c:v>6.194</c:v>
                </c:pt>
                <c:pt idx="6195" formatCode="General">
                  <c:v>6.1950000000000003</c:v>
                </c:pt>
                <c:pt idx="6196" formatCode="General">
                  <c:v>6.1959999999999997</c:v>
                </c:pt>
                <c:pt idx="6197" formatCode="General">
                  <c:v>6.1970000000000001</c:v>
                </c:pt>
                <c:pt idx="6198" formatCode="General">
                  <c:v>6.1980000000000004</c:v>
                </c:pt>
                <c:pt idx="6199" formatCode="General">
                  <c:v>6.1989999999999998</c:v>
                </c:pt>
                <c:pt idx="6200" formatCode="General">
                  <c:v>6.2</c:v>
                </c:pt>
                <c:pt idx="6201" formatCode="General">
                  <c:v>6.2009999999999996</c:v>
                </c:pt>
                <c:pt idx="6202" formatCode="General">
                  <c:v>6.202</c:v>
                </c:pt>
                <c:pt idx="6203" formatCode="General">
                  <c:v>6.2030000000000003</c:v>
                </c:pt>
                <c:pt idx="6204" formatCode="General">
                  <c:v>6.2039999999999997</c:v>
                </c:pt>
                <c:pt idx="6205" formatCode="General">
                  <c:v>6.2050000000000001</c:v>
                </c:pt>
                <c:pt idx="6206" formatCode="General">
                  <c:v>6.2060000000000004</c:v>
                </c:pt>
                <c:pt idx="6207" formatCode="General">
                  <c:v>6.2069999999999999</c:v>
                </c:pt>
                <c:pt idx="6208" formatCode="General">
                  <c:v>6.2080000000000002</c:v>
                </c:pt>
                <c:pt idx="6209" formatCode="General">
                  <c:v>6.2089999999999996</c:v>
                </c:pt>
                <c:pt idx="6210" formatCode="General">
                  <c:v>6.21</c:v>
                </c:pt>
                <c:pt idx="6211" formatCode="General">
                  <c:v>6.2110000000000003</c:v>
                </c:pt>
                <c:pt idx="6212" formatCode="General">
                  <c:v>6.2119999999999997</c:v>
                </c:pt>
                <c:pt idx="6213" formatCode="General">
                  <c:v>6.2130000000000001</c:v>
                </c:pt>
                <c:pt idx="6214" formatCode="General">
                  <c:v>6.2140000000000004</c:v>
                </c:pt>
                <c:pt idx="6215" formatCode="General">
                  <c:v>6.2149999999999999</c:v>
                </c:pt>
                <c:pt idx="6216" formatCode="General">
                  <c:v>6.2160000000000002</c:v>
                </c:pt>
                <c:pt idx="6217" formatCode="General">
                  <c:v>6.2169999999999996</c:v>
                </c:pt>
                <c:pt idx="6218" formatCode="General">
                  <c:v>6.218</c:v>
                </c:pt>
                <c:pt idx="6219" formatCode="General">
                  <c:v>6.2190000000000003</c:v>
                </c:pt>
                <c:pt idx="6220" formatCode="General">
                  <c:v>6.22</c:v>
                </c:pt>
                <c:pt idx="6221" formatCode="General">
                  <c:v>6.2210000000000001</c:v>
                </c:pt>
                <c:pt idx="6222" formatCode="General">
                  <c:v>6.2220000000000004</c:v>
                </c:pt>
                <c:pt idx="6223" formatCode="General">
                  <c:v>6.2229999999999999</c:v>
                </c:pt>
                <c:pt idx="6224" formatCode="General">
                  <c:v>6.2240000000000002</c:v>
                </c:pt>
                <c:pt idx="6225" formatCode="General">
                  <c:v>6.2249999999999996</c:v>
                </c:pt>
                <c:pt idx="6226" formatCode="General">
                  <c:v>6.226</c:v>
                </c:pt>
                <c:pt idx="6227" formatCode="General">
                  <c:v>6.2270000000000003</c:v>
                </c:pt>
                <c:pt idx="6228" formatCode="General">
                  <c:v>6.2279999999999998</c:v>
                </c:pt>
                <c:pt idx="6229" formatCode="General">
                  <c:v>6.2290000000000001</c:v>
                </c:pt>
                <c:pt idx="6230" formatCode="General">
                  <c:v>6.23</c:v>
                </c:pt>
                <c:pt idx="6231" formatCode="General">
                  <c:v>6.2309999999999999</c:v>
                </c:pt>
                <c:pt idx="6232" formatCode="General">
                  <c:v>6.2320000000000002</c:v>
                </c:pt>
                <c:pt idx="6233" formatCode="General">
                  <c:v>6.2329999999999997</c:v>
                </c:pt>
                <c:pt idx="6234" formatCode="General">
                  <c:v>6.234</c:v>
                </c:pt>
                <c:pt idx="6235" formatCode="General">
                  <c:v>6.2350000000000003</c:v>
                </c:pt>
                <c:pt idx="6236" formatCode="General">
                  <c:v>6.2359999999999998</c:v>
                </c:pt>
                <c:pt idx="6237" formatCode="General">
                  <c:v>6.2370000000000001</c:v>
                </c:pt>
                <c:pt idx="6238" formatCode="General">
                  <c:v>6.2380000000000004</c:v>
                </c:pt>
                <c:pt idx="6239" formatCode="General">
                  <c:v>6.2389999999999999</c:v>
                </c:pt>
                <c:pt idx="6240" formatCode="General">
                  <c:v>6.24</c:v>
                </c:pt>
                <c:pt idx="6241" formatCode="General">
                  <c:v>6.2409999999999997</c:v>
                </c:pt>
                <c:pt idx="6242" formatCode="General">
                  <c:v>6.242</c:v>
                </c:pt>
                <c:pt idx="6243" formatCode="General">
                  <c:v>6.2430000000000003</c:v>
                </c:pt>
                <c:pt idx="6244" formatCode="General">
                  <c:v>6.2439999999999998</c:v>
                </c:pt>
                <c:pt idx="6245" formatCode="General">
                  <c:v>6.2450000000000001</c:v>
                </c:pt>
                <c:pt idx="6246" formatCode="General">
                  <c:v>6.2460000000000004</c:v>
                </c:pt>
                <c:pt idx="6247" formatCode="General">
                  <c:v>6.2469999999999999</c:v>
                </c:pt>
                <c:pt idx="6248" formatCode="General">
                  <c:v>6.2480000000000002</c:v>
                </c:pt>
                <c:pt idx="6249" formatCode="General">
                  <c:v>6.2489999999999997</c:v>
                </c:pt>
                <c:pt idx="6250" formatCode="General">
                  <c:v>6.25</c:v>
                </c:pt>
                <c:pt idx="6251" formatCode="General">
                  <c:v>6.2510000000000003</c:v>
                </c:pt>
                <c:pt idx="6252" formatCode="General">
                  <c:v>6.2519999999999998</c:v>
                </c:pt>
                <c:pt idx="6253" formatCode="General">
                  <c:v>6.2530000000000001</c:v>
                </c:pt>
                <c:pt idx="6254" formatCode="General">
                  <c:v>6.2539999999999996</c:v>
                </c:pt>
                <c:pt idx="6255" formatCode="General">
                  <c:v>6.2549999999999999</c:v>
                </c:pt>
                <c:pt idx="6256" formatCode="General">
                  <c:v>6.2560000000000002</c:v>
                </c:pt>
                <c:pt idx="6257" formatCode="General">
                  <c:v>6.2569999999999997</c:v>
                </c:pt>
                <c:pt idx="6258" formatCode="General">
                  <c:v>6.258</c:v>
                </c:pt>
                <c:pt idx="6259" formatCode="General">
                  <c:v>6.2590000000000003</c:v>
                </c:pt>
                <c:pt idx="6260" formatCode="General">
                  <c:v>6.26</c:v>
                </c:pt>
                <c:pt idx="6261" formatCode="General">
                  <c:v>6.2610000000000001</c:v>
                </c:pt>
                <c:pt idx="6262" formatCode="General">
                  <c:v>6.2619999999999996</c:v>
                </c:pt>
                <c:pt idx="6263" formatCode="General">
                  <c:v>6.2629999999999999</c:v>
                </c:pt>
                <c:pt idx="6264" formatCode="General">
                  <c:v>6.2640000000000002</c:v>
                </c:pt>
                <c:pt idx="6265" formatCode="General">
                  <c:v>6.2649999999999997</c:v>
                </c:pt>
                <c:pt idx="6266" formatCode="General">
                  <c:v>6.266</c:v>
                </c:pt>
                <c:pt idx="6267" formatCode="General">
                  <c:v>6.2670000000000003</c:v>
                </c:pt>
                <c:pt idx="6268" formatCode="General">
                  <c:v>6.2679999999999998</c:v>
                </c:pt>
                <c:pt idx="6269" formatCode="General">
                  <c:v>6.2690000000000001</c:v>
                </c:pt>
                <c:pt idx="6270" formatCode="General">
                  <c:v>6.27</c:v>
                </c:pt>
                <c:pt idx="6271" formatCode="General">
                  <c:v>6.2709999999999999</c:v>
                </c:pt>
                <c:pt idx="6272" formatCode="General">
                  <c:v>6.2720000000000002</c:v>
                </c:pt>
                <c:pt idx="6273" formatCode="General">
                  <c:v>6.2729999999999997</c:v>
                </c:pt>
                <c:pt idx="6274" formatCode="General">
                  <c:v>6.274</c:v>
                </c:pt>
                <c:pt idx="6275" formatCode="General">
                  <c:v>6.2750000000000004</c:v>
                </c:pt>
                <c:pt idx="6276" formatCode="General">
                  <c:v>6.2759999999999998</c:v>
                </c:pt>
                <c:pt idx="6277" formatCode="General">
                  <c:v>6.2770000000000001</c:v>
                </c:pt>
                <c:pt idx="6278" formatCode="General">
                  <c:v>6.2779999999999996</c:v>
                </c:pt>
                <c:pt idx="6279" formatCode="General">
                  <c:v>6.2789999999999999</c:v>
                </c:pt>
                <c:pt idx="6280" formatCode="General">
                  <c:v>6.28</c:v>
                </c:pt>
                <c:pt idx="6281" formatCode="General">
                  <c:v>6.2809999999999997</c:v>
                </c:pt>
                <c:pt idx="6282" formatCode="General">
                  <c:v>6.282</c:v>
                </c:pt>
                <c:pt idx="6283" formatCode="General">
                  <c:v>6.2830000000000004</c:v>
                </c:pt>
                <c:pt idx="6284" formatCode="General">
                  <c:v>6.2839999999999998</c:v>
                </c:pt>
                <c:pt idx="6285" formatCode="General">
                  <c:v>6.2850000000000001</c:v>
                </c:pt>
                <c:pt idx="6286" formatCode="General">
                  <c:v>6.2859999999999996</c:v>
                </c:pt>
                <c:pt idx="6287" formatCode="General">
                  <c:v>6.2869999999999999</c:v>
                </c:pt>
                <c:pt idx="6288" formatCode="General">
                  <c:v>6.2880000000000003</c:v>
                </c:pt>
                <c:pt idx="6289" formatCode="General">
                  <c:v>6.2889999999999997</c:v>
                </c:pt>
                <c:pt idx="6290" formatCode="General">
                  <c:v>6.29</c:v>
                </c:pt>
                <c:pt idx="6291" formatCode="General">
                  <c:v>6.2910000000000004</c:v>
                </c:pt>
                <c:pt idx="6292" formatCode="General">
                  <c:v>6.2919999999999998</c:v>
                </c:pt>
                <c:pt idx="6293" formatCode="General">
                  <c:v>6.2930000000000001</c:v>
                </c:pt>
                <c:pt idx="6294" formatCode="General">
                  <c:v>6.2939999999999996</c:v>
                </c:pt>
                <c:pt idx="6295" formatCode="General">
                  <c:v>6.2949999999999999</c:v>
                </c:pt>
                <c:pt idx="6296" formatCode="General">
                  <c:v>6.2960000000000003</c:v>
                </c:pt>
                <c:pt idx="6297" formatCode="General">
                  <c:v>6.2969999999999997</c:v>
                </c:pt>
                <c:pt idx="6298" formatCode="General">
                  <c:v>6.298</c:v>
                </c:pt>
                <c:pt idx="6299" formatCode="General">
                  <c:v>6.2990000000000004</c:v>
                </c:pt>
                <c:pt idx="6300" formatCode="General">
                  <c:v>6.3</c:v>
                </c:pt>
                <c:pt idx="6301" formatCode="General">
                  <c:v>6.3010000000000002</c:v>
                </c:pt>
                <c:pt idx="6302" formatCode="General">
                  <c:v>6.3019999999999996</c:v>
                </c:pt>
                <c:pt idx="6303" formatCode="General">
                  <c:v>6.3029999999999999</c:v>
                </c:pt>
                <c:pt idx="6304" formatCode="General">
                  <c:v>6.3040000000000003</c:v>
                </c:pt>
                <c:pt idx="6305" formatCode="General">
                  <c:v>6.3049999999999997</c:v>
                </c:pt>
                <c:pt idx="6306" formatCode="General">
                  <c:v>6.306</c:v>
                </c:pt>
                <c:pt idx="6307" formatCode="General">
                  <c:v>6.3070000000000004</c:v>
                </c:pt>
                <c:pt idx="6308" formatCode="General">
                  <c:v>6.3079999999999998</c:v>
                </c:pt>
                <c:pt idx="6309" formatCode="General">
                  <c:v>6.3090000000000002</c:v>
                </c:pt>
                <c:pt idx="6310" formatCode="General">
                  <c:v>6.31</c:v>
                </c:pt>
                <c:pt idx="6311" formatCode="General">
                  <c:v>6.3109999999999999</c:v>
                </c:pt>
                <c:pt idx="6312" formatCode="General">
                  <c:v>6.3120000000000003</c:v>
                </c:pt>
                <c:pt idx="6313" formatCode="General">
                  <c:v>6.3129999999999997</c:v>
                </c:pt>
                <c:pt idx="6314" formatCode="General">
                  <c:v>6.3140000000000001</c:v>
                </c:pt>
                <c:pt idx="6315" formatCode="General">
                  <c:v>6.3150000000000004</c:v>
                </c:pt>
                <c:pt idx="6316" formatCode="General">
                  <c:v>6.3159999999999998</c:v>
                </c:pt>
                <c:pt idx="6317" formatCode="General">
                  <c:v>6.3170000000000002</c:v>
                </c:pt>
                <c:pt idx="6318" formatCode="General">
                  <c:v>6.3179999999999996</c:v>
                </c:pt>
                <c:pt idx="6319" formatCode="General">
                  <c:v>6.319</c:v>
                </c:pt>
                <c:pt idx="6320" formatCode="General">
                  <c:v>6.32</c:v>
                </c:pt>
                <c:pt idx="6321" formatCode="General">
                  <c:v>6.3209999999999997</c:v>
                </c:pt>
                <c:pt idx="6322" formatCode="General">
                  <c:v>6.3220000000000001</c:v>
                </c:pt>
                <c:pt idx="6323" formatCode="General">
                  <c:v>6.3230000000000004</c:v>
                </c:pt>
                <c:pt idx="6324" formatCode="General">
                  <c:v>6.3239999999999998</c:v>
                </c:pt>
                <c:pt idx="6325" formatCode="General">
                  <c:v>6.3250000000000002</c:v>
                </c:pt>
                <c:pt idx="6326" formatCode="General">
                  <c:v>6.3259999999999996</c:v>
                </c:pt>
                <c:pt idx="6327" formatCode="General">
                  <c:v>6.327</c:v>
                </c:pt>
                <c:pt idx="6328" formatCode="General">
                  <c:v>6.3280000000000003</c:v>
                </c:pt>
                <c:pt idx="6329" formatCode="General">
                  <c:v>6.3289999999999997</c:v>
                </c:pt>
                <c:pt idx="6330" formatCode="General">
                  <c:v>6.33</c:v>
                </c:pt>
                <c:pt idx="6331" formatCode="General">
                  <c:v>6.3310000000000004</c:v>
                </c:pt>
                <c:pt idx="6332" formatCode="General">
                  <c:v>6.3319999999999999</c:v>
                </c:pt>
                <c:pt idx="6333" formatCode="General">
                  <c:v>6.3330000000000002</c:v>
                </c:pt>
                <c:pt idx="6334" formatCode="General">
                  <c:v>6.3339999999999996</c:v>
                </c:pt>
                <c:pt idx="6335" formatCode="General">
                  <c:v>6.335</c:v>
                </c:pt>
                <c:pt idx="6336" formatCode="General">
                  <c:v>6.3360000000000003</c:v>
                </c:pt>
                <c:pt idx="6337" formatCode="General">
                  <c:v>6.3369999999999997</c:v>
                </c:pt>
                <c:pt idx="6338" formatCode="General">
                  <c:v>6.3380000000000001</c:v>
                </c:pt>
                <c:pt idx="6339" formatCode="General">
                  <c:v>6.3390000000000004</c:v>
                </c:pt>
                <c:pt idx="6340" formatCode="General">
                  <c:v>6.34</c:v>
                </c:pt>
                <c:pt idx="6341" formatCode="General">
                  <c:v>6.3410000000000002</c:v>
                </c:pt>
                <c:pt idx="6342" formatCode="General">
                  <c:v>6.3419999999999996</c:v>
                </c:pt>
                <c:pt idx="6343" formatCode="General">
                  <c:v>6.343</c:v>
                </c:pt>
                <c:pt idx="6344" formatCode="General">
                  <c:v>6.3440000000000003</c:v>
                </c:pt>
                <c:pt idx="6345" formatCode="General">
                  <c:v>6.3449999999999998</c:v>
                </c:pt>
                <c:pt idx="6346" formatCode="General">
                  <c:v>6.3460000000000001</c:v>
                </c:pt>
                <c:pt idx="6347" formatCode="General">
                  <c:v>6.3470000000000004</c:v>
                </c:pt>
                <c:pt idx="6348" formatCode="General">
                  <c:v>6.3479999999999999</c:v>
                </c:pt>
                <c:pt idx="6349" formatCode="General">
                  <c:v>6.3490000000000002</c:v>
                </c:pt>
                <c:pt idx="6350" formatCode="General">
                  <c:v>6.35</c:v>
                </c:pt>
                <c:pt idx="6351" formatCode="General">
                  <c:v>6.351</c:v>
                </c:pt>
                <c:pt idx="6352" formatCode="General">
                  <c:v>6.3520000000000003</c:v>
                </c:pt>
                <c:pt idx="6353" formatCode="General">
                  <c:v>6.3529999999999998</c:v>
                </c:pt>
                <c:pt idx="6354" formatCode="General">
                  <c:v>6.3540000000000001</c:v>
                </c:pt>
                <c:pt idx="6355" formatCode="General">
                  <c:v>6.3550000000000004</c:v>
                </c:pt>
                <c:pt idx="6356" formatCode="General">
                  <c:v>6.3559999999999999</c:v>
                </c:pt>
                <c:pt idx="6357" formatCode="General">
                  <c:v>6.3570000000000002</c:v>
                </c:pt>
                <c:pt idx="6358" formatCode="General">
                  <c:v>6.3579999999999997</c:v>
                </c:pt>
                <c:pt idx="6359" formatCode="General">
                  <c:v>6.359</c:v>
                </c:pt>
                <c:pt idx="6360" formatCode="General">
                  <c:v>6.36</c:v>
                </c:pt>
                <c:pt idx="6361" formatCode="General">
                  <c:v>6.3609999999999998</c:v>
                </c:pt>
                <c:pt idx="6362" formatCode="General">
                  <c:v>6.3620000000000001</c:v>
                </c:pt>
                <c:pt idx="6363" formatCode="General">
                  <c:v>6.3630000000000004</c:v>
                </c:pt>
                <c:pt idx="6364" formatCode="General">
                  <c:v>6.3639999999999999</c:v>
                </c:pt>
                <c:pt idx="6365" formatCode="General">
                  <c:v>6.3650000000000002</c:v>
                </c:pt>
                <c:pt idx="6366" formatCode="General">
                  <c:v>6.3659999999999997</c:v>
                </c:pt>
                <c:pt idx="6367" formatCode="General">
                  <c:v>6.367</c:v>
                </c:pt>
                <c:pt idx="6368" formatCode="General">
                  <c:v>6.3680000000000003</c:v>
                </c:pt>
                <c:pt idx="6369" formatCode="General">
                  <c:v>6.3689999999999998</c:v>
                </c:pt>
                <c:pt idx="6370" formatCode="General">
                  <c:v>6.37</c:v>
                </c:pt>
                <c:pt idx="6371" formatCode="General">
                  <c:v>6.3710000000000004</c:v>
                </c:pt>
                <c:pt idx="6372" formatCode="General">
                  <c:v>6.3719999999999999</c:v>
                </c:pt>
                <c:pt idx="6373" formatCode="General">
                  <c:v>6.3730000000000002</c:v>
                </c:pt>
                <c:pt idx="6374" formatCode="General">
                  <c:v>6.3739999999999997</c:v>
                </c:pt>
                <c:pt idx="6375" formatCode="General">
                  <c:v>6.375</c:v>
                </c:pt>
                <c:pt idx="6376" formatCode="General">
                  <c:v>6.3760000000000003</c:v>
                </c:pt>
                <c:pt idx="6377" formatCode="General">
                  <c:v>6.3769999999999998</c:v>
                </c:pt>
                <c:pt idx="6378" formatCode="General">
                  <c:v>6.3780000000000001</c:v>
                </c:pt>
                <c:pt idx="6379" formatCode="General">
                  <c:v>6.3789999999999996</c:v>
                </c:pt>
                <c:pt idx="6380" formatCode="General">
                  <c:v>6.38</c:v>
                </c:pt>
                <c:pt idx="6381" formatCode="General">
                  <c:v>6.3810000000000002</c:v>
                </c:pt>
                <c:pt idx="6382" formatCode="General">
                  <c:v>6.3819999999999997</c:v>
                </c:pt>
                <c:pt idx="6383" formatCode="General">
                  <c:v>6.383</c:v>
                </c:pt>
                <c:pt idx="6384" formatCode="General">
                  <c:v>6.3840000000000003</c:v>
                </c:pt>
                <c:pt idx="6385" formatCode="General">
                  <c:v>6.3849999999999998</c:v>
                </c:pt>
                <c:pt idx="6386" formatCode="General">
                  <c:v>6.3860000000000001</c:v>
                </c:pt>
                <c:pt idx="6387" formatCode="General">
                  <c:v>6.3869999999999996</c:v>
                </c:pt>
                <c:pt idx="6388" formatCode="General">
                  <c:v>6.3879999999999999</c:v>
                </c:pt>
                <c:pt idx="6389" formatCode="General">
                  <c:v>6.3890000000000002</c:v>
                </c:pt>
                <c:pt idx="6390" formatCode="General">
                  <c:v>6.39</c:v>
                </c:pt>
                <c:pt idx="6391" formatCode="General">
                  <c:v>6.391</c:v>
                </c:pt>
                <c:pt idx="6392" formatCode="General">
                  <c:v>6.3920000000000003</c:v>
                </c:pt>
                <c:pt idx="6393" formatCode="General">
                  <c:v>6.3929999999999998</c:v>
                </c:pt>
                <c:pt idx="6394" formatCode="General">
                  <c:v>6.3940000000000001</c:v>
                </c:pt>
                <c:pt idx="6395" formatCode="General">
                  <c:v>6.3949999999999996</c:v>
                </c:pt>
                <c:pt idx="6396" formatCode="General">
                  <c:v>6.3959999999999999</c:v>
                </c:pt>
                <c:pt idx="6397" formatCode="General">
                  <c:v>6.3970000000000002</c:v>
                </c:pt>
                <c:pt idx="6398" formatCode="General">
                  <c:v>6.3979999999999997</c:v>
                </c:pt>
                <c:pt idx="6399" formatCode="General">
                  <c:v>6.399</c:v>
                </c:pt>
                <c:pt idx="6400" formatCode="General">
                  <c:v>6.4</c:v>
                </c:pt>
                <c:pt idx="6401" formatCode="General">
                  <c:v>6.4009999999999998</c:v>
                </c:pt>
                <c:pt idx="6402" formatCode="General">
                  <c:v>6.4020000000000001</c:v>
                </c:pt>
                <c:pt idx="6403" formatCode="General">
                  <c:v>6.4029999999999996</c:v>
                </c:pt>
                <c:pt idx="6404" formatCode="General">
                  <c:v>6.4039999999999999</c:v>
                </c:pt>
                <c:pt idx="6405" formatCode="General">
                  <c:v>6.4050000000000002</c:v>
                </c:pt>
                <c:pt idx="6406" formatCode="General">
                  <c:v>6.4059999999999997</c:v>
                </c:pt>
                <c:pt idx="6407" formatCode="General">
                  <c:v>6.407</c:v>
                </c:pt>
                <c:pt idx="6408" formatCode="General">
                  <c:v>6.4080000000000004</c:v>
                </c:pt>
                <c:pt idx="6409" formatCode="General">
                  <c:v>6.4089999999999998</c:v>
                </c:pt>
                <c:pt idx="6410" formatCode="General">
                  <c:v>6.41</c:v>
                </c:pt>
                <c:pt idx="6411" formatCode="General">
                  <c:v>6.4109999999999996</c:v>
                </c:pt>
                <c:pt idx="6412" formatCode="General">
                  <c:v>6.4119999999999999</c:v>
                </c:pt>
                <c:pt idx="6413" formatCode="General">
                  <c:v>6.4130000000000003</c:v>
                </c:pt>
                <c:pt idx="6414" formatCode="General">
                  <c:v>6.4139999999999997</c:v>
                </c:pt>
                <c:pt idx="6415" formatCode="General">
                  <c:v>6.415</c:v>
                </c:pt>
                <c:pt idx="6416" formatCode="General">
                  <c:v>6.4160000000000004</c:v>
                </c:pt>
                <c:pt idx="6417" formatCode="General">
                  <c:v>6.4169999999999998</c:v>
                </c:pt>
                <c:pt idx="6418" formatCode="General">
                  <c:v>6.4180000000000001</c:v>
                </c:pt>
                <c:pt idx="6419" formatCode="General">
                  <c:v>6.4189999999999996</c:v>
                </c:pt>
                <c:pt idx="6420" formatCode="General">
                  <c:v>6.42</c:v>
                </c:pt>
                <c:pt idx="6421" formatCode="General">
                  <c:v>6.4210000000000003</c:v>
                </c:pt>
                <c:pt idx="6422" formatCode="General">
                  <c:v>6.4219999999999997</c:v>
                </c:pt>
                <c:pt idx="6423" formatCode="General">
                  <c:v>6.423</c:v>
                </c:pt>
                <c:pt idx="6424" formatCode="General">
                  <c:v>6.4240000000000004</c:v>
                </c:pt>
                <c:pt idx="6425" formatCode="General">
                  <c:v>6.4249999999999998</c:v>
                </c:pt>
                <c:pt idx="6426" formatCode="General">
                  <c:v>6.4260000000000002</c:v>
                </c:pt>
                <c:pt idx="6427" formatCode="General">
                  <c:v>6.4269999999999996</c:v>
                </c:pt>
                <c:pt idx="6428" formatCode="General">
                  <c:v>6.4279999999999999</c:v>
                </c:pt>
                <c:pt idx="6429" formatCode="General">
                  <c:v>6.4290000000000003</c:v>
                </c:pt>
                <c:pt idx="6430" formatCode="General">
                  <c:v>6.43</c:v>
                </c:pt>
                <c:pt idx="6431" formatCode="General">
                  <c:v>6.431</c:v>
                </c:pt>
                <c:pt idx="6432" formatCode="General">
                  <c:v>6.4320000000000004</c:v>
                </c:pt>
                <c:pt idx="6433" formatCode="General">
                  <c:v>6.4329999999999998</c:v>
                </c:pt>
                <c:pt idx="6434" formatCode="General">
                  <c:v>6.4340000000000002</c:v>
                </c:pt>
                <c:pt idx="6435" formatCode="General">
                  <c:v>6.4349999999999996</c:v>
                </c:pt>
                <c:pt idx="6436" formatCode="General">
                  <c:v>6.4359999999999999</c:v>
                </c:pt>
                <c:pt idx="6437" formatCode="General">
                  <c:v>6.4370000000000003</c:v>
                </c:pt>
                <c:pt idx="6438" formatCode="General">
                  <c:v>6.4379999999999997</c:v>
                </c:pt>
                <c:pt idx="6439" formatCode="General">
                  <c:v>6.4390000000000001</c:v>
                </c:pt>
                <c:pt idx="6440" formatCode="General">
                  <c:v>6.44</c:v>
                </c:pt>
                <c:pt idx="6441" formatCode="General">
                  <c:v>6.4409999999999998</c:v>
                </c:pt>
                <c:pt idx="6442" formatCode="General">
                  <c:v>6.4420000000000002</c:v>
                </c:pt>
                <c:pt idx="6443" formatCode="General">
                  <c:v>6.4429999999999996</c:v>
                </c:pt>
                <c:pt idx="6444" formatCode="General">
                  <c:v>6.444</c:v>
                </c:pt>
                <c:pt idx="6445" formatCode="General">
                  <c:v>6.4450000000000003</c:v>
                </c:pt>
                <c:pt idx="6446" formatCode="General">
                  <c:v>6.4459999999999997</c:v>
                </c:pt>
                <c:pt idx="6447" formatCode="General">
                  <c:v>6.4470000000000001</c:v>
                </c:pt>
                <c:pt idx="6448" formatCode="General">
                  <c:v>6.4480000000000004</c:v>
                </c:pt>
                <c:pt idx="6449" formatCode="General">
                  <c:v>6.4489999999999998</c:v>
                </c:pt>
                <c:pt idx="6450" formatCode="General">
                  <c:v>6.45</c:v>
                </c:pt>
                <c:pt idx="6451" formatCode="General">
                  <c:v>6.4509999999999996</c:v>
                </c:pt>
                <c:pt idx="6452" formatCode="General">
                  <c:v>6.452</c:v>
                </c:pt>
                <c:pt idx="6453" formatCode="General">
                  <c:v>6.4530000000000003</c:v>
                </c:pt>
                <c:pt idx="6454" formatCode="General">
                  <c:v>6.4539999999999997</c:v>
                </c:pt>
                <c:pt idx="6455" formatCode="General">
                  <c:v>6.4550000000000001</c:v>
                </c:pt>
                <c:pt idx="6456" formatCode="General">
                  <c:v>6.4560000000000004</c:v>
                </c:pt>
                <c:pt idx="6457" formatCode="General">
                  <c:v>6.4569999999999999</c:v>
                </c:pt>
                <c:pt idx="6458" formatCode="General">
                  <c:v>6.4580000000000002</c:v>
                </c:pt>
                <c:pt idx="6459" formatCode="General">
                  <c:v>6.4589999999999996</c:v>
                </c:pt>
                <c:pt idx="6460" formatCode="General">
                  <c:v>6.46</c:v>
                </c:pt>
                <c:pt idx="6461" formatCode="General">
                  <c:v>6.4610000000000003</c:v>
                </c:pt>
                <c:pt idx="6462" formatCode="General">
                  <c:v>6.4619999999999997</c:v>
                </c:pt>
                <c:pt idx="6463" formatCode="General">
                  <c:v>6.4630000000000001</c:v>
                </c:pt>
                <c:pt idx="6464" formatCode="General">
                  <c:v>6.4640000000000004</c:v>
                </c:pt>
                <c:pt idx="6465" formatCode="General">
                  <c:v>6.4649999999999999</c:v>
                </c:pt>
                <c:pt idx="6466" formatCode="General">
                  <c:v>6.4660000000000002</c:v>
                </c:pt>
                <c:pt idx="6467" formatCode="General">
                  <c:v>6.4669999999999996</c:v>
                </c:pt>
                <c:pt idx="6468" formatCode="General">
                  <c:v>6.468</c:v>
                </c:pt>
                <c:pt idx="6469" formatCode="General">
                  <c:v>6.4690000000000003</c:v>
                </c:pt>
                <c:pt idx="6470" formatCode="General">
                  <c:v>6.47</c:v>
                </c:pt>
                <c:pt idx="6471" formatCode="General">
                  <c:v>6.4710000000000001</c:v>
                </c:pt>
                <c:pt idx="6472" formatCode="General">
                  <c:v>6.4720000000000004</c:v>
                </c:pt>
                <c:pt idx="6473" formatCode="General">
                  <c:v>6.4729999999999999</c:v>
                </c:pt>
                <c:pt idx="6474" formatCode="General">
                  <c:v>6.4740000000000002</c:v>
                </c:pt>
                <c:pt idx="6475" formatCode="General">
                  <c:v>6.4749999999999996</c:v>
                </c:pt>
                <c:pt idx="6476" formatCode="General">
                  <c:v>6.476</c:v>
                </c:pt>
                <c:pt idx="6477" formatCode="General">
                  <c:v>6.4770000000000003</c:v>
                </c:pt>
                <c:pt idx="6478" formatCode="General">
                  <c:v>6.4779999999999998</c:v>
                </c:pt>
                <c:pt idx="6479" formatCode="General">
                  <c:v>6.4790000000000001</c:v>
                </c:pt>
                <c:pt idx="6480" formatCode="General">
                  <c:v>6.48</c:v>
                </c:pt>
                <c:pt idx="6481" formatCode="General">
                  <c:v>6.4809999999999999</c:v>
                </c:pt>
                <c:pt idx="6482" formatCode="General">
                  <c:v>6.4820000000000002</c:v>
                </c:pt>
                <c:pt idx="6483" formatCode="General">
                  <c:v>6.4829999999999997</c:v>
                </c:pt>
                <c:pt idx="6484" formatCode="General">
                  <c:v>6.484</c:v>
                </c:pt>
                <c:pt idx="6485" formatCode="General">
                  <c:v>6.4850000000000003</c:v>
                </c:pt>
                <c:pt idx="6486" formatCode="General">
                  <c:v>6.4859999999999998</c:v>
                </c:pt>
                <c:pt idx="6487" formatCode="General">
                  <c:v>6.4870000000000001</c:v>
                </c:pt>
                <c:pt idx="6488" formatCode="General">
                  <c:v>6.4880000000000004</c:v>
                </c:pt>
                <c:pt idx="6489" formatCode="General">
                  <c:v>6.4889999999999999</c:v>
                </c:pt>
                <c:pt idx="6490" formatCode="General">
                  <c:v>6.49</c:v>
                </c:pt>
                <c:pt idx="6491" formatCode="General">
                  <c:v>6.4909999999999997</c:v>
                </c:pt>
                <c:pt idx="6492" formatCode="General">
                  <c:v>6.492</c:v>
                </c:pt>
                <c:pt idx="6493" formatCode="General">
                  <c:v>6.4930000000000003</c:v>
                </c:pt>
                <c:pt idx="6494" formatCode="General">
                  <c:v>6.4939999999999998</c:v>
                </c:pt>
                <c:pt idx="6495" formatCode="General">
                  <c:v>6.4950000000000001</c:v>
                </c:pt>
                <c:pt idx="6496" formatCode="General">
                  <c:v>6.4960000000000004</c:v>
                </c:pt>
                <c:pt idx="6497" formatCode="General">
                  <c:v>6.4969999999999999</c:v>
                </c:pt>
                <c:pt idx="6498" formatCode="General">
                  <c:v>6.4980000000000002</c:v>
                </c:pt>
                <c:pt idx="6499" formatCode="General">
                  <c:v>6.4989999999999997</c:v>
                </c:pt>
                <c:pt idx="6500" formatCode="General">
                  <c:v>6.5</c:v>
                </c:pt>
                <c:pt idx="6501" formatCode="General">
                  <c:v>6.5010000000000003</c:v>
                </c:pt>
                <c:pt idx="6502" formatCode="General">
                  <c:v>6.5019999999999998</c:v>
                </c:pt>
                <c:pt idx="6503" formatCode="General">
                  <c:v>6.5030000000000001</c:v>
                </c:pt>
                <c:pt idx="6504" formatCode="General">
                  <c:v>6.5039999999999996</c:v>
                </c:pt>
                <c:pt idx="6505" formatCode="General">
                  <c:v>6.5049999999999999</c:v>
                </c:pt>
                <c:pt idx="6506" formatCode="General">
                  <c:v>6.5060000000000002</c:v>
                </c:pt>
                <c:pt idx="6507" formatCode="General">
                  <c:v>6.5069999999999997</c:v>
                </c:pt>
                <c:pt idx="6508" formatCode="General">
                  <c:v>6.508</c:v>
                </c:pt>
                <c:pt idx="6509" formatCode="General">
                  <c:v>6.5090000000000003</c:v>
                </c:pt>
                <c:pt idx="6510" formatCode="General">
                  <c:v>6.51</c:v>
                </c:pt>
                <c:pt idx="6511" formatCode="General">
                  <c:v>6.5110000000000001</c:v>
                </c:pt>
                <c:pt idx="6512" formatCode="General">
                  <c:v>6.5119999999999996</c:v>
                </c:pt>
                <c:pt idx="6513" formatCode="General">
                  <c:v>6.5129999999999999</c:v>
                </c:pt>
                <c:pt idx="6514" formatCode="General">
                  <c:v>6.5140000000000002</c:v>
                </c:pt>
                <c:pt idx="6515" formatCode="General">
                  <c:v>6.5149999999999997</c:v>
                </c:pt>
                <c:pt idx="6516" formatCode="General">
                  <c:v>6.516</c:v>
                </c:pt>
                <c:pt idx="6517" formatCode="General">
                  <c:v>6.5170000000000003</c:v>
                </c:pt>
                <c:pt idx="6518" formatCode="General">
                  <c:v>6.5179999999999998</c:v>
                </c:pt>
                <c:pt idx="6519" formatCode="General">
                  <c:v>6.5190000000000001</c:v>
                </c:pt>
                <c:pt idx="6520" formatCode="General">
                  <c:v>6.52</c:v>
                </c:pt>
                <c:pt idx="6521" formatCode="General">
                  <c:v>6.5209999999999999</c:v>
                </c:pt>
                <c:pt idx="6522" formatCode="General">
                  <c:v>6.5220000000000002</c:v>
                </c:pt>
                <c:pt idx="6523" formatCode="General">
                  <c:v>6.5229999999999997</c:v>
                </c:pt>
                <c:pt idx="6524" formatCode="General">
                  <c:v>6.524</c:v>
                </c:pt>
                <c:pt idx="6525" formatCode="General">
                  <c:v>6.5250000000000004</c:v>
                </c:pt>
                <c:pt idx="6526" formatCode="General">
                  <c:v>6.5259999999999998</c:v>
                </c:pt>
                <c:pt idx="6527" formatCode="General">
                  <c:v>6.5270000000000001</c:v>
                </c:pt>
                <c:pt idx="6528" formatCode="General">
                  <c:v>6.5279999999999996</c:v>
                </c:pt>
                <c:pt idx="6529" formatCode="General">
                  <c:v>6.5289999999999999</c:v>
                </c:pt>
                <c:pt idx="6530" formatCode="General">
                  <c:v>6.53</c:v>
                </c:pt>
                <c:pt idx="6531" formatCode="General">
                  <c:v>6.5309999999999997</c:v>
                </c:pt>
                <c:pt idx="6532" formatCode="General">
                  <c:v>6.532</c:v>
                </c:pt>
                <c:pt idx="6533" formatCode="General">
                  <c:v>6.5330000000000004</c:v>
                </c:pt>
                <c:pt idx="6534" formatCode="General">
                  <c:v>6.5339999999999998</c:v>
                </c:pt>
                <c:pt idx="6535" formatCode="General">
                  <c:v>6.5350000000000001</c:v>
                </c:pt>
                <c:pt idx="6536" formatCode="General">
                  <c:v>6.5359999999999996</c:v>
                </c:pt>
                <c:pt idx="6537" formatCode="General">
                  <c:v>6.5369999999999999</c:v>
                </c:pt>
                <c:pt idx="6538" formatCode="General">
                  <c:v>6.5380000000000003</c:v>
                </c:pt>
                <c:pt idx="6539" formatCode="General">
                  <c:v>6.5389999999999997</c:v>
                </c:pt>
                <c:pt idx="6540" formatCode="General">
                  <c:v>6.54</c:v>
                </c:pt>
                <c:pt idx="6541" formatCode="General">
                  <c:v>6.5410000000000004</c:v>
                </c:pt>
                <c:pt idx="6542" formatCode="General">
                  <c:v>6.5419999999999998</c:v>
                </c:pt>
                <c:pt idx="6543" formatCode="General">
                  <c:v>6.5430000000000001</c:v>
                </c:pt>
                <c:pt idx="6544" formatCode="General">
                  <c:v>6.5439999999999996</c:v>
                </c:pt>
                <c:pt idx="6545" formatCode="General">
                  <c:v>6.5449999999999999</c:v>
                </c:pt>
                <c:pt idx="6546" formatCode="General">
                  <c:v>6.5460000000000003</c:v>
                </c:pt>
                <c:pt idx="6547" formatCode="General">
                  <c:v>6.5469999999999997</c:v>
                </c:pt>
                <c:pt idx="6548" formatCode="General">
                  <c:v>6.548</c:v>
                </c:pt>
                <c:pt idx="6549" formatCode="General">
                  <c:v>6.5490000000000004</c:v>
                </c:pt>
                <c:pt idx="6550" formatCode="General">
                  <c:v>6.55</c:v>
                </c:pt>
                <c:pt idx="6551" formatCode="General">
                  <c:v>6.5510000000000002</c:v>
                </c:pt>
                <c:pt idx="6552" formatCode="General">
                  <c:v>6.5519999999999996</c:v>
                </c:pt>
                <c:pt idx="6553" formatCode="General">
                  <c:v>6.5529999999999999</c:v>
                </c:pt>
                <c:pt idx="6554" formatCode="General">
                  <c:v>6.5540000000000003</c:v>
                </c:pt>
                <c:pt idx="6555" formatCode="General">
                  <c:v>6.5549999999999997</c:v>
                </c:pt>
                <c:pt idx="6556" formatCode="General">
                  <c:v>6.556</c:v>
                </c:pt>
                <c:pt idx="6557" formatCode="General">
                  <c:v>6.5570000000000004</c:v>
                </c:pt>
                <c:pt idx="6558" formatCode="General">
                  <c:v>6.5579999999999998</c:v>
                </c:pt>
                <c:pt idx="6559" formatCode="General">
                  <c:v>6.5590000000000002</c:v>
                </c:pt>
                <c:pt idx="6560" formatCode="General">
                  <c:v>6.56</c:v>
                </c:pt>
                <c:pt idx="6561" formatCode="General">
                  <c:v>6.5609999999999999</c:v>
                </c:pt>
                <c:pt idx="6562" formatCode="General">
                  <c:v>6.5620000000000003</c:v>
                </c:pt>
                <c:pt idx="6563" formatCode="General">
                  <c:v>6.5629999999999997</c:v>
                </c:pt>
                <c:pt idx="6564" formatCode="General">
                  <c:v>6.5640000000000001</c:v>
                </c:pt>
                <c:pt idx="6565" formatCode="General">
                  <c:v>6.5650000000000004</c:v>
                </c:pt>
                <c:pt idx="6566" formatCode="General">
                  <c:v>6.5659999999999998</c:v>
                </c:pt>
                <c:pt idx="6567" formatCode="General">
                  <c:v>6.5670000000000002</c:v>
                </c:pt>
                <c:pt idx="6568" formatCode="General">
                  <c:v>6.5679999999999996</c:v>
                </c:pt>
                <c:pt idx="6569" formatCode="General">
                  <c:v>6.569</c:v>
                </c:pt>
                <c:pt idx="6570" formatCode="General">
                  <c:v>6.57</c:v>
                </c:pt>
                <c:pt idx="6571" formatCode="General">
                  <c:v>6.5709999999999997</c:v>
                </c:pt>
                <c:pt idx="6572" formatCode="General">
                  <c:v>6.5720000000000001</c:v>
                </c:pt>
                <c:pt idx="6573" formatCode="General">
                  <c:v>6.5730000000000004</c:v>
                </c:pt>
                <c:pt idx="6574" formatCode="General">
                  <c:v>6.5739999999999998</c:v>
                </c:pt>
                <c:pt idx="6575" formatCode="General">
                  <c:v>6.5750000000000002</c:v>
                </c:pt>
                <c:pt idx="6576" formatCode="General">
                  <c:v>6.5759999999999996</c:v>
                </c:pt>
                <c:pt idx="6577" formatCode="General">
                  <c:v>6.577</c:v>
                </c:pt>
                <c:pt idx="6578" formatCode="General">
                  <c:v>6.5780000000000003</c:v>
                </c:pt>
                <c:pt idx="6579" formatCode="General">
                  <c:v>6.5789999999999997</c:v>
                </c:pt>
                <c:pt idx="6580" formatCode="General">
                  <c:v>6.58</c:v>
                </c:pt>
                <c:pt idx="6581" formatCode="General">
                  <c:v>6.5810000000000004</c:v>
                </c:pt>
                <c:pt idx="6582" formatCode="General">
                  <c:v>6.5819999999999999</c:v>
                </c:pt>
                <c:pt idx="6583" formatCode="General">
                  <c:v>6.5830000000000002</c:v>
                </c:pt>
                <c:pt idx="6584" formatCode="General">
                  <c:v>6.5839999999999996</c:v>
                </c:pt>
                <c:pt idx="6585" formatCode="General">
                  <c:v>6.585</c:v>
                </c:pt>
                <c:pt idx="6586" formatCode="General">
                  <c:v>6.5860000000000003</c:v>
                </c:pt>
                <c:pt idx="6587" formatCode="General">
                  <c:v>6.5869999999999997</c:v>
                </c:pt>
                <c:pt idx="6588" formatCode="General">
                  <c:v>6.5880000000000001</c:v>
                </c:pt>
                <c:pt idx="6589" formatCode="General">
                  <c:v>6.5890000000000004</c:v>
                </c:pt>
                <c:pt idx="6590" formatCode="General">
                  <c:v>6.59</c:v>
                </c:pt>
                <c:pt idx="6591" formatCode="General">
                  <c:v>6.5910000000000002</c:v>
                </c:pt>
                <c:pt idx="6592" formatCode="General">
                  <c:v>6.5919999999999996</c:v>
                </c:pt>
                <c:pt idx="6593" formatCode="General">
                  <c:v>6.593</c:v>
                </c:pt>
                <c:pt idx="6594" formatCode="General">
                  <c:v>6.5940000000000003</c:v>
                </c:pt>
                <c:pt idx="6595" formatCode="General">
                  <c:v>6.5949999999999998</c:v>
                </c:pt>
                <c:pt idx="6596" formatCode="General">
                  <c:v>6.5960000000000001</c:v>
                </c:pt>
                <c:pt idx="6597" formatCode="General">
                  <c:v>6.5970000000000004</c:v>
                </c:pt>
                <c:pt idx="6598" formatCode="General">
                  <c:v>6.5979999999999999</c:v>
                </c:pt>
                <c:pt idx="6599" formatCode="General">
                  <c:v>6.5990000000000002</c:v>
                </c:pt>
                <c:pt idx="6600" formatCode="General">
                  <c:v>6.6</c:v>
                </c:pt>
                <c:pt idx="6601" formatCode="General">
                  <c:v>6.601</c:v>
                </c:pt>
                <c:pt idx="6602" formatCode="General">
                  <c:v>6.6020000000000003</c:v>
                </c:pt>
                <c:pt idx="6603" formatCode="General">
                  <c:v>6.6029999999999998</c:v>
                </c:pt>
                <c:pt idx="6604" formatCode="General">
                  <c:v>6.6040000000000001</c:v>
                </c:pt>
                <c:pt idx="6605" formatCode="General">
                  <c:v>6.6050000000000004</c:v>
                </c:pt>
                <c:pt idx="6606" formatCode="General">
                  <c:v>6.6059999999999999</c:v>
                </c:pt>
                <c:pt idx="6607" formatCode="General">
                  <c:v>6.6070000000000002</c:v>
                </c:pt>
                <c:pt idx="6608" formatCode="General">
                  <c:v>6.6079999999999997</c:v>
                </c:pt>
                <c:pt idx="6609" formatCode="General">
                  <c:v>6.609</c:v>
                </c:pt>
                <c:pt idx="6610" formatCode="General">
                  <c:v>6.61</c:v>
                </c:pt>
                <c:pt idx="6611" formatCode="General">
                  <c:v>6.6109999999999998</c:v>
                </c:pt>
                <c:pt idx="6612" formatCode="General">
                  <c:v>6.6120000000000001</c:v>
                </c:pt>
                <c:pt idx="6613" formatCode="General">
                  <c:v>6.6130000000000004</c:v>
                </c:pt>
                <c:pt idx="6614" formatCode="General">
                  <c:v>6.6139999999999999</c:v>
                </c:pt>
                <c:pt idx="6615" formatCode="General">
                  <c:v>6.6150000000000002</c:v>
                </c:pt>
                <c:pt idx="6616" formatCode="General">
                  <c:v>6.6159999999999997</c:v>
                </c:pt>
                <c:pt idx="6617" formatCode="General">
                  <c:v>6.617</c:v>
                </c:pt>
                <c:pt idx="6618" formatCode="General">
                  <c:v>6.6180000000000003</c:v>
                </c:pt>
                <c:pt idx="6619" formatCode="General">
                  <c:v>6.6189999999999998</c:v>
                </c:pt>
                <c:pt idx="6620" formatCode="General">
                  <c:v>6.62</c:v>
                </c:pt>
                <c:pt idx="6621" formatCode="General">
                  <c:v>6.6210000000000004</c:v>
                </c:pt>
                <c:pt idx="6622" formatCode="General">
                  <c:v>6.6219999999999999</c:v>
                </c:pt>
                <c:pt idx="6623" formatCode="General">
                  <c:v>6.6230000000000002</c:v>
                </c:pt>
                <c:pt idx="6624" formatCode="General">
                  <c:v>6.6239999999999997</c:v>
                </c:pt>
                <c:pt idx="6625" formatCode="General">
                  <c:v>6.625</c:v>
                </c:pt>
                <c:pt idx="6626" formatCode="General">
                  <c:v>6.6260000000000003</c:v>
                </c:pt>
                <c:pt idx="6627" formatCode="General">
                  <c:v>6.6269999999999998</c:v>
                </c:pt>
                <c:pt idx="6628" formatCode="General">
                  <c:v>6.6280000000000001</c:v>
                </c:pt>
                <c:pt idx="6629" formatCode="General">
                  <c:v>6.6289999999999996</c:v>
                </c:pt>
                <c:pt idx="6630" formatCode="General">
                  <c:v>6.63</c:v>
                </c:pt>
                <c:pt idx="6631" formatCode="General">
                  <c:v>6.6310000000000002</c:v>
                </c:pt>
                <c:pt idx="6632" formatCode="General">
                  <c:v>6.6319999999999997</c:v>
                </c:pt>
                <c:pt idx="6633" formatCode="General">
                  <c:v>6.633</c:v>
                </c:pt>
                <c:pt idx="6634" formatCode="General">
                  <c:v>6.6340000000000003</c:v>
                </c:pt>
                <c:pt idx="6635" formatCode="General">
                  <c:v>6.6349999999999998</c:v>
                </c:pt>
                <c:pt idx="6636" formatCode="General">
                  <c:v>6.6360000000000001</c:v>
                </c:pt>
                <c:pt idx="6637" formatCode="General">
                  <c:v>6.6369999999999996</c:v>
                </c:pt>
                <c:pt idx="6638" formatCode="General">
                  <c:v>6.6379999999999999</c:v>
                </c:pt>
                <c:pt idx="6639" formatCode="General">
                  <c:v>6.6390000000000002</c:v>
                </c:pt>
                <c:pt idx="6640" formatCode="General">
                  <c:v>6.64</c:v>
                </c:pt>
                <c:pt idx="6641" formatCode="General">
                  <c:v>6.641</c:v>
                </c:pt>
                <c:pt idx="6642" formatCode="General">
                  <c:v>6.6420000000000003</c:v>
                </c:pt>
                <c:pt idx="6643" formatCode="General">
                  <c:v>6.6429999999999998</c:v>
                </c:pt>
                <c:pt idx="6644" formatCode="General">
                  <c:v>6.6440000000000001</c:v>
                </c:pt>
                <c:pt idx="6645" formatCode="General">
                  <c:v>6.6449999999999996</c:v>
                </c:pt>
                <c:pt idx="6646" formatCode="General">
                  <c:v>6.6459999999999999</c:v>
                </c:pt>
                <c:pt idx="6647" formatCode="General">
                  <c:v>6.6470000000000002</c:v>
                </c:pt>
                <c:pt idx="6648" formatCode="General">
                  <c:v>6.6479999999999997</c:v>
                </c:pt>
                <c:pt idx="6649" formatCode="General">
                  <c:v>6.649</c:v>
                </c:pt>
                <c:pt idx="6650" formatCode="General">
                  <c:v>6.65</c:v>
                </c:pt>
                <c:pt idx="6651" formatCode="General">
                  <c:v>6.6509999999999998</c:v>
                </c:pt>
                <c:pt idx="6652" formatCode="General">
                  <c:v>6.6520000000000001</c:v>
                </c:pt>
                <c:pt idx="6653" formatCode="General">
                  <c:v>6.6529999999999996</c:v>
                </c:pt>
                <c:pt idx="6654" formatCode="General">
                  <c:v>6.6539999999999999</c:v>
                </c:pt>
                <c:pt idx="6655" formatCode="General">
                  <c:v>6.6550000000000002</c:v>
                </c:pt>
                <c:pt idx="6656" formatCode="General">
                  <c:v>6.6559999999999997</c:v>
                </c:pt>
                <c:pt idx="6657" formatCode="General">
                  <c:v>6.657</c:v>
                </c:pt>
                <c:pt idx="6658" formatCode="General">
                  <c:v>6.6580000000000004</c:v>
                </c:pt>
                <c:pt idx="6659" formatCode="General">
                  <c:v>6.6589999999999998</c:v>
                </c:pt>
                <c:pt idx="6660" formatCode="General">
                  <c:v>6.66</c:v>
                </c:pt>
                <c:pt idx="6661" formatCode="General">
                  <c:v>6.6609999999999996</c:v>
                </c:pt>
                <c:pt idx="6662" formatCode="General">
                  <c:v>6.6619999999999999</c:v>
                </c:pt>
                <c:pt idx="6663" formatCode="General">
                  <c:v>6.6630000000000003</c:v>
                </c:pt>
                <c:pt idx="6664" formatCode="General">
                  <c:v>6.6639999999999997</c:v>
                </c:pt>
                <c:pt idx="6665" formatCode="General">
                  <c:v>6.665</c:v>
                </c:pt>
                <c:pt idx="6666" formatCode="General">
                  <c:v>6.6660000000000004</c:v>
                </c:pt>
                <c:pt idx="6667" formatCode="General">
                  <c:v>6.6669999999999998</c:v>
                </c:pt>
                <c:pt idx="6668" formatCode="General">
                  <c:v>6.6680000000000001</c:v>
                </c:pt>
                <c:pt idx="6669" formatCode="General">
                  <c:v>6.6689999999999996</c:v>
                </c:pt>
                <c:pt idx="6670" formatCode="General">
                  <c:v>6.67</c:v>
                </c:pt>
                <c:pt idx="6671" formatCode="General">
                  <c:v>6.6710000000000003</c:v>
                </c:pt>
                <c:pt idx="6672" formatCode="General">
                  <c:v>6.6719999999999997</c:v>
                </c:pt>
                <c:pt idx="6673" formatCode="General">
                  <c:v>6.673</c:v>
                </c:pt>
                <c:pt idx="6674" formatCode="General">
                  <c:v>6.6740000000000004</c:v>
                </c:pt>
                <c:pt idx="6675" formatCode="General">
                  <c:v>6.6749999999999998</c:v>
                </c:pt>
                <c:pt idx="6676" formatCode="General">
                  <c:v>6.6760000000000002</c:v>
                </c:pt>
                <c:pt idx="6677" formatCode="General">
                  <c:v>6.6769999999999996</c:v>
                </c:pt>
                <c:pt idx="6678" formatCode="General">
                  <c:v>6.6779999999999999</c:v>
                </c:pt>
                <c:pt idx="6679" formatCode="General">
                  <c:v>6.6790000000000003</c:v>
                </c:pt>
                <c:pt idx="6680" formatCode="General">
                  <c:v>6.68</c:v>
                </c:pt>
                <c:pt idx="6681" formatCode="General">
                  <c:v>6.681</c:v>
                </c:pt>
                <c:pt idx="6682" formatCode="General">
                  <c:v>6.6820000000000004</c:v>
                </c:pt>
                <c:pt idx="6683" formatCode="General">
                  <c:v>6.6829999999999998</c:v>
                </c:pt>
                <c:pt idx="6684" formatCode="General">
                  <c:v>6.6840000000000002</c:v>
                </c:pt>
                <c:pt idx="6685" formatCode="General">
                  <c:v>6.6849999999999996</c:v>
                </c:pt>
                <c:pt idx="6686" formatCode="General">
                  <c:v>6.6859999999999999</c:v>
                </c:pt>
                <c:pt idx="6687" formatCode="General">
                  <c:v>6.6870000000000003</c:v>
                </c:pt>
                <c:pt idx="6688" formatCode="General">
                  <c:v>6.6879999999999997</c:v>
                </c:pt>
                <c:pt idx="6689" formatCode="General">
                  <c:v>6.6890000000000001</c:v>
                </c:pt>
                <c:pt idx="6690" formatCode="General">
                  <c:v>6.69</c:v>
                </c:pt>
                <c:pt idx="6691" formatCode="General">
                  <c:v>6.6909999999999998</c:v>
                </c:pt>
                <c:pt idx="6692" formatCode="General">
                  <c:v>6.6920000000000002</c:v>
                </c:pt>
                <c:pt idx="6693" formatCode="General">
                  <c:v>6.6929999999999996</c:v>
                </c:pt>
                <c:pt idx="6694" formatCode="General">
                  <c:v>6.694</c:v>
                </c:pt>
                <c:pt idx="6695" formatCode="General">
                  <c:v>6.6950000000000003</c:v>
                </c:pt>
                <c:pt idx="6696" formatCode="General">
                  <c:v>6.6959999999999997</c:v>
                </c:pt>
                <c:pt idx="6697" formatCode="General">
                  <c:v>6.6970000000000001</c:v>
                </c:pt>
                <c:pt idx="6698" formatCode="General">
                  <c:v>6.6980000000000004</c:v>
                </c:pt>
                <c:pt idx="6699" formatCode="General">
                  <c:v>6.6989999999999998</c:v>
                </c:pt>
                <c:pt idx="6700" formatCode="General">
                  <c:v>6.7</c:v>
                </c:pt>
                <c:pt idx="6701" formatCode="General">
                  <c:v>6.7009999999999996</c:v>
                </c:pt>
                <c:pt idx="6702" formatCode="General">
                  <c:v>6.702</c:v>
                </c:pt>
                <c:pt idx="6703" formatCode="General">
                  <c:v>6.7030000000000003</c:v>
                </c:pt>
                <c:pt idx="6704" formatCode="General">
                  <c:v>6.7039999999999997</c:v>
                </c:pt>
                <c:pt idx="6705" formatCode="General">
                  <c:v>6.7050000000000001</c:v>
                </c:pt>
                <c:pt idx="6706" formatCode="General">
                  <c:v>6.7060000000000004</c:v>
                </c:pt>
                <c:pt idx="6707" formatCode="General">
                  <c:v>6.7069999999999999</c:v>
                </c:pt>
                <c:pt idx="6708" formatCode="General">
                  <c:v>6.7080000000000002</c:v>
                </c:pt>
                <c:pt idx="6709" formatCode="General">
                  <c:v>6.7089999999999996</c:v>
                </c:pt>
                <c:pt idx="6710" formatCode="General">
                  <c:v>6.71</c:v>
                </c:pt>
                <c:pt idx="6711" formatCode="General">
                  <c:v>6.7110000000000003</c:v>
                </c:pt>
                <c:pt idx="6712" formatCode="General">
                  <c:v>6.7119999999999997</c:v>
                </c:pt>
                <c:pt idx="6713" formatCode="General">
                  <c:v>6.7130000000000001</c:v>
                </c:pt>
                <c:pt idx="6714" formatCode="General">
                  <c:v>6.7140000000000004</c:v>
                </c:pt>
                <c:pt idx="6715" formatCode="General">
                  <c:v>6.7149999999999999</c:v>
                </c:pt>
                <c:pt idx="6716" formatCode="General">
                  <c:v>6.7160000000000002</c:v>
                </c:pt>
                <c:pt idx="6717" formatCode="General">
                  <c:v>6.7169999999999996</c:v>
                </c:pt>
                <c:pt idx="6718" formatCode="General">
                  <c:v>6.718</c:v>
                </c:pt>
                <c:pt idx="6719" formatCode="General">
                  <c:v>6.7190000000000003</c:v>
                </c:pt>
                <c:pt idx="6720" formatCode="General">
                  <c:v>6.72</c:v>
                </c:pt>
                <c:pt idx="6721" formatCode="General">
                  <c:v>6.7210000000000001</c:v>
                </c:pt>
                <c:pt idx="6722" formatCode="General">
                  <c:v>6.7220000000000004</c:v>
                </c:pt>
                <c:pt idx="6723" formatCode="General">
                  <c:v>6.7229999999999999</c:v>
                </c:pt>
                <c:pt idx="6724" formatCode="General">
                  <c:v>6.7240000000000002</c:v>
                </c:pt>
                <c:pt idx="6725" formatCode="General">
                  <c:v>6.7249999999999996</c:v>
                </c:pt>
                <c:pt idx="6726" formatCode="General">
                  <c:v>6.726</c:v>
                </c:pt>
                <c:pt idx="6727" formatCode="General">
                  <c:v>6.7270000000000003</c:v>
                </c:pt>
                <c:pt idx="6728" formatCode="General">
                  <c:v>6.7279999999999998</c:v>
                </c:pt>
                <c:pt idx="6729" formatCode="General">
                  <c:v>6.7290000000000001</c:v>
                </c:pt>
                <c:pt idx="6730" formatCode="General">
                  <c:v>6.73</c:v>
                </c:pt>
                <c:pt idx="6731" formatCode="General">
                  <c:v>6.7309999999999999</c:v>
                </c:pt>
                <c:pt idx="6732" formatCode="General">
                  <c:v>6.7320000000000002</c:v>
                </c:pt>
                <c:pt idx="6733" formatCode="General">
                  <c:v>6.7329999999999997</c:v>
                </c:pt>
                <c:pt idx="6734" formatCode="General">
                  <c:v>6.734</c:v>
                </c:pt>
                <c:pt idx="6735" formatCode="General">
                  <c:v>6.7350000000000003</c:v>
                </c:pt>
                <c:pt idx="6736" formatCode="General">
                  <c:v>6.7359999999999998</c:v>
                </c:pt>
                <c:pt idx="6737" formatCode="General">
                  <c:v>6.7370000000000001</c:v>
                </c:pt>
                <c:pt idx="6738" formatCode="General">
                  <c:v>6.7380000000000004</c:v>
                </c:pt>
                <c:pt idx="6739" formatCode="General">
                  <c:v>6.7389999999999999</c:v>
                </c:pt>
                <c:pt idx="6740" formatCode="General">
                  <c:v>6.74</c:v>
                </c:pt>
                <c:pt idx="6741" formatCode="General">
                  <c:v>6.7409999999999997</c:v>
                </c:pt>
                <c:pt idx="6742" formatCode="General">
                  <c:v>6.742</c:v>
                </c:pt>
                <c:pt idx="6743" formatCode="General">
                  <c:v>6.7430000000000003</c:v>
                </c:pt>
                <c:pt idx="6744" formatCode="General">
                  <c:v>6.7439999999999998</c:v>
                </c:pt>
                <c:pt idx="6745" formatCode="General">
                  <c:v>6.7450000000000001</c:v>
                </c:pt>
                <c:pt idx="6746" formatCode="General">
                  <c:v>6.7460000000000004</c:v>
                </c:pt>
                <c:pt idx="6747" formatCode="General">
                  <c:v>6.7469999999999999</c:v>
                </c:pt>
                <c:pt idx="6748" formatCode="General">
                  <c:v>6.7480000000000002</c:v>
                </c:pt>
                <c:pt idx="6749" formatCode="General">
                  <c:v>6.7489999999999997</c:v>
                </c:pt>
                <c:pt idx="6750" formatCode="General">
                  <c:v>6.75</c:v>
                </c:pt>
                <c:pt idx="6751" formatCode="General">
                  <c:v>6.7510000000000003</c:v>
                </c:pt>
                <c:pt idx="6752" formatCode="General">
                  <c:v>6.7519999999999998</c:v>
                </c:pt>
                <c:pt idx="6753" formatCode="General">
                  <c:v>6.7530000000000001</c:v>
                </c:pt>
                <c:pt idx="6754" formatCode="General">
                  <c:v>6.7539999999999996</c:v>
                </c:pt>
                <c:pt idx="6755" formatCode="General">
                  <c:v>6.7549999999999999</c:v>
                </c:pt>
                <c:pt idx="6756" formatCode="General">
                  <c:v>6.7560000000000002</c:v>
                </c:pt>
                <c:pt idx="6757" formatCode="General">
                  <c:v>6.7569999999999997</c:v>
                </c:pt>
                <c:pt idx="6758" formatCode="General">
                  <c:v>6.758</c:v>
                </c:pt>
                <c:pt idx="6759" formatCode="General">
                  <c:v>6.7590000000000003</c:v>
                </c:pt>
                <c:pt idx="6760" formatCode="General">
                  <c:v>6.76</c:v>
                </c:pt>
                <c:pt idx="6761" formatCode="General">
                  <c:v>6.7610000000000001</c:v>
                </c:pt>
                <c:pt idx="6762" formatCode="General">
                  <c:v>6.7619999999999996</c:v>
                </c:pt>
                <c:pt idx="6763" formatCode="General">
                  <c:v>6.7629999999999999</c:v>
                </c:pt>
                <c:pt idx="6764" formatCode="General">
                  <c:v>6.7640000000000002</c:v>
                </c:pt>
                <c:pt idx="6765" formatCode="General">
                  <c:v>6.7649999999999997</c:v>
                </c:pt>
                <c:pt idx="6766" formatCode="General">
                  <c:v>6.766</c:v>
                </c:pt>
                <c:pt idx="6767" formatCode="General">
                  <c:v>6.7670000000000003</c:v>
                </c:pt>
                <c:pt idx="6768" formatCode="General">
                  <c:v>6.7679999999999998</c:v>
                </c:pt>
                <c:pt idx="6769" formatCode="General">
                  <c:v>6.7690000000000001</c:v>
                </c:pt>
                <c:pt idx="6770" formatCode="General">
                  <c:v>6.77</c:v>
                </c:pt>
                <c:pt idx="6771" formatCode="General">
                  <c:v>6.7709999999999999</c:v>
                </c:pt>
                <c:pt idx="6772" formatCode="General">
                  <c:v>6.7720000000000002</c:v>
                </c:pt>
                <c:pt idx="6773" formatCode="General">
                  <c:v>6.7729999999999997</c:v>
                </c:pt>
                <c:pt idx="6774" formatCode="General">
                  <c:v>6.774</c:v>
                </c:pt>
                <c:pt idx="6775" formatCode="General">
                  <c:v>6.7750000000000004</c:v>
                </c:pt>
                <c:pt idx="6776" formatCode="General">
                  <c:v>6.7759999999999998</c:v>
                </c:pt>
                <c:pt idx="6777" formatCode="General">
                  <c:v>6.7770000000000001</c:v>
                </c:pt>
                <c:pt idx="6778" formatCode="General">
                  <c:v>6.7779999999999996</c:v>
                </c:pt>
                <c:pt idx="6779" formatCode="General">
                  <c:v>6.7789999999999999</c:v>
                </c:pt>
                <c:pt idx="6780" formatCode="General">
                  <c:v>6.78</c:v>
                </c:pt>
                <c:pt idx="6781" formatCode="General">
                  <c:v>6.7809999999999997</c:v>
                </c:pt>
                <c:pt idx="6782" formatCode="General">
                  <c:v>6.782</c:v>
                </c:pt>
                <c:pt idx="6783" formatCode="General">
                  <c:v>6.7830000000000004</c:v>
                </c:pt>
                <c:pt idx="6784" formatCode="General">
                  <c:v>6.7839999999999998</c:v>
                </c:pt>
                <c:pt idx="6785" formatCode="General">
                  <c:v>6.7850000000000001</c:v>
                </c:pt>
                <c:pt idx="6786" formatCode="General">
                  <c:v>6.7859999999999996</c:v>
                </c:pt>
                <c:pt idx="6787" formatCode="General">
                  <c:v>6.7869999999999999</c:v>
                </c:pt>
                <c:pt idx="6788" formatCode="General">
                  <c:v>6.7880000000000003</c:v>
                </c:pt>
                <c:pt idx="6789" formatCode="General">
                  <c:v>6.7889999999999997</c:v>
                </c:pt>
                <c:pt idx="6790" formatCode="General">
                  <c:v>6.79</c:v>
                </c:pt>
                <c:pt idx="6791" formatCode="General">
                  <c:v>6.7910000000000004</c:v>
                </c:pt>
                <c:pt idx="6792" formatCode="General">
                  <c:v>6.7919999999999998</c:v>
                </c:pt>
                <c:pt idx="6793" formatCode="General">
                  <c:v>6.7930000000000001</c:v>
                </c:pt>
                <c:pt idx="6794" formatCode="General">
                  <c:v>6.7939999999999996</c:v>
                </c:pt>
                <c:pt idx="6795" formatCode="General">
                  <c:v>6.7949999999999999</c:v>
                </c:pt>
                <c:pt idx="6796" formatCode="General">
                  <c:v>6.7960000000000003</c:v>
                </c:pt>
                <c:pt idx="6797" formatCode="General">
                  <c:v>6.7969999999999997</c:v>
                </c:pt>
                <c:pt idx="6798" formatCode="General">
                  <c:v>6.798</c:v>
                </c:pt>
                <c:pt idx="6799" formatCode="General">
                  <c:v>6.7990000000000004</c:v>
                </c:pt>
                <c:pt idx="6800" formatCode="General">
                  <c:v>6.8</c:v>
                </c:pt>
                <c:pt idx="6801" formatCode="General">
                  <c:v>6.8010000000000002</c:v>
                </c:pt>
                <c:pt idx="6802" formatCode="General">
                  <c:v>6.8019999999999996</c:v>
                </c:pt>
                <c:pt idx="6803" formatCode="General">
                  <c:v>6.8029999999999999</c:v>
                </c:pt>
                <c:pt idx="6804" formatCode="General">
                  <c:v>6.8040000000000003</c:v>
                </c:pt>
                <c:pt idx="6805" formatCode="General">
                  <c:v>6.8049999999999997</c:v>
                </c:pt>
                <c:pt idx="6806" formatCode="General">
                  <c:v>6.806</c:v>
                </c:pt>
                <c:pt idx="6807" formatCode="General">
                  <c:v>6.8070000000000004</c:v>
                </c:pt>
                <c:pt idx="6808" formatCode="General">
                  <c:v>6.8079999999999998</c:v>
                </c:pt>
                <c:pt idx="6809" formatCode="General">
                  <c:v>6.8090000000000002</c:v>
                </c:pt>
                <c:pt idx="6810" formatCode="General">
                  <c:v>6.81</c:v>
                </c:pt>
                <c:pt idx="6811" formatCode="General">
                  <c:v>6.8109999999999999</c:v>
                </c:pt>
                <c:pt idx="6812" formatCode="General">
                  <c:v>6.8120000000000003</c:v>
                </c:pt>
                <c:pt idx="6813" formatCode="General">
                  <c:v>6.8129999999999997</c:v>
                </c:pt>
                <c:pt idx="6814" formatCode="General">
                  <c:v>6.8140000000000001</c:v>
                </c:pt>
                <c:pt idx="6815" formatCode="General">
                  <c:v>6.8150000000000004</c:v>
                </c:pt>
                <c:pt idx="6816" formatCode="General">
                  <c:v>6.8159999999999998</c:v>
                </c:pt>
                <c:pt idx="6817" formatCode="General">
                  <c:v>6.8170000000000002</c:v>
                </c:pt>
                <c:pt idx="6818" formatCode="General">
                  <c:v>6.8179999999999996</c:v>
                </c:pt>
                <c:pt idx="6819" formatCode="General">
                  <c:v>6.819</c:v>
                </c:pt>
                <c:pt idx="6820" formatCode="General">
                  <c:v>6.82</c:v>
                </c:pt>
                <c:pt idx="6821" formatCode="General">
                  <c:v>6.8209999999999997</c:v>
                </c:pt>
                <c:pt idx="6822" formatCode="General">
                  <c:v>6.8220000000000001</c:v>
                </c:pt>
                <c:pt idx="6823" formatCode="General">
                  <c:v>6.8230000000000004</c:v>
                </c:pt>
                <c:pt idx="6824" formatCode="General">
                  <c:v>6.8239999999999998</c:v>
                </c:pt>
                <c:pt idx="6825" formatCode="General">
                  <c:v>6.8250000000000002</c:v>
                </c:pt>
                <c:pt idx="6826" formatCode="General">
                  <c:v>6.8259999999999996</c:v>
                </c:pt>
                <c:pt idx="6827" formatCode="General">
                  <c:v>6.827</c:v>
                </c:pt>
                <c:pt idx="6828" formatCode="General">
                  <c:v>6.8280000000000003</c:v>
                </c:pt>
                <c:pt idx="6829" formatCode="General">
                  <c:v>6.8289999999999997</c:v>
                </c:pt>
                <c:pt idx="6830" formatCode="General">
                  <c:v>6.83</c:v>
                </c:pt>
                <c:pt idx="6831" formatCode="General">
                  <c:v>6.8310000000000004</c:v>
                </c:pt>
                <c:pt idx="6832" formatCode="General">
                  <c:v>6.8319999999999999</c:v>
                </c:pt>
                <c:pt idx="6833" formatCode="General">
                  <c:v>6.8330000000000002</c:v>
                </c:pt>
                <c:pt idx="6834" formatCode="General">
                  <c:v>6.8339999999999996</c:v>
                </c:pt>
                <c:pt idx="6835" formatCode="General">
                  <c:v>6.835</c:v>
                </c:pt>
                <c:pt idx="6836" formatCode="General">
                  <c:v>6.8360000000000003</c:v>
                </c:pt>
                <c:pt idx="6837" formatCode="General">
                  <c:v>6.8369999999999997</c:v>
                </c:pt>
                <c:pt idx="6838" formatCode="General">
                  <c:v>6.8380000000000001</c:v>
                </c:pt>
                <c:pt idx="6839" formatCode="General">
                  <c:v>6.8390000000000004</c:v>
                </c:pt>
                <c:pt idx="6840" formatCode="General">
                  <c:v>6.84</c:v>
                </c:pt>
                <c:pt idx="6841" formatCode="General">
                  <c:v>6.8410000000000002</c:v>
                </c:pt>
                <c:pt idx="6842" formatCode="General">
                  <c:v>6.8419999999999996</c:v>
                </c:pt>
                <c:pt idx="6843" formatCode="General">
                  <c:v>6.843</c:v>
                </c:pt>
                <c:pt idx="6844" formatCode="General">
                  <c:v>6.8440000000000003</c:v>
                </c:pt>
                <c:pt idx="6845" formatCode="General">
                  <c:v>6.8449999999999998</c:v>
                </c:pt>
                <c:pt idx="6846" formatCode="General">
                  <c:v>6.8460000000000001</c:v>
                </c:pt>
                <c:pt idx="6847" formatCode="General">
                  <c:v>6.8470000000000004</c:v>
                </c:pt>
                <c:pt idx="6848" formatCode="General">
                  <c:v>6.8479999999999999</c:v>
                </c:pt>
                <c:pt idx="6849" formatCode="General">
                  <c:v>6.8490000000000002</c:v>
                </c:pt>
                <c:pt idx="6850" formatCode="General">
                  <c:v>6.85</c:v>
                </c:pt>
                <c:pt idx="6851" formatCode="General">
                  <c:v>6.851</c:v>
                </c:pt>
                <c:pt idx="6852" formatCode="General">
                  <c:v>6.8520000000000003</c:v>
                </c:pt>
                <c:pt idx="6853" formatCode="General">
                  <c:v>6.8529999999999998</c:v>
                </c:pt>
                <c:pt idx="6854" formatCode="General">
                  <c:v>6.8540000000000001</c:v>
                </c:pt>
                <c:pt idx="6855" formatCode="General">
                  <c:v>6.8550000000000004</c:v>
                </c:pt>
                <c:pt idx="6856" formatCode="General">
                  <c:v>6.8559999999999999</c:v>
                </c:pt>
                <c:pt idx="6857" formatCode="General">
                  <c:v>6.8570000000000002</c:v>
                </c:pt>
                <c:pt idx="6858" formatCode="General">
                  <c:v>6.8579999999999997</c:v>
                </c:pt>
                <c:pt idx="6859" formatCode="General">
                  <c:v>6.859</c:v>
                </c:pt>
                <c:pt idx="6860" formatCode="General">
                  <c:v>6.86</c:v>
                </c:pt>
                <c:pt idx="6861" formatCode="General">
                  <c:v>6.8609999999999998</c:v>
                </c:pt>
                <c:pt idx="6862" formatCode="General">
                  <c:v>6.8620000000000001</c:v>
                </c:pt>
                <c:pt idx="6863" formatCode="General">
                  <c:v>6.8630000000000004</c:v>
                </c:pt>
                <c:pt idx="6864" formatCode="General">
                  <c:v>6.8639999999999999</c:v>
                </c:pt>
                <c:pt idx="6865" formatCode="General">
                  <c:v>6.8650000000000002</c:v>
                </c:pt>
                <c:pt idx="6866" formatCode="General">
                  <c:v>6.8659999999999997</c:v>
                </c:pt>
                <c:pt idx="6867" formatCode="General">
                  <c:v>6.867</c:v>
                </c:pt>
                <c:pt idx="6868" formatCode="General">
                  <c:v>6.8680000000000003</c:v>
                </c:pt>
                <c:pt idx="6869" formatCode="General">
                  <c:v>6.8689999999999998</c:v>
                </c:pt>
                <c:pt idx="6870" formatCode="General">
                  <c:v>6.87</c:v>
                </c:pt>
                <c:pt idx="6871" formatCode="General">
                  <c:v>6.8710000000000004</c:v>
                </c:pt>
                <c:pt idx="6872" formatCode="General">
                  <c:v>6.8719999999999999</c:v>
                </c:pt>
                <c:pt idx="6873" formatCode="General">
                  <c:v>6.8730000000000002</c:v>
                </c:pt>
                <c:pt idx="6874" formatCode="General">
                  <c:v>6.8739999999999997</c:v>
                </c:pt>
                <c:pt idx="6875" formatCode="General">
                  <c:v>6.875</c:v>
                </c:pt>
                <c:pt idx="6876" formatCode="General">
                  <c:v>6.8760000000000003</c:v>
                </c:pt>
                <c:pt idx="6877" formatCode="General">
                  <c:v>6.8769999999999998</c:v>
                </c:pt>
                <c:pt idx="6878" formatCode="General">
                  <c:v>6.8780000000000001</c:v>
                </c:pt>
                <c:pt idx="6879" formatCode="General">
                  <c:v>6.8789999999999996</c:v>
                </c:pt>
                <c:pt idx="6880" formatCode="General">
                  <c:v>6.88</c:v>
                </c:pt>
                <c:pt idx="6881" formatCode="General">
                  <c:v>6.8810000000000002</c:v>
                </c:pt>
                <c:pt idx="6882" formatCode="General">
                  <c:v>6.8819999999999997</c:v>
                </c:pt>
                <c:pt idx="6883" formatCode="General">
                  <c:v>6.883</c:v>
                </c:pt>
                <c:pt idx="6884" formatCode="General">
                  <c:v>6.8840000000000003</c:v>
                </c:pt>
                <c:pt idx="6885" formatCode="General">
                  <c:v>6.8849999999999998</c:v>
                </c:pt>
                <c:pt idx="6886" formatCode="General">
                  <c:v>6.8860000000000001</c:v>
                </c:pt>
                <c:pt idx="6887" formatCode="General">
                  <c:v>6.8869999999999996</c:v>
                </c:pt>
                <c:pt idx="6888" formatCode="General">
                  <c:v>6.8879999999999999</c:v>
                </c:pt>
                <c:pt idx="6889" formatCode="General">
                  <c:v>6.8890000000000002</c:v>
                </c:pt>
                <c:pt idx="6890" formatCode="General">
                  <c:v>6.89</c:v>
                </c:pt>
                <c:pt idx="6891" formatCode="General">
                  <c:v>6.891</c:v>
                </c:pt>
                <c:pt idx="6892" formatCode="General">
                  <c:v>6.8920000000000003</c:v>
                </c:pt>
                <c:pt idx="6893" formatCode="General">
                  <c:v>6.8929999999999998</c:v>
                </c:pt>
                <c:pt idx="6894" formatCode="General">
                  <c:v>6.8940000000000001</c:v>
                </c:pt>
                <c:pt idx="6895" formatCode="General">
                  <c:v>6.8949999999999996</c:v>
                </c:pt>
                <c:pt idx="6896" formatCode="General">
                  <c:v>6.8959999999999999</c:v>
                </c:pt>
                <c:pt idx="6897" formatCode="General">
                  <c:v>6.8970000000000002</c:v>
                </c:pt>
                <c:pt idx="6898" formatCode="General">
                  <c:v>6.8979999999999997</c:v>
                </c:pt>
                <c:pt idx="6899" formatCode="General">
                  <c:v>6.899</c:v>
                </c:pt>
                <c:pt idx="6900" formatCode="General">
                  <c:v>6.9</c:v>
                </c:pt>
                <c:pt idx="6901" formatCode="General">
                  <c:v>6.9009999999999998</c:v>
                </c:pt>
                <c:pt idx="6902" formatCode="General">
                  <c:v>6.9020000000000001</c:v>
                </c:pt>
                <c:pt idx="6903" formatCode="General">
                  <c:v>6.9029999999999996</c:v>
                </c:pt>
                <c:pt idx="6904" formatCode="General">
                  <c:v>6.9039999999999999</c:v>
                </c:pt>
                <c:pt idx="6905" formatCode="General">
                  <c:v>6.9050000000000002</c:v>
                </c:pt>
                <c:pt idx="6906" formatCode="General">
                  <c:v>6.9059999999999997</c:v>
                </c:pt>
                <c:pt idx="6907" formatCode="General">
                  <c:v>6.907</c:v>
                </c:pt>
                <c:pt idx="6908" formatCode="General">
                  <c:v>6.9080000000000004</c:v>
                </c:pt>
                <c:pt idx="6909" formatCode="General">
                  <c:v>6.9089999999999998</c:v>
                </c:pt>
                <c:pt idx="6910" formatCode="General">
                  <c:v>6.91</c:v>
                </c:pt>
                <c:pt idx="6911" formatCode="General">
                  <c:v>6.9109999999999996</c:v>
                </c:pt>
                <c:pt idx="6912" formatCode="General">
                  <c:v>6.9119999999999999</c:v>
                </c:pt>
                <c:pt idx="6913" formatCode="General">
                  <c:v>6.9130000000000003</c:v>
                </c:pt>
                <c:pt idx="6914" formatCode="General">
                  <c:v>6.9139999999999997</c:v>
                </c:pt>
                <c:pt idx="6915" formatCode="General">
                  <c:v>6.915</c:v>
                </c:pt>
                <c:pt idx="6916" formatCode="General">
                  <c:v>6.9160000000000004</c:v>
                </c:pt>
                <c:pt idx="6917" formatCode="General">
                  <c:v>6.9169999999999998</c:v>
                </c:pt>
                <c:pt idx="6918" formatCode="General">
                  <c:v>6.9180000000000001</c:v>
                </c:pt>
                <c:pt idx="6919" formatCode="General">
                  <c:v>6.9189999999999996</c:v>
                </c:pt>
                <c:pt idx="6920" formatCode="General">
                  <c:v>6.92</c:v>
                </c:pt>
                <c:pt idx="6921" formatCode="General">
                  <c:v>6.9210000000000003</c:v>
                </c:pt>
                <c:pt idx="6922" formatCode="General">
                  <c:v>6.9219999999999997</c:v>
                </c:pt>
                <c:pt idx="6923" formatCode="General">
                  <c:v>6.923</c:v>
                </c:pt>
                <c:pt idx="6924" formatCode="General">
                  <c:v>6.9240000000000004</c:v>
                </c:pt>
                <c:pt idx="6925" formatCode="General">
                  <c:v>6.9249999999999998</c:v>
                </c:pt>
                <c:pt idx="6926" formatCode="General">
                  <c:v>6.9260000000000002</c:v>
                </c:pt>
                <c:pt idx="6927" formatCode="General">
                  <c:v>6.9269999999999996</c:v>
                </c:pt>
                <c:pt idx="6928" formatCode="General">
                  <c:v>6.9279999999999999</c:v>
                </c:pt>
                <c:pt idx="6929" formatCode="General">
                  <c:v>6.9290000000000003</c:v>
                </c:pt>
                <c:pt idx="6930" formatCode="General">
                  <c:v>6.93</c:v>
                </c:pt>
                <c:pt idx="6931" formatCode="General">
                  <c:v>6.931</c:v>
                </c:pt>
                <c:pt idx="6932" formatCode="General">
                  <c:v>6.9320000000000004</c:v>
                </c:pt>
                <c:pt idx="6933" formatCode="General">
                  <c:v>6.9329999999999998</c:v>
                </c:pt>
                <c:pt idx="6934" formatCode="General">
                  <c:v>6.9340000000000002</c:v>
                </c:pt>
                <c:pt idx="6935" formatCode="General">
                  <c:v>6.9349999999999996</c:v>
                </c:pt>
                <c:pt idx="6936" formatCode="General">
                  <c:v>6.9359999999999999</c:v>
                </c:pt>
                <c:pt idx="6937" formatCode="General">
                  <c:v>6.9370000000000003</c:v>
                </c:pt>
                <c:pt idx="6938" formatCode="General">
                  <c:v>6.9379999999999997</c:v>
                </c:pt>
                <c:pt idx="6939" formatCode="General">
                  <c:v>6.9390000000000001</c:v>
                </c:pt>
                <c:pt idx="6940" formatCode="General">
                  <c:v>6.94</c:v>
                </c:pt>
                <c:pt idx="6941" formatCode="General">
                  <c:v>6.9409999999999998</c:v>
                </c:pt>
                <c:pt idx="6942" formatCode="General">
                  <c:v>6.9420000000000002</c:v>
                </c:pt>
                <c:pt idx="6943" formatCode="General">
                  <c:v>6.9429999999999996</c:v>
                </c:pt>
                <c:pt idx="6944" formatCode="General">
                  <c:v>6.944</c:v>
                </c:pt>
                <c:pt idx="6945" formatCode="General">
                  <c:v>6.9450000000000003</c:v>
                </c:pt>
                <c:pt idx="6946" formatCode="General">
                  <c:v>6.9459999999999997</c:v>
                </c:pt>
                <c:pt idx="6947" formatCode="General">
                  <c:v>6.9470000000000001</c:v>
                </c:pt>
                <c:pt idx="6948" formatCode="General">
                  <c:v>6.9480000000000004</c:v>
                </c:pt>
                <c:pt idx="6949" formatCode="General">
                  <c:v>6.9489999999999998</c:v>
                </c:pt>
                <c:pt idx="6950" formatCode="General">
                  <c:v>6.95</c:v>
                </c:pt>
                <c:pt idx="6951" formatCode="General">
                  <c:v>6.9509999999999996</c:v>
                </c:pt>
                <c:pt idx="6952" formatCode="General">
                  <c:v>6.952</c:v>
                </c:pt>
                <c:pt idx="6953" formatCode="General">
                  <c:v>6.9530000000000003</c:v>
                </c:pt>
                <c:pt idx="6954" formatCode="General">
                  <c:v>6.9539999999999997</c:v>
                </c:pt>
                <c:pt idx="6955" formatCode="General">
                  <c:v>6.9550000000000001</c:v>
                </c:pt>
                <c:pt idx="6956" formatCode="General">
                  <c:v>6.9560000000000004</c:v>
                </c:pt>
                <c:pt idx="6957" formatCode="General">
                  <c:v>6.9569999999999999</c:v>
                </c:pt>
                <c:pt idx="6958" formatCode="General">
                  <c:v>6.9580000000000002</c:v>
                </c:pt>
                <c:pt idx="6959" formatCode="General">
                  <c:v>6.9589999999999996</c:v>
                </c:pt>
                <c:pt idx="6960" formatCode="General">
                  <c:v>6.96</c:v>
                </c:pt>
                <c:pt idx="6961" formatCode="General">
                  <c:v>6.9610000000000003</c:v>
                </c:pt>
                <c:pt idx="6962" formatCode="General">
                  <c:v>6.9619999999999997</c:v>
                </c:pt>
                <c:pt idx="6963" formatCode="General">
                  <c:v>6.9630000000000001</c:v>
                </c:pt>
                <c:pt idx="6964" formatCode="General">
                  <c:v>6.9640000000000004</c:v>
                </c:pt>
                <c:pt idx="6965" formatCode="General">
                  <c:v>6.9649999999999999</c:v>
                </c:pt>
                <c:pt idx="6966" formatCode="General">
                  <c:v>6.9660000000000002</c:v>
                </c:pt>
                <c:pt idx="6967" formatCode="General">
                  <c:v>6.9669999999999996</c:v>
                </c:pt>
                <c:pt idx="6968" formatCode="General">
                  <c:v>6.968</c:v>
                </c:pt>
                <c:pt idx="6969" formatCode="General">
                  <c:v>6.9690000000000003</c:v>
                </c:pt>
                <c:pt idx="6970" formatCode="General">
                  <c:v>6.97</c:v>
                </c:pt>
                <c:pt idx="6971" formatCode="General">
                  <c:v>6.9710000000000001</c:v>
                </c:pt>
                <c:pt idx="6972" formatCode="General">
                  <c:v>6.9720000000000004</c:v>
                </c:pt>
                <c:pt idx="6973" formatCode="General">
                  <c:v>6.9729999999999999</c:v>
                </c:pt>
                <c:pt idx="6974" formatCode="General">
                  <c:v>6.9740000000000002</c:v>
                </c:pt>
                <c:pt idx="6975" formatCode="General">
                  <c:v>6.9749999999999996</c:v>
                </c:pt>
                <c:pt idx="6976" formatCode="General">
                  <c:v>6.976</c:v>
                </c:pt>
                <c:pt idx="6977" formatCode="General">
                  <c:v>6.9770000000000003</c:v>
                </c:pt>
                <c:pt idx="6978" formatCode="General">
                  <c:v>6.9779999999999998</c:v>
                </c:pt>
                <c:pt idx="6979" formatCode="General">
                  <c:v>6.9790000000000001</c:v>
                </c:pt>
                <c:pt idx="6980" formatCode="General">
                  <c:v>6.98</c:v>
                </c:pt>
                <c:pt idx="6981" formatCode="General">
                  <c:v>6.9809999999999999</c:v>
                </c:pt>
                <c:pt idx="6982" formatCode="General">
                  <c:v>6.9820000000000002</c:v>
                </c:pt>
                <c:pt idx="6983" formatCode="General">
                  <c:v>6.9829999999999997</c:v>
                </c:pt>
                <c:pt idx="6984" formatCode="General">
                  <c:v>6.984</c:v>
                </c:pt>
                <c:pt idx="6985" formatCode="General">
                  <c:v>6.9850000000000003</c:v>
                </c:pt>
                <c:pt idx="6986" formatCode="General">
                  <c:v>6.9859999999999998</c:v>
                </c:pt>
                <c:pt idx="6987" formatCode="General">
                  <c:v>6.9870000000000001</c:v>
                </c:pt>
                <c:pt idx="6988" formatCode="General">
                  <c:v>6.9880000000000004</c:v>
                </c:pt>
                <c:pt idx="6989" formatCode="General">
                  <c:v>6.9889999999999999</c:v>
                </c:pt>
                <c:pt idx="6990" formatCode="General">
                  <c:v>6.99</c:v>
                </c:pt>
                <c:pt idx="6991" formatCode="General">
                  <c:v>6.9909999999999997</c:v>
                </c:pt>
                <c:pt idx="6992" formatCode="General">
                  <c:v>6.992</c:v>
                </c:pt>
                <c:pt idx="6993" formatCode="General">
                  <c:v>6.9930000000000003</c:v>
                </c:pt>
                <c:pt idx="6994" formatCode="General">
                  <c:v>6.9939999999999998</c:v>
                </c:pt>
                <c:pt idx="6995" formatCode="General">
                  <c:v>6.9950000000000001</c:v>
                </c:pt>
                <c:pt idx="6996" formatCode="General">
                  <c:v>6.9960000000000004</c:v>
                </c:pt>
                <c:pt idx="6997" formatCode="General">
                  <c:v>6.9969999999999999</c:v>
                </c:pt>
                <c:pt idx="6998" formatCode="General">
                  <c:v>6.9980000000000002</c:v>
                </c:pt>
                <c:pt idx="6999" formatCode="General">
                  <c:v>6.9989999999999997</c:v>
                </c:pt>
                <c:pt idx="7000" formatCode="General">
                  <c:v>7</c:v>
                </c:pt>
                <c:pt idx="7001" formatCode="General">
                  <c:v>7.0010000000000003</c:v>
                </c:pt>
                <c:pt idx="7002" formatCode="General">
                  <c:v>7.0019999999999998</c:v>
                </c:pt>
                <c:pt idx="7003" formatCode="General">
                  <c:v>7.0030000000000001</c:v>
                </c:pt>
                <c:pt idx="7004" formatCode="General">
                  <c:v>7.0039999999999996</c:v>
                </c:pt>
                <c:pt idx="7005" formatCode="General">
                  <c:v>7.0049999999999999</c:v>
                </c:pt>
                <c:pt idx="7006" formatCode="General">
                  <c:v>7.0060000000000002</c:v>
                </c:pt>
                <c:pt idx="7007" formatCode="General">
                  <c:v>7.0069999999999997</c:v>
                </c:pt>
                <c:pt idx="7008" formatCode="General">
                  <c:v>7.008</c:v>
                </c:pt>
                <c:pt idx="7009" formatCode="General">
                  <c:v>7.0090000000000003</c:v>
                </c:pt>
                <c:pt idx="7010" formatCode="General">
                  <c:v>7.01</c:v>
                </c:pt>
                <c:pt idx="7011" formatCode="General">
                  <c:v>7.0110000000000001</c:v>
                </c:pt>
                <c:pt idx="7012" formatCode="General">
                  <c:v>7.0119999999999996</c:v>
                </c:pt>
                <c:pt idx="7013" formatCode="General">
                  <c:v>7.0129999999999999</c:v>
                </c:pt>
                <c:pt idx="7014" formatCode="General">
                  <c:v>7.0140000000000002</c:v>
                </c:pt>
                <c:pt idx="7015" formatCode="General">
                  <c:v>7.0149999999999997</c:v>
                </c:pt>
                <c:pt idx="7016" formatCode="General">
                  <c:v>7.016</c:v>
                </c:pt>
                <c:pt idx="7017" formatCode="General">
                  <c:v>7.0170000000000003</c:v>
                </c:pt>
                <c:pt idx="7018" formatCode="General">
                  <c:v>7.0179999999999998</c:v>
                </c:pt>
                <c:pt idx="7019" formatCode="General">
                  <c:v>7.0190000000000001</c:v>
                </c:pt>
                <c:pt idx="7020" formatCode="General">
                  <c:v>7.02</c:v>
                </c:pt>
                <c:pt idx="7021" formatCode="General">
                  <c:v>7.0209999999999999</c:v>
                </c:pt>
                <c:pt idx="7022" formatCode="General">
                  <c:v>7.0220000000000002</c:v>
                </c:pt>
                <c:pt idx="7023" formatCode="General">
                  <c:v>7.0229999999999997</c:v>
                </c:pt>
                <c:pt idx="7024" formatCode="General">
                  <c:v>7.024</c:v>
                </c:pt>
                <c:pt idx="7025" formatCode="General">
                  <c:v>7.0250000000000004</c:v>
                </c:pt>
                <c:pt idx="7026" formatCode="General">
                  <c:v>7.0259999999999998</c:v>
                </c:pt>
                <c:pt idx="7027" formatCode="General">
                  <c:v>7.0270000000000001</c:v>
                </c:pt>
                <c:pt idx="7028" formatCode="General">
                  <c:v>7.0279999999999996</c:v>
                </c:pt>
                <c:pt idx="7029" formatCode="General">
                  <c:v>7.0289999999999999</c:v>
                </c:pt>
                <c:pt idx="7030" formatCode="General">
                  <c:v>7.03</c:v>
                </c:pt>
                <c:pt idx="7031" formatCode="General">
                  <c:v>7.0309999999999997</c:v>
                </c:pt>
                <c:pt idx="7032" formatCode="General">
                  <c:v>7.032</c:v>
                </c:pt>
                <c:pt idx="7033" formatCode="General">
                  <c:v>7.0330000000000004</c:v>
                </c:pt>
                <c:pt idx="7034" formatCode="General">
                  <c:v>7.0339999999999998</c:v>
                </c:pt>
                <c:pt idx="7035" formatCode="General">
                  <c:v>7.0350000000000001</c:v>
                </c:pt>
                <c:pt idx="7036" formatCode="General">
                  <c:v>7.0359999999999996</c:v>
                </c:pt>
                <c:pt idx="7037" formatCode="General">
                  <c:v>7.0369999999999999</c:v>
                </c:pt>
                <c:pt idx="7038" formatCode="General">
                  <c:v>7.0380000000000003</c:v>
                </c:pt>
                <c:pt idx="7039" formatCode="General">
                  <c:v>7.0389999999999997</c:v>
                </c:pt>
                <c:pt idx="7040" formatCode="General">
                  <c:v>7.04</c:v>
                </c:pt>
                <c:pt idx="7041" formatCode="General">
                  <c:v>7.0410000000000004</c:v>
                </c:pt>
                <c:pt idx="7042" formatCode="General">
                  <c:v>7.0419999999999998</c:v>
                </c:pt>
                <c:pt idx="7043" formatCode="General">
                  <c:v>7.0430000000000001</c:v>
                </c:pt>
                <c:pt idx="7044" formatCode="General">
                  <c:v>7.0439999999999996</c:v>
                </c:pt>
                <c:pt idx="7045" formatCode="General">
                  <c:v>7.0449999999999999</c:v>
                </c:pt>
                <c:pt idx="7046" formatCode="General">
                  <c:v>7.0460000000000003</c:v>
                </c:pt>
                <c:pt idx="7047" formatCode="General">
                  <c:v>7.0469999999999997</c:v>
                </c:pt>
                <c:pt idx="7048" formatCode="General">
                  <c:v>7.048</c:v>
                </c:pt>
                <c:pt idx="7049" formatCode="General">
                  <c:v>7.0490000000000004</c:v>
                </c:pt>
                <c:pt idx="7050" formatCode="General">
                  <c:v>7.05</c:v>
                </c:pt>
                <c:pt idx="7051" formatCode="General">
                  <c:v>7.0510000000000002</c:v>
                </c:pt>
                <c:pt idx="7052" formatCode="General">
                  <c:v>7.0519999999999996</c:v>
                </c:pt>
                <c:pt idx="7053" formatCode="General">
                  <c:v>7.0529999999999999</c:v>
                </c:pt>
                <c:pt idx="7054" formatCode="General">
                  <c:v>7.0540000000000003</c:v>
                </c:pt>
                <c:pt idx="7055" formatCode="General">
                  <c:v>7.0549999999999997</c:v>
                </c:pt>
                <c:pt idx="7056" formatCode="General">
                  <c:v>7.056</c:v>
                </c:pt>
                <c:pt idx="7057" formatCode="General">
                  <c:v>7.0570000000000004</c:v>
                </c:pt>
                <c:pt idx="7058" formatCode="General">
                  <c:v>7.0579999999999998</c:v>
                </c:pt>
                <c:pt idx="7059" formatCode="General">
                  <c:v>7.0590000000000002</c:v>
                </c:pt>
                <c:pt idx="7060" formatCode="General">
                  <c:v>7.06</c:v>
                </c:pt>
                <c:pt idx="7061" formatCode="General">
                  <c:v>7.0609999999999999</c:v>
                </c:pt>
                <c:pt idx="7062" formatCode="General">
                  <c:v>7.0620000000000003</c:v>
                </c:pt>
                <c:pt idx="7063" formatCode="General">
                  <c:v>7.0629999999999997</c:v>
                </c:pt>
                <c:pt idx="7064" formatCode="General">
                  <c:v>7.0640000000000001</c:v>
                </c:pt>
                <c:pt idx="7065" formatCode="General">
                  <c:v>7.0650000000000004</c:v>
                </c:pt>
                <c:pt idx="7066" formatCode="General">
                  <c:v>7.0659999999999998</c:v>
                </c:pt>
                <c:pt idx="7067" formatCode="General">
                  <c:v>7.0670000000000002</c:v>
                </c:pt>
                <c:pt idx="7068" formatCode="General">
                  <c:v>7.0679999999999996</c:v>
                </c:pt>
                <c:pt idx="7069" formatCode="General">
                  <c:v>7.069</c:v>
                </c:pt>
                <c:pt idx="7070" formatCode="General">
                  <c:v>7.07</c:v>
                </c:pt>
                <c:pt idx="7071" formatCode="General">
                  <c:v>7.0709999999999997</c:v>
                </c:pt>
                <c:pt idx="7072" formatCode="General">
                  <c:v>7.0720000000000001</c:v>
                </c:pt>
                <c:pt idx="7073" formatCode="General">
                  <c:v>7.0730000000000004</c:v>
                </c:pt>
                <c:pt idx="7074" formatCode="General">
                  <c:v>7.0739999999999998</c:v>
                </c:pt>
                <c:pt idx="7075" formatCode="General">
                  <c:v>7.0750000000000002</c:v>
                </c:pt>
                <c:pt idx="7076" formatCode="General">
                  <c:v>7.0759999999999996</c:v>
                </c:pt>
                <c:pt idx="7077" formatCode="General">
                  <c:v>7.077</c:v>
                </c:pt>
                <c:pt idx="7078" formatCode="General">
                  <c:v>7.0780000000000003</c:v>
                </c:pt>
                <c:pt idx="7079" formatCode="General">
                  <c:v>7.0789999999999997</c:v>
                </c:pt>
                <c:pt idx="7080" formatCode="General">
                  <c:v>7.08</c:v>
                </c:pt>
                <c:pt idx="7081" formatCode="General">
                  <c:v>7.0810000000000004</c:v>
                </c:pt>
                <c:pt idx="7082" formatCode="General">
                  <c:v>7.0819999999999999</c:v>
                </c:pt>
                <c:pt idx="7083" formatCode="General">
                  <c:v>7.0830000000000002</c:v>
                </c:pt>
                <c:pt idx="7084" formatCode="General">
                  <c:v>7.0839999999999996</c:v>
                </c:pt>
                <c:pt idx="7085" formatCode="General">
                  <c:v>7.085</c:v>
                </c:pt>
                <c:pt idx="7086" formatCode="General">
                  <c:v>7.0860000000000003</c:v>
                </c:pt>
                <c:pt idx="7087" formatCode="General">
                  <c:v>7.0869999999999997</c:v>
                </c:pt>
                <c:pt idx="7088" formatCode="General">
                  <c:v>7.0880000000000001</c:v>
                </c:pt>
                <c:pt idx="7089" formatCode="General">
                  <c:v>7.0890000000000004</c:v>
                </c:pt>
                <c:pt idx="7090" formatCode="General">
                  <c:v>7.09</c:v>
                </c:pt>
                <c:pt idx="7091" formatCode="General">
                  <c:v>7.0910000000000002</c:v>
                </c:pt>
                <c:pt idx="7092" formatCode="General">
                  <c:v>7.0919999999999996</c:v>
                </c:pt>
                <c:pt idx="7093" formatCode="General">
                  <c:v>7.093</c:v>
                </c:pt>
                <c:pt idx="7094" formatCode="General">
                  <c:v>7.0940000000000003</c:v>
                </c:pt>
                <c:pt idx="7095" formatCode="General">
                  <c:v>7.0949999999999998</c:v>
                </c:pt>
                <c:pt idx="7096" formatCode="General">
                  <c:v>7.0960000000000001</c:v>
                </c:pt>
                <c:pt idx="7097" formatCode="General">
                  <c:v>7.0970000000000004</c:v>
                </c:pt>
                <c:pt idx="7098" formatCode="General">
                  <c:v>7.0979999999999999</c:v>
                </c:pt>
                <c:pt idx="7099" formatCode="General">
                  <c:v>7.0990000000000002</c:v>
                </c:pt>
                <c:pt idx="7100" formatCode="General">
                  <c:v>7.1</c:v>
                </c:pt>
                <c:pt idx="7101" formatCode="General">
                  <c:v>7.101</c:v>
                </c:pt>
                <c:pt idx="7102" formatCode="General">
                  <c:v>7.1020000000000003</c:v>
                </c:pt>
                <c:pt idx="7103" formatCode="General">
                  <c:v>7.1029999999999998</c:v>
                </c:pt>
                <c:pt idx="7104" formatCode="General">
                  <c:v>7.1040000000000001</c:v>
                </c:pt>
                <c:pt idx="7105" formatCode="General">
                  <c:v>7.1050000000000004</c:v>
                </c:pt>
                <c:pt idx="7106" formatCode="General">
                  <c:v>7.1059999999999999</c:v>
                </c:pt>
                <c:pt idx="7107" formatCode="General">
                  <c:v>7.1070000000000002</c:v>
                </c:pt>
                <c:pt idx="7108" formatCode="General">
                  <c:v>7.1079999999999997</c:v>
                </c:pt>
                <c:pt idx="7109" formatCode="General">
                  <c:v>7.109</c:v>
                </c:pt>
                <c:pt idx="7110" formatCode="General">
                  <c:v>7.11</c:v>
                </c:pt>
                <c:pt idx="7111" formatCode="General">
                  <c:v>7.1109999999999998</c:v>
                </c:pt>
                <c:pt idx="7112" formatCode="General">
                  <c:v>7.1120000000000001</c:v>
                </c:pt>
                <c:pt idx="7113" formatCode="General">
                  <c:v>7.1130000000000004</c:v>
                </c:pt>
                <c:pt idx="7114" formatCode="General">
                  <c:v>7.1139999999999999</c:v>
                </c:pt>
                <c:pt idx="7115" formatCode="General">
                  <c:v>7.1150000000000002</c:v>
                </c:pt>
                <c:pt idx="7116" formatCode="General">
                  <c:v>7.1159999999999997</c:v>
                </c:pt>
                <c:pt idx="7117" formatCode="General">
                  <c:v>7.117</c:v>
                </c:pt>
                <c:pt idx="7118" formatCode="General">
                  <c:v>7.1180000000000003</c:v>
                </c:pt>
                <c:pt idx="7119" formatCode="General">
                  <c:v>7.1189999999999998</c:v>
                </c:pt>
                <c:pt idx="7120" formatCode="General">
                  <c:v>7.12</c:v>
                </c:pt>
                <c:pt idx="7121" formatCode="General">
                  <c:v>7.1210000000000004</c:v>
                </c:pt>
                <c:pt idx="7122" formatCode="General">
                  <c:v>7.1219999999999999</c:v>
                </c:pt>
                <c:pt idx="7123" formatCode="General">
                  <c:v>7.1230000000000002</c:v>
                </c:pt>
                <c:pt idx="7124" formatCode="General">
                  <c:v>7.1239999999999997</c:v>
                </c:pt>
                <c:pt idx="7125" formatCode="General">
                  <c:v>7.125</c:v>
                </c:pt>
                <c:pt idx="7126" formatCode="General">
                  <c:v>7.1260000000000003</c:v>
                </c:pt>
                <c:pt idx="7127" formatCode="General">
                  <c:v>7.1269999999999998</c:v>
                </c:pt>
                <c:pt idx="7128" formatCode="General">
                  <c:v>7.1280000000000001</c:v>
                </c:pt>
                <c:pt idx="7129" formatCode="General">
                  <c:v>7.1289999999999996</c:v>
                </c:pt>
                <c:pt idx="7130" formatCode="General">
                  <c:v>7.13</c:v>
                </c:pt>
                <c:pt idx="7131" formatCode="General">
                  <c:v>7.1310000000000002</c:v>
                </c:pt>
                <c:pt idx="7132" formatCode="General">
                  <c:v>7.1319999999999997</c:v>
                </c:pt>
                <c:pt idx="7133" formatCode="General">
                  <c:v>7.133</c:v>
                </c:pt>
                <c:pt idx="7134" formatCode="General">
                  <c:v>7.1340000000000003</c:v>
                </c:pt>
                <c:pt idx="7135" formatCode="General">
                  <c:v>7.1349999999999998</c:v>
                </c:pt>
                <c:pt idx="7136" formatCode="General">
                  <c:v>7.1360000000000001</c:v>
                </c:pt>
                <c:pt idx="7137" formatCode="General">
                  <c:v>7.1369999999999996</c:v>
                </c:pt>
                <c:pt idx="7138" formatCode="General">
                  <c:v>7.1379999999999999</c:v>
                </c:pt>
                <c:pt idx="7139" formatCode="General">
                  <c:v>7.1390000000000002</c:v>
                </c:pt>
                <c:pt idx="7140" formatCode="General">
                  <c:v>7.14</c:v>
                </c:pt>
                <c:pt idx="7141" formatCode="General">
                  <c:v>7.141</c:v>
                </c:pt>
                <c:pt idx="7142" formatCode="General">
                  <c:v>7.1420000000000003</c:v>
                </c:pt>
                <c:pt idx="7143" formatCode="General">
                  <c:v>7.1429999999999998</c:v>
                </c:pt>
                <c:pt idx="7144" formatCode="General">
                  <c:v>7.1440000000000001</c:v>
                </c:pt>
                <c:pt idx="7145" formatCode="General">
                  <c:v>7.1449999999999996</c:v>
                </c:pt>
                <c:pt idx="7146" formatCode="General">
                  <c:v>7.1459999999999999</c:v>
                </c:pt>
                <c:pt idx="7147" formatCode="General">
                  <c:v>7.1470000000000002</c:v>
                </c:pt>
                <c:pt idx="7148" formatCode="General">
                  <c:v>7.1479999999999997</c:v>
                </c:pt>
                <c:pt idx="7149" formatCode="General">
                  <c:v>7.149</c:v>
                </c:pt>
                <c:pt idx="7150" formatCode="General">
                  <c:v>7.15</c:v>
                </c:pt>
                <c:pt idx="7151" formatCode="General">
                  <c:v>7.1509999999999998</c:v>
                </c:pt>
                <c:pt idx="7152" formatCode="General">
                  <c:v>7.1520000000000001</c:v>
                </c:pt>
                <c:pt idx="7153" formatCode="General">
                  <c:v>7.1529999999999996</c:v>
                </c:pt>
                <c:pt idx="7154" formatCode="General">
                  <c:v>7.1539999999999999</c:v>
                </c:pt>
                <c:pt idx="7155" formatCode="General">
                  <c:v>7.1550000000000002</c:v>
                </c:pt>
                <c:pt idx="7156" formatCode="General">
                  <c:v>7.1559999999999997</c:v>
                </c:pt>
                <c:pt idx="7157" formatCode="General">
                  <c:v>7.157</c:v>
                </c:pt>
                <c:pt idx="7158" formatCode="General">
                  <c:v>7.1580000000000004</c:v>
                </c:pt>
                <c:pt idx="7159" formatCode="General">
                  <c:v>7.1589999999999998</c:v>
                </c:pt>
                <c:pt idx="7160" formatCode="General">
                  <c:v>7.16</c:v>
                </c:pt>
                <c:pt idx="7161" formatCode="General">
                  <c:v>7.1609999999999996</c:v>
                </c:pt>
                <c:pt idx="7162" formatCode="General">
                  <c:v>7.1619999999999999</c:v>
                </c:pt>
                <c:pt idx="7163" formatCode="General">
                  <c:v>7.1630000000000003</c:v>
                </c:pt>
                <c:pt idx="7164" formatCode="General">
                  <c:v>7.1639999999999997</c:v>
                </c:pt>
                <c:pt idx="7165" formatCode="General">
                  <c:v>7.165</c:v>
                </c:pt>
                <c:pt idx="7166" formatCode="General">
                  <c:v>7.1660000000000004</c:v>
                </c:pt>
                <c:pt idx="7167" formatCode="General">
                  <c:v>7.1669999999999998</c:v>
                </c:pt>
                <c:pt idx="7168" formatCode="General">
                  <c:v>7.1680000000000001</c:v>
                </c:pt>
                <c:pt idx="7169" formatCode="General">
                  <c:v>7.1689999999999996</c:v>
                </c:pt>
                <c:pt idx="7170" formatCode="General">
                  <c:v>7.17</c:v>
                </c:pt>
                <c:pt idx="7171" formatCode="General">
                  <c:v>7.1710000000000003</c:v>
                </c:pt>
                <c:pt idx="7172" formatCode="General">
                  <c:v>7.1719999999999997</c:v>
                </c:pt>
                <c:pt idx="7173" formatCode="General">
                  <c:v>7.173</c:v>
                </c:pt>
                <c:pt idx="7174" formatCode="General">
                  <c:v>7.1740000000000004</c:v>
                </c:pt>
                <c:pt idx="7175" formatCode="General">
                  <c:v>7.1749999999999998</c:v>
                </c:pt>
                <c:pt idx="7176" formatCode="General">
                  <c:v>7.1760000000000002</c:v>
                </c:pt>
                <c:pt idx="7177" formatCode="General">
                  <c:v>7.1769999999999996</c:v>
                </c:pt>
                <c:pt idx="7178" formatCode="General">
                  <c:v>7.1779999999999999</c:v>
                </c:pt>
                <c:pt idx="7179" formatCode="General">
                  <c:v>7.1790000000000003</c:v>
                </c:pt>
                <c:pt idx="7180" formatCode="General">
                  <c:v>7.18</c:v>
                </c:pt>
                <c:pt idx="7181" formatCode="General">
                  <c:v>7.181</c:v>
                </c:pt>
                <c:pt idx="7182" formatCode="General">
                  <c:v>7.1820000000000004</c:v>
                </c:pt>
                <c:pt idx="7183" formatCode="General">
                  <c:v>7.1829999999999998</c:v>
                </c:pt>
                <c:pt idx="7184" formatCode="General">
                  <c:v>7.1840000000000002</c:v>
                </c:pt>
                <c:pt idx="7185" formatCode="General">
                  <c:v>7.1849999999999996</c:v>
                </c:pt>
                <c:pt idx="7186" formatCode="General">
                  <c:v>7.1859999999999999</c:v>
                </c:pt>
                <c:pt idx="7187" formatCode="General">
                  <c:v>7.1870000000000003</c:v>
                </c:pt>
                <c:pt idx="7188" formatCode="General">
                  <c:v>7.1879999999999997</c:v>
                </c:pt>
                <c:pt idx="7189" formatCode="General">
                  <c:v>7.1890000000000001</c:v>
                </c:pt>
                <c:pt idx="7190" formatCode="General">
                  <c:v>7.19</c:v>
                </c:pt>
                <c:pt idx="7191" formatCode="General">
                  <c:v>7.1909999999999998</c:v>
                </c:pt>
                <c:pt idx="7192" formatCode="General">
                  <c:v>7.1920000000000002</c:v>
                </c:pt>
                <c:pt idx="7193" formatCode="General">
                  <c:v>7.1929999999999996</c:v>
                </c:pt>
                <c:pt idx="7194" formatCode="General">
                  <c:v>7.194</c:v>
                </c:pt>
                <c:pt idx="7195" formatCode="General">
                  <c:v>7.1950000000000003</c:v>
                </c:pt>
                <c:pt idx="7196" formatCode="General">
                  <c:v>7.1959999999999997</c:v>
                </c:pt>
                <c:pt idx="7197" formatCode="General">
                  <c:v>7.1970000000000001</c:v>
                </c:pt>
                <c:pt idx="7198" formatCode="General">
                  <c:v>7.1980000000000004</c:v>
                </c:pt>
                <c:pt idx="7199" formatCode="General">
                  <c:v>7.1989999999999998</c:v>
                </c:pt>
                <c:pt idx="7200" formatCode="General">
                  <c:v>7.2</c:v>
                </c:pt>
                <c:pt idx="7201" formatCode="General">
                  <c:v>7.2009999999999996</c:v>
                </c:pt>
                <c:pt idx="7202" formatCode="General">
                  <c:v>7.202</c:v>
                </c:pt>
                <c:pt idx="7203" formatCode="General">
                  <c:v>7.2030000000000003</c:v>
                </c:pt>
                <c:pt idx="7204" formatCode="General">
                  <c:v>7.2039999999999997</c:v>
                </c:pt>
                <c:pt idx="7205" formatCode="General">
                  <c:v>7.2050000000000001</c:v>
                </c:pt>
                <c:pt idx="7206" formatCode="General">
                  <c:v>7.2060000000000004</c:v>
                </c:pt>
                <c:pt idx="7207" formatCode="General">
                  <c:v>7.2069999999999999</c:v>
                </c:pt>
                <c:pt idx="7208" formatCode="General">
                  <c:v>7.2080000000000002</c:v>
                </c:pt>
                <c:pt idx="7209" formatCode="General">
                  <c:v>7.2089999999999996</c:v>
                </c:pt>
                <c:pt idx="7210" formatCode="General">
                  <c:v>7.21</c:v>
                </c:pt>
                <c:pt idx="7211" formatCode="General">
                  <c:v>7.2110000000000003</c:v>
                </c:pt>
                <c:pt idx="7212" formatCode="General">
                  <c:v>7.2119999999999997</c:v>
                </c:pt>
                <c:pt idx="7213" formatCode="General">
                  <c:v>7.2130000000000001</c:v>
                </c:pt>
                <c:pt idx="7214" formatCode="General">
                  <c:v>7.2140000000000004</c:v>
                </c:pt>
                <c:pt idx="7215" formatCode="General">
                  <c:v>7.2149999999999999</c:v>
                </c:pt>
                <c:pt idx="7216" formatCode="General">
                  <c:v>7.2160000000000002</c:v>
                </c:pt>
                <c:pt idx="7217" formatCode="General">
                  <c:v>7.2169999999999996</c:v>
                </c:pt>
                <c:pt idx="7218" formatCode="General">
                  <c:v>7.218</c:v>
                </c:pt>
                <c:pt idx="7219" formatCode="General">
                  <c:v>7.2190000000000003</c:v>
                </c:pt>
                <c:pt idx="7220" formatCode="General">
                  <c:v>7.22</c:v>
                </c:pt>
                <c:pt idx="7221" formatCode="General">
                  <c:v>7.2210000000000001</c:v>
                </c:pt>
                <c:pt idx="7222" formatCode="General">
                  <c:v>7.2220000000000004</c:v>
                </c:pt>
                <c:pt idx="7223" formatCode="General">
                  <c:v>7.2229999999999999</c:v>
                </c:pt>
                <c:pt idx="7224" formatCode="General">
                  <c:v>7.2240000000000002</c:v>
                </c:pt>
                <c:pt idx="7225" formatCode="General">
                  <c:v>7.2249999999999996</c:v>
                </c:pt>
                <c:pt idx="7226" formatCode="General">
                  <c:v>7.226</c:v>
                </c:pt>
                <c:pt idx="7227" formatCode="General">
                  <c:v>7.2270000000000003</c:v>
                </c:pt>
                <c:pt idx="7228" formatCode="General">
                  <c:v>7.2279999999999998</c:v>
                </c:pt>
                <c:pt idx="7229" formatCode="General">
                  <c:v>7.2290000000000001</c:v>
                </c:pt>
                <c:pt idx="7230" formatCode="General">
                  <c:v>7.23</c:v>
                </c:pt>
                <c:pt idx="7231" formatCode="General">
                  <c:v>7.2309999999999999</c:v>
                </c:pt>
                <c:pt idx="7232" formatCode="General">
                  <c:v>7.2320000000000002</c:v>
                </c:pt>
                <c:pt idx="7233" formatCode="General">
                  <c:v>7.2329999999999997</c:v>
                </c:pt>
                <c:pt idx="7234" formatCode="General">
                  <c:v>7.234</c:v>
                </c:pt>
                <c:pt idx="7235" formatCode="General">
                  <c:v>7.2350000000000003</c:v>
                </c:pt>
                <c:pt idx="7236" formatCode="General">
                  <c:v>7.2359999999999998</c:v>
                </c:pt>
                <c:pt idx="7237" formatCode="General">
                  <c:v>7.2370000000000001</c:v>
                </c:pt>
                <c:pt idx="7238" formatCode="General">
                  <c:v>7.2380000000000004</c:v>
                </c:pt>
                <c:pt idx="7239" formatCode="General">
                  <c:v>7.2389999999999999</c:v>
                </c:pt>
                <c:pt idx="7240" formatCode="General">
                  <c:v>7.24</c:v>
                </c:pt>
                <c:pt idx="7241" formatCode="General">
                  <c:v>7.2409999999999997</c:v>
                </c:pt>
                <c:pt idx="7242" formatCode="General">
                  <c:v>7.242</c:v>
                </c:pt>
                <c:pt idx="7243" formatCode="General">
                  <c:v>7.2430000000000003</c:v>
                </c:pt>
                <c:pt idx="7244" formatCode="General">
                  <c:v>7.2439999999999998</c:v>
                </c:pt>
                <c:pt idx="7245" formatCode="General">
                  <c:v>7.2450000000000001</c:v>
                </c:pt>
                <c:pt idx="7246" formatCode="General">
                  <c:v>7.2460000000000004</c:v>
                </c:pt>
                <c:pt idx="7247" formatCode="General">
                  <c:v>7.2469999999999999</c:v>
                </c:pt>
                <c:pt idx="7248" formatCode="General">
                  <c:v>7.2480000000000002</c:v>
                </c:pt>
                <c:pt idx="7249" formatCode="General">
                  <c:v>7.2489999999999997</c:v>
                </c:pt>
                <c:pt idx="7250" formatCode="General">
                  <c:v>7.25</c:v>
                </c:pt>
                <c:pt idx="7251" formatCode="General">
                  <c:v>7.2510000000000003</c:v>
                </c:pt>
                <c:pt idx="7252" formatCode="General">
                  <c:v>7.2519999999999998</c:v>
                </c:pt>
                <c:pt idx="7253" formatCode="General">
                  <c:v>7.2530000000000001</c:v>
                </c:pt>
                <c:pt idx="7254" formatCode="General">
                  <c:v>7.2539999999999996</c:v>
                </c:pt>
                <c:pt idx="7255" formatCode="General">
                  <c:v>7.2549999999999999</c:v>
                </c:pt>
                <c:pt idx="7256" formatCode="General">
                  <c:v>7.2560000000000002</c:v>
                </c:pt>
                <c:pt idx="7257" formatCode="General">
                  <c:v>7.2569999999999997</c:v>
                </c:pt>
                <c:pt idx="7258" formatCode="General">
                  <c:v>7.258</c:v>
                </c:pt>
                <c:pt idx="7259" formatCode="General">
                  <c:v>7.2590000000000003</c:v>
                </c:pt>
                <c:pt idx="7260" formatCode="General">
                  <c:v>7.26</c:v>
                </c:pt>
                <c:pt idx="7261" formatCode="General">
                  <c:v>7.2610000000000001</c:v>
                </c:pt>
                <c:pt idx="7262" formatCode="General">
                  <c:v>7.2619999999999996</c:v>
                </c:pt>
                <c:pt idx="7263" formatCode="General">
                  <c:v>7.2629999999999999</c:v>
                </c:pt>
                <c:pt idx="7264" formatCode="General">
                  <c:v>7.2640000000000002</c:v>
                </c:pt>
                <c:pt idx="7265" formatCode="General">
                  <c:v>7.2649999999999997</c:v>
                </c:pt>
                <c:pt idx="7266" formatCode="General">
                  <c:v>7.266</c:v>
                </c:pt>
                <c:pt idx="7267" formatCode="General">
                  <c:v>7.2670000000000003</c:v>
                </c:pt>
                <c:pt idx="7268" formatCode="General">
                  <c:v>7.2679999999999998</c:v>
                </c:pt>
                <c:pt idx="7269" formatCode="General">
                  <c:v>7.2690000000000001</c:v>
                </c:pt>
                <c:pt idx="7270" formatCode="General">
                  <c:v>7.27</c:v>
                </c:pt>
                <c:pt idx="7271" formatCode="General">
                  <c:v>7.2709999999999999</c:v>
                </c:pt>
                <c:pt idx="7272" formatCode="General">
                  <c:v>7.2720000000000002</c:v>
                </c:pt>
                <c:pt idx="7273" formatCode="General">
                  <c:v>7.2729999999999997</c:v>
                </c:pt>
                <c:pt idx="7274" formatCode="General">
                  <c:v>7.274</c:v>
                </c:pt>
                <c:pt idx="7275" formatCode="General">
                  <c:v>7.2750000000000004</c:v>
                </c:pt>
                <c:pt idx="7276" formatCode="General">
                  <c:v>7.2759999999999998</c:v>
                </c:pt>
                <c:pt idx="7277" formatCode="General">
                  <c:v>7.2770000000000001</c:v>
                </c:pt>
                <c:pt idx="7278" formatCode="General">
                  <c:v>7.2779999999999996</c:v>
                </c:pt>
                <c:pt idx="7279" formatCode="General">
                  <c:v>7.2789999999999999</c:v>
                </c:pt>
                <c:pt idx="7280" formatCode="General">
                  <c:v>7.28</c:v>
                </c:pt>
                <c:pt idx="7281" formatCode="General">
                  <c:v>7.2809999999999997</c:v>
                </c:pt>
                <c:pt idx="7282" formatCode="General">
                  <c:v>7.282</c:v>
                </c:pt>
                <c:pt idx="7283" formatCode="General">
                  <c:v>7.2830000000000004</c:v>
                </c:pt>
                <c:pt idx="7284" formatCode="General">
                  <c:v>7.2839999999999998</c:v>
                </c:pt>
                <c:pt idx="7285" formatCode="General">
                  <c:v>7.2850000000000001</c:v>
                </c:pt>
                <c:pt idx="7286" formatCode="General">
                  <c:v>7.2859999999999996</c:v>
                </c:pt>
                <c:pt idx="7287" formatCode="General">
                  <c:v>7.2869999999999999</c:v>
                </c:pt>
                <c:pt idx="7288" formatCode="General">
                  <c:v>7.2880000000000003</c:v>
                </c:pt>
                <c:pt idx="7289" formatCode="General">
                  <c:v>7.2889999999999997</c:v>
                </c:pt>
                <c:pt idx="7290" formatCode="General">
                  <c:v>7.29</c:v>
                </c:pt>
                <c:pt idx="7291" formatCode="General">
                  <c:v>7.2910000000000004</c:v>
                </c:pt>
                <c:pt idx="7292" formatCode="General">
                  <c:v>7.2919999999999998</c:v>
                </c:pt>
                <c:pt idx="7293" formatCode="General">
                  <c:v>7.2930000000000001</c:v>
                </c:pt>
                <c:pt idx="7294" formatCode="General">
                  <c:v>7.2939999999999996</c:v>
                </c:pt>
                <c:pt idx="7295" formatCode="General">
                  <c:v>7.2949999999999999</c:v>
                </c:pt>
                <c:pt idx="7296" formatCode="General">
                  <c:v>7.2960000000000003</c:v>
                </c:pt>
                <c:pt idx="7297" formatCode="General">
                  <c:v>7.2969999999999997</c:v>
                </c:pt>
                <c:pt idx="7298" formatCode="General">
                  <c:v>7.298</c:v>
                </c:pt>
                <c:pt idx="7299" formatCode="General">
                  <c:v>7.2990000000000004</c:v>
                </c:pt>
                <c:pt idx="7300" formatCode="General">
                  <c:v>7.3</c:v>
                </c:pt>
                <c:pt idx="7301" formatCode="General">
                  <c:v>7.3010000000000002</c:v>
                </c:pt>
                <c:pt idx="7302" formatCode="General">
                  <c:v>7.3019999999999996</c:v>
                </c:pt>
                <c:pt idx="7303" formatCode="General">
                  <c:v>7.3029999999999999</c:v>
                </c:pt>
                <c:pt idx="7304" formatCode="General">
                  <c:v>7.3040000000000003</c:v>
                </c:pt>
                <c:pt idx="7305" formatCode="General">
                  <c:v>7.3049999999999997</c:v>
                </c:pt>
                <c:pt idx="7306" formatCode="General">
                  <c:v>7.306</c:v>
                </c:pt>
                <c:pt idx="7307" formatCode="General">
                  <c:v>7.3070000000000004</c:v>
                </c:pt>
                <c:pt idx="7308" formatCode="General">
                  <c:v>7.3079999999999998</c:v>
                </c:pt>
                <c:pt idx="7309" formatCode="General">
                  <c:v>7.3090000000000002</c:v>
                </c:pt>
                <c:pt idx="7310" formatCode="General">
                  <c:v>7.31</c:v>
                </c:pt>
                <c:pt idx="7311" formatCode="General">
                  <c:v>7.3109999999999999</c:v>
                </c:pt>
                <c:pt idx="7312" formatCode="General">
                  <c:v>7.3120000000000003</c:v>
                </c:pt>
                <c:pt idx="7313" formatCode="General">
                  <c:v>7.3129999999999997</c:v>
                </c:pt>
                <c:pt idx="7314" formatCode="General">
                  <c:v>7.3140000000000001</c:v>
                </c:pt>
                <c:pt idx="7315" formatCode="General">
                  <c:v>7.3150000000000004</c:v>
                </c:pt>
                <c:pt idx="7316" formatCode="General">
                  <c:v>7.3159999999999998</c:v>
                </c:pt>
                <c:pt idx="7317" formatCode="General">
                  <c:v>7.3170000000000002</c:v>
                </c:pt>
                <c:pt idx="7318" formatCode="General">
                  <c:v>7.3179999999999996</c:v>
                </c:pt>
                <c:pt idx="7319" formatCode="General">
                  <c:v>7.319</c:v>
                </c:pt>
                <c:pt idx="7320" formatCode="General">
                  <c:v>7.32</c:v>
                </c:pt>
                <c:pt idx="7321" formatCode="General">
                  <c:v>7.3209999999999997</c:v>
                </c:pt>
                <c:pt idx="7322" formatCode="General">
                  <c:v>7.3220000000000001</c:v>
                </c:pt>
                <c:pt idx="7323" formatCode="General">
                  <c:v>7.3230000000000004</c:v>
                </c:pt>
                <c:pt idx="7324" formatCode="General">
                  <c:v>7.3239999999999998</c:v>
                </c:pt>
                <c:pt idx="7325" formatCode="General">
                  <c:v>7.3250000000000002</c:v>
                </c:pt>
                <c:pt idx="7326" formatCode="General">
                  <c:v>7.3259999999999996</c:v>
                </c:pt>
                <c:pt idx="7327" formatCode="General">
                  <c:v>7.327</c:v>
                </c:pt>
                <c:pt idx="7328" formatCode="General">
                  <c:v>7.3280000000000003</c:v>
                </c:pt>
                <c:pt idx="7329" formatCode="General">
                  <c:v>7.3289999999999997</c:v>
                </c:pt>
                <c:pt idx="7330" formatCode="General">
                  <c:v>7.33</c:v>
                </c:pt>
                <c:pt idx="7331" formatCode="General">
                  <c:v>7.3310000000000004</c:v>
                </c:pt>
                <c:pt idx="7332" formatCode="General">
                  <c:v>7.3319999999999999</c:v>
                </c:pt>
                <c:pt idx="7333" formatCode="General">
                  <c:v>7.3330000000000002</c:v>
                </c:pt>
                <c:pt idx="7334" formatCode="General">
                  <c:v>7.3339999999999996</c:v>
                </c:pt>
                <c:pt idx="7335" formatCode="General">
                  <c:v>7.335</c:v>
                </c:pt>
                <c:pt idx="7336" formatCode="General">
                  <c:v>7.3360000000000003</c:v>
                </c:pt>
                <c:pt idx="7337" formatCode="General">
                  <c:v>7.3369999999999997</c:v>
                </c:pt>
                <c:pt idx="7338" formatCode="General">
                  <c:v>7.3380000000000001</c:v>
                </c:pt>
                <c:pt idx="7339" formatCode="General">
                  <c:v>7.3390000000000004</c:v>
                </c:pt>
                <c:pt idx="7340" formatCode="General">
                  <c:v>7.34</c:v>
                </c:pt>
                <c:pt idx="7341" formatCode="General">
                  <c:v>7.3410000000000002</c:v>
                </c:pt>
                <c:pt idx="7342" formatCode="General">
                  <c:v>7.3419999999999996</c:v>
                </c:pt>
                <c:pt idx="7343" formatCode="General">
                  <c:v>7.343</c:v>
                </c:pt>
                <c:pt idx="7344" formatCode="General">
                  <c:v>7.3440000000000003</c:v>
                </c:pt>
                <c:pt idx="7345" formatCode="General">
                  <c:v>7.3449999999999998</c:v>
                </c:pt>
                <c:pt idx="7346" formatCode="General">
                  <c:v>7.3460000000000001</c:v>
                </c:pt>
                <c:pt idx="7347" formatCode="General">
                  <c:v>7.3470000000000004</c:v>
                </c:pt>
                <c:pt idx="7348" formatCode="General">
                  <c:v>7.3479999999999999</c:v>
                </c:pt>
                <c:pt idx="7349" formatCode="General">
                  <c:v>7.3490000000000002</c:v>
                </c:pt>
                <c:pt idx="7350" formatCode="General">
                  <c:v>7.35</c:v>
                </c:pt>
                <c:pt idx="7351" formatCode="General">
                  <c:v>7.351</c:v>
                </c:pt>
                <c:pt idx="7352" formatCode="General">
                  <c:v>7.3520000000000003</c:v>
                </c:pt>
                <c:pt idx="7353" formatCode="General">
                  <c:v>7.3529999999999998</c:v>
                </c:pt>
                <c:pt idx="7354" formatCode="General">
                  <c:v>7.3540000000000001</c:v>
                </c:pt>
                <c:pt idx="7355" formatCode="General">
                  <c:v>7.3550000000000004</c:v>
                </c:pt>
                <c:pt idx="7356" formatCode="General">
                  <c:v>7.3559999999999999</c:v>
                </c:pt>
                <c:pt idx="7357" formatCode="General">
                  <c:v>7.3570000000000002</c:v>
                </c:pt>
                <c:pt idx="7358" formatCode="General">
                  <c:v>7.3579999999999997</c:v>
                </c:pt>
                <c:pt idx="7359" formatCode="General">
                  <c:v>7.359</c:v>
                </c:pt>
                <c:pt idx="7360" formatCode="General">
                  <c:v>7.36</c:v>
                </c:pt>
                <c:pt idx="7361" formatCode="General">
                  <c:v>7.3609999999999998</c:v>
                </c:pt>
                <c:pt idx="7362" formatCode="General">
                  <c:v>7.3620000000000001</c:v>
                </c:pt>
                <c:pt idx="7363" formatCode="General">
                  <c:v>7.3630000000000004</c:v>
                </c:pt>
                <c:pt idx="7364" formatCode="General">
                  <c:v>7.3639999999999999</c:v>
                </c:pt>
                <c:pt idx="7365" formatCode="General">
                  <c:v>7.3650000000000002</c:v>
                </c:pt>
                <c:pt idx="7366" formatCode="General">
                  <c:v>7.3659999999999997</c:v>
                </c:pt>
                <c:pt idx="7367" formatCode="General">
                  <c:v>7.367</c:v>
                </c:pt>
                <c:pt idx="7368" formatCode="General">
                  <c:v>7.3680000000000003</c:v>
                </c:pt>
                <c:pt idx="7369" formatCode="General">
                  <c:v>7.3689999999999998</c:v>
                </c:pt>
                <c:pt idx="7370" formatCode="General">
                  <c:v>7.37</c:v>
                </c:pt>
                <c:pt idx="7371" formatCode="General">
                  <c:v>7.3710000000000004</c:v>
                </c:pt>
                <c:pt idx="7372" formatCode="General">
                  <c:v>7.3719999999999999</c:v>
                </c:pt>
                <c:pt idx="7373" formatCode="General">
                  <c:v>7.3730000000000002</c:v>
                </c:pt>
                <c:pt idx="7374" formatCode="General">
                  <c:v>7.3739999999999997</c:v>
                </c:pt>
                <c:pt idx="7375" formatCode="General">
                  <c:v>7.375</c:v>
                </c:pt>
                <c:pt idx="7376" formatCode="General">
                  <c:v>7.3760000000000003</c:v>
                </c:pt>
                <c:pt idx="7377" formatCode="General">
                  <c:v>7.3769999999999998</c:v>
                </c:pt>
                <c:pt idx="7378" formatCode="General">
                  <c:v>7.3780000000000001</c:v>
                </c:pt>
                <c:pt idx="7379" formatCode="General">
                  <c:v>7.3789999999999996</c:v>
                </c:pt>
                <c:pt idx="7380" formatCode="General">
                  <c:v>7.38</c:v>
                </c:pt>
                <c:pt idx="7381" formatCode="General">
                  <c:v>7.3810000000000002</c:v>
                </c:pt>
                <c:pt idx="7382" formatCode="General">
                  <c:v>7.3819999999999997</c:v>
                </c:pt>
                <c:pt idx="7383" formatCode="General">
                  <c:v>7.383</c:v>
                </c:pt>
                <c:pt idx="7384" formatCode="General">
                  <c:v>7.3840000000000003</c:v>
                </c:pt>
                <c:pt idx="7385" formatCode="General">
                  <c:v>7.3849999999999998</c:v>
                </c:pt>
                <c:pt idx="7386" formatCode="General">
                  <c:v>7.3860000000000001</c:v>
                </c:pt>
                <c:pt idx="7387" formatCode="General">
                  <c:v>7.3869999999999996</c:v>
                </c:pt>
                <c:pt idx="7388" formatCode="General">
                  <c:v>7.3879999999999999</c:v>
                </c:pt>
                <c:pt idx="7389" formatCode="General">
                  <c:v>7.3890000000000002</c:v>
                </c:pt>
                <c:pt idx="7390" formatCode="General">
                  <c:v>7.39</c:v>
                </c:pt>
                <c:pt idx="7391" formatCode="General">
                  <c:v>7.391</c:v>
                </c:pt>
                <c:pt idx="7392" formatCode="General">
                  <c:v>7.3920000000000003</c:v>
                </c:pt>
                <c:pt idx="7393" formatCode="General">
                  <c:v>7.3929999999999998</c:v>
                </c:pt>
                <c:pt idx="7394" formatCode="General">
                  <c:v>7.3940000000000001</c:v>
                </c:pt>
                <c:pt idx="7395" formatCode="General">
                  <c:v>7.3949999999999996</c:v>
                </c:pt>
                <c:pt idx="7396" formatCode="General">
                  <c:v>7.3959999999999999</c:v>
                </c:pt>
                <c:pt idx="7397" formatCode="General">
                  <c:v>7.3970000000000002</c:v>
                </c:pt>
                <c:pt idx="7398" formatCode="General">
                  <c:v>7.3979999999999997</c:v>
                </c:pt>
                <c:pt idx="7399" formatCode="General">
                  <c:v>7.399</c:v>
                </c:pt>
                <c:pt idx="7400" formatCode="General">
                  <c:v>7.4</c:v>
                </c:pt>
                <c:pt idx="7401" formatCode="General">
                  <c:v>7.4009999999999998</c:v>
                </c:pt>
                <c:pt idx="7402" formatCode="General">
                  <c:v>7.4020000000000001</c:v>
                </c:pt>
                <c:pt idx="7403" formatCode="General">
                  <c:v>7.4029999999999996</c:v>
                </c:pt>
                <c:pt idx="7404" formatCode="General">
                  <c:v>7.4039999999999999</c:v>
                </c:pt>
                <c:pt idx="7405" formatCode="General">
                  <c:v>7.4050000000000002</c:v>
                </c:pt>
                <c:pt idx="7406" formatCode="General">
                  <c:v>7.4059999999999997</c:v>
                </c:pt>
                <c:pt idx="7407" formatCode="General">
                  <c:v>7.407</c:v>
                </c:pt>
                <c:pt idx="7408" formatCode="General">
                  <c:v>7.4080000000000004</c:v>
                </c:pt>
                <c:pt idx="7409" formatCode="General">
                  <c:v>7.4089999999999998</c:v>
                </c:pt>
                <c:pt idx="7410" formatCode="General">
                  <c:v>7.41</c:v>
                </c:pt>
                <c:pt idx="7411" formatCode="General">
                  <c:v>7.4109999999999996</c:v>
                </c:pt>
                <c:pt idx="7412" formatCode="General">
                  <c:v>7.4119999999999999</c:v>
                </c:pt>
                <c:pt idx="7413" formatCode="General">
                  <c:v>7.4130000000000003</c:v>
                </c:pt>
                <c:pt idx="7414" formatCode="General">
                  <c:v>7.4139999999999997</c:v>
                </c:pt>
                <c:pt idx="7415" formatCode="General">
                  <c:v>7.415</c:v>
                </c:pt>
                <c:pt idx="7416" formatCode="General">
                  <c:v>7.4160000000000004</c:v>
                </c:pt>
                <c:pt idx="7417" formatCode="General">
                  <c:v>7.4169999999999998</c:v>
                </c:pt>
                <c:pt idx="7418" formatCode="General">
                  <c:v>7.4180000000000001</c:v>
                </c:pt>
                <c:pt idx="7419" formatCode="General">
                  <c:v>7.4189999999999996</c:v>
                </c:pt>
                <c:pt idx="7420" formatCode="General">
                  <c:v>7.42</c:v>
                </c:pt>
                <c:pt idx="7421" formatCode="General">
                  <c:v>7.4210000000000003</c:v>
                </c:pt>
                <c:pt idx="7422" formatCode="General">
                  <c:v>7.4219999999999997</c:v>
                </c:pt>
                <c:pt idx="7423" formatCode="General">
                  <c:v>7.423</c:v>
                </c:pt>
                <c:pt idx="7424" formatCode="General">
                  <c:v>7.4240000000000004</c:v>
                </c:pt>
                <c:pt idx="7425" formatCode="General">
                  <c:v>7.4249999999999998</c:v>
                </c:pt>
                <c:pt idx="7426" formatCode="General">
                  <c:v>7.4260000000000002</c:v>
                </c:pt>
                <c:pt idx="7427" formatCode="General">
                  <c:v>7.4269999999999996</c:v>
                </c:pt>
                <c:pt idx="7428" formatCode="General">
                  <c:v>7.4279999999999999</c:v>
                </c:pt>
                <c:pt idx="7429" formatCode="General">
                  <c:v>7.4290000000000003</c:v>
                </c:pt>
                <c:pt idx="7430" formatCode="General">
                  <c:v>7.43</c:v>
                </c:pt>
                <c:pt idx="7431" formatCode="General">
                  <c:v>7.431</c:v>
                </c:pt>
                <c:pt idx="7432" formatCode="General">
                  <c:v>7.4320000000000004</c:v>
                </c:pt>
                <c:pt idx="7433" formatCode="General">
                  <c:v>7.4329999999999998</c:v>
                </c:pt>
                <c:pt idx="7434" formatCode="General">
                  <c:v>7.4340000000000002</c:v>
                </c:pt>
                <c:pt idx="7435" formatCode="General">
                  <c:v>7.4349999999999996</c:v>
                </c:pt>
                <c:pt idx="7436" formatCode="General">
                  <c:v>7.4359999999999999</c:v>
                </c:pt>
                <c:pt idx="7437" formatCode="General">
                  <c:v>7.4370000000000003</c:v>
                </c:pt>
                <c:pt idx="7438" formatCode="General">
                  <c:v>7.4379999999999997</c:v>
                </c:pt>
                <c:pt idx="7439" formatCode="General">
                  <c:v>7.4390000000000001</c:v>
                </c:pt>
                <c:pt idx="7440" formatCode="General">
                  <c:v>7.44</c:v>
                </c:pt>
                <c:pt idx="7441" formatCode="General">
                  <c:v>7.4409999999999998</c:v>
                </c:pt>
                <c:pt idx="7442" formatCode="General">
                  <c:v>7.4420000000000002</c:v>
                </c:pt>
                <c:pt idx="7443" formatCode="General">
                  <c:v>7.4429999999999996</c:v>
                </c:pt>
                <c:pt idx="7444" formatCode="General">
                  <c:v>7.444</c:v>
                </c:pt>
                <c:pt idx="7445" formatCode="General">
                  <c:v>7.4450000000000003</c:v>
                </c:pt>
                <c:pt idx="7446" formatCode="General">
                  <c:v>7.4459999999999997</c:v>
                </c:pt>
                <c:pt idx="7447" formatCode="General">
                  <c:v>7.4470000000000001</c:v>
                </c:pt>
                <c:pt idx="7448" formatCode="General">
                  <c:v>7.4480000000000004</c:v>
                </c:pt>
                <c:pt idx="7449" formatCode="General">
                  <c:v>7.4489999999999998</c:v>
                </c:pt>
                <c:pt idx="7450" formatCode="General">
                  <c:v>7.45</c:v>
                </c:pt>
                <c:pt idx="7451" formatCode="General">
                  <c:v>7.4509999999999996</c:v>
                </c:pt>
                <c:pt idx="7452" formatCode="General">
                  <c:v>7.452</c:v>
                </c:pt>
                <c:pt idx="7453" formatCode="General">
                  <c:v>7.4530000000000003</c:v>
                </c:pt>
                <c:pt idx="7454" formatCode="General">
                  <c:v>7.4539999999999997</c:v>
                </c:pt>
                <c:pt idx="7455" formatCode="General">
                  <c:v>7.4550000000000001</c:v>
                </c:pt>
                <c:pt idx="7456" formatCode="General">
                  <c:v>7.4560000000000004</c:v>
                </c:pt>
                <c:pt idx="7457" formatCode="General">
                  <c:v>7.4569999999999999</c:v>
                </c:pt>
                <c:pt idx="7458" formatCode="General">
                  <c:v>7.4580000000000002</c:v>
                </c:pt>
                <c:pt idx="7459" formatCode="General">
                  <c:v>7.4589999999999996</c:v>
                </c:pt>
                <c:pt idx="7460" formatCode="General">
                  <c:v>7.46</c:v>
                </c:pt>
                <c:pt idx="7461" formatCode="General">
                  <c:v>7.4610000000000003</c:v>
                </c:pt>
                <c:pt idx="7462" formatCode="General">
                  <c:v>7.4619999999999997</c:v>
                </c:pt>
                <c:pt idx="7463" formatCode="General">
                  <c:v>7.4630000000000001</c:v>
                </c:pt>
                <c:pt idx="7464" formatCode="General">
                  <c:v>7.4640000000000004</c:v>
                </c:pt>
                <c:pt idx="7465" formatCode="General">
                  <c:v>7.4649999999999999</c:v>
                </c:pt>
                <c:pt idx="7466" formatCode="General">
                  <c:v>7.4660000000000002</c:v>
                </c:pt>
                <c:pt idx="7467" formatCode="General">
                  <c:v>7.4669999999999996</c:v>
                </c:pt>
                <c:pt idx="7468" formatCode="General">
                  <c:v>7.468</c:v>
                </c:pt>
                <c:pt idx="7469" formatCode="General">
                  <c:v>7.4690000000000003</c:v>
                </c:pt>
                <c:pt idx="7470" formatCode="General">
                  <c:v>7.47</c:v>
                </c:pt>
                <c:pt idx="7471" formatCode="General">
                  <c:v>7.4710000000000001</c:v>
                </c:pt>
                <c:pt idx="7472" formatCode="General">
                  <c:v>7.4720000000000004</c:v>
                </c:pt>
                <c:pt idx="7473" formatCode="General">
                  <c:v>7.4729999999999999</c:v>
                </c:pt>
                <c:pt idx="7474" formatCode="General">
                  <c:v>7.4740000000000002</c:v>
                </c:pt>
                <c:pt idx="7475" formatCode="General">
                  <c:v>7.4749999999999996</c:v>
                </c:pt>
                <c:pt idx="7476" formatCode="General">
                  <c:v>7.476</c:v>
                </c:pt>
                <c:pt idx="7477" formatCode="General">
                  <c:v>7.4770000000000003</c:v>
                </c:pt>
                <c:pt idx="7478" formatCode="General">
                  <c:v>7.4779999999999998</c:v>
                </c:pt>
                <c:pt idx="7479" formatCode="General">
                  <c:v>7.4790000000000001</c:v>
                </c:pt>
                <c:pt idx="7480" formatCode="General">
                  <c:v>7.48</c:v>
                </c:pt>
                <c:pt idx="7481" formatCode="General">
                  <c:v>7.4809999999999999</c:v>
                </c:pt>
                <c:pt idx="7482" formatCode="General">
                  <c:v>7.4820000000000002</c:v>
                </c:pt>
                <c:pt idx="7483" formatCode="General">
                  <c:v>7.4829999999999997</c:v>
                </c:pt>
                <c:pt idx="7484" formatCode="General">
                  <c:v>7.484</c:v>
                </c:pt>
                <c:pt idx="7485" formatCode="General">
                  <c:v>7.4850000000000003</c:v>
                </c:pt>
                <c:pt idx="7486" formatCode="General">
                  <c:v>7.4859999999999998</c:v>
                </c:pt>
                <c:pt idx="7487" formatCode="General">
                  <c:v>7.4870000000000001</c:v>
                </c:pt>
                <c:pt idx="7488" formatCode="General">
                  <c:v>7.4880000000000004</c:v>
                </c:pt>
                <c:pt idx="7489" formatCode="General">
                  <c:v>7.4889999999999999</c:v>
                </c:pt>
                <c:pt idx="7490" formatCode="General">
                  <c:v>7.49</c:v>
                </c:pt>
                <c:pt idx="7491" formatCode="General">
                  <c:v>7.4909999999999997</c:v>
                </c:pt>
                <c:pt idx="7492" formatCode="General">
                  <c:v>7.492</c:v>
                </c:pt>
                <c:pt idx="7493" formatCode="General">
                  <c:v>7.4930000000000003</c:v>
                </c:pt>
                <c:pt idx="7494" formatCode="General">
                  <c:v>7.4939999999999998</c:v>
                </c:pt>
                <c:pt idx="7495" formatCode="General">
                  <c:v>7.4950000000000001</c:v>
                </c:pt>
                <c:pt idx="7496" formatCode="General">
                  <c:v>7.4960000000000004</c:v>
                </c:pt>
                <c:pt idx="7497" formatCode="General">
                  <c:v>7.4969999999999999</c:v>
                </c:pt>
                <c:pt idx="7498" formatCode="General">
                  <c:v>7.4980000000000002</c:v>
                </c:pt>
                <c:pt idx="7499" formatCode="General">
                  <c:v>7.4989999999999997</c:v>
                </c:pt>
                <c:pt idx="7500" formatCode="General">
                  <c:v>7.5</c:v>
                </c:pt>
                <c:pt idx="7501" formatCode="General">
                  <c:v>7.5010000000000003</c:v>
                </c:pt>
                <c:pt idx="7502" formatCode="General">
                  <c:v>7.5019999999999998</c:v>
                </c:pt>
                <c:pt idx="7503" formatCode="General">
                  <c:v>7.5030000000000001</c:v>
                </c:pt>
                <c:pt idx="7504" formatCode="General">
                  <c:v>7.5039999999999996</c:v>
                </c:pt>
                <c:pt idx="7505" formatCode="General">
                  <c:v>7.5049999999999999</c:v>
                </c:pt>
                <c:pt idx="7506" formatCode="General">
                  <c:v>7.5060000000000002</c:v>
                </c:pt>
                <c:pt idx="7507" formatCode="General">
                  <c:v>7.5069999999999997</c:v>
                </c:pt>
                <c:pt idx="7508" formatCode="General">
                  <c:v>7.508</c:v>
                </c:pt>
                <c:pt idx="7509" formatCode="General">
                  <c:v>7.5090000000000003</c:v>
                </c:pt>
                <c:pt idx="7510" formatCode="General">
                  <c:v>7.51</c:v>
                </c:pt>
                <c:pt idx="7511" formatCode="General">
                  <c:v>7.5110000000000001</c:v>
                </c:pt>
                <c:pt idx="7512" formatCode="General">
                  <c:v>7.5119999999999996</c:v>
                </c:pt>
                <c:pt idx="7513" formatCode="General">
                  <c:v>7.5129999999999999</c:v>
                </c:pt>
                <c:pt idx="7514" formatCode="General">
                  <c:v>7.5140000000000002</c:v>
                </c:pt>
                <c:pt idx="7515" formatCode="General">
                  <c:v>7.5149999999999997</c:v>
                </c:pt>
                <c:pt idx="7516" formatCode="General">
                  <c:v>7.516</c:v>
                </c:pt>
                <c:pt idx="7517" formatCode="General">
                  <c:v>7.5170000000000003</c:v>
                </c:pt>
                <c:pt idx="7518" formatCode="General">
                  <c:v>7.5179999999999998</c:v>
                </c:pt>
                <c:pt idx="7519" formatCode="General">
                  <c:v>7.5190000000000001</c:v>
                </c:pt>
                <c:pt idx="7520" formatCode="General">
                  <c:v>7.52</c:v>
                </c:pt>
                <c:pt idx="7521" formatCode="General">
                  <c:v>7.5209999999999999</c:v>
                </c:pt>
                <c:pt idx="7522" formatCode="General">
                  <c:v>7.5220000000000002</c:v>
                </c:pt>
                <c:pt idx="7523" formatCode="General">
                  <c:v>7.5229999999999997</c:v>
                </c:pt>
                <c:pt idx="7524" formatCode="General">
                  <c:v>7.524</c:v>
                </c:pt>
                <c:pt idx="7525" formatCode="General">
                  <c:v>7.5250000000000004</c:v>
                </c:pt>
                <c:pt idx="7526" formatCode="General">
                  <c:v>7.5259999999999998</c:v>
                </c:pt>
                <c:pt idx="7527" formatCode="General">
                  <c:v>7.5270000000000001</c:v>
                </c:pt>
                <c:pt idx="7528" formatCode="General">
                  <c:v>7.5279999999999996</c:v>
                </c:pt>
                <c:pt idx="7529" formatCode="General">
                  <c:v>7.5289999999999999</c:v>
                </c:pt>
                <c:pt idx="7530" formatCode="General">
                  <c:v>7.53</c:v>
                </c:pt>
                <c:pt idx="7531" formatCode="General">
                  <c:v>7.5309999999999997</c:v>
                </c:pt>
                <c:pt idx="7532" formatCode="General">
                  <c:v>7.532</c:v>
                </c:pt>
                <c:pt idx="7533" formatCode="General">
                  <c:v>7.5330000000000004</c:v>
                </c:pt>
                <c:pt idx="7534" formatCode="General">
                  <c:v>7.5339999999999998</c:v>
                </c:pt>
                <c:pt idx="7535" formatCode="General">
                  <c:v>7.5350000000000001</c:v>
                </c:pt>
                <c:pt idx="7536" formatCode="General">
                  <c:v>7.5359999999999996</c:v>
                </c:pt>
                <c:pt idx="7537" formatCode="General">
                  <c:v>7.5369999999999999</c:v>
                </c:pt>
                <c:pt idx="7538" formatCode="General">
                  <c:v>7.5380000000000003</c:v>
                </c:pt>
                <c:pt idx="7539" formatCode="General">
                  <c:v>7.5389999999999997</c:v>
                </c:pt>
                <c:pt idx="7540" formatCode="General">
                  <c:v>7.54</c:v>
                </c:pt>
                <c:pt idx="7541" formatCode="General">
                  <c:v>7.5410000000000004</c:v>
                </c:pt>
                <c:pt idx="7542" formatCode="General">
                  <c:v>7.5419999999999998</c:v>
                </c:pt>
                <c:pt idx="7543" formatCode="General">
                  <c:v>7.5430000000000001</c:v>
                </c:pt>
                <c:pt idx="7544" formatCode="General">
                  <c:v>7.5439999999999996</c:v>
                </c:pt>
                <c:pt idx="7545" formatCode="General">
                  <c:v>7.5449999999999999</c:v>
                </c:pt>
                <c:pt idx="7546" formatCode="General">
                  <c:v>7.5460000000000003</c:v>
                </c:pt>
                <c:pt idx="7547" formatCode="General">
                  <c:v>7.5469999999999997</c:v>
                </c:pt>
                <c:pt idx="7548" formatCode="General">
                  <c:v>7.548</c:v>
                </c:pt>
                <c:pt idx="7549" formatCode="General">
                  <c:v>7.5490000000000004</c:v>
                </c:pt>
                <c:pt idx="7550" formatCode="General">
                  <c:v>7.55</c:v>
                </c:pt>
                <c:pt idx="7551" formatCode="General">
                  <c:v>7.5510000000000002</c:v>
                </c:pt>
                <c:pt idx="7552" formatCode="General">
                  <c:v>7.5519999999999996</c:v>
                </c:pt>
                <c:pt idx="7553" formatCode="General">
                  <c:v>7.5529999999999999</c:v>
                </c:pt>
                <c:pt idx="7554" formatCode="General">
                  <c:v>7.5540000000000003</c:v>
                </c:pt>
                <c:pt idx="7555" formatCode="General">
                  <c:v>7.5549999999999997</c:v>
                </c:pt>
                <c:pt idx="7556" formatCode="General">
                  <c:v>7.556</c:v>
                </c:pt>
                <c:pt idx="7557" formatCode="General">
                  <c:v>7.5570000000000004</c:v>
                </c:pt>
                <c:pt idx="7558" formatCode="General">
                  <c:v>7.5579999999999998</c:v>
                </c:pt>
                <c:pt idx="7559" formatCode="General">
                  <c:v>7.5590000000000002</c:v>
                </c:pt>
                <c:pt idx="7560" formatCode="General">
                  <c:v>7.56</c:v>
                </c:pt>
                <c:pt idx="7561" formatCode="General">
                  <c:v>7.5609999999999999</c:v>
                </c:pt>
                <c:pt idx="7562" formatCode="General">
                  <c:v>7.5620000000000003</c:v>
                </c:pt>
                <c:pt idx="7563" formatCode="General">
                  <c:v>7.5629999999999997</c:v>
                </c:pt>
                <c:pt idx="7564" formatCode="General">
                  <c:v>7.5640000000000001</c:v>
                </c:pt>
                <c:pt idx="7565" formatCode="General">
                  <c:v>7.5650000000000004</c:v>
                </c:pt>
                <c:pt idx="7566" formatCode="General">
                  <c:v>7.5659999999999998</c:v>
                </c:pt>
                <c:pt idx="7567" formatCode="General">
                  <c:v>7.5670000000000002</c:v>
                </c:pt>
                <c:pt idx="7568" formatCode="General">
                  <c:v>7.5679999999999996</c:v>
                </c:pt>
                <c:pt idx="7569" formatCode="General">
                  <c:v>7.569</c:v>
                </c:pt>
                <c:pt idx="7570" formatCode="General">
                  <c:v>7.57</c:v>
                </c:pt>
                <c:pt idx="7571" formatCode="General">
                  <c:v>7.5709999999999997</c:v>
                </c:pt>
                <c:pt idx="7572" formatCode="General">
                  <c:v>7.5720000000000001</c:v>
                </c:pt>
                <c:pt idx="7573" formatCode="General">
                  <c:v>7.5730000000000004</c:v>
                </c:pt>
                <c:pt idx="7574" formatCode="General">
                  <c:v>7.5739999999999998</c:v>
                </c:pt>
                <c:pt idx="7575" formatCode="General">
                  <c:v>7.5750000000000002</c:v>
                </c:pt>
                <c:pt idx="7576" formatCode="General">
                  <c:v>7.5759999999999996</c:v>
                </c:pt>
                <c:pt idx="7577" formatCode="General">
                  <c:v>7.577</c:v>
                </c:pt>
                <c:pt idx="7578" formatCode="General">
                  <c:v>7.5780000000000003</c:v>
                </c:pt>
                <c:pt idx="7579" formatCode="General">
                  <c:v>7.5789999999999997</c:v>
                </c:pt>
                <c:pt idx="7580" formatCode="General">
                  <c:v>7.58</c:v>
                </c:pt>
                <c:pt idx="7581" formatCode="General">
                  <c:v>7.5810000000000004</c:v>
                </c:pt>
                <c:pt idx="7582" formatCode="General">
                  <c:v>7.5819999999999999</c:v>
                </c:pt>
                <c:pt idx="7583" formatCode="General">
                  <c:v>7.5830000000000002</c:v>
                </c:pt>
                <c:pt idx="7584" formatCode="General">
                  <c:v>7.5839999999999996</c:v>
                </c:pt>
                <c:pt idx="7585" formatCode="General">
                  <c:v>7.585</c:v>
                </c:pt>
                <c:pt idx="7586" formatCode="General">
                  <c:v>7.5860000000000003</c:v>
                </c:pt>
                <c:pt idx="7587" formatCode="General">
                  <c:v>7.5869999999999997</c:v>
                </c:pt>
                <c:pt idx="7588" formatCode="General">
                  <c:v>7.5880000000000001</c:v>
                </c:pt>
                <c:pt idx="7589" formatCode="General">
                  <c:v>7.5890000000000004</c:v>
                </c:pt>
                <c:pt idx="7590" formatCode="General">
                  <c:v>7.59</c:v>
                </c:pt>
                <c:pt idx="7591" formatCode="General">
                  <c:v>7.5910000000000002</c:v>
                </c:pt>
                <c:pt idx="7592" formatCode="General">
                  <c:v>7.5919999999999996</c:v>
                </c:pt>
                <c:pt idx="7593" formatCode="General">
                  <c:v>7.593</c:v>
                </c:pt>
                <c:pt idx="7594" formatCode="General">
                  <c:v>7.5940000000000003</c:v>
                </c:pt>
                <c:pt idx="7595" formatCode="General">
                  <c:v>7.5949999999999998</c:v>
                </c:pt>
                <c:pt idx="7596" formatCode="General">
                  <c:v>7.5960000000000001</c:v>
                </c:pt>
                <c:pt idx="7597" formatCode="General">
                  <c:v>7.5970000000000004</c:v>
                </c:pt>
                <c:pt idx="7598" formatCode="General">
                  <c:v>7.5979999999999999</c:v>
                </c:pt>
                <c:pt idx="7599" formatCode="General">
                  <c:v>7.5990000000000002</c:v>
                </c:pt>
                <c:pt idx="7600" formatCode="General">
                  <c:v>7.6</c:v>
                </c:pt>
                <c:pt idx="7601" formatCode="General">
                  <c:v>7.601</c:v>
                </c:pt>
                <c:pt idx="7602" formatCode="General">
                  <c:v>7.6020000000000003</c:v>
                </c:pt>
                <c:pt idx="7603" formatCode="General">
                  <c:v>7.6029999999999998</c:v>
                </c:pt>
                <c:pt idx="7604" formatCode="General">
                  <c:v>7.6040000000000001</c:v>
                </c:pt>
                <c:pt idx="7605" formatCode="General">
                  <c:v>7.6050000000000004</c:v>
                </c:pt>
                <c:pt idx="7606" formatCode="General">
                  <c:v>7.6059999999999999</c:v>
                </c:pt>
                <c:pt idx="7607" formatCode="General">
                  <c:v>7.6070000000000002</c:v>
                </c:pt>
                <c:pt idx="7608" formatCode="General">
                  <c:v>7.6079999999999997</c:v>
                </c:pt>
                <c:pt idx="7609" formatCode="General">
                  <c:v>7.609</c:v>
                </c:pt>
                <c:pt idx="7610" formatCode="General">
                  <c:v>7.61</c:v>
                </c:pt>
                <c:pt idx="7611" formatCode="General">
                  <c:v>7.6109999999999998</c:v>
                </c:pt>
                <c:pt idx="7612" formatCode="General">
                  <c:v>7.6120000000000001</c:v>
                </c:pt>
                <c:pt idx="7613" formatCode="General">
                  <c:v>7.6130000000000004</c:v>
                </c:pt>
                <c:pt idx="7614" formatCode="General">
                  <c:v>7.6139999999999999</c:v>
                </c:pt>
                <c:pt idx="7615" formatCode="General">
                  <c:v>7.6150000000000002</c:v>
                </c:pt>
                <c:pt idx="7616" formatCode="General">
                  <c:v>7.6159999999999997</c:v>
                </c:pt>
                <c:pt idx="7617" formatCode="General">
                  <c:v>7.617</c:v>
                </c:pt>
                <c:pt idx="7618" formatCode="General">
                  <c:v>7.6180000000000003</c:v>
                </c:pt>
                <c:pt idx="7619" formatCode="General">
                  <c:v>7.6189999999999998</c:v>
                </c:pt>
                <c:pt idx="7620" formatCode="General">
                  <c:v>7.62</c:v>
                </c:pt>
                <c:pt idx="7621" formatCode="General">
                  <c:v>7.6210000000000004</c:v>
                </c:pt>
                <c:pt idx="7622" formatCode="General">
                  <c:v>7.6219999999999999</c:v>
                </c:pt>
                <c:pt idx="7623" formatCode="General">
                  <c:v>7.6230000000000002</c:v>
                </c:pt>
                <c:pt idx="7624" formatCode="General">
                  <c:v>7.6239999999999997</c:v>
                </c:pt>
                <c:pt idx="7625" formatCode="General">
                  <c:v>7.625</c:v>
                </c:pt>
                <c:pt idx="7626" formatCode="General">
                  <c:v>7.6260000000000003</c:v>
                </c:pt>
                <c:pt idx="7627" formatCode="General">
                  <c:v>7.6269999999999998</c:v>
                </c:pt>
                <c:pt idx="7628" formatCode="General">
                  <c:v>7.6280000000000001</c:v>
                </c:pt>
                <c:pt idx="7629" formatCode="General">
                  <c:v>7.6289999999999996</c:v>
                </c:pt>
                <c:pt idx="7630" formatCode="General">
                  <c:v>7.63</c:v>
                </c:pt>
                <c:pt idx="7631" formatCode="General">
                  <c:v>7.6310000000000002</c:v>
                </c:pt>
                <c:pt idx="7632" formatCode="General">
                  <c:v>7.6319999999999997</c:v>
                </c:pt>
                <c:pt idx="7633" formatCode="General">
                  <c:v>7.633</c:v>
                </c:pt>
                <c:pt idx="7634" formatCode="General">
                  <c:v>7.6340000000000003</c:v>
                </c:pt>
                <c:pt idx="7635" formatCode="General">
                  <c:v>7.6349999999999998</c:v>
                </c:pt>
                <c:pt idx="7636" formatCode="General">
                  <c:v>7.6360000000000001</c:v>
                </c:pt>
                <c:pt idx="7637" formatCode="General">
                  <c:v>7.6369999999999996</c:v>
                </c:pt>
                <c:pt idx="7638" formatCode="General">
                  <c:v>7.6379999999999999</c:v>
                </c:pt>
                <c:pt idx="7639" formatCode="General">
                  <c:v>7.6390000000000002</c:v>
                </c:pt>
                <c:pt idx="7640" formatCode="General">
                  <c:v>7.64</c:v>
                </c:pt>
                <c:pt idx="7641" formatCode="General">
                  <c:v>7.641</c:v>
                </c:pt>
                <c:pt idx="7642" formatCode="General">
                  <c:v>7.6420000000000003</c:v>
                </c:pt>
                <c:pt idx="7643" formatCode="General">
                  <c:v>7.6429999999999998</c:v>
                </c:pt>
                <c:pt idx="7644" formatCode="General">
                  <c:v>7.6440000000000001</c:v>
                </c:pt>
                <c:pt idx="7645" formatCode="General">
                  <c:v>7.6449999999999996</c:v>
                </c:pt>
                <c:pt idx="7646" formatCode="General">
                  <c:v>7.6459999999999999</c:v>
                </c:pt>
                <c:pt idx="7647" formatCode="General">
                  <c:v>7.6470000000000002</c:v>
                </c:pt>
                <c:pt idx="7648" formatCode="General">
                  <c:v>7.6479999999999997</c:v>
                </c:pt>
                <c:pt idx="7649" formatCode="General">
                  <c:v>7.649</c:v>
                </c:pt>
                <c:pt idx="7650" formatCode="General">
                  <c:v>7.65</c:v>
                </c:pt>
                <c:pt idx="7651" formatCode="General">
                  <c:v>7.6509999999999998</c:v>
                </c:pt>
                <c:pt idx="7652" formatCode="General">
                  <c:v>7.6520000000000001</c:v>
                </c:pt>
                <c:pt idx="7653" formatCode="General">
                  <c:v>7.6529999999999996</c:v>
                </c:pt>
                <c:pt idx="7654" formatCode="General">
                  <c:v>7.6539999999999999</c:v>
                </c:pt>
                <c:pt idx="7655" formatCode="General">
                  <c:v>7.6550000000000002</c:v>
                </c:pt>
                <c:pt idx="7656" formatCode="General">
                  <c:v>7.6559999999999997</c:v>
                </c:pt>
                <c:pt idx="7657" formatCode="General">
                  <c:v>7.657</c:v>
                </c:pt>
                <c:pt idx="7658" formatCode="General">
                  <c:v>7.6580000000000004</c:v>
                </c:pt>
                <c:pt idx="7659" formatCode="General">
                  <c:v>7.6589999999999998</c:v>
                </c:pt>
                <c:pt idx="7660" formatCode="General">
                  <c:v>7.66</c:v>
                </c:pt>
                <c:pt idx="7661" formatCode="General">
                  <c:v>7.6609999999999996</c:v>
                </c:pt>
                <c:pt idx="7662" formatCode="General">
                  <c:v>7.6619999999999999</c:v>
                </c:pt>
                <c:pt idx="7663" formatCode="General">
                  <c:v>7.6630000000000003</c:v>
                </c:pt>
                <c:pt idx="7664" formatCode="General">
                  <c:v>7.6639999999999997</c:v>
                </c:pt>
                <c:pt idx="7665" formatCode="General">
                  <c:v>7.665</c:v>
                </c:pt>
                <c:pt idx="7666" formatCode="General">
                  <c:v>7.6660000000000004</c:v>
                </c:pt>
                <c:pt idx="7667" formatCode="General">
                  <c:v>7.6669999999999998</c:v>
                </c:pt>
                <c:pt idx="7668" formatCode="General">
                  <c:v>7.6680000000000001</c:v>
                </c:pt>
                <c:pt idx="7669" formatCode="General">
                  <c:v>7.6689999999999996</c:v>
                </c:pt>
                <c:pt idx="7670" formatCode="General">
                  <c:v>7.67</c:v>
                </c:pt>
                <c:pt idx="7671" formatCode="General">
                  <c:v>7.6710000000000003</c:v>
                </c:pt>
                <c:pt idx="7672" formatCode="General">
                  <c:v>7.6719999999999997</c:v>
                </c:pt>
                <c:pt idx="7673" formatCode="General">
                  <c:v>7.673</c:v>
                </c:pt>
                <c:pt idx="7674" formatCode="General">
                  <c:v>7.6740000000000004</c:v>
                </c:pt>
                <c:pt idx="7675" formatCode="General">
                  <c:v>7.6749999999999998</c:v>
                </c:pt>
                <c:pt idx="7676" formatCode="General">
                  <c:v>7.6760000000000002</c:v>
                </c:pt>
                <c:pt idx="7677" formatCode="General">
                  <c:v>7.6769999999999996</c:v>
                </c:pt>
                <c:pt idx="7678" formatCode="General">
                  <c:v>7.6779999999999999</c:v>
                </c:pt>
                <c:pt idx="7679" formatCode="General">
                  <c:v>7.6790000000000003</c:v>
                </c:pt>
                <c:pt idx="7680" formatCode="General">
                  <c:v>7.68</c:v>
                </c:pt>
                <c:pt idx="7681" formatCode="General">
                  <c:v>7.681</c:v>
                </c:pt>
                <c:pt idx="7682" formatCode="General">
                  <c:v>7.6820000000000004</c:v>
                </c:pt>
                <c:pt idx="7683" formatCode="General">
                  <c:v>7.6829999999999998</c:v>
                </c:pt>
                <c:pt idx="7684" formatCode="General">
                  <c:v>7.6840000000000002</c:v>
                </c:pt>
                <c:pt idx="7685" formatCode="General">
                  <c:v>7.6849999999999996</c:v>
                </c:pt>
                <c:pt idx="7686" formatCode="General">
                  <c:v>7.6859999999999999</c:v>
                </c:pt>
                <c:pt idx="7687" formatCode="General">
                  <c:v>7.6870000000000003</c:v>
                </c:pt>
                <c:pt idx="7688" formatCode="General">
                  <c:v>7.6879999999999997</c:v>
                </c:pt>
                <c:pt idx="7689" formatCode="General">
                  <c:v>7.6890000000000001</c:v>
                </c:pt>
                <c:pt idx="7690" formatCode="General">
                  <c:v>7.69</c:v>
                </c:pt>
                <c:pt idx="7691" formatCode="General">
                  <c:v>7.6909999999999998</c:v>
                </c:pt>
                <c:pt idx="7692" formatCode="General">
                  <c:v>7.6920000000000002</c:v>
                </c:pt>
                <c:pt idx="7693" formatCode="General">
                  <c:v>7.6929999999999996</c:v>
                </c:pt>
                <c:pt idx="7694" formatCode="General">
                  <c:v>7.694</c:v>
                </c:pt>
                <c:pt idx="7695" formatCode="General">
                  <c:v>7.6950000000000003</c:v>
                </c:pt>
                <c:pt idx="7696" formatCode="General">
                  <c:v>7.6959999999999997</c:v>
                </c:pt>
                <c:pt idx="7697" formatCode="General">
                  <c:v>7.6970000000000001</c:v>
                </c:pt>
                <c:pt idx="7698" formatCode="General">
                  <c:v>7.6980000000000004</c:v>
                </c:pt>
                <c:pt idx="7699" formatCode="General">
                  <c:v>7.6989999999999998</c:v>
                </c:pt>
                <c:pt idx="7700" formatCode="General">
                  <c:v>7.7</c:v>
                </c:pt>
                <c:pt idx="7701" formatCode="General">
                  <c:v>7.7009999999999996</c:v>
                </c:pt>
                <c:pt idx="7702" formatCode="General">
                  <c:v>7.702</c:v>
                </c:pt>
                <c:pt idx="7703" formatCode="General">
                  <c:v>7.7030000000000003</c:v>
                </c:pt>
                <c:pt idx="7704" formatCode="General">
                  <c:v>7.7039999999999997</c:v>
                </c:pt>
                <c:pt idx="7705" formatCode="General">
                  <c:v>7.7050000000000001</c:v>
                </c:pt>
                <c:pt idx="7706" formatCode="General">
                  <c:v>7.7060000000000004</c:v>
                </c:pt>
                <c:pt idx="7707" formatCode="General">
                  <c:v>7.7069999999999999</c:v>
                </c:pt>
                <c:pt idx="7708" formatCode="General">
                  <c:v>7.7080000000000002</c:v>
                </c:pt>
                <c:pt idx="7709" formatCode="General">
                  <c:v>7.7089999999999996</c:v>
                </c:pt>
                <c:pt idx="7710" formatCode="General">
                  <c:v>7.71</c:v>
                </c:pt>
                <c:pt idx="7711" formatCode="General">
                  <c:v>7.7110000000000003</c:v>
                </c:pt>
                <c:pt idx="7712" formatCode="General">
                  <c:v>7.7119999999999997</c:v>
                </c:pt>
                <c:pt idx="7713" formatCode="General">
                  <c:v>7.7130000000000001</c:v>
                </c:pt>
                <c:pt idx="7714" formatCode="General">
                  <c:v>7.7140000000000004</c:v>
                </c:pt>
                <c:pt idx="7715" formatCode="General">
                  <c:v>7.7149999999999999</c:v>
                </c:pt>
                <c:pt idx="7716" formatCode="General">
                  <c:v>7.7160000000000002</c:v>
                </c:pt>
                <c:pt idx="7717" formatCode="General">
                  <c:v>7.7169999999999996</c:v>
                </c:pt>
                <c:pt idx="7718" formatCode="General">
                  <c:v>7.718</c:v>
                </c:pt>
                <c:pt idx="7719" formatCode="General">
                  <c:v>7.7190000000000003</c:v>
                </c:pt>
                <c:pt idx="7720" formatCode="General">
                  <c:v>7.72</c:v>
                </c:pt>
                <c:pt idx="7721" formatCode="General">
                  <c:v>7.7210000000000001</c:v>
                </c:pt>
                <c:pt idx="7722" formatCode="General">
                  <c:v>7.7220000000000004</c:v>
                </c:pt>
                <c:pt idx="7723" formatCode="General">
                  <c:v>7.7229999999999999</c:v>
                </c:pt>
                <c:pt idx="7724" formatCode="General">
                  <c:v>7.7240000000000002</c:v>
                </c:pt>
                <c:pt idx="7725" formatCode="General">
                  <c:v>7.7249999999999996</c:v>
                </c:pt>
                <c:pt idx="7726" formatCode="General">
                  <c:v>7.726</c:v>
                </c:pt>
                <c:pt idx="7727" formatCode="General">
                  <c:v>7.7270000000000003</c:v>
                </c:pt>
                <c:pt idx="7728" formatCode="General">
                  <c:v>7.7279999999999998</c:v>
                </c:pt>
                <c:pt idx="7729" formatCode="General">
                  <c:v>7.7290000000000001</c:v>
                </c:pt>
                <c:pt idx="7730" formatCode="General">
                  <c:v>7.73</c:v>
                </c:pt>
                <c:pt idx="7731" formatCode="General">
                  <c:v>7.7309999999999999</c:v>
                </c:pt>
                <c:pt idx="7732" formatCode="General">
                  <c:v>7.7320000000000002</c:v>
                </c:pt>
                <c:pt idx="7733" formatCode="General">
                  <c:v>7.7329999999999997</c:v>
                </c:pt>
                <c:pt idx="7734" formatCode="General">
                  <c:v>7.734</c:v>
                </c:pt>
                <c:pt idx="7735" formatCode="General">
                  <c:v>7.7350000000000003</c:v>
                </c:pt>
                <c:pt idx="7736" formatCode="General">
                  <c:v>7.7359999999999998</c:v>
                </c:pt>
                <c:pt idx="7737" formatCode="General">
                  <c:v>7.7370000000000001</c:v>
                </c:pt>
                <c:pt idx="7738" formatCode="General">
                  <c:v>7.7380000000000004</c:v>
                </c:pt>
                <c:pt idx="7739" formatCode="General">
                  <c:v>7.7389999999999999</c:v>
                </c:pt>
                <c:pt idx="7740" formatCode="General">
                  <c:v>7.74</c:v>
                </c:pt>
                <c:pt idx="7741" formatCode="General">
                  <c:v>7.7409999999999997</c:v>
                </c:pt>
                <c:pt idx="7742" formatCode="General">
                  <c:v>7.742</c:v>
                </c:pt>
                <c:pt idx="7743" formatCode="General">
                  <c:v>7.7430000000000003</c:v>
                </c:pt>
                <c:pt idx="7744" formatCode="General">
                  <c:v>7.7439999999999998</c:v>
                </c:pt>
                <c:pt idx="7745" formatCode="General">
                  <c:v>7.7450000000000001</c:v>
                </c:pt>
                <c:pt idx="7746" formatCode="General">
                  <c:v>7.7460000000000004</c:v>
                </c:pt>
                <c:pt idx="7747" formatCode="General">
                  <c:v>7.7469999999999999</c:v>
                </c:pt>
                <c:pt idx="7748" formatCode="General">
                  <c:v>7.7480000000000002</c:v>
                </c:pt>
                <c:pt idx="7749" formatCode="General">
                  <c:v>7.7489999999999997</c:v>
                </c:pt>
                <c:pt idx="7750" formatCode="General">
                  <c:v>7.75</c:v>
                </c:pt>
                <c:pt idx="7751" formatCode="General">
                  <c:v>7.7510000000000003</c:v>
                </c:pt>
                <c:pt idx="7752" formatCode="General">
                  <c:v>7.7519999999999998</c:v>
                </c:pt>
                <c:pt idx="7753" formatCode="General">
                  <c:v>7.7530000000000001</c:v>
                </c:pt>
                <c:pt idx="7754" formatCode="General">
                  <c:v>7.7539999999999996</c:v>
                </c:pt>
                <c:pt idx="7755" formatCode="General">
                  <c:v>7.7549999999999999</c:v>
                </c:pt>
                <c:pt idx="7756" formatCode="General">
                  <c:v>7.7560000000000002</c:v>
                </c:pt>
                <c:pt idx="7757" formatCode="General">
                  <c:v>7.7569999999999997</c:v>
                </c:pt>
                <c:pt idx="7758" formatCode="General">
                  <c:v>7.758</c:v>
                </c:pt>
                <c:pt idx="7759" formatCode="General">
                  <c:v>7.7590000000000003</c:v>
                </c:pt>
                <c:pt idx="7760" formatCode="General">
                  <c:v>7.76</c:v>
                </c:pt>
                <c:pt idx="7761" formatCode="General">
                  <c:v>7.7610000000000001</c:v>
                </c:pt>
                <c:pt idx="7762" formatCode="General">
                  <c:v>7.7619999999999996</c:v>
                </c:pt>
                <c:pt idx="7763" formatCode="General">
                  <c:v>7.7629999999999999</c:v>
                </c:pt>
                <c:pt idx="7764" formatCode="General">
                  <c:v>7.7640000000000002</c:v>
                </c:pt>
                <c:pt idx="7765" formatCode="General">
                  <c:v>7.7649999999999997</c:v>
                </c:pt>
                <c:pt idx="7766" formatCode="General">
                  <c:v>7.766</c:v>
                </c:pt>
                <c:pt idx="7767" formatCode="General">
                  <c:v>7.7670000000000003</c:v>
                </c:pt>
                <c:pt idx="7768" formatCode="General">
                  <c:v>7.7679999999999998</c:v>
                </c:pt>
                <c:pt idx="7769" formatCode="General">
                  <c:v>7.7690000000000001</c:v>
                </c:pt>
                <c:pt idx="7770" formatCode="General">
                  <c:v>7.77</c:v>
                </c:pt>
                <c:pt idx="7771" formatCode="General">
                  <c:v>7.7709999999999999</c:v>
                </c:pt>
                <c:pt idx="7772" formatCode="General">
                  <c:v>7.7720000000000002</c:v>
                </c:pt>
                <c:pt idx="7773" formatCode="General">
                  <c:v>7.7729999999999997</c:v>
                </c:pt>
                <c:pt idx="7774" formatCode="General">
                  <c:v>7.774</c:v>
                </c:pt>
                <c:pt idx="7775" formatCode="General">
                  <c:v>7.7750000000000004</c:v>
                </c:pt>
                <c:pt idx="7776" formatCode="General">
                  <c:v>7.7759999999999998</c:v>
                </c:pt>
                <c:pt idx="7777" formatCode="General">
                  <c:v>7.7770000000000001</c:v>
                </c:pt>
                <c:pt idx="7778" formatCode="General">
                  <c:v>7.7779999999999996</c:v>
                </c:pt>
                <c:pt idx="7779" formatCode="General">
                  <c:v>7.7789999999999999</c:v>
                </c:pt>
                <c:pt idx="7780" formatCode="General">
                  <c:v>7.78</c:v>
                </c:pt>
                <c:pt idx="7781" formatCode="General">
                  <c:v>7.7809999999999997</c:v>
                </c:pt>
                <c:pt idx="7782" formatCode="General">
                  <c:v>7.782</c:v>
                </c:pt>
                <c:pt idx="7783" formatCode="General">
                  <c:v>7.7830000000000004</c:v>
                </c:pt>
                <c:pt idx="7784" formatCode="General">
                  <c:v>7.7839999999999998</c:v>
                </c:pt>
                <c:pt idx="7785" formatCode="General">
                  <c:v>7.7850000000000001</c:v>
                </c:pt>
                <c:pt idx="7786" formatCode="General">
                  <c:v>7.7859999999999996</c:v>
                </c:pt>
                <c:pt idx="7787" formatCode="General">
                  <c:v>7.7869999999999999</c:v>
                </c:pt>
                <c:pt idx="7788" formatCode="General">
                  <c:v>7.7880000000000003</c:v>
                </c:pt>
                <c:pt idx="7789" formatCode="General">
                  <c:v>7.7889999999999997</c:v>
                </c:pt>
                <c:pt idx="7790" formatCode="General">
                  <c:v>7.79</c:v>
                </c:pt>
                <c:pt idx="7791" formatCode="General">
                  <c:v>7.7910000000000004</c:v>
                </c:pt>
                <c:pt idx="7792" formatCode="General">
                  <c:v>7.7919999999999998</c:v>
                </c:pt>
                <c:pt idx="7793" formatCode="General">
                  <c:v>7.7930000000000001</c:v>
                </c:pt>
                <c:pt idx="7794" formatCode="General">
                  <c:v>7.7939999999999996</c:v>
                </c:pt>
                <c:pt idx="7795" formatCode="General">
                  <c:v>7.7949999999999999</c:v>
                </c:pt>
                <c:pt idx="7796" formatCode="General">
                  <c:v>7.7960000000000003</c:v>
                </c:pt>
                <c:pt idx="7797" formatCode="General">
                  <c:v>7.7969999999999997</c:v>
                </c:pt>
                <c:pt idx="7798" formatCode="General">
                  <c:v>7.798</c:v>
                </c:pt>
                <c:pt idx="7799" formatCode="General">
                  <c:v>7.7990000000000004</c:v>
                </c:pt>
                <c:pt idx="7800" formatCode="General">
                  <c:v>7.8</c:v>
                </c:pt>
                <c:pt idx="7801" formatCode="General">
                  <c:v>7.8010000000000002</c:v>
                </c:pt>
                <c:pt idx="7802" formatCode="General">
                  <c:v>7.8019999999999996</c:v>
                </c:pt>
                <c:pt idx="7803" formatCode="General">
                  <c:v>7.8029999999999999</c:v>
                </c:pt>
                <c:pt idx="7804" formatCode="General">
                  <c:v>7.8040000000000003</c:v>
                </c:pt>
                <c:pt idx="7805" formatCode="General">
                  <c:v>7.8049999999999997</c:v>
                </c:pt>
                <c:pt idx="7806" formatCode="General">
                  <c:v>7.806</c:v>
                </c:pt>
                <c:pt idx="7807" formatCode="General">
                  <c:v>7.8070000000000004</c:v>
                </c:pt>
                <c:pt idx="7808" formatCode="General">
                  <c:v>7.8079999999999998</c:v>
                </c:pt>
                <c:pt idx="7809" formatCode="General">
                  <c:v>7.8090000000000002</c:v>
                </c:pt>
                <c:pt idx="7810" formatCode="General">
                  <c:v>7.81</c:v>
                </c:pt>
                <c:pt idx="7811" formatCode="General">
                  <c:v>7.8109999999999999</c:v>
                </c:pt>
                <c:pt idx="7812" formatCode="General">
                  <c:v>7.8120000000000003</c:v>
                </c:pt>
                <c:pt idx="7813" formatCode="General">
                  <c:v>7.8129999999999997</c:v>
                </c:pt>
                <c:pt idx="7814" formatCode="General">
                  <c:v>7.8140000000000001</c:v>
                </c:pt>
                <c:pt idx="7815" formatCode="General">
                  <c:v>7.8150000000000004</c:v>
                </c:pt>
                <c:pt idx="7816" formatCode="General">
                  <c:v>7.8159999999999998</c:v>
                </c:pt>
                <c:pt idx="7817" formatCode="General">
                  <c:v>7.8170000000000002</c:v>
                </c:pt>
                <c:pt idx="7818" formatCode="General">
                  <c:v>7.8179999999999996</c:v>
                </c:pt>
                <c:pt idx="7819" formatCode="General">
                  <c:v>7.819</c:v>
                </c:pt>
                <c:pt idx="7820" formatCode="General">
                  <c:v>7.82</c:v>
                </c:pt>
                <c:pt idx="7821" formatCode="General">
                  <c:v>7.8209999999999997</c:v>
                </c:pt>
                <c:pt idx="7822" formatCode="General">
                  <c:v>7.8220000000000001</c:v>
                </c:pt>
                <c:pt idx="7823" formatCode="General">
                  <c:v>7.8230000000000004</c:v>
                </c:pt>
                <c:pt idx="7824" formatCode="General">
                  <c:v>7.8239999999999998</c:v>
                </c:pt>
                <c:pt idx="7825" formatCode="General">
                  <c:v>7.8250000000000002</c:v>
                </c:pt>
                <c:pt idx="7826" formatCode="General">
                  <c:v>7.8259999999999996</c:v>
                </c:pt>
                <c:pt idx="7827" formatCode="General">
                  <c:v>7.827</c:v>
                </c:pt>
                <c:pt idx="7828" formatCode="General">
                  <c:v>7.8280000000000003</c:v>
                </c:pt>
                <c:pt idx="7829" formatCode="General">
                  <c:v>7.8289999999999997</c:v>
                </c:pt>
                <c:pt idx="7830" formatCode="General">
                  <c:v>7.83</c:v>
                </c:pt>
                <c:pt idx="7831" formatCode="General">
                  <c:v>7.8310000000000004</c:v>
                </c:pt>
                <c:pt idx="7832" formatCode="General">
                  <c:v>7.8319999999999999</c:v>
                </c:pt>
                <c:pt idx="7833" formatCode="General">
                  <c:v>7.8330000000000002</c:v>
                </c:pt>
                <c:pt idx="7834" formatCode="General">
                  <c:v>7.8339999999999996</c:v>
                </c:pt>
                <c:pt idx="7835" formatCode="General">
                  <c:v>7.835</c:v>
                </c:pt>
                <c:pt idx="7836" formatCode="General">
                  <c:v>7.8360000000000003</c:v>
                </c:pt>
                <c:pt idx="7837" formatCode="General">
                  <c:v>7.8369999999999997</c:v>
                </c:pt>
                <c:pt idx="7838" formatCode="General">
                  <c:v>7.8380000000000001</c:v>
                </c:pt>
                <c:pt idx="7839" formatCode="General">
                  <c:v>7.8390000000000004</c:v>
                </c:pt>
                <c:pt idx="7840" formatCode="General">
                  <c:v>7.84</c:v>
                </c:pt>
                <c:pt idx="7841" formatCode="General">
                  <c:v>7.8410000000000002</c:v>
                </c:pt>
                <c:pt idx="7842" formatCode="General">
                  <c:v>7.8419999999999996</c:v>
                </c:pt>
                <c:pt idx="7843" formatCode="General">
                  <c:v>7.843</c:v>
                </c:pt>
                <c:pt idx="7844" formatCode="General">
                  <c:v>7.8440000000000003</c:v>
                </c:pt>
                <c:pt idx="7845" formatCode="General">
                  <c:v>7.8449999999999998</c:v>
                </c:pt>
                <c:pt idx="7846" formatCode="General">
                  <c:v>7.8460000000000001</c:v>
                </c:pt>
                <c:pt idx="7847" formatCode="General">
                  <c:v>7.8470000000000004</c:v>
                </c:pt>
                <c:pt idx="7848" formatCode="General">
                  <c:v>7.8479999999999999</c:v>
                </c:pt>
                <c:pt idx="7849" formatCode="General">
                  <c:v>7.8490000000000002</c:v>
                </c:pt>
                <c:pt idx="7850" formatCode="General">
                  <c:v>7.85</c:v>
                </c:pt>
                <c:pt idx="7851" formatCode="General">
                  <c:v>7.851</c:v>
                </c:pt>
                <c:pt idx="7852" formatCode="General">
                  <c:v>7.8520000000000003</c:v>
                </c:pt>
                <c:pt idx="7853" formatCode="General">
                  <c:v>7.8529999999999998</c:v>
                </c:pt>
                <c:pt idx="7854" formatCode="General">
                  <c:v>7.8540000000000001</c:v>
                </c:pt>
                <c:pt idx="7855" formatCode="General">
                  <c:v>7.8550000000000004</c:v>
                </c:pt>
                <c:pt idx="7856" formatCode="General">
                  <c:v>7.8559999999999999</c:v>
                </c:pt>
                <c:pt idx="7857" formatCode="General">
                  <c:v>7.8570000000000002</c:v>
                </c:pt>
                <c:pt idx="7858" formatCode="General">
                  <c:v>7.8579999999999997</c:v>
                </c:pt>
                <c:pt idx="7859" formatCode="General">
                  <c:v>7.859</c:v>
                </c:pt>
                <c:pt idx="7860" formatCode="General">
                  <c:v>7.86</c:v>
                </c:pt>
                <c:pt idx="7861" formatCode="General">
                  <c:v>7.8609999999999998</c:v>
                </c:pt>
                <c:pt idx="7862" formatCode="General">
                  <c:v>7.8620000000000001</c:v>
                </c:pt>
                <c:pt idx="7863" formatCode="General">
                  <c:v>7.8630000000000004</c:v>
                </c:pt>
                <c:pt idx="7864" formatCode="General">
                  <c:v>7.8639999999999999</c:v>
                </c:pt>
                <c:pt idx="7865" formatCode="General">
                  <c:v>7.8650000000000002</c:v>
                </c:pt>
                <c:pt idx="7866" formatCode="General">
                  <c:v>7.8659999999999997</c:v>
                </c:pt>
                <c:pt idx="7867" formatCode="General">
                  <c:v>7.867</c:v>
                </c:pt>
                <c:pt idx="7868" formatCode="General">
                  <c:v>7.8680000000000003</c:v>
                </c:pt>
                <c:pt idx="7869" formatCode="General">
                  <c:v>7.8689999999999998</c:v>
                </c:pt>
                <c:pt idx="7870" formatCode="General">
                  <c:v>7.87</c:v>
                </c:pt>
                <c:pt idx="7871" formatCode="General">
                  <c:v>7.8710000000000004</c:v>
                </c:pt>
                <c:pt idx="7872" formatCode="General">
                  <c:v>7.8719999999999999</c:v>
                </c:pt>
                <c:pt idx="7873" formatCode="General">
                  <c:v>7.8730000000000002</c:v>
                </c:pt>
                <c:pt idx="7874" formatCode="General">
                  <c:v>7.8739999999999997</c:v>
                </c:pt>
                <c:pt idx="7875" formatCode="General">
                  <c:v>7.875</c:v>
                </c:pt>
                <c:pt idx="7876" formatCode="General">
                  <c:v>7.8760000000000003</c:v>
                </c:pt>
                <c:pt idx="7877" formatCode="General">
                  <c:v>7.8769999999999998</c:v>
                </c:pt>
                <c:pt idx="7878" formatCode="General">
                  <c:v>7.8780000000000001</c:v>
                </c:pt>
                <c:pt idx="7879" formatCode="General">
                  <c:v>7.8789999999999996</c:v>
                </c:pt>
                <c:pt idx="7880" formatCode="General">
                  <c:v>7.88</c:v>
                </c:pt>
                <c:pt idx="7881" formatCode="General">
                  <c:v>7.8810000000000002</c:v>
                </c:pt>
                <c:pt idx="7882" formatCode="General">
                  <c:v>7.8819999999999997</c:v>
                </c:pt>
                <c:pt idx="7883" formatCode="General">
                  <c:v>7.883</c:v>
                </c:pt>
                <c:pt idx="7884" formatCode="General">
                  <c:v>7.8840000000000003</c:v>
                </c:pt>
                <c:pt idx="7885" formatCode="General">
                  <c:v>7.8849999999999998</c:v>
                </c:pt>
                <c:pt idx="7886" formatCode="General">
                  <c:v>7.8860000000000001</c:v>
                </c:pt>
                <c:pt idx="7887" formatCode="General">
                  <c:v>7.8869999999999996</c:v>
                </c:pt>
                <c:pt idx="7888" formatCode="General">
                  <c:v>7.8879999999999999</c:v>
                </c:pt>
                <c:pt idx="7889" formatCode="General">
                  <c:v>7.8890000000000002</c:v>
                </c:pt>
                <c:pt idx="7890" formatCode="General">
                  <c:v>7.89</c:v>
                </c:pt>
                <c:pt idx="7891" formatCode="General">
                  <c:v>7.891</c:v>
                </c:pt>
                <c:pt idx="7892" formatCode="General">
                  <c:v>7.8920000000000003</c:v>
                </c:pt>
                <c:pt idx="7893" formatCode="General">
                  <c:v>7.8929999999999998</c:v>
                </c:pt>
                <c:pt idx="7894" formatCode="General">
                  <c:v>7.8940000000000001</c:v>
                </c:pt>
                <c:pt idx="7895" formatCode="General">
                  <c:v>7.8949999999999996</c:v>
                </c:pt>
                <c:pt idx="7896" formatCode="General">
                  <c:v>7.8959999999999999</c:v>
                </c:pt>
                <c:pt idx="7897" formatCode="General">
                  <c:v>7.8970000000000002</c:v>
                </c:pt>
                <c:pt idx="7898" formatCode="General">
                  <c:v>7.8979999999999997</c:v>
                </c:pt>
                <c:pt idx="7899" formatCode="General">
                  <c:v>7.899</c:v>
                </c:pt>
                <c:pt idx="7900" formatCode="General">
                  <c:v>7.9</c:v>
                </c:pt>
                <c:pt idx="7901" formatCode="General">
                  <c:v>7.9009999999999998</c:v>
                </c:pt>
                <c:pt idx="7902" formatCode="General">
                  <c:v>7.9020000000000001</c:v>
                </c:pt>
                <c:pt idx="7903" formatCode="General">
                  <c:v>7.9029999999999996</c:v>
                </c:pt>
                <c:pt idx="7904" formatCode="General">
                  <c:v>7.9039999999999999</c:v>
                </c:pt>
                <c:pt idx="7905" formatCode="General">
                  <c:v>7.9050000000000002</c:v>
                </c:pt>
                <c:pt idx="7906" formatCode="General">
                  <c:v>7.9059999999999997</c:v>
                </c:pt>
                <c:pt idx="7907" formatCode="General">
                  <c:v>7.907</c:v>
                </c:pt>
                <c:pt idx="7908" formatCode="General">
                  <c:v>7.9080000000000004</c:v>
                </c:pt>
                <c:pt idx="7909" formatCode="General">
                  <c:v>7.9089999999999998</c:v>
                </c:pt>
                <c:pt idx="7910" formatCode="General">
                  <c:v>7.91</c:v>
                </c:pt>
                <c:pt idx="7911" formatCode="General">
                  <c:v>7.9109999999999996</c:v>
                </c:pt>
                <c:pt idx="7912" formatCode="General">
                  <c:v>7.9119999999999999</c:v>
                </c:pt>
                <c:pt idx="7913" formatCode="General">
                  <c:v>7.9130000000000003</c:v>
                </c:pt>
                <c:pt idx="7914" formatCode="General">
                  <c:v>7.9139999999999997</c:v>
                </c:pt>
                <c:pt idx="7915" formatCode="General">
                  <c:v>7.915</c:v>
                </c:pt>
                <c:pt idx="7916" formatCode="General">
                  <c:v>7.9160000000000004</c:v>
                </c:pt>
                <c:pt idx="7917" formatCode="General">
                  <c:v>7.9169999999999998</c:v>
                </c:pt>
                <c:pt idx="7918" formatCode="General">
                  <c:v>7.9180000000000001</c:v>
                </c:pt>
                <c:pt idx="7919" formatCode="General">
                  <c:v>7.9189999999999996</c:v>
                </c:pt>
                <c:pt idx="7920" formatCode="General">
                  <c:v>7.92</c:v>
                </c:pt>
                <c:pt idx="7921" formatCode="General">
                  <c:v>7.9210000000000003</c:v>
                </c:pt>
                <c:pt idx="7922" formatCode="General">
                  <c:v>7.9219999999999997</c:v>
                </c:pt>
                <c:pt idx="7923" formatCode="General">
                  <c:v>7.923</c:v>
                </c:pt>
                <c:pt idx="7924" formatCode="General">
                  <c:v>7.9240000000000004</c:v>
                </c:pt>
                <c:pt idx="7925" formatCode="General">
                  <c:v>7.9249999999999998</c:v>
                </c:pt>
                <c:pt idx="7926" formatCode="General">
                  <c:v>7.9260000000000002</c:v>
                </c:pt>
                <c:pt idx="7927" formatCode="General">
                  <c:v>7.9269999999999996</c:v>
                </c:pt>
                <c:pt idx="7928" formatCode="General">
                  <c:v>7.9279999999999999</c:v>
                </c:pt>
                <c:pt idx="7929" formatCode="General">
                  <c:v>7.9290000000000003</c:v>
                </c:pt>
                <c:pt idx="7930" formatCode="General">
                  <c:v>7.93</c:v>
                </c:pt>
                <c:pt idx="7931" formatCode="General">
                  <c:v>7.931</c:v>
                </c:pt>
                <c:pt idx="7932" formatCode="General">
                  <c:v>7.9320000000000004</c:v>
                </c:pt>
                <c:pt idx="7933" formatCode="General">
                  <c:v>7.9329999999999998</c:v>
                </c:pt>
                <c:pt idx="7934" formatCode="General">
                  <c:v>7.9340000000000002</c:v>
                </c:pt>
                <c:pt idx="7935" formatCode="General">
                  <c:v>7.9349999999999996</c:v>
                </c:pt>
                <c:pt idx="7936" formatCode="General">
                  <c:v>7.9359999999999999</c:v>
                </c:pt>
                <c:pt idx="7937" formatCode="General">
                  <c:v>7.9370000000000003</c:v>
                </c:pt>
                <c:pt idx="7938" formatCode="General">
                  <c:v>7.9379999999999997</c:v>
                </c:pt>
                <c:pt idx="7939" formatCode="General">
                  <c:v>7.9390000000000001</c:v>
                </c:pt>
                <c:pt idx="7940" formatCode="General">
                  <c:v>7.94</c:v>
                </c:pt>
                <c:pt idx="7941" formatCode="General">
                  <c:v>7.9409999999999998</c:v>
                </c:pt>
                <c:pt idx="7942" formatCode="General">
                  <c:v>7.9420000000000002</c:v>
                </c:pt>
                <c:pt idx="7943" formatCode="General">
                  <c:v>7.9429999999999996</c:v>
                </c:pt>
                <c:pt idx="7944" formatCode="General">
                  <c:v>7.944</c:v>
                </c:pt>
                <c:pt idx="7945" formatCode="General">
                  <c:v>7.9450000000000003</c:v>
                </c:pt>
                <c:pt idx="7946" formatCode="General">
                  <c:v>7.9459999999999997</c:v>
                </c:pt>
                <c:pt idx="7947" formatCode="General">
                  <c:v>7.9470000000000001</c:v>
                </c:pt>
                <c:pt idx="7948" formatCode="General">
                  <c:v>7.9480000000000004</c:v>
                </c:pt>
                <c:pt idx="7949" formatCode="General">
                  <c:v>7.9489999999999998</c:v>
                </c:pt>
                <c:pt idx="7950" formatCode="General">
                  <c:v>7.95</c:v>
                </c:pt>
                <c:pt idx="7951" formatCode="General">
                  <c:v>7.9509999999999996</c:v>
                </c:pt>
                <c:pt idx="7952" formatCode="General">
                  <c:v>7.952</c:v>
                </c:pt>
                <c:pt idx="7953" formatCode="General">
                  <c:v>7.9530000000000003</c:v>
                </c:pt>
                <c:pt idx="7954" formatCode="General">
                  <c:v>7.9539999999999997</c:v>
                </c:pt>
                <c:pt idx="7955" formatCode="General">
                  <c:v>7.9550000000000001</c:v>
                </c:pt>
                <c:pt idx="7956" formatCode="General">
                  <c:v>7.9560000000000004</c:v>
                </c:pt>
                <c:pt idx="7957" formatCode="General">
                  <c:v>7.9569999999999999</c:v>
                </c:pt>
                <c:pt idx="7958" formatCode="General">
                  <c:v>7.9580000000000002</c:v>
                </c:pt>
                <c:pt idx="7959" formatCode="General">
                  <c:v>7.9589999999999996</c:v>
                </c:pt>
                <c:pt idx="7960" formatCode="General">
                  <c:v>7.96</c:v>
                </c:pt>
                <c:pt idx="7961" formatCode="General">
                  <c:v>7.9610000000000003</c:v>
                </c:pt>
                <c:pt idx="7962" formatCode="General">
                  <c:v>7.9619999999999997</c:v>
                </c:pt>
                <c:pt idx="7963" formatCode="General">
                  <c:v>7.9630000000000001</c:v>
                </c:pt>
                <c:pt idx="7964" formatCode="General">
                  <c:v>7.9640000000000004</c:v>
                </c:pt>
                <c:pt idx="7965" formatCode="General">
                  <c:v>7.9649999999999999</c:v>
                </c:pt>
                <c:pt idx="7966" formatCode="General">
                  <c:v>7.9660000000000002</c:v>
                </c:pt>
                <c:pt idx="7967" formatCode="General">
                  <c:v>7.9669999999999996</c:v>
                </c:pt>
                <c:pt idx="7968" formatCode="General">
                  <c:v>7.968</c:v>
                </c:pt>
                <c:pt idx="7969" formatCode="General">
                  <c:v>7.9690000000000003</c:v>
                </c:pt>
                <c:pt idx="7970" formatCode="General">
                  <c:v>7.97</c:v>
                </c:pt>
                <c:pt idx="7971" formatCode="General">
                  <c:v>7.9710000000000001</c:v>
                </c:pt>
                <c:pt idx="7972" formatCode="General">
                  <c:v>7.9720000000000004</c:v>
                </c:pt>
                <c:pt idx="7973" formatCode="General">
                  <c:v>7.9729999999999999</c:v>
                </c:pt>
                <c:pt idx="7974" formatCode="General">
                  <c:v>7.9740000000000002</c:v>
                </c:pt>
                <c:pt idx="7975" formatCode="General">
                  <c:v>7.9749999999999996</c:v>
                </c:pt>
                <c:pt idx="7976" formatCode="General">
                  <c:v>7.976</c:v>
                </c:pt>
                <c:pt idx="7977" formatCode="General">
                  <c:v>7.9770000000000003</c:v>
                </c:pt>
                <c:pt idx="7978" formatCode="General">
                  <c:v>7.9779999999999998</c:v>
                </c:pt>
                <c:pt idx="7979" formatCode="General">
                  <c:v>7.9790000000000001</c:v>
                </c:pt>
                <c:pt idx="7980" formatCode="General">
                  <c:v>7.98</c:v>
                </c:pt>
                <c:pt idx="7981" formatCode="General">
                  <c:v>7.9809999999999999</c:v>
                </c:pt>
                <c:pt idx="7982" formatCode="General">
                  <c:v>7.9820000000000002</c:v>
                </c:pt>
                <c:pt idx="7983" formatCode="General">
                  <c:v>7.9829999999999997</c:v>
                </c:pt>
                <c:pt idx="7984" formatCode="General">
                  <c:v>7.984</c:v>
                </c:pt>
                <c:pt idx="7985" formatCode="General">
                  <c:v>7.9850000000000003</c:v>
                </c:pt>
                <c:pt idx="7986" formatCode="General">
                  <c:v>7.9859999999999998</c:v>
                </c:pt>
                <c:pt idx="7987" formatCode="General">
                  <c:v>7.9870000000000001</c:v>
                </c:pt>
                <c:pt idx="7988" formatCode="General">
                  <c:v>7.9880000000000004</c:v>
                </c:pt>
                <c:pt idx="7989" formatCode="General">
                  <c:v>7.9889999999999999</c:v>
                </c:pt>
                <c:pt idx="7990" formatCode="General">
                  <c:v>7.99</c:v>
                </c:pt>
                <c:pt idx="7991" formatCode="General">
                  <c:v>7.9909999999999997</c:v>
                </c:pt>
                <c:pt idx="7992" formatCode="General">
                  <c:v>7.992</c:v>
                </c:pt>
                <c:pt idx="7993" formatCode="General">
                  <c:v>7.9930000000000003</c:v>
                </c:pt>
                <c:pt idx="7994" formatCode="General">
                  <c:v>7.9939999999999998</c:v>
                </c:pt>
                <c:pt idx="7995" formatCode="General">
                  <c:v>7.9950000000000001</c:v>
                </c:pt>
                <c:pt idx="7996" formatCode="General">
                  <c:v>7.9960000000000004</c:v>
                </c:pt>
                <c:pt idx="7997" formatCode="General">
                  <c:v>7.9969999999999999</c:v>
                </c:pt>
                <c:pt idx="7998" formatCode="General">
                  <c:v>7.9980000000000002</c:v>
                </c:pt>
                <c:pt idx="7999" formatCode="General">
                  <c:v>7.9989999999999997</c:v>
                </c:pt>
                <c:pt idx="8000" formatCode="General">
                  <c:v>8</c:v>
                </c:pt>
                <c:pt idx="8001" formatCode="General">
                  <c:v>8.0009999999999994</c:v>
                </c:pt>
                <c:pt idx="8002" formatCode="General">
                  <c:v>8.0020000000000007</c:v>
                </c:pt>
                <c:pt idx="8003" formatCode="General">
                  <c:v>8.0030000000000001</c:v>
                </c:pt>
                <c:pt idx="8004" formatCode="General">
                  <c:v>8.0039999999999996</c:v>
                </c:pt>
                <c:pt idx="8005" formatCode="General">
                  <c:v>8.0050000000000008</c:v>
                </c:pt>
                <c:pt idx="8006" formatCode="General">
                  <c:v>8.0060000000000002</c:v>
                </c:pt>
                <c:pt idx="8007" formatCode="General">
                  <c:v>8.0069999999999997</c:v>
                </c:pt>
                <c:pt idx="8008" formatCode="General">
                  <c:v>8.0079999999999991</c:v>
                </c:pt>
                <c:pt idx="8009" formatCode="General">
                  <c:v>8.0090000000000003</c:v>
                </c:pt>
                <c:pt idx="8010" formatCode="General">
                  <c:v>8.01</c:v>
                </c:pt>
                <c:pt idx="8011" formatCode="General">
                  <c:v>8.0109999999999992</c:v>
                </c:pt>
                <c:pt idx="8012" formatCode="General">
                  <c:v>8.0120000000000005</c:v>
                </c:pt>
                <c:pt idx="8013" formatCode="General">
                  <c:v>8.0129999999999999</c:v>
                </c:pt>
                <c:pt idx="8014" formatCode="General">
                  <c:v>8.0139999999999993</c:v>
                </c:pt>
                <c:pt idx="8015" formatCode="General">
                  <c:v>8.0150000000000006</c:v>
                </c:pt>
                <c:pt idx="8016" formatCode="General">
                  <c:v>8.016</c:v>
                </c:pt>
                <c:pt idx="8017" formatCode="General">
                  <c:v>8.0169999999999995</c:v>
                </c:pt>
                <c:pt idx="8018" formatCode="General">
                  <c:v>8.0180000000000007</c:v>
                </c:pt>
                <c:pt idx="8019" formatCode="General">
                  <c:v>8.0190000000000001</c:v>
                </c:pt>
                <c:pt idx="8020" formatCode="General">
                  <c:v>8.02</c:v>
                </c:pt>
                <c:pt idx="8021" formatCode="General">
                  <c:v>8.0210000000000008</c:v>
                </c:pt>
                <c:pt idx="8022" formatCode="General">
                  <c:v>8.0220000000000002</c:v>
                </c:pt>
                <c:pt idx="8023" formatCode="General">
                  <c:v>8.0229999999999997</c:v>
                </c:pt>
                <c:pt idx="8024" formatCode="General">
                  <c:v>8.0239999999999991</c:v>
                </c:pt>
                <c:pt idx="8025" formatCode="General">
                  <c:v>8.0250000000000004</c:v>
                </c:pt>
                <c:pt idx="8026" formatCode="General">
                  <c:v>8.0259999999999998</c:v>
                </c:pt>
                <c:pt idx="8027" formatCode="General">
                  <c:v>8.0269999999999992</c:v>
                </c:pt>
                <c:pt idx="8028" formatCode="General">
                  <c:v>8.0280000000000005</c:v>
                </c:pt>
                <c:pt idx="8029" formatCode="General">
                  <c:v>8.0289999999999999</c:v>
                </c:pt>
                <c:pt idx="8030" formatCode="General">
                  <c:v>8.0299999999999994</c:v>
                </c:pt>
                <c:pt idx="8031" formatCode="General">
                  <c:v>8.0310000000000006</c:v>
                </c:pt>
                <c:pt idx="8032" formatCode="General">
                  <c:v>8.032</c:v>
                </c:pt>
                <c:pt idx="8033" formatCode="General">
                  <c:v>8.0329999999999995</c:v>
                </c:pt>
                <c:pt idx="8034" formatCode="General">
                  <c:v>8.0340000000000007</c:v>
                </c:pt>
                <c:pt idx="8035" formatCode="General">
                  <c:v>8.0350000000000001</c:v>
                </c:pt>
                <c:pt idx="8036" formatCode="General">
                  <c:v>8.0359999999999996</c:v>
                </c:pt>
                <c:pt idx="8037" formatCode="General">
                  <c:v>8.0370000000000008</c:v>
                </c:pt>
                <c:pt idx="8038" formatCode="General">
                  <c:v>8.0380000000000003</c:v>
                </c:pt>
                <c:pt idx="8039" formatCode="General">
                  <c:v>8.0389999999999997</c:v>
                </c:pt>
                <c:pt idx="8040" formatCode="General">
                  <c:v>8.0399999999999991</c:v>
                </c:pt>
                <c:pt idx="8041" formatCode="General">
                  <c:v>8.0410000000000004</c:v>
                </c:pt>
                <c:pt idx="8042" formatCode="General">
                  <c:v>8.0419999999999998</c:v>
                </c:pt>
                <c:pt idx="8043" formatCode="General">
                  <c:v>8.0429999999999993</c:v>
                </c:pt>
                <c:pt idx="8044" formatCode="General">
                  <c:v>8.0440000000000005</c:v>
                </c:pt>
                <c:pt idx="8045" formatCode="General">
                  <c:v>8.0449999999999999</c:v>
                </c:pt>
                <c:pt idx="8046" formatCode="General">
                  <c:v>8.0459999999999994</c:v>
                </c:pt>
                <c:pt idx="8047" formatCode="General">
                  <c:v>8.0470000000000006</c:v>
                </c:pt>
                <c:pt idx="8048" formatCode="General">
                  <c:v>8.048</c:v>
                </c:pt>
                <c:pt idx="8049" formatCode="General">
                  <c:v>8.0489999999999995</c:v>
                </c:pt>
                <c:pt idx="8050" formatCode="General">
                  <c:v>8.0500000000000007</c:v>
                </c:pt>
                <c:pt idx="8051" formatCode="General">
                  <c:v>8.0510000000000002</c:v>
                </c:pt>
                <c:pt idx="8052" formatCode="General">
                  <c:v>8.0519999999999996</c:v>
                </c:pt>
                <c:pt idx="8053" formatCode="General">
                  <c:v>8.0530000000000008</c:v>
                </c:pt>
                <c:pt idx="8054" formatCode="General">
                  <c:v>8.0540000000000003</c:v>
                </c:pt>
                <c:pt idx="8055" formatCode="General">
                  <c:v>8.0549999999999997</c:v>
                </c:pt>
                <c:pt idx="8056" formatCode="General">
                  <c:v>8.0559999999999992</c:v>
                </c:pt>
                <c:pt idx="8057" formatCode="General">
                  <c:v>8.0570000000000004</c:v>
                </c:pt>
                <c:pt idx="8058" formatCode="General">
                  <c:v>8.0579999999999998</c:v>
                </c:pt>
                <c:pt idx="8059" formatCode="General">
                  <c:v>8.0589999999999993</c:v>
                </c:pt>
                <c:pt idx="8060" formatCode="General">
                  <c:v>8.06</c:v>
                </c:pt>
                <c:pt idx="8061" formatCode="General">
                  <c:v>8.0609999999999999</c:v>
                </c:pt>
                <c:pt idx="8062" formatCode="General">
                  <c:v>8.0619999999999994</c:v>
                </c:pt>
                <c:pt idx="8063" formatCode="General">
                  <c:v>8.0630000000000006</c:v>
                </c:pt>
                <c:pt idx="8064" formatCode="General">
                  <c:v>8.0640000000000001</c:v>
                </c:pt>
                <c:pt idx="8065" formatCode="General">
                  <c:v>8.0649999999999995</c:v>
                </c:pt>
                <c:pt idx="8066" formatCode="General">
                  <c:v>8.0660000000000007</c:v>
                </c:pt>
                <c:pt idx="8067" formatCode="General">
                  <c:v>8.0670000000000002</c:v>
                </c:pt>
                <c:pt idx="8068" formatCode="General">
                  <c:v>8.0679999999999996</c:v>
                </c:pt>
                <c:pt idx="8069" formatCode="General">
                  <c:v>8.0690000000000008</c:v>
                </c:pt>
                <c:pt idx="8070" formatCode="General">
                  <c:v>8.07</c:v>
                </c:pt>
                <c:pt idx="8071" formatCode="General">
                  <c:v>8.0709999999999997</c:v>
                </c:pt>
                <c:pt idx="8072" formatCode="General">
                  <c:v>8.0719999999999992</c:v>
                </c:pt>
                <c:pt idx="8073" formatCode="General">
                  <c:v>8.0730000000000004</c:v>
                </c:pt>
                <c:pt idx="8074" formatCode="General">
                  <c:v>8.0739999999999998</c:v>
                </c:pt>
                <c:pt idx="8075" formatCode="General">
                  <c:v>8.0749999999999993</c:v>
                </c:pt>
                <c:pt idx="8076" formatCode="General">
                  <c:v>8.0760000000000005</c:v>
                </c:pt>
                <c:pt idx="8077" formatCode="General">
                  <c:v>8.077</c:v>
                </c:pt>
                <c:pt idx="8078" formatCode="General">
                  <c:v>8.0779999999999994</c:v>
                </c:pt>
                <c:pt idx="8079" formatCode="General">
                  <c:v>8.0790000000000006</c:v>
                </c:pt>
                <c:pt idx="8080" formatCode="General">
                  <c:v>8.08</c:v>
                </c:pt>
                <c:pt idx="8081" formatCode="General">
                  <c:v>8.0809999999999995</c:v>
                </c:pt>
                <c:pt idx="8082" formatCode="General">
                  <c:v>8.0820000000000007</c:v>
                </c:pt>
                <c:pt idx="8083" formatCode="General">
                  <c:v>8.0830000000000002</c:v>
                </c:pt>
                <c:pt idx="8084" formatCode="General">
                  <c:v>8.0839999999999996</c:v>
                </c:pt>
                <c:pt idx="8085" formatCode="General">
                  <c:v>8.0850000000000009</c:v>
                </c:pt>
                <c:pt idx="8086" formatCode="General">
                  <c:v>8.0860000000000003</c:v>
                </c:pt>
                <c:pt idx="8087" formatCode="General">
                  <c:v>8.0869999999999997</c:v>
                </c:pt>
                <c:pt idx="8088" formatCode="General">
                  <c:v>8.0879999999999992</c:v>
                </c:pt>
                <c:pt idx="8089" formatCode="General">
                  <c:v>8.0890000000000004</c:v>
                </c:pt>
                <c:pt idx="8090" formatCode="General">
                  <c:v>8.09</c:v>
                </c:pt>
                <c:pt idx="8091" formatCode="General">
                  <c:v>8.0909999999999993</c:v>
                </c:pt>
                <c:pt idx="8092" formatCode="General">
                  <c:v>8.0920000000000005</c:v>
                </c:pt>
                <c:pt idx="8093" formatCode="General">
                  <c:v>8.093</c:v>
                </c:pt>
                <c:pt idx="8094" formatCode="General">
                  <c:v>8.0939999999999994</c:v>
                </c:pt>
                <c:pt idx="8095" formatCode="General">
                  <c:v>8.0950000000000006</c:v>
                </c:pt>
                <c:pt idx="8096" formatCode="General">
                  <c:v>8.0960000000000001</c:v>
                </c:pt>
                <c:pt idx="8097" formatCode="General">
                  <c:v>8.0969999999999995</c:v>
                </c:pt>
                <c:pt idx="8098" formatCode="General">
                  <c:v>8.0980000000000008</c:v>
                </c:pt>
                <c:pt idx="8099" formatCode="General">
                  <c:v>8.0990000000000002</c:v>
                </c:pt>
                <c:pt idx="8100" formatCode="General">
                  <c:v>8.1</c:v>
                </c:pt>
                <c:pt idx="8101" formatCode="General">
                  <c:v>8.1010000000000009</c:v>
                </c:pt>
                <c:pt idx="8102" formatCode="General">
                  <c:v>8.1020000000000003</c:v>
                </c:pt>
                <c:pt idx="8103" formatCode="General">
                  <c:v>8.1029999999999998</c:v>
                </c:pt>
                <c:pt idx="8104" formatCode="General">
                  <c:v>8.1039999999999992</c:v>
                </c:pt>
                <c:pt idx="8105" formatCode="General">
                  <c:v>8.1050000000000004</c:v>
                </c:pt>
                <c:pt idx="8106" formatCode="General">
                  <c:v>8.1059999999999999</c:v>
                </c:pt>
                <c:pt idx="8107" formatCode="General">
                  <c:v>8.1069999999999993</c:v>
                </c:pt>
                <c:pt idx="8108" formatCode="General">
                  <c:v>8.1080000000000005</c:v>
                </c:pt>
                <c:pt idx="8109" formatCode="General">
                  <c:v>8.109</c:v>
                </c:pt>
                <c:pt idx="8110" formatCode="General">
                  <c:v>8.11</c:v>
                </c:pt>
                <c:pt idx="8111" formatCode="General">
                  <c:v>8.1110000000000007</c:v>
                </c:pt>
                <c:pt idx="8112" formatCode="General">
                  <c:v>8.1120000000000001</c:v>
                </c:pt>
                <c:pt idx="8113" formatCode="General">
                  <c:v>8.1129999999999995</c:v>
                </c:pt>
                <c:pt idx="8114" formatCode="General">
                  <c:v>8.1140000000000008</c:v>
                </c:pt>
                <c:pt idx="8115" formatCode="General">
                  <c:v>8.1150000000000002</c:v>
                </c:pt>
                <c:pt idx="8116" formatCode="General">
                  <c:v>8.1159999999999997</c:v>
                </c:pt>
                <c:pt idx="8117" formatCode="General">
                  <c:v>8.1170000000000009</c:v>
                </c:pt>
                <c:pt idx="8118" formatCode="General">
                  <c:v>8.1180000000000003</c:v>
                </c:pt>
                <c:pt idx="8119" formatCode="General">
                  <c:v>8.1189999999999998</c:v>
                </c:pt>
                <c:pt idx="8120" formatCode="General">
                  <c:v>8.1199999999999992</c:v>
                </c:pt>
                <c:pt idx="8121" formatCode="General">
                  <c:v>8.1210000000000004</c:v>
                </c:pt>
                <c:pt idx="8122" formatCode="General">
                  <c:v>8.1219999999999999</c:v>
                </c:pt>
                <c:pt idx="8123" formatCode="General">
                  <c:v>8.1229999999999993</c:v>
                </c:pt>
                <c:pt idx="8124" formatCode="General">
                  <c:v>8.1240000000000006</c:v>
                </c:pt>
                <c:pt idx="8125" formatCode="General">
                  <c:v>8.125</c:v>
                </c:pt>
                <c:pt idx="8126" formatCode="General">
                  <c:v>8.1259999999999994</c:v>
                </c:pt>
                <c:pt idx="8127" formatCode="General">
                  <c:v>8.1270000000000007</c:v>
                </c:pt>
                <c:pt idx="8128" formatCode="General">
                  <c:v>8.1280000000000001</c:v>
                </c:pt>
                <c:pt idx="8129" formatCode="General">
                  <c:v>8.1289999999999996</c:v>
                </c:pt>
                <c:pt idx="8130" formatCode="General">
                  <c:v>8.1300000000000008</c:v>
                </c:pt>
                <c:pt idx="8131" formatCode="General">
                  <c:v>8.1310000000000002</c:v>
                </c:pt>
                <c:pt idx="8132" formatCode="General">
                  <c:v>8.1319999999999997</c:v>
                </c:pt>
                <c:pt idx="8133" formatCode="General">
                  <c:v>8.1329999999999991</c:v>
                </c:pt>
                <c:pt idx="8134" formatCode="General">
                  <c:v>8.1340000000000003</c:v>
                </c:pt>
                <c:pt idx="8135" formatCode="General">
                  <c:v>8.1349999999999998</c:v>
                </c:pt>
                <c:pt idx="8136" formatCode="General">
                  <c:v>8.1359999999999992</c:v>
                </c:pt>
                <c:pt idx="8137" formatCode="General">
                  <c:v>8.1370000000000005</c:v>
                </c:pt>
                <c:pt idx="8138" formatCode="General">
                  <c:v>8.1379999999999999</c:v>
                </c:pt>
                <c:pt idx="8139" formatCode="General">
                  <c:v>8.1389999999999993</c:v>
                </c:pt>
                <c:pt idx="8140" formatCode="General">
                  <c:v>8.14</c:v>
                </c:pt>
                <c:pt idx="8141" formatCode="General">
                  <c:v>8.141</c:v>
                </c:pt>
                <c:pt idx="8142" formatCode="General">
                  <c:v>8.1419999999999995</c:v>
                </c:pt>
                <c:pt idx="8143" formatCode="General">
                  <c:v>8.1430000000000007</c:v>
                </c:pt>
                <c:pt idx="8144" formatCode="General">
                  <c:v>8.1440000000000001</c:v>
                </c:pt>
                <c:pt idx="8145" formatCode="General">
                  <c:v>8.1449999999999996</c:v>
                </c:pt>
                <c:pt idx="8146" formatCode="General">
                  <c:v>8.1460000000000008</c:v>
                </c:pt>
                <c:pt idx="8147" formatCode="General">
                  <c:v>8.1470000000000002</c:v>
                </c:pt>
                <c:pt idx="8148" formatCode="General">
                  <c:v>8.1479999999999997</c:v>
                </c:pt>
                <c:pt idx="8149" formatCode="General">
                  <c:v>8.1489999999999991</c:v>
                </c:pt>
                <c:pt idx="8150" formatCode="General">
                  <c:v>8.15</c:v>
                </c:pt>
                <c:pt idx="8151" formatCode="General">
                  <c:v>8.1509999999999998</c:v>
                </c:pt>
                <c:pt idx="8152" formatCode="General">
                  <c:v>8.1519999999999992</c:v>
                </c:pt>
                <c:pt idx="8153" formatCode="General">
                  <c:v>8.1530000000000005</c:v>
                </c:pt>
                <c:pt idx="8154" formatCode="General">
                  <c:v>8.1539999999999999</c:v>
                </c:pt>
                <c:pt idx="8155" formatCode="General">
                  <c:v>8.1549999999999994</c:v>
                </c:pt>
                <c:pt idx="8156" formatCode="General">
                  <c:v>8.1560000000000006</c:v>
                </c:pt>
                <c:pt idx="8157" formatCode="General">
                  <c:v>8.157</c:v>
                </c:pt>
                <c:pt idx="8158" formatCode="General">
                  <c:v>8.1579999999999995</c:v>
                </c:pt>
                <c:pt idx="8159" formatCode="General">
                  <c:v>8.1590000000000007</c:v>
                </c:pt>
                <c:pt idx="8160" formatCode="General">
                  <c:v>8.16</c:v>
                </c:pt>
                <c:pt idx="8161" formatCode="General">
                  <c:v>8.1609999999999996</c:v>
                </c:pt>
                <c:pt idx="8162" formatCode="General">
                  <c:v>8.1620000000000008</c:v>
                </c:pt>
                <c:pt idx="8163" formatCode="General">
                  <c:v>8.1630000000000003</c:v>
                </c:pt>
                <c:pt idx="8164" formatCode="General">
                  <c:v>8.1639999999999997</c:v>
                </c:pt>
                <c:pt idx="8165" formatCode="General">
                  <c:v>8.1649999999999991</c:v>
                </c:pt>
                <c:pt idx="8166" formatCode="General">
                  <c:v>8.1660000000000004</c:v>
                </c:pt>
                <c:pt idx="8167" formatCode="General">
                  <c:v>8.1669999999999998</c:v>
                </c:pt>
                <c:pt idx="8168" formatCode="General">
                  <c:v>8.1679999999999993</c:v>
                </c:pt>
                <c:pt idx="8169" formatCode="General">
                  <c:v>8.1690000000000005</c:v>
                </c:pt>
                <c:pt idx="8170" formatCode="General">
                  <c:v>8.17</c:v>
                </c:pt>
                <c:pt idx="8171" formatCode="General">
                  <c:v>8.1709999999999994</c:v>
                </c:pt>
                <c:pt idx="8172" formatCode="General">
                  <c:v>8.1720000000000006</c:v>
                </c:pt>
                <c:pt idx="8173" formatCode="General">
                  <c:v>8.173</c:v>
                </c:pt>
                <c:pt idx="8174" formatCode="General">
                  <c:v>8.1739999999999995</c:v>
                </c:pt>
                <c:pt idx="8175" formatCode="General">
                  <c:v>8.1750000000000007</c:v>
                </c:pt>
                <c:pt idx="8176" formatCode="General">
                  <c:v>8.1760000000000002</c:v>
                </c:pt>
                <c:pt idx="8177" formatCode="General">
                  <c:v>8.1769999999999996</c:v>
                </c:pt>
                <c:pt idx="8178" formatCode="General">
                  <c:v>8.1780000000000008</c:v>
                </c:pt>
                <c:pt idx="8179" formatCode="General">
                  <c:v>8.1790000000000003</c:v>
                </c:pt>
                <c:pt idx="8180" formatCode="General">
                  <c:v>8.18</c:v>
                </c:pt>
                <c:pt idx="8181" formatCode="General">
                  <c:v>8.1809999999999992</c:v>
                </c:pt>
                <c:pt idx="8182" formatCode="General">
                  <c:v>8.1820000000000004</c:v>
                </c:pt>
                <c:pt idx="8183" formatCode="General">
                  <c:v>8.1829999999999998</c:v>
                </c:pt>
                <c:pt idx="8184" formatCode="General">
                  <c:v>8.1839999999999993</c:v>
                </c:pt>
                <c:pt idx="8185" formatCode="General">
                  <c:v>8.1850000000000005</c:v>
                </c:pt>
                <c:pt idx="8186" formatCode="General">
                  <c:v>8.1859999999999999</c:v>
                </c:pt>
                <c:pt idx="8187" formatCode="General">
                  <c:v>8.1869999999999994</c:v>
                </c:pt>
                <c:pt idx="8188" formatCode="General">
                  <c:v>8.1880000000000006</c:v>
                </c:pt>
                <c:pt idx="8189" formatCode="General">
                  <c:v>8.1890000000000001</c:v>
                </c:pt>
                <c:pt idx="8190" formatCode="General">
                  <c:v>8.19</c:v>
                </c:pt>
                <c:pt idx="8191" formatCode="General">
                  <c:v>8.1910000000000007</c:v>
                </c:pt>
                <c:pt idx="8192" formatCode="General">
                  <c:v>8.1920000000000002</c:v>
                </c:pt>
                <c:pt idx="8193" formatCode="General">
                  <c:v>8.1929999999999996</c:v>
                </c:pt>
                <c:pt idx="8194" formatCode="General">
                  <c:v>8.1940000000000008</c:v>
                </c:pt>
                <c:pt idx="8195" formatCode="General">
                  <c:v>8.1950000000000003</c:v>
                </c:pt>
                <c:pt idx="8196" formatCode="General">
                  <c:v>8.1959999999999997</c:v>
                </c:pt>
                <c:pt idx="8197" formatCode="General">
                  <c:v>8.1969999999999992</c:v>
                </c:pt>
                <c:pt idx="8198" formatCode="General">
                  <c:v>8.1980000000000004</c:v>
                </c:pt>
                <c:pt idx="8199" formatCode="General">
                  <c:v>8.1989999999999998</c:v>
                </c:pt>
                <c:pt idx="8200" formatCode="General">
                  <c:v>8.1999999999999993</c:v>
                </c:pt>
                <c:pt idx="8201" formatCode="General">
                  <c:v>8.2010000000000005</c:v>
                </c:pt>
                <c:pt idx="8202" formatCode="General">
                  <c:v>8.202</c:v>
                </c:pt>
                <c:pt idx="8203" formatCode="General">
                  <c:v>8.2029999999999994</c:v>
                </c:pt>
                <c:pt idx="8204" formatCode="General">
                  <c:v>8.2040000000000006</c:v>
                </c:pt>
                <c:pt idx="8205" formatCode="General">
                  <c:v>8.2050000000000001</c:v>
                </c:pt>
                <c:pt idx="8206" formatCode="General">
                  <c:v>8.2059999999999995</c:v>
                </c:pt>
                <c:pt idx="8207" formatCode="General">
                  <c:v>8.2070000000000007</c:v>
                </c:pt>
                <c:pt idx="8208" formatCode="General">
                  <c:v>8.2080000000000002</c:v>
                </c:pt>
                <c:pt idx="8209" formatCode="General">
                  <c:v>8.2089999999999996</c:v>
                </c:pt>
                <c:pt idx="8210" formatCode="General">
                  <c:v>8.2100000000000009</c:v>
                </c:pt>
                <c:pt idx="8211" formatCode="General">
                  <c:v>8.2110000000000003</c:v>
                </c:pt>
                <c:pt idx="8212" formatCode="General">
                  <c:v>8.2119999999999997</c:v>
                </c:pt>
                <c:pt idx="8213" formatCode="General">
                  <c:v>8.2129999999999992</c:v>
                </c:pt>
                <c:pt idx="8214" formatCode="General">
                  <c:v>8.2140000000000004</c:v>
                </c:pt>
                <c:pt idx="8215" formatCode="General">
                  <c:v>8.2149999999999999</c:v>
                </c:pt>
                <c:pt idx="8216" formatCode="General">
                  <c:v>8.2159999999999993</c:v>
                </c:pt>
                <c:pt idx="8217" formatCode="General">
                  <c:v>8.2170000000000005</c:v>
                </c:pt>
                <c:pt idx="8218" formatCode="General">
                  <c:v>8.218</c:v>
                </c:pt>
                <c:pt idx="8219" formatCode="General">
                  <c:v>8.2189999999999994</c:v>
                </c:pt>
                <c:pt idx="8220" formatCode="General">
                  <c:v>8.2200000000000006</c:v>
                </c:pt>
                <c:pt idx="8221" formatCode="General">
                  <c:v>8.2210000000000001</c:v>
                </c:pt>
                <c:pt idx="8222" formatCode="General">
                  <c:v>8.2219999999999995</c:v>
                </c:pt>
                <c:pt idx="8223" formatCode="General">
                  <c:v>8.2230000000000008</c:v>
                </c:pt>
                <c:pt idx="8224" formatCode="General">
                  <c:v>8.2240000000000002</c:v>
                </c:pt>
                <c:pt idx="8225" formatCode="General">
                  <c:v>8.2249999999999996</c:v>
                </c:pt>
                <c:pt idx="8226" formatCode="General">
                  <c:v>8.2260000000000009</c:v>
                </c:pt>
                <c:pt idx="8227" formatCode="General">
                  <c:v>8.2270000000000003</c:v>
                </c:pt>
                <c:pt idx="8228" formatCode="General">
                  <c:v>8.2279999999999998</c:v>
                </c:pt>
                <c:pt idx="8229" formatCode="General">
                  <c:v>8.2289999999999992</c:v>
                </c:pt>
                <c:pt idx="8230" formatCode="General">
                  <c:v>8.23</c:v>
                </c:pt>
                <c:pt idx="8231" formatCode="General">
                  <c:v>8.2309999999999999</c:v>
                </c:pt>
                <c:pt idx="8232" formatCode="General">
                  <c:v>8.2319999999999993</c:v>
                </c:pt>
                <c:pt idx="8233" formatCode="General">
                  <c:v>8.2330000000000005</c:v>
                </c:pt>
                <c:pt idx="8234" formatCode="General">
                  <c:v>8.234</c:v>
                </c:pt>
                <c:pt idx="8235" formatCode="General">
                  <c:v>8.2349999999999994</c:v>
                </c:pt>
                <c:pt idx="8236" formatCode="General">
                  <c:v>8.2360000000000007</c:v>
                </c:pt>
                <c:pt idx="8237" formatCode="General">
                  <c:v>8.2370000000000001</c:v>
                </c:pt>
                <c:pt idx="8238" formatCode="General">
                  <c:v>8.2379999999999995</c:v>
                </c:pt>
                <c:pt idx="8239" formatCode="General">
                  <c:v>8.2390000000000008</c:v>
                </c:pt>
                <c:pt idx="8240" formatCode="General">
                  <c:v>8.24</c:v>
                </c:pt>
                <c:pt idx="8241" formatCode="General">
                  <c:v>8.2409999999999997</c:v>
                </c:pt>
                <c:pt idx="8242" formatCode="General">
                  <c:v>8.2420000000000009</c:v>
                </c:pt>
                <c:pt idx="8243" formatCode="General">
                  <c:v>8.2430000000000003</c:v>
                </c:pt>
                <c:pt idx="8244" formatCode="General">
                  <c:v>8.2439999999999998</c:v>
                </c:pt>
                <c:pt idx="8245" formatCode="General">
                  <c:v>8.2449999999999992</c:v>
                </c:pt>
                <c:pt idx="8246" formatCode="General">
                  <c:v>8.2460000000000004</c:v>
                </c:pt>
                <c:pt idx="8247" formatCode="General">
                  <c:v>8.2469999999999999</c:v>
                </c:pt>
                <c:pt idx="8248" formatCode="General">
                  <c:v>8.2479999999999993</c:v>
                </c:pt>
                <c:pt idx="8249" formatCode="General">
                  <c:v>8.2490000000000006</c:v>
                </c:pt>
                <c:pt idx="8250" formatCode="General">
                  <c:v>8.25</c:v>
                </c:pt>
                <c:pt idx="8251" formatCode="General">
                  <c:v>8.2509999999999994</c:v>
                </c:pt>
                <c:pt idx="8252" formatCode="General">
                  <c:v>8.2520000000000007</c:v>
                </c:pt>
                <c:pt idx="8253" formatCode="General">
                  <c:v>8.2530000000000001</c:v>
                </c:pt>
                <c:pt idx="8254" formatCode="General">
                  <c:v>8.2539999999999996</c:v>
                </c:pt>
                <c:pt idx="8255" formatCode="General">
                  <c:v>8.2550000000000008</c:v>
                </c:pt>
                <c:pt idx="8256" formatCode="General">
                  <c:v>8.2560000000000002</c:v>
                </c:pt>
                <c:pt idx="8257" formatCode="General">
                  <c:v>8.2569999999999997</c:v>
                </c:pt>
                <c:pt idx="8258" formatCode="General">
                  <c:v>8.2579999999999991</c:v>
                </c:pt>
                <c:pt idx="8259" formatCode="General">
                  <c:v>8.2590000000000003</c:v>
                </c:pt>
                <c:pt idx="8260" formatCode="General">
                  <c:v>8.26</c:v>
                </c:pt>
                <c:pt idx="8261" formatCode="General">
                  <c:v>8.2609999999999992</c:v>
                </c:pt>
                <c:pt idx="8262" formatCode="General">
                  <c:v>8.2620000000000005</c:v>
                </c:pt>
                <c:pt idx="8263" formatCode="General">
                  <c:v>8.2629999999999999</c:v>
                </c:pt>
                <c:pt idx="8264" formatCode="General">
                  <c:v>8.2639999999999993</c:v>
                </c:pt>
                <c:pt idx="8265" formatCode="General">
                  <c:v>8.2650000000000006</c:v>
                </c:pt>
                <c:pt idx="8266" formatCode="General">
                  <c:v>8.266</c:v>
                </c:pt>
                <c:pt idx="8267" formatCode="General">
                  <c:v>8.2669999999999995</c:v>
                </c:pt>
                <c:pt idx="8268" formatCode="General">
                  <c:v>8.2680000000000007</c:v>
                </c:pt>
                <c:pt idx="8269" formatCode="General">
                  <c:v>8.2690000000000001</c:v>
                </c:pt>
                <c:pt idx="8270" formatCode="General">
                  <c:v>8.27</c:v>
                </c:pt>
                <c:pt idx="8271" formatCode="General">
                  <c:v>8.2710000000000008</c:v>
                </c:pt>
                <c:pt idx="8272" formatCode="General">
                  <c:v>8.2720000000000002</c:v>
                </c:pt>
                <c:pt idx="8273" formatCode="General">
                  <c:v>8.2729999999999997</c:v>
                </c:pt>
                <c:pt idx="8274" formatCode="General">
                  <c:v>8.2739999999999991</c:v>
                </c:pt>
                <c:pt idx="8275" formatCode="General">
                  <c:v>8.2750000000000004</c:v>
                </c:pt>
                <c:pt idx="8276" formatCode="General">
                  <c:v>8.2759999999999998</c:v>
                </c:pt>
                <c:pt idx="8277" formatCode="General">
                  <c:v>8.2769999999999992</c:v>
                </c:pt>
                <c:pt idx="8278" formatCode="General">
                  <c:v>8.2780000000000005</c:v>
                </c:pt>
                <c:pt idx="8279" formatCode="General">
                  <c:v>8.2789999999999999</c:v>
                </c:pt>
                <c:pt idx="8280" formatCode="General">
                  <c:v>8.2799999999999994</c:v>
                </c:pt>
                <c:pt idx="8281" formatCode="General">
                  <c:v>8.2810000000000006</c:v>
                </c:pt>
                <c:pt idx="8282" formatCode="General">
                  <c:v>8.282</c:v>
                </c:pt>
                <c:pt idx="8283" formatCode="General">
                  <c:v>8.2829999999999995</c:v>
                </c:pt>
                <c:pt idx="8284" formatCode="General">
                  <c:v>8.2840000000000007</c:v>
                </c:pt>
                <c:pt idx="8285" formatCode="General">
                  <c:v>8.2850000000000001</c:v>
                </c:pt>
                <c:pt idx="8286" formatCode="General">
                  <c:v>8.2859999999999996</c:v>
                </c:pt>
                <c:pt idx="8287" formatCode="General">
                  <c:v>8.2870000000000008</c:v>
                </c:pt>
                <c:pt idx="8288" formatCode="General">
                  <c:v>8.2880000000000003</c:v>
                </c:pt>
                <c:pt idx="8289" formatCode="General">
                  <c:v>8.2889999999999997</c:v>
                </c:pt>
                <c:pt idx="8290" formatCode="General">
                  <c:v>8.2899999999999991</c:v>
                </c:pt>
                <c:pt idx="8291" formatCode="General">
                  <c:v>8.2910000000000004</c:v>
                </c:pt>
                <c:pt idx="8292" formatCode="General">
                  <c:v>8.2919999999999998</c:v>
                </c:pt>
                <c:pt idx="8293" formatCode="General">
                  <c:v>8.2929999999999993</c:v>
                </c:pt>
                <c:pt idx="8294" formatCode="General">
                  <c:v>8.2940000000000005</c:v>
                </c:pt>
                <c:pt idx="8295" formatCode="General">
                  <c:v>8.2949999999999999</c:v>
                </c:pt>
                <c:pt idx="8296" formatCode="General">
                  <c:v>8.2959999999999994</c:v>
                </c:pt>
                <c:pt idx="8297" formatCode="General">
                  <c:v>8.2970000000000006</c:v>
                </c:pt>
                <c:pt idx="8298" formatCode="General">
                  <c:v>8.298</c:v>
                </c:pt>
                <c:pt idx="8299" formatCode="General">
                  <c:v>8.2989999999999995</c:v>
                </c:pt>
                <c:pt idx="8300" formatCode="General">
                  <c:v>8.3000000000000007</c:v>
                </c:pt>
                <c:pt idx="8301" formatCode="General">
                  <c:v>8.3010000000000002</c:v>
                </c:pt>
                <c:pt idx="8302" formatCode="General">
                  <c:v>8.3019999999999996</c:v>
                </c:pt>
                <c:pt idx="8303" formatCode="General">
                  <c:v>8.3030000000000008</c:v>
                </c:pt>
                <c:pt idx="8304" formatCode="General">
                  <c:v>8.3040000000000003</c:v>
                </c:pt>
                <c:pt idx="8305" formatCode="General">
                  <c:v>8.3049999999999997</c:v>
                </c:pt>
                <c:pt idx="8306" formatCode="General">
                  <c:v>8.3059999999999992</c:v>
                </c:pt>
                <c:pt idx="8307" formatCode="General">
                  <c:v>8.3070000000000004</c:v>
                </c:pt>
                <c:pt idx="8308" formatCode="General">
                  <c:v>8.3079999999999998</c:v>
                </c:pt>
                <c:pt idx="8309" formatCode="General">
                  <c:v>8.3089999999999993</c:v>
                </c:pt>
                <c:pt idx="8310" formatCode="General">
                  <c:v>8.31</c:v>
                </c:pt>
                <c:pt idx="8311" formatCode="General">
                  <c:v>8.3109999999999999</c:v>
                </c:pt>
                <c:pt idx="8312" formatCode="General">
                  <c:v>8.3119999999999994</c:v>
                </c:pt>
                <c:pt idx="8313" formatCode="General">
                  <c:v>8.3130000000000006</c:v>
                </c:pt>
                <c:pt idx="8314" formatCode="General">
                  <c:v>8.3140000000000001</c:v>
                </c:pt>
                <c:pt idx="8315" formatCode="General">
                  <c:v>8.3149999999999995</c:v>
                </c:pt>
                <c:pt idx="8316" formatCode="General">
                  <c:v>8.3160000000000007</c:v>
                </c:pt>
                <c:pt idx="8317" formatCode="General">
                  <c:v>8.3170000000000002</c:v>
                </c:pt>
                <c:pt idx="8318" formatCode="General">
                  <c:v>8.3179999999999996</c:v>
                </c:pt>
                <c:pt idx="8319" formatCode="General">
                  <c:v>8.3190000000000008</c:v>
                </c:pt>
                <c:pt idx="8320" formatCode="General">
                  <c:v>8.32</c:v>
                </c:pt>
                <c:pt idx="8321" formatCode="General">
                  <c:v>8.3209999999999997</c:v>
                </c:pt>
                <c:pt idx="8322" formatCode="General">
                  <c:v>8.3219999999999992</c:v>
                </c:pt>
                <c:pt idx="8323" formatCode="General">
                  <c:v>8.3230000000000004</c:v>
                </c:pt>
                <c:pt idx="8324" formatCode="General">
                  <c:v>8.3239999999999998</c:v>
                </c:pt>
                <c:pt idx="8325" formatCode="General">
                  <c:v>8.3249999999999993</c:v>
                </c:pt>
                <c:pt idx="8326" formatCode="General">
                  <c:v>8.3260000000000005</c:v>
                </c:pt>
                <c:pt idx="8327" formatCode="General">
                  <c:v>8.327</c:v>
                </c:pt>
                <c:pt idx="8328" formatCode="General">
                  <c:v>8.3279999999999994</c:v>
                </c:pt>
                <c:pt idx="8329" formatCode="General">
                  <c:v>8.3290000000000006</c:v>
                </c:pt>
                <c:pt idx="8330" formatCode="General">
                  <c:v>8.33</c:v>
                </c:pt>
                <c:pt idx="8331" formatCode="General">
                  <c:v>8.3309999999999995</c:v>
                </c:pt>
                <c:pt idx="8332" formatCode="General">
                  <c:v>8.3320000000000007</c:v>
                </c:pt>
                <c:pt idx="8333" formatCode="General">
                  <c:v>8.3330000000000002</c:v>
                </c:pt>
                <c:pt idx="8334" formatCode="General">
                  <c:v>8.3339999999999996</c:v>
                </c:pt>
                <c:pt idx="8335" formatCode="General">
                  <c:v>8.3350000000000009</c:v>
                </c:pt>
                <c:pt idx="8336" formatCode="General">
                  <c:v>8.3360000000000003</c:v>
                </c:pt>
                <c:pt idx="8337" formatCode="General">
                  <c:v>8.3369999999999997</c:v>
                </c:pt>
                <c:pt idx="8338" formatCode="General">
                  <c:v>8.3379999999999992</c:v>
                </c:pt>
                <c:pt idx="8339" formatCode="General">
                  <c:v>8.3390000000000004</c:v>
                </c:pt>
                <c:pt idx="8340" formatCode="General">
                  <c:v>8.34</c:v>
                </c:pt>
                <c:pt idx="8341" formatCode="General">
                  <c:v>8.3409999999999993</c:v>
                </c:pt>
                <c:pt idx="8342" formatCode="General">
                  <c:v>8.3420000000000005</c:v>
                </c:pt>
                <c:pt idx="8343" formatCode="General">
                  <c:v>8.343</c:v>
                </c:pt>
                <c:pt idx="8344" formatCode="General">
                  <c:v>8.3439999999999994</c:v>
                </c:pt>
                <c:pt idx="8345" formatCode="General">
                  <c:v>8.3450000000000006</c:v>
                </c:pt>
                <c:pt idx="8346" formatCode="General">
                  <c:v>8.3460000000000001</c:v>
                </c:pt>
                <c:pt idx="8347" formatCode="General">
                  <c:v>8.3469999999999995</c:v>
                </c:pt>
                <c:pt idx="8348" formatCode="General">
                  <c:v>8.3480000000000008</c:v>
                </c:pt>
                <c:pt idx="8349" formatCode="General">
                  <c:v>8.3490000000000002</c:v>
                </c:pt>
                <c:pt idx="8350" formatCode="General">
                  <c:v>8.35</c:v>
                </c:pt>
                <c:pt idx="8351" formatCode="General">
                  <c:v>8.3510000000000009</c:v>
                </c:pt>
                <c:pt idx="8352" formatCode="General">
                  <c:v>8.3520000000000003</c:v>
                </c:pt>
                <c:pt idx="8353" formatCode="General">
                  <c:v>8.3529999999999998</c:v>
                </c:pt>
                <c:pt idx="8354" formatCode="General">
                  <c:v>8.3539999999999992</c:v>
                </c:pt>
                <c:pt idx="8355" formatCode="General">
                  <c:v>8.3550000000000004</c:v>
                </c:pt>
                <c:pt idx="8356" formatCode="General">
                  <c:v>8.3559999999999999</c:v>
                </c:pt>
                <c:pt idx="8357" formatCode="General">
                  <c:v>8.3569999999999993</c:v>
                </c:pt>
                <c:pt idx="8358" formatCode="General">
                  <c:v>8.3580000000000005</c:v>
                </c:pt>
                <c:pt idx="8359" formatCode="General">
                  <c:v>8.359</c:v>
                </c:pt>
                <c:pt idx="8360" formatCode="General">
                  <c:v>8.36</c:v>
                </c:pt>
                <c:pt idx="8361" formatCode="General">
                  <c:v>8.3610000000000007</c:v>
                </c:pt>
                <c:pt idx="8362" formatCode="General">
                  <c:v>8.3620000000000001</c:v>
                </c:pt>
                <c:pt idx="8363" formatCode="General">
                  <c:v>8.3629999999999995</c:v>
                </c:pt>
                <c:pt idx="8364" formatCode="General">
                  <c:v>8.3640000000000008</c:v>
                </c:pt>
                <c:pt idx="8365" formatCode="General">
                  <c:v>8.3650000000000002</c:v>
                </c:pt>
                <c:pt idx="8366" formatCode="General">
                  <c:v>8.3659999999999997</c:v>
                </c:pt>
                <c:pt idx="8367" formatCode="General">
                  <c:v>8.3670000000000009</c:v>
                </c:pt>
                <c:pt idx="8368" formatCode="General">
                  <c:v>8.3680000000000003</c:v>
                </c:pt>
                <c:pt idx="8369" formatCode="General">
                  <c:v>8.3689999999999998</c:v>
                </c:pt>
                <c:pt idx="8370" formatCode="General">
                  <c:v>8.3699999999999992</c:v>
                </c:pt>
                <c:pt idx="8371" formatCode="General">
                  <c:v>8.3710000000000004</c:v>
                </c:pt>
                <c:pt idx="8372" formatCode="General">
                  <c:v>8.3719999999999999</c:v>
                </c:pt>
                <c:pt idx="8373" formatCode="General">
                  <c:v>8.3729999999999993</c:v>
                </c:pt>
                <c:pt idx="8374" formatCode="General">
                  <c:v>8.3740000000000006</c:v>
                </c:pt>
                <c:pt idx="8375" formatCode="General">
                  <c:v>8.375</c:v>
                </c:pt>
                <c:pt idx="8376" formatCode="General">
                  <c:v>8.3759999999999994</c:v>
                </c:pt>
                <c:pt idx="8377" formatCode="General">
                  <c:v>8.3770000000000007</c:v>
                </c:pt>
                <c:pt idx="8378" formatCode="General">
                  <c:v>8.3780000000000001</c:v>
                </c:pt>
                <c:pt idx="8379" formatCode="General">
                  <c:v>8.3789999999999996</c:v>
                </c:pt>
                <c:pt idx="8380" formatCode="General">
                  <c:v>8.3800000000000008</c:v>
                </c:pt>
                <c:pt idx="8381" formatCode="General">
                  <c:v>8.3810000000000002</c:v>
                </c:pt>
                <c:pt idx="8382" formatCode="General">
                  <c:v>8.3819999999999997</c:v>
                </c:pt>
                <c:pt idx="8383" formatCode="General">
                  <c:v>8.3829999999999991</c:v>
                </c:pt>
                <c:pt idx="8384" formatCode="General">
                  <c:v>8.3840000000000003</c:v>
                </c:pt>
                <c:pt idx="8385" formatCode="General">
                  <c:v>8.3849999999999998</c:v>
                </c:pt>
                <c:pt idx="8386" formatCode="General">
                  <c:v>8.3859999999999992</c:v>
                </c:pt>
                <c:pt idx="8387" formatCode="General">
                  <c:v>8.3870000000000005</c:v>
                </c:pt>
                <c:pt idx="8388" formatCode="General">
                  <c:v>8.3879999999999999</c:v>
                </c:pt>
                <c:pt idx="8389" formatCode="General">
                  <c:v>8.3889999999999993</c:v>
                </c:pt>
                <c:pt idx="8390" formatCode="General">
                  <c:v>8.39</c:v>
                </c:pt>
                <c:pt idx="8391" formatCode="General">
                  <c:v>8.391</c:v>
                </c:pt>
                <c:pt idx="8392" formatCode="General">
                  <c:v>8.3919999999999995</c:v>
                </c:pt>
                <c:pt idx="8393" formatCode="General">
                  <c:v>8.3930000000000007</c:v>
                </c:pt>
                <c:pt idx="8394" formatCode="General">
                  <c:v>8.3940000000000001</c:v>
                </c:pt>
                <c:pt idx="8395" formatCode="General">
                  <c:v>8.3949999999999996</c:v>
                </c:pt>
                <c:pt idx="8396" formatCode="General">
                  <c:v>8.3960000000000008</c:v>
                </c:pt>
                <c:pt idx="8397" formatCode="General">
                  <c:v>8.3970000000000002</c:v>
                </c:pt>
                <c:pt idx="8398" formatCode="General">
                  <c:v>8.3979999999999997</c:v>
                </c:pt>
                <c:pt idx="8399" formatCode="General">
                  <c:v>8.3989999999999991</c:v>
                </c:pt>
                <c:pt idx="8400" formatCode="General">
                  <c:v>8.4</c:v>
                </c:pt>
                <c:pt idx="8401" formatCode="General">
                  <c:v>8.4009999999999998</c:v>
                </c:pt>
                <c:pt idx="8402" formatCode="General">
                  <c:v>8.4019999999999992</c:v>
                </c:pt>
                <c:pt idx="8403" formatCode="General">
                  <c:v>8.4030000000000005</c:v>
                </c:pt>
                <c:pt idx="8404" formatCode="General">
                  <c:v>8.4039999999999999</c:v>
                </c:pt>
                <c:pt idx="8405" formatCode="General">
                  <c:v>8.4049999999999994</c:v>
                </c:pt>
                <c:pt idx="8406" formatCode="General">
                  <c:v>8.4060000000000006</c:v>
                </c:pt>
                <c:pt idx="8407" formatCode="General">
                  <c:v>8.407</c:v>
                </c:pt>
                <c:pt idx="8408" formatCode="General">
                  <c:v>8.4079999999999995</c:v>
                </c:pt>
                <c:pt idx="8409" formatCode="General">
                  <c:v>8.4090000000000007</c:v>
                </c:pt>
                <c:pt idx="8410" formatCode="General">
                  <c:v>8.41</c:v>
                </c:pt>
                <c:pt idx="8411" formatCode="General">
                  <c:v>8.4109999999999996</c:v>
                </c:pt>
                <c:pt idx="8412" formatCode="General">
                  <c:v>8.4120000000000008</c:v>
                </c:pt>
                <c:pt idx="8413" formatCode="General">
                  <c:v>8.4130000000000003</c:v>
                </c:pt>
                <c:pt idx="8414" formatCode="General">
                  <c:v>8.4139999999999997</c:v>
                </c:pt>
                <c:pt idx="8415" formatCode="General">
                  <c:v>8.4149999999999991</c:v>
                </c:pt>
                <c:pt idx="8416" formatCode="General">
                  <c:v>8.4160000000000004</c:v>
                </c:pt>
                <c:pt idx="8417" formatCode="General">
                  <c:v>8.4169999999999998</c:v>
                </c:pt>
                <c:pt idx="8418" formatCode="General">
                  <c:v>8.4179999999999993</c:v>
                </c:pt>
                <c:pt idx="8419" formatCode="General">
                  <c:v>8.4190000000000005</c:v>
                </c:pt>
                <c:pt idx="8420" formatCode="General">
                  <c:v>8.42</c:v>
                </c:pt>
                <c:pt idx="8421" formatCode="General">
                  <c:v>8.4209999999999994</c:v>
                </c:pt>
                <c:pt idx="8422" formatCode="General">
                  <c:v>8.4220000000000006</c:v>
                </c:pt>
                <c:pt idx="8423" formatCode="General">
                  <c:v>8.423</c:v>
                </c:pt>
                <c:pt idx="8424" formatCode="General">
                  <c:v>8.4239999999999995</c:v>
                </c:pt>
                <c:pt idx="8425" formatCode="General">
                  <c:v>8.4250000000000007</c:v>
                </c:pt>
                <c:pt idx="8426" formatCode="General">
                  <c:v>8.4260000000000002</c:v>
                </c:pt>
                <c:pt idx="8427" formatCode="General">
                  <c:v>8.4269999999999996</c:v>
                </c:pt>
                <c:pt idx="8428" formatCode="General">
                  <c:v>8.4280000000000008</c:v>
                </c:pt>
                <c:pt idx="8429" formatCode="General">
                  <c:v>8.4290000000000003</c:v>
                </c:pt>
                <c:pt idx="8430" formatCode="General">
                  <c:v>8.43</c:v>
                </c:pt>
                <c:pt idx="8431" formatCode="General">
                  <c:v>8.4309999999999992</c:v>
                </c:pt>
                <c:pt idx="8432" formatCode="General">
                  <c:v>8.4320000000000004</c:v>
                </c:pt>
                <c:pt idx="8433" formatCode="General">
                  <c:v>8.4329999999999998</c:v>
                </c:pt>
                <c:pt idx="8434" formatCode="General">
                  <c:v>8.4339999999999993</c:v>
                </c:pt>
                <c:pt idx="8435" formatCode="General">
                  <c:v>8.4350000000000005</c:v>
                </c:pt>
                <c:pt idx="8436" formatCode="General">
                  <c:v>8.4359999999999999</c:v>
                </c:pt>
                <c:pt idx="8437" formatCode="General">
                  <c:v>8.4369999999999994</c:v>
                </c:pt>
                <c:pt idx="8438" formatCode="General">
                  <c:v>8.4380000000000006</c:v>
                </c:pt>
                <c:pt idx="8439" formatCode="General">
                  <c:v>8.4390000000000001</c:v>
                </c:pt>
                <c:pt idx="8440" formatCode="General">
                  <c:v>8.44</c:v>
                </c:pt>
                <c:pt idx="8441" formatCode="General">
                  <c:v>8.4410000000000007</c:v>
                </c:pt>
                <c:pt idx="8442" formatCode="General">
                  <c:v>8.4420000000000002</c:v>
                </c:pt>
                <c:pt idx="8443" formatCode="General">
                  <c:v>8.4429999999999996</c:v>
                </c:pt>
                <c:pt idx="8444" formatCode="General">
                  <c:v>8.4440000000000008</c:v>
                </c:pt>
                <c:pt idx="8445" formatCode="General">
                  <c:v>8.4450000000000003</c:v>
                </c:pt>
                <c:pt idx="8446" formatCode="General">
                  <c:v>8.4459999999999997</c:v>
                </c:pt>
                <c:pt idx="8447" formatCode="General">
                  <c:v>8.4469999999999992</c:v>
                </c:pt>
                <c:pt idx="8448" formatCode="General">
                  <c:v>8.4480000000000004</c:v>
                </c:pt>
                <c:pt idx="8449" formatCode="General">
                  <c:v>8.4489999999999998</c:v>
                </c:pt>
                <c:pt idx="8450" formatCode="General">
                  <c:v>8.4499999999999993</c:v>
                </c:pt>
                <c:pt idx="8451" formatCode="General">
                  <c:v>8.4510000000000005</c:v>
                </c:pt>
                <c:pt idx="8452" formatCode="General">
                  <c:v>8.452</c:v>
                </c:pt>
                <c:pt idx="8453" formatCode="General">
                  <c:v>8.4529999999999994</c:v>
                </c:pt>
                <c:pt idx="8454" formatCode="General">
                  <c:v>8.4540000000000006</c:v>
                </c:pt>
                <c:pt idx="8455" formatCode="General">
                  <c:v>8.4550000000000001</c:v>
                </c:pt>
                <c:pt idx="8456" formatCode="General">
                  <c:v>8.4559999999999995</c:v>
                </c:pt>
                <c:pt idx="8457" formatCode="General">
                  <c:v>8.4570000000000007</c:v>
                </c:pt>
                <c:pt idx="8458" formatCode="General">
                  <c:v>8.4580000000000002</c:v>
                </c:pt>
                <c:pt idx="8459" formatCode="General">
                  <c:v>8.4589999999999996</c:v>
                </c:pt>
                <c:pt idx="8460" formatCode="General">
                  <c:v>8.4600000000000009</c:v>
                </c:pt>
                <c:pt idx="8461" formatCode="General">
                  <c:v>8.4610000000000003</c:v>
                </c:pt>
                <c:pt idx="8462" formatCode="General">
                  <c:v>8.4619999999999997</c:v>
                </c:pt>
                <c:pt idx="8463" formatCode="General">
                  <c:v>8.4629999999999992</c:v>
                </c:pt>
                <c:pt idx="8464" formatCode="General">
                  <c:v>8.4640000000000004</c:v>
                </c:pt>
                <c:pt idx="8465" formatCode="General">
                  <c:v>8.4649999999999999</c:v>
                </c:pt>
                <c:pt idx="8466" formatCode="General">
                  <c:v>8.4659999999999993</c:v>
                </c:pt>
                <c:pt idx="8467" formatCode="General">
                  <c:v>8.4670000000000005</c:v>
                </c:pt>
                <c:pt idx="8468" formatCode="General">
                  <c:v>8.468</c:v>
                </c:pt>
                <c:pt idx="8469" formatCode="General">
                  <c:v>8.4689999999999994</c:v>
                </c:pt>
                <c:pt idx="8470" formatCode="General">
                  <c:v>8.4700000000000006</c:v>
                </c:pt>
                <c:pt idx="8471" formatCode="General">
                  <c:v>8.4710000000000001</c:v>
                </c:pt>
                <c:pt idx="8472" formatCode="General">
                  <c:v>8.4719999999999995</c:v>
                </c:pt>
                <c:pt idx="8473" formatCode="General">
                  <c:v>8.4730000000000008</c:v>
                </c:pt>
                <c:pt idx="8474" formatCode="General">
                  <c:v>8.4740000000000002</c:v>
                </c:pt>
                <c:pt idx="8475" formatCode="General">
                  <c:v>8.4749999999999996</c:v>
                </c:pt>
                <c:pt idx="8476" formatCode="General">
                  <c:v>8.4760000000000009</c:v>
                </c:pt>
                <c:pt idx="8477" formatCode="General">
                  <c:v>8.4770000000000003</c:v>
                </c:pt>
                <c:pt idx="8478" formatCode="General">
                  <c:v>8.4779999999999998</c:v>
                </c:pt>
                <c:pt idx="8479" formatCode="General">
                  <c:v>8.4789999999999992</c:v>
                </c:pt>
                <c:pt idx="8480" formatCode="General">
                  <c:v>8.48</c:v>
                </c:pt>
                <c:pt idx="8481" formatCode="General">
                  <c:v>8.4809999999999999</c:v>
                </c:pt>
                <c:pt idx="8482" formatCode="General">
                  <c:v>8.4819999999999993</c:v>
                </c:pt>
                <c:pt idx="8483" formatCode="General">
                  <c:v>8.4830000000000005</c:v>
                </c:pt>
                <c:pt idx="8484" formatCode="General">
                  <c:v>8.484</c:v>
                </c:pt>
                <c:pt idx="8485" formatCode="General">
                  <c:v>8.4849999999999994</c:v>
                </c:pt>
                <c:pt idx="8486" formatCode="General">
                  <c:v>8.4860000000000007</c:v>
                </c:pt>
                <c:pt idx="8487" formatCode="General">
                  <c:v>8.4870000000000001</c:v>
                </c:pt>
                <c:pt idx="8488" formatCode="General">
                  <c:v>8.4879999999999995</c:v>
                </c:pt>
                <c:pt idx="8489" formatCode="General">
                  <c:v>8.4890000000000008</c:v>
                </c:pt>
                <c:pt idx="8490" formatCode="General">
                  <c:v>8.49</c:v>
                </c:pt>
                <c:pt idx="8491" formatCode="General">
                  <c:v>8.4909999999999997</c:v>
                </c:pt>
                <c:pt idx="8492" formatCode="General">
                  <c:v>8.4920000000000009</c:v>
                </c:pt>
                <c:pt idx="8493" formatCode="General">
                  <c:v>8.4930000000000003</c:v>
                </c:pt>
                <c:pt idx="8494" formatCode="General">
                  <c:v>8.4939999999999998</c:v>
                </c:pt>
                <c:pt idx="8495" formatCode="General">
                  <c:v>8.4949999999999992</c:v>
                </c:pt>
                <c:pt idx="8496" formatCode="General">
                  <c:v>8.4960000000000004</c:v>
                </c:pt>
                <c:pt idx="8497" formatCode="General">
                  <c:v>8.4969999999999999</c:v>
                </c:pt>
                <c:pt idx="8498" formatCode="General">
                  <c:v>8.4979999999999993</c:v>
                </c:pt>
                <c:pt idx="8499" formatCode="General">
                  <c:v>8.4990000000000006</c:v>
                </c:pt>
                <c:pt idx="8500" formatCode="General">
                  <c:v>8.5</c:v>
                </c:pt>
                <c:pt idx="8501" formatCode="General">
                  <c:v>8.5009999999999994</c:v>
                </c:pt>
                <c:pt idx="8502" formatCode="General">
                  <c:v>8.5020000000000007</c:v>
                </c:pt>
                <c:pt idx="8503" formatCode="General">
                  <c:v>8.5030000000000001</c:v>
                </c:pt>
                <c:pt idx="8504" formatCode="General">
                  <c:v>8.5039999999999996</c:v>
                </c:pt>
                <c:pt idx="8505" formatCode="General">
                  <c:v>8.5050000000000008</c:v>
                </c:pt>
                <c:pt idx="8506" formatCode="General">
                  <c:v>8.5060000000000002</c:v>
                </c:pt>
                <c:pt idx="8507" formatCode="General">
                  <c:v>8.5069999999999997</c:v>
                </c:pt>
                <c:pt idx="8508" formatCode="General">
                  <c:v>8.5079999999999991</c:v>
                </c:pt>
                <c:pt idx="8509" formatCode="General">
                  <c:v>8.5090000000000003</c:v>
                </c:pt>
                <c:pt idx="8510" formatCode="General">
                  <c:v>8.51</c:v>
                </c:pt>
                <c:pt idx="8511" formatCode="General">
                  <c:v>8.5109999999999992</c:v>
                </c:pt>
                <c:pt idx="8512" formatCode="General">
                  <c:v>8.5120000000000005</c:v>
                </c:pt>
                <c:pt idx="8513" formatCode="General">
                  <c:v>8.5129999999999999</c:v>
                </c:pt>
                <c:pt idx="8514" formatCode="General">
                  <c:v>8.5139999999999993</c:v>
                </c:pt>
                <c:pt idx="8515" formatCode="General">
                  <c:v>8.5150000000000006</c:v>
                </c:pt>
                <c:pt idx="8516" formatCode="General">
                  <c:v>8.516</c:v>
                </c:pt>
                <c:pt idx="8517" formatCode="General">
                  <c:v>8.5169999999999995</c:v>
                </c:pt>
                <c:pt idx="8518" formatCode="General">
                  <c:v>8.5180000000000007</c:v>
                </c:pt>
                <c:pt idx="8519" formatCode="General">
                  <c:v>8.5190000000000001</c:v>
                </c:pt>
                <c:pt idx="8520" formatCode="General">
                  <c:v>8.52</c:v>
                </c:pt>
                <c:pt idx="8521" formatCode="General">
                  <c:v>8.5210000000000008</c:v>
                </c:pt>
                <c:pt idx="8522" formatCode="General">
                  <c:v>8.5220000000000002</c:v>
                </c:pt>
                <c:pt idx="8523" formatCode="General">
                  <c:v>8.5229999999999997</c:v>
                </c:pt>
                <c:pt idx="8524" formatCode="General">
                  <c:v>8.5239999999999991</c:v>
                </c:pt>
                <c:pt idx="8525" formatCode="General">
                  <c:v>8.5250000000000004</c:v>
                </c:pt>
                <c:pt idx="8526" formatCode="General">
                  <c:v>8.5259999999999998</c:v>
                </c:pt>
                <c:pt idx="8527" formatCode="General">
                  <c:v>8.5269999999999992</c:v>
                </c:pt>
                <c:pt idx="8528" formatCode="General">
                  <c:v>8.5280000000000005</c:v>
                </c:pt>
                <c:pt idx="8529" formatCode="General">
                  <c:v>8.5289999999999999</c:v>
                </c:pt>
                <c:pt idx="8530" formatCode="General">
                  <c:v>8.5299999999999994</c:v>
                </c:pt>
                <c:pt idx="8531" formatCode="General">
                  <c:v>8.5310000000000006</c:v>
                </c:pt>
                <c:pt idx="8532" formatCode="General">
                  <c:v>8.532</c:v>
                </c:pt>
                <c:pt idx="8533" formatCode="General">
                  <c:v>8.5329999999999995</c:v>
                </c:pt>
                <c:pt idx="8534" formatCode="General">
                  <c:v>8.5340000000000007</c:v>
                </c:pt>
                <c:pt idx="8535" formatCode="General">
                  <c:v>8.5350000000000001</c:v>
                </c:pt>
                <c:pt idx="8536" formatCode="General">
                  <c:v>8.5359999999999996</c:v>
                </c:pt>
                <c:pt idx="8537" formatCode="General">
                  <c:v>8.5370000000000008</c:v>
                </c:pt>
                <c:pt idx="8538" formatCode="General">
                  <c:v>8.5380000000000003</c:v>
                </c:pt>
                <c:pt idx="8539" formatCode="General">
                  <c:v>8.5389999999999997</c:v>
                </c:pt>
                <c:pt idx="8540" formatCode="General">
                  <c:v>8.5399999999999991</c:v>
                </c:pt>
                <c:pt idx="8541" formatCode="General">
                  <c:v>8.5410000000000004</c:v>
                </c:pt>
                <c:pt idx="8542" formatCode="General">
                  <c:v>8.5419999999999998</c:v>
                </c:pt>
                <c:pt idx="8543" formatCode="General">
                  <c:v>8.5429999999999993</c:v>
                </c:pt>
                <c:pt idx="8544" formatCode="General">
                  <c:v>8.5440000000000005</c:v>
                </c:pt>
                <c:pt idx="8545" formatCode="General">
                  <c:v>8.5449999999999999</c:v>
                </c:pt>
                <c:pt idx="8546" formatCode="General">
                  <c:v>8.5459999999999994</c:v>
                </c:pt>
                <c:pt idx="8547" formatCode="General">
                  <c:v>8.5470000000000006</c:v>
                </c:pt>
                <c:pt idx="8548" formatCode="General">
                  <c:v>8.548</c:v>
                </c:pt>
                <c:pt idx="8549" formatCode="General">
                  <c:v>8.5489999999999995</c:v>
                </c:pt>
                <c:pt idx="8550" formatCode="General">
                  <c:v>8.5500000000000007</c:v>
                </c:pt>
                <c:pt idx="8551" formatCode="General">
                  <c:v>8.5510000000000002</c:v>
                </c:pt>
                <c:pt idx="8552" formatCode="General">
                  <c:v>8.5519999999999996</c:v>
                </c:pt>
                <c:pt idx="8553" formatCode="General">
                  <c:v>8.5530000000000008</c:v>
                </c:pt>
                <c:pt idx="8554" formatCode="General">
                  <c:v>8.5540000000000003</c:v>
                </c:pt>
                <c:pt idx="8555" formatCode="General">
                  <c:v>8.5549999999999997</c:v>
                </c:pt>
                <c:pt idx="8556" formatCode="General">
                  <c:v>8.5559999999999992</c:v>
                </c:pt>
                <c:pt idx="8557" formatCode="General">
                  <c:v>8.5570000000000004</c:v>
                </c:pt>
                <c:pt idx="8558" formatCode="General">
                  <c:v>8.5579999999999998</c:v>
                </c:pt>
                <c:pt idx="8559" formatCode="General">
                  <c:v>8.5589999999999993</c:v>
                </c:pt>
                <c:pt idx="8560" formatCode="General">
                  <c:v>8.56</c:v>
                </c:pt>
                <c:pt idx="8561" formatCode="General">
                  <c:v>8.5609999999999999</c:v>
                </c:pt>
                <c:pt idx="8562" formatCode="General">
                  <c:v>8.5619999999999994</c:v>
                </c:pt>
                <c:pt idx="8563" formatCode="General">
                  <c:v>8.5630000000000006</c:v>
                </c:pt>
                <c:pt idx="8564" formatCode="General">
                  <c:v>8.5640000000000001</c:v>
                </c:pt>
                <c:pt idx="8565" formatCode="General">
                  <c:v>8.5649999999999995</c:v>
                </c:pt>
                <c:pt idx="8566" formatCode="General">
                  <c:v>8.5660000000000007</c:v>
                </c:pt>
                <c:pt idx="8567" formatCode="General">
                  <c:v>8.5670000000000002</c:v>
                </c:pt>
                <c:pt idx="8568" formatCode="General">
                  <c:v>8.5679999999999996</c:v>
                </c:pt>
                <c:pt idx="8569" formatCode="General">
                  <c:v>8.5690000000000008</c:v>
                </c:pt>
                <c:pt idx="8570" formatCode="General">
                  <c:v>8.57</c:v>
                </c:pt>
                <c:pt idx="8571" formatCode="General">
                  <c:v>8.5709999999999997</c:v>
                </c:pt>
                <c:pt idx="8572" formatCode="General">
                  <c:v>8.5719999999999992</c:v>
                </c:pt>
                <c:pt idx="8573" formatCode="General">
                  <c:v>8.5730000000000004</c:v>
                </c:pt>
                <c:pt idx="8574" formatCode="General">
                  <c:v>8.5739999999999998</c:v>
                </c:pt>
                <c:pt idx="8575" formatCode="General">
                  <c:v>8.5749999999999993</c:v>
                </c:pt>
                <c:pt idx="8576" formatCode="General">
                  <c:v>8.5760000000000005</c:v>
                </c:pt>
                <c:pt idx="8577" formatCode="General">
                  <c:v>8.577</c:v>
                </c:pt>
                <c:pt idx="8578" formatCode="General">
                  <c:v>8.5779999999999994</c:v>
                </c:pt>
                <c:pt idx="8579" formatCode="General">
                  <c:v>8.5790000000000006</c:v>
                </c:pt>
                <c:pt idx="8580" formatCode="General">
                  <c:v>8.58</c:v>
                </c:pt>
                <c:pt idx="8581" formatCode="General">
                  <c:v>8.5809999999999995</c:v>
                </c:pt>
                <c:pt idx="8582" formatCode="General">
                  <c:v>8.5820000000000007</c:v>
                </c:pt>
                <c:pt idx="8583" formatCode="General">
                  <c:v>8.5830000000000002</c:v>
                </c:pt>
                <c:pt idx="8584" formatCode="General">
                  <c:v>8.5839999999999996</c:v>
                </c:pt>
                <c:pt idx="8585" formatCode="General">
                  <c:v>8.5850000000000009</c:v>
                </c:pt>
                <c:pt idx="8586" formatCode="General">
                  <c:v>8.5860000000000003</c:v>
                </c:pt>
                <c:pt idx="8587" formatCode="General">
                  <c:v>8.5869999999999997</c:v>
                </c:pt>
                <c:pt idx="8588" formatCode="General">
                  <c:v>8.5879999999999992</c:v>
                </c:pt>
                <c:pt idx="8589" formatCode="General">
                  <c:v>8.5890000000000004</c:v>
                </c:pt>
                <c:pt idx="8590" formatCode="General">
                  <c:v>8.59</c:v>
                </c:pt>
                <c:pt idx="8591" formatCode="General">
                  <c:v>8.5909999999999993</c:v>
                </c:pt>
                <c:pt idx="8592" formatCode="General">
                  <c:v>8.5920000000000005</c:v>
                </c:pt>
                <c:pt idx="8593" formatCode="General">
                  <c:v>8.593</c:v>
                </c:pt>
                <c:pt idx="8594" formatCode="General">
                  <c:v>8.5939999999999994</c:v>
                </c:pt>
                <c:pt idx="8595" formatCode="General">
                  <c:v>8.5950000000000006</c:v>
                </c:pt>
                <c:pt idx="8596" formatCode="General">
                  <c:v>8.5960000000000001</c:v>
                </c:pt>
                <c:pt idx="8597" formatCode="General">
                  <c:v>8.5969999999999995</c:v>
                </c:pt>
                <c:pt idx="8598" formatCode="General">
                  <c:v>8.5980000000000008</c:v>
                </c:pt>
                <c:pt idx="8599" formatCode="General">
                  <c:v>8.5990000000000002</c:v>
                </c:pt>
                <c:pt idx="8600" formatCode="General">
                  <c:v>8.6</c:v>
                </c:pt>
                <c:pt idx="8601" formatCode="General">
                  <c:v>8.6010000000000009</c:v>
                </c:pt>
                <c:pt idx="8602" formatCode="General">
                  <c:v>8.6020000000000003</c:v>
                </c:pt>
                <c:pt idx="8603" formatCode="General">
                  <c:v>8.6029999999999998</c:v>
                </c:pt>
                <c:pt idx="8604" formatCode="General">
                  <c:v>8.6039999999999992</c:v>
                </c:pt>
                <c:pt idx="8605" formatCode="General">
                  <c:v>8.6050000000000004</c:v>
                </c:pt>
                <c:pt idx="8606" formatCode="General">
                  <c:v>8.6059999999999999</c:v>
                </c:pt>
                <c:pt idx="8607" formatCode="General">
                  <c:v>8.6069999999999993</c:v>
                </c:pt>
                <c:pt idx="8608" formatCode="General">
                  <c:v>8.6080000000000005</c:v>
                </c:pt>
                <c:pt idx="8609" formatCode="General">
                  <c:v>8.609</c:v>
                </c:pt>
                <c:pt idx="8610" formatCode="General">
                  <c:v>8.61</c:v>
                </c:pt>
                <c:pt idx="8611" formatCode="General">
                  <c:v>8.6110000000000007</c:v>
                </c:pt>
                <c:pt idx="8612" formatCode="General">
                  <c:v>8.6120000000000001</c:v>
                </c:pt>
                <c:pt idx="8613" formatCode="General">
                  <c:v>8.6129999999999995</c:v>
                </c:pt>
                <c:pt idx="8614" formatCode="General">
                  <c:v>8.6140000000000008</c:v>
                </c:pt>
                <c:pt idx="8615" formatCode="General">
                  <c:v>8.6150000000000002</c:v>
                </c:pt>
                <c:pt idx="8616" formatCode="General">
                  <c:v>8.6159999999999997</c:v>
                </c:pt>
                <c:pt idx="8617" formatCode="General">
                  <c:v>8.6170000000000009</c:v>
                </c:pt>
                <c:pt idx="8618" formatCode="General">
                  <c:v>8.6180000000000003</c:v>
                </c:pt>
                <c:pt idx="8619" formatCode="General">
                  <c:v>8.6189999999999998</c:v>
                </c:pt>
                <c:pt idx="8620" formatCode="General">
                  <c:v>8.6199999999999992</c:v>
                </c:pt>
                <c:pt idx="8621" formatCode="General">
                  <c:v>8.6210000000000004</c:v>
                </c:pt>
                <c:pt idx="8622" formatCode="General">
                  <c:v>8.6219999999999999</c:v>
                </c:pt>
                <c:pt idx="8623" formatCode="General">
                  <c:v>8.6229999999999993</c:v>
                </c:pt>
                <c:pt idx="8624" formatCode="General">
                  <c:v>8.6240000000000006</c:v>
                </c:pt>
                <c:pt idx="8625" formatCode="General">
                  <c:v>8.625</c:v>
                </c:pt>
                <c:pt idx="8626" formatCode="General">
                  <c:v>8.6259999999999994</c:v>
                </c:pt>
                <c:pt idx="8627" formatCode="General">
                  <c:v>8.6270000000000007</c:v>
                </c:pt>
                <c:pt idx="8628" formatCode="General">
                  <c:v>8.6280000000000001</c:v>
                </c:pt>
                <c:pt idx="8629" formatCode="General">
                  <c:v>8.6289999999999996</c:v>
                </c:pt>
                <c:pt idx="8630" formatCode="General">
                  <c:v>8.6300000000000008</c:v>
                </c:pt>
                <c:pt idx="8631" formatCode="General">
                  <c:v>8.6310000000000002</c:v>
                </c:pt>
                <c:pt idx="8632" formatCode="General">
                  <c:v>8.6319999999999997</c:v>
                </c:pt>
                <c:pt idx="8633" formatCode="General">
                  <c:v>8.6329999999999991</c:v>
                </c:pt>
                <c:pt idx="8634" formatCode="General">
                  <c:v>8.6340000000000003</c:v>
                </c:pt>
                <c:pt idx="8635" formatCode="General">
                  <c:v>8.6349999999999998</c:v>
                </c:pt>
                <c:pt idx="8636" formatCode="General">
                  <c:v>8.6359999999999992</c:v>
                </c:pt>
                <c:pt idx="8637" formatCode="General">
                  <c:v>8.6370000000000005</c:v>
                </c:pt>
                <c:pt idx="8638" formatCode="General">
                  <c:v>8.6379999999999999</c:v>
                </c:pt>
                <c:pt idx="8639" formatCode="General">
                  <c:v>8.6389999999999993</c:v>
                </c:pt>
                <c:pt idx="8640" formatCode="General">
                  <c:v>8.64</c:v>
                </c:pt>
                <c:pt idx="8641" formatCode="General">
                  <c:v>8.641</c:v>
                </c:pt>
                <c:pt idx="8642" formatCode="General">
                  <c:v>8.6419999999999995</c:v>
                </c:pt>
                <c:pt idx="8643" formatCode="General">
                  <c:v>8.6430000000000007</c:v>
                </c:pt>
                <c:pt idx="8644" formatCode="General">
                  <c:v>8.6440000000000001</c:v>
                </c:pt>
                <c:pt idx="8645" formatCode="General">
                  <c:v>8.6449999999999996</c:v>
                </c:pt>
                <c:pt idx="8646" formatCode="General">
                  <c:v>8.6460000000000008</c:v>
                </c:pt>
                <c:pt idx="8647" formatCode="General">
                  <c:v>8.6470000000000002</c:v>
                </c:pt>
                <c:pt idx="8648" formatCode="General">
                  <c:v>8.6479999999999997</c:v>
                </c:pt>
                <c:pt idx="8649" formatCode="General">
                  <c:v>8.6489999999999991</c:v>
                </c:pt>
                <c:pt idx="8650" formatCode="General">
                  <c:v>8.65</c:v>
                </c:pt>
                <c:pt idx="8651" formatCode="General">
                  <c:v>8.6509999999999998</c:v>
                </c:pt>
                <c:pt idx="8652" formatCode="General">
                  <c:v>8.6519999999999992</c:v>
                </c:pt>
                <c:pt idx="8653" formatCode="General">
                  <c:v>8.6530000000000005</c:v>
                </c:pt>
                <c:pt idx="8654" formatCode="General">
                  <c:v>8.6539999999999999</c:v>
                </c:pt>
                <c:pt idx="8655" formatCode="General">
                  <c:v>8.6549999999999994</c:v>
                </c:pt>
                <c:pt idx="8656" formatCode="General">
                  <c:v>8.6560000000000006</c:v>
                </c:pt>
                <c:pt idx="8657" formatCode="General">
                  <c:v>8.657</c:v>
                </c:pt>
                <c:pt idx="8658" formatCode="General">
                  <c:v>8.6579999999999995</c:v>
                </c:pt>
                <c:pt idx="8659" formatCode="General">
                  <c:v>8.6590000000000007</c:v>
                </c:pt>
                <c:pt idx="8660" formatCode="General">
                  <c:v>8.66</c:v>
                </c:pt>
                <c:pt idx="8661" formatCode="General">
                  <c:v>8.6609999999999996</c:v>
                </c:pt>
                <c:pt idx="8662" formatCode="General">
                  <c:v>8.6620000000000008</c:v>
                </c:pt>
                <c:pt idx="8663" formatCode="General">
                  <c:v>8.6630000000000003</c:v>
                </c:pt>
                <c:pt idx="8664" formatCode="General">
                  <c:v>8.6639999999999997</c:v>
                </c:pt>
                <c:pt idx="8665" formatCode="General">
                  <c:v>8.6649999999999991</c:v>
                </c:pt>
                <c:pt idx="8666" formatCode="General">
                  <c:v>8.6660000000000004</c:v>
                </c:pt>
                <c:pt idx="8667" formatCode="General">
                  <c:v>8.6669999999999998</c:v>
                </c:pt>
                <c:pt idx="8668" formatCode="General">
                  <c:v>8.6679999999999993</c:v>
                </c:pt>
                <c:pt idx="8669" formatCode="General">
                  <c:v>8.6690000000000005</c:v>
                </c:pt>
                <c:pt idx="8670" formatCode="General">
                  <c:v>8.67</c:v>
                </c:pt>
                <c:pt idx="8671" formatCode="General">
                  <c:v>8.6709999999999994</c:v>
                </c:pt>
                <c:pt idx="8672" formatCode="General">
                  <c:v>8.6720000000000006</c:v>
                </c:pt>
                <c:pt idx="8673" formatCode="General">
                  <c:v>8.673</c:v>
                </c:pt>
                <c:pt idx="8674" formatCode="General">
                  <c:v>8.6739999999999995</c:v>
                </c:pt>
                <c:pt idx="8675" formatCode="General">
                  <c:v>8.6750000000000007</c:v>
                </c:pt>
                <c:pt idx="8676" formatCode="General">
                  <c:v>8.6760000000000002</c:v>
                </c:pt>
                <c:pt idx="8677" formatCode="General">
                  <c:v>8.6769999999999996</c:v>
                </c:pt>
                <c:pt idx="8678" formatCode="General">
                  <c:v>8.6780000000000008</c:v>
                </c:pt>
                <c:pt idx="8679" formatCode="General">
                  <c:v>8.6790000000000003</c:v>
                </c:pt>
                <c:pt idx="8680" formatCode="General">
                  <c:v>8.68</c:v>
                </c:pt>
                <c:pt idx="8681" formatCode="General">
                  <c:v>8.6809999999999992</c:v>
                </c:pt>
                <c:pt idx="8682" formatCode="General">
                  <c:v>8.6820000000000004</c:v>
                </c:pt>
                <c:pt idx="8683" formatCode="General">
                  <c:v>8.6829999999999998</c:v>
                </c:pt>
                <c:pt idx="8684" formatCode="General">
                  <c:v>8.6839999999999993</c:v>
                </c:pt>
                <c:pt idx="8685" formatCode="General">
                  <c:v>8.6850000000000005</c:v>
                </c:pt>
                <c:pt idx="8686" formatCode="General">
                  <c:v>8.6859999999999999</c:v>
                </c:pt>
                <c:pt idx="8687" formatCode="General">
                  <c:v>8.6869999999999994</c:v>
                </c:pt>
                <c:pt idx="8688" formatCode="General">
                  <c:v>8.6880000000000006</c:v>
                </c:pt>
                <c:pt idx="8689" formatCode="General">
                  <c:v>8.6890000000000001</c:v>
                </c:pt>
                <c:pt idx="8690" formatCode="General">
                  <c:v>8.69</c:v>
                </c:pt>
                <c:pt idx="8691" formatCode="General">
                  <c:v>8.6910000000000007</c:v>
                </c:pt>
                <c:pt idx="8692" formatCode="General">
                  <c:v>8.6920000000000002</c:v>
                </c:pt>
                <c:pt idx="8693" formatCode="General">
                  <c:v>8.6929999999999996</c:v>
                </c:pt>
                <c:pt idx="8694" formatCode="General">
                  <c:v>8.6940000000000008</c:v>
                </c:pt>
                <c:pt idx="8695" formatCode="General">
                  <c:v>8.6950000000000003</c:v>
                </c:pt>
                <c:pt idx="8696" formatCode="General">
                  <c:v>8.6959999999999997</c:v>
                </c:pt>
                <c:pt idx="8697" formatCode="General">
                  <c:v>8.6969999999999992</c:v>
                </c:pt>
                <c:pt idx="8698" formatCode="General">
                  <c:v>8.6980000000000004</c:v>
                </c:pt>
                <c:pt idx="8699" formatCode="General">
                  <c:v>8.6989999999999998</c:v>
                </c:pt>
                <c:pt idx="8700" formatCode="General">
                  <c:v>8.6999999999999993</c:v>
                </c:pt>
                <c:pt idx="8701" formatCode="General">
                  <c:v>8.7010000000000005</c:v>
                </c:pt>
                <c:pt idx="8702" formatCode="General">
                  <c:v>8.702</c:v>
                </c:pt>
                <c:pt idx="8703" formatCode="General">
                  <c:v>8.7029999999999994</c:v>
                </c:pt>
                <c:pt idx="8704" formatCode="General">
                  <c:v>8.7040000000000006</c:v>
                </c:pt>
                <c:pt idx="8705" formatCode="General">
                  <c:v>8.7050000000000001</c:v>
                </c:pt>
                <c:pt idx="8706" formatCode="General">
                  <c:v>8.7059999999999995</c:v>
                </c:pt>
                <c:pt idx="8707" formatCode="General">
                  <c:v>8.7070000000000007</c:v>
                </c:pt>
                <c:pt idx="8708" formatCode="General">
                  <c:v>8.7080000000000002</c:v>
                </c:pt>
                <c:pt idx="8709" formatCode="General">
                  <c:v>8.7089999999999996</c:v>
                </c:pt>
                <c:pt idx="8710" formatCode="General">
                  <c:v>8.7100000000000009</c:v>
                </c:pt>
                <c:pt idx="8711" formatCode="General">
                  <c:v>8.7110000000000003</c:v>
                </c:pt>
                <c:pt idx="8712" formatCode="General">
                  <c:v>8.7119999999999997</c:v>
                </c:pt>
                <c:pt idx="8713" formatCode="General">
                  <c:v>8.7129999999999992</c:v>
                </c:pt>
                <c:pt idx="8714" formatCode="General">
                  <c:v>8.7140000000000004</c:v>
                </c:pt>
                <c:pt idx="8715" formatCode="General">
                  <c:v>8.7149999999999999</c:v>
                </c:pt>
                <c:pt idx="8716" formatCode="General">
                  <c:v>8.7159999999999993</c:v>
                </c:pt>
                <c:pt idx="8717" formatCode="General">
                  <c:v>8.7170000000000005</c:v>
                </c:pt>
                <c:pt idx="8718" formatCode="General">
                  <c:v>8.718</c:v>
                </c:pt>
                <c:pt idx="8719" formatCode="General">
                  <c:v>8.7189999999999994</c:v>
                </c:pt>
                <c:pt idx="8720" formatCode="General">
                  <c:v>8.7200000000000006</c:v>
                </c:pt>
                <c:pt idx="8721" formatCode="General">
                  <c:v>8.7210000000000001</c:v>
                </c:pt>
                <c:pt idx="8722" formatCode="General">
                  <c:v>8.7219999999999995</c:v>
                </c:pt>
                <c:pt idx="8723" formatCode="General">
                  <c:v>8.7230000000000008</c:v>
                </c:pt>
                <c:pt idx="8724" formatCode="General">
                  <c:v>8.7240000000000002</c:v>
                </c:pt>
                <c:pt idx="8725" formatCode="General">
                  <c:v>8.7249999999999996</c:v>
                </c:pt>
                <c:pt idx="8726" formatCode="General">
                  <c:v>8.7260000000000009</c:v>
                </c:pt>
                <c:pt idx="8727" formatCode="General">
                  <c:v>8.7270000000000003</c:v>
                </c:pt>
                <c:pt idx="8728" formatCode="General">
                  <c:v>8.7279999999999998</c:v>
                </c:pt>
                <c:pt idx="8729" formatCode="General">
                  <c:v>8.7289999999999992</c:v>
                </c:pt>
                <c:pt idx="8730" formatCode="General">
                  <c:v>8.73</c:v>
                </c:pt>
                <c:pt idx="8731" formatCode="General">
                  <c:v>8.7309999999999999</c:v>
                </c:pt>
                <c:pt idx="8732" formatCode="General">
                  <c:v>8.7319999999999993</c:v>
                </c:pt>
                <c:pt idx="8733" formatCode="General">
                  <c:v>8.7330000000000005</c:v>
                </c:pt>
                <c:pt idx="8734" formatCode="General">
                  <c:v>8.734</c:v>
                </c:pt>
                <c:pt idx="8735" formatCode="General">
                  <c:v>8.7349999999999994</c:v>
                </c:pt>
                <c:pt idx="8736" formatCode="General">
                  <c:v>8.7360000000000007</c:v>
                </c:pt>
                <c:pt idx="8737" formatCode="General">
                  <c:v>8.7370000000000001</c:v>
                </c:pt>
                <c:pt idx="8738" formatCode="General">
                  <c:v>8.7379999999999995</c:v>
                </c:pt>
                <c:pt idx="8739" formatCode="General">
                  <c:v>8.7390000000000008</c:v>
                </c:pt>
                <c:pt idx="8740" formatCode="General">
                  <c:v>8.74</c:v>
                </c:pt>
                <c:pt idx="8741" formatCode="General">
                  <c:v>8.7409999999999997</c:v>
                </c:pt>
                <c:pt idx="8742" formatCode="General">
                  <c:v>8.7420000000000009</c:v>
                </c:pt>
                <c:pt idx="8743" formatCode="General">
                  <c:v>8.7430000000000003</c:v>
                </c:pt>
                <c:pt idx="8744" formatCode="General">
                  <c:v>8.7439999999999998</c:v>
                </c:pt>
                <c:pt idx="8745" formatCode="General">
                  <c:v>8.7449999999999992</c:v>
                </c:pt>
                <c:pt idx="8746" formatCode="General">
                  <c:v>8.7460000000000004</c:v>
                </c:pt>
                <c:pt idx="8747" formatCode="General">
                  <c:v>8.7469999999999999</c:v>
                </c:pt>
                <c:pt idx="8748" formatCode="General">
                  <c:v>8.7479999999999993</c:v>
                </c:pt>
                <c:pt idx="8749" formatCode="General">
                  <c:v>8.7490000000000006</c:v>
                </c:pt>
                <c:pt idx="8750" formatCode="General">
                  <c:v>8.75</c:v>
                </c:pt>
                <c:pt idx="8751" formatCode="General">
                  <c:v>8.7509999999999994</c:v>
                </c:pt>
                <c:pt idx="8752" formatCode="General">
                  <c:v>8.7520000000000007</c:v>
                </c:pt>
                <c:pt idx="8753" formatCode="General">
                  <c:v>8.7530000000000001</c:v>
                </c:pt>
                <c:pt idx="8754" formatCode="General">
                  <c:v>8.7539999999999996</c:v>
                </c:pt>
                <c:pt idx="8755" formatCode="General">
                  <c:v>8.7550000000000008</c:v>
                </c:pt>
                <c:pt idx="8756" formatCode="General">
                  <c:v>8.7560000000000002</c:v>
                </c:pt>
                <c:pt idx="8757" formatCode="General">
                  <c:v>8.7569999999999997</c:v>
                </c:pt>
                <c:pt idx="8758" formatCode="General">
                  <c:v>8.7579999999999991</c:v>
                </c:pt>
                <c:pt idx="8759" formatCode="General">
                  <c:v>8.7590000000000003</c:v>
                </c:pt>
                <c:pt idx="8760" formatCode="General">
                  <c:v>8.76</c:v>
                </c:pt>
                <c:pt idx="8761" formatCode="General">
                  <c:v>8.7609999999999992</c:v>
                </c:pt>
                <c:pt idx="8762" formatCode="General">
                  <c:v>8.7620000000000005</c:v>
                </c:pt>
                <c:pt idx="8763" formatCode="General">
                  <c:v>8.7629999999999999</c:v>
                </c:pt>
                <c:pt idx="8764" formatCode="General">
                  <c:v>8.7639999999999993</c:v>
                </c:pt>
                <c:pt idx="8765" formatCode="General">
                  <c:v>8.7650000000000006</c:v>
                </c:pt>
                <c:pt idx="8766" formatCode="General">
                  <c:v>8.766</c:v>
                </c:pt>
                <c:pt idx="8767" formatCode="General">
                  <c:v>8.7669999999999995</c:v>
                </c:pt>
                <c:pt idx="8768" formatCode="General">
                  <c:v>8.7680000000000007</c:v>
                </c:pt>
                <c:pt idx="8769" formatCode="General">
                  <c:v>8.7690000000000001</c:v>
                </c:pt>
                <c:pt idx="8770" formatCode="General">
                  <c:v>8.77</c:v>
                </c:pt>
                <c:pt idx="8771" formatCode="General">
                  <c:v>8.7710000000000008</c:v>
                </c:pt>
                <c:pt idx="8772" formatCode="General">
                  <c:v>8.7720000000000002</c:v>
                </c:pt>
                <c:pt idx="8773" formatCode="General">
                  <c:v>8.7729999999999997</c:v>
                </c:pt>
                <c:pt idx="8774" formatCode="General">
                  <c:v>8.7739999999999991</c:v>
                </c:pt>
                <c:pt idx="8775" formatCode="General">
                  <c:v>8.7750000000000004</c:v>
                </c:pt>
                <c:pt idx="8776" formatCode="General">
                  <c:v>8.7759999999999998</c:v>
                </c:pt>
                <c:pt idx="8777" formatCode="General">
                  <c:v>8.7769999999999992</c:v>
                </c:pt>
                <c:pt idx="8778" formatCode="General">
                  <c:v>8.7780000000000005</c:v>
                </c:pt>
                <c:pt idx="8779" formatCode="General">
                  <c:v>8.7789999999999999</c:v>
                </c:pt>
                <c:pt idx="8780" formatCode="General">
                  <c:v>8.7799999999999994</c:v>
                </c:pt>
                <c:pt idx="8781" formatCode="General">
                  <c:v>8.7810000000000006</c:v>
                </c:pt>
                <c:pt idx="8782" formatCode="General">
                  <c:v>8.782</c:v>
                </c:pt>
                <c:pt idx="8783" formatCode="General">
                  <c:v>8.7829999999999995</c:v>
                </c:pt>
                <c:pt idx="8784" formatCode="General">
                  <c:v>8.7840000000000007</c:v>
                </c:pt>
                <c:pt idx="8785" formatCode="General">
                  <c:v>8.7850000000000001</c:v>
                </c:pt>
                <c:pt idx="8786" formatCode="General">
                  <c:v>8.7859999999999996</c:v>
                </c:pt>
                <c:pt idx="8787" formatCode="General">
                  <c:v>8.7870000000000008</c:v>
                </c:pt>
                <c:pt idx="8788" formatCode="General">
                  <c:v>8.7880000000000003</c:v>
                </c:pt>
                <c:pt idx="8789" formatCode="General">
                  <c:v>8.7889999999999997</c:v>
                </c:pt>
                <c:pt idx="8790" formatCode="General">
                  <c:v>8.7899999999999991</c:v>
                </c:pt>
                <c:pt idx="8791" formatCode="General">
                  <c:v>8.7910000000000004</c:v>
                </c:pt>
                <c:pt idx="8792" formatCode="General">
                  <c:v>8.7919999999999998</c:v>
                </c:pt>
                <c:pt idx="8793" formatCode="General">
                  <c:v>8.7929999999999993</c:v>
                </c:pt>
                <c:pt idx="8794" formatCode="General">
                  <c:v>8.7940000000000005</c:v>
                </c:pt>
                <c:pt idx="8795" formatCode="General">
                  <c:v>8.7949999999999999</c:v>
                </c:pt>
                <c:pt idx="8796" formatCode="General">
                  <c:v>8.7959999999999994</c:v>
                </c:pt>
                <c:pt idx="8797" formatCode="General">
                  <c:v>8.7970000000000006</c:v>
                </c:pt>
                <c:pt idx="8798" formatCode="General">
                  <c:v>8.798</c:v>
                </c:pt>
                <c:pt idx="8799" formatCode="General">
                  <c:v>8.7989999999999995</c:v>
                </c:pt>
                <c:pt idx="8800" formatCode="General">
                  <c:v>8.8000000000000007</c:v>
                </c:pt>
                <c:pt idx="8801" formatCode="General">
                  <c:v>8.8010000000000002</c:v>
                </c:pt>
                <c:pt idx="8802" formatCode="General">
                  <c:v>8.8019999999999996</c:v>
                </c:pt>
                <c:pt idx="8803" formatCode="General">
                  <c:v>8.8030000000000008</c:v>
                </c:pt>
                <c:pt idx="8804" formatCode="General">
                  <c:v>8.8040000000000003</c:v>
                </c:pt>
                <c:pt idx="8805" formatCode="General">
                  <c:v>8.8049999999999997</c:v>
                </c:pt>
                <c:pt idx="8806" formatCode="General">
                  <c:v>8.8059999999999992</c:v>
                </c:pt>
                <c:pt idx="8807" formatCode="General">
                  <c:v>8.8070000000000004</c:v>
                </c:pt>
                <c:pt idx="8808" formatCode="General">
                  <c:v>8.8079999999999998</c:v>
                </c:pt>
                <c:pt idx="8809" formatCode="General">
                  <c:v>8.8089999999999993</c:v>
                </c:pt>
                <c:pt idx="8810" formatCode="General">
                  <c:v>8.81</c:v>
                </c:pt>
                <c:pt idx="8811" formatCode="General">
                  <c:v>8.8109999999999999</c:v>
                </c:pt>
                <c:pt idx="8812" formatCode="General">
                  <c:v>8.8119999999999994</c:v>
                </c:pt>
                <c:pt idx="8813" formatCode="General">
                  <c:v>8.8130000000000006</c:v>
                </c:pt>
                <c:pt idx="8814" formatCode="General">
                  <c:v>8.8140000000000001</c:v>
                </c:pt>
                <c:pt idx="8815" formatCode="General">
                  <c:v>8.8149999999999995</c:v>
                </c:pt>
                <c:pt idx="8816" formatCode="General">
                  <c:v>8.8160000000000007</c:v>
                </c:pt>
                <c:pt idx="8817" formatCode="General">
                  <c:v>8.8170000000000002</c:v>
                </c:pt>
                <c:pt idx="8818" formatCode="General">
                  <c:v>8.8179999999999996</c:v>
                </c:pt>
                <c:pt idx="8819" formatCode="General">
                  <c:v>8.8190000000000008</c:v>
                </c:pt>
                <c:pt idx="8820" formatCode="General">
                  <c:v>8.82</c:v>
                </c:pt>
                <c:pt idx="8821" formatCode="General">
                  <c:v>8.8209999999999997</c:v>
                </c:pt>
                <c:pt idx="8822" formatCode="General">
                  <c:v>8.8219999999999992</c:v>
                </c:pt>
                <c:pt idx="8823" formatCode="General">
                  <c:v>8.8230000000000004</c:v>
                </c:pt>
                <c:pt idx="8824" formatCode="General">
                  <c:v>8.8239999999999998</c:v>
                </c:pt>
                <c:pt idx="8825" formatCode="General">
                  <c:v>8.8249999999999993</c:v>
                </c:pt>
                <c:pt idx="8826" formatCode="General">
                  <c:v>8.8260000000000005</c:v>
                </c:pt>
                <c:pt idx="8827" formatCode="General">
                  <c:v>8.827</c:v>
                </c:pt>
                <c:pt idx="8828" formatCode="General">
                  <c:v>8.8279999999999994</c:v>
                </c:pt>
                <c:pt idx="8829" formatCode="General">
                  <c:v>8.8290000000000006</c:v>
                </c:pt>
                <c:pt idx="8830" formatCode="General">
                  <c:v>8.83</c:v>
                </c:pt>
                <c:pt idx="8831" formatCode="General">
                  <c:v>8.8309999999999995</c:v>
                </c:pt>
                <c:pt idx="8832" formatCode="General">
                  <c:v>8.8320000000000007</c:v>
                </c:pt>
                <c:pt idx="8833" formatCode="General">
                  <c:v>8.8330000000000002</c:v>
                </c:pt>
                <c:pt idx="8834" formatCode="General">
                  <c:v>8.8339999999999996</c:v>
                </c:pt>
                <c:pt idx="8835" formatCode="General">
                  <c:v>8.8350000000000009</c:v>
                </c:pt>
                <c:pt idx="8836" formatCode="General">
                  <c:v>8.8360000000000003</c:v>
                </c:pt>
                <c:pt idx="8837" formatCode="General">
                  <c:v>8.8369999999999997</c:v>
                </c:pt>
                <c:pt idx="8838" formatCode="General">
                  <c:v>8.8379999999999992</c:v>
                </c:pt>
                <c:pt idx="8839" formatCode="General">
                  <c:v>8.8390000000000004</c:v>
                </c:pt>
                <c:pt idx="8840" formatCode="General">
                  <c:v>8.84</c:v>
                </c:pt>
                <c:pt idx="8841" formatCode="General">
                  <c:v>8.8409999999999993</c:v>
                </c:pt>
                <c:pt idx="8842" formatCode="General">
                  <c:v>8.8420000000000005</c:v>
                </c:pt>
                <c:pt idx="8843" formatCode="General">
                  <c:v>8.843</c:v>
                </c:pt>
                <c:pt idx="8844" formatCode="General">
                  <c:v>8.8439999999999994</c:v>
                </c:pt>
                <c:pt idx="8845" formatCode="General">
                  <c:v>8.8450000000000006</c:v>
                </c:pt>
                <c:pt idx="8846" formatCode="General">
                  <c:v>8.8460000000000001</c:v>
                </c:pt>
                <c:pt idx="8847" formatCode="General">
                  <c:v>8.8469999999999995</c:v>
                </c:pt>
                <c:pt idx="8848" formatCode="General">
                  <c:v>8.8480000000000008</c:v>
                </c:pt>
                <c:pt idx="8849" formatCode="General">
                  <c:v>8.8490000000000002</c:v>
                </c:pt>
                <c:pt idx="8850" formatCode="General">
                  <c:v>8.85</c:v>
                </c:pt>
                <c:pt idx="8851" formatCode="General">
                  <c:v>8.8510000000000009</c:v>
                </c:pt>
                <c:pt idx="8852" formatCode="General">
                  <c:v>8.8520000000000003</c:v>
                </c:pt>
                <c:pt idx="8853" formatCode="General">
                  <c:v>8.8529999999999998</c:v>
                </c:pt>
                <c:pt idx="8854" formatCode="General">
                  <c:v>8.8539999999999992</c:v>
                </c:pt>
                <c:pt idx="8855" formatCode="General">
                  <c:v>8.8550000000000004</c:v>
                </c:pt>
                <c:pt idx="8856" formatCode="General">
                  <c:v>8.8559999999999999</c:v>
                </c:pt>
                <c:pt idx="8857" formatCode="General">
                  <c:v>8.8569999999999993</c:v>
                </c:pt>
                <c:pt idx="8858" formatCode="General">
                  <c:v>8.8580000000000005</c:v>
                </c:pt>
                <c:pt idx="8859" formatCode="General">
                  <c:v>8.859</c:v>
                </c:pt>
                <c:pt idx="8860" formatCode="General">
                  <c:v>8.86</c:v>
                </c:pt>
                <c:pt idx="8861" formatCode="General">
                  <c:v>8.8610000000000007</c:v>
                </c:pt>
                <c:pt idx="8862" formatCode="General">
                  <c:v>8.8620000000000001</c:v>
                </c:pt>
                <c:pt idx="8863" formatCode="General">
                  <c:v>8.8629999999999995</c:v>
                </c:pt>
                <c:pt idx="8864" formatCode="General">
                  <c:v>8.8640000000000008</c:v>
                </c:pt>
                <c:pt idx="8865" formatCode="General">
                  <c:v>8.8650000000000002</c:v>
                </c:pt>
                <c:pt idx="8866" formatCode="General">
                  <c:v>8.8659999999999997</c:v>
                </c:pt>
                <c:pt idx="8867" formatCode="General">
                  <c:v>8.8670000000000009</c:v>
                </c:pt>
                <c:pt idx="8868" formatCode="General">
                  <c:v>8.8680000000000003</c:v>
                </c:pt>
                <c:pt idx="8869" formatCode="General">
                  <c:v>8.8689999999999998</c:v>
                </c:pt>
                <c:pt idx="8870" formatCode="General">
                  <c:v>8.8699999999999992</c:v>
                </c:pt>
                <c:pt idx="8871" formatCode="General">
                  <c:v>8.8710000000000004</c:v>
                </c:pt>
                <c:pt idx="8872" formatCode="General">
                  <c:v>8.8719999999999999</c:v>
                </c:pt>
                <c:pt idx="8873" formatCode="General">
                  <c:v>8.8729999999999993</c:v>
                </c:pt>
                <c:pt idx="8874" formatCode="General">
                  <c:v>8.8740000000000006</c:v>
                </c:pt>
                <c:pt idx="8875" formatCode="General">
                  <c:v>8.875</c:v>
                </c:pt>
                <c:pt idx="8876" formatCode="General">
                  <c:v>8.8759999999999994</c:v>
                </c:pt>
                <c:pt idx="8877" formatCode="General">
                  <c:v>8.8770000000000007</c:v>
                </c:pt>
                <c:pt idx="8878" formatCode="General">
                  <c:v>8.8780000000000001</c:v>
                </c:pt>
                <c:pt idx="8879" formatCode="General">
                  <c:v>8.8789999999999996</c:v>
                </c:pt>
                <c:pt idx="8880" formatCode="General">
                  <c:v>8.8800000000000008</c:v>
                </c:pt>
                <c:pt idx="8881" formatCode="General">
                  <c:v>8.8810000000000002</c:v>
                </c:pt>
                <c:pt idx="8882" formatCode="General">
                  <c:v>8.8819999999999997</c:v>
                </c:pt>
                <c:pt idx="8883" formatCode="General">
                  <c:v>8.8829999999999991</c:v>
                </c:pt>
                <c:pt idx="8884" formatCode="General">
                  <c:v>8.8840000000000003</c:v>
                </c:pt>
                <c:pt idx="8885" formatCode="General">
                  <c:v>8.8849999999999998</c:v>
                </c:pt>
                <c:pt idx="8886" formatCode="General">
                  <c:v>8.8859999999999992</c:v>
                </c:pt>
                <c:pt idx="8887" formatCode="General">
                  <c:v>8.8870000000000005</c:v>
                </c:pt>
                <c:pt idx="8888" formatCode="General">
                  <c:v>8.8879999999999999</c:v>
                </c:pt>
                <c:pt idx="8889" formatCode="General">
                  <c:v>8.8889999999999993</c:v>
                </c:pt>
                <c:pt idx="8890" formatCode="General">
                  <c:v>8.89</c:v>
                </c:pt>
                <c:pt idx="8891" formatCode="General">
                  <c:v>8.891</c:v>
                </c:pt>
                <c:pt idx="8892" formatCode="General">
                  <c:v>8.8919999999999995</c:v>
                </c:pt>
                <c:pt idx="8893" formatCode="General">
                  <c:v>8.8930000000000007</c:v>
                </c:pt>
                <c:pt idx="8894" formatCode="General">
                  <c:v>8.8940000000000001</c:v>
                </c:pt>
                <c:pt idx="8895" formatCode="General">
                  <c:v>8.8949999999999996</c:v>
                </c:pt>
                <c:pt idx="8896" formatCode="General">
                  <c:v>8.8960000000000008</c:v>
                </c:pt>
                <c:pt idx="8897" formatCode="General">
                  <c:v>8.8970000000000002</c:v>
                </c:pt>
                <c:pt idx="8898" formatCode="General">
                  <c:v>8.8979999999999997</c:v>
                </c:pt>
                <c:pt idx="8899" formatCode="General">
                  <c:v>8.8989999999999991</c:v>
                </c:pt>
                <c:pt idx="8900" formatCode="General">
                  <c:v>8.9</c:v>
                </c:pt>
                <c:pt idx="8901" formatCode="General">
                  <c:v>8.9009999999999998</c:v>
                </c:pt>
                <c:pt idx="8902" formatCode="General">
                  <c:v>8.9019999999999992</c:v>
                </c:pt>
                <c:pt idx="8903" formatCode="General">
                  <c:v>8.9030000000000005</c:v>
                </c:pt>
                <c:pt idx="8904" formatCode="General">
                  <c:v>8.9039999999999999</c:v>
                </c:pt>
                <c:pt idx="8905" formatCode="General">
                  <c:v>8.9049999999999994</c:v>
                </c:pt>
                <c:pt idx="8906" formatCode="General">
                  <c:v>8.9060000000000006</c:v>
                </c:pt>
                <c:pt idx="8907" formatCode="General">
                  <c:v>8.907</c:v>
                </c:pt>
                <c:pt idx="8908" formatCode="General">
                  <c:v>8.9079999999999995</c:v>
                </c:pt>
                <c:pt idx="8909" formatCode="General">
                  <c:v>8.9090000000000007</c:v>
                </c:pt>
                <c:pt idx="8910" formatCode="General">
                  <c:v>8.91</c:v>
                </c:pt>
                <c:pt idx="8911" formatCode="General">
                  <c:v>8.9109999999999996</c:v>
                </c:pt>
                <c:pt idx="8912" formatCode="General">
                  <c:v>8.9120000000000008</c:v>
                </c:pt>
                <c:pt idx="8913" formatCode="General">
                  <c:v>8.9130000000000003</c:v>
                </c:pt>
                <c:pt idx="8914" formatCode="General">
                  <c:v>8.9139999999999997</c:v>
                </c:pt>
                <c:pt idx="8915" formatCode="General">
                  <c:v>8.9149999999999991</c:v>
                </c:pt>
                <c:pt idx="8916" formatCode="General">
                  <c:v>8.9160000000000004</c:v>
                </c:pt>
                <c:pt idx="8917" formatCode="General">
                  <c:v>8.9169999999999998</c:v>
                </c:pt>
                <c:pt idx="8918" formatCode="General">
                  <c:v>8.9179999999999993</c:v>
                </c:pt>
                <c:pt idx="8919" formatCode="General">
                  <c:v>8.9190000000000005</c:v>
                </c:pt>
                <c:pt idx="8920" formatCode="General">
                  <c:v>8.92</c:v>
                </c:pt>
                <c:pt idx="8921" formatCode="General">
                  <c:v>8.9209999999999994</c:v>
                </c:pt>
                <c:pt idx="8922" formatCode="General">
                  <c:v>8.9220000000000006</c:v>
                </c:pt>
                <c:pt idx="8923" formatCode="General">
                  <c:v>8.923</c:v>
                </c:pt>
                <c:pt idx="8924" formatCode="General">
                  <c:v>8.9239999999999995</c:v>
                </c:pt>
                <c:pt idx="8925" formatCode="General">
                  <c:v>8.9250000000000007</c:v>
                </c:pt>
                <c:pt idx="8926" formatCode="General">
                  <c:v>8.9260000000000002</c:v>
                </c:pt>
                <c:pt idx="8927" formatCode="General">
                  <c:v>8.9269999999999996</c:v>
                </c:pt>
                <c:pt idx="8928" formatCode="General">
                  <c:v>8.9280000000000008</c:v>
                </c:pt>
                <c:pt idx="8929" formatCode="General">
                  <c:v>8.9290000000000003</c:v>
                </c:pt>
                <c:pt idx="8930" formatCode="General">
                  <c:v>8.93</c:v>
                </c:pt>
                <c:pt idx="8931" formatCode="General">
                  <c:v>8.9309999999999992</c:v>
                </c:pt>
                <c:pt idx="8932" formatCode="General">
                  <c:v>8.9320000000000004</c:v>
                </c:pt>
                <c:pt idx="8933" formatCode="General">
                  <c:v>8.9329999999999998</c:v>
                </c:pt>
                <c:pt idx="8934" formatCode="General">
                  <c:v>8.9339999999999993</c:v>
                </c:pt>
                <c:pt idx="8935" formatCode="General">
                  <c:v>8.9350000000000005</c:v>
                </c:pt>
                <c:pt idx="8936" formatCode="General">
                  <c:v>8.9359999999999999</c:v>
                </c:pt>
                <c:pt idx="8937" formatCode="General">
                  <c:v>8.9369999999999994</c:v>
                </c:pt>
                <c:pt idx="8938" formatCode="General">
                  <c:v>8.9380000000000006</c:v>
                </c:pt>
                <c:pt idx="8939" formatCode="General">
                  <c:v>8.9390000000000001</c:v>
                </c:pt>
                <c:pt idx="8940" formatCode="General">
                  <c:v>8.94</c:v>
                </c:pt>
                <c:pt idx="8941" formatCode="General">
                  <c:v>8.9410000000000007</c:v>
                </c:pt>
                <c:pt idx="8942" formatCode="General">
                  <c:v>8.9420000000000002</c:v>
                </c:pt>
                <c:pt idx="8943" formatCode="General">
                  <c:v>8.9429999999999996</c:v>
                </c:pt>
                <c:pt idx="8944" formatCode="General">
                  <c:v>8.9440000000000008</c:v>
                </c:pt>
                <c:pt idx="8945" formatCode="General">
                  <c:v>8.9450000000000003</c:v>
                </c:pt>
                <c:pt idx="8946" formatCode="General">
                  <c:v>8.9459999999999997</c:v>
                </c:pt>
                <c:pt idx="8947" formatCode="General">
                  <c:v>8.9469999999999992</c:v>
                </c:pt>
                <c:pt idx="8948" formatCode="General">
                  <c:v>8.9480000000000004</c:v>
                </c:pt>
                <c:pt idx="8949" formatCode="General">
                  <c:v>8.9489999999999998</c:v>
                </c:pt>
                <c:pt idx="8950" formatCode="General">
                  <c:v>8.9499999999999993</c:v>
                </c:pt>
                <c:pt idx="8951" formatCode="General">
                  <c:v>8.9510000000000005</c:v>
                </c:pt>
                <c:pt idx="8952" formatCode="General">
                  <c:v>8.952</c:v>
                </c:pt>
                <c:pt idx="8953" formatCode="General">
                  <c:v>8.9529999999999994</c:v>
                </c:pt>
                <c:pt idx="8954" formatCode="General">
                  <c:v>8.9540000000000006</c:v>
                </c:pt>
                <c:pt idx="8955" formatCode="General">
                  <c:v>8.9550000000000001</c:v>
                </c:pt>
                <c:pt idx="8956" formatCode="General">
                  <c:v>8.9559999999999995</c:v>
                </c:pt>
                <c:pt idx="8957" formatCode="General">
                  <c:v>8.9570000000000007</c:v>
                </c:pt>
                <c:pt idx="8958" formatCode="General">
                  <c:v>8.9580000000000002</c:v>
                </c:pt>
                <c:pt idx="8959" formatCode="General">
                  <c:v>8.9589999999999996</c:v>
                </c:pt>
                <c:pt idx="8960" formatCode="General">
                  <c:v>8.9600000000000009</c:v>
                </c:pt>
                <c:pt idx="8961" formatCode="General">
                  <c:v>8.9610000000000003</c:v>
                </c:pt>
                <c:pt idx="8962" formatCode="General">
                  <c:v>8.9619999999999997</c:v>
                </c:pt>
                <c:pt idx="8963" formatCode="General">
                  <c:v>8.9629999999999992</c:v>
                </c:pt>
                <c:pt idx="8964" formatCode="General">
                  <c:v>8.9640000000000004</c:v>
                </c:pt>
                <c:pt idx="8965" formatCode="General">
                  <c:v>8.9649999999999999</c:v>
                </c:pt>
                <c:pt idx="8966" formatCode="General">
                  <c:v>8.9659999999999993</c:v>
                </c:pt>
                <c:pt idx="8967" formatCode="General">
                  <c:v>8.9670000000000005</c:v>
                </c:pt>
                <c:pt idx="8968" formatCode="General">
                  <c:v>8.968</c:v>
                </c:pt>
                <c:pt idx="8969" formatCode="General">
                  <c:v>8.9689999999999994</c:v>
                </c:pt>
                <c:pt idx="8970" formatCode="General">
                  <c:v>8.9700000000000006</c:v>
                </c:pt>
                <c:pt idx="8971" formatCode="General">
                  <c:v>8.9710000000000001</c:v>
                </c:pt>
                <c:pt idx="8972" formatCode="General">
                  <c:v>8.9719999999999995</c:v>
                </c:pt>
                <c:pt idx="8973" formatCode="General">
                  <c:v>8.9730000000000008</c:v>
                </c:pt>
                <c:pt idx="8974" formatCode="General">
                  <c:v>8.9740000000000002</c:v>
                </c:pt>
                <c:pt idx="8975" formatCode="General">
                  <c:v>8.9749999999999996</c:v>
                </c:pt>
                <c:pt idx="8976" formatCode="General">
                  <c:v>8.9760000000000009</c:v>
                </c:pt>
                <c:pt idx="8977" formatCode="General">
                  <c:v>8.9770000000000003</c:v>
                </c:pt>
                <c:pt idx="8978" formatCode="General">
                  <c:v>8.9779999999999998</c:v>
                </c:pt>
                <c:pt idx="8979" formatCode="General">
                  <c:v>8.9789999999999992</c:v>
                </c:pt>
                <c:pt idx="8980" formatCode="General">
                  <c:v>8.98</c:v>
                </c:pt>
                <c:pt idx="8981" formatCode="General">
                  <c:v>8.9809999999999999</c:v>
                </c:pt>
                <c:pt idx="8982" formatCode="General">
                  <c:v>8.9819999999999993</c:v>
                </c:pt>
                <c:pt idx="8983" formatCode="General">
                  <c:v>8.9830000000000005</c:v>
                </c:pt>
                <c:pt idx="8984" formatCode="General">
                  <c:v>8.984</c:v>
                </c:pt>
                <c:pt idx="8985" formatCode="General">
                  <c:v>8.9849999999999994</c:v>
                </c:pt>
                <c:pt idx="8986" formatCode="General">
                  <c:v>8.9860000000000007</c:v>
                </c:pt>
                <c:pt idx="8987" formatCode="General">
                  <c:v>8.9870000000000001</c:v>
                </c:pt>
                <c:pt idx="8988" formatCode="General">
                  <c:v>8.9879999999999995</c:v>
                </c:pt>
                <c:pt idx="8989" formatCode="General">
                  <c:v>8.9890000000000008</c:v>
                </c:pt>
                <c:pt idx="8990" formatCode="General">
                  <c:v>8.99</c:v>
                </c:pt>
                <c:pt idx="8991" formatCode="General">
                  <c:v>8.9909999999999997</c:v>
                </c:pt>
                <c:pt idx="8992" formatCode="General">
                  <c:v>8.9920000000000009</c:v>
                </c:pt>
                <c:pt idx="8993" formatCode="General">
                  <c:v>8.9930000000000003</c:v>
                </c:pt>
                <c:pt idx="8994" formatCode="General">
                  <c:v>8.9939999999999998</c:v>
                </c:pt>
                <c:pt idx="8995" formatCode="General">
                  <c:v>8.9949999999999992</c:v>
                </c:pt>
                <c:pt idx="8996" formatCode="General">
                  <c:v>8.9960000000000004</c:v>
                </c:pt>
                <c:pt idx="8997" formatCode="General">
                  <c:v>8.9969999999999999</c:v>
                </c:pt>
                <c:pt idx="8998" formatCode="General">
                  <c:v>8.9979999999999993</c:v>
                </c:pt>
                <c:pt idx="8999" formatCode="General">
                  <c:v>8.9990000000000006</c:v>
                </c:pt>
                <c:pt idx="9000" formatCode="General">
                  <c:v>9</c:v>
                </c:pt>
                <c:pt idx="9001" formatCode="General">
                  <c:v>9.0009999999999994</c:v>
                </c:pt>
                <c:pt idx="9002" formatCode="General">
                  <c:v>9.0020000000000007</c:v>
                </c:pt>
                <c:pt idx="9003" formatCode="General">
                  <c:v>9.0030000000000001</c:v>
                </c:pt>
                <c:pt idx="9004" formatCode="General">
                  <c:v>9.0039999999999996</c:v>
                </c:pt>
                <c:pt idx="9005" formatCode="General">
                  <c:v>9.0050000000000008</c:v>
                </c:pt>
                <c:pt idx="9006" formatCode="General">
                  <c:v>9.0060000000000002</c:v>
                </c:pt>
                <c:pt idx="9007" formatCode="General">
                  <c:v>9.0069999999999997</c:v>
                </c:pt>
                <c:pt idx="9008" formatCode="General">
                  <c:v>9.0079999999999991</c:v>
                </c:pt>
                <c:pt idx="9009" formatCode="General">
                  <c:v>9.0090000000000003</c:v>
                </c:pt>
                <c:pt idx="9010" formatCode="General">
                  <c:v>9.01</c:v>
                </c:pt>
                <c:pt idx="9011" formatCode="General">
                  <c:v>9.0109999999999992</c:v>
                </c:pt>
                <c:pt idx="9012" formatCode="General">
                  <c:v>9.0120000000000005</c:v>
                </c:pt>
                <c:pt idx="9013" formatCode="General">
                  <c:v>9.0129999999999999</c:v>
                </c:pt>
                <c:pt idx="9014" formatCode="General">
                  <c:v>9.0139999999999993</c:v>
                </c:pt>
                <c:pt idx="9015" formatCode="General">
                  <c:v>9.0150000000000006</c:v>
                </c:pt>
                <c:pt idx="9016" formatCode="General">
                  <c:v>9.016</c:v>
                </c:pt>
                <c:pt idx="9017" formatCode="General">
                  <c:v>9.0169999999999995</c:v>
                </c:pt>
                <c:pt idx="9018" formatCode="General">
                  <c:v>9.0180000000000007</c:v>
                </c:pt>
                <c:pt idx="9019" formatCode="General">
                  <c:v>9.0190000000000001</c:v>
                </c:pt>
                <c:pt idx="9020" formatCode="General">
                  <c:v>9.02</c:v>
                </c:pt>
                <c:pt idx="9021" formatCode="General">
                  <c:v>9.0210000000000008</c:v>
                </c:pt>
                <c:pt idx="9022" formatCode="General">
                  <c:v>9.0220000000000002</c:v>
                </c:pt>
                <c:pt idx="9023" formatCode="General">
                  <c:v>9.0229999999999997</c:v>
                </c:pt>
                <c:pt idx="9024" formatCode="General">
                  <c:v>9.0239999999999991</c:v>
                </c:pt>
                <c:pt idx="9025" formatCode="General">
                  <c:v>9.0250000000000004</c:v>
                </c:pt>
                <c:pt idx="9026" formatCode="General">
                  <c:v>9.0259999999999998</c:v>
                </c:pt>
                <c:pt idx="9027" formatCode="General">
                  <c:v>9.0269999999999992</c:v>
                </c:pt>
                <c:pt idx="9028" formatCode="General">
                  <c:v>9.0280000000000005</c:v>
                </c:pt>
                <c:pt idx="9029" formatCode="General">
                  <c:v>9.0289999999999999</c:v>
                </c:pt>
                <c:pt idx="9030" formatCode="General">
                  <c:v>9.0299999999999994</c:v>
                </c:pt>
                <c:pt idx="9031" formatCode="General">
                  <c:v>9.0310000000000006</c:v>
                </c:pt>
                <c:pt idx="9032" formatCode="General">
                  <c:v>9.032</c:v>
                </c:pt>
                <c:pt idx="9033" formatCode="General">
                  <c:v>9.0329999999999995</c:v>
                </c:pt>
                <c:pt idx="9034" formatCode="General">
                  <c:v>9.0340000000000007</c:v>
                </c:pt>
                <c:pt idx="9035" formatCode="General">
                  <c:v>9.0350000000000001</c:v>
                </c:pt>
                <c:pt idx="9036" formatCode="General">
                  <c:v>9.0359999999999996</c:v>
                </c:pt>
                <c:pt idx="9037" formatCode="General">
                  <c:v>9.0370000000000008</c:v>
                </c:pt>
                <c:pt idx="9038" formatCode="General">
                  <c:v>9.0380000000000003</c:v>
                </c:pt>
                <c:pt idx="9039" formatCode="General">
                  <c:v>9.0389999999999997</c:v>
                </c:pt>
                <c:pt idx="9040" formatCode="General">
                  <c:v>9.0399999999999991</c:v>
                </c:pt>
                <c:pt idx="9041" formatCode="General">
                  <c:v>9.0410000000000004</c:v>
                </c:pt>
                <c:pt idx="9042" formatCode="General">
                  <c:v>9.0419999999999998</c:v>
                </c:pt>
                <c:pt idx="9043" formatCode="General">
                  <c:v>9.0429999999999993</c:v>
                </c:pt>
                <c:pt idx="9044" formatCode="General">
                  <c:v>9.0440000000000005</c:v>
                </c:pt>
                <c:pt idx="9045" formatCode="General">
                  <c:v>9.0449999999999999</c:v>
                </c:pt>
                <c:pt idx="9046" formatCode="General">
                  <c:v>9.0459999999999994</c:v>
                </c:pt>
                <c:pt idx="9047" formatCode="General">
                  <c:v>9.0470000000000006</c:v>
                </c:pt>
                <c:pt idx="9048" formatCode="General">
                  <c:v>9.048</c:v>
                </c:pt>
                <c:pt idx="9049" formatCode="General">
                  <c:v>9.0489999999999995</c:v>
                </c:pt>
                <c:pt idx="9050" formatCode="General">
                  <c:v>9.0500000000000007</c:v>
                </c:pt>
                <c:pt idx="9051" formatCode="General">
                  <c:v>9.0510000000000002</c:v>
                </c:pt>
                <c:pt idx="9052" formatCode="General">
                  <c:v>9.0519999999999996</c:v>
                </c:pt>
                <c:pt idx="9053" formatCode="General">
                  <c:v>9.0530000000000008</c:v>
                </c:pt>
                <c:pt idx="9054" formatCode="General">
                  <c:v>9.0540000000000003</c:v>
                </c:pt>
                <c:pt idx="9055" formatCode="General">
                  <c:v>9.0549999999999997</c:v>
                </c:pt>
                <c:pt idx="9056" formatCode="General">
                  <c:v>9.0559999999999992</c:v>
                </c:pt>
                <c:pt idx="9057" formatCode="General">
                  <c:v>9.0570000000000004</c:v>
                </c:pt>
                <c:pt idx="9058" formatCode="General">
                  <c:v>9.0579999999999998</c:v>
                </c:pt>
                <c:pt idx="9059" formatCode="General">
                  <c:v>9.0589999999999993</c:v>
                </c:pt>
                <c:pt idx="9060" formatCode="General">
                  <c:v>9.06</c:v>
                </c:pt>
                <c:pt idx="9061" formatCode="General">
                  <c:v>9.0609999999999999</c:v>
                </c:pt>
                <c:pt idx="9062" formatCode="General">
                  <c:v>9.0619999999999994</c:v>
                </c:pt>
                <c:pt idx="9063" formatCode="General">
                  <c:v>9.0630000000000006</c:v>
                </c:pt>
                <c:pt idx="9064" formatCode="General">
                  <c:v>9.0640000000000001</c:v>
                </c:pt>
                <c:pt idx="9065" formatCode="General">
                  <c:v>9.0649999999999995</c:v>
                </c:pt>
                <c:pt idx="9066" formatCode="General">
                  <c:v>9.0660000000000007</c:v>
                </c:pt>
                <c:pt idx="9067" formatCode="General">
                  <c:v>9.0670000000000002</c:v>
                </c:pt>
                <c:pt idx="9068" formatCode="General">
                  <c:v>9.0679999999999996</c:v>
                </c:pt>
                <c:pt idx="9069" formatCode="General">
                  <c:v>9.0690000000000008</c:v>
                </c:pt>
                <c:pt idx="9070" formatCode="General">
                  <c:v>9.07</c:v>
                </c:pt>
                <c:pt idx="9071" formatCode="General">
                  <c:v>9.0709999999999997</c:v>
                </c:pt>
                <c:pt idx="9072" formatCode="General">
                  <c:v>9.0719999999999992</c:v>
                </c:pt>
                <c:pt idx="9073" formatCode="General">
                  <c:v>9.0730000000000004</c:v>
                </c:pt>
                <c:pt idx="9074" formatCode="General">
                  <c:v>9.0739999999999998</c:v>
                </c:pt>
                <c:pt idx="9075" formatCode="General">
                  <c:v>9.0749999999999993</c:v>
                </c:pt>
                <c:pt idx="9076" formatCode="General">
                  <c:v>9.0760000000000005</c:v>
                </c:pt>
                <c:pt idx="9077" formatCode="General">
                  <c:v>9.077</c:v>
                </c:pt>
                <c:pt idx="9078" formatCode="General">
                  <c:v>9.0779999999999994</c:v>
                </c:pt>
                <c:pt idx="9079" formatCode="General">
                  <c:v>9.0790000000000006</c:v>
                </c:pt>
                <c:pt idx="9080" formatCode="General">
                  <c:v>9.08</c:v>
                </c:pt>
                <c:pt idx="9081" formatCode="General">
                  <c:v>9.0809999999999995</c:v>
                </c:pt>
                <c:pt idx="9082" formatCode="General">
                  <c:v>9.0820000000000007</c:v>
                </c:pt>
                <c:pt idx="9083" formatCode="General">
                  <c:v>9.0830000000000002</c:v>
                </c:pt>
                <c:pt idx="9084" formatCode="General">
                  <c:v>9.0839999999999996</c:v>
                </c:pt>
                <c:pt idx="9085" formatCode="General">
                  <c:v>9.0850000000000009</c:v>
                </c:pt>
                <c:pt idx="9086" formatCode="General">
                  <c:v>9.0860000000000003</c:v>
                </c:pt>
                <c:pt idx="9087" formatCode="General">
                  <c:v>9.0869999999999997</c:v>
                </c:pt>
                <c:pt idx="9088" formatCode="General">
                  <c:v>9.0879999999999992</c:v>
                </c:pt>
                <c:pt idx="9089" formatCode="General">
                  <c:v>9.0890000000000004</c:v>
                </c:pt>
                <c:pt idx="9090" formatCode="General">
                  <c:v>9.09</c:v>
                </c:pt>
                <c:pt idx="9091" formatCode="General">
                  <c:v>9.0909999999999993</c:v>
                </c:pt>
                <c:pt idx="9092" formatCode="General">
                  <c:v>9.0920000000000005</c:v>
                </c:pt>
                <c:pt idx="9093" formatCode="General">
                  <c:v>9.093</c:v>
                </c:pt>
                <c:pt idx="9094" formatCode="General">
                  <c:v>9.0939999999999994</c:v>
                </c:pt>
                <c:pt idx="9095" formatCode="General">
                  <c:v>9.0950000000000006</c:v>
                </c:pt>
                <c:pt idx="9096" formatCode="General">
                  <c:v>9.0960000000000001</c:v>
                </c:pt>
                <c:pt idx="9097" formatCode="General">
                  <c:v>9.0969999999999995</c:v>
                </c:pt>
                <c:pt idx="9098" formatCode="General">
                  <c:v>9.0980000000000008</c:v>
                </c:pt>
                <c:pt idx="9099" formatCode="General">
                  <c:v>9.0990000000000002</c:v>
                </c:pt>
                <c:pt idx="9100" formatCode="General">
                  <c:v>9.1</c:v>
                </c:pt>
                <c:pt idx="9101" formatCode="General">
                  <c:v>9.1010000000000009</c:v>
                </c:pt>
                <c:pt idx="9102" formatCode="General">
                  <c:v>9.1020000000000003</c:v>
                </c:pt>
                <c:pt idx="9103" formatCode="General">
                  <c:v>9.1029999999999998</c:v>
                </c:pt>
                <c:pt idx="9104" formatCode="General">
                  <c:v>9.1039999999999992</c:v>
                </c:pt>
                <c:pt idx="9105" formatCode="General">
                  <c:v>9.1050000000000004</c:v>
                </c:pt>
                <c:pt idx="9106" formatCode="General">
                  <c:v>9.1059999999999999</c:v>
                </c:pt>
                <c:pt idx="9107" formatCode="General">
                  <c:v>9.1069999999999993</c:v>
                </c:pt>
                <c:pt idx="9108" formatCode="General">
                  <c:v>9.1080000000000005</c:v>
                </c:pt>
                <c:pt idx="9109" formatCode="General">
                  <c:v>9.109</c:v>
                </c:pt>
                <c:pt idx="9110" formatCode="General">
                  <c:v>9.11</c:v>
                </c:pt>
                <c:pt idx="9111" formatCode="General">
                  <c:v>9.1110000000000007</c:v>
                </c:pt>
                <c:pt idx="9112" formatCode="General">
                  <c:v>9.1120000000000001</c:v>
                </c:pt>
                <c:pt idx="9113" formatCode="General">
                  <c:v>9.1129999999999995</c:v>
                </c:pt>
                <c:pt idx="9114" formatCode="General">
                  <c:v>9.1140000000000008</c:v>
                </c:pt>
                <c:pt idx="9115" formatCode="General">
                  <c:v>9.1150000000000002</c:v>
                </c:pt>
                <c:pt idx="9116" formatCode="General">
                  <c:v>9.1159999999999997</c:v>
                </c:pt>
                <c:pt idx="9117" formatCode="General">
                  <c:v>9.1170000000000009</c:v>
                </c:pt>
                <c:pt idx="9118" formatCode="General">
                  <c:v>9.1180000000000003</c:v>
                </c:pt>
                <c:pt idx="9119" formatCode="General">
                  <c:v>9.1189999999999998</c:v>
                </c:pt>
                <c:pt idx="9120" formatCode="General">
                  <c:v>9.1199999999999992</c:v>
                </c:pt>
                <c:pt idx="9121" formatCode="General">
                  <c:v>9.1210000000000004</c:v>
                </c:pt>
                <c:pt idx="9122" formatCode="General">
                  <c:v>9.1219999999999999</c:v>
                </c:pt>
                <c:pt idx="9123" formatCode="General">
                  <c:v>9.1229999999999993</c:v>
                </c:pt>
                <c:pt idx="9124" formatCode="General">
                  <c:v>9.1240000000000006</c:v>
                </c:pt>
                <c:pt idx="9125" formatCode="General">
                  <c:v>9.125</c:v>
                </c:pt>
                <c:pt idx="9126" formatCode="General">
                  <c:v>9.1259999999999994</c:v>
                </c:pt>
                <c:pt idx="9127" formatCode="General">
                  <c:v>9.1270000000000007</c:v>
                </c:pt>
                <c:pt idx="9128" formatCode="General">
                  <c:v>9.1280000000000001</c:v>
                </c:pt>
                <c:pt idx="9129" formatCode="General">
                  <c:v>9.1289999999999996</c:v>
                </c:pt>
                <c:pt idx="9130" formatCode="General">
                  <c:v>9.1300000000000008</c:v>
                </c:pt>
                <c:pt idx="9131" formatCode="General">
                  <c:v>9.1310000000000002</c:v>
                </c:pt>
                <c:pt idx="9132" formatCode="General">
                  <c:v>9.1319999999999997</c:v>
                </c:pt>
                <c:pt idx="9133" formatCode="General">
                  <c:v>9.1329999999999991</c:v>
                </c:pt>
                <c:pt idx="9134" formatCode="General">
                  <c:v>9.1340000000000003</c:v>
                </c:pt>
                <c:pt idx="9135" formatCode="General">
                  <c:v>9.1349999999999998</c:v>
                </c:pt>
                <c:pt idx="9136" formatCode="General">
                  <c:v>9.1359999999999992</c:v>
                </c:pt>
                <c:pt idx="9137" formatCode="General">
                  <c:v>9.1370000000000005</c:v>
                </c:pt>
                <c:pt idx="9138" formatCode="General">
                  <c:v>9.1379999999999999</c:v>
                </c:pt>
                <c:pt idx="9139" formatCode="General">
                  <c:v>9.1389999999999993</c:v>
                </c:pt>
                <c:pt idx="9140" formatCode="General">
                  <c:v>9.14</c:v>
                </c:pt>
                <c:pt idx="9141" formatCode="General">
                  <c:v>9.141</c:v>
                </c:pt>
                <c:pt idx="9142" formatCode="General">
                  <c:v>9.1419999999999995</c:v>
                </c:pt>
                <c:pt idx="9143" formatCode="General">
                  <c:v>9.1430000000000007</c:v>
                </c:pt>
                <c:pt idx="9144" formatCode="General">
                  <c:v>9.1440000000000001</c:v>
                </c:pt>
                <c:pt idx="9145" formatCode="General">
                  <c:v>9.1449999999999996</c:v>
                </c:pt>
                <c:pt idx="9146" formatCode="General">
                  <c:v>9.1460000000000008</c:v>
                </c:pt>
                <c:pt idx="9147" formatCode="General">
                  <c:v>9.1470000000000002</c:v>
                </c:pt>
                <c:pt idx="9148" formatCode="General">
                  <c:v>9.1479999999999997</c:v>
                </c:pt>
                <c:pt idx="9149" formatCode="General">
                  <c:v>9.1489999999999991</c:v>
                </c:pt>
                <c:pt idx="9150" formatCode="General">
                  <c:v>9.15</c:v>
                </c:pt>
                <c:pt idx="9151" formatCode="General">
                  <c:v>9.1509999999999998</c:v>
                </c:pt>
                <c:pt idx="9152" formatCode="General">
                  <c:v>9.1519999999999992</c:v>
                </c:pt>
                <c:pt idx="9153" formatCode="General">
                  <c:v>9.1530000000000005</c:v>
                </c:pt>
                <c:pt idx="9154" formatCode="General">
                  <c:v>9.1539999999999999</c:v>
                </c:pt>
                <c:pt idx="9155" formatCode="General">
                  <c:v>9.1549999999999994</c:v>
                </c:pt>
                <c:pt idx="9156" formatCode="General">
                  <c:v>9.1560000000000006</c:v>
                </c:pt>
                <c:pt idx="9157" formatCode="General">
                  <c:v>9.157</c:v>
                </c:pt>
                <c:pt idx="9158" formatCode="General">
                  <c:v>9.1579999999999995</c:v>
                </c:pt>
                <c:pt idx="9159" formatCode="General">
                  <c:v>9.1590000000000007</c:v>
                </c:pt>
                <c:pt idx="9160" formatCode="General">
                  <c:v>9.16</c:v>
                </c:pt>
                <c:pt idx="9161" formatCode="General">
                  <c:v>9.1609999999999996</c:v>
                </c:pt>
                <c:pt idx="9162" formatCode="General">
                  <c:v>9.1620000000000008</c:v>
                </c:pt>
                <c:pt idx="9163" formatCode="General">
                  <c:v>9.1630000000000003</c:v>
                </c:pt>
                <c:pt idx="9164" formatCode="General">
                  <c:v>9.1639999999999997</c:v>
                </c:pt>
                <c:pt idx="9165" formatCode="General">
                  <c:v>9.1649999999999991</c:v>
                </c:pt>
                <c:pt idx="9166" formatCode="General">
                  <c:v>9.1660000000000004</c:v>
                </c:pt>
                <c:pt idx="9167" formatCode="General">
                  <c:v>9.1669999999999998</c:v>
                </c:pt>
                <c:pt idx="9168" formatCode="General">
                  <c:v>9.1679999999999993</c:v>
                </c:pt>
                <c:pt idx="9169" formatCode="General">
                  <c:v>9.1690000000000005</c:v>
                </c:pt>
                <c:pt idx="9170" formatCode="General">
                  <c:v>9.17</c:v>
                </c:pt>
                <c:pt idx="9171" formatCode="General">
                  <c:v>9.1709999999999994</c:v>
                </c:pt>
                <c:pt idx="9172" formatCode="General">
                  <c:v>9.1720000000000006</c:v>
                </c:pt>
                <c:pt idx="9173" formatCode="General">
                  <c:v>9.173</c:v>
                </c:pt>
                <c:pt idx="9174" formatCode="General">
                  <c:v>9.1739999999999995</c:v>
                </c:pt>
                <c:pt idx="9175" formatCode="General">
                  <c:v>9.1750000000000007</c:v>
                </c:pt>
                <c:pt idx="9176" formatCode="General">
                  <c:v>9.1760000000000002</c:v>
                </c:pt>
                <c:pt idx="9177" formatCode="General">
                  <c:v>9.1769999999999996</c:v>
                </c:pt>
                <c:pt idx="9178" formatCode="General">
                  <c:v>9.1780000000000008</c:v>
                </c:pt>
                <c:pt idx="9179" formatCode="General">
                  <c:v>9.1790000000000003</c:v>
                </c:pt>
                <c:pt idx="9180" formatCode="General">
                  <c:v>9.18</c:v>
                </c:pt>
                <c:pt idx="9181" formatCode="General">
                  <c:v>9.1809999999999992</c:v>
                </c:pt>
                <c:pt idx="9182" formatCode="General">
                  <c:v>9.1820000000000004</c:v>
                </c:pt>
                <c:pt idx="9183" formatCode="General">
                  <c:v>9.1829999999999998</c:v>
                </c:pt>
                <c:pt idx="9184" formatCode="General">
                  <c:v>9.1839999999999993</c:v>
                </c:pt>
                <c:pt idx="9185" formatCode="General">
                  <c:v>9.1850000000000005</c:v>
                </c:pt>
                <c:pt idx="9186" formatCode="General">
                  <c:v>9.1859999999999999</c:v>
                </c:pt>
                <c:pt idx="9187" formatCode="General">
                  <c:v>9.1869999999999994</c:v>
                </c:pt>
                <c:pt idx="9188" formatCode="General">
                  <c:v>9.1880000000000006</c:v>
                </c:pt>
                <c:pt idx="9189" formatCode="General">
                  <c:v>9.1890000000000001</c:v>
                </c:pt>
                <c:pt idx="9190" formatCode="General">
                  <c:v>9.19</c:v>
                </c:pt>
                <c:pt idx="9191" formatCode="General">
                  <c:v>9.1910000000000007</c:v>
                </c:pt>
                <c:pt idx="9192" formatCode="General">
                  <c:v>9.1920000000000002</c:v>
                </c:pt>
                <c:pt idx="9193" formatCode="General">
                  <c:v>9.1929999999999996</c:v>
                </c:pt>
                <c:pt idx="9194" formatCode="General">
                  <c:v>9.1940000000000008</c:v>
                </c:pt>
                <c:pt idx="9195" formatCode="General">
                  <c:v>9.1950000000000003</c:v>
                </c:pt>
                <c:pt idx="9196" formatCode="General">
                  <c:v>9.1959999999999997</c:v>
                </c:pt>
                <c:pt idx="9197" formatCode="General">
                  <c:v>9.1969999999999992</c:v>
                </c:pt>
                <c:pt idx="9198" formatCode="General">
                  <c:v>9.1980000000000004</c:v>
                </c:pt>
                <c:pt idx="9199" formatCode="General">
                  <c:v>9.1989999999999998</c:v>
                </c:pt>
                <c:pt idx="9200" formatCode="General">
                  <c:v>9.1999999999999993</c:v>
                </c:pt>
                <c:pt idx="9201" formatCode="General">
                  <c:v>9.2010000000000005</c:v>
                </c:pt>
                <c:pt idx="9202" formatCode="General">
                  <c:v>9.202</c:v>
                </c:pt>
                <c:pt idx="9203" formatCode="General">
                  <c:v>9.2029999999999994</c:v>
                </c:pt>
                <c:pt idx="9204" formatCode="General">
                  <c:v>9.2040000000000006</c:v>
                </c:pt>
                <c:pt idx="9205" formatCode="General">
                  <c:v>9.2050000000000001</c:v>
                </c:pt>
                <c:pt idx="9206" formatCode="General">
                  <c:v>9.2059999999999995</c:v>
                </c:pt>
                <c:pt idx="9207" formatCode="General">
                  <c:v>9.2070000000000007</c:v>
                </c:pt>
                <c:pt idx="9208" formatCode="General">
                  <c:v>9.2080000000000002</c:v>
                </c:pt>
                <c:pt idx="9209" formatCode="General">
                  <c:v>9.2089999999999996</c:v>
                </c:pt>
                <c:pt idx="9210" formatCode="General">
                  <c:v>9.2100000000000009</c:v>
                </c:pt>
                <c:pt idx="9211" formatCode="General">
                  <c:v>9.2110000000000003</c:v>
                </c:pt>
                <c:pt idx="9212" formatCode="General">
                  <c:v>9.2119999999999997</c:v>
                </c:pt>
                <c:pt idx="9213" formatCode="General">
                  <c:v>9.2129999999999992</c:v>
                </c:pt>
                <c:pt idx="9214" formatCode="General">
                  <c:v>9.2140000000000004</c:v>
                </c:pt>
                <c:pt idx="9215" formatCode="General">
                  <c:v>9.2149999999999999</c:v>
                </c:pt>
                <c:pt idx="9216" formatCode="General">
                  <c:v>9.2159999999999993</c:v>
                </c:pt>
                <c:pt idx="9217" formatCode="General">
                  <c:v>9.2170000000000005</c:v>
                </c:pt>
                <c:pt idx="9218" formatCode="General">
                  <c:v>9.218</c:v>
                </c:pt>
                <c:pt idx="9219" formatCode="General">
                  <c:v>9.2189999999999994</c:v>
                </c:pt>
                <c:pt idx="9220" formatCode="General">
                  <c:v>9.2200000000000006</c:v>
                </c:pt>
                <c:pt idx="9221" formatCode="General">
                  <c:v>9.2210000000000001</c:v>
                </c:pt>
                <c:pt idx="9222" formatCode="General">
                  <c:v>9.2219999999999995</c:v>
                </c:pt>
                <c:pt idx="9223" formatCode="General">
                  <c:v>9.2230000000000008</c:v>
                </c:pt>
                <c:pt idx="9224" formatCode="General">
                  <c:v>9.2240000000000002</c:v>
                </c:pt>
                <c:pt idx="9225" formatCode="General">
                  <c:v>9.2249999999999996</c:v>
                </c:pt>
                <c:pt idx="9226" formatCode="General">
                  <c:v>9.2260000000000009</c:v>
                </c:pt>
                <c:pt idx="9227" formatCode="General">
                  <c:v>9.2270000000000003</c:v>
                </c:pt>
                <c:pt idx="9228" formatCode="General">
                  <c:v>9.2279999999999998</c:v>
                </c:pt>
                <c:pt idx="9229" formatCode="General">
                  <c:v>9.2289999999999992</c:v>
                </c:pt>
                <c:pt idx="9230" formatCode="General">
                  <c:v>9.23</c:v>
                </c:pt>
                <c:pt idx="9231" formatCode="General">
                  <c:v>9.2309999999999999</c:v>
                </c:pt>
                <c:pt idx="9232" formatCode="General">
                  <c:v>9.2319999999999993</c:v>
                </c:pt>
                <c:pt idx="9233" formatCode="General">
                  <c:v>9.2330000000000005</c:v>
                </c:pt>
                <c:pt idx="9234" formatCode="General">
                  <c:v>9.234</c:v>
                </c:pt>
                <c:pt idx="9235" formatCode="General">
                  <c:v>9.2349999999999994</c:v>
                </c:pt>
                <c:pt idx="9236" formatCode="General">
                  <c:v>9.2360000000000007</c:v>
                </c:pt>
                <c:pt idx="9237" formatCode="General">
                  <c:v>9.2370000000000001</c:v>
                </c:pt>
                <c:pt idx="9238" formatCode="General">
                  <c:v>9.2379999999999995</c:v>
                </c:pt>
                <c:pt idx="9239" formatCode="General">
                  <c:v>9.2390000000000008</c:v>
                </c:pt>
                <c:pt idx="9240" formatCode="General">
                  <c:v>9.24</c:v>
                </c:pt>
                <c:pt idx="9241" formatCode="General">
                  <c:v>9.2409999999999997</c:v>
                </c:pt>
                <c:pt idx="9242" formatCode="General">
                  <c:v>9.2420000000000009</c:v>
                </c:pt>
                <c:pt idx="9243" formatCode="General">
                  <c:v>9.2430000000000003</c:v>
                </c:pt>
                <c:pt idx="9244" formatCode="General">
                  <c:v>9.2439999999999998</c:v>
                </c:pt>
                <c:pt idx="9245" formatCode="General">
                  <c:v>9.2449999999999992</c:v>
                </c:pt>
                <c:pt idx="9246" formatCode="General">
                  <c:v>9.2460000000000004</c:v>
                </c:pt>
                <c:pt idx="9247" formatCode="General">
                  <c:v>9.2469999999999999</c:v>
                </c:pt>
                <c:pt idx="9248" formatCode="General">
                  <c:v>9.2479999999999993</c:v>
                </c:pt>
                <c:pt idx="9249" formatCode="General">
                  <c:v>9.2490000000000006</c:v>
                </c:pt>
                <c:pt idx="9250" formatCode="General">
                  <c:v>9.25</c:v>
                </c:pt>
                <c:pt idx="9251" formatCode="General">
                  <c:v>9.2509999999999994</c:v>
                </c:pt>
                <c:pt idx="9252" formatCode="General">
                  <c:v>9.2520000000000007</c:v>
                </c:pt>
                <c:pt idx="9253" formatCode="General">
                  <c:v>9.2530000000000001</c:v>
                </c:pt>
                <c:pt idx="9254" formatCode="General">
                  <c:v>9.2539999999999996</c:v>
                </c:pt>
                <c:pt idx="9255" formatCode="General">
                  <c:v>9.2550000000000008</c:v>
                </c:pt>
                <c:pt idx="9256" formatCode="General">
                  <c:v>9.2560000000000002</c:v>
                </c:pt>
                <c:pt idx="9257" formatCode="General">
                  <c:v>9.2569999999999997</c:v>
                </c:pt>
                <c:pt idx="9258" formatCode="General">
                  <c:v>9.2579999999999991</c:v>
                </c:pt>
                <c:pt idx="9259" formatCode="General">
                  <c:v>9.2590000000000003</c:v>
                </c:pt>
                <c:pt idx="9260" formatCode="General">
                  <c:v>9.26</c:v>
                </c:pt>
                <c:pt idx="9261" formatCode="General">
                  <c:v>9.2609999999999992</c:v>
                </c:pt>
                <c:pt idx="9262" formatCode="General">
                  <c:v>9.2620000000000005</c:v>
                </c:pt>
                <c:pt idx="9263" formatCode="General">
                  <c:v>9.2629999999999999</c:v>
                </c:pt>
                <c:pt idx="9264" formatCode="General">
                  <c:v>9.2639999999999993</c:v>
                </c:pt>
                <c:pt idx="9265" formatCode="General">
                  <c:v>9.2650000000000006</c:v>
                </c:pt>
                <c:pt idx="9266" formatCode="General">
                  <c:v>9.266</c:v>
                </c:pt>
                <c:pt idx="9267" formatCode="General">
                  <c:v>9.2669999999999995</c:v>
                </c:pt>
                <c:pt idx="9268" formatCode="General">
                  <c:v>9.2680000000000007</c:v>
                </c:pt>
                <c:pt idx="9269" formatCode="General">
                  <c:v>9.2690000000000001</c:v>
                </c:pt>
                <c:pt idx="9270" formatCode="General">
                  <c:v>9.27</c:v>
                </c:pt>
                <c:pt idx="9271" formatCode="General">
                  <c:v>9.2710000000000008</c:v>
                </c:pt>
                <c:pt idx="9272" formatCode="General">
                  <c:v>9.2720000000000002</c:v>
                </c:pt>
                <c:pt idx="9273" formatCode="General">
                  <c:v>9.2729999999999997</c:v>
                </c:pt>
                <c:pt idx="9274" formatCode="General">
                  <c:v>9.2739999999999991</c:v>
                </c:pt>
                <c:pt idx="9275" formatCode="General">
                  <c:v>9.2750000000000004</c:v>
                </c:pt>
                <c:pt idx="9276" formatCode="General">
                  <c:v>9.2759999999999998</c:v>
                </c:pt>
                <c:pt idx="9277" formatCode="General">
                  <c:v>9.2769999999999992</c:v>
                </c:pt>
                <c:pt idx="9278" formatCode="General">
                  <c:v>9.2780000000000005</c:v>
                </c:pt>
                <c:pt idx="9279" formatCode="General">
                  <c:v>9.2789999999999999</c:v>
                </c:pt>
                <c:pt idx="9280" formatCode="General">
                  <c:v>9.2799999999999994</c:v>
                </c:pt>
                <c:pt idx="9281" formatCode="General">
                  <c:v>9.2810000000000006</c:v>
                </c:pt>
                <c:pt idx="9282" formatCode="General">
                  <c:v>9.282</c:v>
                </c:pt>
                <c:pt idx="9283" formatCode="General">
                  <c:v>9.2829999999999995</c:v>
                </c:pt>
                <c:pt idx="9284" formatCode="General">
                  <c:v>9.2840000000000007</c:v>
                </c:pt>
                <c:pt idx="9285" formatCode="General">
                  <c:v>9.2850000000000001</c:v>
                </c:pt>
                <c:pt idx="9286" formatCode="General">
                  <c:v>9.2859999999999996</c:v>
                </c:pt>
                <c:pt idx="9287" formatCode="General">
                  <c:v>9.2870000000000008</c:v>
                </c:pt>
                <c:pt idx="9288" formatCode="General">
                  <c:v>9.2880000000000003</c:v>
                </c:pt>
                <c:pt idx="9289" formatCode="General">
                  <c:v>9.2889999999999997</c:v>
                </c:pt>
                <c:pt idx="9290" formatCode="General">
                  <c:v>9.2899999999999991</c:v>
                </c:pt>
                <c:pt idx="9291" formatCode="General">
                  <c:v>9.2910000000000004</c:v>
                </c:pt>
                <c:pt idx="9292" formatCode="General">
                  <c:v>9.2919999999999998</c:v>
                </c:pt>
                <c:pt idx="9293" formatCode="General">
                  <c:v>9.2929999999999993</c:v>
                </c:pt>
                <c:pt idx="9294" formatCode="General">
                  <c:v>9.2940000000000005</c:v>
                </c:pt>
                <c:pt idx="9295" formatCode="General">
                  <c:v>9.2949999999999999</c:v>
                </c:pt>
                <c:pt idx="9296" formatCode="General">
                  <c:v>9.2959999999999994</c:v>
                </c:pt>
                <c:pt idx="9297" formatCode="General">
                  <c:v>9.2970000000000006</c:v>
                </c:pt>
                <c:pt idx="9298" formatCode="General">
                  <c:v>9.298</c:v>
                </c:pt>
                <c:pt idx="9299" formatCode="General">
                  <c:v>9.2989999999999995</c:v>
                </c:pt>
                <c:pt idx="9300" formatCode="General">
                  <c:v>9.3000000000000007</c:v>
                </c:pt>
                <c:pt idx="9301" formatCode="General">
                  <c:v>9.3010000000000002</c:v>
                </c:pt>
                <c:pt idx="9302" formatCode="General">
                  <c:v>9.3019999999999996</c:v>
                </c:pt>
                <c:pt idx="9303" formatCode="General">
                  <c:v>9.3030000000000008</c:v>
                </c:pt>
                <c:pt idx="9304" formatCode="General">
                  <c:v>9.3040000000000003</c:v>
                </c:pt>
                <c:pt idx="9305" formatCode="General">
                  <c:v>9.3049999999999997</c:v>
                </c:pt>
                <c:pt idx="9306" formatCode="General">
                  <c:v>9.3059999999999992</c:v>
                </c:pt>
                <c:pt idx="9307" formatCode="General">
                  <c:v>9.3070000000000004</c:v>
                </c:pt>
                <c:pt idx="9308" formatCode="General">
                  <c:v>9.3079999999999998</c:v>
                </c:pt>
                <c:pt idx="9309" formatCode="General">
                  <c:v>9.3089999999999993</c:v>
                </c:pt>
                <c:pt idx="9310" formatCode="General">
                  <c:v>9.31</c:v>
                </c:pt>
                <c:pt idx="9311" formatCode="General">
                  <c:v>9.3109999999999999</c:v>
                </c:pt>
                <c:pt idx="9312" formatCode="General">
                  <c:v>9.3119999999999994</c:v>
                </c:pt>
                <c:pt idx="9313" formatCode="General">
                  <c:v>9.3130000000000006</c:v>
                </c:pt>
                <c:pt idx="9314" formatCode="General">
                  <c:v>9.3140000000000001</c:v>
                </c:pt>
                <c:pt idx="9315" formatCode="General">
                  <c:v>9.3149999999999995</c:v>
                </c:pt>
                <c:pt idx="9316" formatCode="General">
                  <c:v>9.3160000000000007</c:v>
                </c:pt>
                <c:pt idx="9317" formatCode="General">
                  <c:v>9.3170000000000002</c:v>
                </c:pt>
                <c:pt idx="9318" formatCode="General">
                  <c:v>9.3179999999999996</c:v>
                </c:pt>
                <c:pt idx="9319" formatCode="General">
                  <c:v>9.3190000000000008</c:v>
                </c:pt>
                <c:pt idx="9320" formatCode="General">
                  <c:v>9.32</c:v>
                </c:pt>
                <c:pt idx="9321" formatCode="General">
                  <c:v>9.3209999999999997</c:v>
                </c:pt>
                <c:pt idx="9322" formatCode="General">
                  <c:v>9.3219999999999992</c:v>
                </c:pt>
                <c:pt idx="9323" formatCode="General">
                  <c:v>9.3230000000000004</c:v>
                </c:pt>
                <c:pt idx="9324" formatCode="General">
                  <c:v>9.3239999999999998</c:v>
                </c:pt>
                <c:pt idx="9325" formatCode="General">
                  <c:v>9.3249999999999993</c:v>
                </c:pt>
                <c:pt idx="9326" formatCode="General">
                  <c:v>9.3260000000000005</c:v>
                </c:pt>
                <c:pt idx="9327" formatCode="General">
                  <c:v>9.327</c:v>
                </c:pt>
                <c:pt idx="9328" formatCode="General">
                  <c:v>9.3279999999999994</c:v>
                </c:pt>
                <c:pt idx="9329" formatCode="General">
                  <c:v>9.3290000000000006</c:v>
                </c:pt>
                <c:pt idx="9330" formatCode="General">
                  <c:v>9.33</c:v>
                </c:pt>
                <c:pt idx="9331" formatCode="General">
                  <c:v>9.3309999999999995</c:v>
                </c:pt>
                <c:pt idx="9332" formatCode="General">
                  <c:v>9.3320000000000007</c:v>
                </c:pt>
                <c:pt idx="9333" formatCode="General">
                  <c:v>9.3330000000000002</c:v>
                </c:pt>
                <c:pt idx="9334" formatCode="General">
                  <c:v>9.3339999999999996</c:v>
                </c:pt>
                <c:pt idx="9335" formatCode="General">
                  <c:v>9.3350000000000009</c:v>
                </c:pt>
                <c:pt idx="9336" formatCode="General">
                  <c:v>9.3360000000000003</c:v>
                </c:pt>
                <c:pt idx="9337" formatCode="General">
                  <c:v>9.3369999999999997</c:v>
                </c:pt>
                <c:pt idx="9338" formatCode="General">
                  <c:v>9.3379999999999992</c:v>
                </c:pt>
                <c:pt idx="9339" formatCode="General">
                  <c:v>9.3390000000000004</c:v>
                </c:pt>
                <c:pt idx="9340" formatCode="General">
                  <c:v>9.34</c:v>
                </c:pt>
                <c:pt idx="9341" formatCode="General">
                  <c:v>9.3409999999999993</c:v>
                </c:pt>
                <c:pt idx="9342" formatCode="General">
                  <c:v>9.3420000000000005</c:v>
                </c:pt>
                <c:pt idx="9343" formatCode="General">
                  <c:v>9.343</c:v>
                </c:pt>
                <c:pt idx="9344" formatCode="General">
                  <c:v>9.3439999999999994</c:v>
                </c:pt>
                <c:pt idx="9345" formatCode="General">
                  <c:v>9.3450000000000006</c:v>
                </c:pt>
                <c:pt idx="9346" formatCode="General">
                  <c:v>9.3460000000000001</c:v>
                </c:pt>
                <c:pt idx="9347" formatCode="General">
                  <c:v>9.3469999999999995</c:v>
                </c:pt>
                <c:pt idx="9348" formatCode="General">
                  <c:v>9.3480000000000008</c:v>
                </c:pt>
                <c:pt idx="9349" formatCode="General">
                  <c:v>9.3490000000000002</c:v>
                </c:pt>
                <c:pt idx="9350" formatCode="General">
                  <c:v>9.35</c:v>
                </c:pt>
                <c:pt idx="9351" formatCode="General">
                  <c:v>9.3510000000000009</c:v>
                </c:pt>
                <c:pt idx="9352" formatCode="General">
                  <c:v>9.3520000000000003</c:v>
                </c:pt>
                <c:pt idx="9353" formatCode="General">
                  <c:v>9.3529999999999998</c:v>
                </c:pt>
                <c:pt idx="9354" formatCode="General">
                  <c:v>9.3539999999999992</c:v>
                </c:pt>
                <c:pt idx="9355" formatCode="General">
                  <c:v>9.3550000000000004</c:v>
                </c:pt>
                <c:pt idx="9356" formatCode="General">
                  <c:v>9.3559999999999999</c:v>
                </c:pt>
                <c:pt idx="9357" formatCode="General">
                  <c:v>9.3569999999999993</c:v>
                </c:pt>
                <c:pt idx="9358" formatCode="General">
                  <c:v>9.3580000000000005</c:v>
                </c:pt>
                <c:pt idx="9359" formatCode="General">
                  <c:v>9.359</c:v>
                </c:pt>
                <c:pt idx="9360" formatCode="General">
                  <c:v>9.36</c:v>
                </c:pt>
                <c:pt idx="9361" formatCode="General">
                  <c:v>9.3610000000000007</c:v>
                </c:pt>
                <c:pt idx="9362" formatCode="General">
                  <c:v>9.3620000000000001</c:v>
                </c:pt>
                <c:pt idx="9363" formatCode="General">
                  <c:v>9.3629999999999995</c:v>
                </c:pt>
                <c:pt idx="9364" formatCode="General">
                  <c:v>9.3640000000000008</c:v>
                </c:pt>
                <c:pt idx="9365" formatCode="General">
                  <c:v>9.3650000000000002</c:v>
                </c:pt>
                <c:pt idx="9366" formatCode="General">
                  <c:v>9.3659999999999997</c:v>
                </c:pt>
                <c:pt idx="9367" formatCode="General">
                  <c:v>9.3670000000000009</c:v>
                </c:pt>
                <c:pt idx="9368" formatCode="General">
                  <c:v>9.3680000000000003</c:v>
                </c:pt>
                <c:pt idx="9369" formatCode="General">
                  <c:v>9.3689999999999998</c:v>
                </c:pt>
                <c:pt idx="9370" formatCode="General">
                  <c:v>9.3699999999999992</c:v>
                </c:pt>
                <c:pt idx="9371" formatCode="General">
                  <c:v>9.3710000000000004</c:v>
                </c:pt>
                <c:pt idx="9372" formatCode="General">
                  <c:v>9.3719999999999999</c:v>
                </c:pt>
                <c:pt idx="9373" formatCode="General">
                  <c:v>9.3729999999999993</c:v>
                </c:pt>
                <c:pt idx="9374" formatCode="General">
                  <c:v>9.3740000000000006</c:v>
                </c:pt>
                <c:pt idx="9375" formatCode="General">
                  <c:v>9.375</c:v>
                </c:pt>
                <c:pt idx="9376" formatCode="General">
                  <c:v>9.3759999999999994</c:v>
                </c:pt>
                <c:pt idx="9377" formatCode="General">
                  <c:v>9.3770000000000007</c:v>
                </c:pt>
                <c:pt idx="9378" formatCode="General">
                  <c:v>9.3780000000000001</c:v>
                </c:pt>
                <c:pt idx="9379" formatCode="General">
                  <c:v>9.3789999999999996</c:v>
                </c:pt>
                <c:pt idx="9380" formatCode="General">
                  <c:v>9.3800000000000008</c:v>
                </c:pt>
                <c:pt idx="9381" formatCode="General">
                  <c:v>9.3810000000000002</c:v>
                </c:pt>
                <c:pt idx="9382" formatCode="General">
                  <c:v>9.3819999999999997</c:v>
                </c:pt>
                <c:pt idx="9383" formatCode="General">
                  <c:v>9.3829999999999991</c:v>
                </c:pt>
                <c:pt idx="9384" formatCode="General">
                  <c:v>9.3840000000000003</c:v>
                </c:pt>
                <c:pt idx="9385" formatCode="General">
                  <c:v>9.3849999999999998</c:v>
                </c:pt>
                <c:pt idx="9386" formatCode="General">
                  <c:v>9.3859999999999992</c:v>
                </c:pt>
                <c:pt idx="9387" formatCode="General">
                  <c:v>9.3870000000000005</c:v>
                </c:pt>
                <c:pt idx="9388" formatCode="General">
                  <c:v>9.3879999999999999</c:v>
                </c:pt>
                <c:pt idx="9389" formatCode="General">
                  <c:v>9.3889999999999993</c:v>
                </c:pt>
                <c:pt idx="9390" formatCode="General">
                  <c:v>9.39</c:v>
                </c:pt>
                <c:pt idx="9391" formatCode="General">
                  <c:v>9.391</c:v>
                </c:pt>
                <c:pt idx="9392" formatCode="General">
                  <c:v>9.3919999999999995</c:v>
                </c:pt>
                <c:pt idx="9393" formatCode="General">
                  <c:v>9.3930000000000007</c:v>
                </c:pt>
                <c:pt idx="9394" formatCode="General">
                  <c:v>9.3940000000000001</c:v>
                </c:pt>
                <c:pt idx="9395" formatCode="General">
                  <c:v>9.3949999999999996</c:v>
                </c:pt>
                <c:pt idx="9396" formatCode="General">
                  <c:v>9.3960000000000008</c:v>
                </c:pt>
                <c:pt idx="9397" formatCode="General">
                  <c:v>9.3970000000000002</c:v>
                </c:pt>
                <c:pt idx="9398" formatCode="General">
                  <c:v>9.3979999999999997</c:v>
                </c:pt>
                <c:pt idx="9399" formatCode="General">
                  <c:v>9.3989999999999991</c:v>
                </c:pt>
                <c:pt idx="9400" formatCode="General">
                  <c:v>9.4</c:v>
                </c:pt>
                <c:pt idx="9401" formatCode="General">
                  <c:v>9.4009999999999998</c:v>
                </c:pt>
                <c:pt idx="9402" formatCode="General">
                  <c:v>9.4019999999999992</c:v>
                </c:pt>
                <c:pt idx="9403" formatCode="General">
                  <c:v>9.4030000000000005</c:v>
                </c:pt>
                <c:pt idx="9404" formatCode="General">
                  <c:v>9.4039999999999999</c:v>
                </c:pt>
                <c:pt idx="9405" formatCode="General">
                  <c:v>9.4049999999999994</c:v>
                </c:pt>
                <c:pt idx="9406" formatCode="General">
                  <c:v>9.4060000000000006</c:v>
                </c:pt>
                <c:pt idx="9407" formatCode="General">
                  <c:v>9.407</c:v>
                </c:pt>
                <c:pt idx="9408" formatCode="General">
                  <c:v>9.4079999999999995</c:v>
                </c:pt>
                <c:pt idx="9409" formatCode="General">
                  <c:v>9.4090000000000007</c:v>
                </c:pt>
                <c:pt idx="9410" formatCode="General">
                  <c:v>9.41</c:v>
                </c:pt>
                <c:pt idx="9411" formatCode="General">
                  <c:v>9.4109999999999996</c:v>
                </c:pt>
                <c:pt idx="9412" formatCode="General">
                  <c:v>9.4120000000000008</c:v>
                </c:pt>
                <c:pt idx="9413" formatCode="General">
                  <c:v>9.4130000000000003</c:v>
                </c:pt>
                <c:pt idx="9414" formatCode="General">
                  <c:v>9.4139999999999997</c:v>
                </c:pt>
                <c:pt idx="9415" formatCode="General">
                  <c:v>9.4149999999999991</c:v>
                </c:pt>
                <c:pt idx="9416" formatCode="General">
                  <c:v>9.4160000000000004</c:v>
                </c:pt>
                <c:pt idx="9417" formatCode="General">
                  <c:v>9.4169999999999998</c:v>
                </c:pt>
                <c:pt idx="9418" formatCode="General">
                  <c:v>9.4179999999999993</c:v>
                </c:pt>
                <c:pt idx="9419" formatCode="General">
                  <c:v>9.4190000000000005</c:v>
                </c:pt>
                <c:pt idx="9420" formatCode="General">
                  <c:v>9.42</c:v>
                </c:pt>
                <c:pt idx="9421" formatCode="General">
                  <c:v>9.4209999999999994</c:v>
                </c:pt>
                <c:pt idx="9422" formatCode="General">
                  <c:v>9.4220000000000006</c:v>
                </c:pt>
                <c:pt idx="9423" formatCode="General">
                  <c:v>9.423</c:v>
                </c:pt>
                <c:pt idx="9424" formatCode="General">
                  <c:v>9.4239999999999995</c:v>
                </c:pt>
                <c:pt idx="9425" formatCode="General">
                  <c:v>9.4250000000000007</c:v>
                </c:pt>
                <c:pt idx="9426" formatCode="General">
                  <c:v>9.4260000000000002</c:v>
                </c:pt>
                <c:pt idx="9427" formatCode="General">
                  <c:v>9.4269999999999996</c:v>
                </c:pt>
                <c:pt idx="9428" formatCode="General">
                  <c:v>9.4280000000000008</c:v>
                </c:pt>
                <c:pt idx="9429" formatCode="General">
                  <c:v>9.4290000000000003</c:v>
                </c:pt>
                <c:pt idx="9430" formatCode="General">
                  <c:v>9.43</c:v>
                </c:pt>
                <c:pt idx="9431" formatCode="General">
                  <c:v>9.4309999999999992</c:v>
                </c:pt>
                <c:pt idx="9432" formatCode="General">
                  <c:v>9.4320000000000004</c:v>
                </c:pt>
                <c:pt idx="9433" formatCode="General">
                  <c:v>9.4329999999999998</c:v>
                </c:pt>
                <c:pt idx="9434" formatCode="General">
                  <c:v>9.4339999999999993</c:v>
                </c:pt>
                <c:pt idx="9435" formatCode="General">
                  <c:v>9.4350000000000005</c:v>
                </c:pt>
                <c:pt idx="9436" formatCode="General">
                  <c:v>9.4359999999999999</c:v>
                </c:pt>
                <c:pt idx="9437" formatCode="General">
                  <c:v>9.4369999999999994</c:v>
                </c:pt>
                <c:pt idx="9438" formatCode="General">
                  <c:v>9.4380000000000006</c:v>
                </c:pt>
                <c:pt idx="9439" formatCode="General">
                  <c:v>9.4390000000000001</c:v>
                </c:pt>
                <c:pt idx="9440" formatCode="General">
                  <c:v>9.44</c:v>
                </c:pt>
                <c:pt idx="9441" formatCode="General">
                  <c:v>9.4410000000000007</c:v>
                </c:pt>
                <c:pt idx="9442" formatCode="General">
                  <c:v>9.4420000000000002</c:v>
                </c:pt>
                <c:pt idx="9443" formatCode="General">
                  <c:v>9.4429999999999996</c:v>
                </c:pt>
                <c:pt idx="9444" formatCode="General">
                  <c:v>9.4440000000000008</c:v>
                </c:pt>
                <c:pt idx="9445" formatCode="General">
                  <c:v>9.4450000000000003</c:v>
                </c:pt>
                <c:pt idx="9446" formatCode="General">
                  <c:v>9.4459999999999997</c:v>
                </c:pt>
                <c:pt idx="9447" formatCode="General">
                  <c:v>9.4469999999999992</c:v>
                </c:pt>
                <c:pt idx="9448" formatCode="General">
                  <c:v>9.4480000000000004</c:v>
                </c:pt>
                <c:pt idx="9449" formatCode="General">
                  <c:v>9.4489999999999998</c:v>
                </c:pt>
                <c:pt idx="9450" formatCode="General">
                  <c:v>9.4499999999999993</c:v>
                </c:pt>
                <c:pt idx="9451" formatCode="General">
                  <c:v>9.4510000000000005</c:v>
                </c:pt>
                <c:pt idx="9452" formatCode="General">
                  <c:v>9.452</c:v>
                </c:pt>
                <c:pt idx="9453" formatCode="General">
                  <c:v>9.4529999999999994</c:v>
                </c:pt>
                <c:pt idx="9454" formatCode="General">
                  <c:v>9.4540000000000006</c:v>
                </c:pt>
                <c:pt idx="9455" formatCode="General">
                  <c:v>9.4550000000000001</c:v>
                </c:pt>
                <c:pt idx="9456" formatCode="General">
                  <c:v>9.4559999999999995</c:v>
                </c:pt>
                <c:pt idx="9457" formatCode="General">
                  <c:v>9.4570000000000007</c:v>
                </c:pt>
                <c:pt idx="9458" formatCode="General">
                  <c:v>9.4580000000000002</c:v>
                </c:pt>
                <c:pt idx="9459" formatCode="General">
                  <c:v>9.4589999999999996</c:v>
                </c:pt>
                <c:pt idx="9460" formatCode="General">
                  <c:v>9.4600000000000009</c:v>
                </c:pt>
                <c:pt idx="9461" formatCode="General">
                  <c:v>9.4610000000000003</c:v>
                </c:pt>
                <c:pt idx="9462" formatCode="General">
                  <c:v>9.4619999999999997</c:v>
                </c:pt>
                <c:pt idx="9463" formatCode="General">
                  <c:v>9.4629999999999992</c:v>
                </c:pt>
                <c:pt idx="9464" formatCode="General">
                  <c:v>9.4640000000000004</c:v>
                </c:pt>
                <c:pt idx="9465" formatCode="General">
                  <c:v>9.4649999999999999</c:v>
                </c:pt>
                <c:pt idx="9466" formatCode="General">
                  <c:v>9.4659999999999993</c:v>
                </c:pt>
                <c:pt idx="9467" formatCode="General">
                  <c:v>9.4670000000000005</c:v>
                </c:pt>
                <c:pt idx="9468" formatCode="General">
                  <c:v>9.468</c:v>
                </c:pt>
                <c:pt idx="9469" formatCode="General">
                  <c:v>9.4689999999999994</c:v>
                </c:pt>
                <c:pt idx="9470" formatCode="General">
                  <c:v>9.4700000000000006</c:v>
                </c:pt>
                <c:pt idx="9471" formatCode="General">
                  <c:v>9.4710000000000001</c:v>
                </c:pt>
                <c:pt idx="9472" formatCode="General">
                  <c:v>9.4719999999999995</c:v>
                </c:pt>
                <c:pt idx="9473" formatCode="General">
                  <c:v>9.4730000000000008</c:v>
                </c:pt>
                <c:pt idx="9474" formatCode="General">
                  <c:v>9.4740000000000002</c:v>
                </c:pt>
                <c:pt idx="9475" formatCode="General">
                  <c:v>9.4749999999999996</c:v>
                </c:pt>
                <c:pt idx="9476" formatCode="General">
                  <c:v>9.4760000000000009</c:v>
                </c:pt>
                <c:pt idx="9477" formatCode="General">
                  <c:v>9.4770000000000003</c:v>
                </c:pt>
                <c:pt idx="9478" formatCode="General">
                  <c:v>9.4779999999999998</c:v>
                </c:pt>
                <c:pt idx="9479" formatCode="General">
                  <c:v>9.4789999999999992</c:v>
                </c:pt>
                <c:pt idx="9480" formatCode="General">
                  <c:v>9.48</c:v>
                </c:pt>
                <c:pt idx="9481" formatCode="General">
                  <c:v>9.4809999999999999</c:v>
                </c:pt>
                <c:pt idx="9482" formatCode="General">
                  <c:v>9.4819999999999993</c:v>
                </c:pt>
                <c:pt idx="9483" formatCode="General">
                  <c:v>9.4830000000000005</c:v>
                </c:pt>
                <c:pt idx="9484" formatCode="General">
                  <c:v>9.484</c:v>
                </c:pt>
                <c:pt idx="9485" formatCode="General">
                  <c:v>9.4849999999999994</c:v>
                </c:pt>
                <c:pt idx="9486" formatCode="General">
                  <c:v>9.4860000000000007</c:v>
                </c:pt>
                <c:pt idx="9487" formatCode="General">
                  <c:v>9.4870000000000001</c:v>
                </c:pt>
                <c:pt idx="9488" formatCode="General">
                  <c:v>9.4879999999999995</c:v>
                </c:pt>
                <c:pt idx="9489" formatCode="General">
                  <c:v>9.4890000000000008</c:v>
                </c:pt>
                <c:pt idx="9490" formatCode="General">
                  <c:v>9.49</c:v>
                </c:pt>
                <c:pt idx="9491" formatCode="General">
                  <c:v>9.4909999999999997</c:v>
                </c:pt>
                <c:pt idx="9492" formatCode="General">
                  <c:v>9.4920000000000009</c:v>
                </c:pt>
                <c:pt idx="9493" formatCode="General">
                  <c:v>9.4930000000000003</c:v>
                </c:pt>
                <c:pt idx="9494" formatCode="General">
                  <c:v>9.4939999999999998</c:v>
                </c:pt>
                <c:pt idx="9495" formatCode="General">
                  <c:v>9.4949999999999992</c:v>
                </c:pt>
                <c:pt idx="9496" formatCode="General">
                  <c:v>9.4960000000000004</c:v>
                </c:pt>
                <c:pt idx="9497" formatCode="General">
                  <c:v>9.4969999999999999</c:v>
                </c:pt>
                <c:pt idx="9498" formatCode="General">
                  <c:v>9.4979999999999993</c:v>
                </c:pt>
                <c:pt idx="9499" formatCode="General">
                  <c:v>9.4990000000000006</c:v>
                </c:pt>
                <c:pt idx="9500" formatCode="General">
                  <c:v>9.5</c:v>
                </c:pt>
                <c:pt idx="9501" formatCode="General">
                  <c:v>9.5009999999999994</c:v>
                </c:pt>
                <c:pt idx="9502" formatCode="General">
                  <c:v>9.5020000000000007</c:v>
                </c:pt>
                <c:pt idx="9503" formatCode="General">
                  <c:v>9.5030000000000001</c:v>
                </c:pt>
                <c:pt idx="9504" formatCode="General">
                  <c:v>9.5039999999999996</c:v>
                </c:pt>
                <c:pt idx="9505" formatCode="General">
                  <c:v>9.5050000000000008</c:v>
                </c:pt>
                <c:pt idx="9506" formatCode="General">
                  <c:v>9.5060000000000002</c:v>
                </c:pt>
                <c:pt idx="9507" formatCode="General">
                  <c:v>9.5069999999999997</c:v>
                </c:pt>
                <c:pt idx="9508" formatCode="General">
                  <c:v>9.5079999999999991</c:v>
                </c:pt>
                <c:pt idx="9509" formatCode="General">
                  <c:v>9.5090000000000003</c:v>
                </c:pt>
                <c:pt idx="9510" formatCode="General">
                  <c:v>9.51</c:v>
                </c:pt>
                <c:pt idx="9511" formatCode="General">
                  <c:v>9.5109999999999992</c:v>
                </c:pt>
                <c:pt idx="9512" formatCode="General">
                  <c:v>9.5120000000000005</c:v>
                </c:pt>
                <c:pt idx="9513" formatCode="General">
                  <c:v>9.5129999999999999</c:v>
                </c:pt>
                <c:pt idx="9514" formatCode="General">
                  <c:v>9.5139999999999993</c:v>
                </c:pt>
                <c:pt idx="9515" formatCode="General">
                  <c:v>9.5150000000000006</c:v>
                </c:pt>
                <c:pt idx="9516" formatCode="General">
                  <c:v>9.516</c:v>
                </c:pt>
                <c:pt idx="9517" formatCode="General">
                  <c:v>9.5169999999999995</c:v>
                </c:pt>
                <c:pt idx="9518" formatCode="General">
                  <c:v>9.5180000000000007</c:v>
                </c:pt>
                <c:pt idx="9519" formatCode="General">
                  <c:v>9.5190000000000001</c:v>
                </c:pt>
                <c:pt idx="9520" formatCode="General">
                  <c:v>9.52</c:v>
                </c:pt>
                <c:pt idx="9521" formatCode="General">
                  <c:v>9.5210000000000008</c:v>
                </c:pt>
                <c:pt idx="9522" formatCode="General">
                  <c:v>9.5220000000000002</c:v>
                </c:pt>
                <c:pt idx="9523" formatCode="General">
                  <c:v>9.5229999999999997</c:v>
                </c:pt>
                <c:pt idx="9524" formatCode="General">
                  <c:v>9.5239999999999991</c:v>
                </c:pt>
                <c:pt idx="9525" formatCode="General">
                  <c:v>9.5250000000000004</c:v>
                </c:pt>
                <c:pt idx="9526" formatCode="General">
                  <c:v>9.5259999999999998</c:v>
                </c:pt>
                <c:pt idx="9527" formatCode="General">
                  <c:v>9.5269999999999992</c:v>
                </c:pt>
                <c:pt idx="9528" formatCode="General">
                  <c:v>9.5280000000000005</c:v>
                </c:pt>
                <c:pt idx="9529" formatCode="General">
                  <c:v>9.5289999999999999</c:v>
                </c:pt>
                <c:pt idx="9530" formatCode="General">
                  <c:v>9.5299999999999994</c:v>
                </c:pt>
                <c:pt idx="9531" formatCode="General">
                  <c:v>9.5310000000000006</c:v>
                </c:pt>
                <c:pt idx="9532" formatCode="General">
                  <c:v>9.532</c:v>
                </c:pt>
                <c:pt idx="9533" formatCode="General">
                  <c:v>9.5329999999999995</c:v>
                </c:pt>
                <c:pt idx="9534" formatCode="General">
                  <c:v>9.5340000000000007</c:v>
                </c:pt>
                <c:pt idx="9535" formatCode="General">
                  <c:v>9.5350000000000001</c:v>
                </c:pt>
                <c:pt idx="9536" formatCode="General">
                  <c:v>9.5359999999999996</c:v>
                </c:pt>
                <c:pt idx="9537" formatCode="General">
                  <c:v>9.5370000000000008</c:v>
                </c:pt>
                <c:pt idx="9538" formatCode="General">
                  <c:v>9.5380000000000003</c:v>
                </c:pt>
                <c:pt idx="9539" formatCode="General">
                  <c:v>9.5389999999999997</c:v>
                </c:pt>
                <c:pt idx="9540" formatCode="General">
                  <c:v>9.5399999999999991</c:v>
                </c:pt>
                <c:pt idx="9541" formatCode="General">
                  <c:v>9.5410000000000004</c:v>
                </c:pt>
                <c:pt idx="9542" formatCode="General">
                  <c:v>9.5419999999999998</c:v>
                </c:pt>
                <c:pt idx="9543" formatCode="General">
                  <c:v>9.5429999999999993</c:v>
                </c:pt>
                <c:pt idx="9544" formatCode="General">
                  <c:v>9.5440000000000005</c:v>
                </c:pt>
                <c:pt idx="9545" formatCode="General">
                  <c:v>9.5449999999999999</c:v>
                </c:pt>
                <c:pt idx="9546" formatCode="General">
                  <c:v>9.5459999999999994</c:v>
                </c:pt>
                <c:pt idx="9547" formatCode="General">
                  <c:v>9.5470000000000006</c:v>
                </c:pt>
                <c:pt idx="9548" formatCode="General">
                  <c:v>9.548</c:v>
                </c:pt>
                <c:pt idx="9549" formatCode="General">
                  <c:v>9.5489999999999995</c:v>
                </c:pt>
                <c:pt idx="9550" formatCode="General">
                  <c:v>9.5500000000000007</c:v>
                </c:pt>
                <c:pt idx="9551" formatCode="General">
                  <c:v>9.5510000000000002</c:v>
                </c:pt>
                <c:pt idx="9552" formatCode="General">
                  <c:v>9.5519999999999996</c:v>
                </c:pt>
                <c:pt idx="9553" formatCode="General">
                  <c:v>9.5530000000000008</c:v>
                </c:pt>
                <c:pt idx="9554" formatCode="General">
                  <c:v>9.5540000000000003</c:v>
                </c:pt>
                <c:pt idx="9555" formatCode="General">
                  <c:v>9.5549999999999997</c:v>
                </c:pt>
                <c:pt idx="9556" formatCode="General">
                  <c:v>9.5559999999999992</c:v>
                </c:pt>
                <c:pt idx="9557" formatCode="General">
                  <c:v>9.5570000000000004</c:v>
                </c:pt>
                <c:pt idx="9558" formatCode="General">
                  <c:v>9.5579999999999998</c:v>
                </c:pt>
                <c:pt idx="9559" formatCode="General">
                  <c:v>9.5589999999999993</c:v>
                </c:pt>
                <c:pt idx="9560" formatCode="General">
                  <c:v>9.56</c:v>
                </c:pt>
                <c:pt idx="9561" formatCode="General">
                  <c:v>9.5609999999999999</c:v>
                </c:pt>
                <c:pt idx="9562" formatCode="General">
                  <c:v>9.5619999999999994</c:v>
                </c:pt>
                <c:pt idx="9563" formatCode="General">
                  <c:v>9.5630000000000006</c:v>
                </c:pt>
                <c:pt idx="9564" formatCode="General">
                  <c:v>9.5640000000000001</c:v>
                </c:pt>
                <c:pt idx="9565" formatCode="General">
                  <c:v>9.5649999999999995</c:v>
                </c:pt>
                <c:pt idx="9566" formatCode="General">
                  <c:v>9.5660000000000007</c:v>
                </c:pt>
                <c:pt idx="9567" formatCode="General">
                  <c:v>9.5670000000000002</c:v>
                </c:pt>
                <c:pt idx="9568" formatCode="General">
                  <c:v>9.5679999999999996</c:v>
                </c:pt>
                <c:pt idx="9569" formatCode="General">
                  <c:v>9.5690000000000008</c:v>
                </c:pt>
                <c:pt idx="9570" formatCode="General">
                  <c:v>9.57</c:v>
                </c:pt>
                <c:pt idx="9571" formatCode="General">
                  <c:v>9.5709999999999997</c:v>
                </c:pt>
                <c:pt idx="9572" formatCode="General">
                  <c:v>9.5719999999999992</c:v>
                </c:pt>
                <c:pt idx="9573" formatCode="General">
                  <c:v>9.5730000000000004</c:v>
                </c:pt>
                <c:pt idx="9574" formatCode="General">
                  <c:v>9.5739999999999998</c:v>
                </c:pt>
                <c:pt idx="9575" formatCode="General">
                  <c:v>9.5749999999999993</c:v>
                </c:pt>
                <c:pt idx="9576" formatCode="General">
                  <c:v>9.5760000000000005</c:v>
                </c:pt>
                <c:pt idx="9577" formatCode="General">
                  <c:v>9.577</c:v>
                </c:pt>
                <c:pt idx="9578" formatCode="General">
                  <c:v>9.5779999999999994</c:v>
                </c:pt>
                <c:pt idx="9579" formatCode="General">
                  <c:v>9.5790000000000006</c:v>
                </c:pt>
                <c:pt idx="9580" formatCode="General">
                  <c:v>9.58</c:v>
                </c:pt>
                <c:pt idx="9581" formatCode="General">
                  <c:v>9.5809999999999995</c:v>
                </c:pt>
                <c:pt idx="9582" formatCode="General">
                  <c:v>9.5820000000000007</c:v>
                </c:pt>
                <c:pt idx="9583" formatCode="General">
                  <c:v>9.5830000000000002</c:v>
                </c:pt>
                <c:pt idx="9584" formatCode="General">
                  <c:v>9.5839999999999996</c:v>
                </c:pt>
                <c:pt idx="9585" formatCode="General">
                  <c:v>9.5850000000000009</c:v>
                </c:pt>
                <c:pt idx="9586" formatCode="General">
                  <c:v>9.5860000000000003</c:v>
                </c:pt>
                <c:pt idx="9587" formatCode="General">
                  <c:v>9.5869999999999997</c:v>
                </c:pt>
                <c:pt idx="9588" formatCode="General">
                  <c:v>9.5879999999999992</c:v>
                </c:pt>
                <c:pt idx="9589" formatCode="General">
                  <c:v>9.5890000000000004</c:v>
                </c:pt>
                <c:pt idx="9590" formatCode="General">
                  <c:v>9.59</c:v>
                </c:pt>
                <c:pt idx="9591" formatCode="General">
                  <c:v>9.5909999999999993</c:v>
                </c:pt>
                <c:pt idx="9592" formatCode="General">
                  <c:v>9.5920000000000005</c:v>
                </c:pt>
                <c:pt idx="9593" formatCode="General">
                  <c:v>9.593</c:v>
                </c:pt>
                <c:pt idx="9594" formatCode="General">
                  <c:v>9.5939999999999994</c:v>
                </c:pt>
                <c:pt idx="9595" formatCode="General">
                  <c:v>9.5950000000000006</c:v>
                </c:pt>
                <c:pt idx="9596" formatCode="General">
                  <c:v>9.5960000000000001</c:v>
                </c:pt>
                <c:pt idx="9597" formatCode="General">
                  <c:v>9.5969999999999995</c:v>
                </c:pt>
                <c:pt idx="9598" formatCode="General">
                  <c:v>9.5980000000000008</c:v>
                </c:pt>
                <c:pt idx="9599" formatCode="General">
                  <c:v>9.5990000000000002</c:v>
                </c:pt>
                <c:pt idx="9600" formatCode="General">
                  <c:v>9.6</c:v>
                </c:pt>
                <c:pt idx="9601" formatCode="General">
                  <c:v>9.6010000000000009</c:v>
                </c:pt>
                <c:pt idx="9602" formatCode="General">
                  <c:v>9.6020000000000003</c:v>
                </c:pt>
                <c:pt idx="9603" formatCode="General">
                  <c:v>9.6029999999999998</c:v>
                </c:pt>
                <c:pt idx="9604" formatCode="General">
                  <c:v>9.6039999999999992</c:v>
                </c:pt>
                <c:pt idx="9605" formatCode="General">
                  <c:v>9.6050000000000004</c:v>
                </c:pt>
                <c:pt idx="9606" formatCode="General">
                  <c:v>9.6059999999999999</c:v>
                </c:pt>
                <c:pt idx="9607" formatCode="General">
                  <c:v>9.6069999999999993</c:v>
                </c:pt>
                <c:pt idx="9608" formatCode="General">
                  <c:v>9.6080000000000005</c:v>
                </c:pt>
                <c:pt idx="9609" formatCode="General">
                  <c:v>9.609</c:v>
                </c:pt>
                <c:pt idx="9610" formatCode="General">
                  <c:v>9.61</c:v>
                </c:pt>
                <c:pt idx="9611" formatCode="General">
                  <c:v>9.6110000000000007</c:v>
                </c:pt>
                <c:pt idx="9612" formatCode="General">
                  <c:v>9.6120000000000001</c:v>
                </c:pt>
                <c:pt idx="9613" formatCode="General">
                  <c:v>9.6129999999999995</c:v>
                </c:pt>
                <c:pt idx="9614" formatCode="General">
                  <c:v>9.6140000000000008</c:v>
                </c:pt>
                <c:pt idx="9615" formatCode="General">
                  <c:v>9.6150000000000002</c:v>
                </c:pt>
                <c:pt idx="9616" formatCode="General">
                  <c:v>9.6159999999999997</c:v>
                </c:pt>
                <c:pt idx="9617" formatCode="General">
                  <c:v>9.6170000000000009</c:v>
                </c:pt>
                <c:pt idx="9618" formatCode="General">
                  <c:v>9.6180000000000003</c:v>
                </c:pt>
                <c:pt idx="9619" formatCode="General">
                  <c:v>9.6189999999999998</c:v>
                </c:pt>
                <c:pt idx="9620" formatCode="General">
                  <c:v>9.6199999999999992</c:v>
                </c:pt>
                <c:pt idx="9621" formatCode="General">
                  <c:v>9.6210000000000004</c:v>
                </c:pt>
                <c:pt idx="9622" formatCode="General">
                  <c:v>9.6219999999999999</c:v>
                </c:pt>
                <c:pt idx="9623" formatCode="General">
                  <c:v>9.6229999999999993</c:v>
                </c:pt>
                <c:pt idx="9624" formatCode="General">
                  <c:v>9.6240000000000006</c:v>
                </c:pt>
                <c:pt idx="9625" formatCode="General">
                  <c:v>9.625</c:v>
                </c:pt>
                <c:pt idx="9626" formatCode="General">
                  <c:v>9.6259999999999994</c:v>
                </c:pt>
                <c:pt idx="9627" formatCode="General">
                  <c:v>9.6270000000000007</c:v>
                </c:pt>
                <c:pt idx="9628" formatCode="General">
                  <c:v>9.6280000000000001</c:v>
                </c:pt>
                <c:pt idx="9629" formatCode="General">
                  <c:v>9.6289999999999996</c:v>
                </c:pt>
                <c:pt idx="9630" formatCode="General">
                  <c:v>9.6300000000000008</c:v>
                </c:pt>
                <c:pt idx="9631" formatCode="General">
                  <c:v>9.6310000000000002</c:v>
                </c:pt>
                <c:pt idx="9632" formatCode="General">
                  <c:v>9.6319999999999997</c:v>
                </c:pt>
                <c:pt idx="9633" formatCode="General">
                  <c:v>9.6329999999999991</c:v>
                </c:pt>
                <c:pt idx="9634" formatCode="General">
                  <c:v>9.6340000000000003</c:v>
                </c:pt>
                <c:pt idx="9635" formatCode="General">
                  <c:v>9.6349999999999998</c:v>
                </c:pt>
                <c:pt idx="9636" formatCode="General">
                  <c:v>9.6359999999999992</c:v>
                </c:pt>
                <c:pt idx="9637" formatCode="General">
                  <c:v>9.6370000000000005</c:v>
                </c:pt>
                <c:pt idx="9638" formatCode="General">
                  <c:v>9.6379999999999999</c:v>
                </c:pt>
                <c:pt idx="9639" formatCode="General">
                  <c:v>9.6389999999999993</c:v>
                </c:pt>
                <c:pt idx="9640" formatCode="General">
                  <c:v>9.64</c:v>
                </c:pt>
                <c:pt idx="9641" formatCode="General">
                  <c:v>9.641</c:v>
                </c:pt>
                <c:pt idx="9642" formatCode="General">
                  <c:v>9.6419999999999995</c:v>
                </c:pt>
                <c:pt idx="9643" formatCode="General">
                  <c:v>9.6430000000000007</c:v>
                </c:pt>
                <c:pt idx="9644" formatCode="General">
                  <c:v>9.6440000000000001</c:v>
                </c:pt>
                <c:pt idx="9645" formatCode="General">
                  <c:v>9.6449999999999996</c:v>
                </c:pt>
                <c:pt idx="9646" formatCode="General">
                  <c:v>9.6460000000000008</c:v>
                </c:pt>
                <c:pt idx="9647" formatCode="General">
                  <c:v>9.6470000000000002</c:v>
                </c:pt>
                <c:pt idx="9648" formatCode="General">
                  <c:v>9.6479999999999997</c:v>
                </c:pt>
                <c:pt idx="9649" formatCode="General">
                  <c:v>9.6489999999999991</c:v>
                </c:pt>
                <c:pt idx="9650" formatCode="General">
                  <c:v>9.65</c:v>
                </c:pt>
                <c:pt idx="9651" formatCode="General">
                  <c:v>9.6509999999999998</c:v>
                </c:pt>
                <c:pt idx="9652" formatCode="General">
                  <c:v>9.6519999999999992</c:v>
                </c:pt>
                <c:pt idx="9653" formatCode="General">
                  <c:v>9.6530000000000005</c:v>
                </c:pt>
                <c:pt idx="9654" formatCode="General">
                  <c:v>9.6539999999999999</c:v>
                </c:pt>
                <c:pt idx="9655" formatCode="General">
                  <c:v>9.6549999999999994</c:v>
                </c:pt>
                <c:pt idx="9656" formatCode="General">
                  <c:v>9.6560000000000006</c:v>
                </c:pt>
                <c:pt idx="9657" formatCode="General">
                  <c:v>9.657</c:v>
                </c:pt>
                <c:pt idx="9658" formatCode="General">
                  <c:v>9.6579999999999995</c:v>
                </c:pt>
                <c:pt idx="9659" formatCode="General">
                  <c:v>9.6590000000000007</c:v>
                </c:pt>
                <c:pt idx="9660" formatCode="General">
                  <c:v>9.66</c:v>
                </c:pt>
                <c:pt idx="9661" formatCode="General">
                  <c:v>9.6609999999999996</c:v>
                </c:pt>
                <c:pt idx="9662" formatCode="General">
                  <c:v>9.6620000000000008</c:v>
                </c:pt>
                <c:pt idx="9663" formatCode="General">
                  <c:v>9.6630000000000003</c:v>
                </c:pt>
                <c:pt idx="9664" formatCode="General">
                  <c:v>9.6639999999999997</c:v>
                </c:pt>
                <c:pt idx="9665" formatCode="General">
                  <c:v>9.6649999999999991</c:v>
                </c:pt>
                <c:pt idx="9666" formatCode="General">
                  <c:v>9.6660000000000004</c:v>
                </c:pt>
                <c:pt idx="9667" formatCode="General">
                  <c:v>9.6669999999999998</c:v>
                </c:pt>
                <c:pt idx="9668" formatCode="General">
                  <c:v>9.6679999999999993</c:v>
                </c:pt>
                <c:pt idx="9669" formatCode="General">
                  <c:v>9.6690000000000005</c:v>
                </c:pt>
                <c:pt idx="9670" formatCode="General">
                  <c:v>9.67</c:v>
                </c:pt>
                <c:pt idx="9671" formatCode="General">
                  <c:v>9.6709999999999994</c:v>
                </c:pt>
                <c:pt idx="9672" formatCode="General">
                  <c:v>9.6720000000000006</c:v>
                </c:pt>
                <c:pt idx="9673" formatCode="General">
                  <c:v>9.673</c:v>
                </c:pt>
                <c:pt idx="9674" formatCode="General">
                  <c:v>9.6739999999999995</c:v>
                </c:pt>
                <c:pt idx="9675" formatCode="General">
                  <c:v>9.6750000000000007</c:v>
                </c:pt>
                <c:pt idx="9676" formatCode="General">
                  <c:v>9.6760000000000002</c:v>
                </c:pt>
                <c:pt idx="9677" formatCode="General">
                  <c:v>9.6769999999999996</c:v>
                </c:pt>
                <c:pt idx="9678" formatCode="General">
                  <c:v>9.6780000000000008</c:v>
                </c:pt>
                <c:pt idx="9679" formatCode="General">
                  <c:v>9.6790000000000003</c:v>
                </c:pt>
                <c:pt idx="9680" formatCode="General">
                  <c:v>9.68</c:v>
                </c:pt>
                <c:pt idx="9681" formatCode="General">
                  <c:v>9.6809999999999992</c:v>
                </c:pt>
                <c:pt idx="9682" formatCode="General">
                  <c:v>9.6820000000000004</c:v>
                </c:pt>
                <c:pt idx="9683" formatCode="General">
                  <c:v>9.6829999999999998</c:v>
                </c:pt>
                <c:pt idx="9684" formatCode="General">
                  <c:v>9.6839999999999993</c:v>
                </c:pt>
                <c:pt idx="9685" formatCode="General">
                  <c:v>9.6850000000000005</c:v>
                </c:pt>
                <c:pt idx="9686" formatCode="General">
                  <c:v>9.6859999999999999</c:v>
                </c:pt>
                <c:pt idx="9687" formatCode="General">
                  <c:v>9.6869999999999994</c:v>
                </c:pt>
                <c:pt idx="9688" formatCode="General">
                  <c:v>9.6880000000000006</c:v>
                </c:pt>
                <c:pt idx="9689" formatCode="General">
                  <c:v>9.6890000000000001</c:v>
                </c:pt>
                <c:pt idx="9690" formatCode="General">
                  <c:v>9.69</c:v>
                </c:pt>
                <c:pt idx="9691" formatCode="General">
                  <c:v>9.6910000000000007</c:v>
                </c:pt>
                <c:pt idx="9692" formatCode="General">
                  <c:v>9.6920000000000002</c:v>
                </c:pt>
                <c:pt idx="9693" formatCode="General">
                  <c:v>9.6929999999999996</c:v>
                </c:pt>
                <c:pt idx="9694" formatCode="General">
                  <c:v>9.6940000000000008</c:v>
                </c:pt>
                <c:pt idx="9695" formatCode="General">
                  <c:v>9.6950000000000003</c:v>
                </c:pt>
                <c:pt idx="9696" formatCode="General">
                  <c:v>9.6959999999999997</c:v>
                </c:pt>
                <c:pt idx="9697" formatCode="General">
                  <c:v>9.6969999999999992</c:v>
                </c:pt>
                <c:pt idx="9698" formatCode="General">
                  <c:v>9.6980000000000004</c:v>
                </c:pt>
                <c:pt idx="9699" formatCode="General">
                  <c:v>9.6989999999999998</c:v>
                </c:pt>
                <c:pt idx="9700" formatCode="General">
                  <c:v>9.6999999999999993</c:v>
                </c:pt>
                <c:pt idx="9701" formatCode="General">
                  <c:v>9.7010000000000005</c:v>
                </c:pt>
                <c:pt idx="9702" formatCode="General">
                  <c:v>9.702</c:v>
                </c:pt>
                <c:pt idx="9703" formatCode="General">
                  <c:v>9.7029999999999994</c:v>
                </c:pt>
                <c:pt idx="9704" formatCode="General">
                  <c:v>9.7040000000000006</c:v>
                </c:pt>
                <c:pt idx="9705" formatCode="General">
                  <c:v>9.7050000000000001</c:v>
                </c:pt>
                <c:pt idx="9706" formatCode="General">
                  <c:v>9.7059999999999995</c:v>
                </c:pt>
                <c:pt idx="9707" formatCode="General">
                  <c:v>9.7070000000000007</c:v>
                </c:pt>
                <c:pt idx="9708" formatCode="General">
                  <c:v>9.7080000000000002</c:v>
                </c:pt>
                <c:pt idx="9709" formatCode="General">
                  <c:v>9.7089999999999996</c:v>
                </c:pt>
                <c:pt idx="9710" formatCode="General">
                  <c:v>9.7100000000000009</c:v>
                </c:pt>
                <c:pt idx="9711" formatCode="General">
                  <c:v>9.7110000000000003</c:v>
                </c:pt>
                <c:pt idx="9712" formatCode="General">
                  <c:v>9.7119999999999997</c:v>
                </c:pt>
                <c:pt idx="9713" formatCode="General">
                  <c:v>9.7129999999999992</c:v>
                </c:pt>
                <c:pt idx="9714" formatCode="General">
                  <c:v>9.7140000000000004</c:v>
                </c:pt>
                <c:pt idx="9715" formatCode="General">
                  <c:v>9.7149999999999999</c:v>
                </c:pt>
                <c:pt idx="9716" formatCode="General">
                  <c:v>9.7159999999999993</c:v>
                </c:pt>
                <c:pt idx="9717" formatCode="General">
                  <c:v>9.7170000000000005</c:v>
                </c:pt>
                <c:pt idx="9718" formatCode="General">
                  <c:v>9.718</c:v>
                </c:pt>
                <c:pt idx="9719" formatCode="General">
                  <c:v>9.7189999999999994</c:v>
                </c:pt>
                <c:pt idx="9720" formatCode="General">
                  <c:v>9.7200000000000006</c:v>
                </c:pt>
                <c:pt idx="9721" formatCode="General">
                  <c:v>9.7210000000000001</c:v>
                </c:pt>
                <c:pt idx="9722" formatCode="General">
                  <c:v>9.7219999999999995</c:v>
                </c:pt>
                <c:pt idx="9723" formatCode="General">
                  <c:v>9.7230000000000008</c:v>
                </c:pt>
                <c:pt idx="9724" formatCode="General">
                  <c:v>9.7240000000000002</c:v>
                </c:pt>
                <c:pt idx="9725" formatCode="General">
                  <c:v>9.7249999999999996</c:v>
                </c:pt>
                <c:pt idx="9726" formatCode="General">
                  <c:v>9.7260000000000009</c:v>
                </c:pt>
                <c:pt idx="9727" formatCode="General">
                  <c:v>9.7270000000000003</c:v>
                </c:pt>
                <c:pt idx="9728" formatCode="General">
                  <c:v>9.7279999999999998</c:v>
                </c:pt>
                <c:pt idx="9729" formatCode="General">
                  <c:v>9.7289999999999992</c:v>
                </c:pt>
                <c:pt idx="9730" formatCode="General">
                  <c:v>9.73</c:v>
                </c:pt>
                <c:pt idx="9731" formatCode="General">
                  <c:v>9.7309999999999999</c:v>
                </c:pt>
                <c:pt idx="9732" formatCode="General">
                  <c:v>9.7319999999999993</c:v>
                </c:pt>
                <c:pt idx="9733" formatCode="General">
                  <c:v>9.7330000000000005</c:v>
                </c:pt>
                <c:pt idx="9734" formatCode="General">
                  <c:v>9.734</c:v>
                </c:pt>
                <c:pt idx="9735" formatCode="General">
                  <c:v>9.7349999999999994</c:v>
                </c:pt>
                <c:pt idx="9736" formatCode="General">
                  <c:v>9.7360000000000007</c:v>
                </c:pt>
                <c:pt idx="9737" formatCode="General">
                  <c:v>9.7370000000000001</c:v>
                </c:pt>
                <c:pt idx="9738" formatCode="General">
                  <c:v>9.7379999999999995</c:v>
                </c:pt>
                <c:pt idx="9739" formatCode="General">
                  <c:v>9.7390000000000008</c:v>
                </c:pt>
                <c:pt idx="9740" formatCode="General">
                  <c:v>9.74</c:v>
                </c:pt>
                <c:pt idx="9741" formatCode="General">
                  <c:v>9.7409999999999997</c:v>
                </c:pt>
                <c:pt idx="9742" formatCode="General">
                  <c:v>9.7420000000000009</c:v>
                </c:pt>
                <c:pt idx="9743" formatCode="General">
                  <c:v>9.7430000000000003</c:v>
                </c:pt>
                <c:pt idx="9744" formatCode="General">
                  <c:v>9.7439999999999998</c:v>
                </c:pt>
                <c:pt idx="9745" formatCode="General">
                  <c:v>9.7449999999999992</c:v>
                </c:pt>
                <c:pt idx="9746" formatCode="General">
                  <c:v>9.7460000000000004</c:v>
                </c:pt>
                <c:pt idx="9747" formatCode="General">
                  <c:v>9.7469999999999999</c:v>
                </c:pt>
                <c:pt idx="9748" formatCode="General">
                  <c:v>9.7479999999999993</c:v>
                </c:pt>
                <c:pt idx="9749" formatCode="General">
                  <c:v>9.7490000000000006</c:v>
                </c:pt>
                <c:pt idx="9750" formatCode="General">
                  <c:v>9.75</c:v>
                </c:pt>
                <c:pt idx="9751" formatCode="General">
                  <c:v>9.7509999999999994</c:v>
                </c:pt>
                <c:pt idx="9752" formatCode="General">
                  <c:v>9.7520000000000007</c:v>
                </c:pt>
                <c:pt idx="9753" formatCode="General">
                  <c:v>9.7530000000000001</c:v>
                </c:pt>
                <c:pt idx="9754" formatCode="General">
                  <c:v>9.7539999999999996</c:v>
                </c:pt>
                <c:pt idx="9755" formatCode="General">
                  <c:v>9.7550000000000008</c:v>
                </c:pt>
                <c:pt idx="9756" formatCode="General">
                  <c:v>9.7560000000000002</c:v>
                </c:pt>
                <c:pt idx="9757" formatCode="General">
                  <c:v>9.7569999999999997</c:v>
                </c:pt>
                <c:pt idx="9758" formatCode="General">
                  <c:v>9.7579999999999991</c:v>
                </c:pt>
                <c:pt idx="9759" formatCode="General">
                  <c:v>9.7590000000000003</c:v>
                </c:pt>
                <c:pt idx="9760" formatCode="General">
                  <c:v>9.76</c:v>
                </c:pt>
                <c:pt idx="9761" formatCode="General">
                  <c:v>9.7609999999999992</c:v>
                </c:pt>
                <c:pt idx="9762" formatCode="General">
                  <c:v>9.7620000000000005</c:v>
                </c:pt>
                <c:pt idx="9763" formatCode="General">
                  <c:v>9.7629999999999999</c:v>
                </c:pt>
                <c:pt idx="9764" formatCode="General">
                  <c:v>9.7639999999999993</c:v>
                </c:pt>
                <c:pt idx="9765" formatCode="General">
                  <c:v>9.7650000000000006</c:v>
                </c:pt>
                <c:pt idx="9766" formatCode="General">
                  <c:v>9.766</c:v>
                </c:pt>
                <c:pt idx="9767" formatCode="General">
                  <c:v>9.7669999999999995</c:v>
                </c:pt>
                <c:pt idx="9768" formatCode="General">
                  <c:v>9.7680000000000007</c:v>
                </c:pt>
                <c:pt idx="9769" formatCode="General">
                  <c:v>9.7690000000000001</c:v>
                </c:pt>
                <c:pt idx="9770" formatCode="General">
                  <c:v>9.77</c:v>
                </c:pt>
                <c:pt idx="9771" formatCode="General">
                  <c:v>9.7710000000000008</c:v>
                </c:pt>
                <c:pt idx="9772" formatCode="General">
                  <c:v>9.7720000000000002</c:v>
                </c:pt>
                <c:pt idx="9773" formatCode="General">
                  <c:v>9.7729999999999997</c:v>
                </c:pt>
                <c:pt idx="9774" formatCode="General">
                  <c:v>9.7739999999999991</c:v>
                </c:pt>
                <c:pt idx="9775" formatCode="General">
                  <c:v>9.7750000000000004</c:v>
                </c:pt>
                <c:pt idx="9776" formatCode="General">
                  <c:v>9.7759999999999998</c:v>
                </c:pt>
                <c:pt idx="9777" formatCode="General">
                  <c:v>9.7769999999999992</c:v>
                </c:pt>
                <c:pt idx="9778" formatCode="General">
                  <c:v>9.7780000000000005</c:v>
                </c:pt>
                <c:pt idx="9779" formatCode="General">
                  <c:v>9.7789999999999999</c:v>
                </c:pt>
                <c:pt idx="9780" formatCode="General">
                  <c:v>9.7799999999999994</c:v>
                </c:pt>
                <c:pt idx="9781" formatCode="General">
                  <c:v>9.7810000000000006</c:v>
                </c:pt>
                <c:pt idx="9782" formatCode="General">
                  <c:v>9.782</c:v>
                </c:pt>
                <c:pt idx="9783" formatCode="General">
                  <c:v>9.7829999999999995</c:v>
                </c:pt>
                <c:pt idx="9784" formatCode="General">
                  <c:v>9.7840000000000007</c:v>
                </c:pt>
                <c:pt idx="9785" formatCode="General">
                  <c:v>9.7850000000000001</c:v>
                </c:pt>
                <c:pt idx="9786" formatCode="General">
                  <c:v>9.7859999999999996</c:v>
                </c:pt>
                <c:pt idx="9787" formatCode="General">
                  <c:v>9.7870000000000008</c:v>
                </c:pt>
                <c:pt idx="9788" formatCode="General">
                  <c:v>9.7880000000000003</c:v>
                </c:pt>
                <c:pt idx="9789" formatCode="General">
                  <c:v>9.7889999999999997</c:v>
                </c:pt>
                <c:pt idx="9790" formatCode="General">
                  <c:v>9.7899999999999991</c:v>
                </c:pt>
                <c:pt idx="9791" formatCode="General">
                  <c:v>9.7910000000000004</c:v>
                </c:pt>
                <c:pt idx="9792" formatCode="General">
                  <c:v>9.7919999999999998</c:v>
                </c:pt>
                <c:pt idx="9793" formatCode="General">
                  <c:v>9.7929999999999993</c:v>
                </c:pt>
                <c:pt idx="9794" formatCode="General">
                  <c:v>9.7940000000000005</c:v>
                </c:pt>
                <c:pt idx="9795" formatCode="General">
                  <c:v>9.7949999999999999</c:v>
                </c:pt>
                <c:pt idx="9796" formatCode="General">
                  <c:v>9.7959999999999994</c:v>
                </c:pt>
                <c:pt idx="9797" formatCode="General">
                  <c:v>9.7970000000000006</c:v>
                </c:pt>
                <c:pt idx="9798" formatCode="General">
                  <c:v>9.798</c:v>
                </c:pt>
                <c:pt idx="9799" formatCode="General">
                  <c:v>9.7989999999999995</c:v>
                </c:pt>
                <c:pt idx="9800" formatCode="General">
                  <c:v>9.8000000000000007</c:v>
                </c:pt>
                <c:pt idx="9801" formatCode="General">
                  <c:v>9.8010000000000002</c:v>
                </c:pt>
                <c:pt idx="9802" formatCode="General">
                  <c:v>9.8019999999999996</c:v>
                </c:pt>
                <c:pt idx="9803" formatCode="General">
                  <c:v>9.8030000000000008</c:v>
                </c:pt>
                <c:pt idx="9804" formatCode="General">
                  <c:v>9.8040000000000003</c:v>
                </c:pt>
                <c:pt idx="9805" formatCode="General">
                  <c:v>9.8049999999999997</c:v>
                </c:pt>
                <c:pt idx="9806" formatCode="General">
                  <c:v>9.8059999999999992</c:v>
                </c:pt>
                <c:pt idx="9807" formatCode="General">
                  <c:v>9.8070000000000004</c:v>
                </c:pt>
                <c:pt idx="9808" formatCode="General">
                  <c:v>9.8079999999999998</c:v>
                </c:pt>
                <c:pt idx="9809" formatCode="General">
                  <c:v>9.8089999999999993</c:v>
                </c:pt>
                <c:pt idx="9810" formatCode="General">
                  <c:v>9.81</c:v>
                </c:pt>
                <c:pt idx="9811" formatCode="General">
                  <c:v>9.8109999999999999</c:v>
                </c:pt>
                <c:pt idx="9812" formatCode="General">
                  <c:v>9.8119999999999994</c:v>
                </c:pt>
                <c:pt idx="9813" formatCode="General">
                  <c:v>9.8130000000000006</c:v>
                </c:pt>
                <c:pt idx="9814" formatCode="General">
                  <c:v>9.8140000000000001</c:v>
                </c:pt>
                <c:pt idx="9815" formatCode="General">
                  <c:v>9.8149999999999995</c:v>
                </c:pt>
                <c:pt idx="9816" formatCode="General">
                  <c:v>9.8160000000000007</c:v>
                </c:pt>
                <c:pt idx="9817" formatCode="General">
                  <c:v>9.8170000000000002</c:v>
                </c:pt>
                <c:pt idx="9818" formatCode="General">
                  <c:v>9.8179999999999996</c:v>
                </c:pt>
                <c:pt idx="9819" formatCode="General">
                  <c:v>9.8190000000000008</c:v>
                </c:pt>
                <c:pt idx="9820" formatCode="General">
                  <c:v>9.82</c:v>
                </c:pt>
                <c:pt idx="9821" formatCode="General">
                  <c:v>9.8209999999999997</c:v>
                </c:pt>
                <c:pt idx="9822" formatCode="General">
                  <c:v>9.8219999999999992</c:v>
                </c:pt>
                <c:pt idx="9823" formatCode="General">
                  <c:v>9.8230000000000004</c:v>
                </c:pt>
                <c:pt idx="9824" formatCode="General">
                  <c:v>9.8239999999999998</c:v>
                </c:pt>
                <c:pt idx="9825" formatCode="General">
                  <c:v>9.8249999999999993</c:v>
                </c:pt>
                <c:pt idx="9826" formatCode="General">
                  <c:v>9.8260000000000005</c:v>
                </c:pt>
                <c:pt idx="9827" formatCode="General">
                  <c:v>9.827</c:v>
                </c:pt>
                <c:pt idx="9828" formatCode="General">
                  <c:v>9.8279999999999994</c:v>
                </c:pt>
                <c:pt idx="9829" formatCode="General">
                  <c:v>9.8290000000000006</c:v>
                </c:pt>
                <c:pt idx="9830" formatCode="General">
                  <c:v>9.83</c:v>
                </c:pt>
                <c:pt idx="9831" formatCode="General">
                  <c:v>9.8309999999999995</c:v>
                </c:pt>
                <c:pt idx="9832" formatCode="General">
                  <c:v>9.8320000000000007</c:v>
                </c:pt>
                <c:pt idx="9833" formatCode="General">
                  <c:v>9.8330000000000002</c:v>
                </c:pt>
                <c:pt idx="9834" formatCode="General">
                  <c:v>9.8339999999999996</c:v>
                </c:pt>
                <c:pt idx="9835" formatCode="General">
                  <c:v>9.8350000000000009</c:v>
                </c:pt>
                <c:pt idx="9836" formatCode="General">
                  <c:v>9.8360000000000003</c:v>
                </c:pt>
                <c:pt idx="9837" formatCode="General">
                  <c:v>9.8369999999999997</c:v>
                </c:pt>
                <c:pt idx="9838" formatCode="General">
                  <c:v>9.8379999999999992</c:v>
                </c:pt>
                <c:pt idx="9839" formatCode="General">
                  <c:v>9.8390000000000004</c:v>
                </c:pt>
                <c:pt idx="9840" formatCode="General">
                  <c:v>9.84</c:v>
                </c:pt>
                <c:pt idx="9841" formatCode="General">
                  <c:v>9.8409999999999993</c:v>
                </c:pt>
                <c:pt idx="9842" formatCode="General">
                  <c:v>9.8420000000000005</c:v>
                </c:pt>
                <c:pt idx="9843" formatCode="General">
                  <c:v>9.843</c:v>
                </c:pt>
                <c:pt idx="9844" formatCode="General">
                  <c:v>9.8439999999999994</c:v>
                </c:pt>
                <c:pt idx="9845" formatCode="General">
                  <c:v>9.8450000000000006</c:v>
                </c:pt>
                <c:pt idx="9846" formatCode="General">
                  <c:v>9.8460000000000001</c:v>
                </c:pt>
                <c:pt idx="9847" formatCode="General">
                  <c:v>9.8469999999999995</c:v>
                </c:pt>
                <c:pt idx="9848" formatCode="General">
                  <c:v>9.8480000000000008</c:v>
                </c:pt>
                <c:pt idx="9849" formatCode="General">
                  <c:v>9.8490000000000002</c:v>
                </c:pt>
                <c:pt idx="9850" formatCode="General">
                  <c:v>9.85</c:v>
                </c:pt>
                <c:pt idx="9851" formatCode="General">
                  <c:v>9.8510000000000009</c:v>
                </c:pt>
                <c:pt idx="9852" formatCode="General">
                  <c:v>9.8520000000000003</c:v>
                </c:pt>
                <c:pt idx="9853" formatCode="General">
                  <c:v>9.8529999999999998</c:v>
                </c:pt>
                <c:pt idx="9854" formatCode="General">
                  <c:v>9.8539999999999992</c:v>
                </c:pt>
                <c:pt idx="9855" formatCode="General">
                  <c:v>9.8550000000000004</c:v>
                </c:pt>
                <c:pt idx="9856" formatCode="General">
                  <c:v>9.8559999999999999</c:v>
                </c:pt>
                <c:pt idx="9857" formatCode="General">
                  <c:v>9.8569999999999993</c:v>
                </c:pt>
                <c:pt idx="9858" formatCode="General">
                  <c:v>9.8580000000000005</c:v>
                </c:pt>
                <c:pt idx="9859" formatCode="General">
                  <c:v>9.859</c:v>
                </c:pt>
                <c:pt idx="9860" formatCode="General">
                  <c:v>9.86</c:v>
                </c:pt>
                <c:pt idx="9861" formatCode="General">
                  <c:v>9.8610000000000007</c:v>
                </c:pt>
                <c:pt idx="9862" formatCode="General">
                  <c:v>9.8620000000000001</c:v>
                </c:pt>
                <c:pt idx="9863" formatCode="General">
                  <c:v>9.8629999999999995</c:v>
                </c:pt>
                <c:pt idx="9864" formatCode="General">
                  <c:v>9.8640000000000008</c:v>
                </c:pt>
                <c:pt idx="9865" formatCode="General">
                  <c:v>9.8650000000000002</c:v>
                </c:pt>
                <c:pt idx="9866" formatCode="General">
                  <c:v>9.8659999999999997</c:v>
                </c:pt>
                <c:pt idx="9867" formatCode="General">
                  <c:v>9.8670000000000009</c:v>
                </c:pt>
                <c:pt idx="9868" formatCode="General">
                  <c:v>9.8680000000000003</c:v>
                </c:pt>
                <c:pt idx="9869" formatCode="General">
                  <c:v>9.8689999999999998</c:v>
                </c:pt>
                <c:pt idx="9870" formatCode="General">
                  <c:v>9.8699999999999992</c:v>
                </c:pt>
                <c:pt idx="9871" formatCode="General">
                  <c:v>9.8710000000000004</c:v>
                </c:pt>
                <c:pt idx="9872" formatCode="General">
                  <c:v>9.8719999999999999</c:v>
                </c:pt>
                <c:pt idx="9873" formatCode="General">
                  <c:v>9.8729999999999993</c:v>
                </c:pt>
                <c:pt idx="9874" formatCode="General">
                  <c:v>9.8740000000000006</c:v>
                </c:pt>
                <c:pt idx="9875" formatCode="General">
                  <c:v>9.875</c:v>
                </c:pt>
                <c:pt idx="9876" formatCode="General">
                  <c:v>9.8759999999999994</c:v>
                </c:pt>
                <c:pt idx="9877" formatCode="General">
                  <c:v>9.8770000000000007</c:v>
                </c:pt>
                <c:pt idx="9878" formatCode="General">
                  <c:v>9.8780000000000001</c:v>
                </c:pt>
                <c:pt idx="9879" formatCode="General">
                  <c:v>9.8789999999999996</c:v>
                </c:pt>
                <c:pt idx="9880" formatCode="General">
                  <c:v>9.8800000000000008</c:v>
                </c:pt>
                <c:pt idx="9881" formatCode="General">
                  <c:v>9.8810000000000002</c:v>
                </c:pt>
                <c:pt idx="9882" formatCode="General">
                  <c:v>9.8819999999999997</c:v>
                </c:pt>
                <c:pt idx="9883" formatCode="General">
                  <c:v>9.8829999999999991</c:v>
                </c:pt>
                <c:pt idx="9884" formatCode="General">
                  <c:v>9.8840000000000003</c:v>
                </c:pt>
                <c:pt idx="9885" formatCode="General">
                  <c:v>9.8849999999999998</c:v>
                </c:pt>
                <c:pt idx="9886" formatCode="General">
                  <c:v>9.8859999999999992</c:v>
                </c:pt>
                <c:pt idx="9887" formatCode="General">
                  <c:v>9.8870000000000005</c:v>
                </c:pt>
                <c:pt idx="9888" formatCode="General">
                  <c:v>9.8879999999999999</c:v>
                </c:pt>
                <c:pt idx="9889" formatCode="General">
                  <c:v>9.8889999999999993</c:v>
                </c:pt>
                <c:pt idx="9890" formatCode="General">
                  <c:v>9.89</c:v>
                </c:pt>
                <c:pt idx="9891" formatCode="General">
                  <c:v>9.891</c:v>
                </c:pt>
                <c:pt idx="9892" formatCode="General">
                  <c:v>9.8919999999999995</c:v>
                </c:pt>
                <c:pt idx="9893" formatCode="General">
                  <c:v>9.8930000000000007</c:v>
                </c:pt>
                <c:pt idx="9894" formatCode="General">
                  <c:v>9.8940000000000001</c:v>
                </c:pt>
                <c:pt idx="9895" formatCode="General">
                  <c:v>9.8949999999999996</c:v>
                </c:pt>
                <c:pt idx="9896" formatCode="General">
                  <c:v>9.8960000000000008</c:v>
                </c:pt>
                <c:pt idx="9897" formatCode="General">
                  <c:v>9.8970000000000002</c:v>
                </c:pt>
                <c:pt idx="9898" formatCode="General">
                  <c:v>9.8979999999999997</c:v>
                </c:pt>
                <c:pt idx="9899" formatCode="General">
                  <c:v>9.8989999999999991</c:v>
                </c:pt>
                <c:pt idx="9900" formatCode="General">
                  <c:v>9.9</c:v>
                </c:pt>
                <c:pt idx="9901" formatCode="General">
                  <c:v>9.9009999999999998</c:v>
                </c:pt>
                <c:pt idx="9902" formatCode="General">
                  <c:v>9.9019999999999992</c:v>
                </c:pt>
                <c:pt idx="9903" formatCode="General">
                  <c:v>9.9030000000000005</c:v>
                </c:pt>
                <c:pt idx="9904" formatCode="General">
                  <c:v>9.9039999999999999</c:v>
                </c:pt>
                <c:pt idx="9905" formatCode="General">
                  <c:v>9.9049999999999994</c:v>
                </c:pt>
                <c:pt idx="9906" formatCode="General">
                  <c:v>9.9060000000000006</c:v>
                </c:pt>
                <c:pt idx="9907" formatCode="General">
                  <c:v>9.907</c:v>
                </c:pt>
                <c:pt idx="9908" formatCode="General">
                  <c:v>9.9079999999999995</c:v>
                </c:pt>
                <c:pt idx="9909" formatCode="General">
                  <c:v>9.9090000000000007</c:v>
                </c:pt>
                <c:pt idx="9910" formatCode="General">
                  <c:v>9.91</c:v>
                </c:pt>
                <c:pt idx="9911" formatCode="General">
                  <c:v>9.9109999999999996</c:v>
                </c:pt>
                <c:pt idx="9912" formatCode="General">
                  <c:v>9.9120000000000008</c:v>
                </c:pt>
                <c:pt idx="9913" formatCode="General">
                  <c:v>9.9130000000000003</c:v>
                </c:pt>
                <c:pt idx="9914" formatCode="General">
                  <c:v>9.9139999999999997</c:v>
                </c:pt>
                <c:pt idx="9915" formatCode="General">
                  <c:v>9.9149999999999991</c:v>
                </c:pt>
                <c:pt idx="9916" formatCode="General">
                  <c:v>9.9160000000000004</c:v>
                </c:pt>
                <c:pt idx="9917" formatCode="General">
                  <c:v>9.9169999999999998</c:v>
                </c:pt>
                <c:pt idx="9918" formatCode="General">
                  <c:v>9.9179999999999993</c:v>
                </c:pt>
                <c:pt idx="9919" formatCode="General">
                  <c:v>9.9190000000000005</c:v>
                </c:pt>
                <c:pt idx="9920" formatCode="General">
                  <c:v>9.92</c:v>
                </c:pt>
                <c:pt idx="9921" formatCode="General">
                  <c:v>9.9209999999999994</c:v>
                </c:pt>
                <c:pt idx="9922" formatCode="General">
                  <c:v>9.9220000000000006</c:v>
                </c:pt>
                <c:pt idx="9923" formatCode="General">
                  <c:v>9.923</c:v>
                </c:pt>
                <c:pt idx="9924" formatCode="General">
                  <c:v>9.9239999999999995</c:v>
                </c:pt>
                <c:pt idx="9925" formatCode="General">
                  <c:v>9.9250000000000007</c:v>
                </c:pt>
                <c:pt idx="9926" formatCode="General">
                  <c:v>9.9260000000000002</c:v>
                </c:pt>
                <c:pt idx="9927" formatCode="General">
                  <c:v>9.9269999999999996</c:v>
                </c:pt>
                <c:pt idx="9928" formatCode="General">
                  <c:v>9.9280000000000008</c:v>
                </c:pt>
                <c:pt idx="9929" formatCode="General">
                  <c:v>9.9290000000000003</c:v>
                </c:pt>
                <c:pt idx="9930" formatCode="General">
                  <c:v>9.93</c:v>
                </c:pt>
                <c:pt idx="9931" formatCode="General">
                  <c:v>9.9309999999999992</c:v>
                </c:pt>
                <c:pt idx="9932" formatCode="General">
                  <c:v>9.9320000000000004</c:v>
                </c:pt>
                <c:pt idx="9933" formatCode="General">
                  <c:v>9.9329999999999998</c:v>
                </c:pt>
                <c:pt idx="9934" formatCode="General">
                  <c:v>9.9339999999999993</c:v>
                </c:pt>
                <c:pt idx="9935" formatCode="General">
                  <c:v>9.9350000000000005</c:v>
                </c:pt>
                <c:pt idx="9936" formatCode="General">
                  <c:v>9.9359999999999999</c:v>
                </c:pt>
                <c:pt idx="9937" formatCode="General">
                  <c:v>9.9369999999999994</c:v>
                </c:pt>
                <c:pt idx="9938" formatCode="General">
                  <c:v>9.9380000000000006</c:v>
                </c:pt>
                <c:pt idx="9939" formatCode="General">
                  <c:v>9.9390000000000001</c:v>
                </c:pt>
                <c:pt idx="9940" formatCode="General">
                  <c:v>9.94</c:v>
                </c:pt>
                <c:pt idx="9941" formatCode="General">
                  <c:v>9.9410000000000007</c:v>
                </c:pt>
                <c:pt idx="9942" formatCode="General">
                  <c:v>9.9420000000000002</c:v>
                </c:pt>
                <c:pt idx="9943" formatCode="General">
                  <c:v>9.9429999999999996</c:v>
                </c:pt>
                <c:pt idx="9944" formatCode="General">
                  <c:v>9.9440000000000008</c:v>
                </c:pt>
                <c:pt idx="9945" formatCode="General">
                  <c:v>9.9450000000000003</c:v>
                </c:pt>
                <c:pt idx="9946" formatCode="General">
                  <c:v>9.9459999999999997</c:v>
                </c:pt>
                <c:pt idx="9947" formatCode="General">
                  <c:v>9.9469999999999992</c:v>
                </c:pt>
                <c:pt idx="9948" formatCode="General">
                  <c:v>9.9480000000000004</c:v>
                </c:pt>
                <c:pt idx="9949" formatCode="General">
                  <c:v>9.9489999999999998</c:v>
                </c:pt>
                <c:pt idx="9950" formatCode="General">
                  <c:v>9.9499999999999993</c:v>
                </c:pt>
                <c:pt idx="9951" formatCode="General">
                  <c:v>9.9510000000000005</c:v>
                </c:pt>
                <c:pt idx="9952" formatCode="General">
                  <c:v>9.952</c:v>
                </c:pt>
                <c:pt idx="9953" formatCode="General">
                  <c:v>9.9529999999999994</c:v>
                </c:pt>
                <c:pt idx="9954" formatCode="General">
                  <c:v>9.9540000000000006</c:v>
                </c:pt>
                <c:pt idx="9955" formatCode="General">
                  <c:v>9.9550000000000001</c:v>
                </c:pt>
                <c:pt idx="9956" formatCode="General">
                  <c:v>9.9559999999999995</c:v>
                </c:pt>
                <c:pt idx="9957" formatCode="General">
                  <c:v>9.9570000000000007</c:v>
                </c:pt>
                <c:pt idx="9958" formatCode="General">
                  <c:v>9.9580000000000002</c:v>
                </c:pt>
                <c:pt idx="9959" formatCode="General">
                  <c:v>9.9589999999999996</c:v>
                </c:pt>
                <c:pt idx="9960" formatCode="General">
                  <c:v>9.9600000000000009</c:v>
                </c:pt>
                <c:pt idx="9961" formatCode="General">
                  <c:v>9.9610000000000003</c:v>
                </c:pt>
                <c:pt idx="9962" formatCode="General">
                  <c:v>9.9619999999999997</c:v>
                </c:pt>
                <c:pt idx="9963" formatCode="General">
                  <c:v>9.9629999999999992</c:v>
                </c:pt>
                <c:pt idx="9964" formatCode="General">
                  <c:v>9.9640000000000004</c:v>
                </c:pt>
                <c:pt idx="9965" formatCode="General">
                  <c:v>9.9649999999999999</c:v>
                </c:pt>
                <c:pt idx="9966" formatCode="General">
                  <c:v>9.9659999999999993</c:v>
                </c:pt>
                <c:pt idx="9967" formatCode="General">
                  <c:v>9.9670000000000005</c:v>
                </c:pt>
                <c:pt idx="9968" formatCode="General">
                  <c:v>9.968</c:v>
                </c:pt>
                <c:pt idx="9969" formatCode="General">
                  <c:v>9.9689999999999994</c:v>
                </c:pt>
                <c:pt idx="9970" formatCode="General">
                  <c:v>9.9700000000000006</c:v>
                </c:pt>
                <c:pt idx="9971" formatCode="General">
                  <c:v>9.9710000000000001</c:v>
                </c:pt>
                <c:pt idx="9972" formatCode="General">
                  <c:v>9.9719999999999995</c:v>
                </c:pt>
                <c:pt idx="9973" formatCode="General">
                  <c:v>9.9730000000000008</c:v>
                </c:pt>
                <c:pt idx="9974" formatCode="General">
                  <c:v>9.9740000000000002</c:v>
                </c:pt>
                <c:pt idx="9975" formatCode="General">
                  <c:v>9.9749999999999996</c:v>
                </c:pt>
                <c:pt idx="9976" formatCode="General">
                  <c:v>9.9760000000000009</c:v>
                </c:pt>
                <c:pt idx="9977" formatCode="General">
                  <c:v>9.9770000000000003</c:v>
                </c:pt>
                <c:pt idx="9978" formatCode="General">
                  <c:v>9.9779999999999998</c:v>
                </c:pt>
                <c:pt idx="9979" formatCode="General">
                  <c:v>9.9789999999999992</c:v>
                </c:pt>
                <c:pt idx="9980" formatCode="General">
                  <c:v>9.98</c:v>
                </c:pt>
                <c:pt idx="9981" formatCode="General">
                  <c:v>9.9809999999999999</c:v>
                </c:pt>
                <c:pt idx="9982" formatCode="General">
                  <c:v>9.9819999999999993</c:v>
                </c:pt>
                <c:pt idx="9983" formatCode="General">
                  <c:v>9.9830000000000005</c:v>
                </c:pt>
                <c:pt idx="9984" formatCode="General">
                  <c:v>9.984</c:v>
                </c:pt>
                <c:pt idx="9985" formatCode="General">
                  <c:v>9.9849999999999994</c:v>
                </c:pt>
                <c:pt idx="9986" formatCode="General">
                  <c:v>9.9860000000000007</c:v>
                </c:pt>
                <c:pt idx="9987" formatCode="General">
                  <c:v>9.9870000000000001</c:v>
                </c:pt>
                <c:pt idx="9988" formatCode="General">
                  <c:v>9.9879999999999995</c:v>
                </c:pt>
                <c:pt idx="9989" formatCode="General">
                  <c:v>9.9890000000000008</c:v>
                </c:pt>
                <c:pt idx="9990" formatCode="General">
                  <c:v>9.99</c:v>
                </c:pt>
                <c:pt idx="9991" formatCode="General">
                  <c:v>9.9909999999999997</c:v>
                </c:pt>
                <c:pt idx="9992" formatCode="General">
                  <c:v>9.9920000000000009</c:v>
                </c:pt>
                <c:pt idx="9993" formatCode="General">
                  <c:v>9.9930000000000003</c:v>
                </c:pt>
                <c:pt idx="9994" formatCode="General">
                  <c:v>9.9939999999999998</c:v>
                </c:pt>
                <c:pt idx="9995" formatCode="General">
                  <c:v>9.9949999999999992</c:v>
                </c:pt>
                <c:pt idx="9996" formatCode="General">
                  <c:v>9.9960000000000004</c:v>
                </c:pt>
                <c:pt idx="9997" formatCode="General">
                  <c:v>9.9969999999999999</c:v>
                </c:pt>
                <c:pt idx="9998" formatCode="General">
                  <c:v>9.9979999999999993</c:v>
                </c:pt>
                <c:pt idx="9999" formatCode="General">
                  <c:v>9.9990000000000006</c:v>
                </c:pt>
                <c:pt idx="10000" formatCode="General">
                  <c:v>10</c:v>
                </c:pt>
                <c:pt idx="10001" formatCode="General">
                  <c:v>10.000999999999999</c:v>
                </c:pt>
                <c:pt idx="10002" formatCode="General">
                  <c:v>10.002000000000001</c:v>
                </c:pt>
                <c:pt idx="10003" formatCode="General">
                  <c:v>10.003</c:v>
                </c:pt>
                <c:pt idx="10004" formatCode="General">
                  <c:v>10.004</c:v>
                </c:pt>
                <c:pt idx="10005" formatCode="General">
                  <c:v>10.005000000000001</c:v>
                </c:pt>
                <c:pt idx="10006" formatCode="General">
                  <c:v>10.006</c:v>
                </c:pt>
                <c:pt idx="10007" formatCode="General">
                  <c:v>10.007</c:v>
                </c:pt>
                <c:pt idx="10008" formatCode="General">
                  <c:v>10.007999999999999</c:v>
                </c:pt>
                <c:pt idx="10009" formatCode="General">
                  <c:v>10.009</c:v>
                </c:pt>
                <c:pt idx="10010" formatCode="General">
                  <c:v>10.01</c:v>
                </c:pt>
                <c:pt idx="10011" formatCode="General">
                  <c:v>10.010999999999999</c:v>
                </c:pt>
                <c:pt idx="10012" formatCode="General">
                  <c:v>10.012</c:v>
                </c:pt>
                <c:pt idx="10013" formatCode="General">
                  <c:v>10.013</c:v>
                </c:pt>
                <c:pt idx="10014" formatCode="General">
                  <c:v>10.013999999999999</c:v>
                </c:pt>
                <c:pt idx="10015" formatCode="General">
                  <c:v>10.015000000000001</c:v>
                </c:pt>
                <c:pt idx="10016" formatCode="General">
                  <c:v>10.016</c:v>
                </c:pt>
                <c:pt idx="10017" formatCode="General">
                  <c:v>10.016999999999999</c:v>
                </c:pt>
                <c:pt idx="10018" formatCode="General">
                  <c:v>10.018000000000001</c:v>
                </c:pt>
                <c:pt idx="10019" formatCode="General">
                  <c:v>10.019</c:v>
                </c:pt>
                <c:pt idx="10020" formatCode="General">
                  <c:v>10.02</c:v>
                </c:pt>
                <c:pt idx="10021" formatCode="General">
                  <c:v>10.021000000000001</c:v>
                </c:pt>
                <c:pt idx="10022" formatCode="General">
                  <c:v>10.022</c:v>
                </c:pt>
                <c:pt idx="10023" formatCode="General">
                  <c:v>10.023</c:v>
                </c:pt>
                <c:pt idx="10024" formatCode="General">
                  <c:v>10.023999999999999</c:v>
                </c:pt>
                <c:pt idx="10025" formatCode="General">
                  <c:v>10.025</c:v>
                </c:pt>
                <c:pt idx="10026" formatCode="General">
                  <c:v>10.026</c:v>
                </c:pt>
                <c:pt idx="10027" formatCode="General">
                  <c:v>10.026999999999999</c:v>
                </c:pt>
                <c:pt idx="10028" formatCode="General">
                  <c:v>10.028</c:v>
                </c:pt>
                <c:pt idx="10029" formatCode="General">
                  <c:v>10.029</c:v>
                </c:pt>
                <c:pt idx="10030" formatCode="General">
                  <c:v>10.029999999999999</c:v>
                </c:pt>
                <c:pt idx="10031" formatCode="General">
                  <c:v>10.031000000000001</c:v>
                </c:pt>
                <c:pt idx="10032" formatCode="General">
                  <c:v>10.032</c:v>
                </c:pt>
                <c:pt idx="10033" formatCode="General">
                  <c:v>10.032999999999999</c:v>
                </c:pt>
                <c:pt idx="10034" formatCode="General">
                  <c:v>10.034000000000001</c:v>
                </c:pt>
                <c:pt idx="10035" formatCode="General">
                  <c:v>10.035</c:v>
                </c:pt>
                <c:pt idx="10036" formatCode="General">
                  <c:v>10.036</c:v>
                </c:pt>
                <c:pt idx="10037" formatCode="General">
                  <c:v>10.037000000000001</c:v>
                </c:pt>
                <c:pt idx="10038" formatCode="General">
                  <c:v>10.038</c:v>
                </c:pt>
                <c:pt idx="10039" formatCode="General">
                  <c:v>10.039</c:v>
                </c:pt>
                <c:pt idx="10040" formatCode="General">
                  <c:v>10.039999999999999</c:v>
                </c:pt>
                <c:pt idx="10041" formatCode="General">
                  <c:v>10.041</c:v>
                </c:pt>
                <c:pt idx="10042" formatCode="General">
                  <c:v>10.042</c:v>
                </c:pt>
                <c:pt idx="10043" formatCode="General">
                  <c:v>10.042999999999999</c:v>
                </c:pt>
                <c:pt idx="10044" formatCode="General">
                  <c:v>10.044</c:v>
                </c:pt>
                <c:pt idx="10045" formatCode="General">
                  <c:v>10.045</c:v>
                </c:pt>
                <c:pt idx="10046" formatCode="General">
                  <c:v>10.045999999999999</c:v>
                </c:pt>
                <c:pt idx="10047" formatCode="General">
                  <c:v>10.047000000000001</c:v>
                </c:pt>
                <c:pt idx="10048" formatCode="General">
                  <c:v>10.048</c:v>
                </c:pt>
                <c:pt idx="10049" formatCode="General">
                  <c:v>10.048999999999999</c:v>
                </c:pt>
                <c:pt idx="10050" formatCode="General">
                  <c:v>10.050000000000001</c:v>
                </c:pt>
                <c:pt idx="10051" formatCode="General">
                  <c:v>10.051</c:v>
                </c:pt>
                <c:pt idx="10052" formatCode="General">
                  <c:v>10.052</c:v>
                </c:pt>
                <c:pt idx="10053" formatCode="General">
                  <c:v>10.053000000000001</c:v>
                </c:pt>
                <c:pt idx="10054" formatCode="General">
                  <c:v>10.054</c:v>
                </c:pt>
                <c:pt idx="10055" formatCode="General">
                  <c:v>10.055</c:v>
                </c:pt>
                <c:pt idx="10056" formatCode="General">
                  <c:v>10.055999999999999</c:v>
                </c:pt>
                <c:pt idx="10057" formatCode="General">
                  <c:v>10.057</c:v>
                </c:pt>
                <c:pt idx="10058" formatCode="General">
                  <c:v>10.058</c:v>
                </c:pt>
                <c:pt idx="10059" formatCode="General">
                  <c:v>10.058999999999999</c:v>
                </c:pt>
                <c:pt idx="10060" formatCode="General">
                  <c:v>10.06</c:v>
                </c:pt>
                <c:pt idx="10061" formatCode="General">
                  <c:v>10.061</c:v>
                </c:pt>
                <c:pt idx="10062" formatCode="General">
                  <c:v>10.061999999999999</c:v>
                </c:pt>
                <c:pt idx="10063" formatCode="General">
                  <c:v>10.063000000000001</c:v>
                </c:pt>
                <c:pt idx="10064" formatCode="General">
                  <c:v>10.064</c:v>
                </c:pt>
                <c:pt idx="10065" formatCode="General">
                  <c:v>10.065</c:v>
                </c:pt>
                <c:pt idx="10066" formatCode="General">
                  <c:v>10.066000000000001</c:v>
                </c:pt>
                <c:pt idx="10067" formatCode="General">
                  <c:v>10.067</c:v>
                </c:pt>
                <c:pt idx="10068" formatCode="General">
                  <c:v>10.068</c:v>
                </c:pt>
                <c:pt idx="10069" formatCode="General">
                  <c:v>10.069000000000001</c:v>
                </c:pt>
                <c:pt idx="10070" formatCode="General">
                  <c:v>10.07</c:v>
                </c:pt>
                <c:pt idx="10071" formatCode="General">
                  <c:v>10.071</c:v>
                </c:pt>
                <c:pt idx="10072" formatCode="General">
                  <c:v>10.071999999999999</c:v>
                </c:pt>
                <c:pt idx="10073" formatCode="General">
                  <c:v>10.073</c:v>
                </c:pt>
                <c:pt idx="10074" formatCode="General">
                  <c:v>10.074</c:v>
                </c:pt>
                <c:pt idx="10075" formatCode="General">
                  <c:v>10.074999999999999</c:v>
                </c:pt>
                <c:pt idx="10076" formatCode="General">
                  <c:v>10.076000000000001</c:v>
                </c:pt>
                <c:pt idx="10077" formatCode="General">
                  <c:v>10.077</c:v>
                </c:pt>
                <c:pt idx="10078" formatCode="General">
                  <c:v>10.077999999999999</c:v>
                </c:pt>
                <c:pt idx="10079" formatCode="General">
                  <c:v>10.079000000000001</c:v>
                </c:pt>
                <c:pt idx="10080" formatCode="General">
                  <c:v>10.08</c:v>
                </c:pt>
                <c:pt idx="10081" formatCode="General">
                  <c:v>10.081</c:v>
                </c:pt>
                <c:pt idx="10082" formatCode="General">
                  <c:v>10.082000000000001</c:v>
                </c:pt>
                <c:pt idx="10083" formatCode="General">
                  <c:v>10.083</c:v>
                </c:pt>
                <c:pt idx="10084" formatCode="General">
                  <c:v>10.084</c:v>
                </c:pt>
                <c:pt idx="10085" formatCode="General">
                  <c:v>10.085000000000001</c:v>
                </c:pt>
                <c:pt idx="10086" formatCode="General">
                  <c:v>10.086</c:v>
                </c:pt>
                <c:pt idx="10087" formatCode="General">
                  <c:v>10.087</c:v>
                </c:pt>
                <c:pt idx="10088" formatCode="General">
                  <c:v>10.087999999999999</c:v>
                </c:pt>
                <c:pt idx="10089" formatCode="General">
                  <c:v>10.089</c:v>
                </c:pt>
                <c:pt idx="10090" formatCode="General">
                  <c:v>10.09</c:v>
                </c:pt>
                <c:pt idx="10091" formatCode="General">
                  <c:v>10.090999999999999</c:v>
                </c:pt>
                <c:pt idx="10092" formatCode="General">
                  <c:v>10.092000000000001</c:v>
                </c:pt>
                <c:pt idx="10093" formatCode="General">
                  <c:v>10.093</c:v>
                </c:pt>
                <c:pt idx="10094" formatCode="General">
                  <c:v>10.093999999999999</c:v>
                </c:pt>
                <c:pt idx="10095" formatCode="General">
                  <c:v>10.095000000000001</c:v>
                </c:pt>
                <c:pt idx="10096" formatCode="General">
                  <c:v>10.096</c:v>
                </c:pt>
                <c:pt idx="10097" formatCode="General">
                  <c:v>10.097</c:v>
                </c:pt>
                <c:pt idx="10098" formatCode="General">
                  <c:v>10.098000000000001</c:v>
                </c:pt>
                <c:pt idx="10099" formatCode="General">
                  <c:v>10.099</c:v>
                </c:pt>
                <c:pt idx="10100" formatCode="General">
                  <c:v>10.1</c:v>
                </c:pt>
                <c:pt idx="10101" formatCode="General">
                  <c:v>10.101000000000001</c:v>
                </c:pt>
                <c:pt idx="10102" formatCode="General">
                  <c:v>10.102</c:v>
                </c:pt>
                <c:pt idx="10103" formatCode="General">
                  <c:v>10.103</c:v>
                </c:pt>
                <c:pt idx="10104" formatCode="General">
                  <c:v>10.103999999999999</c:v>
                </c:pt>
                <c:pt idx="10105" formatCode="General">
                  <c:v>10.105</c:v>
                </c:pt>
                <c:pt idx="10106" formatCode="General">
                  <c:v>10.106</c:v>
                </c:pt>
                <c:pt idx="10107" formatCode="General">
                  <c:v>10.106999999999999</c:v>
                </c:pt>
                <c:pt idx="10108" formatCode="General">
                  <c:v>10.108000000000001</c:v>
                </c:pt>
                <c:pt idx="10109" formatCode="General">
                  <c:v>10.109</c:v>
                </c:pt>
                <c:pt idx="10110" formatCode="General">
                  <c:v>10.11</c:v>
                </c:pt>
                <c:pt idx="10111" formatCode="General">
                  <c:v>10.111000000000001</c:v>
                </c:pt>
                <c:pt idx="10112" formatCode="General">
                  <c:v>10.112</c:v>
                </c:pt>
                <c:pt idx="10113" formatCode="General">
                  <c:v>10.113</c:v>
                </c:pt>
                <c:pt idx="10114" formatCode="General">
                  <c:v>10.114000000000001</c:v>
                </c:pt>
                <c:pt idx="10115" formatCode="General">
                  <c:v>10.115</c:v>
                </c:pt>
                <c:pt idx="10116" formatCode="General">
                  <c:v>10.116</c:v>
                </c:pt>
                <c:pt idx="10117" formatCode="General">
                  <c:v>10.117000000000001</c:v>
                </c:pt>
                <c:pt idx="10118" formatCode="General">
                  <c:v>10.118</c:v>
                </c:pt>
                <c:pt idx="10119" formatCode="General">
                  <c:v>10.119</c:v>
                </c:pt>
                <c:pt idx="10120" formatCode="General">
                  <c:v>10.119999999999999</c:v>
                </c:pt>
                <c:pt idx="10121" formatCode="General">
                  <c:v>10.121</c:v>
                </c:pt>
                <c:pt idx="10122" formatCode="General">
                  <c:v>10.122</c:v>
                </c:pt>
                <c:pt idx="10123" formatCode="General">
                  <c:v>10.122999999999999</c:v>
                </c:pt>
                <c:pt idx="10124" formatCode="General">
                  <c:v>10.124000000000001</c:v>
                </c:pt>
                <c:pt idx="10125" formatCode="General">
                  <c:v>10.125</c:v>
                </c:pt>
                <c:pt idx="10126" formatCode="General">
                  <c:v>10.125999999999999</c:v>
                </c:pt>
                <c:pt idx="10127" formatCode="General">
                  <c:v>10.127000000000001</c:v>
                </c:pt>
                <c:pt idx="10128" formatCode="General">
                  <c:v>10.128</c:v>
                </c:pt>
                <c:pt idx="10129" formatCode="General">
                  <c:v>10.129</c:v>
                </c:pt>
                <c:pt idx="10130" formatCode="General">
                  <c:v>10.130000000000001</c:v>
                </c:pt>
                <c:pt idx="10131" formatCode="General">
                  <c:v>10.131</c:v>
                </c:pt>
                <c:pt idx="10132" formatCode="General">
                  <c:v>10.132</c:v>
                </c:pt>
                <c:pt idx="10133" formatCode="General">
                  <c:v>10.132999999999999</c:v>
                </c:pt>
                <c:pt idx="10134" formatCode="General">
                  <c:v>10.134</c:v>
                </c:pt>
                <c:pt idx="10135" formatCode="General">
                  <c:v>10.135</c:v>
                </c:pt>
                <c:pt idx="10136" formatCode="General">
                  <c:v>10.135999999999999</c:v>
                </c:pt>
                <c:pt idx="10137" formatCode="General">
                  <c:v>10.137</c:v>
                </c:pt>
                <c:pt idx="10138" formatCode="General">
                  <c:v>10.138</c:v>
                </c:pt>
                <c:pt idx="10139" formatCode="General">
                  <c:v>10.138999999999999</c:v>
                </c:pt>
                <c:pt idx="10140" formatCode="General">
                  <c:v>10.14</c:v>
                </c:pt>
                <c:pt idx="10141" formatCode="General">
                  <c:v>10.141</c:v>
                </c:pt>
                <c:pt idx="10142" formatCode="General">
                  <c:v>10.141999999999999</c:v>
                </c:pt>
                <c:pt idx="10143" formatCode="General">
                  <c:v>10.143000000000001</c:v>
                </c:pt>
                <c:pt idx="10144" formatCode="General">
                  <c:v>10.144</c:v>
                </c:pt>
                <c:pt idx="10145" formatCode="General">
                  <c:v>10.145</c:v>
                </c:pt>
                <c:pt idx="10146" formatCode="General">
                  <c:v>10.146000000000001</c:v>
                </c:pt>
                <c:pt idx="10147" formatCode="General">
                  <c:v>10.147</c:v>
                </c:pt>
                <c:pt idx="10148" formatCode="General">
                  <c:v>10.148</c:v>
                </c:pt>
                <c:pt idx="10149" formatCode="General">
                  <c:v>10.148999999999999</c:v>
                </c:pt>
                <c:pt idx="10150" formatCode="General">
                  <c:v>10.15</c:v>
                </c:pt>
                <c:pt idx="10151" formatCode="General">
                  <c:v>10.151</c:v>
                </c:pt>
                <c:pt idx="10152" formatCode="General">
                  <c:v>10.151999999999999</c:v>
                </c:pt>
                <c:pt idx="10153" formatCode="General">
                  <c:v>10.153</c:v>
                </c:pt>
                <c:pt idx="10154" formatCode="General">
                  <c:v>10.154</c:v>
                </c:pt>
                <c:pt idx="10155" formatCode="General">
                  <c:v>10.154999999999999</c:v>
                </c:pt>
                <c:pt idx="10156" formatCode="General">
                  <c:v>10.156000000000001</c:v>
                </c:pt>
                <c:pt idx="10157" formatCode="General">
                  <c:v>10.157</c:v>
                </c:pt>
                <c:pt idx="10158" formatCode="General">
                  <c:v>10.157999999999999</c:v>
                </c:pt>
                <c:pt idx="10159" formatCode="General">
                  <c:v>10.159000000000001</c:v>
                </c:pt>
                <c:pt idx="10160" formatCode="General">
                  <c:v>10.16</c:v>
                </c:pt>
                <c:pt idx="10161" formatCode="General">
                  <c:v>10.161</c:v>
                </c:pt>
                <c:pt idx="10162" formatCode="General">
                  <c:v>10.162000000000001</c:v>
                </c:pt>
                <c:pt idx="10163" formatCode="General">
                  <c:v>10.163</c:v>
                </c:pt>
                <c:pt idx="10164" formatCode="General">
                  <c:v>10.164</c:v>
                </c:pt>
                <c:pt idx="10165" formatCode="General">
                  <c:v>10.164999999999999</c:v>
                </c:pt>
                <c:pt idx="10166" formatCode="General">
                  <c:v>10.166</c:v>
                </c:pt>
                <c:pt idx="10167" formatCode="General">
                  <c:v>10.167</c:v>
                </c:pt>
                <c:pt idx="10168" formatCode="General">
                  <c:v>10.167999999999999</c:v>
                </c:pt>
                <c:pt idx="10169" formatCode="General">
                  <c:v>10.169</c:v>
                </c:pt>
                <c:pt idx="10170" formatCode="General">
                  <c:v>10.17</c:v>
                </c:pt>
                <c:pt idx="10171" formatCode="General">
                  <c:v>10.170999999999999</c:v>
                </c:pt>
                <c:pt idx="10172" formatCode="General">
                  <c:v>10.172000000000001</c:v>
                </c:pt>
                <c:pt idx="10173" formatCode="General">
                  <c:v>10.173</c:v>
                </c:pt>
                <c:pt idx="10174" formatCode="General">
                  <c:v>10.173999999999999</c:v>
                </c:pt>
                <c:pt idx="10175" formatCode="General">
                  <c:v>10.175000000000001</c:v>
                </c:pt>
                <c:pt idx="10176" formatCode="General">
                  <c:v>10.176</c:v>
                </c:pt>
                <c:pt idx="10177" formatCode="General">
                  <c:v>10.177</c:v>
                </c:pt>
                <c:pt idx="10178" formatCode="General">
                  <c:v>10.178000000000001</c:v>
                </c:pt>
                <c:pt idx="10179" formatCode="General">
                  <c:v>10.179</c:v>
                </c:pt>
                <c:pt idx="10180" formatCode="General">
                  <c:v>10.18</c:v>
                </c:pt>
                <c:pt idx="10181" formatCode="General">
                  <c:v>10.180999999999999</c:v>
                </c:pt>
                <c:pt idx="10182" formatCode="General">
                  <c:v>10.182</c:v>
                </c:pt>
                <c:pt idx="10183" formatCode="General">
                  <c:v>10.183</c:v>
                </c:pt>
                <c:pt idx="10184" formatCode="General">
                  <c:v>10.183999999999999</c:v>
                </c:pt>
                <c:pt idx="10185" formatCode="General">
                  <c:v>10.185</c:v>
                </c:pt>
                <c:pt idx="10186" formatCode="General">
                  <c:v>10.186</c:v>
                </c:pt>
                <c:pt idx="10187" formatCode="General">
                  <c:v>10.186999999999999</c:v>
                </c:pt>
                <c:pt idx="10188" formatCode="General">
                  <c:v>10.188000000000001</c:v>
                </c:pt>
                <c:pt idx="10189" formatCode="General">
                  <c:v>10.189</c:v>
                </c:pt>
                <c:pt idx="10190" formatCode="General">
                  <c:v>10.19</c:v>
                </c:pt>
                <c:pt idx="10191" formatCode="General">
                  <c:v>10.191000000000001</c:v>
                </c:pt>
                <c:pt idx="10192" formatCode="General">
                  <c:v>10.192</c:v>
                </c:pt>
                <c:pt idx="10193" formatCode="General">
                  <c:v>10.193</c:v>
                </c:pt>
                <c:pt idx="10194" formatCode="General">
                  <c:v>10.194000000000001</c:v>
                </c:pt>
                <c:pt idx="10195" formatCode="General">
                  <c:v>10.195</c:v>
                </c:pt>
                <c:pt idx="10196" formatCode="General">
                  <c:v>10.196</c:v>
                </c:pt>
                <c:pt idx="10197" formatCode="General">
                  <c:v>10.196999999999999</c:v>
                </c:pt>
                <c:pt idx="10198" formatCode="General">
                  <c:v>10.198</c:v>
                </c:pt>
                <c:pt idx="10199" formatCode="General">
                  <c:v>10.199</c:v>
                </c:pt>
                <c:pt idx="10200" formatCode="General">
                  <c:v>10.199999999999999</c:v>
                </c:pt>
                <c:pt idx="10201" formatCode="General">
                  <c:v>10.201000000000001</c:v>
                </c:pt>
                <c:pt idx="10202" formatCode="General">
                  <c:v>10.202</c:v>
                </c:pt>
                <c:pt idx="10203" formatCode="General">
                  <c:v>10.202999999999999</c:v>
                </c:pt>
                <c:pt idx="10204" formatCode="General">
                  <c:v>10.204000000000001</c:v>
                </c:pt>
                <c:pt idx="10205" formatCode="General">
                  <c:v>10.205</c:v>
                </c:pt>
                <c:pt idx="10206" formatCode="General">
                  <c:v>10.206</c:v>
                </c:pt>
                <c:pt idx="10207" formatCode="General">
                  <c:v>10.207000000000001</c:v>
                </c:pt>
                <c:pt idx="10208" formatCode="General">
                  <c:v>10.208</c:v>
                </c:pt>
                <c:pt idx="10209" formatCode="General">
                  <c:v>10.209</c:v>
                </c:pt>
                <c:pt idx="10210" formatCode="General">
                  <c:v>10.210000000000001</c:v>
                </c:pt>
                <c:pt idx="10211" formatCode="General">
                  <c:v>10.211</c:v>
                </c:pt>
                <c:pt idx="10212" formatCode="General">
                  <c:v>10.212</c:v>
                </c:pt>
                <c:pt idx="10213" formatCode="General">
                  <c:v>10.212999999999999</c:v>
                </c:pt>
                <c:pt idx="10214" formatCode="General">
                  <c:v>10.214</c:v>
                </c:pt>
                <c:pt idx="10215" formatCode="General">
                  <c:v>10.215</c:v>
                </c:pt>
                <c:pt idx="10216" formatCode="General">
                  <c:v>10.215999999999999</c:v>
                </c:pt>
                <c:pt idx="10217" formatCode="General">
                  <c:v>10.217000000000001</c:v>
                </c:pt>
                <c:pt idx="10218" formatCode="General">
                  <c:v>10.218</c:v>
                </c:pt>
                <c:pt idx="10219" formatCode="General">
                  <c:v>10.218999999999999</c:v>
                </c:pt>
                <c:pt idx="10220" formatCode="General">
                  <c:v>10.220000000000001</c:v>
                </c:pt>
                <c:pt idx="10221" formatCode="General">
                  <c:v>10.221</c:v>
                </c:pt>
                <c:pt idx="10222" formatCode="General">
                  <c:v>10.222</c:v>
                </c:pt>
                <c:pt idx="10223" formatCode="General">
                  <c:v>10.223000000000001</c:v>
                </c:pt>
                <c:pt idx="10224" formatCode="General">
                  <c:v>10.224</c:v>
                </c:pt>
                <c:pt idx="10225" formatCode="General">
                  <c:v>10.225</c:v>
                </c:pt>
                <c:pt idx="10226" formatCode="General">
                  <c:v>10.226000000000001</c:v>
                </c:pt>
                <c:pt idx="10227" formatCode="General">
                  <c:v>10.227</c:v>
                </c:pt>
                <c:pt idx="10228" formatCode="General">
                  <c:v>10.228</c:v>
                </c:pt>
                <c:pt idx="10229" formatCode="General">
                  <c:v>10.228999999999999</c:v>
                </c:pt>
                <c:pt idx="10230" formatCode="General">
                  <c:v>10.23</c:v>
                </c:pt>
                <c:pt idx="10231" formatCode="General">
                  <c:v>10.231</c:v>
                </c:pt>
                <c:pt idx="10232" formatCode="General">
                  <c:v>10.231999999999999</c:v>
                </c:pt>
                <c:pt idx="10233" formatCode="General">
                  <c:v>10.233000000000001</c:v>
                </c:pt>
                <c:pt idx="10234" formatCode="General">
                  <c:v>10.234</c:v>
                </c:pt>
                <c:pt idx="10235" formatCode="General">
                  <c:v>10.234999999999999</c:v>
                </c:pt>
                <c:pt idx="10236" formatCode="General">
                  <c:v>10.236000000000001</c:v>
                </c:pt>
                <c:pt idx="10237" formatCode="General">
                  <c:v>10.237</c:v>
                </c:pt>
                <c:pt idx="10238" formatCode="General">
                  <c:v>10.238</c:v>
                </c:pt>
                <c:pt idx="10239" formatCode="General">
                  <c:v>10.239000000000001</c:v>
                </c:pt>
                <c:pt idx="10240" formatCode="General">
                  <c:v>10.24</c:v>
                </c:pt>
                <c:pt idx="10241" formatCode="General">
                  <c:v>10.241</c:v>
                </c:pt>
                <c:pt idx="10242" formatCode="General">
                  <c:v>10.242000000000001</c:v>
                </c:pt>
                <c:pt idx="10243" formatCode="General">
                  <c:v>10.243</c:v>
                </c:pt>
                <c:pt idx="10244" formatCode="General">
                  <c:v>10.244</c:v>
                </c:pt>
                <c:pt idx="10245" formatCode="General">
                  <c:v>10.244999999999999</c:v>
                </c:pt>
                <c:pt idx="10246" formatCode="General">
                  <c:v>10.246</c:v>
                </c:pt>
                <c:pt idx="10247" formatCode="General">
                  <c:v>10.247</c:v>
                </c:pt>
                <c:pt idx="10248" formatCode="General">
                  <c:v>10.247999999999999</c:v>
                </c:pt>
                <c:pt idx="10249" formatCode="General">
                  <c:v>10.249000000000001</c:v>
                </c:pt>
                <c:pt idx="10250" formatCode="General">
                  <c:v>10.25</c:v>
                </c:pt>
                <c:pt idx="10251" formatCode="General">
                  <c:v>10.250999999999999</c:v>
                </c:pt>
                <c:pt idx="10252" formatCode="General">
                  <c:v>10.252000000000001</c:v>
                </c:pt>
                <c:pt idx="10253" formatCode="General">
                  <c:v>10.253</c:v>
                </c:pt>
                <c:pt idx="10254" formatCode="General">
                  <c:v>10.254</c:v>
                </c:pt>
                <c:pt idx="10255" formatCode="General">
                  <c:v>10.255000000000001</c:v>
                </c:pt>
                <c:pt idx="10256" formatCode="General">
                  <c:v>10.256</c:v>
                </c:pt>
                <c:pt idx="10257" formatCode="General">
                  <c:v>10.257</c:v>
                </c:pt>
                <c:pt idx="10258" formatCode="General">
                  <c:v>10.257999999999999</c:v>
                </c:pt>
                <c:pt idx="10259" formatCode="General">
                  <c:v>10.259</c:v>
                </c:pt>
                <c:pt idx="10260" formatCode="General">
                  <c:v>10.26</c:v>
                </c:pt>
                <c:pt idx="10261" formatCode="General">
                  <c:v>10.260999999999999</c:v>
                </c:pt>
                <c:pt idx="10262" formatCode="General">
                  <c:v>10.262</c:v>
                </c:pt>
                <c:pt idx="10263" formatCode="General">
                  <c:v>10.263</c:v>
                </c:pt>
                <c:pt idx="10264" formatCode="General">
                  <c:v>10.263999999999999</c:v>
                </c:pt>
                <c:pt idx="10265" formatCode="General">
                  <c:v>10.265000000000001</c:v>
                </c:pt>
                <c:pt idx="10266" formatCode="General">
                  <c:v>10.266</c:v>
                </c:pt>
                <c:pt idx="10267" formatCode="General">
                  <c:v>10.266999999999999</c:v>
                </c:pt>
                <c:pt idx="10268" formatCode="General">
                  <c:v>10.268000000000001</c:v>
                </c:pt>
                <c:pt idx="10269" formatCode="General">
                  <c:v>10.269</c:v>
                </c:pt>
                <c:pt idx="10270" formatCode="General">
                  <c:v>10.27</c:v>
                </c:pt>
                <c:pt idx="10271" formatCode="General">
                  <c:v>10.271000000000001</c:v>
                </c:pt>
                <c:pt idx="10272" formatCode="General">
                  <c:v>10.272</c:v>
                </c:pt>
                <c:pt idx="10273" formatCode="General">
                  <c:v>10.273</c:v>
                </c:pt>
                <c:pt idx="10274" formatCode="General">
                  <c:v>10.273999999999999</c:v>
                </c:pt>
                <c:pt idx="10275" formatCode="General">
                  <c:v>10.275</c:v>
                </c:pt>
                <c:pt idx="10276" formatCode="General">
                  <c:v>10.276</c:v>
                </c:pt>
                <c:pt idx="10277" formatCode="General">
                  <c:v>10.276999999999999</c:v>
                </c:pt>
                <c:pt idx="10278" formatCode="General">
                  <c:v>10.278</c:v>
                </c:pt>
                <c:pt idx="10279" formatCode="General">
                  <c:v>10.279</c:v>
                </c:pt>
                <c:pt idx="10280" formatCode="General">
                  <c:v>10.28</c:v>
                </c:pt>
                <c:pt idx="10281" formatCode="General">
                  <c:v>10.281000000000001</c:v>
                </c:pt>
                <c:pt idx="10282" formatCode="General">
                  <c:v>10.282</c:v>
                </c:pt>
                <c:pt idx="10283" formatCode="General">
                  <c:v>10.282999999999999</c:v>
                </c:pt>
                <c:pt idx="10284" formatCode="General">
                  <c:v>10.284000000000001</c:v>
                </c:pt>
                <c:pt idx="10285" formatCode="General">
                  <c:v>10.285</c:v>
                </c:pt>
                <c:pt idx="10286" formatCode="General">
                  <c:v>10.286</c:v>
                </c:pt>
                <c:pt idx="10287" formatCode="General">
                  <c:v>10.287000000000001</c:v>
                </c:pt>
                <c:pt idx="10288" formatCode="General">
                  <c:v>10.288</c:v>
                </c:pt>
                <c:pt idx="10289" formatCode="General">
                  <c:v>10.289</c:v>
                </c:pt>
                <c:pt idx="10290" formatCode="General">
                  <c:v>10.29</c:v>
                </c:pt>
                <c:pt idx="10291" formatCode="General">
                  <c:v>10.291</c:v>
                </c:pt>
                <c:pt idx="10292" formatCode="General">
                  <c:v>10.292</c:v>
                </c:pt>
                <c:pt idx="10293" formatCode="General">
                  <c:v>10.292999999999999</c:v>
                </c:pt>
                <c:pt idx="10294" formatCode="General">
                  <c:v>10.294</c:v>
                </c:pt>
                <c:pt idx="10295" formatCode="General">
                  <c:v>10.295</c:v>
                </c:pt>
                <c:pt idx="10296" formatCode="General">
                  <c:v>10.295999999999999</c:v>
                </c:pt>
                <c:pt idx="10297" formatCode="General">
                  <c:v>10.297000000000001</c:v>
                </c:pt>
                <c:pt idx="10298" formatCode="General">
                  <c:v>10.298</c:v>
                </c:pt>
                <c:pt idx="10299" formatCode="General">
                  <c:v>10.298999999999999</c:v>
                </c:pt>
                <c:pt idx="10300" formatCode="General">
                  <c:v>10.3</c:v>
                </c:pt>
                <c:pt idx="10301" formatCode="General">
                  <c:v>10.301</c:v>
                </c:pt>
                <c:pt idx="10302" formatCode="General">
                  <c:v>10.302</c:v>
                </c:pt>
                <c:pt idx="10303" formatCode="General">
                  <c:v>10.303000000000001</c:v>
                </c:pt>
                <c:pt idx="10304" formatCode="General">
                  <c:v>10.304</c:v>
                </c:pt>
                <c:pt idx="10305" formatCode="General">
                  <c:v>10.305</c:v>
                </c:pt>
                <c:pt idx="10306" formatCode="General">
                  <c:v>10.305999999999999</c:v>
                </c:pt>
                <c:pt idx="10307" formatCode="General">
                  <c:v>10.307</c:v>
                </c:pt>
                <c:pt idx="10308" formatCode="General">
                  <c:v>10.308</c:v>
                </c:pt>
                <c:pt idx="10309" formatCode="General">
                  <c:v>10.308999999999999</c:v>
                </c:pt>
                <c:pt idx="10310" formatCode="General">
                  <c:v>10.31</c:v>
                </c:pt>
                <c:pt idx="10311" formatCode="General">
                  <c:v>10.311</c:v>
                </c:pt>
                <c:pt idx="10312" formatCode="General">
                  <c:v>10.311999999999999</c:v>
                </c:pt>
                <c:pt idx="10313" formatCode="General">
                  <c:v>10.313000000000001</c:v>
                </c:pt>
                <c:pt idx="10314" formatCode="General">
                  <c:v>10.314</c:v>
                </c:pt>
                <c:pt idx="10315" formatCode="General">
                  <c:v>10.315</c:v>
                </c:pt>
                <c:pt idx="10316" formatCode="General">
                  <c:v>10.316000000000001</c:v>
                </c:pt>
                <c:pt idx="10317" formatCode="General">
                  <c:v>10.317</c:v>
                </c:pt>
                <c:pt idx="10318" formatCode="General">
                  <c:v>10.318</c:v>
                </c:pt>
                <c:pt idx="10319" formatCode="General">
                  <c:v>10.319000000000001</c:v>
                </c:pt>
                <c:pt idx="10320" formatCode="General">
                  <c:v>10.32</c:v>
                </c:pt>
                <c:pt idx="10321" formatCode="General">
                  <c:v>10.321</c:v>
                </c:pt>
                <c:pt idx="10322" formatCode="General">
                  <c:v>10.321999999999999</c:v>
                </c:pt>
                <c:pt idx="10323" formatCode="General">
                  <c:v>10.323</c:v>
                </c:pt>
                <c:pt idx="10324" formatCode="General">
                  <c:v>10.324</c:v>
                </c:pt>
                <c:pt idx="10325" formatCode="General">
                  <c:v>10.324999999999999</c:v>
                </c:pt>
                <c:pt idx="10326" formatCode="General">
                  <c:v>10.326000000000001</c:v>
                </c:pt>
                <c:pt idx="10327" formatCode="General">
                  <c:v>10.327</c:v>
                </c:pt>
                <c:pt idx="10328" formatCode="General">
                  <c:v>10.327999999999999</c:v>
                </c:pt>
                <c:pt idx="10329" formatCode="General">
                  <c:v>10.329000000000001</c:v>
                </c:pt>
                <c:pt idx="10330" formatCode="General">
                  <c:v>10.33</c:v>
                </c:pt>
                <c:pt idx="10331" formatCode="General">
                  <c:v>10.331</c:v>
                </c:pt>
                <c:pt idx="10332" formatCode="General">
                  <c:v>10.332000000000001</c:v>
                </c:pt>
                <c:pt idx="10333" formatCode="General">
                  <c:v>10.333</c:v>
                </c:pt>
                <c:pt idx="10334" formatCode="General">
                  <c:v>10.334</c:v>
                </c:pt>
                <c:pt idx="10335" formatCode="General">
                  <c:v>10.335000000000001</c:v>
                </c:pt>
                <c:pt idx="10336" formatCode="General">
                  <c:v>10.336</c:v>
                </c:pt>
                <c:pt idx="10337" formatCode="General">
                  <c:v>10.337</c:v>
                </c:pt>
                <c:pt idx="10338" formatCode="General">
                  <c:v>10.337999999999999</c:v>
                </c:pt>
                <c:pt idx="10339" formatCode="General">
                  <c:v>10.339</c:v>
                </c:pt>
                <c:pt idx="10340" formatCode="General">
                  <c:v>10.34</c:v>
                </c:pt>
                <c:pt idx="10341" formatCode="General">
                  <c:v>10.340999999999999</c:v>
                </c:pt>
                <c:pt idx="10342" formatCode="General">
                  <c:v>10.342000000000001</c:v>
                </c:pt>
                <c:pt idx="10343" formatCode="General">
                  <c:v>10.343</c:v>
                </c:pt>
                <c:pt idx="10344" formatCode="General">
                  <c:v>10.343999999999999</c:v>
                </c:pt>
                <c:pt idx="10345" formatCode="General">
                  <c:v>10.345000000000001</c:v>
                </c:pt>
                <c:pt idx="10346" formatCode="General">
                  <c:v>10.346</c:v>
                </c:pt>
                <c:pt idx="10347" formatCode="General">
                  <c:v>10.347</c:v>
                </c:pt>
                <c:pt idx="10348" formatCode="General">
                  <c:v>10.348000000000001</c:v>
                </c:pt>
                <c:pt idx="10349" formatCode="General">
                  <c:v>10.349</c:v>
                </c:pt>
                <c:pt idx="10350" formatCode="General">
                  <c:v>10.35</c:v>
                </c:pt>
                <c:pt idx="10351" formatCode="General">
                  <c:v>10.351000000000001</c:v>
                </c:pt>
                <c:pt idx="10352" formatCode="General">
                  <c:v>10.352</c:v>
                </c:pt>
                <c:pt idx="10353" formatCode="General">
                  <c:v>10.353</c:v>
                </c:pt>
                <c:pt idx="10354" formatCode="General">
                  <c:v>10.353999999999999</c:v>
                </c:pt>
                <c:pt idx="10355" formatCode="General">
                  <c:v>10.355</c:v>
                </c:pt>
                <c:pt idx="10356" formatCode="General">
                  <c:v>10.356</c:v>
                </c:pt>
                <c:pt idx="10357" formatCode="General">
                  <c:v>10.356999999999999</c:v>
                </c:pt>
                <c:pt idx="10358" formatCode="General">
                  <c:v>10.358000000000001</c:v>
                </c:pt>
                <c:pt idx="10359" formatCode="General">
                  <c:v>10.359</c:v>
                </c:pt>
                <c:pt idx="10360" formatCode="General">
                  <c:v>10.36</c:v>
                </c:pt>
                <c:pt idx="10361" formatCode="General">
                  <c:v>10.361000000000001</c:v>
                </c:pt>
                <c:pt idx="10362" formatCode="General">
                  <c:v>10.362</c:v>
                </c:pt>
                <c:pt idx="10363" formatCode="General">
                  <c:v>10.363</c:v>
                </c:pt>
                <c:pt idx="10364" formatCode="General">
                  <c:v>10.364000000000001</c:v>
                </c:pt>
                <c:pt idx="10365" formatCode="General">
                  <c:v>10.365</c:v>
                </c:pt>
                <c:pt idx="10366" formatCode="General">
                  <c:v>10.366</c:v>
                </c:pt>
                <c:pt idx="10367" formatCode="General">
                  <c:v>10.367000000000001</c:v>
                </c:pt>
                <c:pt idx="10368" formatCode="General">
                  <c:v>10.368</c:v>
                </c:pt>
                <c:pt idx="10369" formatCode="General">
                  <c:v>10.369</c:v>
                </c:pt>
                <c:pt idx="10370" formatCode="General">
                  <c:v>10.37</c:v>
                </c:pt>
                <c:pt idx="10371" formatCode="General">
                  <c:v>10.371</c:v>
                </c:pt>
                <c:pt idx="10372" formatCode="General">
                  <c:v>10.372</c:v>
                </c:pt>
                <c:pt idx="10373" formatCode="General">
                  <c:v>10.372999999999999</c:v>
                </c:pt>
                <c:pt idx="10374" formatCode="General">
                  <c:v>10.374000000000001</c:v>
                </c:pt>
                <c:pt idx="10375" formatCode="General">
                  <c:v>10.375</c:v>
                </c:pt>
                <c:pt idx="10376" formatCode="General">
                  <c:v>10.375999999999999</c:v>
                </c:pt>
                <c:pt idx="10377" formatCode="General">
                  <c:v>10.377000000000001</c:v>
                </c:pt>
                <c:pt idx="10378" formatCode="General">
                  <c:v>10.378</c:v>
                </c:pt>
                <c:pt idx="10379" formatCode="General">
                  <c:v>10.379</c:v>
                </c:pt>
                <c:pt idx="10380" formatCode="General">
                  <c:v>10.38</c:v>
                </c:pt>
                <c:pt idx="10381" formatCode="General">
                  <c:v>10.381</c:v>
                </c:pt>
                <c:pt idx="10382" formatCode="General">
                  <c:v>10.382</c:v>
                </c:pt>
                <c:pt idx="10383" formatCode="General">
                  <c:v>10.382999999999999</c:v>
                </c:pt>
                <c:pt idx="10384" formatCode="General">
                  <c:v>10.384</c:v>
                </c:pt>
                <c:pt idx="10385" formatCode="General">
                  <c:v>10.385</c:v>
                </c:pt>
                <c:pt idx="10386" formatCode="General">
                  <c:v>10.385999999999999</c:v>
                </c:pt>
                <c:pt idx="10387" formatCode="General">
                  <c:v>10.387</c:v>
                </c:pt>
                <c:pt idx="10388" formatCode="General">
                  <c:v>10.388</c:v>
                </c:pt>
                <c:pt idx="10389" formatCode="General">
                  <c:v>10.388999999999999</c:v>
                </c:pt>
                <c:pt idx="10390" formatCode="General">
                  <c:v>10.39</c:v>
                </c:pt>
                <c:pt idx="10391" formatCode="General">
                  <c:v>10.391</c:v>
                </c:pt>
                <c:pt idx="10392" formatCode="General">
                  <c:v>10.391999999999999</c:v>
                </c:pt>
                <c:pt idx="10393" formatCode="General">
                  <c:v>10.393000000000001</c:v>
                </c:pt>
                <c:pt idx="10394" formatCode="General">
                  <c:v>10.394</c:v>
                </c:pt>
                <c:pt idx="10395" formatCode="General">
                  <c:v>10.395</c:v>
                </c:pt>
                <c:pt idx="10396" formatCode="General">
                  <c:v>10.396000000000001</c:v>
                </c:pt>
                <c:pt idx="10397" formatCode="General">
                  <c:v>10.397</c:v>
                </c:pt>
                <c:pt idx="10398" formatCode="General">
                  <c:v>10.398</c:v>
                </c:pt>
                <c:pt idx="10399" formatCode="General">
                  <c:v>10.398999999999999</c:v>
                </c:pt>
                <c:pt idx="10400" formatCode="General">
                  <c:v>10.4</c:v>
                </c:pt>
                <c:pt idx="10401" formatCode="General">
                  <c:v>10.401</c:v>
                </c:pt>
                <c:pt idx="10402" formatCode="General">
                  <c:v>10.401999999999999</c:v>
                </c:pt>
                <c:pt idx="10403" formatCode="General">
                  <c:v>10.403</c:v>
                </c:pt>
                <c:pt idx="10404" formatCode="General">
                  <c:v>10.404</c:v>
                </c:pt>
                <c:pt idx="10405" formatCode="General">
                  <c:v>10.404999999999999</c:v>
                </c:pt>
                <c:pt idx="10406" formatCode="General">
                  <c:v>10.406000000000001</c:v>
                </c:pt>
                <c:pt idx="10407" formatCode="General">
                  <c:v>10.407</c:v>
                </c:pt>
                <c:pt idx="10408" formatCode="General">
                  <c:v>10.407999999999999</c:v>
                </c:pt>
                <c:pt idx="10409" formatCode="General">
                  <c:v>10.409000000000001</c:v>
                </c:pt>
                <c:pt idx="10410" formatCode="General">
                  <c:v>10.41</c:v>
                </c:pt>
                <c:pt idx="10411" formatCode="General">
                  <c:v>10.411</c:v>
                </c:pt>
                <c:pt idx="10412" formatCode="General">
                  <c:v>10.412000000000001</c:v>
                </c:pt>
                <c:pt idx="10413" formatCode="General">
                  <c:v>10.413</c:v>
                </c:pt>
                <c:pt idx="10414" formatCode="General">
                  <c:v>10.414</c:v>
                </c:pt>
                <c:pt idx="10415" formatCode="General">
                  <c:v>10.414999999999999</c:v>
                </c:pt>
                <c:pt idx="10416" formatCode="General">
                  <c:v>10.416</c:v>
                </c:pt>
                <c:pt idx="10417" formatCode="General">
                  <c:v>10.417</c:v>
                </c:pt>
                <c:pt idx="10418" formatCode="General">
                  <c:v>10.417999999999999</c:v>
                </c:pt>
                <c:pt idx="10419" formatCode="General">
                  <c:v>10.419</c:v>
                </c:pt>
                <c:pt idx="10420" formatCode="General">
                  <c:v>10.42</c:v>
                </c:pt>
                <c:pt idx="10421" formatCode="General">
                  <c:v>10.420999999999999</c:v>
                </c:pt>
                <c:pt idx="10422" formatCode="General">
                  <c:v>10.422000000000001</c:v>
                </c:pt>
                <c:pt idx="10423" formatCode="General">
                  <c:v>10.423</c:v>
                </c:pt>
                <c:pt idx="10424" formatCode="General">
                  <c:v>10.423999999999999</c:v>
                </c:pt>
                <c:pt idx="10425" formatCode="General">
                  <c:v>10.425000000000001</c:v>
                </c:pt>
                <c:pt idx="10426" formatCode="General">
                  <c:v>10.426</c:v>
                </c:pt>
                <c:pt idx="10427" formatCode="General">
                  <c:v>10.427</c:v>
                </c:pt>
                <c:pt idx="10428" formatCode="General">
                  <c:v>10.428000000000001</c:v>
                </c:pt>
                <c:pt idx="10429" formatCode="General">
                  <c:v>10.429</c:v>
                </c:pt>
                <c:pt idx="10430" formatCode="General">
                  <c:v>10.43</c:v>
                </c:pt>
                <c:pt idx="10431" formatCode="General">
                  <c:v>10.430999999999999</c:v>
                </c:pt>
                <c:pt idx="10432" formatCode="General">
                  <c:v>10.432</c:v>
                </c:pt>
                <c:pt idx="10433" formatCode="General">
                  <c:v>10.433</c:v>
                </c:pt>
                <c:pt idx="10434" formatCode="General">
                  <c:v>10.433999999999999</c:v>
                </c:pt>
                <c:pt idx="10435" formatCode="General">
                  <c:v>10.435</c:v>
                </c:pt>
                <c:pt idx="10436" formatCode="General">
                  <c:v>10.436</c:v>
                </c:pt>
                <c:pt idx="10437" formatCode="General">
                  <c:v>10.436999999999999</c:v>
                </c:pt>
                <c:pt idx="10438" formatCode="General">
                  <c:v>10.438000000000001</c:v>
                </c:pt>
                <c:pt idx="10439" formatCode="General">
                  <c:v>10.439</c:v>
                </c:pt>
                <c:pt idx="10440" formatCode="General">
                  <c:v>10.44</c:v>
                </c:pt>
                <c:pt idx="10441" formatCode="General">
                  <c:v>10.441000000000001</c:v>
                </c:pt>
                <c:pt idx="10442" formatCode="General">
                  <c:v>10.442</c:v>
                </c:pt>
                <c:pt idx="10443" formatCode="General">
                  <c:v>10.443</c:v>
                </c:pt>
                <c:pt idx="10444" formatCode="General">
                  <c:v>10.444000000000001</c:v>
                </c:pt>
                <c:pt idx="10445" formatCode="General">
                  <c:v>10.445</c:v>
                </c:pt>
                <c:pt idx="10446" formatCode="General">
                  <c:v>10.446</c:v>
                </c:pt>
                <c:pt idx="10447" formatCode="General">
                  <c:v>10.446999999999999</c:v>
                </c:pt>
                <c:pt idx="10448" formatCode="General">
                  <c:v>10.448</c:v>
                </c:pt>
                <c:pt idx="10449" formatCode="General">
                  <c:v>10.449</c:v>
                </c:pt>
                <c:pt idx="10450" formatCode="General">
                  <c:v>10.45</c:v>
                </c:pt>
                <c:pt idx="10451" formatCode="General">
                  <c:v>10.451000000000001</c:v>
                </c:pt>
                <c:pt idx="10452" formatCode="General">
                  <c:v>10.452</c:v>
                </c:pt>
                <c:pt idx="10453" formatCode="General">
                  <c:v>10.452999999999999</c:v>
                </c:pt>
                <c:pt idx="10454" formatCode="General">
                  <c:v>10.454000000000001</c:v>
                </c:pt>
                <c:pt idx="10455" formatCode="General">
                  <c:v>10.455</c:v>
                </c:pt>
                <c:pt idx="10456" formatCode="General">
                  <c:v>10.456</c:v>
                </c:pt>
                <c:pt idx="10457" formatCode="General">
                  <c:v>10.457000000000001</c:v>
                </c:pt>
                <c:pt idx="10458" formatCode="General">
                  <c:v>10.458</c:v>
                </c:pt>
                <c:pt idx="10459" formatCode="General">
                  <c:v>10.459</c:v>
                </c:pt>
                <c:pt idx="10460" formatCode="General">
                  <c:v>10.46</c:v>
                </c:pt>
                <c:pt idx="10461" formatCode="General">
                  <c:v>10.461</c:v>
                </c:pt>
                <c:pt idx="10462" formatCode="General">
                  <c:v>10.462</c:v>
                </c:pt>
                <c:pt idx="10463" formatCode="General">
                  <c:v>10.462999999999999</c:v>
                </c:pt>
                <c:pt idx="10464" formatCode="General">
                  <c:v>10.464</c:v>
                </c:pt>
                <c:pt idx="10465" formatCode="General">
                  <c:v>10.465</c:v>
                </c:pt>
                <c:pt idx="10466" formatCode="General">
                  <c:v>10.465999999999999</c:v>
                </c:pt>
                <c:pt idx="10467" formatCode="General">
                  <c:v>10.467000000000001</c:v>
                </c:pt>
                <c:pt idx="10468" formatCode="General">
                  <c:v>10.468</c:v>
                </c:pt>
                <c:pt idx="10469" formatCode="General">
                  <c:v>10.468999999999999</c:v>
                </c:pt>
                <c:pt idx="10470" formatCode="General">
                  <c:v>10.47</c:v>
                </c:pt>
                <c:pt idx="10471" formatCode="General">
                  <c:v>10.471</c:v>
                </c:pt>
                <c:pt idx="10472" formatCode="General">
                  <c:v>10.472</c:v>
                </c:pt>
                <c:pt idx="10473" formatCode="General">
                  <c:v>10.473000000000001</c:v>
                </c:pt>
                <c:pt idx="10474" formatCode="General">
                  <c:v>10.474</c:v>
                </c:pt>
                <c:pt idx="10475" formatCode="General">
                  <c:v>10.475</c:v>
                </c:pt>
                <c:pt idx="10476" formatCode="General">
                  <c:v>10.476000000000001</c:v>
                </c:pt>
                <c:pt idx="10477" formatCode="General">
                  <c:v>10.477</c:v>
                </c:pt>
                <c:pt idx="10478" formatCode="General">
                  <c:v>10.478</c:v>
                </c:pt>
                <c:pt idx="10479" formatCode="General">
                  <c:v>10.478999999999999</c:v>
                </c:pt>
                <c:pt idx="10480" formatCode="General">
                  <c:v>10.48</c:v>
                </c:pt>
                <c:pt idx="10481" formatCode="General">
                  <c:v>10.481</c:v>
                </c:pt>
                <c:pt idx="10482" formatCode="General">
                  <c:v>10.481999999999999</c:v>
                </c:pt>
                <c:pt idx="10483" formatCode="General">
                  <c:v>10.483000000000001</c:v>
                </c:pt>
                <c:pt idx="10484" formatCode="General">
                  <c:v>10.484</c:v>
                </c:pt>
                <c:pt idx="10485" formatCode="General">
                  <c:v>10.484999999999999</c:v>
                </c:pt>
                <c:pt idx="10486" formatCode="General">
                  <c:v>10.486000000000001</c:v>
                </c:pt>
                <c:pt idx="10487" formatCode="General">
                  <c:v>10.487</c:v>
                </c:pt>
                <c:pt idx="10488" formatCode="General">
                  <c:v>10.488</c:v>
                </c:pt>
                <c:pt idx="10489" formatCode="General">
                  <c:v>10.489000000000001</c:v>
                </c:pt>
                <c:pt idx="10490" formatCode="General">
                  <c:v>10.49</c:v>
                </c:pt>
                <c:pt idx="10491" formatCode="General">
                  <c:v>10.491</c:v>
                </c:pt>
                <c:pt idx="10492" formatCode="General">
                  <c:v>10.492000000000001</c:v>
                </c:pt>
                <c:pt idx="10493" formatCode="General">
                  <c:v>10.493</c:v>
                </c:pt>
                <c:pt idx="10494" formatCode="General">
                  <c:v>10.494</c:v>
                </c:pt>
                <c:pt idx="10495" formatCode="General">
                  <c:v>10.494999999999999</c:v>
                </c:pt>
                <c:pt idx="10496" formatCode="General">
                  <c:v>10.496</c:v>
                </c:pt>
                <c:pt idx="10497" formatCode="General">
                  <c:v>10.497</c:v>
                </c:pt>
                <c:pt idx="10498" formatCode="General">
                  <c:v>10.497999999999999</c:v>
                </c:pt>
                <c:pt idx="10499" formatCode="General">
                  <c:v>10.499000000000001</c:v>
                </c:pt>
                <c:pt idx="10500" formatCode="General">
                  <c:v>10.5</c:v>
                </c:pt>
                <c:pt idx="10501" formatCode="General">
                  <c:v>10.500999999999999</c:v>
                </c:pt>
                <c:pt idx="10502" formatCode="General">
                  <c:v>10.502000000000001</c:v>
                </c:pt>
                <c:pt idx="10503" formatCode="General">
                  <c:v>10.503</c:v>
                </c:pt>
                <c:pt idx="10504" formatCode="General">
                  <c:v>10.504</c:v>
                </c:pt>
                <c:pt idx="10505" formatCode="General">
                  <c:v>10.505000000000001</c:v>
                </c:pt>
                <c:pt idx="10506" formatCode="General">
                  <c:v>10.506</c:v>
                </c:pt>
                <c:pt idx="10507" formatCode="General">
                  <c:v>10.507</c:v>
                </c:pt>
                <c:pt idx="10508" formatCode="General">
                  <c:v>10.507999999999999</c:v>
                </c:pt>
                <c:pt idx="10509" formatCode="General">
                  <c:v>10.509</c:v>
                </c:pt>
                <c:pt idx="10510" formatCode="General">
                  <c:v>10.51</c:v>
                </c:pt>
                <c:pt idx="10511" formatCode="General">
                  <c:v>10.510999999999999</c:v>
                </c:pt>
                <c:pt idx="10512" formatCode="General">
                  <c:v>10.512</c:v>
                </c:pt>
                <c:pt idx="10513" formatCode="General">
                  <c:v>10.513</c:v>
                </c:pt>
                <c:pt idx="10514" formatCode="General">
                  <c:v>10.513999999999999</c:v>
                </c:pt>
                <c:pt idx="10515" formatCode="General">
                  <c:v>10.515000000000001</c:v>
                </c:pt>
                <c:pt idx="10516" formatCode="General">
                  <c:v>10.516</c:v>
                </c:pt>
                <c:pt idx="10517" formatCode="General">
                  <c:v>10.516999999999999</c:v>
                </c:pt>
                <c:pt idx="10518" formatCode="General">
                  <c:v>10.518000000000001</c:v>
                </c:pt>
                <c:pt idx="10519" formatCode="General">
                  <c:v>10.519</c:v>
                </c:pt>
                <c:pt idx="10520" formatCode="General">
                  <c:v>10.52</c:v>
                </c:pt>
                <c:pt idx="10521" formatCode="General">
                  <c:v>10.521000000000001</c:v>
                </c:pt>
                <c:pt idx="10522" formatCode="General">
                  <c:v>10.522</c:v>
                </c:pt>
                <c:pt idx="10523" formatCode="General">
                  <c:v>10.523</c:v>
                </c:pt>
                <c:pt idx="10524" formatCode="General">
                  <c:v>10.523999999999999</c:v>
                </c:pt>
                <c:pt idx="10525" formatCode="General">
                  <c:v>10.525</c:v>
                </c:pt>
                <c:pt idx="10526" formatCode="General">
                  <c:v>10.526</c:v>
                </c:pt>
                <c:pt idx="10527" formatCode="General">
                  <c:v>10.526999999999999</c:v>
                </c:pt>
                <c:pt idx="10528" formatCode="General">
                  <c:v>10.528</c:v>
                </c:pt>
                <c:pt idx="10529" formatCode="General">
                  <c:v>10.529</c:v>
                </c:pt>
                <c:pt idx="10530" formatCode="General">
                  <c:v>10.53</c:v>
                </c:pt>
                <c:pt idx="10531" formatCode="General">
                  <c:v>10.531000000000001</c:v>
                </c:pt>
                <c:pt idx="10532" formatCode="General">
                  <c:v>10.532</c:v>
                </c:pt>
                <c:pt idx="10533" formatCode="General">
                  <c:v>10.532999999999999</c:v>
                </c:pt>
                <c:pt idx="10534" formatCode="General">
                  <c:v>10.534000000000001</c:v>
                </c:pt>
                <c:pt idx="10535" formatCode="General">
                  <c:v>10.535</c:v>
                </c:pt>
                <c:pt idx="10536" formatCode="General">
                  <c:v>10.536</c:v>
                </c:pt>
                <c:pt idx="10537" formatCode="General">
                  <c:v>10.537000000000001</c:v>
                </c:pt>
                <c:pt idx="10538" formatCode="General">
                  <c:v>10.538</c:v>
                </c:pt>
                <c:pt idx="10539" formatCode="General">
                  <c:v>10.539</c:v>
                </c:pt>
                <c:pt idx="10540" formatCode="General">
                  <c:v>10.54</c:v>
                </c:pt>
                <c:pt idx="10541" formatCode="General">
                  <c:v>10.541</c:v>
                </c:pt>
                <c:pt idx="10542" formatCode="General">
                  <c:v>10.542</c:v>
                </c:pt>
                <c:pt idx="10543" formatCode="General">
                  <c:v>10.542999999999999</c:v>
                </c:pt>
                <c:pt idx="10544" formatCode="General">
                  <c:v>10.544</c:v>
                </c:pt>
                <c:pt idx="10545" formatCode="General">
                  <c:v>10.545</c:v>
                </c:pt>
                <c:pt idx="10546" formatCode="General">
                  <c:v>10.545999999999999</c:v>
                </c:pt>
                <c:pt idx="10547" formatCode="General">
                  <c:v>10.547000000000001</c:v>
                </c:pt>
                <c:pt idx="10548" formatCode="General">
                  <c:v>10.548</c:v>
                </c:pt>
                <c:pt idx="10549" formatCode="General">
                  <c:v>10.548999999999999</c:v>
                </c:pt>
                <c:pt idx="10550" formatCode="General">
                  <c:v>10.55</c:v>
                </c:pt>
                <c:pt idx="10551" formatCode="General">
                  <c:v>10.551</c:v>
                </c:pt>
                <c:pt idx="10552" formatCode="General">
                  <c:v>10.552</c:v>
                </c:pt>
                <c:pt idx="10553" formatCode="General">
                  <c:v>10.553000000000001</c:v>
                </c:pt>
                <c:pt idx="10554" formatCode="General">
                  <c:v>10.554</c:v>
                </c:pt>
                <c:pt idx="10555" formatCode="General">
                  <c:v>10.555</c:v>
                </c:pt>
                <c:pt idx="10556" formatCode="General">
                  <c:v>10.555999999999999</c:v>
                </c:pt>
                <c:pt idx="10557" formatCode="General">
                  <c:v>10.557</c:v>
                </c:pt>
                <c:pt idx="10558" formatCode="General">
                  <c:v>10.558</c:v>
                </c:pt>
                <c:pt idx="10559" formatCode="General">
                  <c:v>10.558999999999999</c:v>
                </c:pt>
                <c:pt idx="10560" formatCode="General">
                  <c:v>10.56</c:v>
                </c:pt>
                <c:pt idx="10561" formatCode="General">
                  <c:v>10.561</c:v>
                </c:pt>
                <c:pt idx="10562" formatCode="General">
                  <c:v>10.561999999999999</c:v>
                </c:pt>
                <c:pt idx="10563" formatCode="General">
                  <c:v>10.563000000000001</c:v>
                </c:pt>
                <c:pt idx="10564" formatCode="General">
                  <c:v>10.564</c:v>
                </c:pt>
                <c:pt idx="10565" formatCode="General">
                  <c:v>10.565</c:v>
                </c:pt>
                <c:pt idx="10566" formatCode="General">
                  <c:v>10.566000000000001</c:v>
                </c:pt>
                <c:pt idx="10567" formatCode="General">
                  <c:v>10.567</c:v>
                </c:pt>
                <c:pt idx="10568" formatCode="General">
                  <c:v>10.568</c:v>
                </c:pt>
                <c:pt idx="10569" formatCode="General">
                  <c:v>10.569000000000001</c:v>
                </c:pt>
                <c:pt idx="10570" formatCode="General">
                  <c:v>10.57</c:v>
                </c:pt>
                <c:pt idx="10571" formatCode="General">
                  <c:v>10.571</c:v>
                </c:pt>
                <c:pt idx="10572" formatCode="General">
                  <c:v>10.571999999999999</c:v>
                </c:pt>
                <c:pt idx="10573" formatCode="General">
                  <c:v>10.573</c:v>
                </c:pt>
                <c:pt idx="10574" formatCode="General">
                  <c:v>10.574</c:v>
                </c:pt>
                <c:pt idx="10575" formatCode="General">
                  <c:v>10.574999999999999</c:v>
                </c:pt>
                <c:pt idx="10576" formatCode="General">
                  <c:v>10.576000000000001</c:v>
                </c:pt>
                <c:pt idx="10577" formatCode="General">
                  <c:v>10.577</c:v>
                </c:pt>
                <c:pt idx="10578" formatCode="General">
                  <c:v>10.577999999999999</c:v>
                </c:pt>
                <c:pt idx="10579" formatCode="General">
                  <c:v>10.579000000000001</c:v>
                </c:pt>
                <c:pt idx="10580" formatCode="General">
                  <c:v>10.58</c:v>
                </c:pt>
                <c:pt idx="10581" formatCode="General">
                  <c:v>10.581</c:v>
                </c:pt>
                <c:pt idx="10582" formatCode="General">
                  <c:v>10.582000000000001</c:v>
                </c:pt>
                <c:pt idx="10583" formatCode="General">
                  <c:v>10.583</c:v>
                </c:pt>
                <c:pt idx="10584" formatCode="General">
                  <c:v>10.584</c:v>
                </c:pt>
                <c:pt idx="10585" formatCode="General">
                  <c:v>10.585000000000001</c:v>
                </c:pt>
                <c:pt idx="10586" formatCode="General">
                  <c:v>10.586</c:v>
                </c:pt>
                <c:pt idx="10587" formatCode="General">
                  <c:v>10.587</c:v>
                </c:pt>
                <c:pt idx="10588" formatCode="General">
                  <c:v>10.587999999999999</c:v>
                </c:pt>
                <c:pt idx="10589" formatCode="General">
                  <c:v>10.589</c:v>
                </c:pt>
                <c:pt idx="10590" formatCode="General">
                  <c:v>10.59</c:v>
                </c:pt>
                <c:pt idx="10591" formatCode="General">
                  <c:v>10.590999999999999</c:v>
                </c:pt>
                <c:pt idx="10592" formatCode="General">
                  <c:v>10.592000000000001</c:v>
                </c:pt>
                <c:pt idx="10593" formatCode="General">
                  <c:v>10.593</c:v>
                </c:pt>
                <c:pt idx="10594" formatCode="General">
                  <c:v>10.593999999999999</c:v>
                </c:pt>
                <c:pt idx="10595" formatCode="General">
                  <c:v>10.595000000000001</c:v>
                </c:pt>
                <c:pt idx="10596" formatCode="General">
                  <c:v>10.596</c:v>
                </c:pt>
                <c:pt idx="10597" formatCode="General">
                  <c:v>10.597</c:v>
                </c:pt>
                <c:pt idx="10598" formatCode="General">
                  <c:v>10.598000000000001</c:v>
                </c:pt>
                <c:pt idx="10599" formatCode="General">
                  <c:v>10.599</c:v>
                </c:pt>
                <c:pt idx="10600" formatCode="General">
                  <c:v>10.6</c:v>
                </c:pt>
                <c:pt idx="10601" formatCode="General">
                  <c:v>10.601000000000001</c:v>
                </c:pt>
                <c:pt idx="10602" formatCode="General">
                  <c:v>10.602</c:v>
                </c:pt>
                <c:pt idx="10603" formatCode="General">
                  <c:v>10.603</c:v>
                </c:pt>
                <c:pt idx="10604" formatCode="General">
                  <c:v>10.603999999999999</c:v>
                </c:pt>
                <c:pt idx="10605" formatCode="General">
                  <c:v>10.605</c:v>
                </c:pt>
                <c:pt idx="10606" formatCode="General">
                  <c:v>10.606</c:v>
                </c:pt>
                <c:pt idx="10607" formatCode="General">
                  <c:v>10.606999999999999</c:v>
                </c:pt>
                <c:pt idx="10608" formatCode="General">
                  <c:v>10.608000000000001</c:v>
                </c:pt>
                <c:pt idx="10609" formatCode="General">
                  <c:v>10.609</c:v>
                </c:pt>
                <c:pt idx="10610" formatCode="General">
                  <c:v>10.61</c:v>
                </c:pt>
                <c:pt idx="10611" formatCode="General">
                  <c:v>10.611000000000001</c:v>
                </c:pt>
                <c:pt idx="10612" formatCode="General">
                  <c:v>10.612</c:v>
                </c:pt>
                <c:pt idx="10613" formatCode="General">
                  <c:v>10.613</c:v>
                </c:pt>
                <c:pt idx="10614" formatCode="General">
                  <c:v>10.614000000000001</c:v>
                </c:pt>
                <c:pt idx="10615" formatCode="General">
                  <c:v>10.615</c:v>
                </c:pt>
                <c:pt idx="10616" formatCode="General">
                  <c:v>10.616</c:v>
                </c:pt>
                <c:pt idx="10617" formatCode="General">
                  <c:v>10.617000000000001</c:v>
                </c:pt>
                <c:pt idx="10618" formatCode="General">
                  <c:v>10.618</c:v>
                </c:pt>
                <c:pt idx="10619" formatCode="General">
                  <c:v>10.619</c:v>
                </c:pt>
                <c:pt idx="10620" formatCode="General">
                  <c:v>10.62</c:v>
                </c:pt>
                <c:pt idx="10621" formatCode="General">
                  <c:v>10.621</c:v>
                </c:pt>
                <c:pt idx="10622" formatCode="General">
                  <c:v>10.622</c:v>
                </c:pt>
                <c:pt idx="10623" formatCode="General">
                  <c:v>10.622999999999999</c:v>
                </c:pt>
                <c:pt idx="10624" formatCode="General">
                  <c:v>10.624000000000001</c:v>
                </c:pt>
                <c:pt idx="10625" formatCode="General">
                  <c:v>10.625</c:v>
                </c:pt>
                <c:pt idx="10626" formatCode="General">
                  <c:v>10.625999999999999</c:v>
                </c:pt>
                <c:pt idx="10627" formatCode="General">
                  <c:v>10.627000000000001</c:v>
                </c:pt>
                <c:pt idx="10628" formatCode="General">
                  <c:v>10.628</c:v>
                </c:pt>
                <c:pt idx="10629" formatCode="General">
                  <c:v>10.629</c:v>
                </c:pt>
                <c:pt idx="10630" formatCode="General">
                  <c:v>10.63</c:v>
                </c:pt>
                <c:pt idx="10631" formatCode="General">
                  <c:v>10.631</c:v>
                </c:pt>
                <c:pt idx="10632" formatCode="General">
                  <c:v>10.632</c:v>
                </c:pt>
                <c:pt idx="10633" formatCode="General">
                  <c:v>10.632999999999999</c:v>
                </c:pt>
                <c:pt idx="10634" formatCode="General">
                  <c:v>10.634</c:v>
                </c:pt>
                <c:pt idx="10635" formatCode="General">
                  <c:v>10.635</c:v>
                </c:pt>
                <c:pt idx="10636" formatCode="General">
                  <c:v>10.635999999999999</c:v>
                </c:pt>
                <c:pt idx="10637" formatCode="General">
                  <c:v>10.637</c:v>
                </c:pt>
                <c:pt idx="10638" formatCode="General">
                  <c:v>10.638</c:v>
                </c:pt>
                <c:pt idx="10639" formatCode="General">
                  <c:v>10.638999999999999</c:v>
                </c:pt>
                <c:pt idx="10640" formatCode="General">
                  <c:v>10.64</c:v>
                </c:pt>
                <c:pt idx="10641" formatCode="General">
                  <c:v>10.641</c:v>
                </c:pt>
                <c:pt idx="10642" formatCode="General">
                  <c:v>10.641999999999999</c:v>
                </c:pt>
                <c:pt idx="10643" formatCode="General">
                  <c:v>10.643000000000001</c:v>
                </c:pt>
                <c:pt idx="10644" formatCode="General">
                  <c:v>10.644</c:v>
                </c:pt>
                <c:pt idx="10645" formatCode="General">
                  <c:v>10.645</c:v>
                </c:pt>
                <c:pt idx="10646" formatCode="General">
                  <c:v>10.646000000000001</c:v>
                </c:pt>
                <c:pt idx="10647" formatCode="General">
                  <c:v>10.647</c:v>
                </c:pt>
                <c:pt idx="10648" formatCode="General">
                  <c:v>10.648</c:v>
                </c:pt>
                <c:pt idx="10649" formatCode="General">
                  <c:v>10.648999999999999</c:v>
                </c:pt>
                <c:pt idx="10650" formatCode="General">
                  <c:v>10.65</c:v>
                </c:pt>
                <c:pt idx="10651" formatCode="General">
                  <c:v>10.651</c:v>
                </c:pt>
                <c:pt idx="10652" formatCode="General">
                  <c:v>10.651999999999999</c:v>
                </c:pt>
                <c:pt idx="10653" formatCode="General">
                  <c:v>10.653</c:v>
                </c:pt>
                <c:pt idx="10654" formatCode="General">
                  <c:v>10.654</c:v>
                </c:pt>
                <c:pt idx="10655" formatCode="General">
                  <c:v>10.654999999999999</c:v>
                </c:pt>
                <c:pt idx="10656" formatCode="General">
                  <c:v>10.656000000000001</c:v>
                </c:pt>
                <c:pt idx="10657" formatCode="General">
                  <c:v>10.657</c:v>
                </c:pt>
                <c:pt idx="10658" formatCode="General">
                  <c:v>10.657999999999999</c:v>
                </c:pt>
                <c:pt idx="10659" formatCode="General">
                  <c:v>10.659000000000001</c:v>
                </c:pt>
                <c:pt idx="10660" formatCode="General">
                  <c:v>10.66</c:v>
                </c:pt>
                <c:pt idx="10661" formatCode="General">
                  <c:v>10.661</c:v>
                </c:pt>
                <c:pt idx="10662" formatCode="General">
                  <c:v>10.662000000000001</c:v>
                </c:pt>
                <c:pt idx="10663" formatCode="General">
                  <c:v>10.663</c:v>
                </c:pt>
                <c:pt idx="10664" formatCode="General">
                  <c:v>10.664</c:v>
                </c:pt>
                <c:pt idx="10665" formatCode="General">
                  <c:v>10.664999999999999</c:v>
                </c:pt>
                <c:pt idx="10666" formatCode="General">
                  <c:v>10.666</c:v>
                </c:pt>
                <c:pt idx="10667" formatCode="General">
                  <c:v>10.667</c:v>
                </c:pt>
                <c:pt idx="10668" formatCode="General">
                  <c:v>10.667999999999999</c:v>
                </c:pt>
                <c:pt idx="10669" formatCode="General">
                  <c:v>10.669</c:v>
                </c:pt>
                <c:pt idx="10670" formatCode="General">
                  <c:v>10.67</c:v>
                </c:pt>
                <c:pt idx="10671" formatCode="General">
                  <c:v>10.670999999999999</c:v>
                </c:pt>
                <c:pt idx="10672" formatCode="General">
                  <c:v>10.672000000000001</c:v>
                </c:pt>
                <c:pt idx="10673" formatCode="General">
                  <c:v>10.673</c:v>
                </c:pt>
                <c:pt idx="10674" formatCode="General">
                  <c:v>10.673999999999999</c:v>
                </c:pt>
                <c:pt idx="10675" formatCode="General">
                  <c:v>10.675000000000001</c:v>
                </c:pt>
                <c:pt idx="10676" formatCode="General">
                  <c:v>10.676</c:v>
                </c:pt>
                <c:pt idx="10677" formatCode="General">
                  <c:v>10.677</c:v>
                </c:pt>
                <c:pt idx="10678" formatCode="General">
                  <c:v>10.678000000000001</c:v>
                </c:pt>
                <c:pt idx="10679" formatCode="General">
                  <c:v>10.679</c:v>
                </c:pt>
                <c:pt idx="10680" formatCode="General">
                  <c:v>10.68</c:v>
                </c:pt>
                <c:pt idx="10681" formatCode="General">
                  <c:v>10.680999999999999</c:v>
                </c:pt>
                <c:pt idx="10682" formatCode="General">
                  <c:v>10.682</c:v>
                </c:pt>
                <c:pt idx="10683" formatCode="General">
                  <c:v>10.683</c:v>
                </c:pt>
                <c:pt idx="10684" formatCode="General">
                  <c:v>10.683999999999999</c:v>
                </c:pt>
                <c:pt idx="10685" formatCode="General">
                  <c:v>10.685</c:v>
                </c:pt>
                <c:pt idx="10686" formatCode="General">
                  <c:v>10.686</c:v>
                </c:pt>
                <c:pt idx="10687" formatCode="General">
                  <c:v>10.686999999999999</c:v>
                </c:pt>
                <c:pt idx="10688" formatCode="General">
                  <c:v>10.688000000000001</c:v>
                </c:pt>
                <c:pt idx="10689" formatCode="General">
                  <c:v>10.689</c:v>
                </c:pt>
                <c:pt idx="10690" formatCode="General">
                  <c:v>10.69</c:v>
                </c:pt>
                <c:pt idx="10691" formatCode="General">
                  <c:v>10.691000000000001</c:v>
                </c:pt>
                <c:pt idx="10692" formatCode="General">
                  <c:v>10.692</c:v>
                </c:pt>
                <c:pt idx="10693" formatCode="General">
                  <c:v>10.693</c:v>
                </c:pt>
                <c:pt idx="10694" formatCode="General">
                  <c:v>10.694000000000001</c:v>
                </c:pt>
                <c:pt idx="10695" formatCode="General">
                  <c:v>10.695</c:v>
                </c:pt>
                <c:pt idx="10696" formatCode="General">
                  <c:v>10.696</c:v>
                </c:pt>
                <c:pt idx="10697" formatCode="General">
                  <c:v>10.696999999999999</c:v>
                </c:pt>
                <c:pt idx="10698" formatCode="General">
                  <c:v>10.698</c:v>
                </c:pt>
                <c:pt idx="10699" formatCode="General">
                  <c:v>10.699</c:v>
                </c:pt>
                <c:pt idx="10700" formatCode="General">
                  <c:v>10.7</c:v>
                </c:pt>
                <c:pt idx="10701" formatCode="General">
                  <c:v>10.701000000000001</c:v>
                </c:pt>
                <c:pt idx="10702" formatCode="General">
                  <c:v>10.702</c:v>
                </c:pt>
                <c:pt idx="10703" formatCode="General">
                  <c:v>10.702999999999999</c:v>
                </c:pt>
                <c:pt idx="10704" formatCode="General">
                  <c:v>10.704000000000001</c:v>
                </c:pt>
                <c:pt idx="10705" formatCode="General">
                  <c:v>10.705</c:v>
                </c:pt>
                <c:pt idx="10706" formatCode="General">
                  <c:v>10.706</c:v>
                </c:pt>
                <c:pt idx="10707" formatCode="General">
                  <c:v>10.707000000000001</c:v>
                </c:pt>
                <c:pt idx="10708" formatCode="General">
                  <c:v>10.708</c:v>
                </c:pt>
                <c:pt idx="10709" formatCode="General">
                  <c:v>10.709</c:v>
                </c:pt>
                <c:pt idx="10710" formatCode="General">
                  <c:v>10.71</c:v>
                </c:pt>
                <c:pt idx="10711" formatCode="General">
                  <c:v>10.711</c:v>
                </c:pt>
                <c:pt idx="10712" formatCode="General">
                  <c:v>10.712</c:v>
                </c:pt>
                <c:pt idx="10713" formatCode="General">
                  <c:v>10.712999999999999</c:v>
                </c:pt>
                <c:pt idx="10714" formatCode="General">
                  <c:v>10.714</c:v>
                </c:pt>
                <c:pt idx="10715" formatCode="General">
                  <c:v>10.715</c:v>
                </c:pt>
                <c:pt idx="10716" formatCode="General">
                  <c:v>10.715999999999999</c:v>
                </c:pt>
                <c:pt idx="10717" formatCode="General">
                  <c:v>10.717000000000001</c:v>
                </c:pt>
                <c:pt idx="10718" formatCode="General">
                  <c:v>10.718</c:v>
                </c:pt>
                <c:pt idx="10719" formatCode="General">
                  <c:v>10.718999999999999</c:v>
                </c:pt>
                <c:pt idx="10720" formatCode="General">
                  <c:v>10.72</c:v>
                </c:pt>
                <c:pt idx="10721" formatCode="General">
                  <c:v>10.721</c:v>
                </c:pt>
                <c:pt idx="10722" formatCode="General">
                  <c:v>10.722</c:v>
                </c:pt>
                <c:pt idx="10723" formatCode="General">
                  <c:v>10.723000000000001</c:v>
                </c:pt>
                <c:pt idx="10724" formatCode="General">
                  <c:v>10.724</c:v>
                </c:pt>
                <c:pt idx="10725" formatCode="General">
                  <c:v>10.725</c:v>
                </c:pt>
                <c:pt idx="10726" formatCode="General">
                  <c:v>10.726000000000001</c:v>
                </c:pt>
                <c:pt idx="10727" formatCode="General">
                  <c:v>10.727</c:v>
                </c:pt>
                <c:pt idx="10728" formatCode="General">
                  <c:v>10.728</c:v>
                </c:pt>
                <c:pt idx="10729" formatCode="General">
                  <c:v>10.728999999999999</c:v>
                </c:pt>
                <c:pt idx="10730" formatCode="General">
                  <c:v>10.73</c:v>
                </c:pt>
                <c:pt idx="10731" formatCode="General">
                  <c:v>10.731</c:v>
                </c:pt>
                <c:pt idx="10732" formatCode="General">
                  <c:v>10.731999999999999</c:v>
                </c:pt>
                <c:pt idx="10733" formatCode="General">
                  <c:v>10.733000000000001</c:v>
                </c:pt>
                <c:pt idx="10734" formatCode="General">
                  <c:v>10.734</c:v>
                </c:pt>
                <c:pt idx="10735" formatCode="General">
                  <c:v>10.734999999999999</c:v>
                </c:pt>
                <c:pt idx="10736" formatCode="General">
                  <c:v>10.736000000000001</c:v>
                </c:pt>
                <c:pt idx="10737" formatCode="General">
                  <c:v>10.737</c:v>
                </c:pt>
                <c:pt idx="10738" formatCode="General">
                  <c:v>10.738</c:v>
                </c:pt>
                <c:pt idx="10739" formatCode="General">
                  <c:v>10.739000000000001</c:v>
                </c:pt>
                <c:pt idx="10740" formatCode="General">
                  <c:v>10.74</c:v>
                </c:pt>
                <c:pt idx="10741" formatCode="General">
                  <c:v>10.741</c:v>
                </c:pt>
                <c:pt idx="10742" formatCode="General">
                  <c:v>10.742000000000001</c:v>
                </c:pt>
                <c:pt idx="10743" formatCode="General">
                  <c:v>10.743</c:v>
                </c:pt>
                <c:pt idx="10744" formatCode="General">
                  <c:v>10.744</c:v>
                </c:pt>
                <c:pt idx="10745" formatCode="General">
                  <c:v>10.744999999999999</c:v>
                </c:pt>
                <c:pt idx="10746" formatCode="General">
                  <c:v>10.746</c:v>
                </c:pt>
                <c:pt idx="10747" formatCode="General">
                  <c:v>10.747</c:v>
                </c:pt>
                <c:pt idx="10748" formatCode="General">
                  <c:v>10.747999999999999</c:v>
                </c:pt>
                <c:pt idx="10749" formatCode="General">
                  <c:v>10.749000000000001</c:v>
                </c:pt>
                <c:pt idx="10750" formatCode="General">
                  <c:v>10.75</c:v>
                </c:pt>
                <c:pt idx="10751" formatCode="General">
                  <c:v>10.750999999999999</c:v>
                </c:pt>
                <c:pt idx="10752" formatCode="General">
                  <c:v>10.752000000000001</c:v>
                </c:pt>
                <c:pt idx="10753" formatCode="General">
                  <c:v>10.753</c:v>
                </c:pt>
                <c:pt idx="10754" formatCode="General">
                  <c:v>10.754</c:v>
                </c:pt>
                <c:pt idx="10755" formatCode="General">
                  <c:v>10.755000000000001</c:v>
                </c:pt>
                <c:pt idx="10756" formatCode="General">
                  <c:v>10.756</c:v>
                </c:pt>
                <c:pt idx="10757" formatCode="General">
                  <c:v>10.757</c:v>
                </c:pt>
                <c:pt idx="10758" formatCode="General">
                  <c:v>10.757999999999999</c:v>
                </c:pt>
                <c:pt idx="10759" formatCode="General">
                  <c:v>10.759</c:v>
                </c:pt>
                <c:pt idx="10760" formatCode="General">
                  <c:v>10.76</c:v>
                </c:pt>
                <c:pt idx="10761" formatCode="General">
                  <c:v>10.760999999999999</c:v>
                </c:pt>
                <c:pt idx="10762" formatCode="General">
                  <c:v>10.762</c:v>
                </c:pt>
                <c:pt idx="10763" formatCode="General">
                  <c:v>10.763</c:v>
                </c:pt>
                <c:pt idx="10764" formatCode="General">
                  <c:v>10.763999999999999</c:v>
                </c:pt>
                <c:pt idx="10765" formatCode="General">
                  <c:v>10.765000000000001</c:v>
                </c:pt>
                <c:pt idx="10766" formatCode="General">
                  <c:v>10.766</c:v>
                </c:pt>
                <c:pt idx="10767" formatCode="General">
                  <c:v>10.766999999999999</c:v>
                </c:pt>
                <c:pt idx="10768" formatCode="General">
                  <c:v>10.768000000000001</c:v>
                </c:pt>
                <c:pt idx="10769" formatCode="General">
                  <c:v>10.769</c:v>
                </c:pt>
                <c:pt idx="10770" formatCode="General">
                  <c:v>10.77</c:v>
                </c:pt>
                <c:pt idx="10771" formatCode="General">
                  <c:v>10.771000000000001</c:v>
                </c:pt>
                <c:pt idx="10772" formatCode="General">
                  <c:v>10.772</c:v>
                </c:pt>
                <c:pt idx="10773" formatCode="General">
                  <c:v>10.773</c:v>
                </c:pt>
                <c:pt idx="10774" formatCode="General">
                  <c:v>10.773999999999999</c:v>
                </c:pt>
                <c:pt idx="10775" formatCode="General">
                  <c:v>10.775</c:v>
                </c:pt>
                <c:pt idx="10776" formatCode="General">
                  <c:v>10.776</c:v>
                </c:pt>
                <c:pt idx="10777" formatCode="General">
                  <c:v>10.776999999999999</c:v>
                </c:pt>
                <c:pt idx="10778" formatCode="General">
                  <c:v>10.778</c:v>
                </c:pt>
                <c:pt idx="10779" formatCode="General">
                  <c:v>10.779</c:v>
                </c:pt>
                <c:pt idx="10780" formatCode="General">
                  <c:v>10.78</c:v>
                </c:pt>
                <c:pt idx="10781" formatCode="General">
                  <c:v>10.781000000000001</c:v>
                </c:pt>
                <c:pt idx="10782" formatCode="General">
                  <c:v>10.782</c:v>
                </c:pt>
                <c:pt idx="10783" formatCode="General">
                  <c:v>10.782999999999999</c:v>
                </c:pt>
                <c:pt idx="10784" formatCode="General">
                  <c:v>10.784000000000001</c:v>
                </c:pt>
                <c:pt idx="10785" formatCode="General">
                  <c:v>10.785</c:v>
                </c:pt>
                <c:pt idx="10786" formatCode="General">
                  <c:v>10.786</c:v>
                </c:pt>
                <c:pt idx="10787" formatCode="General">
                  <c:v>10.787000000000001</c:v>
                </c:pt>
                <c:pt idx="10788" formatCode="General">
                  <c:v>10.788</c:v>
                </c:pt>
                <c:pt idx="10789" formatCode="General">
                  <c:v>10.789</c:v>
                </c:pt>
                <c:pt idx="10790" formatCode="General">
                  <c:v>10.79</c:v>
                </c:pt>
                <c:pt idx="10791" formatCode="General">
                  <c:v>10.791</c:v>
                </c:pt>
                <c:pt idx="10792" formatCode="General">
                  <c:v>10.792</c:v>
                </c:pt>
                <c:pt idx="10793" formatCode="General">
                  <c:v>10.792999999999999</c:v>
                </c:pt>
                <c:pt idx="10794" formatCode="General">
                  <c:v>10.794</c:v>
                </c:pt>
                <c:pt idx="10795" formatCode="General">
                  <c:v>10.795</c:v>
                </c:pt>
                <c:pt idx="10796" formatCode="General">
                  <c:v>10.795999999999999</c:v>
                </c:pt>
                <c:pt idx="10797" formatCode="General">
                  <c:v>10.797000000000001</c:v>
                </c:pt>
                <c:pt idx="10798" formatCode="General">
                  <c:v>10.798</c:v>
                </c:pt>
                <c:pt idx="10799" formatCode="General">
                  <c:v>10.798999999999999</c:v>
                </c:pt>
                <c:pt idx="10800" formatCode="General">
                  <c:v>10.8</c:v>
                </c:pt>
                <c:pt idx="10801" formatCode="General">
                  <c:v>10.801</c:v>
                </c:pt>
                <c:pt idx="10802" formatCode="General">
                  <c:v>10.802</c:v>
                </c:pt>
                <c:pt idx="10803" formatCode="General">
                  <c:v>10.803000000000001</c:v>
                </c:pt>
                <c:pt idx="10804" formatCode="General">
                  <c:v>10.804</c:v>
                </c:pt>
                <c:pt idx="10805" formatCode="General">
                  <c:v>10.805</c:v>
                </c:pt>
                <c:pt idx="10806" formatCode="General">
                  <c:v>10.805999999999999</c:v>
                </c:pt>
                <c:pt idx="10807" formatCode="General">
                  <c:v>10.807</c:v>
                </c:pt>
                <c:pt idx="10808" formatCode="General">
                  <c:v>10.808</c:v>
                </c:pt>
                <c:pt idx="10809" formatCode="General">
                  <c:v>10.808999999999999</c:v>
                </c:pt>
                <c:pt idx="10810" formatCode="General">
                  <c:v>10.81</c:v>
                </c:pt>
                <c:pt idx="10811" formatCode="General">
                  <c:v>10.811</c:v>
                </c:pt>
                <c:pt idx="10812" formatCode="General">
                  <c:v>10.811999999999999</c:v>
                </c:pt>
                <c:pt idx="10813" formatCode="General">
                  <c:v>10.813000000000001</c:v>
                </c:pt>
                <c:pt idx="10814" formatCode="General">
                  <c:v>10.814</c:v>
                </c:pt>
                <c:pt idx="10815" formatCode="General">
                  <c:v>10.815</c:v>
                </c:pt>
                <c:pt idx="10816" formatCode="General">
                  <c:v>10.816000000000001</c:v>
                </c:pt>
                <c:pt idx="10817" formatCode="General">
                  <c:v>10.817</c:v>
                </c:pt>
                <c:pt idx="10818" formatCode="General">
                  <c:v>10.818</c:v>
                </c:pt>
                <c:pt idx="10819" formatCode="General">
                  <c:v>10.819000000000001</c:v>
                </c:pt>
                <c:pt idx="10820" formatCode="General">
                  <c:v>10.82</c:v>
                </c:pt>
                <c:pt idx="10821" formatCode="General">
                  <c:v>10.821</c:v>
                </c:pt>
                <c:pt idx="10822" formatCode="General">
                  <c:v>10.821999999999999</c:v>
                </c:pt>
                <c:pt idx="10823" formatCode="General">
                  <c:v>10.823</c:v>
                </c:pt>
                <c:pt idx="10824" formatCode="General">
                  <c:v>10.824</c:v>
                </c:pt>
                <c:pt idx="10825" formatCode="General">
                  <c:v>10.824999999999999</c:v>
                </c:pt>
                <c:pt idx="10826" formatCode="General">
                  <c:v>10.826000000000001</c:v>
                </c:pt>
                <c:pt idx="10827" formatCode="General">
                  <c:v>10.827</c:v>
                </c:pt>
                <c:pt idx="10828" formatCode="General">
                  <c:v>10.827999999999999</c:v>
                </c:pt>
                <c:pt idx="10829" formatCode="General">
                  <c:v>10.829000000000001</c:v>
                </c:pt>
                <c:pt idx="10830" formatCode="General">
                  <c:v>10.83</c:v>
                </c:pt>
                <c:pt idx="10831" formatCode="General">
                  <c:v>10.831</c:v>
                </c:pt>
                <c:pt idx="10832" formatCode="General">
                  <c:v>10.832000000000001</c:v>
                </c:pt>
                <c:pt idx="10833" formatCode="General">
                  <c:v>10.833</c:v>
                </c:pt>
                <c:pt idx="10834" formatCode="General">
                  <c:v>10.834</c:v>
                </c:pt>
                <c:pt idx="10835" formatCode="General">
                  <c:v>10.835000000000001</c:v>
                </c:pt>
                <c:pt idx="10836" formatCode="General">
                  <c:v>10.836</c:v>
                </c:pt>
                <c:pt idx="10837" formatCode="General">
                  <c:v>10.837</c:v>
                </c:pt>
                <c:pt idx="10838" formatCode="General">
                  <c:v>10.837999999999999</c:v>
                </c:pt>
                <c:pt idx="10839" formatCode="General">
                  <c:v>10.839</c:v>
                </c:pt>
                <c:pt idx="10840" formatCode="General">
                  <c:v>10.84</c:v>
                </c:pt>
                <c:pt idx="10841" formatCode="General">
                  <c:v>10.840999999999999</c:v>
                </c:pt>
                <c:pt idx="10842" formatCode="General">
                  <c:v>10.842000000000001</c:v>
                </c:pt>
                <c:pt idx="10843" formatCode="General">
                  <c:v>10.843</c:v>
                </c:pt>
                <c:pt idx="10844" formatCode="General">
                  <c:v>10.843999999999999</c:v>
                </c:pt>
                <c:pt idx="10845" formatCode="General">
                  <c:v>10.845000000000001</c:v>
                </c:pt>
                <c:pt idx="10846" formatCode="General">
                  <c:v>10.846</c:v>
                </c:pt>
                <c:pt idx="10847" formatCode="General">
                  <c:v>10.847</c:v>
                </c:pt>
                <c:pt idx="10848" formatCode="General">
                  <c:v>10.848000000000001</c:v>
                </c:pt>
                <c:pt idx="10849" formatCode="General">
                  <c:v>10.849</c:v>
                </c:pt>
                <c:pt idx="10850" formatCode="General">
                  <c:v>10.85</c:v>
                </c:pt>
                <c:pt idx="10851" formatCode="General">
                  <c:v>10.851000000000001</c:v>
                </c:pt>
                <c:pt idx="10852" formatCode="General">
                  <c:v>10.852</c:v>
                </c:pt>
                <c:pt idx="10853" formatCode="General">
                  <c:v>10.853</c:v>
                </c:pt>
                <c:pt idx="10854" formatCode="General">
                  <c:v>10.853999999999999</c:v>
                </c:pt>
                <c:pt idx="10855" formatCode="General">
                  <c:v>10.855</c:v>
                </c:pt>
                <c:pt idx="10856" formatCode="General">
                  <c:v>10.856</c:v>
                </c:pt>
                <c:pt idx="10857" formatCode="General">
                  <c:v>10.856999999999999</c:v>
                </c:pt>
                <c:pt idx="10858" formatCode="General">
                  <c:v>10.858000000000001</c:v>
                </c:pt>
                <c:pt idx="10859" formatCode="General">
                  <c:v>10.859</c:v>
                </c:pt>
                <c:pt idx="10860" formatCode="General">
                  <c:v>10.86</c:v>
                </c:pt>
                <c:pt idx="10861" formatCode="General">
                  <c:v>10.861000000000001</c:v>
                </c:pt>
                <c:pt idx="10862" formatCode="General">
                  <c:v>10.862</c:v>
                </c:pt>
                <c:pt idx="10863" formatCode="General">
                  <c:v>10.863</c:v>
                </c:pt>
                <c:pt idx="10864" formatCode="General">
                  <c:v>10.864000000000001</c:v>
                </c:pt>
                <c:pt idx="10865" formatCode="General">
                  <c:v>10.865</c:v>
                </c:pt>
                <c:pt idx="10866" formatCode="General">
                  <c:v>10.866</c:v>
                </c:pt>
                <c:pt idx="10867" formatCode="General">
                  <c:v>10.867000000000001</c:v>
                </c:pt>
                <c:pt idx="10868" formatCode="General">
                  <c:v>10.868</c:v>
                </c:pt>
                <c:pt idx="10869" formatCode="General">
                  <c:v>10.869</c:v>
                </c:pt>
                <c:pt idx="10870" formatCode="General">
                  <c:v>10.87</c:v>
                </c:pt>
                <c:pt idx="10871" formatCode="General">
                  <c:v>10.871</c:v>
                </c:pt>
                <c:pt idx="10872" formatCode="General">
                  <c:v>10.872</c:v>
                </c:pt>
                <c:pt idx="10873" formatCode="General">
                  <c:v>10.872999999999999</c:v>
                </c:pt>
                <c:pt idx="10874" formatCode="General">
                  <c:v>10.874000000000001</c:v>
                </c:pt>
                <c:pt idx="10875" formatCode="General">
                  <c:v>10.875</c:v>
                </c:pt>
                <c:pt idx="10876" formatCode="General">
                  <c:v>10.875999999999999</c:v>
                </c:pt>
                <c:pt idx="10877" formatCode="General">
                  <c:v>10.877000000000001</c:v>
                </c:pt>
                <c:pt idx="10878" formatCode="General">
                  <c:v>10.878</c:v>
                </c:pt>
                <c:pt idx="10879" formatCode="General">
                  <c:v>10.879</c:v>
                </c:pt>
                <c:pt idx="10880" formatCode="General">
                  <c:v>10.88</c:v>
                </c:pt>
                <c:pt idx="10881" formatCode="General">
                  <c:v>10.881</c:v>
                </c:pt>
                <c:pt idx="10882" formatCode="General">
                  <c:v>10.882</c:v>
                </c:pt>
                <c:pt idx="10883" formatCode="General">
                  <c:v>10.882999999999999</c:v>
                </c:pt>
                <c:pt idx="10884" formatCode="General">
                  <c:v>10.884</c:v>
                </c:pt>
                <c:pt idx="10885" formatCode="General">
                  <c:v>10.885</c:v>
                </c:pt>
                <c:pt idx="10886" formatCode="General">
                  <c:v>10.885999999999999</c:v>
                </c:pt>
                <c:pt idx="10887" formatCode="General">
                  <c:v>10.887</c:v>
                </c:pt>
                <c:pt idx="10888" formatCode="General">
                  <c:v>10.888</c:v>
                </c:pt>
                <c:pt idx="10889" formatCode="General">
                  <c:v>10.888999999999999</c:v>
                </c:pt>
                <c:pt idx="10890" formatCode="General">
                  <c:v>10.89</c:v>
                </c:pt>
                <c:pt idx="10891" formatCode="General">
                  <c:v>10.891</c:v>
                </c:pt>
                <c:pt idx="10892" formatCode="General">
                  <c:v>10.891999999999999</c:v>
                </c:pt>
                <c:pt idx="10893" formatCode="General">
                  <c:v>10.893000000000001</c:v>
                </c:pt>
                <c:pt idx="10894" formatCode="General">
                  <c:v>10.894</c:v>
                </c:pt>
                <c:pt idx="10895" formatCode="General">
                  <c:v>10.895</c:v>
                </c:pt>
                <c:pt idx="10896" formatCode="General">
                  <c:v>10.896000000000001</c:v>
                </c:pt>
                <c:pt idx="10897" formatCode="General">
                  <c:v>10.897</c:v>
                </c:pt>
                <c:pt idx="10898" formatCode="General">
                  <c:v>10.898</c:v>
                </c:pt>
                <c:pt idx="10899" formatCode="General">
                  <c:v>10.898999999999999</c:v>
                </c:pt>
                <c:pt idx="10900" formatCode="General">
                  <c:v>10.9</c:v>
                </c:pt>
                <c:pt idx="10901" formatCode="General">
                  <c:v>10.901</c:v>
                </c:pt>
                <c:pt idx="10902" formatCode="General">
                  <c:v>10.901999999999999</c:v>
                </c:pt>
                <c:pt idx="10903" formatCode="General">
                  <c:v>10.903</c:v>
                </c:pt>
                <c:pt idx="10904" formatCode="General">
                  <c:v>10.904</c:v>
                </c:pt>
                <c:pt idx="10905" formatCode="General">
                  <c:v>10.904999999999999</c:v>
                </c:pt>
                <c:pt idx="10906" formatCode="General">
                  <c:v>10.906000000000001</c:v>
                </c:pt>
                <c:pt idx="10907" formatCode="General">
                  <c:v>10.907</c:v>
                </c:pt>
                <c:pt idx="10908" formatCode="General">
                  <c:v>10.907999999999999</c:v>
                </c:pt>
                <c:pt idx="10909" formatCode="General">
                  <c:v>10.909000000000001</c:v>
                </c:pt>
                <c:pt idx="10910" formatCode="General">
                  <c:v>10.91</c:v>
                </c:pt>
                <c:pt idx="10911" formatCode="General">
                  <c:v>10.911</c:v>
                </c:pt>
                <c:pt idx="10912" formatCode="General">
                  <c:v>10.912000000000001</c:v>
                </c:pt>
                <c:pt idx="10913" formatCode="General">
                  <c:v>10.913</c:v>
                </c:pt>
                <c:pt idx="10914" formatCode="General">
                  <c:v>10.914</c:v>
                </c:pt>
                <c:pt idx="10915" formatCode="General">
                  <c:v>10.914999999999999</c:v>
                </c:pt>
                <c:pt idx="10916" formatCode="General">
                  <c:v>10.916</c:v>
                </c:pt>
                <c:pt idx="10917" formatCode="General">
                  <c:v>10.917</c:v>
                </c:pt>
                <c:pt idx="10918" formatCode="General">
                  <c:v>10.917999999999999</c:v>
                </c:pt>
                <c:pt idx="10919" formatCode="General">
                  <c:v>10.919</c:v>
                </c:pt>
                <c:pt idx="10920" formatCode="General">
                  <c:v>10.92</c:v>
                </c:pt>
                <c:pt idx="10921" formatCode="General">
                  <c:v>10.920999999999999</c:v>
                </c:pt>
                <c:pt idx="10922" formatCode="General">
                  <c:v>10.922000000000001</c:v>
                </c:pt>
                <c:pt idx="10923" formatCode="General">
                  <c:v>10.923</c:v>
                </c:pt>
                <c:pt idx="10924" formatCode="General">
                  <c:v>10.923999999999999</c:v>
                </c:pt>
                <c:pt idx="10925" formatCode="General">
                  <c:v>10.925000000000001</c:v>
                </c:pt>
                <c:pt idx="10926" formatCode="General">
                  <c:v>10.926</c:v>
                </c:pt>
                <c:pt idx="10927" formatCode="General">
                  <c:v>10.927</c:v>
                </c:pt>
                <c:pt idx="10928" formatCode="General">
                  <c:v>10.928000000000001</c:v>
                </c:pt>
                <c:pt idx="10929" formatCode="General">
                  <c:v>10.929</c:v>
                </c:pt>
                <c:pt idx="10930" formatCode="General">
                  <c:v>10.93</c:v>
                </c:pt>
                <c:pt idx="10931" formatCode="General">
                  <c:v>10.930999999999999</c:v>
                </c:pt>
                <c:pt idx="10932" formatCode="General">
                  <c:v>10.932</c:v>
                </c:pt>
                <c:pt idx="10933" formatCode="General">
                  <c:v>10.933</c:v>
                </c:pt>
                <c:pt idx="10934" formatCode="General">
                  <c:v>10.933999999999999</c:v>
                </c:pt>
                <c:pt idx="10935" formatCode="General">
                  <c:v>10.935</c:v>
                </c:pt>
                <c:pt idx="10936" formatCode="General">
                  <c:v>10.936</c:v>
                </c:pt>
                <c:pt idx="10937" formatCode="General">
                  <c:v>10.936999999999999</c:v>
                </c:pt>
                <c:pt idx="10938" formatCode="General">
                  <c:v>10.938000000000001</c:v>
                </c:pt>
                <c:pt idx="10939" formatCode="General">
                  <c:v>10.939</c:v>
                </c:pt>
                <c:pt idx="10940" formatCode="General">
                  <c:v>10.94</c:v>
                </c:pt>
                <c:pt idx="10941" formatCode="General">
                  <c:v>10.941000000000001</c:v>
                </c:pt>
                <c:pt idx="10942" formatCode="General">
                  <c:v>10.942</c:v>
                </c:pt>
                <c:pt idx="10943" formatCode="General">
                  <c:v>10.943</c:v>
                </c:pt>
                <c:pt idx="10944" formatCode="General">
                  <c:v>10.944000000000001</c:v>
                </c:pt>
                <c:pt idx="10945" formatCode="General">
                  <c:v>10.945</c:v>
                </c:pt>
                <c:pt idx="10946" formatCode="General">
                  <c:v>10.946</c:v>
                </c:pt>
                <c:pt idx="10947" formatCode="General">
                  <c:v>10.946999999999999</c:v>
                </c:pt>
                <c:pt idx="10948" formatCode="General">
                  <c:v>10.948</c:v>
                </c:pt>
                <c:pt idx="10949" formatCode="General">
                  <c:v>10.949</c:v>
                </c:pt>
                <c:pt idx="10950" formatCode="General">
                  <c:v>10.95</c:v>
                </c:pt>
                <c:pt idx="10951" formatCode="General">
                  <c:v>10.951000000000001</c:v>
                </c:pt>
                <c:pt idx="10952" formatCode="General">
                  <c:v>10.952</c:v>
                </c:pt>
                <c:pt idx="10953" formatCode="General">
                  <c:v>10.952999999999999</c:v>
                </c:pt>
                <c:pt idx="10954" formatCode="General">
                  <c:v>10.954000000000001</c:v>
                </c:pt>
                <c:pt idx="10955" formatCode="General">
                  <c:v>10.955</c:v>
                </c:pt>
                <c:pt idx="10956" formatCode="General">
                  <c:v>10.956</c:v>
                </c:pt>
                <c:pt idx="10957" formatCode="General">
                  <c:v>10.957000000000001</c:v>
                </c:pt>
                <c:pt idx="10958" formatCode="General">
                  <c:v>10.958</c:v>
                </c:pt>
                <c:pt idx="10959" formatCode="General">
                  <c:v>10.959</c:v>
                </c:pt>
                <c:pt idx="10960" formatCode="General">
                  <c:v>10.96</c:v>
                </c:pt>
                <c:pt idx="10961" formatCode="General">
                  <c:v>10.961</c:v>
                </c:pt>
                <c:pt idx="10962" formatCode="General">
                  <c:v>10.962</c:v>
                </c:pt>
                <c:pt idx="10963" formatCode="General">
                  <c:v>10.962999999999999</c:v>
                </c:pt>
                <c:pt idx="10964" formatCode="General">
                  <c:v>10.964</c:v>
                </c:pt>
                <c:pt idx="10965" formatCode="General">
                  <c:v>10.965</c:v>
                </c:pt>
                <c:pt idx="10966" formatCode="General">
                  <c:v>10.965999999999999</c:v>
                </c:pt>
                <c:pt idx="10967" formatCode="General">
                  <c:v>10.967000000000001</c:v>
                </c:pt>
                <c:pt idx="10968" formatCode="General">
                  <c:v>10.968</c:v>
                </c:pt>
                <c:pt idx="10969" formatCode="General">
                  <c:v>10.968999999999999</c:v>
                </c:pt>
                <c:pt idx="10970" formatCode="General">
                  <c:v>10.97</c:v>
                </c:pt>
                <c:pt idx="10971" formatCode="General">
                  <c:v>10.971</c:v>
                </c:pt>
                <c:pt idx="10972" formatCode="General">
                  <c:v>10.972</c:v>
                </c:pt>
                <c:pt idx="10973" formatCode="General">
                  <c:v>10.973000000000001</c:v>
                </c:pt>
                <c:pt idx="10974" formatCode="General">
                  <c:v>10.974</c:v>
                </c:pt>
                <c:pt idx="10975" formatCode="General">
                  <c:v>10.975</c:v>
                </c:pt>
                <c:pt idx="10976" formatCode="General">
                  <c:v>10.976000000000001</c:v>
                </c:pt>
                <c:pt idx="10977" formatCode="General">
                  <c:v>10.977</c:v>
                </c:pt>
                <c:pt idx="10978" formatCode="General">
                  <c:v>10.978</c:v>
                </c:pt>
                <c:pt idx="10979" formatCode="General">
                  <c:v>10.978999999999999</c:v>
                </c:pt>
                <c:pt idx="10980" formatCode="General">
                  <c:v>10.98</c:v>
                </c:pt>
                <c:pt idx="10981" formatCode="General">
                  <c:v>10.981</c:v>
                </c:pt>
                <c:pt idx="10982" formatCode="General">
                  <c:v>10.981999999999999</c:v>
                </c:pt>
                <c:pt idx="10983" formatCode="General">
                  <c:v>10.983000000000001</c:v>
                </c:pt>
                <c:pt idx="10984" formatCode="General">
                  <c:v>10.984</c:v>
                </c:pt>
                <c:pt idx="10985" formatCode="General">
                  <c:v>10.984999999999999</c:v>
                </c:pt>
                <c:pt idx="10986" formatCode="General">
                  <c:v>10.986000000000001</c:v>
                </c:pt>
                <c:pt idx="10987" formatCode="General">
                  <c:v>10.987</c:v>
                </c:pt>
                <c:pt idx="10988" formatCode="General">
                  <c:v>10.988</c:v>
                </c:pt>
                <c:pt idx="10989" formatCode="General">
                  <c:v>10.989000000000001</c:v>
                </c:pt>
                <c:pt idx="10990" formatCode="General">
                  <c:v>10.99</c:v>
                </c:pt>
                <c:pt idx="10991" formatCode="General">
                  <c:v>10.991</c:v>
                </c:pt>
                <c:pt idx="10992" formatCode="General">
                  <c:v>10.992000000000001</c:v>
                </c:pt>
                <c:pt idx="10993" formatCode="General">
                  <c:v>10.993</c:v>
                </c:pt>
                <c:pt idx="10994" formatCode="General">
                  <c:v>10.994</c:v>
                </c:pt>
                <c:pt idx="10995" formatCode="General">
                  <c:v>10.994999999999999</c:v>
                </c:pt>
                <c:pt idx="10996" formatCode="General">
                  <c:v>10.996</c:v>
                </c:pt>
                <c:pt idx="10997" formatCode="General">
                  <c:v>10.997</c:v>
                </c:pt>
                <c:pt idx="10998" formatCode="General">
                  <c:v>10.997999999999999</c:v>
                </c:pt>
                <c:pt idx="10999" formatCode="General">
                  <c:v>10.999000000000001</c:v>
                </c:pt>
                <c:pt idx="11000" formatCode="General">
                  <c:v>11</c:v>
                </c:pt>
                <c:pt idx="11001" formatCode="General">
                  <c:v>11.000999999999999</c:v>
                </c:pt>
                <c:pt idx="11002" formatCode="General">
                  <c:v>11.002000000000001</c:v>
                </c:pt>
                <c:pt idx="11003" formatCode="General">
                  <c:v>11.003</c:v>
                </c:pt>
                <c:pt idx="11004" formatCode="General">
                  <c:v>11.004</c:v>
                </c:pt>
                <c:pt idx="11005" formatCode="General">
                  <c:v>11.005000000000001</c:v>
                </c:pt>
                <c:pt idx="11006" formatCode="General">
                  <c:v>11.006</c:v>
                </c:pt>
                <c:pt idx="11007" formatCode="General">
                  <c:v>11.007</c:v>
                </c:pt>
                <c:pt idx="11008" formatCode="General">
                  <c:v>11.007999999999999</c:v>
                </c:pt>
                <c:pt idx="11009" formatCode="General">
                  <c:v>11.009</c:v>
                </c:pt>
                <c:pt idx="11010" formatCode="General">
                  <c:v>11.01</c:v>
                </c:pt>
                <c:pt idx="11011" formatCode="General">
                  <c:v>11.010999999999999</c:v>
                </c:pt>
                <c:pt idx="11012" formatCode="General">
                  <c:v>11.012</c:v>
                </c:pt>
                <c:pt idx="11013" formatCode="General">
                  <c:v>11.013</c:v>
                </c:pt>
                <c:pt idx="11014" formatCode="General">
                  <c:v>11.013999999999999</c:v>
                </c:pt>
                <c:pt idx="11015" formatCode="General">
                  <c:v>11.015000000000001</c:v>
                </c:pt>
                <c:pt idx="11016" formatCode="General">
                  <c:v>11.016</c:v>
                </c:pt>
                <c:pt idx="11017" formatCode="General">
                  <c:v>11.016999999999999</c:v>
                </c:pt>
                <c:pt idx="11018" formatCode="General">
                  <c:v>11.018000000000001</c:v>
                </c:pt>
                <c:pt idx="11019" formatCode="General">
                  <c:v>11.019</c:v>
                </c:pt>
                <c:pt idx="11020" formatCode="General">
                  <c:v>11.02</c:v>
                </c:pt>
                <c:pt idx="11021" formatCode="General">
                  <c:v>11.021000000000001</c:v>
                </c:pt>
                <c:pt idx="11022" formatCode="General">
                  <c:v>11.022</c:v>
                </c:pt>
                <c:pt idx="11023" formatCode="General">
                  <c:v>11.023</c:v>
                </c:pt>
                <c:pt idx="11024" formatCode="General">
                  <c:v>11.023999999999999</c:v>
                </c:pt>
                <c:pt idx="11025" formatCode="General">
                  <c:v>11.025</c:v>
                </c:pt>
                <c:pt idx="11026" formatCode="General">
                  <c:v>11.026</c:v>
                </c:pt>
                <c:pt idx="11027" formatCode="General">
                  <c:v>11.026999999999999</c:v>
                </c:pt>
                <c:pt idx="11028" formatCode="General">
                  <c:v>11.028</c:v>
                </c:pt>
                <c:pt idx="11029" formatCode="General">
                  <c:v>11.029</c:v>
                </c:pt>
                <c:pt idx="11030" formatCode="General">
                  <c:v>11.03</c:v>
                </c:pt>
                <c:pt idx="11031" formatCode="General">
                  <c:v>11.031000000000001</c:v>
                </c:pt>
                <c:pt idx="11032" formatCode="General">
                  <c:v>11.032</c:v>
                </c:pt>
                <c:pt idx="11033" formatCode="General">
                  <c:v>11.032999999999999</c:v>
                </c:pt>
                <c:pt idx="11034" formatCode="General">
                  <c:v>11.034000000000001</c:v>
                </c:pt>
                <c:pt idx="11035" formatCode="General">
                  <c:v>11.035</c:v>
                </c:pt>
                <c:pt idx="11036" formatCode="General">
                  <c:v>11.036</c:v>
                </c:pt>
                <c:pt idx="11037" formatCode="General">
                  <c:v>11.037000000000001</c:v>
                </c:pt>
                <c:pt idx="11038" formatCode="General">
                  <c:v>11.038</c:v>
                </c:pt>
                <c:pt idx="11039" formatCode="General">
                  <c:v>11.039</c:v>
                </c:pt>
                <c:pt idx="11040" formatCode="General">
                  <c:v>11.04</c:v>
                </c:pt>
                <c:pt idx="11041" formatCode="General">
                  <c:v>11.041</c:v>
                </c:pt>
                <c:pt idx="11042" formatCode="General">
                  <c:v>11.042</c:v>
                </c:pt>
                <c:pt idx="11043" formatCode="General">
                  <c:v>11.042999999999999</c:v>
                </c:pt>
                <c:pt idx="11044" formatCode="General">
                  <c:v>11.044</c:v>
                </c:pt>
                <c:pt idx="11045" formatCode="General">
                  <c:v>11.045</c:v>
                </c:pt>
                <c:pt idx="11046" formatCode="General">
                  <c:v>11.045999999999999</c:v>
                </c:pt>
                <c:pt idx="11047" formatCode="General">
                  <c:v>11.047000000000001</c:v>
                </c:pt>
                <c:pt idx="11048" formatCode="General">
                  <c:v>11.048</c:v>
                </c:pt>
                <c:pt idx="11049" formatCode="General">
                  <c:v>11.048999999999999</c:v>
                </c:pt>
                <c:pt idx="11050" formatCode="General">
                  <c:v>11.05</c:v>
                </c:pt>
                <c:pt idx="11051" formatCode="General">
                  <c:v>11.051</c:v>
                </c:pt>
                <c:pt idx="11052" formatCode="General">
                  <c:v>11.052</c:v>
                </c:pt>
                <c:pt idx="11053" formatCode="General">
                  <c:v>11.053000000000001</c:v>
                </c:pt>
                <c:pt idx="11054" formatCode="General">
                  <c:v>11.054</c:v>
                </c:pt>
                <c:pt idx="11055" formatCode="General">
                  <c:v>11.055</c:v>
                </c:pt>
                <c:pt idx="11056" formatCode="General">
                  <c:v>11.055999999999999</c:v>
                </c:pt>
                <c:pt idx="11057" formatCode="General">
                  <c:v>11.057</c:v>
                </c:pt>
                <c:pt idx="11058" formatCode="General">
                  <c:v>11.058</c:v>
                </c:pt>
                <c:pt idx="11059" formatCode="General">
                  <c:v>11.058999999999999</c:v>
                </c:pt>
                <c:pt idx="11060" formatCode="General">
                  <c:v>11.06</c:v>
                </c:pt>
                <c:pt idx="11061" formatCode="General">
                  <c:v>11.061</c:v>
                </c:pt>
                <c:pt idx="11062" formatCode="General">
                  <c:v>11.061999999999999</c:v>
                </c:pt>
                <c:pt idx="11063" formatCode="General">
                  <c:v>11.063000000000001</c:v>
                </c:pt>
                <c:pt idx="11064" formatCode="General">
                  <c:v>11.064</c:v>
                </c:pt>
                <c:pt idx="11065" formatCode="General">
                  <c:v>11.065</c:v>
                </c:pt>
                <c:pt idx="11066" formatCode="General">
                  <c:v>11.066000000000001</c:v>
                </c:pt>
                <c:pt idx="11067" formatCode="General">
                  <c:v>11.067</c:v>
                </c:pt>
                <c:pt idx="11068" formatCode="General">
                  <c:v>11.068</c:v>
                </c:pt>
                <c:pt idx="11069" formatCode="General">
                  <c:v>11.069000000000001</c:v>
                </c:pt>
                <c:pt idx="11070" formatCode="General">
                  <c:v>11.07</c:v>
                </c:pt>
                <c:pt idx="11071" formatCode="General">
                  <c:v>11.071</c:v>
                </c:pt>
                <c:pt idx="11072" formatCode="General">
                  <c:v>11.071999999999999</c:v>
                </c:pt>
                <c:pt idx="11073" formatCode="General">
                  <c:v>11.073</c:v>
                </c:pt>
                <c:pt idx="11074" formatCode="General">
                  <c:v>11.074</c:v>
                </c:pt>
                <c:pt idx="11075" formatCode="General">
                  <c:v>11.074999999999999</c:v>
                </c:pt>
                <c:pt idx="11076" formatCode="General">
                  <c:v>11.076000000000001</c:v>
                </c:pt>
                <c:pt idx="11077" formatCode="General">
                  <c:v>11.077</c:v>
                </c:pt>
                <c:pt idx="11078" formatCode="General">
                  <c:v>11.077999999999999</c:v>
                </c:pt>
                <c:pt idx="11079" formatCode="General">
                  <c:v>11.079000000000001</c:v>
                </c:pt>
                <c:pt idx="11080" formatCode="General">
                  <c:v>11.08</c:v>
                </c:pt>
                <c:pt idx="11081" formatCode="General">
                  <c:v>11.081</c:v>
                </c:pt>
                <c:pt idx="11082" formatCode="General">
                  <c:v>11.082000000000001</c:v>
                </c:pt>
                <c:pt idx="11083" formatCode="General">
                  <c:v>11.083</c:v>
                </c:pt>
                <c:pt idx="11084" formatCode="General">
                  <c:v>11.084</c:v>
                </c:pt>
                <c:pt idx="11085" formatCode="General">
                  <c:v>11.085000000000001</c:v>
                </c:pt>
                <c:pt idx="11086" formatCode="General">
                  <c:v>11.086</c:v>
                </c:pt>
                <c:pt idx="11087" formatCode="General">
                  <c:v>11.087</c:v>
                </c:pt>
                <c:pt idx="11088" formatCode="General">
                  <c:v>11.087999999999999</c:v>
                </c:pt>
                <c:pt idx="11089" formatCode="General">
                  <c:v>11.089</c:v>
                </c:pt>
                <c:pt idx="11090" formatCode="General">
                  <c:v>11.09</c:v>
                </c:pt>
                <c:pt idx="11091" formatCode="General">
                  <c:v>11.090999999999999</c:v>
                </c:pt>
                <c:pt idx="11092" formatCode="General">
                  <c:v>11.092000000000001</c:v>
                </c:pt>
                <c:pt idx="11093" formatCode="General">
                  <c:v>11.093</c:v>
                </c:pt>
                <c:pt idx="11094" formatCode="General">
                  <c:v>11.093999999999999</c:v>
                </c:pt>
                <c:pt idx="11095" formatCode="General">
                  <c:v>11.095000000000001</c:v>
                </c:pt>
                <c:pt idx="11096" formatCode="General">
                  <c:v>11.096</c:v>
                </c:pt>
                <c:pt idx="11097" formatCode="General">
                  <c:v>11.097</c:v>
                </c:pt>
                <c:pt idx="11098" formatCode="General">
                  <c:v>11.098000000000001</c:v>
                </c:pt>
                <c:pt idx="11099" formatCode="General">
                  <c:v>11.099</c:v>
                </c:pt>
                <c:pt idx="11100" formatCode="General">
                  <c:v>11.1</c:v>
                </c:pt>
                <c:pt idx="11101" formatCode="General">
                  <c:v>11.101000000000001</c:v>
                </c:pt>
                <c:pt idx="11102" formatCode="General">
                  <c:v>11.102</c:v>
                </c:pt>
                <c:pt idx="11103" formatCode="General">
                  <c:v>11.103</c:v>
                </c:pt>
                <c:pt idx="11104" formatCode="General">
                  <c:v>11.103999999999999</c:v>
                </c:pt>
                <c:pt idx="11105" formatCode="General">
                  <c:v>11.105</c:v>
                </c:pt>
                <c:pt idx="11106" formatCode="General">
                  <c:v>11.106</c:v>
                </c:pt>
                <c:pt idx="11107" formatCode="General">
                  <c:v>11.106999999999999</c:v>
                </c:pt>
                <c:pt idx="11108" formatCode="General">
                  <c:v>11.108000000000001</c:v>
                </c:pt>
                <c:pt idx="11109" formatCode="General">
                  <c:v>11.109</c:v>
                </c:pt>
                <c:pt idx="11110" formatCode="General">
                  <c:v>11.11</c:v>
                </c:pt>
                <c:pt idx="11111" formatCode="General">
                  <c:v>11.111000000000001</c:v>
                </c:pt>
                <c:pt idx="11112" formatCode="General">
                  <c:v>11.112</c:v>
                </c:pt>
                <c:pt idx="11113" formatCode="General">
                  <c:v>11.113</c:v>
                </c:pt>
                <c:pt idx="11114" formatCode="General">
                  <c:v>11.114000000000001</c:v>
                </c:pt>
                <c:pt idx="11115" formatCode="General">
                  <c:v>11.115</c:v>
                </c:pt>
                <c:pt idx="11116" formatCode="General">
                  <c:v>11.116</c:v>
                </c:pt>
                <c:pt idx="11117" formatCode="General">
                  <c:v>11.117000000000001</c:v>
                </c:pt>
                <c:pt idx="11118" formatCode="General">
                  <c:v>11.118</c:v>
                </c:pt>
                <c:pt idx="11119" formatCode="General">
                  <c:v>11.119</c:v>
                </c:pt>
                <c:pt idx="11120" formatCode="General">
                  <c:v>11.12</c:v>
                </c:pt>
                <c:pt idx="11121" formatCode="General">
                  <c:v>11.121</c:v>
                </c:pt>
                <c:pt idx="11122" formatCode="General">
                  <c:v>11.122</c:v>
                </c:pt>
                <c:pt idx="11123" formatCode="General">
                  <c:v>11.122999999999999</c:v>
                </c:pt>
                <c:pt idx="11124" formatCode="General">
                  <c:v>11.124000000000001</c:v>
                </c:pt>
                <c:pt idx="11125" formatCode="General">
                  <c:v>11.125</c:v>
                </c:pt>
                <c:pt idx="11126" formatCode="General">
                  <c:v>11.125999999999999</c:v>
                </c:pt>
                <c:pt idx="11127" formatCode="General">
                  <c:v>11.127000000000001</c:v>
                </c:pt>
                <c:pt idx="11128" formatCode="General">
                  <c:v>11.128</c:v>
                </c:pt>
                <c:pt idx="11129" formatCode="General">
                  <c:v>11.129</c:v>
                </c:pt>
                <c:pt idx="11130" formatCode="General">
                  <c:v>11.13</c:v>
                </c:pt>
                <c:pt idx="11131" formatCode="General">
                  <c:v>11.131</c:v>
                </c:pt>
                <c:pt idx="11132" formatCode="General">
                  <c:v>11.132</c:v>
                </c:pt>
                <c:pt idx="11133" formatCode="General">
                  <c:v>11.132999999999999</c:v>
                </c:pt>
                <c:pt idx="11134" formatCode="General">
                  <c:v>11.134</c:v>
                </c:pt>
                <c:pt idx="11135" formatCode="General">
                  <c:v>11.135</c:v>
                </c:pt>
                <c:pt idx="11136" formatCode="General">
                  <c:v>11.135999999999999</c:v>
                </c:pt>
                <c:pt idx="11137" formatCode="General">
                  <c:v>11.137</c:v>
                </c:pt>
                <c:pt idx="11138" formatCode="General">
                  <c:v>11.138</c:v>
                </c:pt>
                <c:pt idx="11139" formatCode="General">
                  <c:v>11.138999999999999</c:v>
                </c:pt>
                <c:pt idx="11140" formatCode="General">
                  <c:v>11.14</c:v>
                </c:pt>
                <c:pt idx="11141" formatCode="General">
                  <c:v>11.141</c:v>
                </c:pt>
                <c:pt idx="11142" formatCode="General">
                  <c:v>11.141999999999999</c:v>
                </c:pt>
                <c:pt idx="11143" formatCode="General">
                  <c:v>11.143000000000001</c:v>
                </c:pt>
                <c:pt idx="11144" formatCode="General">
                  <c:v>11.144</c:v>
                </c:pt>
                <c:pt idx="11145" formatCode="General">
                  <c:v>11.145</c:v>
                </c:pt>
                <c:pt idx="11146" formatCode="General">
                  <c:v>11.146000000000001</c:v>
                </c:pt>
                <c:pt idx="11147" formatCode="General">
                  <c:v>11.147</c:v>
                </c:pt>
                <c:pt idx="11148" formatCode="General">
                  <c:v>11.148</c:v>
                </c:pt>
                <c:pt idx="11149" formatCode="General">
                  <c:v>11.148999999999999</c:v>
                </c:pt>
                <c:pt idx="11150" formatCode="General">
                  <c:v>11.15</c:v>
                </c:pt>
                <c:pt idx="11151" formatCode="General">
                  <c:v>11.151</c:v>
                </c:pt>
                <c:pt idx="11152" formatCode="General">
                  <c:v>11.151999999999999</c:v>
                </c:pt>
                <c:pt idx="11153" formatCode="General">
                  <c:v>11.153</c:v>
                </c:pt>
                <c:pt idx="11154" formatCode="General">
                  <c:v>11.154</c:v>
                </c:pt>
                <c:pt idx="11155" formatCode="General">
                  <c:v>11.154999999999999</c:v>
                </c:pt>
                <c:pt idx="11156" formatCode="General">
                  <c:v>11.156000000000001</c:v>
                </c:pt>
                <c:pt idx="11157" formatCode="General">
                  <c:v>11.157</c:v>
                </c:pt>
                <c:pt idx="11158" formatCode="General">
                  <c:v>11.157999999999999</c:v>
                </c:pt>
                <c:pt idx="11159" formatCode="General">
                  <c:v>11.159000000000001</c:v>
                </c:pt>
                <c:pt idx="11160" formatCode="General">
                  <c:v>11.16</c:v>
                </c:pt>
                <c:pt idx="11161" formatCode="General">
                  <c:v>11.161</c:v>
                </c:pt>
                <c:pt idx="11162" formatCode="General">
                  <c:v>11.162000000000001</c:v>
                </c:pt>
                <c:pt idx="11163" formatCode="General">
                  <c:v>11.163</c:v>
                </c:pt>
                <c:pt idx="11164" formatCode="General">
                  <c:v>11.164</c:v>
                </c:pt>
                <c:pt idx="11165" formatCode="General">
                  <c:v>11.164999999999999</c:v>
                </c:pt>
                <c:pt idx="11166" formatCode="General">
                  <c:v>11.166</c:v>
                </c:pt>
                <c:pt idx="11167" formatCode="General">
                  <c:v>11.167</c:v>
                </c:pt>
                <c:pt idx="11168" formatCode="General">
                  <c:v>11.167999999999999</c:v>
                </c:pt>
                <c:pt idx="11169" formatCode="General">
                  <c:v>11.169</c:v>
                </c:pt>
                <c:pt idx="11170" formatCode="General">
                  <c:v>11.17</c:v>
                </c:pt>
                <c:pt idx="11171" formatCode="General">
                  <c:v>11.170999999999999</c:v>
                </c:pt>
                <c:pt idx="11172" formatCode="General">
                  <c:v>11.172000000000001</c:v>
                </c:pt>
                <c:pt idx="11173" formatCode="General">
                  <c:v>11.173</c:v>
                </c:pt>
                <c:pt idx="11174" formatCode="General">
                  <c:v>11.173999999999999</c:v>
                </c:pt>
                <c:pt idx="11175" formatCode="General">
                  <c:v>11.175000000000001</c:v>
                </c:pt>
                <c:pt idx="11176" formatCode="General">
                  <c:v>11.176</c:v>
                </c:pt>
                <c:pt idx="11177" formatCode="General">
                  <c:v>11.177</c:v>
                </c:pt>
                <c:pt idx="11178" formatCode="General">
                  <c:v>11.178000000000001</c:v>
                </c:pt>
                <c:pt idx="11179" formatCode="General">
                  <c:v>11.179</c:v>
                </c:pt>
                <c:pt idx="11180" formatCode="General">
                  <c:v>11.18</c:v>
                </c:pt>
                <c:pt idx="11181" formatCode="General">
                  <c:v>11.180999999999999</c:v>
                </c:pt>
                <c:pt idx="11182" formatCode="General">
                  <c:v>11.182</c:v>
                </c:pt>
                <c:pt idx="11183" formatCode="General">
                  <c:v>11.183</c:v>
                </c:pt>
                <c:pt idx="11184" formatCode="General">
                  <c:v>11.183999999999999</c:v>
                </c:pt>
                <c:pt idx="11185" formatCode="General">
                  <c:v>11.185</c:v>
                </c:pt>
                <c:pt idx="11186" formatCode="General">
                  <c:v>11.186</c:v>
                </c:pt>
                <c:pt idx="11187" formatCode="General">
                  <c:v>11.186999999999999</c:v>
                </c:pt>
                <c:pt idx="11188" formatCode="General">
                  <c:v>11.188000000000001</c:v>
                </c:pt>
                <c:pt idx="11189" formatCode="General">
                  <c:v>11.189</c:v>
                </c:pt>
                <c:pt idx="11190" formatCode="General">
                  <c:v>11.19</c:v>
                </c:pt>
                <c:pt idx="11191" formatCode="General">
                  <c:v>11.191000000000001</c:v>
                </c:pt>
                <c:pt idx="11192" formatCode="General">
                  <c:v>11.192</c:v>
                </c:pt>
                <c:pt idx="11193" formatCode="General">
                  <c:v>11.193</c:v>
                </c:pt>
                <c:pt idx="11194" formatCode="General">
                  <c:v>11.194000000000001</c:v>
                </c:pt>
                <c:pt idx="11195" formatCode="General">
                  <c:v>11.195</c:v>
                </c:pt>
                <c:pt idx="11196" formatCode="General">
                  <c:v>11.196</c:v>
                </c:pt>
                <c:pt idx="11197" formatCode="General">
                  <c:v>11.196999999999999</c:v>
                </c:pt>
                <c:pt idx="11198" formatCode="General">
                  <c:v>11.198</c:v>
                </c:pt>
                <c:pt idx="11199" formatCode="General">
                  <c:v>11.199</c:v>
                </c:pt>
                <c:pt idx="11200" formatCode="General">
                  <c:v>11.2</c:v>
                </c:pt>
                <c:pt idx="11201" formatCode="General">
                  <c:v>11.201000000000001</c:v>
                </c:pt>
                <c:pt idx="11202" formatCode="General">
                  <c:v>11.202</c:v>
                </c:pt>
                <c:pt idx="11203" formatCode="General">
                  <c:v>11.202999999999999</c:v>
                </c:pt>
                <c:pt idx="11204" formatCode="General">
                  <c:v>11.204000000000001</c:v>
                </c:pt>
                <c:pt idx="11205" formatCode="General">
                  <c:v>11.205</c:v>
                </c:pt>
                <c:pt idx="11206" formatCode="General">
                  <c:v>11.206</c:v>
                </c:pt>
                <c:pt idx="11207" formatCode="General">
                  <c:v>11.207000000000001</c:v>
                </c:pt>
                <c:pt idx="11208" formatCode="General">
                  <c:v>11.208</c:v>
                </c:pt>
                <c:pt idx="11209" formatCode="General">
                  <c:v>11.209</c:v>
                </c:pt>
                <c:pt idx="11210" formatCode="General">
                  <c:v>11.21</c:v>
                </c:pt>
                <c:pt idx="11211" formatCode="General">
                  <c:v>11.211</c:v>
                </c:pt>
                <c:pt idx="11212" formatCode="General">
                  <c:v>11.212</c:v>
                </c:pt>
                <c:pt idx="11213" formatCode="General">
                  <c:v>11.212999999999999</c:v>
                </c:pt>
                <c:pt idx="11214" formatCode="General">
                  <c:v>11.214</c:v>
                </c:pt>
                <c:pt idx="11215" formatCode="General">
                  <c:v>11.215</c:v>
                </c:pt>
                <c:pt idx="11216" formatCode="General">
                  <c:v>11.215999999999999</c:v>
                </c:pt>
                <c:pt idx="11217" formatCode="General">
                  <c:v>11.217000000000001</c:v>
                </c:pt>
                <c:pt idx="11218" formatCode="General">
                  <c:v>11.218</c:v>
                </c:pt>
                <c:pt idx="11219" formatCode="General">
                  <c:v>11.218999999999999</c:v>
                </c:pt>
                <c:pt idx="11220" formatCode="General">
                  <c:v>11.22</c:v>
                </c:pt>
                <c:pt idx="11221" formatCode="General">
                  <c:v>11.221</c:v>
                </c:pt>
                <c:pt idx="11222" formatCode="General">
                  <c:v>11.222</c:v>
                </c:pt>
                <c:pt idx="11223" formatCode="General">
                  <c:v>11.223000000000001</c:v>
                </c:pt>
                <c:pt idx="11224" formatCode="General">
                  <c:v>11.224</c:v>
                </c:pt>
                <c:pt idx="11225" formatCode="General">
                  <c:v>11.225</c:v>
                </c:pt>
                <c:pt idx="11226" formatCode="General">
                  <c:v>11.226000000000001</c:v>
                </c:pt>
                <c:pt idx="11227" formatCode="General">
                  <c:v>11.227</c:v>
                </c:pt>
                <c:pt idx="11228" formatCode="General">
                  <c:v>11.228</c:v>
                </c:pt>
                <c:pt idx="11229" formatCode="General">
                  <c:v>11.228999999999999</c:v>
                </c:pt>
                <c:pt idx="11230" formatCode="General">
                  <c:v>11.23</c:v>
                </c:pt>
                <c:pt idx="11231" formatCode="General">
                  <c:v>11.231</c:v>
                </c:pt>
                <c:pt idx="11232" formatCode="General">
                  <c:v>11.231999999999999</c:v>
                </c:pt>
                <c:pt idx="11233" formatCode="General">
                  <c:v>11.233000000000001</c:v>
                </c:pt>
                <c:pt idx="11234" formatCode="General">
                  <c:v>11.234</c:v>
                </c:pt>
                <c:pt idx="11235" formatCode="General">
                  <c:v>11.234999999999999</c:v>
                </c:pt>
                <c:pt idx="11236" formatCode="General">
                  <c:v>11.236000000000001</c:v>
                </c:pt>
                <c:pt idx="11237" formatCode="General">
                  <c:v>11.237</c:v>
                </c:pt>
                <c:pt idx="11238" formatCode="General">
                  <c:v>11.238</c:v>
                </c:pt>
                <c:pt idx="11239" formatCode="General">
                  <c:v>11.239000000000001</c:v>
                </c:pt>
                <c:pt idx="11240" formatCode="General">
                  <c:v>11.24</c:v>
                </c:pt>
                <c:pt idx="11241" formatCode="General">
                  <c:v>11.241</c:v>
                </c:pt>
                <c:pt idx="11242" formatCode="General">
                  <c:v>11.242000000000001</c:v>
                </c:pt>
                <c:pt idx="11243" formatCode="General">
                  <c:v>11.243</c:v>
                </c:pt>
                <c:pt idx="11244" formatCode="General">
                  <c:v>11.244</c:v>
                </c:pt>
                <c:pt idx="11245" formatCode="General">
                  <c:v>11.244999999999999</c:v>
                </c:pt>
                <c:pt idx="11246" formatCode="General">
                  <c:v>11.246</c:v>
                </c:pt>
                <c:pt idx="11247" formatCode="General">
                  <c:v>11.247</c:v>
                </c:pt>
                <c:pt idx="11248" formatCode="General">
                  <c:v>11.247999999999999</c:v>
                </c:pt>
                <c:pt idx="11249" formatCode="General">
                  <c:v>11.249000000000001</c:v>
                </c:pt>
                <c:pt idx="11250" formatCode="General">
                  <c:v>11.25</c:v>
                </c:pt>
                <c:pt idx="11251" formatCode="General">
                  <c:v>11.250999999999999</c:v>
                </c:pt>
                <c:pt idx="11252" formatCode="General">
                  <c:v>11.252000000000001</c:v>
                </c:pt>
                <c:pt idx="11253" formatCode="General">
                  <c:v>11.253</c:v>
                </c:pt>
                <c:pt idx="11254" formatCode="General">
                  <c:v>11.254</c:v>
                </c:pt>
                <c:pt idx="11255" formatCode="General">
                  <c:v>11.255000000000001</c:v>
                </c:pt>
                <c:pt idx="11256" formatCode="General">
                  <c:v>11.256</c:v>
                </c:pt>
                <c:pt idx="11257" formatCode="General">
                  <c:v>11.257</c:v>
                </c:pt>
                <c:pt idx="11258" formatCode="General">
                  <c:v>11.257999999999999</c:v>
                </c:pt>
                <c:pt idx="11259" formatCode="General">
                  <c:v>11.259</c:v>
                </c:pt>
                <c:pt idx="11260" formatCode="General">
                  <c:v>11.26</c:v>
                </c:pt>
                <c:pt idx="11261" formatCode="General">
                  <c:v>11.260999999999999</c:v>
                </c:pt>
                <c:pt idx="11262" formatCode="General">
                  <c:v>11.262</c:v>
                </c:pt>
                <c:pt idx="11263" formatCode="General">
                  <c:v>11.263</c:v>
                </c:pt>
                <c:pt idx="11264" formatCode="General">
                  <c:v>11.263999999999999</c:v>
                </c:pt>
                <c:pt idx="11265" formatCode="General">
                  <c:v>11.265000000000001</c:v>
                </c:pt>
                <c:pt idx="11266" formatCode="General">
                  <c:v>11.266</c:v>
                </c:pt>
                <c:pt idx="11267" formatCode="General">
                  <c:v>11.266999999999999</c:v>
                </c:pt>
                <c:pt idx="11268" formatCode="General">
                  <c:v>11.268000000000001</c:v>
                </c:pt>
                <c:pt idx="11269" formatCode="General">
                  <c:v>11.269</c:v>
                </c:pt>
                <c:pt idx="11270" formatCode="General">
                  <c:v>11.27</c:v>
                </c:pt>
                <c:pt idx="11271" formatCode="General">
                  <c:v>11.271000000000001</c:v>
                </c:pt>
                <c:pt idx="11272" formatCode="General">
                  <c:v>11.272</c:v>
                </c:pt>
                <c:pt idx="11273" formatCode="General">
                  <c:v>11.273</c:v>
                </c:pt>
                <c:pt idx="11274" formatCode="General">
                  <c:v>11.273999999999999</c:v>
                </c:pt>
                <c:pt idx="11275" formatCode="General">
                  <c:v>11.275</c:v>
                </c:pt>
                <c:pt idx="11276" formatCode="General">
                  <c:v>11.276</c:v>
                </c:pt>
                <c:pt idx="11277" formatCode="General">
                  <c:v>11.276999999999999</c:v>
                </c:pt>
                <c:pt idx="11278" formatCode="General">
                  <c:v>11.278</c:v>
                </c:pt>
                <c:pt idx="11279" formatCode="General">
                  <c:v>11.279</c:v>
                </c:pt>
                <c:pt idx="11280" formatCode="General">
                  <c:v>11.28</c:v>
                </c:pt>
                <c:pt idx="11281" formatCode="General">
                  <c:v>11.281000000000001</c:v>
                </c:pt>
                <c:pt idx="11282" formatCode="General">
                  <c:v>11.282</c:v>
                </c:pt>
                <c:pt idx="11283" formatCode="General">
                  <c:v>11.282999999999999</c:v>
                </c:pt>
                <c:pt idx="11284" formatCode="General">
                  <c:v>11.284000000000001</c:v>
                </c:pt>
                <c:pt idx="11285" formatCode="General">
                  <c:v>11.285</c:v>
                </c:pt>
                <c:pt idx="11286" formatCode="General">
                  <c:v>11.286</c:v>
                </c:pt>
                <c:pt idx="11287" formatCode="General">
                  <c:v>11.287000000000001</c:v>
                </c:pt>
                <c:pt idx="11288" formatCode="General">
                  <c:v>11.288</c:v>
                </c:pt>
                <c:pt idx="11289" formatCode="General">
                  <c:v>11.289</c:v>
                </c:pt>
                <c:pt idx="11290" formatCode="General">
                  <c:v>11.29</c:v>
                </c:pt>
                <c:pt idx="11291" formatCode="General">
                  <c:v>11.291</c:v>
                </c:pt>
                <c:pt idx="11292" formatCode="General">
                  <c:v>11.292</c:v>
                </c:pt>
                <c:pt idx="11293" formatCode="General">
                  <c:v>11.292999999999999</c:v>
                </c:pt>
                <c:pt idx="11294" formatCode="General">
                  <c:v>11.294</c:v>
                </c:pt>
                <c:pt idx="11295" formatCode="General">
                  <c:v>11.295</c:v>
                </c:pt>
                <c:pt idx="11296" formatCode="General">
                  <c:v>11.295999999999999</c:v>
                </c:pt>
                <c:pt idx="11297" formatCode="General">
                  <c:v>11.297000000000001</c:v>
                </c:pt>
                <c:pt idx="11298" formatCode="General">
                  <c:v>11.298</c:v>
                </c:pt>
                <c:pt idx="11299" formatCode="General">
                  <c:v>11.298999999999999</c:v>
                </c:pt>
                <c:pt idx="11300" formatCode="General">
                  <c:v>11.3</c:v>
                </c:pt>
                <c:pt idx="11301" formatCode="General">
                  <c:v>11.301</c:v>
                </c:pt>
                <c:pt idx="11302" formatCode="General">
                  <c:v>11.302</c:v>
                </c:pt>
                <c:pt idx="11303" formatCode="General">
                  <c:v>11.303000000000001</c:v>
                </c:pt>
                <c:pt idx="11304" formatCode="General">
                  <c:v>11.304</c:v>
                </c:pt>
                <c:pt idx="11305" formatCode="General">
                  <c:v>11.305</c:v>
                </c:pt>
                <c:pt idx="11306" formatCode="General">
                  <c:v>11.305999999999999</c:v>
                </c:pt>
                <c:pt idx="11307" formatCode="General">
                  <c:v>11.307</c:v>
                </c:pt>
                <c:pt idx="11308" formatCode="General">
                  <c:v>11.308</c:v>
                </c:pt>
                <c:pt idx="11309" formatCode="General">
                  <c:v>11.308999999999999</c:v>
                </c:pt>
                <c:pt idx="11310" formatCode="General">
                  <c:v>11.31</c:v>
                </c:pt>
                <c:pt idx="11311" formatCode="General">
                  <c:v>11.311</c:v>
                </c:pt>
                <c:pt idx="11312" formatCode="General">
                  <c:v>11.311999999999999</c:v>
                </c:pt>
                <c:pt idx="11313" formatCode="General">
                  <c:v>11.313000000000001</c:v>
                </c:pt>
                <c:pt idx="11314" formatCode="General">
                  <c:v>11.314</c:v>
                </c:pt>
                <c:pt idx="11315" formatCode="General">
                  <c:v>11.315</c:v>
                </c:pt>
                <c:pt idx="11316" formatCode="General">
                  <c:v>11.316000000000001</c:v>
                </c:pt>
                <c:pt idx="11317" formatCode="General">
                  <c:v>11.317</c:v>
                </c:pt>
                <c:pt idx="11318" formatCode="General">
                  <c:v>11.318</c:v>
                </c:pt>
                <c:pt idx="11319" formatCode="General">
                  <c:v>11.319000000000001</c:v>
                </c:pt>
                <c:pt idx="11320" formatCode="General">
                  <c:v>11.32</c:v>
                </c:pt>
                <c:pt idx="11321" formatCode="General">
                  <c:v>11.321</c:v>
                </c:pt>
                <c:pt idx="11322" formatCode="General">
                  <c:v>11.321999999999999</c:v>
                </c:pt>
                <c:pt idx="11323" formatCode="General">
                  <c:v>11.323</c:v>
                </c:pt>
                <c:pt idx="11324" formatCode="General">
                  <c:v>11.324</c:v>
                </c:pt>
                <c:pt idx="11325" formatCode="General">
                  <c:v>11.324999999999999</c:v>
                </c:pt>
                <c:pt idx="11326" formatCode="General">
                  <c:v>11.326000000000001</c:v>
                </c:pt>
                <c:pt idx="11327" formatCode="General">
                  <c:v>11.327</c:v>
                </c:pt>
                <c:pt idx="11328" formatCode="General">
                  <c:v>11.327999999999999</c:v>
                </c:pt>
                <c:pt idx="11329" formatCode="General">
                  <c:v>11.329000000000001</c:v>
                </c:pt>
                <c:pt idx="11330" formatCode="General">
                  <c:v>11.33</c:v>
                </c:pt>
                <c:pt idx="11331" formatCode="General">
                  <c:v>11.331</c:v>
                </c:pt>
                <c:pt idx="11332" formatCode="General">
                  <c:v>11.332000000000001</c:v>
                </c:pt>
                <c:pt idx="11333" formatCode="General">
                  <c:v>11.333</c:v>
                </c:pt>
                <c:pt idx="11334" formatCode="General">
                  <c:v>11.334</c:v>
                </c:pt>
                <c:pt idx="11335" formatCode="General">
                  <c:v>11.335000000000001</c:v>
                </c:pt>
                <c:pt idx="11336" formatCode="General">
                  <c:v>11.336</c:v>
                </c:pt>
                <c:pt idx="11337" formatCode="General">
                  <c:v>11.337</c:v>
                </c:pt>
                <c:pt idx="11338" formatCode="General">
                  <c:v>11.337999999999999</c:v>
                </c:pt>
                <c:pt idx="11339" formatCode="General">
                  <c:v>11.339</c:v>
                </c:pt>
                <c:pt idx="11340" formatCode="General">
                  <c:v>11.34</c:v>
                </c:pt>
                <c:pt idx="11341" formatCode="General">
                  <c:v>11.340999999999999</c:v>
                </c:pt>
                <c:pt idx="11342" formatCode="General">
                  <c:v>11.342000000000001</c:v>
                </c:pt>
                <c:pt idx="11343" formatCode="General">
                  <c:v>11.343</c:v>
                </c:pt>
                <c:pt idx="11344" formatCode="General">
                  <c:v>11.343999999999999</c:v>
                </c:pt>
                <c:pt idx="11345" formatCode="General">
                  <c:v>11.345000000000001</c:v>
                </c:pt>
                <c:pt idx="11346" formatCode="General">
                  <c:v>11.346</c:v>
                </c:pt>
                <c:pt idx="11347" formatCode="General">
                  <c:v>11.347</c:v>
                </c:pt>
                <c:pt idx="11348" formatCode="General">
                  <c:v>11.348000000000001</c:v>
                </c:pt>
                <c:pt idx="11349" formatCode="General">
                  <c:v>11.349</c:v>
                </c:pt>
                <c:pt idx="11350" formatCode="General">
                  <c:v>11.35</c:v>
                </c:pt>
                <c:pt idx="11351" formatCode="General">
                  <c:v>11.351000000000001</c:v>
                </c:pt>
                <c:pt idx="11352" formatCode="General">
                  <c:v>11.352</c:v>
                </c:pt>
                <c:pt idx="11353" formatCode="General">
                  <c:v>11.353</c:v>
                </c:pt>
                <c:pt idx="11354" formatCode="General">
                  <c:v>11.353999999999999</c:v>
                </c:pt>
                <c:pt idx="11355" formatCode="General">
                  <c:v>11.355</c:v>
                </c:pt>
                <c:pt idx="11356" formatCode="General">
                  <c:v>11.356</c:v>
                </c:pt>
                <c:pt idx="11357" formatCode="General">
                  <c:v>11.356999999999999</c:v>
                </c:pt>
                <c:pt idx="11358" formatCode="General">
                  <c:v>11.358000000000001</c:v>
                </c:pt>
                <c:pt idx="11359" formatCode="General">
                  <c:v>11.359</c:v>
                </c:pt>
                <c:pt idx="11360" formatCode="General">
                  <c:v>11.36</c:v>
                </c:pt>
                <c:pt idx="11361" formatCode="General">
                  <c:v>11.361000000000001</c:v>
                </c:pt>
                <c:pt idx="11362" formatCode="General">
                  <c:v>11.362</c:v>
                </c:pt>
                <c:pt idx="11363" formatCode="General">
                  <c:v>11.363</c:v>
                </c:pt>
                <c:pt idx="11364" formatCode="General">
                  <c:v>11.364000000000001</c:v>
                </c:pt>
                <c:pt idx="11365" formatCode="General">
                  <c:v>11.365</c:v>
                </c:pt>
                <c:pt idx="11366" formatCode="General">
                  <c:v>11.366</c:v>
                </c:pt>
                <c:pt idx="11367" formatCode="General">
                  <c:v>11.367000000000001</c:v>
                </c:pt>
                <c:pt idx="11368" formatCode="General">
                  <c:v>11.368</c:v>
                </c:pt>
                <c:pt idx="11369" formatCode="General">
                  <c:v>11.369</c:v>
                </c:pt>
                <c:pt idx="11370" formatCode="General">
                  <c:v>11.37</c:v>
                </c:pt>
                <c:pt idx="11371" formatCode="General">
                  <c:v>11.371</c:v>
                </c:pt>
                <c:pt idx="11372" formatCode="General">
                  <c:v>11.372</c:v>
                </c:pt>
                <c:pt idx="11373" formatCode="General">
                  <c:v>11.372999999999999</c:v>
                </c:pt>
                <c:pt idx="11374" formatCode="General">
                  <c:v>11.374000000000001</c:v>
                </c:pt>
                <c:pt idx="11375" formatCode="General">
                  <c:v>11.375</c:v>
                </c:pt>
                <c:pt idx="11376" formatCode="General">
                  <c:v>11.375999999999999</c:v>
                </c:pt>
                <c:pt idx="11377" formatCode="General">
                  <c:v>11.377000000000001</c:v>
                </c:pt>
                <c:pt idx="11378" formatCode="General">
                  <c:v>11.378</c:v>
                </c:pt>
                <c:pt idx="11379" formatCode="General">
                  <c:v>11.379</c:v>
                </c:pt>
                <c:pt idx="11380" formatCode="General">
                  <c:v>11.38</c:v>
                </c:pt>
                <c:pt idx="11381" formatCode="General">
                  <c:v>11.381</c:v>
                </c:pt>
                <c:pt idx="11382" formatCode="General">
                  <c:v>11.382</c:v>
                </c:pt>
                <c:pt idx="11383" formatCode="General">
                  <c:v>11.382999999999999</c:v>
                </c:pt>
                <c:pt idx="11384" formatCode="General">
                  <c:v>11.384</c:v>
                </c:pt>
                <c:pt idx="11385" formatCode="General">
                  <c:v>11.385</c:v>
                </c:pt>
                <c:pt idx="11386" formatCode="General">
                  <c:v>11.385999999999999</c:v>
                </c:pt>
                <c:pt idx="11387" formatCode="General">
                  <c:v>11.387</c:v>
                </c:pt>
                <c:pt idx="11388" formatCode="General">
                  <c:v>11.388</c:v>
                </c:pt>
                <c:pt idx="11389" formatCode="General">
                  <c:v>11.388999999999999</c:v>
                </c:pt>
                <c:pt idx="11390" formatCode="General">
                  <c:v>11.39</c:v>
                </c:pt>
                <c:pt idx="11391" formatCode="General">
                  <c:v>11.391</c:v>
                </c:pt>
                <c:pt idx="11392" formatCode="General">
                  <c:v>11.391999999999999</c:v>
                </c:pt>
                <c:pt idx="11393" formatCode="General">
                  <c:v>11.393000000000001</c:v>
                </c:pt>
                <c:pt idx="11394" formatCode="General">
                  <c:v>11.394</c:v>
                </c:pt>
                <c:pt idx="11395" formatCode="General">
                  <c:v>11.395</c:v>
                </c:pt>
                <c:pt idx="11396" formatCode="General">
                  <c:v>11.396000000000001</c:v>
                </c:pt>
                <c:pt idx="11397" formatCode="General">
                  <c:v>11.397</c:v>
                </c:pt>
                <c:pt idx="11398" formatCode="General">
                  <c:v>11.398</c:v>
                </c:pt>
                <c:pt idx="11399" formatCode="General">
                  <c:v>11.398999999999999</c:v>
                </c:pt>
                <c:pt idx="11400" formatCode="General">
                  <c:v>11.4</c:v>
                </c:pt>
                <c:pt idx="11401" formatCode="General">
                  <c:v>11.401</c:v>
                </c:pt>
                <c:pt idx="11402" formatCode="General">
                  <c:v>11.401999999999999</c:v>
                </c:pt>
                <c:pt idx="11403" formatCode="General">
                  <c:v>11.403</c:v>
                </c:pt>
                <c:pt idx="11404" formatCode="General">
                  <c:v>11.404</c:v>
                </c:pt>
                <c:pt idx="11405" formatCode="General">
                  <c:v>11.404999999999999</c:v>
                </c:pt>
                <c:pt idx="11406" formatCode="General">
                  <c:v>11.406000000000001</c:v>
                </c:pt>
                <c:pt idx="11407" formatCode="General">
                  <c:v>11.407</c:v>
                </c:pt>
                <c:pt idx="11408" formatCode="General">
                  <c:v>11.407999999999999</c:v>
                </c:pt>
                <c:pt idx="11409" formatCode="General">
                  <c:v>11.409000000000001</c:v>
                </c:pt>
                <c:pt idx="11410" formatCode="General">
                  <c:v>11.41</c:v>
                </c:pt>
                <c:pt idx="11411" formatCode="General">
                  <c:v>11.411</c:v>
                </c:pt>
                <c:pt idx="11412" formatCode="General">
                  <c:v>11.412000000000001</c:v>
                </c:pt>
                <c:pt idx="11413" formatCode="General">
                  <c:v>11.413</c:v>
                </c:pt>
                <c:pt idx="11414" formatCode="General">
                  <c:v>11.414</c:v>
                </c:pt>
                <c:pt idx="11415" formatCode="General">
                  <c:v>11.414999999999999</c:v>
                </c:pt>
                <c:pt idx="11416" formatCode="General">
                  <c:v>11.416</c:v>
                </c:pt>
                <c:pt idx="11417" formatCode="General">
                  <c:v>11.417</c:v>
                </c:pt>
                <c:pt idx="11418" formatCode="General">
                  <c:v>11.417999999999999</c:v>
                </c:pt>
                <c:pt idx="11419" formatCode="General">
                  <c:v>11.419</c:v>
                </c:pt>
                <c:pt idx="11420" formatCode="General">
                  <c:v>11.42</c:v>
                </c:pt>
                <c:pt idx="11421" formatCode="General">
                  <c:v>11.420999999999999</c:v>
                </c:pt>
                <c:pt idx="11422" formatCode="General">
                  <c:v>11.422000000000001</c:v>
                </c:pt>
                <c:pt idx="11423" formatCode="General">
                  <c:v>11.423</c:v>
                </c:pt>
                <c:pt idx="11424" formatCode="General">
                  <c:v>11.423999999999999</c:v>
                </c:pt>
                <c:pt idx="11425" formatCode="General">
                  <c:v>11.425000000000001</c:v>
                </c:pt>
                <c:pt idx="11426" formatCode="General">
                  <c:v>11.426</c:v>
                </c:pt>
                <c:pt idx="11427" formatCode="General">
                  <c:v>11.427</c:v>
                </c:pt>
                <c:pt idx="11428" formatCode="General">
                  <c:v>11.428000000000001</c:v>
                </c:pt>
                <c:pt idx="11429" formatCode="General">
                  <c:v>11.429</c:v>
                </c:pt>
                <c:pt idx="11430" formatCode="General">
                  <c:v>11.43</c:v>
                </c:pt>
                <c:pt idx="11431" formatCode="General">
                  <c:v>11.430999999999999</c:v>
                </c:pt>
                <c:pt idx="11432" formatCode="General">
                  <c:v>11.432</c:v>
                </c:pt>
                <c:pt idx="11433" formatCode="General">
                  <c:v>11.433</c:v>
                </c:pt>
                <c:pt idx="11434" formatCode="General">
                  <c:v>11.433999999999999</c:v>
                </c:pt>
                <c:pt idx="11435" formatCode="General">
                  <c:v>11.435</c:v>
                </c:pt>
                <c:pt idx="11436" formatCode="General">
                  <c:v>11.436</c:v>
                </c:pt>
                <c:pt idx="11437" formatCode="General">
                  <c:v>11.436999999999999</c:v>
                </c:pt>
                <c:pt idx="11438" formatCode="General">
                  <c:v>11.438000000000001</c:v>
                </c:pt>
                <c:pt idx="11439" formatCode="General">
                  <c:v>11.439</c:v>
                </c:pt>
                <c:pt idx="11440" formatCode="General">
                  <c:v>11.44</c:v>
                </c:pt>
                <c:pt idx="11441" formatCode="General">
                  <c:v>11.441000000000001</c:v>
                </c:pt>
                <c:pt idx="11442" formatCode="General">
                  <c:v>11.442</c:v>
                </c:pt>
                <c:pt idx="11443" formatCode="General">
                  <c:v>11.443</c:v>
                </c:pt>
                <c:pt idx="11444" formatCode="General">
                  <c:v>11.444000000000001</c:v>
                </c:pt>
                <c:pt idx="11445" formatCode="General">
                  <c:v>11.445</c:v>
                </c:pt>
                <c:pt idx="11446" formatCode="General">
                  <c:v>11.446</c:v>
                </c:pt>
                <c:pt idx="11447" formatCode="General">
                  <c:v>11.446999999999999</c:v>
                </c:pt>
                <c:pt idx="11448" formatCode="General">
                  <c:v>11.448</c:v>
                </c:pt>
                <c:pt idx="11449" formatCode="General">
                  <c:v>11.449</c:v>
                </c:pt>
                <c:pt idx="11450" formatCode="General">
                  <c:v>11.45</c:v>
                </c:pt>
                <c:pt idx="11451" formatCode="General">
                  <c:v>11.451000000000001</c:v>
                </c:pt>
                <c:pt idx="11452" formatCode="General">
                  <c:v>11.452</c:v>
                </c:pt>
                <c:pt idx="11453" formatCode="General">
                  <c:v>11.452999999999999</c:v>
                </c:pt>
                <c:pt idx="11454" formatCode="General">
                  <c:v>11.454000000000001</c:v>
                </c:pt>
                <c:pt idx="11455" formatCode="General">
                  <c:v>11.455</c:v>
                </c:pt>
                <c:pt idx="11456" formatCode="General">
                  <c:v>11.456</c:v>
                </c:pt>
                <c:pt idx="11457" formatCode="General">
                  <c:v>11.457000000000001</c:v>
                </c:pt>
                <c:pt idx="11458" formatCode="General">
                  <c:v>11.458</c:v>
                </c:pt>
                <c:pt idx="11459" formatCode="General">
                  <c:v>11.459</c:v>
                </c:pt>
                <c:pt idx="11460" formatCode="General">
                  <c:v>11.46</c:v>
                </c:pt>
                <c:pt idx="11461" formatCode="General">
                  <c:v>11.461</c:v>
                </c:pt>
                <c:pt idx="11462" formatCode="General">
                  <c:v>11.462</c:v>
                </c:pt>
                <c:pt idx="11463" formatCode="General">
                  <c:v>11.462999999999999</c:v>
                </c:pt>
                <c:pt idx="11464" formatCode="General">
                  <c:v>11.464</c:v>
                </c:pt>
                <c:pt idx="11465" formatCode="General">
                  <c:v>11.465</c:v>
                </c:pt>
                <c:pt idx="11466" formatCode="General">
                  <c:v>11.465999999999999</c:v>
                </c:pt>
                <c:pt idx="11467" formatCode="General">
                  <c:v>11.467000000000001</c:v>
                </c:pt>
                <c:pt idx="11468" formatCode="General">
                  <c:v>11.468</c:v>
                </c:pt>
                <c:pt idx="11469" formatCode="General">
                  <c:v>11.468999999999999</c:v>
                </c:pt>
                <c:pt idx="11470" formatCode="General">
                  <c:v>11.47</c:v>
                </c:pt>
                <c:pt idx="11471" formatCode="General">
                  <c:v>11.471</c:v>
                </c:pt>
                <c:pt idx="11472" formatCode="General">
                  <c:v>11.472</c:v>
                </c:pt>
                <c:pt idx="11473" formatCode="General">
                  <c:v>11.473000000000001</c:v>
                </c:pt>
                <c:pt idx="11474" formatCode="General">
                  <c:v>11.474</c:v>
                </c:pt>
                <c:pt idx="11475" formatCode="General">
                  <c:v>11.475</c:v>
                </c:pt>
                <c:pt idx="11476" formatCode="General">
                  <c:v>11.476000000000001</c:v>
                </c:pt>
                <c:pt idx="11477" formatCode="General">
                  <c:v>11.477</c:v>
                </c:pt>
                <c:pt idx="11478" formatCode="General">
                  <c:v>11.478</c:v>
                </c:pt>
                <c:pt idx="11479" formatCode="General">
                  <c:v>11.478999999999999</c:v>
                </c:pt>
                <c:pt idx="11480" formatCode="General">
                  <c:v>11.48</c:v>
                </c:pt>
                <c:pt idx="11481" formatCode="General">
                  <c:v>11.481</c:v>
                </c:pt>
                <c:pt idx="11482" formatCode="General">
                  <c:v>11.481999999999999</c:v>
                </c:pt>
                <c:pt idx="11483" formatCode="General">
                  <c:v>11.483000000000001</c:v>
                </c:pt>
                <c:pt idx="11484" formatCode="General">
                  <c:v>11.484</c:v>
                </c:pt>
                <c:pt idx="11485" formatCode="General">
                  <c:v>11.484999999999999</c:v>
                </c:pt>
                <c:pt idx="11486" formatCode="General">
                  <c:v>11.486000000000001</c:v>
                </c:pt>
                <c:pt idx="11487" formatCode="General">
                  <c:v>11.487</c:v>
                </c:pt>
                <c:pt idx="11488" formatCode="General">
                  <c:v>11.488</c:v>
                </c:pt>
                <c:pt idx="11489" formatCode="General">
                  <c:v>11.489000000000001</c:v>
                </c:pt>
                <c:pt idx="11490" formatCode="General">
                  <c:v>11.49</c:v>
                </c:pt>
                <c:pt idx="11491" formatCode="General">
                  <c:v>11.491</c:v>
                </c:pt>
                <c:pt idx="11492" formatCode="General">
                  <c:v>11.492000000000001</c:v>
                </c:pt>
                <c:pt idx="11493" formatCode="General">
                  <c:v>11.493</c:v>
                </c:pt>
                <c:pt idx="11494" formatCode="General">
                  <c:v>11.494</c:v>
                </c:pt>
                <c:pt idx="11495" formatCode="General">
                  <c:v>11.494999999999999</c:v>
                </c:pt>
                <c:pt idx="11496" formatCode="General">
                  <c:v>11.496</c:v>
                </c:pt>
                <c:pt idx="11497" formatCode="General">
                  <c:v>11.497</c:v>
                </c:pt>
                <c:pt idx="11498" formatCode="General">
                  <c:v>11.497999999999999</c:v>
                </c:pt>
                <c:pt idx="11499" formatCode="General">
                  <c:v>11.499000000000001</c:v>
                </c:pt>
                <c:pt idx="11500" formatCode="General">
                  <c:v>11.5</c:v>
                </c:pt>
                <c:pt idx="11501" formatCode="General">
                  <c:v>11.500999999999999</c:v>
                </c:pt>
                <c:pt idx="11502" formatCode="General">
                  <c:v>11.502000000000001</c:v>
                </c:pt>
                <c:pt idx="11503" formatCode="General">
                  <c:v>11.503</c:v>
                </c:pt>
                <c:pt idx="11504" formatCode="General">
                  <c:v>11.504</c:v>
                </c:pt>
                <c:pt idx="11505" formatCode="General">
                  <c:v>11.505000000000001</c:v>
                </c:pt>
                <c:pt idx="11506" formatCode="General">
                  <c:v>11.506</c:v>
                </c:pt>
                <c:pt idx="11507" formatCode="General">
                  <c:v>11.507</c:v>
                </c:pt>
                <c:pt idx="11508" formatCode="General">
                  <c:v>11.507999999999999</c:v>
                </c:pt>
                <c:pt idx="11509" formatCode="General">
                  <c:v>11.509</c:v>
                </c:pt>
                <c:pt idx="11510" formatCode="General">
                  <c:v>11.51</c:v>
                </c:pt>
                <c:pt idx="11511" formatCode="General">
                  <c:v>11.510999999999999</c:v>
                </c:pt>
                <c:pt idx="11512" formatCode="General">
                  <c:v>11.512</c:v>
                </c:pt>
                <c:pt idx="11513" formatCode="General">
                  <c:v>11.513</c:v>
                </c:pt>
                <c:pt idx="11514" formatCode="General">
                  <c:v>11.513999999999999</c:v>
                </c:pt>
                <c:pt idx="11515" formatCode="General">
                  <c:v>11.515000000000001</c:v>
                </c:pt>
                <c:pt idx="11516" formatCode="General">
                  <c:v>11.516</c:v>
                </c:pt>
                <c:pt idx="11517" formatCode="General">
                  <c:v>11.516999999999999</c:v>
                </c:pt>
                <c:pt idx="11518" formatCode="General">
                  <c:v>11.518000000000001</c:v>
                </c:pt>
                <c:pt idx="11519" formatCode="General">
                  <c:v>11.519</c:v>
                </c:pt>
                <c:pt idx="11520" formatCode="General">
                  <c:v>11.52</c:v>
                </c:pt>
                <c:pt idx="11521" formatCode="General">
                  <c:v>11.521000000000001</c:v>
                </c:pt>
                <c:pt idx="11522" formatCode="General">
                  <c:v>11.522</c:v>
                </c:pt>
                <c:pt idx="11523" formatCode="General">
                  <c:v>11.523</c:v>
                </c:pt>
                <c:pt idx="11524" formatCode="General">
                  <c:v>11.523999999999999</c:v>
                </c:pt>
                <c:pt idx="11525" formatCode="General">
                  <c:v>11.525</c:v>
                </c:pt>
                <c:pt idx="11526" formatCode="General">
                  <c:v>11.526</c:v>
                </c:pt>
                <c:pt idx="11527" formatCode="General">
                  <c:v>11.526999999999999</c:v>
                </c:pt>
                <c:pt idx="11528" formatCode="General">
                  <c:v>11.528</c:v>
                </c:pt>
                <c:pt idx="11529" formatCode="General">
                  <c:v>11.529</c:v>
                </c:pt>
                <c:pt idx="11530" formatCode="General">
                  <c:v>11.53</c:v>
                </c:pt>
                <c:pt idx="11531" formatCode="General">
                  <c:v>11.531000000000001</c:v>
                </c:pt>
                <c:pt idx="11532" formatCode="General">
                  <c:v>11.532</c:v>
                </c:pt>
                <c:pt idx="11533" formatCode="General">
                  <c:v>11.532999999999999</c:v>
                </c:pt>
                <c:pt idx="11534" formatCode="General">
                  <c:v>11.534000000000001</c:v>
                </c:pt>
                <c:pt idx="11535" formatCode="General">
                  <c:v>11.535</c:v>
                </c:pt>
                <c:pt idx="11536" formatCode="General">
                  <c:v>11.536</c:v>
                </c:pt>
                <c:pt idx="11537" formatCode="General">
                  <c:v>11.537000000000001</c:v>
                </c:pt>
                <c:pt idx="11538" formatCode="General">
                  <c:v>11.538</c:v>
                </c:pt>
                <c:pt idx="11539" formatCode="General">
                  <c:v>11.539</c:v>
                </c:pt>
                <c:pt idx="11540" formatCode="General">
                  <c:v>11.54</c:v>
                </c:pt>
                <c:pt idx="11541" formatCode="General">
                  <c:v>11.541</c:v>
                </c:pt>
                <c:pt idx="11542" formatCode="General">
                  <c:v>11.542</c:v>
                </c:pt>
                <c:pt idx="11543" formatCode="General">
                  <c:v>11.542999999999999</c:v>
                </c:pt>
                <c:pt idx="11544" formatCode="General">
                  <c:v>11.544</c:v>
                </c:pt>
                <c:pt idx="11545" formatCode="General">
                  <c:v>11.545</c:v>
                </c:pt>
                <c:pt idx="11546" formatCode="General">
                  <c:v>11.545999999999999</c:v>
                </c:pt>
                <c:pt idx="11547" formatCode="General">
                  <c:v>11.547000000000001</c:v>
                </c:pt>
                <c:pt idx="11548" formatCode="General">
                  <c:v>11.548</c:v>
                </c:pt>
                <c:pt idx="11549" formatCode="General">
                  <c:v>11.548999999999999</c:v>
                </c:pt>
                <c:pt idx="11550" formatCode="General">
                  <c:v>11.55</c:v>
                </c:pt>
                <c:pt idx="11551" formatCode="General">
                  <c:v>11.551</c:v>
                </c:pt>
                <c:pt idx="11552" formatCode="General">
                  <c:v>11.552</c:v>
                </c:pt>
                <c:pt idx="11553" formatCode="General">
                  <c:v>11.553000000000001</c:v>
                </c:pt>
                <c:pt idx="11554" formatCode="General">
                  <c:v>11.554</c:v>
                </c:pt>
                <c:pt idx="11555" formatCode="General">
                  <c:v>11.555</c:v>
                </c:pt>
                <c:pt idx="11556" formatCode="General">
                  <c:v>11.555999999999999</c:v>
                </c:pt>
                <c:pt idx="11557" formatCode="General">
                  <c:v>11.557</c:v>
                </c:pt>
                <c:pt idx="11558" formatCode="General">
                  <c:v>11.558</c:v>
                </c:pt>
                <c:pt idx="11559" formatCode="General">
                  <c:v>11.558999999999999</c:v>
                </c:pt>
                <c:pt idx="11560" formatCode="General">
                  <c:v>11.56</c:v>
                </c:pt>
                <c:pt idx="11561" formatCode="General">
                  <c:v>11.561</c:v>
                </c:pt>
                <c:pt idx="11562" formatCode="General">
                  <c:v>11.561999999999999</c:v>
                </c:pt>
                <c:pt idx="11563" formatCode="General">
                  <c:v>11.563000000000001</c:v>
                </c:pt>
                <c:pt idx="11564" formatCode="General">
                  <c:v>11.564</c:v>
                </c:pt>
                <c:pt idx="11565" formatCode="General">
                  <c:v>11.565</c:v>
                </c:pt>
                <c:pt idx="11566" formatCode="General">
                  <c:v>11.566000000000001</c:v>
                </c:pt>
                <c:pt idx="11567" formatCode="General">
                  <c:v>11.567</c:v>
                </c:pt>
                <c:pt idx="11568" formatCode="General">
                  <c:v>11.568</c:v>
                </c:pt>
                <c:pt idx="11569" formatCode="General">
                  <c:v>11.569000000000001</c:v>
                </c:pt>
                <c:pt idx="11570" formatCode="General">
                  <c:v>11.57</c:v>
                </c:pt>
                <c:pt idx="11571" formatCode="General">
                  <c:v>11.571</c:v>
                </c:pt>
                <c:pt idx="11572" formatCode="General">
                  <c:v>11.571999999999999</c:v>
                </c:pt>
                <c:pt idx="11573" formatCode="General">
                  <c:v>11.573</c:v>
                </c:pt>
                <c:pt idx="11574" formatCode="General">
                  <c:v>11.574</c:v>
                </c:pt>
                <c:pt idx="11575" formatCode="General">
                  <c:v>11.574999999999999</c:v>
                </c:pt>
                <c:pt idx="11576" formatCode="General">
                  <c:v>11.576000000000001</c:v>
                </c:pt>
                <c:pt idx="11577" formatCode="General">
                  <c:v>11.577</c:v>
                </c:pt>
                <c:pt idx="11578" formatCode="General">
                  <c:v>11.577999999999999</c:v>
                </c:pt>
                <c:pt idx="11579" formatCode="General">
                  <c:v>11.579000000000001</c:v>
                </c:pt>
                <c:pt idx="11580" formatCode="General">
                  <c:v>11.58</c:v>
                </c:pt>
                <c:pt idx="11581" formatCode="General">
                  <c:v>11.581</c:v>
                </c:pt>
                <c:pt idx="11582" formatCode="General">
                  <c:v>11.582000000000001</c:v>
                </c:pt>
                <c:pt idx="11583" formatCode="General">
                  <c:v>11.583</c:v>
                </c:pt>
                <c:pt idx="11584" formatCode="General">
                  <c:v>11.584</c:v>
                </c:pt>
                <c:pt idx="11585" formatCode="General">
                  <c:v>11.585000000000001</c:v>
                </c:pt>
                <c:pt idx="11586" formatCode="General">
                  <c:v>11.586</c:v>
                </c:pt>
                <c:pt idx="11587" formatCode="General">
                  <c:v>11.587</c:v>
                </c:pt>
                <c:pt idx="11588" formatCode="General">
                  <c:v>11.587999999999999</c:v>
                </c:pt>
                <c:pt idx="11589" formatCode="General">
                  <c:v>11.589</c:v>
                </c:pt>
                <c:pt idx="11590" formatCode="General">
                  <c:v>11.59</c:v>
                </c:pt>
                <c:pt idx="11591" formatCode="General">
                  <c:v>11.590999999999999</c:v>
                </c:pt>
                <c:pt idx="11592" formatCode="General">
                  <c:v>11.592000000000001</c:v>
                </c:pt>
                <c:pt idx="11593" formatCode="General">
                  <c:v>11.593</c:v>
                </c:pt>
                <c:pt idx="11594" formatCode="General">
                  <c:v>11.593999999999999</c:v>
                </c:pt>
                <c:pt idx="11595" formatCode="General">
                  <c:v>11.595000000000001</c:v>
                </c:pt>
                <c:pt idx="11596" formatCode="General">
                  <c:v>11.596</c:v>
                </c:pt>
                <c:pt idx="11597" formatCode="General">
                  <c:v>11.597</c:v>
                </c:pt>
                <c:pt idx="11598" formatCode="General">
                  <c:v>11.598000000000001</c:v>
                </c:pt>
                <c:pt idx="11599" formatCode="General">
                  <c:v>11.599</c:v>
                </c:pt>
                <c:pt idx="11600" formatCode="General">
                  <c:v>11.6</c:v>
                </c:pt>
                <c:pt idx="11601" formatCode="General">
                  <c:v>11.601000000000001</c:v>
                </c:pt>
                <c:pt idx="11602" formatCode="General">
                  <c:v>11.602</c:v>
                </c:pt>
                <c:pt idx="11603" formatCode="General">
                  <c:v>11.603</c:v>
                </c:pt>
                <c:pt idx="11604" formatCode="General">
                  <c:v>11.603999999999999</c:v>
                </c:pt>
                <c:pt idx="11605" formatCode="General">
                  <c:v>11.605</c:v>
                </c:pt>
                <c:pt idx="11606" formatCode="General">
                  <c:v>11.606</c:v>
                </c:pt>
                <c:pt idx="11607" formatCode="General">
                  <c:v>11.606999999999999</c:v>
                </c:pt>
                <c:pt idx="11608" formatCode="General">
                  <c:v>11.608000000000001</c:v>
                </c:pt>
                <c:pt idx="11609" formatCode="General">
                  <c:v>11.609</c:v>
                </c:pt>
                <c:pt idx="11610" formatCode="General">
                  <c:v>11.61</c:v>
                </c:pt>
                <c:pt idx="11611" formatCode="General">
                  <c:v>11.611000000000001</c:v>
                </c:pt>
                <c:pt idx="11612" formatCode="General">
                  <c:v>11.612</c:v>
                </c:pt>
                <c:pt idx="11613" formatCode="General">
                  <c:v>11.613</c:v>
                </c:pt>
                <c:pt idx="11614" formatCode="General">
                  <c:v>11.614000000000001</c:v>
                </c:pt>
                <c:pt idx="11615" formatCode="General">
                  <c:v>11.615</c:v>
                </c:pt>
                <c:pt idx="11616" formatCode="General">
                  <c:v>11.616</c:v>
                </c:pt>
                <c:pt idx="11617" formatCode="General">
                  <c:v>11.617000000000001</c:v>
                </c:pt>
                <c:pt idx="11618" formatCode="General">
                  <c:v>11.618</c:v>
                </c:pt>
                <c:pt idx="11619" formatCode="General">
                  <c:v>11.619</c:v>
                </c:pt>
                <c:pt idx="11620" formatCode="General">
                  <c:v>11.62</c:v>
                </c:pt>
                <c:pt idx="11621" formatCode="General">
                  <c:v>11.621</c:v>
                </c:pt>
                <c:pt idx="11622" formatCode="General">
                  <c:v>11.622</c:v>
                </c:pt>
                <c:pt idx="11623" formatCode="General">
                  <c:v>11.622999999999999</c:v>
                </c:pt>
                <c:pt idx="11624" formatCode="General">
                  <c:v>11.624000000000001</c:v>
                </c:pt>
                <c:pt idx="11625" formatCode="General">
                  <c:v>11.625</c:v>
                </c:pt>
                <c:pt idx="11626" formatCode="General">
                  <c:v>11.625999999999999</c:v>
                </c:pt>
                <c:pt idx="11627" formatCode="General">
                  <c:v>11.627000000000001</c:v>
                </c:pt>
                <c:pt idx="11628" formatCode="General">
                  <c:v>11.628</c:v>
                </c:pt>
                <c:pt idx="11629" formatCode="General">
                  <c:v>11.629</c:v>
                </c:pt>
                <c:pt idx="11630" formatCode="General">
                  <c:v>11.63</c:v>
                </c:pt>
                <c:pt idx="11631" formatCode="General">
                  <c:v>11.631</c:v>
                </c:pt>
                <c:pt idx="11632" formatCode="General">
                  <c:v>11.632</c:v>
                </c:pt>
                <c:pt idx="11633" formatCode="General">
                  <c:v>11.632999999999999</c:v>
                </c:pt>
                <c:pt idx="11634" formatCode="General">
                  <c:v>11.634</c:v>
                </c:pt>
                <c:pt idx="11635" formatCode="General">
                  <c:v>11.635</c:v>
                </c:pt>
                <c:pt idx="11636" formatCode="General">
                  <c:v>11.635999999999999</c:v>
                </c:pt>
                <c:pt idx="11637" formatCode="General">
                  <c:v>11.637</c:v>
                </c:pt>
                <c:pt idx="11638" formatCode="General">
                  <c:v>11.638</c:v>
                </c:pt>
                <c:pt idx="11639" formatCode="General">
                  <c:v>11.638999999999999</c:v>
                </c:pt>
                <c:pt idx="11640" formatCode="General">
                  <c:v>11.64</c:v>
                </c:pt>
                <c:pt idx="11641" formatCode="General">
                  <c:v>11.641</c:v>
                </c:pt>
                <c:pt idx="11642" formatCode="General">
                  <c:v>11.641999999999999</c:v>
                </c:pt>
                <c:pt idx="11643" formatCode="General">
                  <c:v>11.643000000000001</c:v>
                </c:pt>
                <c:pt idx="11644" formatCode="General">
                  <c:v>11.644</c:v>
                </c:pt>
                <c:pt idx="11645" formatCode="General">
                  <c:v>11.645</c:v>
                </c:pt>
                <c:pt idx="11646" formatCode="General">
                  <c:v>11.646000000000001</c:v>
                </c:pt>
                <c:pt idx="11647" formatCode="General">
                  <c:v>11.647</c:v>
                </c:pt>
                <c:pt idx="11648" formatCode="General">
                  <c:v>11.648</c:v>
                </c:pt>
                <c:pt idx="11649" formatCode="General">
                  <c:v>11.648999999999999</c:v>
                </c:pt>
                <c:pt idx="11650" formatCode="General">
                  <c:v>11.65</c:v>
                </c:pt>
                <c:pt idx="11651" formatCode="General">
                  <c:v>11.651</c:v>
                </c:pt>
                <c:pt idx="11652" formatCode="General">
                  <c:v>11.651999999999999</c:v>
                </c:pt>
                <c:pt idx="11653" formatCode="General">
                  <c:v>11.653</c:v>
                </c:pt>
                <c:pt idx="11654" formatCode="General">
                  <c:v>11.654</c:v>
                </c:pt>
                <c:pt idx="11655" formatCode="General">
                  <c:v>11.654999999999999</c:v>
                </c:pt>
                <c:pt idx="11656" formatCode="General">
                  <c:v>11.656000000000001</c:v>
                </c:pt>
                <c:pt idx="11657" formatCode="General">
                  <c:v>11.657</c:v>
                </c:pt>
                <c:pt idx="11658" formatCode="General">
                  <c:v>11.657999999999999</c:v>
                </c:pt>
                <c:pt idx="11659" formatCode="General">
                  <c:v>11.659000000000001</c:v>
                </c:pt>
                <c:pt idx="11660" formatCode="General">
                  <c:v>11.66</c:v>
                </c:pt>
                <c:pt idx="11661" formatCode="General">
                  <c:v>11.661</c:v>
                </c:pt>
                <c:pt idx="11662" formatCode="General">
                  <c:v>11.662000000000001</c:v>
                </c:pt>
                <c:pt idx="11663" formatCode="General">
                  <c:v>11.663</c:v>
                </c:pt>
                <c:pt idx="11664" formatCode="General">
                  <c:v>11.664</c:v>
                </c:pt>
                <c:pt idx="11665" formatCode="General">
                  <c:v>11.664999999999999</c:v>
                </c:pt>
                <c:pt idx="11666" formatCode="General">
                  <c:v>11.666</c:v>
                </c:pt>
                <c:pt idx="11667" formatCode="General">
                  <c:v>11.667</c:v>
                </c:pt>
                <c:pt idx="11668" formatCode="General">
                  <c:v>11.667999999999999</c:v>
                </c:pt>
                <c:pt idx="11669" formatCode="General">
                  <c:v>11.669</c:v>
                </c:pt>
                <c:pt idx="11670" formatCode="General">
                  <c:v>11.67</c:v>
                </c:pt>
                <c:pt idx="11671" formatCode="General">
                  <c:v>11.670999999999999</c:v>
                </c:pt>
                <c:pt idx="11672" formatCode="General">
                  <c:v>11.672000000000001</c:v>
                </c:pt>
                <c:pt idx="11673" formatCode="General">
                  <c:v>11.673</c:v>
                </c:pt>
                <c:pt idx="11674" formatCode="General">
                  <c:v>11.673999999999999</c:v>
                </c:pt>
                <c:pt idx="11675" formatCode="General">
                  <c:v>11.675000000000001</c:v>
                </c:pt>
                <c:pt idx="11676" formatCode="General">
                  <c:v>11.676</c:v>
                </c:pt>
                <c:pt idx="11677" formatCode="General">
                  <c:v>11.677</c:v>
                </c:pt>
                <c:pt idx="11678" formatCode="General">
                  <c:v>11.678000000000001</c:v>
                </c:pt>
                <c:pt idx="11679" formatCode="General">
                  <c:v>11.679</c:v>
                </c:pt>
                <c:pt idx="11680" formatCode="General">
                  <c:v>11.68</c:v>
                </c:pt>
                <c:pt idx="11681" formatCode="General">
                  <c:v>11.680999999999999</c:v>
                </c:pt>
                <c:pt idx="11682" formatCode="General">
                  <c:v>11.682</c:v>
                </c:pt>
                <c:pt idx="11683" formatCode="General">
                  <c:v>11.683</c:v>
                </c:pt>
                <c:pt idx="11684" formatCode="General">
                  <c:v>11.683999999999999</c:v>
                </c:pt>
                <c:pt idx="11685" formatCode="General">
                  <c:v>11.685</c:v>
                </c:pt>
                <c:pt idx="11686" formatCode="General">
                  <c:v>11.686</c:v>
                </c:pt>
                <c:pt idx="11687" formatCode="General">
                  <c:v>11.686999999999999</c:v>
                </c:pt>
                <c:pt idx="11688" formatCode="General">
                  <c:v>11.688000000000001</c:v>
                </c:pt>
                <c:pt idx="11689" formatCode="General">
                  <c:v>11.689</c:v>
                </c:pt>
                <c:pt idx="11690" formatCode="General">
                  <c:v>11.69</c:v>
                </c:pt>
                <c:pt idx="11691" formatCode="General">
                  <c:v>11.691000000000001</c:v>
                </c:pt>
                <c:pt idx="11692" formatCode="General">
                  <c:v>11.692</c:v>
                </c:pt>
                <c:pt idx="11693" formatCode="General">
                  <c:v>11.693</c:v>
                </c:pt>
                <c:pt idx="11694" formatCode="General">
                  <c:v>11.694000000000001</c:v>
                </c:pt>
                <c:pt idx="11695" formatCode="General">
                  <c:v>11.695</c:v>
                </c:pt>
                <c:pt idx="11696" formatCode="General">
                  <c:v>11.696</c:v>
                </c:pt>
                <c:pt idx="11697" formatCode="General">
                  <c:v>11.696999999999999</c:v>
                </c:pt>
                <c:pt idx="11698" formatCode="General">
                  <c:v>11.698</c:v>
                </c:pt>
                <c:pt idx="11699" formatCode="General">
                  <c:v>11.699</c:v>
                </c:pt>
                <c:pt idx="11700" formatCode="General">
                  <c:v>11.7</c:v>
                </c:pt>
                <c:pt idx="11701" formatCode="General">
                  <c:v>11.701000000000001</c:v>
                </c:pt>
                <c:pt idx="11702" formatCode="General">
                  <c:v>11.702</c:v>
                </c:pt>
                <c:pt idx="11703" formatCode="General">
                  <c:v>11.702999999999999</c:v>
                </c:pt>
                <c:pt idx="11704" formatCode="General">
                  <c:v>11.704000000000001</c:v>
                </c:pt>
                <c:pt idx="11705" formatCode="General">
                  <c:v>11.705</c:v>
                </c:pt>
                <c:pt idx="11706" formatCode="General">
                  <c:v>11.706</c:v>
                </c:pt>
                <c:pt idx="11707" formatCode="General">
                  <c:v>11.707000000000001</c:v>
                </c:pt>
                <c:pt idx="11708" formatCode="General">
                  <c:v>11.708</c:v>
                </c:pt>
                <c:pt idx="11709" formatCode="General">
                  <c:v>11.709</c:v>
                </c:pt>
                <c:pt idx="11710" formatCode="General">
                  <c:v>11.71</c:v>
                </c:pt>
                <c:pt idx="11711" formatCode="General">
                  <c:v>11.711</c:v>
                </c:pt>
                <c:pt idx="11712" formatCode="General">
                  <c:v>11.712</c:v>
                </c:pt>
                <c:pt idx="11713" formatCode="General">
                  <c:v>11.712999999999999</c:v>
                </c:pt>
                <c:pt idx="11714" formatCode="General">
                  <c:v>11.714</c:v>
                </c:pt>
                <c:pt idx="11715" formatCode="General">
                  <c:v>11.715</c:v>
                </c:pt>
                <c:pt idx="11716" formatCode="General">
                  <c:v>11.715999999999999</c:v>
                </c:pt>
                <c:pt idx="11717" formatCode="General">
                  <c:v>11.717000000000001</c:v>
                </c:pt>
                <c:pt idx="11718" formatCode="General">
                  <c:v>11.718</c:v>
                </c:pt>
                <c:pt idx="11719" formatCode="General">
                  <c:v>11.718999999999999</c:v>
                </c:pt>
                <c:pt idx="11720" formatCode="General">
                  <c:v>11.72</c:v>
                </c:pt>
                <c:pt idx="11721" formatCode="General">
                  <c:v>11.721</c:v>
                </c:pt>
                <c:pt idx="11722" formatCode="General">
                  <c:v>11.722</c:v>
                </c:pt>
                <c:pt idx="11723" formatCode="General">
                  <c:v>11.723000000000001</c:v>
                </c:pt>
                <c:pt idx="11724" formatCode="General">
                  <c:v>11.724</c:v>
                </c:pt>
                <c:pt idx="11725" formatCode="General">
                  <c:v>11.725</c:v>
                </c:pt>
                <c:pt idx="11726" formatCode="General">
                  <c:v>11.726000000000001</c:v>
                </c:pt>
                <c:pt idx="11727" formatCode="General">
                  <c:v>11.727</c:v>
                </c:pt>
                <c:pt idx="11728" formatCode="General">
                  <c:v>11.728</c:v>
                </c:pt>
                <c:pt idx="11729" formatCode="General">
                  <c:v>11.728999999999999</c:v>
                </c:pt>
                <c:pt idx="11730" formatCode="General">
                  <c:v>11.73</c:v>
                </c:pt>
                <c:pt idx="11731" formatCode="General">
                  <c:v>11.731</c:v>
                </c:pt>
                <c:pt idx="11732" formatCode="General">
                  <c:v>11.731999999999999</c:v>
                </c:pt>
                <c:pt idx="11733" formatCode="General">
                  <c:v>11.733000000000001</c:v>
                </c:pt>
                <c:pt idx="11734" formatCode="General">
                  <c:v>11.734</c:v>
                </c:pt>
                <c:pt idx="11735" formatCode="General">
                  <c:v>11.734999999999999</c:v>
                </c:pt>
                <c:pt idx="11736" formatCode="General">
                  <c:v>11.736000000000001</c:v>
                </c:pt>
                <c:pt idx="11737" formatCode="General">
                  <c:v>11.737</c:v>
                </c:pt>
                <c:pt idx="11738" formatCode="General">
                  <c:v>11.738</c:v>
                </c:pt>
                <c:pt idx="11739" formatCode="General">
                  <c:v>11.739000000000001</c:v>
                </c:pt>
                <c:pt idx="11740" formatCode="General">
                  <c:v>11.74</c:v>
                </c:pt>
                <c:pt idx="11741" formatCode="General">
                  <c:v>11.741</c:v>
                </c:pt>
                <c:pt idx="11742" formatCode="General">
                  <c:v>11.742000000000001</c:v>
                </c:pt>
                <c:pt idx="11743" formatCode="General">
                  <c:v>11.743</c:v>
                </c:pt>
                <c:pt idx="11744" formatCode="General">
                  <c:v>11.744</c:v>
                </c:pt>
                <c:pt idx="11745" formatCode="General">
                  <c:v>11.744999999999999</c:v>
                </c:pt>
                <c:pt idx="11746" formatCode="General">
                  <c:v>11.746</c:v>
                </c:pt>
                <c:pt idx="11747" formatCode="General">
                  <c:v>11.747</c:v>
                </c:pt>
                <c:pt idx="11748" formatCode="General">
                  <c:v>11.747999999999999</c:v>
                </c:pt>
                <c:pt idx="11749" formatCode="General">
                  <c:v>11.749000000000001</c:v>
                </c:pt>
                <c:pt idx="11750" formatCode="General">
                  <c:v>11.75</c:v>
                </c:pt>
                <c:pt idx="11751" formatCode="General">
                  <c:v>11.750999999999999</c:v>
                </c:pt>
                <c:pt idx="11752" formatCode="General">
                  <c:v>11.752000000000001</c:v>
                </c:pt>
                <c:pt idx="11753" formatCode="General">
                  <c:v>11.753</c:v>
                </c:pt>
                <c:pt idx="11754" formatCode="General">
                  <c:v>11.754</c:v>
                </c:pt>
                <c:pt idx="11755" formatCode="General">
                  <c:v>11.755000000000001</c:v>
                </c:pt>
                <c:pt idx="11756" formatCode="General">
                  <c:v>11.756</c:v>
                </c:pt>
                <c:pt idx="11757" formatCode="General">
                  <c:v>11.757</c:v>
                </c:pt>
                <c:pt idx="11758" formatCode="General">
                  <c:v>11.757999999999999</c:v>
                </c:pt>
                <c:pt idx="11759" formatCode="General">
                  <c:v>11.759</c:v>
                </c:pt>
                <c:pt idx="11760" formatCode="General">
                  <c:v>11.76</c:v>
                </c:pt>
                <c:pt idx="11761" formatCode="General">
                  <c:v>11.760999999999999</c:v>
                </c:pt>
                <c:pt idx="11762" formatCode="General">
                  <c:v>11.762</c:v>
                </c:pt>
                <c:pt idx="11763" formatCode="General">
                  <c:v>11.763</c:v>
                </c:pt>
                <c:pt idx="11764" formatCode="General">
                  <c:v>11.763999999999999</c:v>
                </c:pt>
                <c:pt idx="11765" formatCode="General">
                  <c:v>11.765000000000001</c:v>
                </c:pt>
                <c:pt idx="11766" formatCode="General">
                  <c:v>11.766</c:v>
                </c:pt>
                <c:pt idx="11767" formatCode="General">
                  <c:v>11.766999999999999</c:v>
                </c:pt>
                <c:pt idx="11768" formatCode="General">
                  <c:v>11.768000000000001</c:v>
                </c:pt>
                <c:pt idx="11769" formatCode="General">
                  <c:v>11.769</c:v>
                </c:pt>
                <c:pt idx="11770" formatCode="General">
                  <c:v>11.77</c:v>
                </c:pt>
                <c:pt idx="11771" formatCode="General">
                  <c:v>11.771000000000001</c:v>
                </c:pt>
                <c:pt idx="11772" formatCode="General">
                  <c:v>11.772</c:v>
                </c:pt>
                <c:pt idx="11773" formatCode="General">
                  <c:v>11.773</c:v>
                </c:pt>
                <c:pt idx="11774" formatCode="General">
                  <c:v>11.773999999999999</c:v>
                </c:pt>
                <c:pt idx="11775" formatCode="General">
                  <c:v>11.775</c:v>
                </c:pt>
                <c:pt idx="11776" formatCode="General">
                  <c:v>11.776</c:v>
                </c:pt>
                <c:pt idx="11777" formatCode="General">
                  <c:v>11.776999999999999</c:v>
                </c:pt>
                <c:pt idx="11778" formatCode="General">
                  <c:v>11.778</c:v>
                </c:pt>
                <c:pt idx="11779" formatCode="General">
                  <c:v>11.779</c:v>
                </c:pt>
                <c:pt idx="11780" formatCode="General">
                  <c:v>11.78</c:v>
                </c:pt>
                <c:pt idx="11781" formatCode="General">
                  <c:v>11.781000000000001</c:v>
                </c:pt>
                <c:pt idx="11782" formatCode="General">
                  <c:v>11.782</c:v>
                </c:pt>
                <c:pt idx="11783" formatCode="General">
                  <c:v>11.782999999999999</c:v>
                </c:pt>
                <c:pt idx="11784" formatCode="General">
                  <c:v>11.784000000000001</c:v>
                </c:pt>
                <c:pt idx="11785" formatCode="General">
                  <c:v>11.785</c:v>
                </c:pt>
                <c:pt idx="11786" formatCode="General">
                  <c:v>11.786</c:v>
                </c:pt>
                <c:pt idx="11787" formatCode="General">
                  <c:v>11.787000000000001</c:v>
                </c:pt>
                <c:pt idx="11788" formatCode="General">
                  <c:v>11.788</c:v>
                </c:pt>
                <c:pt idx="11789" formatCode="General">
                  <c:v>11.789</c:v>
                </c:pt>
                <c:pt idx="11790" formatCode="General">
                  <c:v>11.79</c:v>
                </c:pt>
                <c:pt idx="11791" formatCode="General">
                  <c:v>11.791</c:v>
                </c:pt>
                <c:pt idx="11792" formatCode="General">
                  <c:v>11.792</c:v>
                </c:pt>
                <c:pt idx="11793" formatCode="General">
                  <c:v>11.792999999999999</c:v>
                </c:pt>
                <c:pt idx="11794" formatCode="General">
                  <c:v>11.794</c:v>
                </c:pt>
                <c:pt idx="11795" formatCode="General">
                  <c:v>11.795</c:v>
                </c:pt>
                <c:pt idx="11796" formatCode="General">
                  <c:v>11.795999999999999</c:v>
                </c:pt>
                <c:pt idx="11797" formatCode="General">
                  <c:v>11.797000000000001</c:v>
                </c:pt>
                <c:pt idx="11798" formatCode="General">
                  <c:v>11.798</c:v>
                </c:pt>
                <c:pt idx="11799" formatCode="General">
                  <c:v>11.798999999999999</c:v>
                </c:pt>
                <c:pt idx="11800" formatCode="General">
                  <c:v>11.8</c:v>
                </c:pt>
                <c:pt idx="11801" formatCode="General">
                  <c:v>11.801</c:v>
                </c:pt>
                <c:pt idx="11802" formatCode="General">
                  <c:v>11.802</c:v>
                </c:pt>
                <c:pt idx="11803" formatCode="General">
                  <c:v>11.803000000000001</c:v>
                </c:pt>
                <c:pt idx="11804" formatCode="General">
                  <c:v>11.804</c:v>
                </c:pt>
                <c:pt idx="11805" formatCode="General">
                  <c:v>11.805</c:v>
                </c:pt>
                <c:pt idx="11806" formatCode="General">
                  <c:v>11.805999999999999</c:v>
                </c:pt>
                <c:pt idx="11807" formatCode="General">
                  <c:v>11.807</c:v>
                </c:pt>
                <c:pt idx="11808" formatCode="General">
                  <c:v>11.808</c:v>
                </c:pt>
                <c:pt idx="11809" formatCode="General">
                  <c:v>11.808999999999999</c:v>
                </c:pt>
                <c:pt idx="11810" formatCode="General">
                  <c:v>11.81</c:v>
                </c:pt>
                <c:pt idx="11811" formatCode="General">
                  <c:v>11.811</c:v>
                </c:pt>
                <c:pt idx="11812" formatCode="General">
                  <c:v>11.811999999999999</c:v>
                </c:pt>
                <c:pt idx="11813" formatCode="General">
                  <c:v>11.813000000000001</c:v>
                </c:pt>
                <c:pt idx="11814" formatCode="General">
                  <c:v>11.814</c:v>
                </c:pt>
                <c:pt idx="11815" formatCode="General">
                  <c:v>11.815</c:v>
                </c:pt>
                <c:pt idx="11816" formatCode="General">
                  <c:v>11.816000000000001</c:v>
                </c:pt>
                <c:pt idx="11817" formatCode="General">
                  <c:v>11.817</c:v>
                </c:pt>
                <c:pt idx="11818" formatCode="General">
                  <c:v>11.818</c:v>
                </c:pt>
                <c:pt idx="11819" formatCode="General">
                  <c:v>11.819000000000001</c:v>
                </c:pt>
                <c:pt idx="11820" formatCode="General">
                  <c:v>11.82</c:v>
                </c:pt>
                <c:pt idx="11821" formatCode="General">
                  <c:v>11.821</c:v>
                </c:pt>
                <c:pt idx="11822" formatCode="General">
                  <c:v>11.821999999999999</c:v>
                </c:pt>
                <c:pt idx="11823" formatCode="General">
                  <c:v>11.823</c:v>
                </c:pt>
                <c:pt idx="11824" formatCode="General">
                  <c:v>11.824</c:v>
                </c:pt>
                <c:pt idx="11825" formatCode="General">
                  <c:v>11.824999999999999</c:v>
                </c:pt>
                <c:pt idx="11826" formatCode="General">
                  <c:v>11.826000000000001</c:v>
                </c:pt>
                <c:pt idx="11827" formatCode="General">
                  <c:v>11.827</c:v>
                </c:pt>
                <c:pt idx="11828" formatCode="General">
                  <c:v>11.827999999999999</c:v>
                </c:pt>
                <c:pt idx="11829" formatCode="General">
                  <c:v>11.829000000000001</c:v>
                </c:pt>
                <c:pt idx="11830" formatCode="General">
                  <c:v>11.83</c:v>
                </c:pt>
                <c:pt idx="11831" formatCode="General">
                  <c:v>11.831</c:v>
                </c:pt>
                <c:pt idx="11832" formatCode="General">
                  <c:v>11.832000000000001</c:v>
                </c:pt>
                <c:pt idx="11833" formatCode="General">
                  <c:v>11.833</c:v>
                </c:pt>
                <c:pt idx="11834" formatCode="General">
                  <c:v>11.834</c:v>
                </c:pt>
                <c:pt idx="11835" formatCode="General">
                  <c:v>11.835000000000001</c:v>
                </c:pt>
                <c:pt idx="11836" formatCode="General">
                  <c:v>11.836</c:v>
                </c:pt>
                <c:pt idx="11837" formatCode="General">
                  <c:v>11.837</c:v>
                </c:pt>
                <c:pt idx="11838" formatCode="General">
                  <c:v>11.837999999999999</c:v>
                </c:pt>
                <c:pt idx="11839" formatCode="General">
                  <c:v>11.839</c:v>
                </c:pt>
                <c:pt idx="11840" formatCode="General">
                  <c:v>11.84</c:v>
                </c:pt>
                <c:pt idx="11841" formatCode="General">
                  <c:v>11.840999999999999</c:v>
                </c:pt>
                <c:pt idx="11842" formatCode="General">
                  <c:v>11.842000000000001</c:v>
                </c:pt>
                <c:pt idx="11843" formatCode="General">
                  <c:v>11.843</c:v>
                </c:pt>
                <c:pt idx="11844" formatCode="General">
                  <c:v>11.843999999999999</c:v>
                </c:pt>
                <c:pt idx="11845" formatCode="General">
                  <c:v>11.845000000000001</c:v>
                </c:pt>
                <c:pt idx="11846" formatCode="General">
                  <c:v>11.846</c:v>
                </c:pt>
                <c:pt idx="11847" formatCode="General">
                  <c:v>11.847</c:v>
                </c:pt>
                <c:pt idx="11848" formatCode="General">
                  <c:v>11.848000000000001</c:v>
                </c:pt>
                <c:pt idx="11849" formatCode="General">
                  <c:v>11.849</c:v>
                </c:pt>
                <c:pt idx="11850" formatCode="General">
                  <c:v>11.85</c:v>
                </c:pt>
                <c:pt idx="11851" formatCode="General">
                  <c:v>11.851000000000001</c:v>
                </c:pt>
                <c:pt idx="11852" formatCode="General">
                  <c:v>11.852</c:v>
                </c:pt>
                <c:pt idx="11853" formatCode="General">
                  <c:v>11.853</c:v>
                </c:pt>
                <c:pt idx="11854" formatCode="General">
                  <c:v>11.853999999999999</c:v>
                </c:pt>
                <c:pt idx="11855" formatCode="General">
                  <c:v>11.855</c:v>
                </c:pt>
                <c:pt idx="11856" formatCode="General">
                  <c:v>11.856</c:v>
                </c:pt>
                <c:pt idx="11857" formatCode="General">
                  <c:v>11.856999999999999</c:v>
                </c:pt>
                <c:pt idx="11858" formatCode="General">
                  <c:v>11.858000000000001</c:v>
                </c:pt>
                <c:pt idx="11859" formatCode="General">
                  <c:v>11.859</c:v>
                </c:pt>
                <c:pt idx="11860" formatCode="General">
                  <c:v>11.86</c:v>
                </c:pt>
                <c:pt idx="11861" formatCode="General">
                  <c:v>11.861000000000001</c:v>
                </c:pt>
                <c:pt idx="11862" formatCode="General">
                  <c:v>11.862</c:v>
                </c:pt>
                <c:pt idx="11863" formatCode="General">
                  <c:v>11.863</c:v>
                </c:pt>
                <c:pt idx="11864" formatCode="General">
                  <c:v>11.864000000000001</c:v>
                </c:pt>
                <c:pt idx="11865" formatCode="General">
                  <c:v>11.865</c:v>
                </c:pt>
                <c:pt idx="11866" formatCode="General">
                  <c:v>11.866</c:v>
                </c:pt>
                <c:pt idx="11867" formatCode="General">
                  <c:v>11.867000000000001</c:v>
                </c:pt>
                <c:pt idx="11868" formatCode="General">
                  <c:v>11.868</c:v>
                </c:pt>
                <c:pt idx="11869" formatCode="General">
                  <c:v>11.869</c:v>
                </c:pt>
                <c:pt idx="11870" formatCode="General">
                  <c:v>11.87</c:v>
                </c:pt>
                <c:pt idx="11871" formatCode="General">
                  <c:v>11.871</c:v>
                </c:pt>
                <c:pt idx="11872" formatCode="General">
                  <c:v>11.872</c:v>
                </c:pt>
                <c:pt idx="11873" formatCode="General">
                  <c:v>11.872999999999999</c:v>
                </c:pt>
                <c:pt idx="11874" formatCode="General">
                  <c:v>11.874000000000001</c:v>
                </c:pt>
                <c:pt idx="11875" formatCode="General">
                  <c:v>11.875</c:v>
                </c:pt>
                <c:pt idx="11876" formatCode="General">
                  <c:v>11.875999999999999</c:v>
                </c:pt>
                <c:pt idx="11877" formatCode="General">
                  <c:v>11.877000000000001</c:v>
                </c:pt>
                <c:pt idx="11878" formatCode="General">
                  <c:v>11.878</c:v>
                </c:pt>
                <c:pt idx="11879" formatCode="General">
                  <c:v>11.879</c:v>
                </c:pt>
                <c:pt idx="11880" formatCode="General">
                  <c:v>11.88</c:v>
                </c:pt>
                <c:pt idx="11881" formatCode="General">
                  <c:v>11.881</c:v>
                </c:pt>
                <c:pt idx="11882" formatCode="General">
                  <c:v>11.882</c:v>
                </c:pt>
                <c:pt idx="11883" formatCode="General">
                  <c:v>11.882999999999999</c:v>
                </c:pt>
                <c:pt idx="11884" formatCode="General">
                  <c:v>11.884</c:v>
                </c:pt>
                <c:pt idx="11885" formatCode="General">
                  <c:v>11.885</c:v>
                </c:pt>
                <c:pt idx="11886" formatCode="General">
                  <c:v>11.885999999999999</c:v>
                </c:pt>
                <c:pt idx="11887" formatCode="General">
                  <c:v>11.887</c:v>
                </c:pt>
                <c:pt idx="11888" formatCode="General">
                  <c:v>11.888</c:v>
                </c:pt>
                <c:pt idx="11889" formatCode="General">
                  <c:v>11.888999999999999</c:v>
                </c:pt>
                <c:pt idx="11890" formatCode="General">
                  <c:v>11.89</c:v>
                </c:pt>
                <c:pt idx="11891" formatCode="General">
                  <c:v>11.891</c:v>
                </c:pt>
                <c:pt idx="11892" formatCode="General">
                  <c:v>11.891999999999999</c:v>
                </c:pt>
                <c:pt idx="11893" formatCode="General">
                  <c:v>11.893000000000001</c:v>
                </c:pt>
                <c:pt idx="11894" formatCode="General">
                  <c:v>11.894</c:v>
                </c:pt>
                <c:pt idx="11895" formatCode="General">
                  <c:v>11.895</c:v>
                </c:pt>
                <c:pt idx="11896" formatCode="General">
                  <c:v>11.896000000000001</c:v>
                </c:pt>
                <c:pt idx="11897" formatCode="General">
                  <c:v>11.897</c:v>
                </c:pt>
                <c:pt idx="11898" formatCode="General">
                  <c:v>11.898</c:v>
                </c:pt>
                <c:pt idx="11899" formatCode="General">
                  <c:v>11.898999999999999</c:v>
                </c:pt>
                <c:pt idx="11900" formatCode="General">
                  <c:v>11.9</c:v>
                </c:pt>
                <c:pt idx="11901" formatCode="General">
                  <c:v>11.901</c:v>
                </c:pt>
                <c:pt idx="11902" formatCode="General">
                  <c:v>11.901999999999999</c:v>
                </c:pt>
                <c:pt idx="11903" formatCode="General">
                  <c:v>11.903</c:v>
                </c:pt>
                <c:pt idx="11904" formatCode="General">
                  <c:v>11.904</c:v>
                </c:pt>
                <c:pt idx="11905" formatCode="General">
                  <c:v>11.904999999999999</c:v>
                </c:pt>
                <c:pt idx="11906" formatCode="General">
                  <c:v>11.906000000000001</c:v>
                </c:pt>
                <c:pt idx="11907" formatCode="General">
                  <c:v>11.907</c:v>
                </c:pt>
                <c:pt idx="11908" formatCode="General">
                  <c:v>11.907999999999999</c:v>
                </c:pt>
                <c:pt idx="11909" formatCode="General">
                  <c:v>11.909000000000001</c:v>
                </c:pt>
                <c:pt idx="11910" formatCode="General">
                  <c:v>11.91</c:v>
                </c:pt>
                <c:pt idx="11911" formatCode="General">
                  <c:v>11.911</c:v>
                </c:pt>
                <c:pt idx="11912" formatCode="General">
                  <c:v>11.912000000000001</c:v>
                </c:pt>
                <c:pt idx="11913" formatCode="General">
                  <c:v>11.913</c:v>
                </c:pt>
                <c:pt idx="11914" formatCode="General">
                  <c:v>11.914</c:v>
                </c:pt>
                <c:pt idx="11915" formatCode="General">
                  <c:v>11.914999999999999</c:v>
                </c:pt>
                <c:pt idx="11916" formatCode="General">
                  <c:v>11.916</c:v>
                </c:pt>
                <c:pt idx="11917" formatCode="General">
                  <c:v>11.917</c:v>
                </c:pt>
                <c:pt idx="11918" formatCode="General">
                  <c:v>11.917999999999999</c:v>
                </c:pt>
                <c:pt idx="11919" formatCode="General">
                  <c:v>11.919</c:v>
                </c:pt>
                <c:pt idx="11920" formatCode="General">
                  <c:v>11.92</c:v>
                </c:pt>
                <c:pt idx="11921" formatCode="General">
                  <c:v>11.920999999999999</c:v>
                </c:pt>
                <c:pt idx="11922" formatCode="General">
                  <c:v>11.922000000000001</c:v>
                </c:pt>
                <c:pt idx="11923" formatCode="General">
                  <c:v>11.923</c:v>
                </c:pt>
                <c:pt idx="11924" formatCode="General">
                  <c:v>11.923999999999999</c:v>
                </c:pt>
                <c:pt idx="11925" formatCode="General">
                  <c:v>11.925000000000001</c:v>
                </c:pt>
                <c:pt idx="11926" formatCode="General">
                  <c:v>11.926</c:v>
                </c:pt>
                <c:pt idx="11927" formatCode="General">
                  <c:v>11.927</c:v>
                </c:pt>
                <c:pt idx="11928" formatCode="General">
                  <c:v>11.928000000000001</c:v>
                </c:pt>
                <c:pt idx="11929" formatCode="General">
                  <c:v>11.929</c:v>
                </c:pt>
                <c:pt idx="11930" formatCode="General">
                  <c:v>11.93</c:v>
                </c:pt>
                <c:pt idx="11931" formatCode="General">
                  <c:v>11.930999999999999</c:v>
                </c:pt>
                <c:pt idx="11932" formatCode="General">
                  <c:v>11.932</c:v>
                </c:pt>
                <c:pt idx="11933" formatCode="General">
                  <c:v>11.933</c:v>
                </c:pt>
                <c:pt idx="11934" formatCode="General">
                  <c:v>11.933999999999999</c:v>
                </c:pt>
                <c:pt idx="11935" formatCode="General">
                  <c:v>11.935</c:v>
                </c:pt>
                <c:pt idx="11936" formatCode="General">
                  <c:v>11.936</c:v>
                </c:pt>
                <c:pt idx="11937" formatCode="General">
                  <c:v>11.936999999999999</c:v>
                </c:pt>
                <c:pt idx="11938" formatCode="General">
                  <c:v>11.938000000000001</c:v>
                </c:pt>
                <c:pt idx="11939" formatCode="General">
                  <c:v>11.939</c:v>
                </c:pt>
                <c:pt idx="11940" formatCode="General">
                  <c:v>11.94</c:v>
                </c:pt>
                <c:pt idx="11941" formatCode="General">
                  <c:v>11.941000000000001</c:v>
                </c:pt>
                <c:pt idx="11942" formatCode="General">
                  <c:v>11.942</c:v>
                </c:pt>
                <c:pt idx="11943" formatCode="General">
                  <c:v>11.943</c:v>
                </c:pt>
                <c:pt idx="11944" formatCode="General">
                  <c:v>11.944000000000001</c:v>
                </c:pt>
                <c:pt idx="11945" formatCode="General">
                  <c:v>11.945</c:v>
                </c:pt>
                <c:pt idx="11946" formatCode="General">
                  <c:v>11.946</c:v>
                </c:pt>
                <c:pt idx="11947" formatCode="General">
                  <c:v>11.946999999999999</c:v>
                </c:pt>
                <c:pt idx="11948" formatCode="General">
                  <c:v>11.948</c:v>
                </c:pt>
                <c:pt idx="11949" formatCode="General">
                  <c:v>11.949</c:v>
                </c:pt>
                <c:pt idx="11950" formatCode="General">
                  <c:v>11.95</c:v>
                </c:pt>
                <c:pt idx="11951" formatCode="General">
                  <c:v>11.951000000000001</c:v>
                </c:pt>
                <c:pt idx="11952" formatCode="General">
                  <c:v>11.952</c:v>
                </c:pt>
                <c:pt idx="11953" formatCode="General">
                  <c:v>11.952999999999999</c:v>
                </c:pt>
                <c:pt idx="11954" formatCode="General">
                  <c:v>11.954000000000001</c:v>
                </c:pt>
                <c:pt idx="11955" formatCode="General">
                  <c:v>11.955</c:v>
                </c:pt>
                <c:pt idx="11956" formatCode="General">
                  <c:v>11.956</c:v>
                </c:pt>
                <c:pt idx="11957" formatCode="General">
                  <c:v>11.957000000000001</c:v>
                </c:pt>
                <c:pt idx="11958" formatCode="General">
                  <c:v>11.958</c:v>
                </c:pt>
                <c:pt idx="11959" formatCode="General">
                  <c:v>11.959</c:v>
                </c:pt>
                <c:pt idx="11960" formatCode="General">
                  <c:v>11.96</c:v>
                </c:pt>
                <c:pt idx="11961" formatCode="General">
                  <c:v>11.961</c:v>
                </c:pt>
                <c:pt idx="11962" formatCode="General">
                  <c:v>11.962</c:v>
                </c:pt>
                <c:pt idx="11963" formatCode="General">
                  <c:v>11.962999999999999</c:v>
                </c:pt>
                <c:pt idx="11964" formatCode="General">
                  <c:v>11.964</c:v>
                </c:pt>
                <c:pt idx="11965" formatCode="General">
                  <c:v>11.965</c:v>
                </c:pt>
                <c:pt idx="11966" formatCode="General">
                  <c:v>11.965999999999999</c:v>
                </c:pt>
                <c:pt idx="11967" formatCode="General">
                  <c:v>11.967000000000001</c:v>
                </c:pt>
                <c:pt idx="11968" formatCode="General">
                  <c:v>11.968</c:v>
                </c:pt>
                <c:pt idx="11969" formatCode="General">
                  <c:v>11.968999999999999</c:v>
                </c:pt>
                <c:pt idx="11970" formatCode="General">
                  <c:v>11.97</c:v>
                </c:pt>
                <c:pt idx="11971" formatCode="General">
                  <c:v>11.971</c:v>
                </c:pt>
                <c:pt idx="11972" formatCode="General">
                  <c:v>11.972</c:v>
                </c:pt>
                <c:pt idx="11973" formatCode="General">
                  <c:v>11.973000000000001</c:v>
                </c:pt>
                <c:pt idx="11974" formatCode="General">
                  <c:v>11.974</c:v>
                </c:pt>
                <c:pt idx="11975" formatCode="General">
                  <c:v>11.975</c:v>
                </c:pt>
                <c:pt idx="11976" formatCode="General">
                  <c:v>11.976000000000001</c:v>
                </c:pt>
                <c:pt idx="11977" formatCode="General">
                  <c:v>11.977</c:v>
                </c:pt>
                <c:pt idx="11978" formatCode="General">
                  <c:v>11.978</c:v>
                </c:pt>
                <c:pt idx="11979" formatCode="General">
                  <c:v>11.978999999999999</c:v>
                </c:pt>
                <c:pt idx="11980" formatCode="General">
                  <c:v>11.98</c:v>
                </c:pt>
                <c:pt idx="11981" formatCode="General">
                  <c:v>11.981</c:v>
                </c:pt>
                <c:pt idx="11982" formatCode="General">
                  <c:v>11.981999999999999</c:v>
                </c:pt>
                <c:pt idx="11983" formatCode="General">
                  <c:v>11.983000000000001</c:v>
                </c:pt>
                <c:pt idx="11984" formatCode="General">
                  <c:v>11.984</c:v>
                </c:pt>
                <c:pt idx="11985" formatCode="General">
                  <c:v>11.984999999999999</c:v>
                </c:pt>
                <c:pt idx="11986" formatCode="General">
                  <c:v>11.986000000000001</c:v>
                </c:pt>
                <c:pt idx="11987" formatCode="General">
                  <c:v>11.987</c:v>
                </c:pt>
                <c:pt idx="11988" formatCode="General">
                  <c:v>11.988</c:v>
                </c:pt>
                <c:pt idx="11989" formatCode="General">
                  <c:v>11.989000000000001</c:v>
                </c:pt>
                <c:pt idx="11990" formatCode="General">
                  <c:v>11.99</c:v>
                </c:pt>
                <c:pt idx="11991" formatCode="General">
                  <c:v>11.991</c:v>
                </c:pt>
                <c:pt idx="11992" formatCode="General">
                  <c:v>11.992000000000001</c:v>
                </c:pt>
                <c:pt idx="11993" formatCode="General">
                  <c:v>11.993</c:v>
                </c:pt>
                <c:pt idx="11994" formatCode="General">
                  <c:v>11.994</c:v>
                </c:pt>
                <c:pt idx="11995" formatCode="General">
                  <c:v>11.994999999999999</c:v>
                </c:pt>
                <c:pt idx="11996" formatCode="General">
                  <c:v>11.996</c:v>
                </c:pt>
                <c:pt idx="11997" formatCode="General">
                  <c:v>11.997</c:v>
                </c:pt>
                <c:pt idx="11998" formatCode="General">
                  <c:v>11.997999999999999</c:v>
                </c:pt>
                <c:pt idx="11999" formatCode="General">
                  <c:v>11.999000000000001</c:v>
                </c:pt>
                <c:pt idx="12000" formatCode="General">
                  <c:v>12</c:v>
                </c:pt>
                <c:pt idx="12001" formatCode="General">
                  <c:v>12.000999999999999</c:v>
                </c:pt>
                <c:pt idx="12002" formatCode="General">
                  <c:v>12.002000000000001</c:v>
                </c:pt>
                <c:pt idx="12003" formatCode="General">
                  <c:v>12.003</c:v>
                </c:pt>
                <c:pt idx="12004" formatCode="General">
                  <c:v>12.004</c:v>
                </c:pt>
                <c:pt idx="12005" formatCode="General">
                  <c:v>12.005000000000001</c:v>
                </c:pt>
                <c:pt idx="12006" formatCode="General">
                  <c:v>12.006</c:v>
                </c:pt>
                <c:pt idx="12007" formatCode="General">
                  <c:v>12.007</c:v>
                </c:pt>
                <c:pt idx="12008" formatCode="General">
                  <c:v>12.007999999999999</c:v>
                </c:pt>
                <c:pt idx="12009" formatCode="General">
                  <c:v>12.009</c:v>
                </c:pt>
                <c:pt idx="12010" formatCode="General">
                  <c:v>12.01</c:v>
                </c:pt>
                <c:pt idx="12011" formatCode="General">
                  <c:v>12.010999999999999</c:v>
                </c:pt>
                <c:pt idx="12012" formatCode="General">
                  <c:v>12.012</c:v>
                </c:pt>
                <c:pt idx="12013" formatCode="General">
                  <c:v>12.013</c:v>
                </c:pt>
                <c:pt idx="12014" formatCode="General">
                  <c:v>12.013999999999999</c:v>
                </c:pt>
                <c:pt idx="12015" formatCode="General">
                  <c:v>12.015000000000001</c:v>
                </c:pt>
                <c:pt idx="12016" formatCode="General">
                  <c:v>12.016</c:v>
                </c:pt>
                <c:pt idx="12017" formatCode="General">
                  <c:v>12.016999999999999</c:v>
                </c:pt>
                <c:pt idx="12018" formatCode="General">
                  <c:v>12.018000000000001</c:v>
                </c:pt>
                <c:pt idx="12019" formatCode="General">
                  <c:v>12.019</c:v>
                </c:pt>
                <c:pt idx="12020" formatCode="General">
                  <c:v>12.02</c:v>
                </c:pt>
                <c:pt idx="12021" formatCode="General">
                  <c:v>12.021000000000001</c:v>
                </c:pt>
                <c:pt idx="12022" formatCode="General">
                  <c:v>12.022</c:v>
                </c:pt>
                <c:pt idx="12023" formatCode="General">
                  <c:v>12.023</c:v>
                </c:pt>
                <c:pt idx="12024" formatCode="General">
                  <c:v>12.023999999999999</c:v>
                </c:pt>
                <c:pt idx="12025" formatCode="General">
                  <c:v>12.025</c:v>
                </c:pt>
                <c:pt idx="12026" formatCode="General">
                  <c:v>12.026</c:v>
                </c:pt>
                <c:pt idx="12027" formatCode="General">
                  <c:v>12.026999999999999</c:v>
                </c:pt>
                <c:pt idx="12028" formatCode="General">
                  <c:v>12.028</c:v>
                </c:pt>
                <c:pt idx="12029" formatCode="General">
                  <c:v>12.029</c:v>
                </c:pt>
                <c:pt idx="12030" formatCode="General">
                  <c:v>12.03</c:v>
                </c:pt>
                <c:pt idx="12031" formatCode="General">
                  <c:v>12.031000000000001</c:v>
                </c:pt>
                <c:pt idx="12032" formatCode="General">
                  <c:v>12.032</c:v>
                </c:pt>
                <c:pt idx="12033" formatCode="General">
                  <c:v>12.032999999999999</c:v>
                </c:pt>
                <c:pt idx="12034" formatCode="General">
                  <c:v>12.034000000000001</c:v>
                </c:pt>
                <c:pt idx="12035" formatCode="General">
                  <c:v>12.035</c:v>
                </c:pt>
                <c:pt idx="12036" formatCode="General">
                  <c:v>12.036</c:v>
                </c:pt>
                <c:pt idx="12037" formatCode="General">
                  <c:v>12.037000000000001</c:v>
                </c:pt>
                <c:pt idx="12038" formatCode="General">
                  <c:v>12.038</c:v>
                </c:pt>
                <c:pt idx="12039" formatCode="General">
                  <c:v>12.039</c:v>
                </c:pt>
                <c:pt idx="12040" formatCode="General">
                  <c:v>12.04</c:v>
                </c:pt>
                <c:pt idx="12041" formatCode="General">
                  <c:v>12.041</c:v>
                </c:pt>
                <c:pt idx="12042" formatCode="General">
                  <c:v>12.042</c:v>
                </c:pt>
                <c:pt idx="12043" formatCode="General">
                  <c:v>12.042999999999999</c:v>
                </c:pt>
                <c:pt idx="12044" formatCode="General">
                  <c:v>12.044</c:v>
                </c:pt>
                <c:pt idx="12045" formatCode="General">
                  <c:v>12.045</c:v>
                </c:pt>
                <c:pt idx="12046" formatCode="General">
                  <c:v>12.045999999999999</c:v>
                </c:pt>
                <c:pt idx="12047" formatCode="General">
                  <c:v>12.047000000000001</c:v>
                </c:pt>
                <c:pt idx="12048" formatCode="General">
                  <c:v>12.048</c:v>
                </c:pt>
                <c:pt idx="12049" formatCode="General">
                  <c:v>12.048999999999999</c:v>
                </c:pt>
                <c:pt idx="12050" formatCode="General">
                  <c:v>12.05</c:v>
                </c:pt>
                <c:pt idx="12051" formatCode="General">
                  <c:v>12.051</c:v>
                </c:pt>
                <c:pt idx="12052" formatCode="General">
                  <c:v>12.052</c:v>
                </c:pt>
                <c:pt idx="12053" formatCode="General">
                  <c:v>12.053000000000001</c:v>
                </c:pt>
                <c:pt idx="12054" formatCode="General">
                  <c:v>12.054</c:v>
                </c:pt>
                <c:pt idx="12055" formatCode="General">
                  <c:v>12.055</c:v>
                </c:pt>
                <c:pt idx="12056" formatCode="General">
                  <c:v>12.055999999999999</c:v>
                </c:pt>
                <c:pt idx="12057" formatCode="General">
                  <c:v>12.057</c:v>
                </c:pt>
                <c:pt idx="12058" formatCode="General">
                  <c:v>12.058</c:v>
                </c:pt>
                <c:pt idx="12059" formatCode="General">
                  <c:v>12.058999999999999</c:v>
                </c:pt>
                <c:pt idx="12060" formatCode="General">
                  <c:v>12.06</c:v>
                </c:pt>
                <c:pt idx="12061" formatCode="General">
                  <c:v>12.061</c:v>
                </c:pt>
                <c:pt idx="12062" formatCode="General">
                  <c:v>12.061999999999999</c:v>
                </c:pt>
                <c:pt idx="12063" formatCode="General">
                  <c:v>12.063000000000001</c:v>
                </c:pt>
                <c:pt idx="12064" formatCode="General">
                  <c:v>12.064</c:v>
                </c:pt>
                <c:pt idx="12065" formatCode="General">
                  <c:v>12.065</c:v>
                </c:pt>
                <c:pt idx="12066" formatCode="General">
                  <c:v>12.066000000000001</c:v>
                </c:pt>
                <c:pt idx="12067" formatCode="General">
                  <c:v>12.067</c:v>
                </c:pt>
                <c:pt idx="12068" formatCode="General">
                  <c:v>12.068</c:v>
                </c:pt>
                <c:pt idx="12069" formatCode="General">
                  <c:v>12.069000000000001</c:v>
                </c:pt>
                <c:pt idx="12070" formatCode="General">
                  <c:v>12.07</c:v>
                </c:pt>
                <c:pt idx="12071" formatCode="General">
                  <c:v>12.071</c:v>
                </c:pt>
                <c:pt idx="12072" formatCode="General">
                  <c:v>12.071999999999999</c:v>
                </c:pt>
                <c:pt idx="12073" formatCode="General">
                  <c:v>12.073</c:v>
                </c:pt>
                <c:pt idx="12074" formatCode="General">
                  <c:v>12.074</c:v>
                </c:pt>
                <c:pt idx="12075" formatCode="General">
                  <c:v>12.074999999999999</c:v>
                </c:pt>
                <c:pt idx="12076" formatCode="General">
                  <c:v>12.076000000000001</c:v>
                </c:pt>
                <c:pt idx="12077" formatCode="General">
                  <c:v>12.077</c:v>
                </c:pt>
                <c:pt idx="12078" formatCode="General">
                  <c:v>12.077999999999999</c:v>
                </c:pt>
                <c:pt idx="12079" formatCode="General">
                  <c:v>12.079000000000001</c:v>
                </c:pt>
                <c:pt idx="12080" formatCode="General">
                  <c:v>12.08</c:v>
                </c:pt>
                <c:pt idx="12081" formatCode="General">
                  <c:v>12.081</c:v>
                </c:pt>
                <c:pt idx="12082" formatCode="General">
                  <c:v>12.082000000000001</c:v>
                </c:pt>
                <c:pt idx="12083" formatCode="General">
                  <c:v>12.083</c:v>
                </c:pt>
                <c:pt idx="12084" formatCode="General">
                  <c:v>12.084</c:v>
                </c:pt>
                <c:pt idx="12085" formatCode="General">
                  <c:v>12.085000000000001</c:v>
                </c:pt>
                <c:pt idx="12086" formatCode="General">
                  <c:v>12.086</c:v>
                </c:pt>
                <c:pt idx="12087" formatCode="General">
                  <c:v>12.087</c:v>
                </c:pt>
                <c:pt idx="12088" formatCode="General">
                  <c:v>12.087999999999999</c:v>
                </c:pt>
                <c:pt idx="12089" formatCode="General">
                  <c:v>12.089</c:v>
                </c:pt>
                <c:pt idx="12090" formatCode="General">
                  <c:v>12.09</c:v>
                </c:pt>
                <c:pt idx="12091" formatCode="General">
                  <c:v>12.090999999999999</c:v>
                </c:pt>
                <c:pt idx="12092" formatCode="General">
                  <c:v>12.092000000000001</c:v>
                </c:pt>
                <c:pt idx="12093" formatCode="General">
                  <c:v>12.093</c:v>
                </c:pt>
                <c:pt idx="12094" formatCode="General">
                  <c:v>12.093999999999999</c:v>
                </c:pt>
                <c:pt idx="12095" formatCode="General">
                  <c:v>12.095000000000001</c:v>
                </c:pt>
                <c:pt idx="12096" formatCode="General">
                  <c:v>12.096</c:v>
                </c:pt>
                <c:pt idx="12097" formatCode="General">
                  <c:v>12.097</c:v>
                </c:pt>
                <c:pt idx="12098" formatCode="General">
                  <c:v>12.098000000000001</c:v>
                </c:pt>
                <c:pt idx="12099" formatCode="General">
                  <c:v>12.099</c:v>
                </c:pt>
                <c:pt idx="12100" formatCode="General">
                  <c:v>12.1</c:v>
                </c:pt>
                <c:pt idx="12101" formatCode="General">
                  <c:v>12.101000000000001</c:v>
                </c:pt>
                <c:pt idx="12102" formatCode="General">
                  <c:v>12.102</c:v>
                </c:pt>
                <c:pt idx="12103" formatCode="General">
                  <c:v>12.103</c:v>
                </c:pt>
                <c:pt idx="12104" formatCode="General">
                  <c:v>12.103999999999999</c:v>
                </c:pt>
                <c:pt idx="12105" formatCode="General">
                  <c:v>12.105</c:v>
                </c:pt>
                <c:pt idx="12106" formatCode="General">
                  <c:v>12.106</c:v>
                </c:pt>
                <c:pt idx="12107" formatCode="General">
                  <c:v>12.106999999999999</c:v>
                </c:pt>
                <c:pt idx="12108" formatCode="General">
                  <c:v>12.108000000000001</c:v>
                </c:pt>
                <c:pt idx="12109" formatCode="General">
                  <c:v>12.109</c:v>
                </c:pt>
                <c:pt idx="12110" formatCode="General">
                  <c:v>12.11</c:v>
                </c:pt>
                <c:pt idx="12111" formatCode="General">
                  <c:v>12.111000000000001</c:v>
                </c:pt>
                <c:pt idx="12112" formatCode="General">
                  <c:v>12.112</c:v>
                </c:pt>
                <c:pt idx="12113" formatCode="General">
                  <c:v>12.113</c:v>
                </c:pt>
                <c:pt idx="12114" formatCode="General">
                  <c:v>12.114000000000001</c:v>
                </c:pt>
                <c:pt idx="12115" formatCode="General">
                  <c:v>12.115</c:v>
                </c:pt>
                <c:pt idx="12116" formatCode="General">
                  <c:v>12.116</c:v>
                </c:pt>
                <c:pt idx="12117" formatCode="General">
                  <c:v>12.117000000000001</c:v>
                </c:pt>
                <c:pt idx="12118" formatCode="General">
                  <c:v>12.118</c:v>
                </c:pt>
                <c:pt idx="12119" formatCode="General">
                  <c:v>12.119</c:v>
                </c:pt>
                <c:pt idx="12120" formatCode="General">
                  <c:v>12.12</c:v>
                </c:pt>
                <c:pt idx="12121" formatCode="General">
                  <c:v>12.121</c:v>
                </c:pt>
                <c:pt idx="12122" formatCode="General">
                  <c:v>12.122</c:v>
                </c:pt>
                <c:pt idx="12123" formatCode="General">
                  <c:v>12.122999999999999</c:v>
                </c:pt>
                <c:pt idx="12124" formatCode="General">
                  <c:v>12.124000000000001</c:v>
                </c:pt>
                <c:pt idx="12125" formatCode="General">
                  <c:v>12.125</c:v>
                </c:pt>
                <c:pt idx="12126" formatCode="General">
                  <c:v>12.125999999999999</c:v>
                </c:pt>
                <c:pt idx="12127" formatCode="General">
                  <c:v>12.127000000000001</c:v>
                </c:pt>
                <c:pt idx="12128" formatCode="General">
                  <c:v>12.128</c:v>
                </c:pt>
                <c:pt idx="12129" formatCode="General">
                  <c:v>12.129</c:v>
                </c:pt>
                <c:pt idx="12130" formatCode="General">
                  <c:v>12.13</c:v>
                </c:pt>
                <c:pt idx="12131" formatCode="General">
                  <c:v>12.131</c:v>
                </c:pt>
                <c:pt idx="12132" formatCode="General">
                  <c:v>12.132</c:v>
                </c:pt>
                <c:pt idx="12133" formatCode="General">
                  <c:v>12.132999999999999</c:v>
                </c:pt>
                <c:pt idx="12134" formatCode="General">
                  <c:v>12.134</c:v>
                </c:pt>
                <c:pt idx="12135" formatCode="General">
                  <c:v>12.135</c:v>
                </c:pt>
                <c:pt idx="12136" formatCode="General">
                  <c:v>12.135999999999999</c:v>
                </c:pt>
                <c:pt idx="12137" formatCode="General">
                  <c:v>12.137</c:v>
                </c:pt>
                <c:pt idx="12138" formatCode="General">
                  <c:v>12.138</c:v>
                </c:pt>
                <c:pt idx="12139" formatCode="General">
                  <c:v>12.138999999999999</c:v>
                </c:pt>
                <c:pt idx="12140" formatCode="General">
                  <c:v>12.14</c:v>
                </c:pt>
                <c:pt idx="12141" formatCode="General">
                  <c:v>12.141</c:v>
                </c:pt>
                <c:pt idx="12142" formatCode="General">
                  <c:v>12.141999999999999</c:v>
                </c:pt>
                <c:pt idx="12143" formatCode="General">
                  <c:v>12.143000000000001</c:v>
                </c:pt>
                <c:pt idx="12144" formatCode="General">
                  <c:v>12.144</c:v>
                </c:pt>
                <c:pt idx="12145" formatCode="General">
                  <c:v>12.145</c:v>
                </c:pt>
                <c:pt idx="12146" formatCode="General">
                  <c:v>12.146000000000001</c:v>
                </c:pt>
                <c:pt idx="12147" formatCode="General">
                  <c:v>12.147</c:v>
                </c:pt>
                <c:pt idx="12148" formatCode="General">
                  <c:v>12.148</c:v>
                </c:pt>
                <c:pt idx="12149" formatCode="General">
                  <c:v>12.148999999999999</c:v>
                </c:pt>
                <c:pt idx="12150" formatCode="General">
                  <c:v>12.15</c:v>
                </c:pt>
                <c:pt idx="12151" formatCode="General">
                  <c:v>12.151</c:v>
                </c:pt>
                <c:pt idx="12152" formatCode="General">
                  <c:v>12.151999999999999</c:v>
                </c:pt>
                <c:pt idx="12153" formatCode="General">
                  <c:v>12.153</c:v>
                </c:pt>
                <c:pt idx="12154" formatCode="General">
                  <c:v>12.154</c:v>
                </c:pt>
                <c:pt idx="12155" formatCode="General">
                  <c:v>12.154999999999999</c:v>
                </c:pt>
                <c:pt idx="12156" formatCode="General">
                  <c:v>12.156000000000001</c:v>
                </c:pt>
                <c:pt idx="12157" formatCode="General">
                  <c:v>12.157</c:v>
                </c:pt>
                <c:pt idx="12158" formatCode="General">
                  <c:v>12.157999999999999</c:v>
                </c:pt>
                <c:pt idx="12159" formatCode="General">
                  <c:v>12.159000000000001</c:v>
                </c:pt>
                <c:pt idx="12160" formatCode="General">
                  <c:v>12.16</c:v>
                </c:pt>
                <c:pt idx="12161" formatCode="General">
                  <c:v>12.161</c:v>
                </c:pt>
                <c:pt idx="12162" formatCode="General">
                  <c:v>12.162000000000001</c:v>
                </c:pt>
                <c:pt idx="12163" formatCode="General">
                  <c:v>12.163</c:v>
                </c:pt>
                <c:pt idx="12164" formatCode="General">
                  <c:v>12.164</c:v>
                </c:pt>
                <c:pt idx="12165" formatCode="General">
                  <c:v>12.164999999999999</c:v>
                </c:pt>
                <c:pt idx="12166" formatCode="General">
                  <c:v>12.166</c:v>
                </c:pt>
                <c:pt idx="12167" formatCode="General">
                  <c:v>12.167</c:v>
                </c:pt>
                <c:pt idx="12168" formatCode="General">
                  <c:v>12.167999999999999</c:v>
                </c:pt>
                <c:pt idx="12169" formatCode="General">
                  <c:v>12.169</c:v>
                </c:pt>
                <c:pt idx="12170" formatCode="General">
                  <c:v>12.17</c:v>
                </c:pt>
                <c:pt idx="12171" formatCode="General">
                  <c:v>12.170999999999999</c:v>
                </c:pt>
                <c:pt idx="12172" formatCode="General">
                  <c:v>12.172000000000001</c:v>
                </c:pt>
                <c:pt idx="12173" formatCode="General">
                  <c:v>12.173</c:v>
                </c:pt>
                <c:pt idx="12174" formatCode="General">
                  <c:v>12.173999999999999</c:v>
                </c:pt>
                <c:pt idx="12175" formatCode="General">
                  <c:v>12.175000000000001</c:v>
                </c:pt>
                <c:pt idx="12176" formatCode="General">
                  <c:v>12.176</c:v>
                </c:pt>
                <c:pt idx="12177" formatCode="General">
                  <c:v>12.177</c:v>
                </c:pt>
                <c:pt idx="12178" formatCode="General">
                  <c:v>12.178000000000001</c:v>
                </c:pt>
                <c:pt idx="12179" formatCode="General">
                  <c:v>12.179</c:v>
                </c:pt>
                <c:pt idx="12180" formatCode="General">
                  <c:v>12.18</c:v>
                </c:pt>
                <c:pt idx="12181" formatCode="General">
                  <c:v>12.180999999999999</c:v>
                </c:pt>
                <c:pt idx="12182" formatCode="General">
                  <c:v>12.182</c:v>
                </c:pt>
                <c:pt idx="12183" formatCode="General">
                  <c:v>12.183</c:v>
                </c:pt>
                <c:pt idx="12184" formatCode="General">
                  <c:v>12.183999999999999</c:v>
                </c:pt>
                <c:pt idx="12185" formatCode="General">
                  <c:v>12.185</c:v>
                </c:pt>
                <c:pt idx="12186" formatCode="General">
                  <c:v>12.186</c:v>
                </c:pt>
                <c:pt idx="12187" formatCode="General">
                  <c:v>12.186999999999999</c:v>
                </c:pt>
                <c:pt idx="12188" formatCode="General">
                  <c:v>12.188000000000001</c:v>
                </c:pt>
                <c:pt idx="12189" formatCode="General">
                  <c:v>12.189</c:v>
                </c:pt>
                <c:pt idx="12190" formatCode="General">
                  <c:v>12.19</c:v>
                </c:pt>
                <c:pt idx="12191" formatCode="General">
                  <c:v>12.191000000000001</c:v>
                </c:pt>
                <c:pt idx="12192" formatCode="General">
                  <c:v>12.192</c:v>
                </c:pt>
                <c:pt idx="12193" formatCode="General">
                  <c:v>12.193</c:v>
                </c:pt>
                <c:pt idx="12194" formatCode="General">
                  <c:v>12.194000000000001</c:v>
                </c:pt>
                <c:pt idx="12195" formatCode="General">
                  <c:v>12.195</c:v>
                </c:pt>
                <c:pt idx="12196" formatCode="General">
                  <c:v>12.196</c:v>
                </c:pt>
                <c:pt idx="12197" formatCode="General">
                  <c:v>12.196999999999999</c:v>
                </c:pt>
                <c:pt idx="12198" formatCode="General">
                  <c:v>12.198</c:v>
                </c:pt>
                <c:pt idx="12199" formatCode="General">
                  <c:v>12.199</c:v>
                </c:pt>
                <c:pt idx="12200" formatCode="General">
                  <c:v>12.2</c:v>
                </c:pt>
                <c:pt idx="12201" formatCode="General">
                  <c:v>12.201000000000001</c:v>
                </c:pt>
                <c:pt idx="12202" formatCode="General">
                  <c:v>12.202</c:v>
                </c:pt>
                <c:pt idx="12203" formatCode="General">
                  <c:v>12.202999999999999</c:v>
                </c:pt>
                <c:pt idx="12204" formatCode="General">
                  <c:v>12.204000000000001</c:v>
                </c:pt>
                <c:pt idx="12205" formatCode="General">
                  <c:v>12.205</c:v>
                </c:pt>
                <c:pt idx="12206" formatCode="General">
                  <c:v>12.206</c:v>
                </c:pt>
                <c:pt idx="12207" formatCode="General">
                  <c:v>12.207000000000001</c:v>
                </c:pt>
                <c:pt idx="12208" formatCode="General">
                  <c:v>12.208</c:v>
                </c:pt>
                <c:pt idx="12209" formatCode="General">
                  <c:v>12.209</c:v>
                </c:pt>
                <c:pt idx="12210" formatCode="General">
                  <c:v>12.21</c:v>
                </c:pt>
                <c:pt idx="12211" formatCode="General">
                  <c:v>12.211</c:v>
                </c:pt>
                <c:pt idx="12212" formatCode="General">
                  <c:v>12.212</c:v>
                </c:pt>
                <c:pt idx="12213" formatCode="General">
                  <c:v>12.212999999999999</c:v>
                </c:pt>
                <c:pt idx="12214" formatCode="General">
                  <c:v>12.214</c:v>
                </c:pt>
                <c:pt idx="12215" formatCode="General">
                  <c:v>12.215</c:v>
                </c:pt>
                <c:pt idx="12216" formatCode="General">
                  <c:v>12.215999999999999</c:v>
                </c:pt>
                <c:pt idx="12217" formatCode="General">
                  <c:v>12.217000000000001</c:v>
                </c:pt>
                <c:pt idx="12218" formatCode="General">
                  <c:v>12.218</c:v>
                </c:pt>
                <c:pt idx="12219" formatCode="General">
                  <c:v>12.218999999999999</c:v>
                </c:pt>
                <c:pt idx="12220" formatCode="General">
                  <c:v>12.22</c:v>
                </c:pt>
                <c:pt idx="12221" formatCode="General">
                  <c:v>12.221</c:v>
                </c:pt>
                <c:pt idx="12222" formatCode="General">
                  <c:v>12.222</c:v>
                </c:pt>
                <c:pt idx="12223" formatCode="General">
                  <c:v>12.223000000000001</c:v>
                </c:pt>
                <c:pt idx="12224" formatCode="General">
                  <c:v>12.224</c:v>
                </c:pt>
                <c:pt idx="12225" formatCode="General">
                  <c:v>12.225</c:v>
                </c:pt>
                <c:pt idx="12226" formatCode="General">
                  <c:v>12.226000000000001</c:v>
                </c:pt>
                <c:pt idx="12227" formatCode="General">
                  <c:v>12.227</c:v>
                </c:pt>
                <c:pt idx="12228" formatCode="General">
                  <c:v>12.228</c:v>
                </c:pt>
                <c:pt idx="12229" formatCode="General">
                  <c:v>12.228999999999999</c:v>
                </c:pt>
                <c:pt idx="12230" formatCode="General">
                  <c:v>12.23</c:v>
                </c:pt>
                <c:pt idx="12231" formatCode="General">
                  <c:v>12.231</c:v>
                </c:pt>
                <c:pt idx="12232" formatCode="General">
                  <c:v>12.231999999999999</c:v>
                </c:pt>
                <c:pt idx="12233" formatCode="General">
                  <c:v>12.233000000000001</c:v>
                </c:pt>
                <c:pt idx="12234" formatCode="General">
                  <c:v>12.234</c:v>
                </c:pt>
                <c:pt idx="12235" formatCode="General">
                  <c:v>12.234999999999999</c:v>
                </c:pt>
                <c:pt idx="12236" formatCode="General">
                  <c:v>12.236000000000001</c:v>
                </c:pt>
                <c:pt idx="12237" formatCode="General">
                  <c:v>12.237</c:v>
                </c:pt>
                <c:pt idx="12238" formatCode="General">
                  <c:v>12.238</c:v>
                </c:pt>
                <c:pt idx="12239" formatCode="General">
                  <c:v>12.239000000000001</c:v>
                </c:pt>
                <c:pt idx="12240" formatCode="General">
                  <c:v>12.24</c:v>
                </c:pt>
                <c:pt idx="12241" formatCode="General">
                  <c:v>12.241</c:v>
                </c:pt>
                <c:pt idx="12242" formatCode="General">
                  <c:v>12.242000000000001</c:v>
                </c:pt>
                <c:pt idx="12243" formatCode="General">
                  <c:v>12.243</c:v>
                </c:pt>
                <c:pt idx="12244" formatCode="General">
                  <c:v>12.244</c:v>
                </c:pt>
                <c:pt idx="12245" formatCode="General">
                  <c:v>12.244999999999999</c:v>
                </c:pt>
                <c:pt idx="12246" formatCode="General">
                  <c:v>12.246</c:v>
                </c:pt>
                <c:pt idx="12247" formatCode="General">
                  <c:v>12.247</c:v>
                </c:pt>
                <c:pt idx="12248" formatCode="General">
                  <c:v>12.247999999999999</c:v>
                </c:pt>
                <c:pt idx="12249" formatCode="General">
                  <c:v>12.249000000000001</c:v>
                </c:pt>
                <c:pt idx="12250" formatCode="General">
                  <c:v>12.25</c:v>
                </c:pt>
                <c:pt idx="12251" formatCode="General">
                  <c:v>12.250999999999999</c:v>
                </c:pt>
                <c:pt idx="12252" formatCode="General">
                  <c:v>12.252000000000001</c:v>
                </c:pt>
                <c:pt idx="12253" formatCode="General">
                  <c:v>12.253</c:v>
                </c:pt>
                <c:pt idx="12254" formatCode="General">
                  <c:v>12.254</c:v>
                </c:pt>
                <c:pt idx="12255" formatCode="General">
                  <c:v>12.255000000000001</c:v>
                </c:pt>
                <c:pt idx="12256" formatCode="General">
                  <c:v>12.256</c:v>
                </c:pt>
                <c:pt idx="12257" formatCode="General">
                  <c:v>12.257</c:v>
                </c:pt>
                <c:pt idx="12258" formatCode="General">
                  <c:v>12.257999999999999</c:v>
                </c:pt>
                <c:pt idx="12259" formatCode="General">
                  <c:v>12.259</c:v>
                </c:pt>
                <c:pt idx="12260" formatCode="General">
                  <c:v>12.26</c:v>
                </c:pt>
                <c:pt idx="12261" formatCode="General">
                  <c:v>12.260999999999999</c:v>
                </c:pt>
                <c:pt idx="12262" formatCode="General">
                  <c:v>12.262</c:v>
                </c:pt>
                <c:pt idx="12263" formatCode="General">
                  <c:v>12.263</c:v>
                </c:pt>
                <c:pt idx="12264" formatCode="General">
                  <c:v>12.263999999999999</c:v>
                </c:pt>
                <c:pt idx="12265" formatCode="General">
                  <c:v>12.265000000000001</c:v>
                </c:pt>
                <c:pt idx="12266" formatCode="General">
                  <c:v>12.266</c:v>
                </c:pt>
                <c:pt idx="12267" formatCode="General">
                  <c:v>12.266999999999999</c:v>
                </c:pt>
                <c:pt idx="12268" formatCode="General">
                  <c:v>12.268000000000001</c:v>
                </c:pt>
                <c:pt idx="12269" formatCode="General">
                  <c:v>12.269</c:v>
                </c:pt>
                <c:pt idx="12270" formatCode="General">
                  <c:v>12.27</c:v>
                </c:pt>
                <c:pt idx="12271" formatCode="General">
                  <c:v>12.271000000000001</c:v>
                </c:pt>
                <c:pt idx="12272" formatCode="General">
                  <c:v>12.272</c:v>
                </c:pt>
                <c:pt idx="12273" formatCode="General">
                  <c:v>12.273</c:v>
                </c:pt>
                <c:pt idx="12274" formatCode="General">
                  <c:v>12.273999999999999</c:v>
                </c:pt>
                <c:pt idx="12275" formatCode="General">
                  <c:v>12.275</c:v>
                </c:pt>
                <c:pt idx="12276" formatCode="General">
                  <c:v>12.276</c:v>
                </c:pt>
                <c:pt idx="12277" formatCode="General">
                  <c:v>12.276999999999999</c:v>
                </c:pt>
                <c:pt idx="12278" formatCode="General">
                  <c:v>12.278</c:v>
                </c:pt>
                <c:pt idx="12279" formatCode="General">
                  <c:v>12.279</c:v>
                </c:pt>
                <c:pt idx="12280" formatCode="General">
                  <c:v>12.28</c:v>
                </c:pt>
                <c:pt idx="12281" formatCode="General">
                  <c:v>12.281000000000001</c:v>
                </c:pt>
                <c:pt idx="12282" formatCode="General">
                  <c:v>12.282</c:v>
                </c:pt>
                <c:pt idx="12283" formatCode="General">
                  <c:v>12.282999999999999</c:v>
                </c:pt>
                <c:pt idx="12284" formatCode="General">
                  <c:v>12.284000000000001</c:v>
                </c:pt>
                <c:pt idx="12285" formatCode="General">
                  <c:v>12.285</c:v>
                </c:pt>
                <c:pt idx="12286" formatCode="General">
                  <c:v>12.286</c:v>
                </c:pt>
                <c:pt idx="12287" formatCode="General">
                  <c:v>12.287000000000001</c:v>
                </c:pt>
                <c:pt idx="12288" formatCode="General">
                  <c:v>12.288</c:v>
                </c:pt>
                <c:pt idx="12289" formatCode="General">
                  <c:v>12.289</c:v>
                </c:pt>
                <c:pt idx="12290" formatCode="General">
                  <c:v>12.29</c:v>
                </c:pt>
                <c:pt idx="12291" formatCode="General">
                  <c:v>12.291</c:v>
                </c:pt>
                <c:pt idx="12292" formatCode="General">
                  <c:v>12.292</c:v>
                </c:pt>
                <c:pt idx="12293" formatCode="General">
                  <c:v>12.292999999999999</c:v>
                </c:pt>
                <c:pt idx="12294" formatCode="General">
                  <c:v>12.294</c:v>
                </c:pt>
                <c:pt idx="12295" formatCode="General">
                  <c:v>12.295</c:v>
                </c:pt>
                <c:pt idx="12296" formatCode="General">
                  <c:v>12.295999999999999</c:v>
                </c:pt>
                <c:pt idx="12297" formatCode="General">
                  <c:v>12.297000000000001</c:v>
                </c:pt>
                <c:pt idx="12298" formatCode="General">
                  <c:v>12.298</c:v>
                </c:pt>
                <c:pt idx="12299" formatCode="General">
                  <c:v>12.298999999999999</c:v>
                </c:pt>
                <c:pt idx="12300" formatCode="General">
                  <c:v>12.3</c:v>
                </c:pt>
                <c:pt idx="12301" formatCode="General">
                  <c:v>12.301</c:v>
                </c:pt>
                <c:pt idx="12302" formatCode="General">
                  <c:v>12.302</c:v>
                </c:pt>
                <c:pt idx="12303" formatCode="General">
                  <c:v>12.303000000000001</c:v>
                </c:pt>
                <c:pt idx="12304" formatCode="General">
                  <c:v>12.304</c:v>
                </c:pt>
                <c:pt idx="12305" formatCode="General">
                  <c:v>12.305</c:v>
                </c:pt>
                <c:pt idx="12306" formatCode="General">
                  <c:v>12.305999999999999</c:v>
                </c:pt>
                <c:pt idx="12307" formatCode="General">
                  <c:v>12.307</c:v>
                </c:pt>
                <c:pt idx="12308" formatCode="General">
                  <c:v>12.308</c:v>
                </c:pt>
                <c:pt idx="12309" formatCode="General">
                  <c:v>12.308999999999999</c:v>
                </c:pt>
                <c:pt idx="12310" formatCode="General">
                  <c:v>12.31</c:v>
                </c:pt>
                <c:pt idx="12311" formatCode="General">
                  <c:v>12.311</c:v>
                </c:pt>
                <c:pt idx="12312" formatCode="General">
                  <c:v>12.311999999999999</c:v>
                </c:pt>
                <c:pt idx="12313" formatCode="General">
                  <c:v>12.313000000000001</c:v>
                </c:pt>
                <c:pt idx="12314" formatCode="General">
                  <c:v>12.314</c:v>
                </c:pt>
                <c:pt idx="12315" formatCode="General">
                  <c:v>12.315</c:v>
                </c:pt>
                <c:pt idx="12316" formatCode="General">
                  <c:v>12.316000000000001</c:v>
                </c:pt>
                <c:pt idx="12317" formatCode="General">
                  <c:v>12.317</c:v>
                </c:pt>
                <c:pt idx="12318" formatCode="General">
                  <c:v>12.318</c:v>
                </c:pt>
                <c:pt idx="12319" formatCode="General">
                  <c:v>12.319000000000001</c:v>
                </c:pt>
                <c:pt idx="12320" formatCode="General">
                  <c:v>12.32</c:v>
                </c:pt>
                <c:pt idx="12321" formatCode="General">
                  <c:v>12.321</c:v>
                </c:pt>
                <c:pt idx="12322" formatCode="General">
                  <c:v>12.321999999999999</c:v>
                </c:pt>
                <c:pt idx="12323" formatCode="General">
                  <c:v>12.323</c:v>
                </c:pt>
                <c:pt idx="12324" formatCode="General">
                  <c:v>12.324</c:v>
                </c:pt>
                <c:pt idx="12325" formatCode="General">
                  <c:v>12.324999999999999</c:v>
                </c:pt>
                <c:pt idx="12326" formatCode="General">
                  <c:v>12.326000000000001</c:v>
                </c:pt>
                <c:pt idx="12327" formatCode="General">
                  <c:v>12.327</c:v>
                </c:pt>
                <c:pt idx="12328" formatCode="General">
                  <c:v>12.327999999999999</c:v>
                </c:pt>
                <c:pt idx="12329" formatCode="General">
                  <c:v>12.329000000000001</c:v>
                </c:pt>
                <c:pt idx="12330" formatCode="General">
                  <c:v>12.33</c:v>
                </c:pt>
                <c:pt idx="12331" formatCode="General">
                  <c:v>12.331</c:v>
                </c:pt>
                <c:pt idx="12332" formatCode="General">
                  <c:v>12.332000000000001</c:v>
                </c:pt>
                <c:pt idx="12333" formatCode="General">
                  <c:v>12.333</c:v>
                </c:pt>
                <c:pt idx="12334" formatCode="General">
                  <c:v>12.334</c:v>
                </c:pt>
                <c:pt idx="12335" formatCode="General">
                  <c:v>12.335000000000001</c:v>
                </c:pt>
                <c:pt idx="12336" formatCode="General">
                  <c:v>12.336</c:v>
                </c:pt>
                <c:pt idx="12337" formatCode="General">
                  <c:v>12.337</c:v>
                </c:pt>
                <c:pt idx="12338" formatCode="General">
                  <c:v>12.337999999999999</c:v>
                </c:pt>
                <c:pt idx="12339" formatCode="General">
                  <c:v>12.339</c:v>
                </c:pt>
                <c:pt idx="12340" formatCode="General">
                  <c:v>12.34</c:v>
                </c:pt>
                <c:pt idx="12341" formatCode="General">
                  <c:v>12.340999999999999</c:v>
                </c:pt>
                <c:pt idx="12342" formatCode="General">
                  <c:v>12.342000000000001</c:v>
                </c:pt>
                <c:pt idx="12343" formatCode="General">
                  <c:v>12.343</c:v>
                </c:pt>
                <c:pt idx="12344" formatCode="General">
                  <c:v>12.343999999999999</c:v>
                </c:pt>
                <c:pt idx="12345" formatCode="General">
                  <c:v>12.345000000000001</c:v>
                </c:pt>
                <c:pt idx="12346" formatCode="General">
                  <c:v>12.346</c:v>
                </c:pt>
                <c:pt idx="12347" formatCode="General">
                  <c:v>12.347</c:v>
                </c:pt>
                <c:pt idx="12348" formatCode="General">
                  <c:v>12.348000000000001</c:v>
                </c:pt>
                <c:pt idx="12349" formatCode="General">
                  <c:v>12.349</c:v>
                </c:pt>
                <c:pt idx="12350" formatCode="General">
                  <c:v>12.35</c:v>
                </c:pt>
                <c:pt idx="12351" formatCode="General">
                  <c:v>12.351000000000001</c:v>
                </c:pt>
                <c:pt idx="12352" formatCode="General">
                  <c:v>12.352</c:v>
                </c:pt>
                <c:pt idx="12353" formatCode="General">
                  <c:v>12.353</c:v>
                </c:pt>
                <c:pt idx="12354" formatCode="General">
                  <c:v>12.353999999999999</c:v>
                </c:pt>
                <c:pt idx="12355" formatCode="General">
                  <c:v>12.355</c:v>
                </c:pt>
                <c:pt idx="12356" formatCode="General">
                  <c:v>12.356</c:v>
                </c:pt>
                <c:pt idx="12357" formatCode="General">
                  <c:v>12.356999999999999</c:v>
                </c:pt>
                <c:pt idx="12358" formatCode="General">
                  <c:v>12.358000000000001</c:v>
                </c:pt>
                <c:pt idx="12359" formatCode="General">
                  <c:v>12.359</c:v>
                </c:pt>
                <c:pt idx="12360" formatCode="General">
                  <c:v>12.36</c:v>
                </c:pt>
                <c:pt idx="12361" formatCode="General">
                  <c:v>12.361000000000001</c:v>
                </c:pt>
                <c:pt idx="12362" formatCode="General">
                  <c:v>12.362</c:v>
                </c:pt>
                <c:pt idx="12363" formatCode="General">
                  <c:v>12.363</c:v>
                </c:pt>
                <c:pt idx="12364" formatCode="General">
                  <c:v>12.364000000000001</c:v>
                </c:pt>
                <c:pt idx="12365" formatCode="General">
                  <c:v>12.365</c:v>
                </c:pt>
                <c:pt idx="12366" formatCode="General">
                  <c:v>12.366</c:v>
                </c:pt>
                <c:pt idx="12367" formatCode="General">
                  <c:v>12.367000000000001</c:v>
                </c:pt>
                <c:pt idx="12368" formatCode="General">
                  <c:v>12.368</c:v>
                </c:pt>
                <c:pt idx="12369" formatCode="General">
                  <c:v>12.369</c:v>
                </c:pt>
                <c:pt idx="12370" formatCode="General">
                  <c:v>12.37</c:v>
                </c:pt>
                <c:pt idx="12371" formatCode="General">
                  <c:v>12.371</c:v>
                </c:pt>
                <c:pt idx="12372" formatCode="General">
                  <c:v>12.372</c:v>
                </c:pt>
                <c:pt idx="12373" formatCode="General">
                  <c:v>12.372999999999999</c:v>
                </c:pt>
                <c:pt idx="12374" formatCode="General">
                  <c:v>12.374000000000001</c:v>
                </c:pt>
                <c:pt idx="12375" formatCode="General">
                  <c:v>12.375</c:v>
                </c:pt>
                <c:pt idx="12376" formatCode="General">
                  <c:v>12.375999999999999</c:v>
                </c:pt>
                <c:pt idx="12377" formatCode="General">
                  <c:v>12.377000000000001</c:v>
                </c:pt>
                <c:pt idx="12378" formatCode="General">
                  <c:v>12.378</c:v>
                </c:pt>
                <c:pt idx="12379" formatCode="General">
                  <c:v>12.379</c:v>
                </c:pt>
                <c:pt idx="12380" formatCode="General">
                  <c:v>12.38</c:v>
                </c:pt>
                <c:pt idx="12381" formatCode="General">
                  <c:v>12.381</c:v>
                </c:pt>
                <c:pt idx="12382" formatCode="General">
                  <c:v>12.382</c:v>
                </c:pt>
                <c:pt idx="12383" formatCode="General">
                  <c:v>12.382999999999999</c:v>
                </c:pt>
                <c:pt idx="12384" formatCode="General">
                  <c:v>12.384</c:v>
                </c:pt>
                <c:pt idx="12385" formatCode="General">
                  <c:v>12.385</c:v>
                </c:pt>
                <c:pt idx="12386" formatCode="General">
                  <c:v>12.385999999999999</c:v>
                </c:pt>
                <c:pt idx="12387" formatCode="General">
                  <c:v>12.387</c:v>
                </c:pt>
                <c:pt idx="12388" formatCode="General">
                  <c:v>12.388</c:v>
                </c:pt>
                <c:pt idx="12389" formatCode="General">
                  <c:v>12.388999999999999</c:v>
                </c:pt>
                <c:pt idx="12390" formatCode="General">
                  <c:v>12.39</c:v>
                </c:pt>
                <c:pt idx="12391" formatCode="General">
                  <c:v>12.391</c:v>
                </c:pt>
                <c:pt idx="12392" formatCode="General">
                  <c:v>12.391999999999999</c:v>
                </c:pt>
                <c:pt idx="12393" formatCode="General">
                  <c:v>12.393000000000001</c:v>
                </c:pt>
                <c:pt idx="12394" formatCode="General">
                  <c:v>12.394</c:v>
                </c:pt>
                <c:pt idx="12395" formatCode="General">
                  <c:v>12.395</c:v>
                </c:pt>
                <c:pt idx="12396" formatCode="General">
                  <c:v>12.396000000000001</c:v>
                </c:pt>
                <c:pt idx="12397" formatCode="General">
                  <c:v>12.397</c:v>
                </c:pt>
                <c:pt idx="12398" formatCode="General">
                  <c:v>12.398</c:v>
                </c:pt>
                <c:pt idx="12399" formatCode="General">
                  <c:v>12.398999999999999</c:v>
                </c:pt>
                <c:pt idx="12400" formatCode="General">
                  <c:v>12.4</c:v>
                </c:pt>
                <c:pt idx="12401" formatCode="General">
                  <c:v>12.401</c:v>
                </c:pt>
                <c:pt idx="12402" formatCode="General">
                  <c:v>12.401999999999999</c:v>
                </c:pt>
                <c:pt idx="12403" formatCode="General">
                  <c:v>12.403</c:v>
                </c:pt>
                <c:pt idx="12404" formatCode="General">
                  <c:v>12.404</c:v>
                </c:pt>
                <c:pt idx="12405" formatCode="General">
                  <c:v>12.404999999999999</c:v>
                </c:pt>
                <c:pt idx="12406" formatCode="General">
                  <c:v>12.406000000000001</c:v>
                </c:pt>
                <c:pt idx="12407" formatCode="General">
                  <c:v>12.407</c:v>
                </c:pt>
                <c:pt idx="12408" formatCode="General">
                  <c:v>12.407999999999999</c:v>
                </c:pt>
                <c:pt idx="12409" formatCode="General">
                  <c:v>12.409000000000001</c:v>
                </c:pt>
                <c:pt idx="12410" formatCode="General">
                  <c:v>12.41</c:v>
                </c:pt>
                <c:pt idx="12411" formatCode="General">
                  <c:v>12.411</c:v>
                </c:pt>
                <c:pt idx="12412" formatCode="General">
                  <c:v>12.412000000000001</c:v>
                </c:pt>
                <c:pt idx="12413" formatCode="General">
                  <c:v>12.413</c:v>
                </c:pt>
                <c:pt idx="12414" formatCode="General">
                  <c:v>12.414</c:v>
                </c:pt>
                <c:pt idx="12415" formatCode="General">
                  <c:v>12.414999999999999</c:v>
                </c:pt>
                <c:pt idx="12416" formatCode="General">
                  <c:v>12.416</c:v>
                </c:pt>
                <c:pt idx="12417" formatCode="General">
                  <c:v>12.417</c:v>
                </c:pt>
                <c:pt idx="12418" formatCode="General">
                  <c:v>12.417999999999999</c:v>
                </c:pt>
                <c:pt idx="12419" formatCode="General">
                  <c:v>12.419</c:v>
                </c:pt>
                <c:pt idx="12420" formatCode="General">
                  <c:v>12.42</c:v>
                </c:pt>
                <c:pt idx="12421" formatCode="General">
                  <c:v>12.420999999999999</c:v>
                </c:pt>
                <c:pt idx="12422" formatCode="General">
                  <c:v>12.422000000000001</c:v>
                </c:pt>
                <c:pt idx="12423" formatCode="General">
                  <c:v>12.423</c:v>
                </c:pt>
                <c:pt idx="12424" formatCode="General">
                  <c:v>12.423999999999999</c:v>
                </c:pt>
                <c:pt idx="12425" formatCode="General">
                  <c:v>12.425000000000001</c:v>
                </c:pt>
                <c:pt idx="12426" formatCode="General">
                  <c:v>12.426</c:v>
                </c:pt>
                <c:pt idx="12427" formatCode="General">
                  <c:v>12.427</c:v>
                </c:pt>
                <c:pt idx="12428" formatCode="General">
                  <c:v>12.428000000000001</c:v>
                </c:pt>
                <c:pt idx="12429" formatCode="General">
                  <c:v>12.429</c:v>
                </c:pt>
                <c:pt idx="12430" formatCode="General">
                  <c:v>12.43</c:v>
                </c:pt>
                <c:pt idx="12431" formatCode="General">
                  <c:v>12.430999999999999</c:v>
                </c:pt>
                <c:pt idx="12432" formatCode="General">
                  <c:v>12.432</c:v>
                </c:pt>
                <c:pt idx="12433" formatCode="General">
                  <c:v>12.433</c:v>
                </c:pt>
                <c:pt idx="12434" formatCode="General">
                  <c:v>12.433999999999999</c:v>
                </c:pt>
                <c:pt idx="12435" formatCode="General">
                  <c:v>12.435</c:v>
                </c:pt>
                <c:pt idx="12436" formatCode="General">
                  <c:v>12.436</c:v>
                </c:pt>
                <c:pt idx="12437" formatCode="General">
                  <c:v>12.436999999999999</c:v>
                </c:pt>
                <c:pt idx="12438" formatCode="General">
                  <c:v>12.438000000000001</c:v>
                </c:pt>
                <c:pt idx="12439" formatCode="General">
                  <c:v>12.439</c:v>
                </c:pt>
                <c:pt idx="12440" formatCode="General">
                  <c:v>12.44</c:v>
                </c:pt>
                <c:pt idx="12441" formatCode="General">
                  <c:v>12.441000000000001</c:v>
                </c:pt>
                <c:pt idx="12442" formatCode="General">
                  <c:v>12.442</c:v>
                </c:pt>
                <c:pt idx="12443" formatCode="General">
                  <c:v>12.443</c:v>
                </c:pt>
                <c:pt idx="12444" formatCode="General">
                  <c:v>12.444000000000001</c:v>
                </c:pt>
                <c:pt idx="12445" formatCode="General">
                  <c:v>12.445</c:v>
                </c:pt>
                <c:pt idx="12446" formatCode="General">
                  <c:v>12.446</c:v>
                </c:pt>
                <c:pt idx="12447" formatCode="General">
                  <c:v>12.446999999999999</c:v>
                </c:pt>
                <c:pt idx="12448" formatCode="General">
                  <c:v>12.448</c:v>
                </c:pt>
                <c:pt idx="12449" formatCode="General">
                  <c:v>12.449</c:v>
                </c:pt>
                <c:pt idx="12450" formatCode="General">
                  <c:v>12.45</c:v>
                </c:pt>
                <c:pt idx="12451" formatCode="General">
                  <c:v>12.451000000000001</c:v>
                </c:pt>
                <c:pt idx="12452" formatCode="General">
                  <c:v>12.452</c:v>
                </c:pt>
                <c:pt idx="12453" formatCode="General">
                  <c:v>12.452999999999999</c:v>
                </c:pt>
                <c:pt idx="12454" formatCode="General">
                  <c:v>12.454000000000001</c:v>
                </c:pt>
                <c:pt idx="12455" formatCode="General">
                  <c:v>12.455</c:v>
                </c:pt>
                <c:pt idx="12456" formatCode="General">
                  <c:v>12.456</c:v>
                </c:pt>
                <c:pt idx="12457" formatCode="General">
                  <c:v>12.457000000000001</c:v>
                </c:pt>
                <c:pt idx="12458" formatCode="General">
                  <c:v>12.458</c:v>
                </c:pt>
                <c:pt idx="12459" formatCode="General">
                  <c:v>12.459</c:v>
                </c:pt>
                <c:pt idx="12460" formatCode="General">
                  <c:v>12.46</c:v>
                </c:pt>
                <c:pt idx="12461" formatCode="General">
                  <c:v>12.461</c:v>
                </c:pt>
                <c:pt idx="12462" formatCode="General">
                  <c:v>12.462</c:v>
                </c:pt>
                <c:pt idx="12463" formatCode="General">
                  <c:v>12.462999999999999</c:v>
                </c:pt>
                <c:pt idx="12464" formatCode="General">
                  <c:v>12.464</c:v>
                </c:pt>
                <c:pt idx="12465" formatCode="General">
                  <c:v>12.465</c:v>
                </c:pt>
                <c:pt idx="12466" formatCode="General">
                  <c:v>12.465999999999999</c:v>
                </c:pt>
                <c:pt idx="12467" formatCode="General">
                  <c:v>12.467000000000001</c:v>
                </c:pt>
                <c:pt idx="12468" formatCode="General">
                  <c:v>12.468</c:v>
                </c:pt>
                <c:pt idx="12469" formatCode="General">
                  <c:v>12.468999999999999</c:v>
                </c:pt>
                <c:pt idx="12470" formatCode="General">
                  <c:v>12.47</c:v>
                </c:pt>
                <c:pt idx="12471" formatCode="General">
                  <c:v>12.471</c:v>
                </c:pt>
                <c:pt idx="12472" formatCode="General">
                  <c:v>12.472</c:v>
                </c:pt>
                <c:pt idx="12473" formatCode="General">
                  <c:v>12.473000000000001</c:v>
                </c:pt>
                <c:pt idx="12474" formatCode="General">
                  <c:v>12.474</c:v>
                </c:pt>
                <c:pt idx="12475" formatCode="General">
                  <c:v>12.475</c:v>
                </c:pt>
                <c:pt idx="12476" formatCode="General">
                  <c:v>12.476000000000001</c:v>
                </c:pt>
                <c:pt idx="12477" formatCode="General">
                  <c:v>12.477</c:v>
                </c:pt>
                <c:pt idx="12478" formatCode="General">
                  <c:v>12.478</c:v>
                </c:pt>
                <c:pt idx="12479" formatCode="General">
                  <c:v>12.478999999999999</c:v>
                </c:pt>
                <c:pt idx="12480" formatCode="General">
                  <c:v>12.48</c:v>
                </c:pt>
                <c:pt idx="12481" formatCode="General">
                  <c:v>12.481</c:v>
                </c:pt>
                <c:pt idx="12482" formatCode="General">
                  <c:v>12.481999999999999</c:v>
                </c:pt>
                <c:pt idx="12483" formatCode="General">
                  <c:v>12.483000000000001</c:v>
                </c:pt>
                <c:pt idx="12484" formatCode="General">
                  <c:v>12.484</c:v>
                </c:pt>
                <c:pt idx="12485" formatCode="General">
                  <c:v>12.484999999999999</c:v>
                </c:pt>
                <c:pt idx="12486" formatCode="General">
                  <c:v>12.486000000000001</c:v>
                </c:pt>
                <c:pt idx="12487" formatCode="General">
                  <c:v>12.487</c:v>
                </c:pt>
                <c:pt idx="12488" formatCode="General">
                  <c:v>12.488</c:v>
                </c:pt>
                <c:pt idx="12489" formatCode="General">
                  <c:v>12.489000000000001</c:v>
                </c:pt>
                <c:pt idx="12490" formatCode="General">
                  <c:v>12.49</c:v>
                </c:pt>
                <c:pt idx="12491" formatCode="General">
                  <c:v>12.491</c:v>
                </c:pt>
                <c:pt idx="12492" formatCode="General">
                  <c:v>12.492000000000001</c:v>
                </c:pt>
                <c:pt idx="12493" formatCode="General">
                  <c:v>12.493</c:v>
                </c:pt>
                <c:pt idx="12494" formatCode="General">
                  <c:v>12.494</c:v>
                </c:pt>
                <c:pt idx="12495" formatCode="General">
                  <c:v>12.494999999999999</c:v>
                </c:pt>
                <c:pt idx="12496" formatCode="General">
                  <c:v>12.496</c:v>
                </c:pt>
                <c:pt idx="12497" formatCode="General">
                  <c:v>12.497</c:v>
                </c:pt>
                <c:pt idx="12498" formatCode="General">
                  <c:v>12.497999999999999</c:v>
                </c:pt>
                <c:pt idx="12499" formatCode="General">
                  <c:v>12.499000000000001</c:v>
                </c:pt>
                <c:pt idx="12500" formatCode="General">
                  <c:v>12.5</c:v>
                </c:pt>
                <c:pt idx="12501" formatCode="General">
                  <c:v>12.500999999999999</c:v>
                </c:pt>
                <c:pt idx="12502" formatCode="General">
                  <c:v>12.502000000000001</c:v>
                </c:pt>
                <c:pt idx="12503" formatCode="General">
                  <c:v>12.503</c:v>
                </c:pt>
                <c:pt idx="12504" formatCode="General">
                  <c:v>12.504</c:v>
                </c:pt>
                <c:pt idx="12505" formatCode="General">
                  <c:v>12.505000000000001</c:v>
                </c:pt>
                <c:pt idx="12506" formatCode="General">
                  <c:v>12.506</c:v>
                </c:pt>
                <c:pt idx="12507" formatCode="General">
                  <c:v>12.507</c:v>
                </c:pt>
                <c:pt idx="12508" formatCode="General">
                  <c:v>12.507999999999999</c:v>
                </c:pt>
                <c:pt idx="12509" formatCode="General">
                  <c:v>12.509</c:v>
                </c:pt>
                <c:pt idx="12510" formatCode="General">
                  <c:v>12.51</c:v>
                </c:pt>
                <c:pt idx="12511" formatCode="General">
                  <c:v>12.510999999999999</c:v>
                </c:pt>
                <c:pt idx="12512" formatCode="General">
                  <c:v>12.512</c:v>
                </c:pt>
                <c:pt idx="12513" formatCode="General">
                  <c:v>12.513</c:v>
                </c:pt>
                <c:pt idx="12514" formatCode="General">
                  <c:v>12.513999999999999</c:v>
                </c:pt>
                <c:pt idx="12515" formatCode="General">
                  <c:v>12.515000000000001</c:v>
                </c:pt>
                <c:pt idx="12516" formatCode="General">
                  <c:v>12.516</c:v>
                </c:pt>
                <c:pt idx="12517" formatCode="General">
                  <c:v>12.516999999999999</c:v>
                </c:pt>
                <c:pt idx="12518" formatCode="General">
                  <c:v>12.518000000000001</c:v>
                </c:pt>
                <c:pt idx="12519" formatCode="General">
                  <c:v>12.519</c:v>
                </c:pt>
                <c:pt idx="12520" formatCode="General">
                  <c:v>12.52</c:v>
                </c:pt>
                <c:pt idx="12521" formatCode="General">
                  <c:v>12.521000000000001</c:v>
                </c:pt>
                <c:pt idx="12522" formatCode="General">
                  <c:v>12.522</c:v>
                </c:pt>
                <c:pt idx="12523" formatCode="General">
                  <c:v>12.523</c:v>
                </c:pt>
                <c:pt idx="12524" formatCode="General">
                  <c:v>12.523999999999999</c:v>
                </c:pt>
                <c:pt idx="12525" formatCode="General">
                  <c:v>12.525</c:v>
                </c:pt>
                <c:pt idx="12526" formatCode="General">
                  <c:v>12.526</c:v>
                </c:pt>
                <c:pt idx="12527" formatCode="General">
                  <c:v>12.526999999999999</c:v>
                </c:pt>
                <c:pt idx="12528" formatCode="General">
                  <c:v>12.528</c:v>
                </c:pt>
                <c:pt idx="12529" formatCode="General">
                  <c:v>12.529</c:v>
                </c:pt>
                <c:pt idx="12530" formatCode="General">
                  <c:v>12.53</c:v>
                </c:pt>
                <c:pt idx="12531" formatCode="General">
                  <c:v>12.531000000000001</c:v>
                </c:pt>
                <c:pt idx="12532" formatCode="General">
                  <c:v>12.532</c:v>
                </c:pt>
                <c:pt idx="12533" formatCode="General">
                  <c:v>12.532999999999999</c:v>
                </c:pt>
                <c:pt idx="12534" formatCode="General">
                  <c:v>12.534000000000001</c:v>
                </c:pt>
                <c:pt idx="12535" formatCode="General">
                  <c:v>12.535</c:v>
                </c:pt>
                <c:pt idx="12536" formatCode="General">
                  <c:v>12.536</c:v>
                </c:pt>
                <c:pt idx="12537" formatCode="General">
                  <c:v>12.537000000000001</c:v>
                </c:pt>
                <c:pt idx="12538" formatCode="General">
                  <c:v>12.538</c:v>
                </c:pt>
                <c:pt idx="12539" formatCode="General">
                  <c:v>12.539</c:v>
                </c:pt>
                <c:pt idx="12540" formatCode="General">
                  <c:v>12.54</c:v>
                </c:pt>
                <c:pt idx="12541" formatCode="General">
                  <c:v>12.541</c:v>
                </c:pt>
                <c:pt idx="12542" formatCode="General">
                  <c:v>12.542</c:v>
                </c:pt>
                <c:pt idx="12543" formatCode="General">
                  <c:v>12.542999999999999</c:v>
                </c:pt>
                <c:pt idx="12544" formatCode="General">
                  <c:v>12.544</c:v>
                </c:pt>
                <c:pt idx="12545" formatCode="General">
                  <c:v>12.545</c:v>
                </c:pt>
                <c:pt idx="12546" formatCode="General">
                  <c:v>12.545999999999999</c:v>
                </c:pt>
                <c:pt idx="12547" formatCode="General">
                  <c:v>12.547000000000001</c:v>
                </c:pt>
                <c:pt idx="12548" formatCode="General">
                  <c:v>12.548</c:v>
                </c:pt>
                <c:pt idx="12549" formatCode="General">
                  <c:v>12.548999999999999</c:v>
                </c:pt>
                <c:pt idx="12550" formatCode="General">
                  <c:v>12.55</c:v>
                </c:pt>
                <c:pt idx="12551" formatCode="General">
                  <c:v>12.551</c:v>
                </c:pt>
                <c:pt idx="12552" formatCode="General">
                  <c:v>12.552</c:v>
                </c:pt>
                <c:pt idx="12553" formatCode="General">
                  <c:v>12.553000000000001</c:v>
                </c:pt>
                <c:pt idx="12554" formatCode="General">
                  <c:v>12.554</c:v>
                </c:pt>
                <c:pt idx="12555" formatCode="General">
                  <c:v>12.555</c:v>
                </c:pt>
                <c:pt idx="12556" formatCode="General">
                  <c:v>12.555999999999999</c:v>
                </c:pt>
                <c:pt idx="12557" formatCode="General">
                  <c:v>12.557</c:v>
                </c:pt>
                <c:pt idx="12558" formatCode="General">
                  <c:v>12.558</c:v>
                </c:pt>
                <c:pt idx="12559" formatCode="General">
                  <c:v>12.558999999999999</c:v>
                </c:pt>
                <c:pt idx="12560" formatCode="General">
                  <c:v>12.56</c:v>
                </c:pt>
                <c:pt idx="12561" formatCode="General">
                  <c:v>12.561</c:v>
                </c:pt>
                <c:pt idx="12562" formatCode="General">
                  <c:v>12.561999999999999</c:v>
                </c:pt>
                <c:pt idx="12563" formatCode="General">
                  <c:v>12.563000000000001</c:v>
                </c:pt>
                <c:pt idx="12564" formatCode="General">
                  <c:v>12.564</c:v>
                </c:pt>
                <c:pt idx="12565" formatCode="General">
                  <c:v>12.565</c:v>
                </c:pt>
                <c:pt idx="12566" formatCode="General">
                  <c:v>12.566000000000001</c:v>
                </c:pt>
                <c:pt idx="12567" formatCode="General">
                  <c:v>12.567</c:v>
                </c:pt>
                <c:pt idx="12568" formatCode="General">
                  <c:v>12.568</c:v>
                </c:pt>
                <c:pt idx="12569" formatCode="General">
                  <c:v>12.569000000000001</c:v>
                </c:pt>
                <c:pt idx="12570" formatCode="General">
                  <c:v>12.57</c:v>
                </c:pt>
                <c:pt idx="12571" formatCode="General">
                  <c:v>12.571</c:v>
                </c:pt>
                <c:pt idx="12572" formatCode="General">
                  <c:v>12.571999999999999</c:v>
                </c:pt>
                <c:pt idx="12573" formatCode="General">
                  <c:v>12.573</c:v>
                </c:pt>
                <c:pt idx="12574" formatCode="General">
                  <c:v>12.574</c:v>
                </c:pt>
                <c:pt idx="12575" formatCode="General">
                  <c:v>12.574999999999999</c:v>
                </c:pt>
                <c:pt idx="12576" formatCode="General">
                  <c:v>12.576000000000001</c:v>
                </c:pt>
                <c:pt idx="12577" formatCode="General">
                  <c:v>12.577</c:v>
                </c:pt>
                <c:pt idx="12578" formatCode="General">
                  <c:v>12.577999999999999</c:v>
                </c:pt>
                <c:pt idx="12579" formatCode="General">
                  <c:v>12.579000000000001</c:v>
                </c:pt>
                <c:pt idx="12580" formatCode="General">
                  <c:v>12.58</c:v>
                </c:pt>
                <c:pt idx="12581" formatCode="General">
                  <c:v>12.581</c:v>
                </c:pt>
                <c:pt idx="12582" formatCode="General">
                  <c:v>12.582000000000001</c:v>
                </c:pt>
                <c:pt idx="12583" formatCode="General">
                  <c:v>12.583</c:v>
                </c:pt>
                <c:pt idx="12584" formatCode="General">
                  <c:v>12.584</c:v>
                </c:pt>
                <c:pt idx="12585" formatCode="General">
                  <c:v>12.585000000000001</c:v>
                </c:pt>
                <c:pt idx="12586" formatCode="General">
                  <c:v>12.586</c:v>
                </c:pt>
                <c:pt idx="12587" formatCode="General">
                  <c:v>12.587</c:v>
                </c:pt>
                <c:pt idx="12588" formatCode="General">
                  <c:v>12.587999999999999</c:v>
                </c:pt>
                <c:pt idx="12589" formatCode="General">
                  <c:v>12.589</c:v>
                </c:pt>
                <c:pt idx="12590" formatCode="General">
                  <c:v>12.59</c:v>
                </c:pt>
                <c:pt idx="12591" formatCode="General">
                  <c:v>12.590999999999999</c:v>
                </c:pt>
                <c:pt idx="12592" formatCode="General">
                  <c:v>12.592000000000001</c:v>
                </c:pt>
                <c:pt idx="12593" formatCode="General">
                  <c:v>12.593</c:v>
                </c:pt>
                <c:pt idx="12594" formatCode="General">
                  <c:v>12.593999999999999</c:v>
                </c:pt>
                <c:pt idx="12595" formatCode="General">
                  <c:v>12.595000000000001</c:v>
                </c:pt>
                <c:pt idx="12596" formatCode="General">
                  <c:v>12.596</c:v>
                </c:pt>
                <c:pt idx="12597" formatCode="General">
                  <c:v>12.597</c:v>
                </c:pt>
                <c:pt idx="12598" formatCode="General">
                  <c:v>12.598000000000001</c:v>
                </c:pt>
                <c:pt idx="12599" formatCode="General">
                  <c:v>12.599</c:v>
                </c:pt>
                <c:pt idx="12600" formatCode="General">
                  <c:v>12.6</c:v>
                </c:pt>
                <c:pt idx="12601" formatCode="General">
                  <c:v>12.601000000000001</c:v>
                </c:pt>
                <c:pt idx="12602" formatCode="General">
                  <c:v>12.602</c:v>
                </c:pt>
                <c:pt idx="12603" formatCode="General">
                  <c:v>12.603</c:v>
                </c:pt>
                <c:pt idx="12604" formatCode="General">
                  <c:v>12.603999999999999</c:v>
                </c:pt>
                <c:pt idx="12605" formatCode="General">
                  <c:v>12.605</c:v>
                </c:pt>
                <c:pt idx="12606" formatCode="General">
                  <c:v>12.606</c:v>
                </c:pt>
                <c:pt idx="12607" formatCode="General">
                  <c:v>12.606999999999999</c:v>
                </c:pt>
                <c:pt idx="12608" formatCode="General">
                  <c:v>12.608000000000001</c:v>
                </c:pt>
                <c:pt idx="12609" formatCode="General">
                  <c:v>12.609</c:v>
                </c:pt>
                <c:pt idx="12610" formatCode="General">
                  <c:v>12.61</c:v>
                </c:pt>
                <c:pt idx="12611" formatCode="General">
                  <c:v>12.611000000000001</c:v>
                </c:pt>
                <c:pt idx="12612" formatCode="General">
                  <c:v>12.612</c:v>
                </c:pt>
                <c:pt idx="12613" formatCode="General">
                  <c:v>12.613</c:v>
                </c:pt>
                <c:pt idx="12614" formatCode="General">
                  <c:v>12.614000000000001</c:v>
                </c:pt>
                <c:pt idx="12615" formatCode="General">
                  <c:v>12.615</c:v>
                </c:pt>
                <c:pt idx="12616" formatCode="General">
                  <c:v>12.616</c:v>
                </c:pt>
                <c:pt idx="12617" formatCode="General">
                  <c:v>12.617000000000001</c:v>
                </c:pt>
                <c:pt idx="12618" formatCode="General">
                  <c:v>12.618</c:v>
                </c:pt>
                <c:pt idx="12619" formatCode="General">
                  <c:v>12.619</c:v>
                </c:pt>
                <c:pt idx="12620" formatCode="General">
                  <c:v>12.62</c:v>
                </c:pt>
                <c:pt idx="12621" formatCode="General">
                  <c:v>12.621</c:v>
                </c:pt>
                <c:pt idx="12622" formatCode="General">
                  <c:v>12.622</c:v>
                </c:pt>
                <c:pt idx="12623" formatCode="General">
                  <c:v>12.622999999999999</c:v>
                </c:pt>
                <c:pt idx="12624" formatCode="General">
                  <c:v>12.624000000000001</c:v>
                </c:pt>
                <c:pt idx="12625" formatCode="General">
                  <c:v>12.625</c:v>
                </c:pt>
                <c:pt idx="12626" formatCode="General">
                  <c:v>12.625999999999999</c:v>
                </c:pt>
                <c:pt idx="12627" formatCode="General">
                  <c:v>12.627000000000001</c:v>
                </c:pt>
                <c:pt idx="12628" formatCode="General">
                  <c:v>12.628</c:v>
                </c:pt>
                <c:pt idx="12629" formatCode="General">
                  <c:v>12.629</c:v>
                </c:pt>
                <c:pt idx="12630" formatCode="General">
                  <c:v>12.63</c:v>
                </c:pt>
                <c:pt idx="12631" formatCode="General">
                  <c:v>12.631</c:v>
                </c:pt>
                <c:pt idx="12632" formatCode="General">
                  <c:v>12.632</c:v>
                </c:pt>
                <c:pt idx="12633" formatCode="General">
                  <c:v>12.632999999999999</c:v>
                </c:pt>
                <c:pt idx="12634" formatCode="General">
                  <c:v>12.634</c:v>
                </c:pt>
                <c:pt idx="12635" formatCode="General">
                  <c:v>12.635</c:v>
                </c:pt>
                <c:pt idx="12636" formatCode="General">
                  <c:v>12.635999999999999</c:v>
                </c:pt>
                <c:pt idx="12637" formatCode="General">
                  <c:v>12.637</c:v>
                </c:pt>
                <c:pt idx="12638" formatCode="General">
                  <c:v>12.638</c:v>
                </c:pt>
                <c:pt idx="12639" formatCode="General">
                  <c:v>12.638999999999999</c:v>
                </c:pt>
                <c:pt idx="12640" formatCode="General">
                  <c:v>12.64</c:v>
                </c:pt>
                <c:pt idx="12641" formatCode="General">
                  <c:v>12.641</c:v>
                </c:pt>
                <c:pt idx="12642" formatCode="General">
                  <c:v>12.641999999999999</c:v>
                </c:pt>
                <c:pt idx="12643" formatCode="General">
                  <c:v>12.643000000000001</c:v>
                </c:pt>
                <c:pt idx="12644" formatCode="General">
                  <c:v>12.644</c:v>
                </c:pt>
                <c:pt idx="12645" formatCode="General">
                  <c:v>12.645</c:v>
                </c:pt>
                <c:pt idx="12646" formatCode="General">
                  <c:v>12.646000000000001</c:v>
                </c:pt>
                <c:pt idx="12647" formatCode="General">
                  <c:v>12.647</c:v>
                </c:pt>
                <c:pt idx="12648" formatCode="General">
                  <c:v>12.648</c:v>
                </c:pt>
                <c:pt idx="12649" formatCode="General">
                  <c:v>12.648999999999999</c:v>
                </c:pt>
                <c:pt idx="12650" formatCode="General">
                  <c:v>12.65</c:v>
                </c:pt>
                <c:pt idx="12651" formatCode="General">
                  <c:v>12.651</c:v>
                </c:pt>
                <c:pt idx="12652" formatCode="General">
                  <c:v>12.651999999999999</c:v>
                </c:pt>
                <c:pt idx="12653" formatCode="General">
                  <c:v>12.653</c:v>
                </c:pt>
                <c:pt idx="12654" formatCode="General">
                  <c:v>12.654</c:v>
                </c:pt>
                <c:pt idx="12655" formatCode="General">
                  <c:v>12.654999999999999</c:v>
                </c:pt>
                <c:pt idx="12656" formatCode="General">
                  <c:v>12.656000000000001</c:v>
                </c:pt>
                <c:pt idx="12657" formatCode="General">
                  <c:v>12.657</c:v>
                </c:pt>
                <c:pt idx="12658" formatCode="General">
                  <c:v>12.657999999999999</c:v>
                </c:pt>
                <c:pt idx="12659" formatCode="General">
                  <c:v>12.659000000000001</c:v>
                </c:pt>
                <c:pt idx="12660" formatCode="General">
                  <c:v>12.66</c:v>
                </c:pt>
                <c:pt idx="12661" formatCode="General">
                  <c:v>12.661</c:v>
                </c:pt>
                <c:pt idx="12662" formatCode="General">
                  <c:v>12.662000000000001</c:v>
                </c:pt>
                <c:pt idx="12663" formatCode="General">
                  <c:v>12.663</c:v>
                </c:pt>
                <c:pt idx="12664" formatCode="General">
                  <c:v>12.664</c:v>
                </c:pt>
                <c:pt idx="12665" formatCode="General">
                  <c:v>12.664999999999999</c:v>
                </c:pt>
                <c:pt idx="12666" formatCode="General">
                  <c:v>12.666</c:v>
                </c:pt>
                <c:pt idx="12667" formatCode="General">
                  <c:v>12.667</c:v>
                </c:pt>
                <c:pt idx="12668" formatCode="General">
                  <c:v>12.667999999999999</c:v>
                </c:pt>
                <c:pt idx="12669" formatCode="General">
                  <c:v>12.669</c:v>
                </c:pt>
                <c:pt idx="12670" formatCode="General">
                  <c:v>12.67</c:v>
                </c:pt>
                <c:pt idx="12671" formatCode="General">
                  <c:v>12.670999999999999</c:v>
                </c:pt>
                <c:pt idx="12672" formatCode="General">
                  <c:v>12.672000000000001</c:v>
                </c:pt>
                <c:pt idx="12673" formatCode="General">
                  <c:v>12.673</c:v>
                </c:pt>
                <c:pt idx="12674" formatCode="General">
                  <c:v>12.673999999999999</c:v>
                </c:pt>
                <c:pt idx="12675" formatCode="General">
                  <c:v>12.675000000000001</c:v>
                </c:pt>
                <c:pt idx="12676" formatCode="General">
                  <c:v>12.676</c:v>
                </c:pt>
                <c:pt idx="12677" formatCode="General">
                  <c:v>12.677</c:v>
                </c:pt>
                <c:pt idx="12678" formatCode="General">
                  <c:v>12.678000000000001</c:v>
                </c:pt>
                <c:pt idx="12679" formatCode="General">
                  <c:v>12.679</c:v>
                </c:pt>
                <c:pt idx="12680" formatCode="General">
                  <c:v>12.68</c:v>
                </c:pt>
                <c:pt idx="12681" formatCode="General">
                  <c:v>12.680999999999999</c:v>
                </c:pt>
                <c:pt idx="12682" formatCode="General">
                  <c:v>12.682</c:v>
                </c:pt>
                <c:pt idx="12683" formatCode="General">
                  <c:v>12.683</c:v>
                </c:pt>
                <c:pt idx="12684" formatCode="General">
                  <c:v>12.683999999999999</c:v>
                </c:pt>
                <c:pt idx="12685" formatCode="General">
                  <c:v>12.685</c:v>
                </c:pt>
                <c:pt idx="12686" formatCode="General">
                  <c:v>12.686</c:v>
                </c:pt>
                <c:pt idx="12687" formatCode="General">
                  <c:v>12.686999999999999</c:v>
                </c:pt>
                <c:pt idx="12688" formatCode="General">
                  <c:v>12.688000000000001</c:v>
                </c:pt>
                <c:pt idx="12689" formatCode="General">
                  <c:v>12.689</c:v>
                </c:pt>
                <c:pt idx="12690" formatCode="General">
                  <c:v>12.69</c:v>
                </c:pt>
                <c:pt idx="12691" formatCode="General">
                  <c:v>12.691000000000001</c:v>
                </c:pt>
                <c:pt idx="12692" formatCode="General">
                  <c:v>12.692</c:v>
                </c:pt>
                <c:pt idx="12693" formatCode="General">
                  <c:v>12.693</c:v>
                </c:pt>
                <c:pt idx="12694" formatCode="General">
                  <c:v>12.694000000000001</c:v>
                </c:pt>
                <c:pt idx="12695" formatCode="General">
                  <c:v>12.695</c:v>
                </c:pt>
                <c:pt idx="12696" formatCode="General">
                  <c:v>12.696</c:v>
                </c:pt>
                <c:pt idx="12697" formatCode="General">
                  <c:v>12.696999999999999</c:v>
                </c:pt>
                <c:pt idx="12698" formatCode="General">
                  <c:v>12.698</c:v>
                </c:pt>
                <c:pt idx="12699" formatCode="General">
                  <c:v>12.699</c:v>
                </c:pt>
                <c:pt idx="12700" formatCode="General">
                  <c:v>12.7</c:v>
                </c:pt>
                <c:pt idx="12701" formatCode="General">
                  <c:v>12.701000000000001</c:v>
                </c:pt>
                <c:pt idx="12702" formatCode="General">
                  <c:v>12.702</c:v>
                </c:pt>
                <c:pt idx="12703" formatCode="General">
                  <c:v>12.702999999999999</c:v>
                </c:pt>
                <c:pt idx="12704" formatCode="General">
                  <c:v>12.704000000000001</c:v>
                </c:pt>
                <c:pt idx="12705" formatCode="General">
                  <c:v>12.705</c:v>
                </c:pt>
                <c:pt idx="12706" formatCode="General">
                  <c:v>12.706</c:v>
                </c:pt>
                <c:pt idx="12707" formatCode="General">
                  <c:v>12.707000000000001</c:v>
                </c:pt>
                <c:pt idx="12708" formatCode="General">
                  <c:v>12.708</c:v>
                </c:pt>
                <c:pt idx="12709" formatCode="General">
                  <c:v>12.709</c:v>
                </c:pt>
                <c:pt idx="12710" formatCode="General">
                  <c:v>12.71</c:v>
                </c:pt>
                <c:pt idx="12711" formatCode="General">
                  <c:v>12.711</c:v>
                </c:pt>
                <c:pt idx="12712" formatCode="General">
                  <c:v>12.712</c:v>
                </c:pt>
                <c:pt idx="12713" formatCode="General">
                  <c:v>12.712999999999999</c:v>
                </c:pt>
                <c:pt idx="12714" formatCode="General">
                  <c:v>12.714</c:v>
                </c:pt>
                <c:pt idx="12715" formatCode="General">
                  <c:v>12.715</c:v>
                </c:pt>
                <c:pt idx="12716" formatCode="General">
                  <c:v>12.715999999999999</c:v>
                </c:pt>
                <c:pt idx="12717" formatCode="General">
                  <c:v>12.717000000000001</c:v>
                </c:pt>
                <c:pt idx="12718" formatCode="General">
                  <c:v>12.718</c:v>
                </c:pt>
                <c:pt idx="12719" formatCode="General">
                  <c:v>12.718999999999999</c:v>
                </c:pt>
                <c:pt idx="12720" formatCode="General">
                  <c:v>12.72</c:v>
                </c:pt>
                <c:pt idx="12721" formatCode="General">
                  <c:v>12.721</c:v>
                </c:pt>
                <c:pt idx="12722" formatCode="General">
                  <c:v>12.722</c:v>
                </c:pt>
                <c:pt idx="12723" formatCode="General">
                  <c:v>12.723000000000001</c:v>
                </c:pt>
                <c:pt idx="12724" formatCode="General">
                  <c:v>12.724</c:v>
                </c:pt>
                <c:pt idx="12725" formatCode="General">
                  <c:v>12.725</c:v>
                </c:pt>
                <c:pt idx="12726" formatCode="General">
                  <c:v>12.726000000000001</c:v>
                </c:pt>
                <c:pt idx="12727" formatCode="General">
                  <c:v>12.727</c:v>
                </c:pt>
                <c:pt idx="12728" formatCode="General">
                  <c:v>12.728</c:v>
                </c:pt>
                <c:pt idx="12729" formatCode="General">
                  <c:v>12.728999999999999</c:v>
                </c:pt>
                <c:pt idx="12730" formatCode="General">
                  <c:v>12.73</c:v>
                </c:pt>
                <c:pt idx="12731" formatCode="General">
                  <c:v>12.731</c:v>
                </c:pt>
                <c:pt idx="12732" formatCode="General">
                  <c:v>12.731999999999999</c:v>
                </c:pt>
                <c:pt idx="12733" formatCode="General">
                  <c:v>12.733000000000001</c:v>
                </c:pt>
                <c:pt idx="12734" formatCode="General">
                  <c:v>12.734</c:v>
                </c:pt>
                <c:pt idx="12735" formatCode="General">
                  <c:v>12.734999999999999</c:v>
                </c:pt>
                <c:pt idx="12736" formatCode="General">
                  <c:v>12.736000000000001</c:v>
                </c:pt>
                <c:pt idx="12737" formatCode="General">
                  <c:v>12.737</c:v>
                </c:pt>
                <c:pt idx="12738" formatCode="General">
                  <c:v>12.738</c:v>
                </c:pt>
                <c:pt idx="12739" formatCode="General">
                  <c:v>12.739000000000001</c:v>
                </c:pt>
                <c:pt idx="12740" formatCode="General">
                  <c:v>12.74</c:v>
                </c:pt>
                <c:pt idx="12741" formatCode="General">
                  <c:v>12.741</c:v>
                </c:pt>
                <c:pt idx="12742" formatCode="General">
                  <c:v>12.742000000000001</c:v>
                </c:pt>
                <c:pt idx="12743" formatCode="General">
                  <c:v>12.743</c:v>
                </c:pt>
                <c:pt idx="12744" formatCode="General">
                  <c:v>12.744</c:v>
                </c:pt>
                <c:pt idx="12745" formatCode="General">
                  <c:v>12.744999999999999</c:v>
                </c:pt>
                <c:pt idx="12746" formatCode="General">
                  <c:v>12.746</c:v>
                </c:pt>
                <c:pt idx="12747" formatCode="General">
                  <c:v>12.747</c:v>
                </c:pt>
                <c:pt idx="12748" formatCode="General">
                  <c:v>12.747999999999999</c:v>
                </c:pt>
                <c:pt idx="12749" formatCode="General">
                  <c:v>12.749000000000001</c:v>
                </c:pt>
                <c:pt idx="12750" formatCode="General">
                  <c:v>12.75</c:v>
                </c:pt>
                <c:pt idx="12751" formatCode="General">
                  <c:v>12.750999999999999</c:v>
                </c:pt>
                <c:pt idx="12752" formatCode="General">
                  <c:v>12.752000000000001</c:v>
                </c:pt>
                <c:pt idx="12753" formatCode="General">
                  <c:v>12.753</c:v>
                </c:pt>
                <c:pt idx="12754" formatCode="General">
                  <c:v>12.754</c:v>
                </c:pt>
                <c:pt idx="12755" formatCode="General">
                  <c:v>12.755000000000001</c:v>
                </c:pt>
                <c:pt idx="12756" formatCode="General">
                  <c:v>12.756</c:v>
                </c:pt>
                <c:pt idx="12757" formatCode="General">
                  <c:v>12.757</c:v>
                </c:pt>
                <c:pt idx="12758" formatCode="General">
                  <c:v>12.757999999999999</c:v>
                </c:pt>
                <c:pt idx="12759" formatCode="General">
                  <c:v>12.759</c:v>
                </c:pt>
                <c:pt idx="12760" formatCode="General">
                  <c:v>12.76</c:v>
                </c:pt>
                <c:pt idx="12761" formatCode="General">
                  <c:v>12.760999999999999</c:v>
                </c:pt>
                <c:pt idx="12762" formatCode="General">
                  <c:v>12.762</c:v>
                </c:pt>
                <c:pt idx="12763" formatCode="General">
                  <c:v>12.763</c:v>
                </c:pt>
                <c:pt idx="12764" formatCode="General">
                  <c:v>12.763999999999999</c:v>
                </c:pt>
                <c:pt idx="12765" formatCode="General">
                  <c:v>12.765000000000001</c:v>
                </c:pt>
                <c:pt idx="12766" formatCode="General">
                  <c:v>12.766</c:v>
                </c:pt>
                <c:pt idx="12767" formatCode="General">
                  <c:v>12.766999999999999</c:v>
                </c:pt>
                <c:pt idx="12768" formatCode="General">
                  <c:v>12.768000000000001</c:v>
                </c:pt>
                <c:pt idx="12769" formatCode="General">
                  <c:v>12.769</c:v>
                </c:pt>
                <c:pt idx="12770" formatCode="General">
                  <c:v>12.77</c:v>
                </c:pt>
                <c:pt idx="12771" formatCode="General">
                  <c:v>12.771000000000001</c:v>
                </c:pt>
                <c:pt idx="12772" formatCode="General">
                  <c:v>12.772</c:v>
                </c:pt>
                <c:pt idx="12773" formatCode="General">
                  <c:v>12.773</c:v>
                </c:pt>
                <c:pt idx="12774" formatCode="General">
                  <c:v>12.773999999999999</c:v>
                </c:pt>
                <c:pt idx="12775" formatCode="General">
                  <c:v>12.775</c:v>
                </c:pt>
                <c:pt idx="12776" formatCode="General">
                  <c:v>12.776</c:v>
                </c:pt>
                <c:pt idx="12777" formatCode="General">
                  <c:v>12.776999999999999</c:v>
                </c:pt>
                <c:pt idx="12778" formatCode="General">
                  <c:v>12.778</c:v>
                </c:pt>
                <c:pt idx="12779" formatCode="General">
                  <c:v>12.779</c:v>
                </c:pt>
                <c:pt idx="12780" formatCode="General">
                  <c:v>12.78</c:v>
                </c:pt>
                <c:pt idx="12781" formatCode="General">
                  <c:v>12.781000000000001</c:v>
                </c:pt>
                <c:pt idx="12782" formatCode="General">
                  <c:v>12.782</c:v>
                </c:pt>
                <c:pt idx="12783" formatCode="General">
                  <c:v>12.782999999999999</c:v>
                </c:pt>
                <c:pt idx="12784" formatCode="General">
                  <c:v>12.784000000000001</c:v>
                </c:pt>
                <c:pt idx="12785" formatCode="General">
                  <c:v>12.785</c:v>
                </c:pt>
                <c:pt idx="12786" formatCode="General">
                  <c:v>12.786</c:v>
                </c:pt>
                <c:pt idx="12787" formatCode="General">
                  <c:v>12.787000000000001</c:v>
                </c:pt>
                <c:pt idx="12788" formatCode="General">
                  <c:v>12.788</c:v>
                </c:pt>
                <c:pt idx="12789" formatCode="General">
                  <c:v>12.789</c:v>
                </c:pt>
                <c:pt idx="12790" formatCode="General">
                  <c:v>12.79</c:v>
                </c:pt>
                <c:pt idx="12791" formatCode="General">
                  <c:v>12.791</c:v>
                </c:pt>
                <c:pt idx="12792" formatCode="General">
                  <c:v>12.792</c:v>
                </c:pt>
                <c:pt idx="12793" formatCode="General">
                  <c:v>12.792999999999999</c:v>
                </c:pt>
                <c:pt idx="12794" formatCode="General">
                  <c:v>12.794</c:v>
                </c:pt>
                <c:pt idx="12795" formatCode="General">
                  <c:v>12.795</c:v>
                </c:pt>
                <c:pt idx="12796" formatCode="General">
                  <c:v>12.795999999999999</c:v>
                </c:pt>
                <c:pt idx="12797" formatCode="General">
                  <c:v>12.797000000000001</c:v>
                </c:pt>
                <c:pt idx="12798" formatCode="General">
                  <c:v>12.798</c:v>
                </c:pt>
                <c:pt idx="12799" formatCode="General">
                  <c:v>12.798999999999999</c:v>
                </c:pt>
                <c:pt idx="12800" formatCode="General">
                  <c:v>12.8</c:v>
                </c:pt>
                <c:pt idx="12801" formatCode="General">
                  <c:v>12.801</c:v>
                </c:pt>
                <c:pt idx="12802" formatCode="General">
                  <c:v>12.802</c:v>
                </c:pt>
                <c:pt idx="12803" formatCode="General">
                  <c:v>12.803000000000001</c:v>
                </c:pt>
                <c:pt idx="12804" formatCode="General">
                  <c:v>12.804</c:v>
                </c:pt>
                <c:pt idx="12805" formatCode="General">
                  <c:v>12.805</c:v>
                </c:pt>
                <c:pt idx="12806" formatCode="General">
                  <c:v>12.805999999999999</c:v>
                </c:pt>
                <c:pt idx="12807" formatCode="General">
                  <c:v>12.807</c:v>
                </c:pt>
                <c:pt idx="12808" formatCode="General">
                  <c:v>12.808</c:v>
                </c:pt>
                <c:pt idx="12809" formatCode="General">
                  <c:v>12.808999999999999</c:v>
                </c:pt>
                <c:pt idx="12810" formatCode="General">
                  <c:v>12.81</c:v>
                </c:pt>
                <c:pt idx="12811" formatCode="General">
                  <c:v>12.811</c:v>
                </c:pt>
                <c:pt idx="12812" formatCode="General">
                  <c:v>12.811999999999999</c:v>
                </c:pt>
                <c:pt idx="12813" formatCode="General">
                  <c:v>12.813000000000001</c:v>
                </c:pt>
                <c:pt idx="12814" formatCode="General">
                  <c:v>12.814</c:v>
                </c:pt>
                <c:pt idx="12815" formatCode="General">
                  <c:v>12.815</c:v>
                </c:pt>
                <c:pt idx="12816" formatCode="General">
                  <c:v>12.816000000000001</c:v>
                </c:pt>
                <c:pt idx="12817" formatCode="General">
                  <c:v>12.817</c:v>
                </c:pt>
                <c:pt idx="12818" formatCode="General">
                  <c:v>12.818</c:v>
                </c:pt>
                <c:pt idx="12819" formatCode="General">
                  <c:v>12.819000000000001</c:v>
                </c:pt>
                <c:pt idx="12820" formatCode="General">
                  <c:v>12.82</c:v>
                </c:pt>
                <c:pt idx="12821" formatCode="General">
                  <c:v>12.821</c:v>
                </c:pt>
                <c:pt idx="12822" formatCode="General">
                  <c:v>12.821999999999999</c:v>
                </c:pt>
                <c:pt idx="12823" formatCode="General">
                  <c:v>12.823</c:v>
                </c:pt>
                <c:pt idx="12824" formatCode="General">
                  <c:v>12.824</c:v>
                </c:pt>
                <c:pt idx="12825" formatCode="General">
                  <c:v>12.824999999999999</c:v>
                </c:pt>
                <c:pt idx="12826" formatCode="General">
                  <c:v>12.826000000000001</c:v>
                </c:pt>
                <c:pt idx="12827" formatCode="General">
                  <c:v>12.827</c:v>
                </c:pt>
                <c:pt idx="12828" formatCode="General">
                  <c:v>12.827999999999999</c:v>
                </c:pt>
                <c:pt idx="12829" formatCode="General">
                  <c:v>12.829000000000001</c:v>
                </c:pt>
                <c:pt idx="12830" formatCode="General">
                  <c:v>12.83</c:v>
                </c:pt>
                <c:pt idx="12831" formatCode="General">
                  <c:v>12.831</c:v>
                </c:pt>
                <c:pt idx="12832" formatCode="General">
                  <c:v>12.832000000000001</c:v>
                </c:pt>
                <c:pt idx="12833" formatCode="General">
                  <c:v>12.833</c:v>
                </c:pt>
                <c:pt idx="12834" formatCode="General">
                  <c:v>12.834</c:v>
                </c:pt>
                <c:pt idx="12835" formatCode="General">
                  <c:v>12.835000000000001</c:v>
                </c:pt>
                <c:pt idx="12836" formatCode="General">
                  <c:v>12.836</c:v>
                </c:pt>
                <c:pt idx="12837" formatCode="General">
                  <c:v>12.837</c:v>
                </c:pt>
                <c:pt idx="12838" formatCode="General">
                  <c:v>12.837999999999999</c:v>
                </c:pt>
                <c:pt idx="12839" formatCode="General">
                  <c:v>12.839</c:v>
                </c:pt>
                <c:pt idx="12840" formatCode="General">
                  <c:v>12.84</c:v>
                </c:pt>
                <c:pt idx="12841" formatCode="General">
                  <c:v>12.840999999999999</c:v>
                </c:pt>
                <c:pt idx="12842" formatCode="General">
                  <c:v>12.842000000000001</c:v>
                </c:pt>
                <c:pt idx="12843" formatCode="General">
                  <c:v>12.843</c:v>
                </c:pt>
                <c:pt idx="12844" formatCode="General">
                  <c:v>12.843999999999999</c:v>
                </c:pt>
                <c:pt idx="12845" formatCode="General">
                  <c:v>12.845000000000001</c:v>
                </c:pt>
                <c:pt idx="12846" formatCode="General">
                  <c:v>12.846</c:v>
                </c:pt>
                <c:pt idx="12847" formatCode="General">
                  <c:v>12.847</c:v>
                </c:pt>
                <c:pt idx="12848" formatCode="General">
                  <c:v>12.848000000000001</c:v>
                </c:pt>
                <c:pt idx="12849" formatCode="General">
                  <c:v>12.849</c:v>
                </c:pt>
                <c:pt idx="12850" formatCode="General">
                  <c:v>12.85</c:v>
                </c:pt>
                <c:pt idx="12851" formatCode="General">
                  <c:v>12.851000000000001</c:v>
                </c:pt>
                <c:pt idx="12852" formatCode="General">
                  <c:v>12.852</c:v>
                </c:pt>
                <c:pt idx="12853" formatCode="General">
                  <c:v>12.853</c:v>
                </c:pt>
                <c:pt idx="12854" formatCode="General">
                  <c:v>12.853999999999999</c:v>
                </c:pt>
                <c:pt idx="12855" formatCode="General">
                  <c:v>12.855</c:v>
                </c:pt>
                <c:pt idx="12856" formatCode="General">
                  <c:v>12.856</c:v>
                </c:pt>
                <c:pt idx="12857" formatCode="General">
                  <c:v>12.856999999999999</c:v>
                </c:pt>
                <c:pt idx="12858" formatCode="General">
                  <c:v>12.858000000000001</c:v>
                </c:pt>
                <c:pt idx="12859" formatCode="General">
                  <c:v>12.859</c:v>
                </c:pt>
                <c:pt idx="12860" formatCode="General">
                  <c:v>12.86</c:v>
                </c:pt>
                <c:pt idx="12861" formatCode="General">
                  <c:v>12.861000000000001</c:v>
                </c:pt>
                <c:pt idx="12862" formatCode="General">
                  <c:v>12.862</c:v>
                </c:pt>
                <c:pt idx="12863" formatCode="General">
                  <c:v>12.863</c:v>
                </c:pt>
                <c:pt idx="12864" formatCode="General">
                  <c:v>12.864000000000001</c:v>
                </c:pt>
                <c:pt idx="12865" formatCode="General">
                  <c:v>12.865</c:v>
                </c:pt>
                <c:pt idx="12866" formatCode="General">
                  <c:v>12.866</c:v>
                </c:pt>
                <c:pt idx="12867" formatCode="General">
                  <c:v>12.867000000000001</c:v>
                </c:pt>
                <c:pt idx="12868" formatCode="General">
                  <c:v>12.868</c:v>
                </c:pt>
                <c:pt idx="12869" formatCode="General">
                  <c:v>12.869</c:v>
                </c:pt>
                <c:pt idx="12870" formatCode="General">
                  <c:v>12.87</c:v>
                </c:pt>
                <c:pt idx="12871" formatCode="General">
                  <c:v>12.871</c:v>
                </c:pt>
                <c:pt idx="12872" formatCode="General">
                  <c:v>12.872</c:v>
                </c:pt>
                <c:pt idx="12873" formatCode="General">
                  <c:v>12.872999999999999</c:v>
                </c:pt>
                <c:pt idx="12874" formatCode="General">
                  <c:v>12.874000000000001</c:v>
                </c:pt>
                <c:pt idx="12875" formatCode="General">
                  <c:v>12.875</c:v>
                </c:pt>
                <c:pt idx="12876" formatCode="General">
                  <c:v>12.875999999999999</c:v>
                </c:pt>
                <c:pt idx="12877" formatCode="General">
                  <c:v>12.877000000000001</c:v>
                </c:pt>
                <c:pt idx="12878" formatCode="General">
                  <c:v>12.878</c:v>
                </c:pt>
                <c:pt idx="12879" formatCode="General">
                  <c:v>12.879</c:v>
                </c:pt>
                <c:pt idx="12880" formatCode="General">
                  <c:v>12.88</c:v>
                </c:pt>
                <c:pt idx="12881" formatCode="General">
                  <c:v>12.881</c:v>
                </c:pt>
                <c:pt idx="12882" formatCode="General">
                  <c:v>12.882</c:v>
                </c:pt>
                <c:pt idx="12883" formatCode="General">
                  <c:v>12.882999999999999</c:v>
                </c:pt>
                <c:pt idx="12884" formatCode="General">
                  <c:v>12.884</c:v>
                </c:pt>
                <c:pt idx="12885" formatCode="General">
                  <c:v>12.885</c:v>
                </c:pt>
                <c:pt idx="12886" formatCode="General">
                  <c:v>12.885999999999999</c:v>
                </c:pt>
                <c:pt idx="12887" formatCode="General">
                  <c:v>12.887</c:v>
                </c:pt>
                <c:pt idx="12888" formatCode="General">
                  <c:v>12.888</c:v>
                </c:pt>
                <c:pt idx="12889" formatCode="General">
                  <c:v>12.888999999999999</c:v>
                </c:pt>
                <c:pt idx="12890" formatCode="General">
                  <c:v>12.89</c:v>
                </c:pt>
                <c:pt idx="12891" formatCode="General">
                  <c:v>12.891</c:v>
                </c:pt>
                <c:pt idx="12892" formatCode="General">
                  <c:v>12.891999999999999</c:v>
                </c:pt>
                <c:pt idx="12893" formatCode="General">
                  <c:v>12.893000000000001</c:v>
                </c:pt>
                <c:pt idx="12894" formatCode="General">
                  <c:v>12.894</c:v>
                </c:pt>
                <c:pt idx="12895" formatCode="General">
                  <c:v>12.895</c:v>
                </c:pt>
                <c:pt idx="12896" formatCode="General">
                  <c:v>12.896000000000001</c:v>
                </c:pt>
                <c:pt idx="12897" formatCode="General">
                  <c:v>12.897</c:v>
                </c:pt>
                <c:pt idx="12898" formatCode="General">
                  <c:v>12.898</c:v>
                </c:pt>
                <c:pt idx="12899" formatCode="General">
                  <c:v>12.898999999999999</c:v>
                </c:pt>
                <c:pt idx="12900" formatCode="General">
                  <c:v>12.9</c:v>
                </c:pt>
                <c:pt idx="12901" formatCode="General">
                  <c:v>12.901</c:v>
                </c:pt>
                <c:pt idx="12902" formatCode="General">
                  <c:v>12.901999999999999</c:v>
                </c:pt>
                <c:pt idx="12903" formatCode="General">
                  <c:v>12.903</c:v>
                </c:pt>
                <c:pt idx="12904" formatCode="General">
                  <c:v>12.904</c:v>
                </c:pt>
                <c:pt idx="12905" formatCode="General">
                  <c:v>12.904999999999999</c:v>
                </c:pt>
                <c:pt idx="12906" formatCode="General">
                  <c:v>12.906000000000001</c:v>
                </c:pt>
                <c:pt idx="12907" formatCode="General">
                  <c:v>12.907</c:v>
                </c:pt>
                <c:pt idx="12908" formatCode="General">
                  <c:v>12.907999999999999</c:v>
                </c:pt>
                <c:pt idx="12909" formatCode="General">
                  <c:v>12.909000000000001</c:v>
                </c:pt>
                <c:pt idx="12910" formatCode="General">
                  <c:v>12.91</c:v>
                </c:pt>
                <c:pt idx="12911" formatCode="General">
                  <c:v>12.911</c:v>
                </c:pt>
                <c:pt idx="12912" formatCode="General">
                  <c:v>12.912000000000001</c:v>
                </c:pt>
                <c:pt idx="12913" formatCode="General">
                  <c:v>12.913</c:v>
                </c:pt>
                <c:pt idx="12914" formatCode="General">
                  <c:v>12.914</c:v>
                </c:pt>
                <c:pt idx="12915" formatCode="General">
                  <c:v>12.914999999999999</c:v>
                </c:pt>
                <c:pt idx="12916" formatCode="General">
                  <c:v>12.916</c:v>
                </c:pt>
                <c:pt idx="12917" formatCode="General">
                  <c:v>12.917</c:v>
                </c:pt>
                <c:pt idx="12918" formatCode="General">
                  <c:v>12.917999999999999</c:v>
                </c:pt>
                <c:pt idx="12919" formatCode="General">
                  <c:v>12.919</c:v>
                </c:pt>
                <c:pt idx="12920" formatCode="General">
                  <c:v>12.92</c:v>
                </c:pt>
                <c:pt idx="12921" formatCode="General">
                  <c:v>12.920999999999999</c:v>
                </c:pt>
                <c:pt idx="12922" formatCode="General">
                  <c:v>12.922000000000001</c:v>
                </c:pt>
                <c:pt idx="12923" formatCode="General">
                  <c:v>12.923</c:v>
                </c:pt>
                <c:pt idx="12924" formatCode="General">
                  <c:v>12.923999999999999</c:v>
                </c:pt>
                <c:pt idx="12925" formatCode="General">
                  <c:v>12.925000000000001</c:v>
                </c:pt>
                <c:pt idx="12926" formatCode="General">
                  <c:v>12.926</c:v>
                </c:pt>
                <c:pt idx="12927" formatCode="General">
                  <c:v>12.927</c:v>
                </c:pt>
                <c:pt idx="12928" formatCode="General">
                  <c:v>12.928000000000001</c:v>
                </c:pt>
                <c:pt idx="12929" formatCode="General">
                  <c:v>12.929</c:v>
                </c:pt>
                <c:pt idx="12930" formatCode="General">
                  <c:v>12.93</c:v>
                </c:pt>
                <c:pt idx="12931" formatCode="General">
                  <c:v>12.930999999999999</c:v>
                </c:pt>
                <c:pt idx="12932" formatCode="General">
                  <c:v>12.932</c:v>
                </c:pt>
                <c:pt idx="12933" formatCode="General">
                  <c:v>12.933</c:v>
                </c:pt>
                <c:pt idx="12934" formatCode="General">
                  <c:v>12.933999999999999</c:v>
                </c:pt>
                <c:pt idx="12935" formatCode="General">
                  <c:v>12.935</c:v>
                </c:pt>
                <c:pt idx="12936" formatCode="General">
                  <c:v>12.936</c:v>
                </c:pt>
                <c:pt idx="12937" formatCode="General">
                  <c:v>12.936999999999999</c:v>
                </c:pt>
                <c:pt idx="12938" formatCode="General">
                  <c:v>12.938000000000001</c:v>
                </c:pt>
                <c:pt idx="12939" formatCode="General">
                  <c:v>12.939</c:v>
                </c:pt>
                <c:pt idx="12940" formatCode="General">
                  <c:v>12.94</c:v>
                </c:pt>
                <c:pt idx="12941" formatCode="General">
                  <c:v>12.941000000000001</c:v>
                </c:pt>
                <c:pt idx="12942" formatCode="General">
                  <c:v>12.942</c:v>
                </c:pt>
                <c:pt idx="12943" formatCode="General">
                  <c:v>12.943</c:v>
                </c:pt>
                <c:pt idx="12944" formatCode="General">
                  <c:v>12.944000000000001</c:v>
                </c:pt>
                <c:pt idx="12945" formatCode="General">
                  <c:v>12.945</c:v>
                </c:pt>
                <c:pt idx="12946" formatCode="General">
                  <c:v>12.946</c:v>
                </c:pt>
                <c:pt idx="12947" formatCode="General">
                  <c:v>12.946999999999999</c:v>
                </c:pt>
                <c:pt idx="12948" formatCode="General">
                  <c:v>12.948</c:v>
                </c:pt>
                <c:pt idx="12949" formatCode="General">
                  <c:v>12.949</c:v>
                </c:pt>
                <c:pt idx="12950" formatCode="General">
                  <c:v>12.95</c:v>
                </c:pt>
                <c:pt idx="12951" formatCode="General">
                  <c:v>12.951000000000001</c:v>
                </c:pt>
                <c:pt idx="12952" formatCode="General">
                  <c:v>12.952</c:v>
                </c:pt>
                <c:pt idx="12953" formatCode="General">
                  <c:v>12.952999999999999</c:v>
                </c:pt>
                <c:pt idx="12954" formatCode="General">
                  <c:v>12.954000000000001</c:v>
                </c:pt>
                <c:pt idx="12955" formatCode="General">
                  <c:v>12.955</c:v>
                </c:pt>
                <c:pt idx="12956" formatCode="General">
                  <c:v>12.956</c:v>
                </c:pt>
                <c:pt idx="12957" formatCode="General">
                  <c:v>12.957000000000001</c:v>
                </c:pt>
                <c:pt idx="12958" formatCode="General">
                  <c:v>12.958</c:v>
                </c:pt>
                <c:pt idx="12959" formatCode="General">
                  <c:v>12.959</c:v>
                </c:pt>
                <c:pt idx="12960" formatCode="General">
                  <c:v>12.96</c:v>
                </c:pt>
                <c:pt idx="12961" formatCode="General">
                  <c:v>12.961</c:v>
                </c:pt>
                <c:pt idx="12962" formatCode="General">
                  <c:v>12.962</c:v>
                </c:pt>
                <c:pt idx="12963" formatCode="General">
                  <c:v>12.962999999999999</c:v>
                </c:pt>
                <c:pt idx="12964" formatCode="General">
                  <c:v>12.964</c:v>
                </c:pt>
                <c:pt idx="12965" formatCode="General">
                  <c:v>12.965</c:v>
                </c:pt>
                <c:pt idx="12966" formatCode="General">
                  <c:v>12.965999999999999</c:v>
                </c:pt>
                <c:pt idx="12967" formatCode="General">
                  <c:v>12.967000000000001</c:v>
                </c:pt>
                <c:pt idx="12968" formatCode="General">
                  <c:v>12.968</c:v>
                </c:pt>
                <c:pt idx="12969" formatCode="General">
                  <c:v>12.968999999999999</c:v>
                </c:pt>
                <c:pt idx="12970" formatCode="General">
                  <c:v>12.97</c:v>
                </c:pt>
                <c:pt idx="12971" formatCode="General">
                  <c:v>12.971</c:v>
                </c:pt>
                <c:pt idx="12972" formatCode="General">
                  <c:v>12.972</c:v>
                </c:pt>
                <c:pt idx="12973" formatCode="General">
                  <c:v>12.973000000000001</c:v>
                </c:pt>
                <c:pt idx="12974" formatCode="General">
                  <c:v>12.974</c:v>
                </c:pt>
                <c:pt idx="12975" formatCode="General">
                  <c:v>12.975</c:v>
                </c:pt>
                <c:pt idx="12976" formatCode="General">
                  <c:v>12.976000000000001</c:v>
                </c:pt>
                <c:pt idx="12977" formatCode="General">
                  <c:v>12.977</c:v>
                </c:pt>
                <c:pt idx="12978" formatCode="General">
                  <c:v>12.978</c:v>
                </c:pt>
                <c:pt idx="12979" formatCode="General">
                  <c:v>12.978999999999999</c:v>
                </c:pt>
                <c:pt idx="12980" formatCode="General">
                  <c:v>12.98</c:v>
                </c:pt>
                <c:pt idx="12981" formatCode="General">
                  <c:v>12.981</c:v>
                </c:pt>
                <c:pt idx="12982" formatCode="General">
                  <c:v>12.981999999999999</c:v>
                </c:pt>
                <c:pt idx="12983" formatCode="General">
                  <c:v>12.983000000000001</c:v>
                </c:pt>
                <c:pt idx="12984" formatCode="General">
                  <c:v>12.984</c:v>
                </c:pt>
                <c:pt idx="12985" formatCode="General">
                  <c:v>12.984999999999999</c:v>
                </c:pt>
                <c:pt idx="12986" formatCode="General">
                  <c:v>12.986000000000001</c:v>
                </c:pt>
                <c:pt idx="12987" formatCode="General">
                  <c:v>12.987</c:v>
                </c:pt>
                <c:pt idx="12988" formatCode="General">
                  <c:v>12.988</c:v>
                </c:pt>
                <c:pt idx="12989" formatCode="General">
                  <c:v>12.989000000000001</c:v>
                </c:pt>
                <c:pt idx="12990" formatCode="General">
                  <c:v>12.99</c:v>
                </c:pt>
                <c:pt idx="12991" formatCode="General">
                  <c:v>12.991</c:v>
                </c:pt>
                <c:pt idx="12992" formatCode="General">
                  <c:v>12.992000000000001</c:v>
                </c:pt>
                <c:pt idx="12993" formatCode="General">
                  <c:v>12.993</c:v>
                </c:pt>
                <c:pt idx="12994" formatCode="General">
                  <c:v>12.994</c:v>
                </c:pt>
                <c:pt idx="12995" formatCode="General">
                  <c:v>12.994999999999999</c:v>
                </c:pt>
                <c:pt idx="12996" formatCode="General">
                  <c:v>12.996</c:v>
                </c:pt>
                <c:pt idx="12997" formatCode="General">
                  <c:v>12.997</c:v>
                </c:pt>
                <c:pt idx="12998" formatCode="General">
                  <c:v>12.997999999999999</c:v>
                </c:pt>
                <c:pt idx="12999" formatCode="General">
                  <c:v>12.999000000000001</c:v>
                </c:pt>
                <c:pt idx="13000" formatCode="General">
                  <c:v>13</c:v>
                </c:pt>
                <c:pt idx="13001" formatCode="General">
                  <c:v>13.000999999999999</c:v>
                </c:pt>
                <c:pt idx="13002" formatCode="General">
                  <c:v>13.002000000000001</c:v>
                </c:pt>
                <c:pt idx="13003" formatCode="General">
                  <c:v>13.003</c:v>
                </c:pt>
                <c:pt idx="13004" formatCode="General">
                  <c:v>13.004</c:v>
                </c:pt>
                <c:pt idx="13005" formatCode="General">
                  <c:v>13.005000000000001</c:v>
                </c:pt>
                <c:pt idx="13006" formatCode="General">
                  <c:v>13.006</c:v>
                </c:pt>
                <c:pt idx="13007" formatCode="General">
                  <c:v>13.007</c:v>
                </c:pt>
                <c:pt idx="13008" formatCode="General">
                  <c:v>13.007999999999999</c:v>
                </c:pt>
                <c:pt idx="13009" formatCode="General">
                  <c:v>13.009</c:v>
                </c:pt>
                <c:pt idx="13010" formatCode="General">
                  <c:v>13.01</c:v>
                </c:pt>
                <c:pt idx="13011" formatCode="General">
                  <c:v>13.010999999999999</c:v>
                </c:pt>
                <c:pt idx="13012" formatCode="General">
                  <c:v>13.012</c:v>
                </c:pt>
                <c:pt idx="13013" formatCode="General">
                  <c:v>13.013</c:v>
                </c:pt>
                <c:pt idx="13014" formatCode="General">
                  <c:v>13.013999999999999</c:v>
                </c:pt>
                <c:pt idx="13015" formatCode="General">
                  <c:v>13.015000000000001</c:v>
                </c:pt>
                <c:pt idx="13016" formatCode="General">
                  <c:v>13.016</c:v>
                </c:pt>
                <c:pt idx="13017" formatCode="General">
                  <c:v>13.016999999999999</c:v>
                </c:pt>
                <c:pt idx="13018" formatCode="General">
                  <c:v>13.018000000000001</c:v>
                </c:pt>
                <c:pt idx="13019" formatCode="General">
                  <c:v>13.019</c:v>
                </c:pt>
                <c:pt idx="13020" formatCode="General">
                  <c:v>13.02</c:v>
                </c:pt>
                <c:pt idx="13021" formatCode="General">
                  <c:v>13.021000000000001</c:v>
                </c:pt>
                <c:pt idx="13022" formatCode="General">
                  <c:v>13.022</c:v>
                </c:pt>
                <c:pt idx="13023" formatCode="General">
                  <c:v>13.023</c:v>
                </c:pt>
                <c:pt idx="13024" formatCode="General">
                  <c:v>13.023999999999999</c:v>
                </c:pt>
                <c:pt idx="13025" formatCode="General">
                  <c:v>13.025</c:v>
                </c:pt>
                <c:pt idx="13026" formatCode="General">
                  <c:v>13.026</c:v>
                </c:pt>
                <c:pt idx="13027" formatCode="General">
                  <c:v>13.026999999999999</c:v>
                </c:pt>
                <c:pt idx="13028" formatCode="General">
                  <c:v>13.028</c:v>
                </c:pt>
                <c:pt idx="13029" formatCode="General">
                  <c:v>13.029</c:v>
                </c:pt>
                <c:pt idx="13030" formatCode="General">
                  <c:v>13.03</c:v>
                </c:pt>
                <c:pt idx="13031" formatCode="General">
                  <c:v>13.031000000000001</c:v>
                </c:pt>
                <c:pt idx="13032" formatCode="General">
                  <c:v>13.032</c:v>
                </c:pt>
                <c:pt idx="13033" formatCode="General">
                  <c:v>13.032999999999999</c:v>
                </c:pt>
                <c:pt idx="13034" formatCode="General">
                  <c:v>13.034000000000001</c:v>
                </c:pt>
                <c:pt idx="13035" formatCode="General">
                  <c:v>13.035</c:v>
                </c:pt>
                <c:pt idx="13036" formatCode="General">
                  <c:v>13.036</c:v>
                </c:pt>
                <c:pt idx="13037" formatCode="General">
                  <c:v>13.037000000000001</c:v>
                </c:pt>
                <c:pt idx="13038" formatCode="General">
                  <c:v>13.038</c:v>
                </c:pt>
                <c:pt idx="13039" formatCode="General">
                  <c:v>13.039</c:v>
                </c:pt>
                <c:pt idx="13040" formatCode="General">
                  <c:v>13.04</c:v>
                </c:pt>
                <c:pt idx="13041" formatCode="General">
                  <c:v>13.041</c:v>
                </c:pt>
                <c:pt idx="13042" formatCode="General">
                  <c:v>13.042</c:v>
                </c:pt>
                <c:pt idx="13043" formatCode="General">
                  <c:v>13.042999999999999</c:v>
                </c:pt>
                <c:pt idx="13044" formatCode="General">
                  <c:v>13.044</c:v>
                </c:pt>
                <c:pt idx="13045" formatCode="General">
                  <c:v>13.045</c:v>
                </c:pt>
                <c:pt idx="13046" formatCode="General">
                  <c:v>13.045999999999999</c:v>
                </c:pt>
                <c:pt idx="13047" formatCode="General">
                  <c:v>13.047000000000001</c:v>
                </c:pt>
                <c:pt idx="13048" formatCode="General">
                  <c:v>13.048</c:v>
                </c:pt>
                <c:pt idx="13049" formatCode="General">
                  <c:v>13.048999999999999</c:v>
                </c:pt>
                <c:pt idx="13050" formatCode="General">
                  <c:v>13.05</c:v>
                </c:pt>
                <c:pt idx="13051" formatCode="General">
                  <c:v>13.051</c:v>
                </c:pt>
                <c:pt idx="13052" formatCode="General">
                  <c:v>13.052</c:v>
                </c:pt>
                <c:pt idx="13053" formatCode="General">
                  <c:v>13.053000000000001</c:v>
                </c:pt>
                <c:pt idx="13054" formatCode="General">
                  <c:v>13.054</c:v>
                </c:pt>
                <c:pt idx="13055" formatCode="General">
                  <c:v>13.055</c:v>
                </c:pt>
                <c:pt idx="13056" formatCode="General">
                  <c:v>13.055999999999999</c:v>
                </c:pt>
                <c:pt idx="13057" formatCode="General">
                  <c:v>13.057</c:v>
                </c:pt>
                <c:pt idx="13058" formatCode="General">
                  <c:v>13.058</c:v>
                </c:pt>
                <c:pt idx="13059" formatCode="General">
                  <c:v>13.058999999999999</c:v>
                </c:pt>
                <c:pt idx="13060" formatCode="General">
                  <c:v>13.06</c:v>
                </c:pt>
                <c:pt idx="13061" formatCode="General">
                  <c:v>13.061</c:v>
                </c:pt>
                <c:pt idx="13062" formatCode="General">
                  <c:v>13.061999999999999</c:v>
                </c:pt>
                <c:pt idx="13063" formatCode="General">
                  <c:v>13.063000000000001</c:v>
                </c:pt>
                <c:pt idx="13064" formatCode="General">
                  <c:v>13.064</c:v>
                </c:pt>
                <c:pt idx="13065" formatCode="General">
                  <c:v>13.065</c:v>
                </c:pt>
                <c:pt idx="13066" formatCode="General">
                  <c:v>13.066000000000001</c:v>
                </c:pt>
                <c:pt idx="13067" formatCode="General">
                  <c:v>13.067</c:v>
                </c:pt>
                <c:pt idx="13068" formatCode="General">
                  <c:v>13.068</c:v>
                </c:pt>
                <c:pt idx="13069" formatCode="General">
                  <c:v>13.069000000000001</c:v>
                </c:pt>
                <c:pt idx="13070" formatCode="General">
                  <c:v>13.07</c:v>
                </c:pt>
                <c:pt idx="13071" formatCode="General">
                  <c:v>13.071</c:v>
                </c:pt>
                <c:pt idx="13072" formatCode="General">
                  <c:v>13.071999999999999</c:v>
                </c:pt>
                <c:pt idx="13073" formatCode="General">
                  <c:v>13.073</c:v>
                </c:pt>
                <c:pt idx="13074" formatCode="General">
                  <c:v>13.074</c:v>
                </c:pt>
                <c:pt idx="13075" formatCode="General">
                  <c:v>13.074999999999999</c:v>
                </c:pt>
                <c:pt idx="13076" formatCode="General">
                  <c:v>13.076000000000001</c:v>
                </c:pt>
                <c:pt idx="13077" formatCode="General">
                  <c:v>13.077</c:v>
                </c:pt>
                <c:pt idx="13078" formatCode="General">
                  <c:v>13.077999999999999</c:v>
                </c:pt>
                <c:pt idx="13079" formatCode="General">
                  <c:v>13.079000000000001</c:v>
                </c:pt>
                <c:pt idx="13080" formatCode="General">
                  <c:v>13.08</c:v>
                </c:pt>
                <c:pt idx="13081" formatCode="General">
                  <c:v>13.081</c:v>
                </c:pt>
                <c:pt idx="13082" formatCode="General">
                  <c:v>13.082000000000001</c:v>
                </c:pt>
                <c:pt idx="13083" formatCode="General">
                  <c:v>13.083</c:v>
                </c:pt>
                <c:pt idx="13084" formatCode="General">
                  <c:v>13.084</c:v>
                </c:pt>
                <c:pt idx="13085" formatCode="General">
                  <c:v>13.085000000000001</c:v>
                </c:pt>
                <c:pt idx="13086" formatCode="General">
                  <c:v>13.086</c:v>
                </c:pt>
                <c:pt idx="13087" formatCode="General">
                  <c:v>13.087</c:v>
                </c:pt>
                <c:pt idx="13088" formatCode="General">
                  <c:v>13.087999999999999</c:v>
                </c:pt>
                <c:pt idx="13089" formatCode="General">
                  <c:v>13.089</c:v>
                </c:pt>
                <c:pt idx="13090" formatCode="General">
                  <c:v>13.09</c:v>
                </c:pt>
                <c:pt idx="13091" formatCode="General">
                  <c:v>13.090999999999999</c:v>
                </c:pt>
                <c:pt idx="13092" formatCode="General">
                  <c:v>13.092000000000001</c:v>
                </c:pt>
                <c:pt idx="13093" formatCode="General">
                  <c:v>13.093</c:v>
                </c:pt>
                <c:pt idx="13094" formatCode="General">
                  <c:v>13.093999999999999</c:v>
                </c:pt>
                <c:pt idx="13095" formatCode="General">
                  <c:v>13.095000000000001</c:v>
                </c:pt>
                <c:pt idx="13096" formatCode="General">
                  <c:v>13.096</c:v>
                </c:pt>
                <c:pt idx="13097" formatCode="General">
                  <c:v>13.097</c:v>
                </c:pt>
                <c:pt idx="13098" formatCode="General">
                  <c:v>13.098000000000001</c:v>
                </c:pt>
                <c:pt idx="13099" formatCode="General">
                  <c:v>13.099</c:v>
                </c:pt>
                <c:pt idx="13100" formatCode="General">
                  <c:v>13.1</c:v>
                </c:pt>
                <c:pt idx="13101" formatCode="General">
                  <c:v>13.101000000000001</c:v>
                </c:pt>
                <c:pt idx="13102" formatCode="General">
                  <c:v>13.102</c:v>
                </c:pt>
                <c:pt idx="13103" formatCode="General">
                  <c:v>13.103</c:v>
                </c:pt>
                <c:pt idx="13104" formatCode="General">
                  <c:v>13.103999999999999</c:v>
                </c:pt>
                <c:pt idx="13105" formatCode="General">
                  <c:v>13.105</c:v>
                </c:pt>
                <c:pt idx="13106" formatCode="General">
                  <c:v>13.106</c:v>
                </c:pt>
                <c:pt idx="13107" formatCode="General">
                  <c:v>13.106999999999999</c:v>
                </c:pt>
                <c:pt idx="13108" formatCode="General">
                  <c:v>13.108000000000001</c:v>
                </c:pt>
                <c:pt idx="13109" formatCode="General">
                  <c:v>13.109</c:v>
                </c:pt>
                <c:pt idx="13110" formatCode="General">
                  <c:v>13.11</c:v>
                </c:pt>
                <c:pt idx="13111" formatCode="General">
                  <c:v>13.111000000000001</c:v>
                </c:pt>
                <c:pt idx="13112" formatCode="General">
                  <c:v>13.112</c:v>
                </c:pt>
                <c:pt idx="13113" formatCode="General">
                  <c:v>13.113</c:v>
                </c:pt>
                <c:pt idx="13114" formatCode="General">
                  <c:v>13.114000000000001</c:v>
                </c:pt>
                <c:pt idx="13115" formatCode="General">
                  <c:v>13.115</c:v>
                </c:pt>
                <c:pt idx="13116" formatCode="General">
                  <c:v>13.116</c:v>
                </c:pt>
                <c:pt idx="13117" formatCode="General">
                  <c:v>13.117000000000001</c:v>
                </c:pt>
                <c:pt idx="13118" formatCode="General">
                  <c:v>13.118</c:v>
                </c:pt>
                <c:pt idx="13119" formatCode="General">
                  <c:v>13.119</c:v>
                </c:pt>
                <c:pt idx="13120" formatCode="General">
                  <c:v>13.12</c:v>
                </c:pt>
                <c:pt idx="13121" formatCode="General">
                  <c:v>13.121</c:v>
                </c:pt>
                <c:pt idx="13122" formatCode="General">
                  <c:v>13.122</c:v>
                </c:pt>
                <c:pt idx="13123" formatCode="General">
                  <c:v>13.122999999999999</c:v>
                </c:pt>
                <c:pt idx="13124" formatCode="General">
                  <c:v>13.124000000000001</c:v>
                </c:pt>
                <c:pt idx="13125" formatCode="General">
                  <c:v>13.125</c:v>
                </c:pt>
                <c:pt idx="13126" formatCode="General">
                  <c:v>13.125999999999999</c:v>
                </c:pt>
                <c:pt idx="13127" formatCode="General">
                  <c:v>13.127000000000001</c:v>
                </c:pt>
                <c:pt idx="13128" formatCode="General">
                  <c:v>13.128</c:v>
                </c:pt>
                <c:pt idx="13129" formatCode="General">
                  <c:v>13.129</c:v>
                </c:pt>
                <c:pt idx="13130" formatCode="General">
                  <c:v>13.13</c:v>
                </c:pt>
                <c:pt idx="13131" formatCode="General">
                  <c:v>13.131</c:v>
                </c:pt>
                <c:pt idx="13132" formatCode="General">
                  <c:v>13.132</c:v>
                </c:pt>
                <c:pt idx="13133" formatCode="General">
                  <c:v>13.132999999999999</c:v>
                </c:pt>
                <c:pt idx="13134" formatCode="General">
                  <c:v>13.134</c:v>
                </c:pt>
                <c:pt idx="13135" formatCode="General">
                  <c:v>13.135</c:v>
                </c:pt>
                <c:pt idx="13136" formatCode="General">
                  <c:v>13.135999999999999</c:v>
                </c:pt>
                <c:pt idx="13137" formatCode="General">
                  <c:v>13.137</c:v>
                </c:pt>
                <c:pt idx="13138" formatCode="General">
                  <c:v>13.138</c:v>
                </c:pt>
                <c:pt idx="13139" formatCode="General">
                  <c:v>13.138999999999999</c:v>
                </c:pt>
                <c:pt idx="13140" formatCode="General">
                  <c:v>13.14</c:v>
                </c:pt>
                <c:pt idx="13141" formatCode="General">
                  <c:v>13.141</c:v>
                </c:pt>
                <c:pt idx="13142" formatCode="General">
                  <c:v>13.141999999999999</c:v>
                </c:pt>
                <c:pt idx="13143" formatCode="General">
                  <c:v>13.143000000000001</c:v>
                </c:pt>
                <c:pt idx="13144" formatCode="General">
                  <c:v>13.144</c:v>
                </c:pt>
                <c:pt idx="13145" formatCode="General">
                  <c:v>13.145</c:v>
                </c:pt>
                <c:pt idx="13146" formatCode="General">
                  <c:v>13.146000000000001</c:v>
                </c:pt>
                <c:pt idx="13147" formatCode="General">
                  <c:v>13.147</c:v>
                </c:pt>
                <c:pt idx="13148" formatCode="General">
                  <c:v>13.148</c:v>
                </c:pt>
                <c:pt idx="13149" formatCode="General">
                  <c:v>13.148999999999999</c:v>
                </c:pt>
                <c:pt idx="13150" formatCode="General">
                  <c:v>13.15</c:v>
                </c:pt>
                <c:pt idx="13151" formatCode="General">
                  <c:v>13.151</c:v>
                </c:pt>
                <c:pt idx="13152" formatCode="General">
                  <c:v>13.151999999999999</c:v>
                </c:pt>
                <c:pt idx="13153" formatCode="General">
                  <c:v>13.153</c:v>
                </c:pt>
                <c:pt idx="13154" formatCode="General">
                  <c:v>13.154</c:v>
                </c:pt>
                <c:pt idx="13155" formatCode="General">
                  <c:v>13.154999999999999</c:v>
                </c:pt>
                <c:pt idx="13156" formatCode="General">
                  <c:v>13.156000000000001</c:v>
                </c:pt>
                <c:pt idx="13157" formatCode="General">
                  <c:v>13.157</c:v>
                </c:pt>
                <c:pt idx="13158" formatCode="General">
                  <c:v>13.157999999999999</c:v>
                </c:pt>
                <c:pt idx="13159" formatCode="General">
                  <c:v>13.159000000000001</c:v>
                </c:pt>
                <c:pt idx="13160" formatCode="General">
                  <c:v>13.16</c:v>
                </c:pt>
                <c:pt idx="13161" formatCode="General">
                  <c:v>13.161</c:v>
                </c:pt>
                <c:pt idx="13162" formatCode="General">
                  <c:v>13.162000000000001</c:v>
                </c:pt>
                <c:pt idx="13163" formatCode="General">
                  <c:v>13.163</c:v>
                </c:pt>
                <c:pt idx="13164" formatCode="General">
                  <c:v>13.164</c:v>
                </c:pt>
                <c:pt idx="13165" formatCode="General">
                  <c:v>13.164999999999999</c:v>
                </c:pt>
                <c:pt idx="13166" formatCode="General">
                  <c:v>13.166</c:v>
                </c:pt>
                <c:pt idx="13167" formatCode="General">
                  <c:v>13.167</c:v>
                </c:pt>
                <c:pt idx="13168" formatCode="General">
                  <c:v>13.167999999999999</c:v>
                </c:pt>
                <c:pt idx="13169" formatCode="General">
                  <c:v>13.169</c:v>
                </c:pt>
                <c:pt idx="13170" formatCode="General">
                  <c:v>13.17</c:v>
                </c:pt>
                <c:pt idx="13171" formatCode="General">
                  <c:v>13.170999999999999</c:v>
                </c:pt>
                <c:pt idx="13172" formatCode="General">
                  <c:v>13.172000000000001</c:v>
                </c:pt>
                <c:pt idx="13173" formatCode="General">
                  <c:v>13.173</c:v>
                </c:pt>
                <c:pt idx="13174" formatCode="General">
                  <c:v>13.173999999999999</c:v>
                </c:pt>
                <c:pt idx="13175" formatCode="General">
                  <c:v>13.175000000000001</c:v>
                </c:pt>
                <c:pt idx="13176" formatCode="General">
                  <c:v>13.176</c:v>
                </c:pt>
                <c:pt idx="13177" formatCode="General">
                  <c:v>13.177</c:v>
                </c:pt>
                <c:pt idx="13178" formatCode="General">
                  <c:v>13.178000000000001</c:v>
                </c:pt>
                <c:pt idx="13179" formatCode="General">
                  <c:v>13.179</c:v>
                </c:pt>
                <c:pt idx="13180" formatCode="General">
                  <c:v>13.18</c:v>
                </c:pt>
                <c:pt idx="13181" formatCode="General">
                  <c:v>13.180999999999999</c:v>
                </c:pt>
                <c:pt idx="13182" formatCode="General">
                  <c:v>13.182</c:v>
                </c:pt>
                <c:pt idx="13183" formatCode="General">
                  <c:v>13.183</c:v>
                </c:pt>
                <c:pt idx="13184" formatCode="General">
                  <c:v>13.183999999999999</c:v>
                </c:pt>
                <c:pt idx="13185" formatCode="General">
                  <c:v>13.185</c:v>
                </c:pt>
                <c:pt idx="13186" formatCode="General">
                  <c:v>13.186</c:v>
                </c:pt>
                <c:pt idx="13187" formatCode="General">
                  <c:v>13.186999999999999</c:v>
                </c:pt>
                <c:pt idx="13188" formatCode="General">
                  <c:v>13.188000000000001</c:v>
                </c:pt>
                <c:pt idx="13189" formatCode="General">
                  <c:v>13.189</c:v>
                </c:pt>
                <c:pt idx="13190" formatCode="General">
                  <c:v>13.19</c:v>
                </c:pt>
                <c:pt idx="13191" formatCode="General">
                  <c:v>13.191000000000001</c:v>
                </c:pt>
                <c:pt idx="13192" formatCode="General">
                  <c:v>13.192</c:v>
                </c:pt>
                <c:pt idx="13193" formatCode="General">
                  <c:v>13.193</c:v>
                </c:pt>
                <c:pt idx="13194" formatCode="General">
                  <c:v>13.194000000000001</c:v>
                </c:pt>
                <c:pt idx="13195" formatCode="General">
                  <c:v>13.195</c:v>
                </c:pt>
                <c:pt idx="13196" formatCode="General">
                  <c:v>13.196</c:v>
                </c:pt>
                <c:pt idx="13197" formatCode="General">
                  <c:v>13.196999999999999</c:v>
                </c:pt>
                <c:pt idx="13198" formatCode="General">
                  <c:v>13.198</c:v>
                </c:pt>
                <c:pt idx="13199" formatCode="General">
                  <c:v>13.199</c:v>
                </c:pt>
                <c:pt idx="13200" formatCode="General">
                  <c:v>13.2</c:v>
                </c:pt>
                <c:pt idx="13201" formatCode="General">
                  <c:v>13.201000000000001</c:v>
                </c:pt>
                <c:pt idx="13202" formatCode="General">
                  <c:v>13.202</c:v>
                </c:pt>
                <c:pt idx="13203" formatCode="General">
                  <c:v>13.202999999999999</c:v>
                </c:pt>
                <c:pt idx="13204" formatCode="General">
                  <c:v>13.204000000000001</c:v>
                </c:pt>
                <c:pt idx="13205" formatCode="General">
                  <c:v>13.205</c:v>
                </c:pt>
                <c:pt idx="13206" formatCode="General">
                  <c:v>13.206</c:v>
                </c:pt>
                <c:pt idx="13207" formatCode="General">
                  <c:v>13.207000000000001</c:v>
                </c:pt>
                <c:pt idx="13208" formatCode="General">
                  <c:v>13.208</c:v>
                </c:pt>
                <c:pt idx="13209" formatCode="General">
                  <c:v>13.209</c:v>
                </c:pt>
                <c:pt idx="13210" formatCode="General">
                  <c:v>13.21</c:v>
                </c:pt>
                <c:pt idx="13211" formatCode="General">
                  <c:v>13.211</c:v>
                </c:pt>
                <c:pt idx="13212" formatCode="General">
                  <c:v>13.212</c:v>
                </c:pt>
                <c:pt idx="13213" formatCode="General">
                  <c:v>13.212999999999999</c:v>
                </c:pt>
                <c:pt idx="13214" formatCode="General">
                  <c:v>13.214</c:v>
                </c:pt>
                <c:pt idx="13215" formatCode="General">
                  <c:v>13.215</c:v>
                </c:pt>
                <c:pt idx="13216" formatCode="General">
                  <c:v>13.215999999999999</c:v>
                </c:pt>
                <c:pt idx="13217" formatCode="General">
                  <c:v>13.217000000000001</c:v>
                </c:pt>
                <c:pt idx="13218" formatCode="General">
                  <c:v>13.218</c:v>
                </c:pt>
                <c:pt idx="13219" formatCode="General">
                  <c:v>13.218999999999999</c:v>
                </c:pt>
                <c:pt idx="13220" formatCode="General">
                  <c:v>13.22</c:v>
                </c:pt>
                <c:pt idx="13221" formatCode="General">
                  <c:v>13.221</c:v>
                </c:pt>
                <c:pt idx="13222" formatCode="General">
                  <c:v>13.222</c:v>
                </c:pt>
                <c:pt idx="13223" formatCode="General">
                  <c:v>13.223000000000001</c:v>
                </c:pt>
                <c:pt idx="13224" formatCode="General">
                  <c:v>13.224</c:v>
                </c:pt>
                <c:pt idx="13225" formatCode="General">
                  <c:v>13.225</c:v>
                </c:pt>
                <c:pt idx="13226" formatCode="General">
                  <c:v>13.226000000000001</c:v>
                </c:pt>
                <c:pt idx="13227" formatCode="General">
                  <c:v>13.227</c:v>
                </c:pt>
                <c:pt idx="13228" formatCode="General">
                  <c:v>13.228</c:v>
                </c:pt>
                <c:pt idx="13229" formatCode="General">
                  <c:v>13.228999999999999</c:v>
                </c:pt>
                <c:pt idx="13230" formatCode="General">
                  <c:v>13.23</c:v>
                </c:pt>
                <c:pt idx="13231" formatCode="General">
                  <c:v>13.231</c:v>
                </c:pt>
                <c:pt idx="13232" formatCode="General">
                  <c:v>13.231999999999999</c:v>
                </c:pt>
                <c:pt idx="13233" formatCode="General">
                  <c:v>13.233000000000001</c:v>
                </c:pt>
                <c:pt idx="13234" formatCode="General">
                  <c:v>13.234</c:v>
                </c:pt>
                <c:pt idx="13235" formatCode="General">
                  <c:v>13.234999999999999</c:v>
                </c:pt>
                <c:pt idx="13236" formatCode="General">
                  <c:v>13.236000000000001</c:v>
                </c:pt>
                <c:pt idx="13237" formatCode="General">
                  <c:v>13.237</c:v>
                </c:pt>
                <c:pt idx="13238" formatCode="General">
                  <c:v>13.238</c:v>
                </c:pt>
                <c:pt idx="13239" formatCode="General">
                  <c:v>13.239000000000001</c:v>
                </c:pt>
                <c:pt idx="13240" formatCode="General">
                  <c:v>13.24</c:v>
                </c:pt>
                <c:pt idx="13241" formatCode="General">
                  <c:v>13.241</c:v>
                </c:pt>
                <c:pt idx="13242" formatCode="General">
                  <c:v>13.242000000000001</c:v>
                </c:pt>
                <c:pt idx="13243" formatCode="General">
                  <c:v>13.243</c:v>
                </c:pt>
                <c:pt idx="13244" formatCode="General">
                  <c:v>13.244</c:v>
                </c:pt>
                <c:pt idx="13245" formatCode="General">
                  <c:v>13.244999999999999</c:v>
                </c:pt>
                <c:pt idx="13246" formatCode="General">
                  <c:v>13.246</c:v>
                </c:pt>
                <c:pt idx="13247" formatCode="General">
                  <c:v>13.247</c:v>
                </c:pt>
                <c:pt idx="13248" formatCode="General">
                  <c:v>13.247999999999999</c:v>
                </c:pt>
                <c:pt idx="13249" formatCode="General">
                  <c:v>13.249000000000001</c:v>
                </c:pt>
                <c:pt idx="13250" formatCode="General">
                  <c:v>13.25</c:v>
                </c:pt>
                <c:pt idx="13251" formatCode="General">
                  <c:v>13.250999999999999</c:v>
                </c:pt>
                <c:pt idx="13252" formatCode="General">
                  <c:v>13.252000000000001</c:v>
                </c:pt>
                <c:pt idx="13253" formatCode="General">
                  <c:v>13.253</c:v>
                </c:pt>
                <c:pt idx="13254" formatCode="General">
                  <c:v>13.254</c:v>
                </c:pt>
                <c:pt idx="13255" formatCode="General">
                  <c:v>13.255000000000001</c:v>
                </c:pt>
                <c:pt idx="13256" formatCode="General">
                  <c:v>13.256</c:v>
                </c:pt>
                <c:pt idx="13257" formatCode="General">
                  <c:v>13.257</c:v>
                </c:pt>
                <c:pt idx="13258" formatCode="General">
                  <c:v>13.257999999999999</c:v>
                </c:pt>
                <c:pt idx="13259" formatCode="General">
                  <c:v>13.259</c:v>
                </c:pt>
                <c:pt idx="13260" formatCode="General">
                  <c:v>13.26</c:v>
                </c:pt>
                <c:pt idx="13261" formatCode="General">
                  <c:v>13.260999999999999</c:v>
                </c:pt>
                <c:pt idx="13262" formatCode="General">
                  <c:v>13.262</c:v>
                </c:pt>
                <c:pt idx="13263" formatCode="General">
                  <c:v>13.263</c:v>
                </c:pt>
                <c:pt idx="13264" formatCode="General">
                  <c:v>13.263999999999999</c:v>
                </c:pt>
                <c:pt idx="13265" formatCode="General">
                  <c:v>13.265000000000001</c:v>
                </c:pt>
                <c:pt idx="13266" formatCode="General">
                  <c:v>13.266</c:v>
                </c:pt>
                <c:pt idx="13267" formatCode="General">
                  <c:v>13.266999999999999</c:v>
                </c:pt>
                <c:pt idx="13268" formatCode="General">
                  <c:v>13.268000000000001</c:v>
                </c:pt>
                <c:pt idx="13269" formatCode="General">
                  <c:v>13.269</c:v>
                </c:pt>
                <c:pt idx="13270" formatCode="General">
                  <c:v>13.27</c:v>
                </c:pt>
                <c:pt idx="13271" formatCode="General">
                  <c:v>13.271000000000001</c:v>
                </c:pt>
                <c:pt idx="13272" formatCode="General">
                  <c:v>13.272</c:v>
                </c:pt>
                <c:pt idx="13273" formatCode="General">
                  <c:v>13.273</c:v>
                </c:pt>
                <c:pt idx="13274" formatCode="General">
                  <c:v>13.273999999999999</c:v>
                </c:pt>
                <c:pt idx="13275" formatCode="General">
                  <c:v>13.275</c:v>
                </c:pt>
                <c:pt idx="13276" formatCode="General">
                  <c:v>13.276</c:v>
                </c:pt>
                <c:pt idx="13277" formatCode="General">
                  <c:v>13.276999999999999</c:v>
                </c:pt>
                <c:pt idx="13278" formatCode="General">
                  <c:v>13.278</c:v>
                </c:pt>
                <c:pt idx="13279" formatCode="General">
                  <c:v>13.279</c:v>
                </c:pt>
                <c:pt idx="13280" formatCode="General">
                  <c:v>13.28</c:v>
                </c:pt>
                <c:pt idx="13281" formatCode="General">
                  <c:v>13.281000000000001</c:v>
                </c:pt>
                <c:pt idx="13282" formatCode="General">
                  <c:v>13.282</c:v>
                </c:pt>
                <c:pt idx="13283" formatCode="General">
                  <c:v>13.282999999999999</c:v>
                </c:pt>
                <c:pt idx="13284" formatCode="General">
                  <c:v>13.284000000000001</c:v>
                </c:pt>
                <c:pt idx="13285" formatCode="General">
                  <c:v>13.285</c:v>
                </c:pt>
                <c:pt idx="13286" formatCode="General">
                  <c:v>13.286</c:v>
                </c:pt>
                <c:pt idx="13287" formatCode="General">
                  <c:v>13.287000000000001</c:v>
                </c:pt>
                <c:pt idx="13288" formatCode="General">
                  <c:v>13.288</c:v>
                </c:pt>
                <c:pt idx="13289" formatCode="General">
                  <c:v>13.289</c:v>
                </c:pt>
                <c:pt idx="13290" formatCode="General">
                  <c:v>13.29</c:v>
                </c:pt>
                <c:pt idx="13291" formatCode="General">
                  <c:v>13.291</c:v>
                </c:pt>
                <c:pt idx="13292" formatCode="General">
                  <c:v>13.292</c:v>
                </c:pt>
                <c:pt idx="13293" formatCode="General">
                  <c:v>13.292999999999999</c:v>
                </c:pt>
                <c:pt idx="13294" formatCode="General">
                  <c:v>13.294</c:v>
                </c:pt>
                <c:pt idx="13295" formatCode="General">
                  <c:v>13.295</c:v>
                </c:pt>
                <c:pt idx="13296" formatCode="General">
                  <c:v>13.295999999999999</c:v>
                </c:pt>
                <c:pt idx="13297" formatCode="General">
                  <c:v>13.297000000000001</c:v>
                </c:pt>
                <c:pt idx="13298" formatCode="General">
                  <c:v>13.298</c:v>
                </c:pt>
                <c:pt idx="13299" formatCode="General">
                  <c:v>13.298999999999999</c:v>
                </c:pt>
                <c:pt idx="13300" formatCode="General">
                  <c:v>13.3</c:v>
                </c:pt>
                <c:pt idx="13301" formatCode="General">
                  <c:v>13.301</c:v>
                </c:pt>
                <c:pt idx="13302" formatCode="General">
                  <c:v>13.302</c:v>
                </c:pt>
                <c:pt idx="13303" formatCode="General">
                  <c:v>13.303000000000001</c:v>
                </c:pt>
                <c:pt idx="13304" formatCode="General">
                  <c:v>13.304</c:v>
                </c:pt>
                <c:pt idx="13305" formatCode="General">
                  <c:v>13.305</c:v>
                </c:pt>
                <c:pt idx="13306" formatCode="General">
                  <c:v>13.305999999999999</c:v>
                </c:pt>
                <c:pt idx="13307" formatCode="General">
                  <c:v>13.307</c:v>
                </c:pt>
                <c:pt idx="13308" formatCode="General">
                  <c:v>13.308</c:v>
                </c:pt>
                <c:pt idx="13309" formatCode="General">
                  <c:v>13.308999999999999</c:v>
                </c:pt>
                <c:pt idx="13310" formatCode="General">
                  <c:v>13.31</c:v>
                </c:pt>
                <c:pt idx="13311" formatCode="General">
                  <c:v>13.311</c:v>
                </c:pt>
                <c:pt idx="13312" formatCode="General">
                  <c:v>13.311999999999999</c:v>
                </c:pt>
                <c:pt idx="13313" formatCode="General">
                  <c:v>13.313000000000001</c:v>
                </c:pt>
                <c:pt idx="13314" formatCode="General">
                  <c:v>13.314</c:v>
                </c:pt>
                <c:pt idx="13315" formatCode="General">
                  <c:v>13.315</c:v>
                </c:pt>
                <c:pt idx="13316" formatCode="General">
                  <c:v>13.316000000000001</c:v>
                </c:pt>
                <c:pt idx="13317" formatCode="General">
                  <c:v>13.317</c:v>
                </c:pt>
                <c:pt idx="13318" formatCode="General">
                  <c:v>13.318</c:v>
                </c:pt>
                <c:pt idx="13319" formatCode="General">
                  <c:v>13.319000000000001</c:v>
                </c:pt>
                <c:pt idx="13320" formatCode="General">
                  <c:v>13.32</c:v>
                </c:pt>
                <c:pt idx="13321" formatCode="General">
                  <c:v>13.321</c:v>
                </c:pt>
                <c:pt idx="13322" formatCode="General">
                  <c:v>13.321999999999999</c:v>
                </c:pt>
                <c:pt idx="13323" formatCode="General">
                  <c:v>13.323</c:v>
                </c:pt>
                <c:pt idx="13324" formatCode="General">
                  <c:v>13.324</c:v>
                </c:pt>
                <c:pt idx="13325" formatCode="General">
                  <c:v>13.324999999999999</c:v>
                </c:pt>
                <c:pt idx="13326" formatCode="General">
                  <c:v>13.326000000000001</c:v>
                </c:pt>
                <c:pt idx="13327" formatCode="General">
                  <c:v>13.327</c:v>
                </c:pt>
                <c:pt idx="13328" formatCode="General">
                  <c:v>13.327999999999999</c:v>
                </c:pt>
                <c:pt idx="13329" formatCode="General">
                  <c:v>13.329000000000001</c:v>
                </c:pt>
                <c:pt idx="13330" formatCode="General">
                  <c:v>13.33</c:v>
                </c:pt>
                <c:pt idx="13331" formatCode="General">
                  <c:v>13.331</c:v>
                </c:pt>
                <c:pt idx="13332" formatCode="General">
                  <c:v>13.332000000000001</c:v>
                </c:pt>
                <c:pt idx="13333" formatCode="General">
                  <c:v>13.333</c:v>
                </c:pt>
                <c:pt idx="13334" formatCode="General">
                  <c:v>13.334</c:v>
                </c:pt>
                <c:pt idx="13335" formatCode="General">
                  <c:v>13.335000000000001</c:v>
                </c:pt>
                <c:pt idx="13336" formatCode="General">
                  <c:v>13.336</c:v>
                </c:pt>
                <c:pt idx="13337" formatCode="General">
                  <c:v>13.337</c:v>
                </c:pt>
                <c:pt idx="13338" formatCode="General">
                  <c:v>13.337999999999999</c:v>
                </c:pt>
                <c:pt idx="13339" formatCode="General">
                  <c:v>13.339</c:v>
                </c:pt>
                <c:pt idx="13340" formatCode="General">
                  <c:v>13.34</c:v>
                </c:pt>
                <c:pt idx="13341" formatCode="General">
                  <c:v>13.340999999999999</c:v>
                </c:pt>
                <c:pt idx="13342" formatCode="General">
                  <c:v>13.342000000000001</c:v>
                </c:pt>
                <c:pt idx="13343" formatCode="General">
                  <c:v>13.343</c:v>
                </c:pt>
                <c:pt idx="13344" formatCode="General">
                  <c:v>13.343999999999999</c:v>
                </c:pt>
                <c:pt idx="13345" formatCode="General">
                  <c:v>13.345000000000001</c:v>
                </c:pt>
                <c:pt idx="13346" formatCode="General">
                  <c:v>13.346</c:v>
                </c:pt>
                <c:pt idx="13347" formatCode="General">
                  <c:v>13.347</c:v>
                </c:pt>
                <c:pt idx="13348" formatCode="General">
                  <c:v>13.348000000000001</c:v>
                </c:pt>
                <c:pt idx="13349" formatCode="General">
                  <c:v>13.349</c:v>
                </c:pt>
                <c:pt idx="13350" formatCode="General">
                  <c:v>13.35</c:v>
                </c:pt>
                <c:pt idx="13351" formatCode="General">
                  <c:v>13.351000000000001</c:v>
                </c:pt>
                <c:pt idx="13352" formatCode="General">
                  <c:v>13.352</c:v>
                </c:pt>
                <c:pt idx="13353" formatCode="General">
                  <c:v>13.353</c:v>
                </c:pt>
                <c:pt idx="13354" formatCode="General">
                  <c:v>13.353999999999999</c:v>
                </c:pt>
                <c:pt idx="13355" formatCode="General">
                  <c:v>13.355</c:v>
                </c:pt>
                <c:pt idx="13356" formatCode="General">
                  <c:v>13.356</c:v>
                </c:pt>
                <c:pt idx="13357" formatCode="General">
                  <c:v>13.356999999999999</c:v>
                </c:pt>
                <c:pt idx="13358" formatCode="General">
                  <c:v>13.358000000000001</c:v>
                </c:pt>
                <c:pt idx="13359" formatCode="General">
                  <c:v>13.359</c:v>
                </c:pt>
                <c:pt idx="13360" formatCode="General">
                  <c:v>13.36</c:v>
                </c:pt>
                <c:pt idx="13361" formatCode="General">
                  <c:v>13.361000000000001</c:v>
                </c:pt>
                <c:pt idx="13362" formatCode="General">
                  <c:v>13.362</c:v>
                </c:pt>
                <c:pt idx="13363" formatCode="General">
                  <c:v>13.363</c:v>
                </c:pt>
                <c:pt idx="13364" formatCode="General">
                  <c:v>13.364000000000001</c:v>
                </c:pt>
                <c:pt idx="13365" formatCode="General">
                  <c:v>13.365</c:v>
                </c:pt>
                <c:pt idx="13366" formatCode="General">
                  <c:v>13.366</c:v>
                </c:pt>
                <c:pt idx="13367" formatCode="General">
                  <c:v>13.367000000000001</c:v>
                </c:pt>
                <c:pt idx="13368" formatCode="General">
                  <c:v>13.368</c:v>
                </c:pt>
                <c:pt idx="13369" formatCode="General">
                  <c:v>13.369</c:v>
                </c:pt>
                <c:pt idx="13370" formatCode="General">
                  <c:v>13.37</c:v>
                </c:pt>
                <c:pt idx="13371" formatCode="General">
                  <c:v>13.371</c:v>
                </c:pt>
                <c:pt idx="13372" formatCode="General">
                  <c:v>13.372</c:v>
                </c:pt>
                <c:pt idx="13373" formatCode="General">
                  <c:v>13.372999999999999</c:v>
                </c:pt>
                <c:pt idx="13374" formatCode="General">
                  <c:v>13.374000000000001</c:v>
                </c:pt>
                <c:pt idx="13375" formatCode="General">
                  <c:v>13.375</c:v>
                </c:pt>
                <c:pt idx="13376" formatCode="General">
                  <c:v>13.375999999999999</c:v>
                </c:pt>
                <c:pt idx="13377" formatCode="General">
                  <c:v>13.377000000000001</c:v>
                </c:pt>
                <c:pt idx="13378" formatCode="General">
                  <c:v>13.378</c:v>
                </c:pt>
                <c:pt idx="13379" formatCode="General">
                  <c:v>13.379</c:v>
                </c:pt>
                <c:pt idx="13380" formatCode="General">
                  <c:v>13.38</c:v>
                </c:pt>
                <c:pt idx="13381" formatCode="General">
                  <c:v>13.381</c:v>
                </c:pt>
                <c:pt idx="13382" formatCode="General">
                  <c:v>13.382</c:v>
                </c:pt>
                <c:pt idx="13383" formatCode="General">
                  <c:v>13.382999999999999</c:v>
                </c:pt>
                <c:pt idx="13384" formatCode="General">
                  <c:v>13.384</c:v>
                </c:pt>
                <c:pt idx="13385" formatCode="General">
                  <c:v>13.385</c:v>
                </c:pt>
                <c:pt idx="13386" formatCode="General">
                  <c:v>13.385999999999999</c:v>
                </c:pt>
                <c:pt idx="13387" formatCode="General">
                  <c:v>13.387</c:v>
                </c:pt>
                <c:pt idx="13388" formatCode="General">
                  <c:v>13.388</c:v>
                </c:pt>
                <c:pt idx="13389" formatCode="General">
                  <c:v>13.388999999999999</c:v>
                </c:pt>
                <c:pt idx="13390" formatCode="General">
                  <c:v>13.39</c:v>
                </c:pt>
                <c:pt idx="13391" formatCode="General">
                  <c:v>13.391</c:v>
                </c:pt>
                <c:pt idx="13392" formatCode="General">
                  <c:v>13.391999999999999</c:v>
                </c:pt>
                <c:pt idx="13393" formatCode="General">
                  <c:v>13.393000000000001</c:v>
                </c:pt>
                <c:pt idx="13394" formatCode="General">
                  <c:v>13.394</c:v>
                </c:pt>
                <c:pt idx="13395" formatCode="General">
                  <c:v>13.395</c:v>
                </c:pt>
                <c:pt idx="13396" formatCode="General">
                  <c:v>13.396000000000001</c:v>
                </c:pt>
                <c:pt idx="13397" formatCode="General">
                  <c:v>13.397</c:v>
                </c:pt>
                <c:pt idx="13398" formatCode="General">
                  <c:v>13.398</c:v>
                </c:pt>
                <c:pt idx="13399" formatCode="General">
                  <c:v>13.398999999999999</c:v>
                </c:pt>
                <c:pt idx="13400" formatCode="General">
                  <c:v>13.4</c:v>
                </c:pt>
                <c:pt idx="13401" formatCode="General">
                  <c:v>13.401</c:v>
                </c:pt>
                <c:pt idx="13402" formatCode="General">
                  <c:v>13.401999999999999</c:v>
                </c:pt>
                <c:pt idx="13403" formatCode="General">
                  <c:v>13.403</c:v>
                </c:pt>
                <c:pt idx="13404" formatCode="General">
                  <c:v>13.404</c:v>
                </c:pt>
                <c:pt idx="13405" formatCode="General">
                  <c:v>13.404999999999999</c:v>
                </c:pt>
                <c:pt idx="13406" formatCode="General">
                  <c:v>13.406000000000001</c:v>
                </c:pt>
                <c:pt idx="13407" formatCode="General">
                  <c:v>13.407</c:v>
                </c:pt>
                <c:pt idx="13408" formatCode="General">
                  <c:v>13.407999999999999</c:v>
                </c:pt>
                <c:pt idx="13409" formatCode="General">
                  <c:v>13.409000000000001</c:v>
                </c:pt>
                <c:pt idx="13410" formatCode="General">
                  <c:v>13.41</c:v>
                </c:pt>
                <c:pt idx="13411" formatCode="General">
                  <c:v>13.411</c:v>
                </c:pt>
                <c:pt idx="13412" formatCode="General">
                  <c:v>13.412000000000001</c:v>
                </c:pt>
                <c:pt idx="13413" formatCode="General">
                  <c:v>13.413</c:v>
                </c:pt>
                <c:pt idx="13414" formatCode="General">
                  <c:v>13.414</c:v>
                </c:pt>
                <c:pt idx="13415" formatCode="General">
                  <c:v>13.414999999999999</c:v>
                </c:pt>
                <c:pt idx="13416" formatCode="General">
                  <c:v>13.416</c:v>
                </c:pt>
                <c:pt idx="13417" formatCode="General">
                  <c:v>13.417</c:v>
                </c:pt>
                <c:pt idx="13418" formatCode="General">
                  <c:v>13.417999999999999</c:v>
                </c:pt>
                <c:pt idx="13419" formatCode="General">
                  <c:v>13.419</c:v>
                </c:pt>
                <c:pt idx="13420" formatCode="General">
                  <c:v>13.42</c:v>
                </c:pt>
                <c:pt idx="13421" formatCode="General">
                  <c:v>13.420999999999999</c:v>
                </c:pt>
                <c:pt idx="13422" formatCode="General">
                  <c:v>13.422000000000001</c:v>
                </c:pt>
                <c:pt idx="13423" formatCode="General">
                  <c:v>13.423</c:v>
                </c:pt>
                <c:pt idx="13424" formatCode="General">
                  <c:v>13.423999999999999</c:v>
                </c:pt>
                <c:pt idx="13425" formatCode="General">
                  <c:v>13.425000000000001</c:v>
                </c:pt>
                <c:pt idx="13426" formatCode="General">
                  <c:v>13.426</c:v>
                </c:pt>
                <c:pt idx="13427" formatCode="General">
                  <c:v>13.427</c:v>
                </c:pt>
                <c:pt idx="13428" formatCode="General">
                  <c:v>13.428000000000001</c:v>
                </c:pt>
                <c:pt idx="13429" formatCode="General">
                  <c:v>13.429</c:v>
                </c:pt>
                <c:pt idx="13430" formatCode="General">
                  <c:v>13.43</c:v>
                </c:pt>
                <c:pt idx="13431" formatCode="General">
                  <c:v>13.430999999999999</c:v>
                </c:pt>
                <c:pt idx="13432" formatCode="General">
                  <c:v>13.432</c:v>
                </c:pt>
                <c:pt idx="13433" formatCode="General">
                  <c:v>13.433</c:v>
                </c:pt>
                <c:pt idx="13434" formatCode="General">
                  <c:v>13.433999999999999</c:v>
                </c:pt>
                <c:pt idx="13435" formatCode="General">
                  <c:v>13.435</c:v>
                </c:pt>
                <c:pt idx="13436" formatCode="General">
                  <c:v>13.436</c:v>
                </c:pt>
                <c:pt idx="13437" formatCode="General">
                  <c:v>13.436999999999999</c:v>
                </c:pt>
                <c:pt idx="13438" formatCode="General">
                  <c:v>13.438000000000001</c:v>
                </c:pt>
                <c:pt idx="13439" formatCode="General">
                  <c:v>13.439</c:v>
                </c:pt>
                <c:pt idx="13440" formatCode="General">
                  <c:v>13.44</c:v>
                </c:pt>
                <c:pt idx="13441" formatCode="General">
                  <c:v>13.441000000000001</c:v>
                </c:pt>
                <c:pt idx="13442" formatCode="General">
                  <c:v>13.442</c:v>
                </c:pt>
                <c:pt idx="13443" formatCode="General">
                  <c:v>13.443</c:v>
                </c:pt>
                <c:pt idx="13444" formatCode="General">
                  <c:v>13.444000000000001</c:v>
                </c:pt>
                <c:pt idx="13445" formatCode="General">
                  <c:v>13.445</c:v>
                </c:pt>
                <c:pt idx="13446" formatCode="General">
                  <c:v>13.446</c:v>
                </c:pt>
                <c:pt idx="13447" formatCode="General">
                  <c:v>13.446999999999999</c:v>
                </c:pt>
                <c:pt idx="13448" formatCode="General">
                  <c:v>13.448</c:v>
                </c:pt>
                <c:pt idx="13449" formatCode="General">
                  <c:v>13.449</c:v>
                </c:pt>
                <c:pt idx="13450" formatCode="General">
                  <c:v>13.45</c:v>
                </c:pt>
                <c:pt idx="13451" formatCode="General">
                  <c:v>13.451000000000001</c:v>
                </c:pt>
                <c:pt idx="13452" formatCode="General">
                  <c:v>13.452</c:v>
                </c:pt>
                <c:pt idx="13453" formatCode="General">
                  <c:v>13.452999999999999</c:v>
                </c:pt>
                <c:pt idx="13454" formatCode="General">
                  <c:v>13.454000000000001</c:v>
                </c:pt>
                <c:pt idx="13455" formatCode="General">
                  <c:v>13.455</c:v>
                </c:pt>
                <c:pt idx="13456" formatCode="General">
                  <c:v>13.456</c:v>
                </c:pt>
                <c:pt idx="13457" formatCode="General">
                  <c:v>13.457000000000001</c:v>
                </c:pt>
                <c:pt idx="13458" formatCode="General">
                  <c:v>13.458</c:v>
                </c:pt>
                <c:pt idx="13459" formatCode="General">
                  <c:v>13.459</c:v>
                </c:pt>
                <c:pt idx="13460" formatCode="General">
                  <c:v>13.46</c:v>
                </c:pt>
                <c:pt idx="13461" formatCode="General">
                  <c:v>13.461</c:v>
                </c:pt>
                <c:pt idx="13462" formatCode="General">
                  <c:v>13.462</c:v>
                </c:pt>
                <c:pt idx="13463" formatCode="General">
                  <c:v>13.462999999999999</c:v>
                </c:pt>
                <c:pt idx="13464" formatCode="General">
                  <c:v>13.464</c:v>
                </c:pt>
                <c:pt idx="13465" formatCode="General">
                  <c:v>13.465</c:v>
                </c:pt>
                <c:pt idx="13466" formatCode="General">
                  <c:v>13.465999999999999</c:v>
                </c:pt>
                <c:pt idx="13467" formatCode="General">
                  <c:v>13.467000000000001</c:v>
                </c:pt>
                <c:pt idx="13468" formatCode="General">
                  <c:v>13.468</c:v>
                </c:pt>
                <c:pt idx="13469" formatCode="General">
                  <c:v>13.468999999999999</c:v>
                </c:pt>
                <c:pt idx="13470" formatCode="General">
                  <c:v>13.47</c:v>
                </c:pt>
                <c:pt idx="13471" formatCode="General">
                  <c:v>13.471</c:v>
                </c:pt>
                <c:pt idx="13472" formatCode="General">
                  <c:v>13.472</c:v>
                </c:pt>
                <c:pt idx="13473" formatCode="General">
                  <c:v>13.473000000000001</c:v>
                </c:pt>
                <c:pt idx="13474" formatCode="General">
                  <c:v>13.474</c:v>
                </c:pt>
                <c:pt idx="13475" formatCode="General">
                  <c:v>13.475</c:v>
                </c:pt>
                <c:pt idx="13476" formatCode="General">
                  <c:v>13.476000000000001</c:v>
                </c:pt>
                <c:pt idx="13477" formatCode="General">
                  <c:v>13.477</c:v>
                </c:pt>
                <c:pt idx="13478" formatCode="General">
                  <c:v>13.478</c:v>
                </c:pt>
                <c:pt idx="13479" formatCode="General">
                  <c:v>13.478999999999999</c:v>
                </c:pt>
                <c:pt idx="13480" formatCode="General">
                  <c:v>13.48</c:v>
                </c:pt>
                <c:pt idx="13481" formatCode="General">
                  <c:v>13.481</c:v>
                </c:pt>
                <c:pt idx="13482" formatCode="General">
                  <c:v>13.481999999999999</c:v>
                </c:pt>
                <c:pt idx="13483" formatCode="General">
                  <c:v>13.483000000000001</c:v>
                </c:pt>
                <c:pt idx="13484" formatCode="General">
                  <c:v>13.484</c:v>
                </c:pt>
                <c:pt idx="13485" formatCode="General">
                  <c:v>13.484999999999999</c:v>
                </c:pt>
                <c:pt idx="13486" formatCode="General">
                  <c:v>13.486000000000001</c:v>
                </c:pt>
                <c:pt idx="13487" formatCode="General">
                  <c:v>13.487</c:v>
                </c:pt>
                <c:pt idx="13488" formatCode="General">
                  <c:v>13.488</c:v>
                </c:pt>
                <c:pt idx="13489" formatCode="General">
                  <c:v>13.489000000000001</c:v>
                </c:pt>
                <c:pt idx="13490" formatCode="General">
                  <c:v>13.49</c:v>
                </c:pt>
                <c:pt idx="13491" formatCode="General">
                  <c:v>13.491</c:v>
                </c:pt>
                <c:pt idx="13492" formatCode="General">
                  <c:v>13.492000000000001</c:v>
                </c:pt>
                <c:pt idx="13493" formatCode="General">
                  <c:v>13.493</c:v>
                </c:pt>
                <c:pt idx="13494" formatCode="General">
                  <c:v>13.494</c:v>
                </c:pt>
                <c:pt idx="13495" formatCode="General">
                  <c:v>13.494999999999999</c:v>
                </c:pt>
                <c:pt idx="13496" formatCode="General">
                  <c:v>13.496</c:v>
                </c:pt>
                <c:pt idx="13497" formatCode="General">
                  <c:v>13.497</c:v>
                </c:pt>
                <c:pt idx="13498" formatCode="General">
                  <c:v>13.497999999999999</c:v>
                </c:pt>
                <c:pt idx="13499" formatCode="General">
                  <c:v>13.499000000000001</c:v>
                </c:pt>
                <c:pt idx="13500" formatCode="General">
                  <c:v>13.5</c:v>
                </c:pt>
                <c:pt idx="13501" formatCode="General">
                  <c:v>13.500999999999999</c:v>
                </c:pt>
                <c:pt idx="13502" formatCode="General">
                  <c:v>13.502000000000001</c:v>
                </c:pt>
                <c:pt idx="13503" formatCode="General">
                  <c:v>13.503</c:v>
                </c:pt>
                <c:pt idx="13504" formatCode="General">
                  <c:v>13.504</c:v>
                </c:pt>
                <c:pt idx="13505" formatCode="General">
                  <c:v>13.505000000000001</c:v>
                </c:pt>
                <c:pt idx="13506" formatCode="General">
                  <c:v>13.506</c:v>
                </c:pt>
                <c:pt idx="13507" formatCode="General">
                  <c:v>13.507</c:v>
                </c:pt>
                <c:pt idx="13508" formatCode="General">
                  <c:v>13.507999999999999</c:v>
                </c:pt>
                <c:pt idx="13509" formatCode="General">
                  <c:v>13.509</c:v>
                </c:pt>
                <c:pt idx="13510" formatCode="General">
                  <c:v>13.51</c:v>
                </c:pt>
                <c:pt idx="13511" formatCode="General">
                  <c:v>13.510999999999999</c:v>
                </c:pt>
                <c:pt idx="13512" formatCode="General">
                  <c:v>13.512</c:v>
                </c:pt>
                <c:pt idx="13513" formatCode="General">
                  <c:v>13.513</c:v>
                </c:pt>
                <c:pt idx="13514" formatCode="General">
                  <c:v>13.513999999999999</c:v>
                </c:pt>
                <c:pt idx="13515" formatCode="General">
                  <c:v>13.515000000000001</c:v>
                </c:pt>
                <c:pt idx="13516" formatCode="General">
                  <c:v>13.516</c:v>
                </c:pt>
                <c:pt idx="13517" formatCode="General">
                  <c:v>13.516999999999999</c:v>
                </c:pt>
                <c:pt idx="13518" formatCode="General">
                  <c:v>13.518000000000001</c:v>
                </c:pt>
                <c:pt idx="13519" formatCode="General">
                  <c:v>13.519</c:v>
                </c:pt>
                <c:pt idx="13520" formatCode="General">
                  <c:v>13.52</c:v>
                </c:pt>
                <c:pt idx="13521" formatCode="General">
                  <c:v>13.521000000000001</c:v>
                </c:pt>
                <c:pt idx="13522" formatCode="General">
                  <c:v>13.522</c:v>
                </c:pt>
                <c:pt idx="13523" formatCode="General">
                  <c:v>13.523</c:v>
                </c:pt>
                <c:pt idx="13524" formatCode="General">
                  <c:v>13.523999999999999</c:v>
                </c:pt>
                <c:pt idx="13525" formatCode="General">
                  <c:v>13.525</c:v>
                </c:pt>
                <c:pt idx="13526" formatCode="General">
                  <c:v>13.526</c:v>
                </c:pt>
                <c:pt idx="13527" formatCode="General">
                  <c:v>13.526999999999999</c:v>
                </c:pt>
                <c:pt idx="13528" formatCode="General">
                  <c:v>13.528</c:v>
                </c:pt>
                <c:pt idx="13529" formatCode="General">
                  <c:v>13.529</c:v>
                </c:pt>
                <c:pt idx="13530" formatCode="General">
                  <c:v>13.53</c:v>
                </c:pt>
                <c:pt idx="13531" formatCode="General">
                  <c:v>13.531000000000001</c:v>
                </c:pt>
                <c:pt idx="13532" formatCode="General">
                  <c:v>13.532</c:v>
                </c:pt>
                <c:pt idx="13533" formatCode="General">
                  <c:v>13.532999999999999</c:v>
                </c:pt>
                <c:pt idx="13534" formatCode="General">
                  <c:v>13.534000000000001</c:v>
                </c:pt>
                <c:pt idx="13535" formatCode="General">
                  <c:v>13.535</c:v>
                </c:pt>
                <c:pt idx="13536" formatCode="General">
                  <c:v>13.536</c:v>
                </c:pt>
                <c:pt idx="13537" formatCode="General">
                  <c:v>13.537000000000001</c:v>
                </c:pt>
                <c:pt idx="13538" formatCode="General">
                  <c:v>13.538</c:v>
                </c:pt>
                <c:pt idx="13539" formatCode="General">
                  <c:v>13.539</c:v>
                </c:pt>
                <c:pt idx="13540" formatCode="General">
                  <c:v>13.54</c:v>
                </c:pt>
                <c:pt idx="13541" formatCode="General">
                  <c:v>13.541</c:v>
                </c:pt>
                <c:pt idx="13542" formatCode="General">
                  <c:v>13.542</c:v>
                </c:pt>
                <c:pt idx="13543" formatCode="General">
                  <c:v>13.542999999999999</c:v>
                </c:pt>
                <c:pt idx="13544" formatCode="General">
                  <c:v>13.544</c:v>
                </c:pt>
                <c:pt idx="13545" formatCode="General">
                  <c:v>13.545</c:v>
                </c:pt>
                <c:pt idx="13546" formatCode="General">
                  <c:v>13.545999999999999</c:v>
                </c:pt>
                <c:pt idx="13547" formatCode="General">
                  <c:v>13.547000000000001</c:v>
                </c:pt>
                <c:pt idx="13548" formatCode="General">
                  <c:v>13.548</c:v>
                </c:pt>
                <c:pt idx="13549" formatCode="General">
                  <c:v>13.548999999999999</c:v>
                </c:pt>
                <c:pt idx="13550" formatCode="General">
                  <c:v>13.55</c:v>
                </c:pt>
                <c:pt idx="13551" formatCode="General">
                  <c:v>13.551</c:v>
                </c:pt>
                <c:pt idx="13552" formatCode="General">
                  <c:v>13.552</c:v>
                </c:pt>
                <c:pt idx="13553" formatCode="General">
                  <c:v>13.553000000000001</c:v>
                </c:pt>
                <c:pt idx="13554" formatCode="General">
                  <c:v>13.554</c:v>
                </c:pt>
                <c:pt idx="13555" formatCode="General">
                  <c:v>13.555</c:v>
                </c:pt>
                <c:pt idx="13556" formatCode="General">
                  <c:v>13.555999999999999</c:v>
                </c:pt>
                <c:pt idx="13557" formatCode="General">
                  <c:v>13.557</c:v>
                </c:pt>
                <c:pt idx="13558" formatCode="General">
                  <c:v>13.558</c:v>
                </c:pt>
                <c:pt idx="13559" formatCode="General">
                  <c:v>13.558999999999999</c:v>
                </c:pt>
                <c:pt idx="13560" formatCode="General">
                  <c:v>13.56</c:v>
                </c:pt>
                <c:pt idx="13561" formatCode="General">
                  <c:v>13.561</c:v>
                </c:pt>
                <c:pt idx="13562" formatCode="General">
                  <c:v>13.561999999999999</c:v>
                </c:pt>
                <c:pt idx="13563" formatCode="General">
                  <c:v>13.563000000000001</c:v>
                </c:pt>
                <c:pt idx="13564" formatCode="General">
                  <c:v>13.564</c:v>
                </c:pt>
                <c:pt idx="13565" formatCode="General">
                  <c:v>13.565</c:v>
                </c:pt>
                <c:pt idx="13566" formatCode="General">
                  <c:v>13.566000000000001</c:v>
                </c:pt>
                <c:pt idx="13567" formatCode="General">
                  <c:v>13.567</c:v>
                </c:pt>
                <c:pt idx="13568" formatCode="General">
                  <c:v>13.568</c:v>
                </c:pt>
                <c:pt idx="13569" formatCode="General">
                  <c:v>13.569000000000001</c:v>
                </c:pt>
                <c:pt idx="13570" formatCode="General">
                  <c:v>13.57</c:v>
                </c:pt>
                <c:pt idx="13571" formatCode="General">
                  <c:v>13.571</c:v>
                </c:pt>
                <c:pt idx="13572" formatCode="General">
                  <c:v>13.571999999999999</c:v>
                </c:pt>
                <c:pt idx="13573" formatCode="General">
                  <c:v>13.573</c:v>
                </c:pt>
                <c:pt idx="13574" formatCode="General">
                  <c:v>13.574</c:v>
                </c:pt>
                <c:pt idx="13575" formatCode="General">
                  <c:v>13.574999999999999</c:v>
                </c:pt>
                <c:pt idx="13576" formatCode="General">
                  <c:v>13.576000000000001</c:v>
                </c:pt>
                <c:pt idx="13577" formatCode="General">
                  <c:v>13.577</c:v>
                </c:pt>
                <c:pt idx="13578" formatCode="General">
                  <c:v>13.577999999999999</c:v>
                </c:pt>
                <c:pt idx="13579" formatCode="General">
                  <c:v>13.579000000000001</c:v>
                </c:pt>
                <c:pt idx="13580" formatCode="General">
                  <c:v>13.58</c:v>
                </c:pt>
                <c:pt idx="13581" formatCode="General">
                  <c:v>13.581</c:v>
                </c:pt>
                <c:pt idx="13582" formatCode="General">
                  <c:v>13.582000000000001</c:v>
                </c:pt>
                <c:pt idx="13583" formatCode="General">
                  <c:v>13.583</c:v>
                </c:pt>
                <c:pt idx="13584" formatCode="General">
                  <c:v>13.584</c:v>
                </c:pt>
                <c:pt idx="13585" formatCode="General">
                  <c:v>13.585000000000001</c:v>
                </c:pt>
                <c:pt idx="13586" formatCode="General">
                  <c:v>13.586</c:v>
                </c:pt>
                <c:pt idx="13587" formatCode="General">
                  <c:v>13.587</c:v>
                </c:pt>
                <c:pt idx="13588" formatCode="General">
                  <c:v>13.587999999999999</c:v>
                </c:pt>
                <c:pt idx="13589" formatCode="General">
                  <c:v>13.589</c:v>
                </c:pt>
                <c:pt idx="13590" formatCode="General">
                  <c:v>13.59</c:v>
                </c:pt>
                <c:pt idx="13591" formatCode="General">
                  <c:v>13.590999999999999</c:v>
                </c:pt>
                <c:pt idx="13592" formatCode="General">
                  <c:v>13.592000000000001</c:v>
                </c:pt>
                <c:pt idx="13593" formatCode="General">
                  <c:v>13.593</c:v>
                </c:pt>
                <c:pt idx="13594" formatCode="General">
                  <c:v>13.593999999999999</c:v>
                </c:pt>
                <c:pt idx="13595" formatCode="General">
                  <c:v>13.595000000000001</c:v>
                </c:pt>
                <c:pt idx="13596" formatCode="General">
                  <c:v>13.596</c:v>
                </c:pt>
                <c:pt idx="13597" formatCode="General">
                  <c:v>13.597</c:v>
                </c:pt>
                <c:pt idx="13598" formatCode="General">
                  <c:v>13.598000000000001</c:v>
                </c:pt>
                <c:pt idx="13599" formatCode="General">
                  <c:v>13.599</c:v>
                </c:pt>
                <c:pt idx="13600" formatCode="General">
                  <c:v>13.6</c:v>
                </c:pt>
                <c:pt idx="13601" formatCode="General">
                  <c:v>13.601000000000001</c:v>
                </c:pt>
                <c:pt idx="13602" formatCode="General">
                  <c:v>13.602</c:v>
                </c:pt>
                <c:pt idx="13603" formatCode="General">
                  <c:v>13.603</c:v>
                </c:pt>
                <c:pt idx="13604" formatCode="General">
                  <c:v>13.603999999999999</c:v>
                </c:pt>
                <c:pt idx="13605" formatCode="General">
                  <c:v>13.605</c:v>
                </c:pt>
                <c:pt idx="13606" formatCode="General">
                  <c:v>13.606</c:v>
                </c:pt>
                <c:pt idx="13607" formatCode="General">
                  <c:v>13.606999999999999</c:v>
                </c:pt>
                <c:pt idx="13608" formatCode="General">
                  <c:v>13.608000000000001</c:v>
                </c:pt>
                <c:pt idx="13609" formatCode="General">
                  <c:v>13.609</c:v>
                </c:pt>
                <c:pt idx="13610" formatCode="General">
                  <c:v>13.61</c:v>
                </c:pt>
                <c:pt idx="13611" formatCode="General">
                  <c:v>13.611000000000001</c:v>
                </c:pt>
                <c:pt idx="13612" formatCode="General">
                  <c:v>13.612</c:v>
                </c:pt>
                <c:pt idx="13613" formatCode="General">
                  <c:v>13.613</c:v>
                </c:pt>
                <c:pt idx="13614" formatCode="General">
                  <c:v>13.614000000000001</c:v>
                </c:pt>
                <c:pt idx="13615" formatCode="General">
                  <c:v>13.615</c:v>
                </c:pt>
                <c:pt idx="13616" formatCode="General">
                  <c:v>13.616</c:v>
                </c:pt>
                <c:pt idx="13617" formatCode="General">
                  <c:v>13.617000000000001</c:v>
                </c:pt>
                <c:pt idx="13618" formatCode="General">
                  <c:v>13.618</c:v>
                </c:pt>
                <c:pt idx="13619" formatCode="General">
                  <c:v>13.619</c:v>
                </c:pt>
                <c:pt idx="13620" formatCode="General">
                  <c:v>13.62</c:v>
                </c:pt>
                <c:pt idx="13621" formatCode="General">
                  <c:v>13.621</c:v>
                </c:pt>
                <c:pt idx="13622" formatCode="General">
                  <c:v>13.622</c:v>
                </c:pt>
                <c:pt idx="13623" formatCode="General">
                  <c:v>13.622999999999999</c:v>
                </c:pt>
                <c:pt idx="13624" formatCode="General">
                  <c:v>13.624000000000001</c:v>
                </c:pt>
                <c:pt idx="13625" formatCode="General">
                  <c:v>13.625</c:v>
                </c:pt>
                <c:pt idx="13626" formatCode="General">
                  <c:v>13.625999999999999</c:v>
                </c:pt>
                <c:pt idx="13627" formatCode="General">
                  <c:v>13.627000000000001</c:v>
                </c:pt>
                <c:pt idx="13628" formatCode="General">
                  <c:v>13.628</c:v>
                </c:pt>
                <c:pt idx="13629" formatCode="General">
                  <c:v>13.629</c:v>
                </c:pt>
                <c:pt idx="13630" formatCode="General">
                  <c:v>13.63</c:v>
                </c:pt>
                <c:pt idx="13631" formatCode="General">
                  <c:v>13.631</c:v>
                </c:pt>
                <c:pt idx="13632" formatCode="General">
                  <c:v>13.632</c:v>
                </c:pt>
                <c:pt idx="13633" formatCode="General">
                  <c:v>13.632999999999999</c:v>
                </c:pt>
                <c:pt idx="13634" formatCode="General">
                  <c:v>13.634</c:v>
                </c:pt>
                <c:pt idx="13635" formatCode="General">
                  <c:v>13.635</c:v>
                </c:pt>
                <c:pt idx="13636" formatCode="General">
                  <c:v>13.635999999999999</c:v>
                </c:pt>
                <c:pt idx="13637" formatCode="General">
                  <c:v>13.637</c:v>
                </c:pt>
                <c:pt idx="13638" formatCode="General">
                  <c:v>13.638</c:v>
                </c:pt>
                <c:pt idx="13639" formatCode="General">
                  <c:v>13.638999999999999</c:v>
                </c:pt>
                <c:pt idx="13640" formatCode="General">
                  <c:v>13.64</c:v>
                </c:pt>
                <c:pt idx="13641" formatCode="General">
                  <c:v>13.641</c:v>
                </c:pt>
                <c:pt idx="13642" formatCode="General">
                  <c:v>13.641999999999999</c:v>
                </c:pt>
                <c:pt idx="13643" formatCode="General">
                  <c:v>13.643000000000001</c:v>
                </c:pt>
                <c:pt idx="13644" formatCode="General">
                  <c:v>13.644</c:v>
                </c:pt>
                <c:pt idx="13645" formatCode="General">
                  <c:v>13.645</c:v>
                </c:pt>
                <c:pt idx="13646" formatCode="General">
                  <c:v>13.646000000000001</c:v>
                </c:pt>
                <c:pt idx="13647" formatCode="General">
                  <c:v>13.647</c:v>
                </c:pt>
                <c:pt idx="13648" formatCode="General">
                  <c:v>13.648</c:v>
                </c:pt>
                <c:pt idx="13649" formatCode="General">
                  <c:v>13.648999999999999</c:v>
                </c:pt>
                <c:pt idx="13650" formatCode="General">
                  <c:v>13.65</c:v>
                </c:pt>
                <c:pt idx="13651" formatCode="General">
                  <c:v>13.651</c:v>
                </c:pt>
                <c:pt idx="13652" formatCode="General">
                  <c:v>13.651999999999999</c:v>
                </c:pt>
                <c:pt idx="13653" formatCode="General">
                  <c:v>13.653</c:v>
                </c:pt>
                <c:pt idx="13654" formatCode="General">
                  <c:v>13.654</c:v>
                </c:pt>
                <c:pt idx="13655" formatCode="General">
                  <c:v>13.654999999999999</c:v>
                </c:pt>
                <c:pt idx="13656" formatCode="General">
                  <c:v>13.656000000000001</c:v>
                </c:pt>
                <c:pt idx="13657" formatCode="General">
                  <c:v>13.657</c:v>
                </c:pt>
                <c:pt idx="13658" formatCode="General">
                  <c:v>13.657999999999999</c:v>
                </c:pt>
                <c:pt idx="13659" formatCode="General">
                  <c:v>13.659000000000001</c:v>
                </c:pt>
                <c:pt idx="13660" formatCode="General">
                  <c:v>13.66</c:v>
                </c:pt>
                <c:pt idx="13661" formatCode="General">
                  <c:v>13.661</c:v>
                </c:pt>
                <c:pt idx="13662" formatCode="General">
                  <c:v>13.662000000000001</c:v>
                </c:pt>
                <c:pt idx="13663" formatCode="General">
                  <c:v>13.663</c:v>
                </c:pt>
                <c:pt idx="13664" formatCode="General">
                  <c:v>13.664</c:v>
                </c:pt>
                <c:pt idx="13665" formatCode="General">
                  <c:v>13.664999999999999</c:v>
                </c:pt>
                <c:pt idx="13666" formatCode="General">
                  <c:v>13.666</c:v>
                </c:pt>
                <c:pt idx="13667" formatCode="General">
                  <c:v>13.667</c:v>
                </c:pt>
                <c:pt idx="13668" formatCode="General">
                  <c:v>13.667999999999999</c:v>
                </c:pt>
                <c:pt idx="13669" formatCode="General">
                  <c:v>13.669</c:v>
                </c:pt>
                <c:pt idx="13670" formatCode="General">
                  <c:v>13.67</c:v>
                </c:pt>
                <c:pt idx="13671" formatCode="General">
                  <c:v>13.670999999999999</c:v>
                </c:pt>
                <c:pt idx="13672" formatCode="General">
                  <c:v>13.672000000000001</c:v>
                </c:pt>
                <c:pt idx="13673" formatCode="General">
                  <c:v>13.673</c:v>
                </c:pt>
                <c:pt idx="13674" formatCode="General">
                  <c:v>13.673999999999999</c:v>
                </c:pt>
                <c:pt idx="13675" formatCode="General">
                  <c:v>13.675000000000001</c:v>
                </c:pt>
                <c:pt idx="13676" formatCode="General">
                  <c:v>13.676</c:v>
                </c:pt>
                <c:pt idx="13677" formatCode="General">
                  <c:v>13.677</c:v>
                </c:pt>
                <c:pt idx="13678" formatCode="General">
                  <c:v>13.678000000000001</c:v>
                </c:pt>
                <c:pt idx="13679" formatCode="General">
                  <c:v>13.679</c:v>
                </c:pt>
                <c:pt idx="13680" formatCode="General">
                  <c:v>13.68</c:v>
                </c:pt>
                <c:pt idx="13681" formatCode="General">
                  <c:v>13.680999999999999</c:v>
                </c:pt>
                <c:pt idx="13682" formatCode="General">
                  <c:v>13.682</c:v>
                </c:pt>
                <c:pt idx="13683" formatCode="General">
                  <c:v>13.683</c:v>
                </c:pt>
                <c:pt idx="13684" formatCode="General">
                  <c:v>13.683999999999999</c:v>
                </c:pt>
                <c:pt idx="13685" formatCode="General">
                  <c:v>13.685</c:v>
                </c:pt>
                <c:pt idx="13686" formatCode="General">
                  <c:v>13.686</c:v>
                </c:pt>
                <c:pt idx="13687" formatCode="General">
                  <c:v>13.686999999999999</c:v>
                </c:pt>
                <c:pt idx="13688" formatCode="General">
                  <c:v>13.688000000000001</c:v>
                </c:pt>
                <c:pt idx="13689" formatCode="General">
                  <c:v>13.689</c:v>
                </c:pt>
                <c:pt idx="13690" formatCode="General">
                  <c:v>13.69</c:v>
                </c:pt>
                <c:pt idx="13691" formatCode="General">
                  <c:v>13.691000000000001</c:v>
                </c:pt>
                <c:pt idx="13692" formatCode="General">
                  <c:v>13.692</c:v>
                </c:pt>
                <c:pt idx="13693" formatCode="General">
                  <c:v>13.693</c:v>
                </c:pt>
                <c:pt idx="13694" formatCode="General">
                  <c:v>13.694000000000001</c:v>
                </c:pt>
                <c:pt idx="13695" formatCode="General">
                  <c:v>13.695</c:v>
                </c:pt>
                <c:pt idx="13696" formatCode="General">
                  <c:v>13.696</c:v>
                </c:pt>
                <c:pt idx="13697" formatCode="General">
                  <c:v>13.696999999999999</c:v>
                </c:pt>
                <c:pt idx="13698" formatCode="General">
                  <c:v>13.698</c:v>
                </c:pt>
                <c:pt idx="13699" formatCode="General">
                  <c:v>13.699</c:v>
                </c:pt>
                <c:pt idx="13700" formatCode="General">
                  <c:v>13.7</c:v>
                </c:pt>
                <c:pt idx="13701" formatCode="General">
                  <c:v>13.701000000000001</c:v>
                </c:pt>
                <c:pt idx="13702" formatCode="General">
                  <c:v>13.702</c:v>
                </c:pt>
                <c:pt idx="13703" formatCode="General">
                  <c:v>13.702999999999999</c:v>
                </c:pt>
                <c:pt idx="13704" formatCode="General">
                  <c:v>13.704000000000001</c:v>
                </c:pt>
                <c:pt idx="13705" formatCode="General">
                  <c:v>13.705</c:v>
                </c:pt>
                <c:pt idx="13706" formatCode="General">
                  <c:v>13.706</c:v>
                </c:pt>
                <c:pt idx="13707" formatCode="General">
                  <c:v>13.707000000000001</c:v>
                </c:pt>
                <c:pt idx="13708" formatCode="General">
                  <c:v>13.708</c:v>
                </c:pt>
                <c:pt idx="13709" formatCode="General">
                  <c:v>13.709</c:v>
                </c:pt>
                <c:pt idx="13710" formatCode="General">
                  <c:v>13.71</c:v>
                </c:pt>
                <c:pt idx="13711" formatCode="General">
                  <c:v>13.711</c:v>
                </c:pt>
                <c:pt idx="13712" formatCode="General">
                  <c:v>13.712</c:v>
                </c:pt>
                <c:pt idx="13713" formatCode="General">
                  <c:v>13.712999999999999</c:v>
                </c:pt>
                <c:pt idx="13714" formatCode="General">
                  <c:v>13.714</c:v>
                </c:pt>
                <c:pt idx="13715" formatCode="General">
                  <c:v>13.715</c:v>
                </c:pt>
                <c:pt idx="13716" formatCode="General">
                  <c:v>13.715999999999999</c:v>
                </c:pt>
                <c:pt idx="13717" formatCode="General">
                  <c:v>13.717000000000001</c:v>
                </c:pt>
                <c:pt idx="13718" formatCode="General">
                  <c:v>13.718</c:v>
                </c:pt>
                <c:pt idx="13719" formatCode="General">
                  <c:v>13.718999999999999</c:v>
                </c:pt>
                <c:pt idx="13720" formatCode="General">
                  <c:v>13.72</c:v>
                </c:pt>
                <c:pt idx="13721" formatCode="General">
                  <c:v>13.721</c:v>
                </c:pt>
                <c:pt idx="13722" formatCode="General">
                  <c:v>13.722</c:v>
                </c:pt>
                <c:pt idx="13723" formatCode="General">
                  <c:v>13.723000000000001</c:v>
                </c:pt>
                <c:pt idx="13724" formatCode="General">
                  <c:v>13.724</c:v>
                </c:pt>
                <c:pt idx="13725" formatCode="General">
                  <c:v>13.725</c:v>
                </c:pt>
                <c:pt idx="13726" formatCode="General">
                  <c:v>13.726000000000001</c:v>
                </c:pt>
                <c:pt idx="13727" formatCode="General">
                  <c:v>13.727</c:v>
                </c:pt>
                <c:pt idx="13728" formatCode="General">
                  <c:v>13.728</c:v>
                </c:pt>
                <c:pt idx="13729" formatCode="General">
                  <c:v>13.728999999999999</c:v>
                </c:pt>
                <c:pt idx="13730" formatCode="General">
                  <c:v>13.73</c:v>
                </c:pt>
                <c:pt idx="13731" formatCode="General">
                  <c:v>13.731</c:v>
                </c:pt>
                <c:pt idx="13732" formatCode="General">
                  <c:v>13.731999999999999</c:v>
                </c:pt>
                <c:pt idx="13733" formatCode="General">
                  <c:v>13.733000000000001</c:v>
                </c:pt>
                <c:pt idx="13734" formatCode="General">
                  <c:v>13.734</c:v>
                </c:pt>
                <c:pt idx="13735" formatCode="General">
                  <c:v>13.734999999999999</c:v>
                </c:pt>
                <c:pt idx="13736" formatCode="General">
                  <c:v>13.736000000000001</c:v>
                </c:pt>
                <c:pt idx="13737" formatCode="General">
                  <c:v>13.737</c:v>
                </c:pt>
                <c:pt idx="13738" formatCode="General">
                  <c:v>13.738</c:v>
                </c:pt>
                <c:pt idx="13739" formatCode="General">
                  <c:v>13.739000000000001</c:v>
                </c:pt>
                <c:pt idx="13740" formatCode="General">
                  <c:v>13.74</c:v>
                </c:pt>
                <c:pt idx="13741" formatCode="General">
                  <c:v>13.741</c:v>
                </c:pt>
                <c:pt idx="13742" formatCode="General">
                  <c:v>13.742000000000001</c:v>
                </c:pt>
                <c:pt idx="13743" formatCode="General">
                  <c:v>13.743</c:v>
                </c:pt>
                <c:pt idx="13744" formatCode="General">
                  <c:v>13.744</c:v>
                </c:pt>
                <c:pt idx="13745" formatCode="General">
                  <c:v>13.744999999999999</c:v>
                </c:pt>
                <c:pt idx="13746" formatCode="General">
                  <c:v>13.746</c:v>
                </c:pt>
                <c:pt idx="13747" formatCode="General">
                  <c:v>13.747</c:v>
                </c:pt>
                <c:pt idx="13748" formatCode="General">
                  <c:v>13.747999999999999</c:v>
                </c:pt>
                <c:pt idx="13749" formatCode="General">
                  <c:v>13.749000000000001</c:v>
                </c:pt>
                <c:pt idx="13750" formatCode="General">
                  <c:v>13.75</c:v>
                </c:pt>
                <c:pt idx="13751" formatCode="General">
                  <c:v>13.750999999999999</c:v>
                </c:pt>
                <c:pt idx="13752" formatCode="General">
                  <c:v>13.752000000000001</c:v>
                </c:pt>
                <c:pt idx="13753" formatCode="General">
                  <c:v>13.753</c:v>
                </c:pt>
                <c:pt idx="13754" formatCode="General">
                  <c:v>13.754</c:v>
                </c:pt>
                <c:pt idx="13755" formatCode="General">
                  <c:v>13.755000000000001</c:v>
                </c:pt>
                <c:pt idx="13756" formatCode="General">
                  <c:v>13.756</c:v>
                </c:pt>
                <c:pt idx="13757" formatCode="General">
                  <c:v>13.757</c:v>
                </c:pt>
                <c:pt idx="13758" formatCode="General">
                  <c:v>13.757999999999999</c:v>
                </c:pt>
                <c:pt idx="13759" formatCode="General">
                  <c:v>13.759</c:v>
                </c:pt>
                <c:pt idx="13760" formatCode="General">
                  <c:v>13.76</c:v>
                </c:pt>
                <c:pt idx="13761" formatCode="General">
                  <c:v>13.760999999999999</c:v>
                </c:pt>
                <c:pt idx="13762" formatCode="General">
                  <c:v>13.762</c:v>
                </c:pt>
                <c:pt idx="13763" formatCode="General">
                  <c:v>13.763</c:v>
                </c:pt>
                <c:pt idx="13764" formatCode="General">
                  <c:v>13.763999999999999</c:v>
                </c:pt>
                <c:pt idx="13765" formatCode="General">
                  <c:v>13.765000000000001</c:v>
                </c:pt>
                <c:pt idx="13766" formatCode="General">
                  <c:v>13.766</c:v>
                </c:pt>
                <c:pt idx="13767" formatCode="General">
                  <c:v>13.766999999999999</c:v>
                </c:pt>
                <c:pt idx="13768" formatCode="General">
                  <c:v>13.768000000000001</c:v>
                </c:pt>
                <c:pt idx="13769" formatCode="General">
                  <c:v>13.769</c:v>
                </c:pt>
                <c:pt idx="13770" formatCode="General">
                  <c:v>13.77</c:v>
                </c:pt>
                <c:pt idx="13771" formatCode="General">
                  <c:v>13.771000000000001</c:v>
                </c:pt>
                <c:pt idx="13772" formatCode="General">
                  <c:v>13.772</c:v>
                </c:pt>
                <c:pt idx="13773" formatCode="General">
                  <c:v>13.773</c:v>
                </c:pt>
                <c:pt idx="13774" formatCode="General">
                  <c:v>13.773999999999999</c:v>
                </c:pt>
                <c:pt idx="13775" formatCode="General">
                  <c:v>13.775</c:v>
                </c:pt>
                <c:pt idx="13776" formatCode="General">
                  <c:v>13.776</c:v>
                </c:pt>
                <c:pt idx="13777" formatCode="General">
                  <c:v>13.776999999999999</c:v>
                </c:pt>
                <c:pt idx="13778" formatCode="General">
                  <c:v>13.778</c:v>
                </c:pt>
                <c:pt idx="13779" formatCode="General">
                  <c:v>13.779</c:v>
                </c:pt>
                <c:pt idx="13780" formatCode="General">
                  <c:v>13.78</c:v>
                </c:pt>
                <c:pt idx="13781" formatCode="General">
                  <c:v>13.781000000000001</c:v>
                </c:pt>
                <c:pt idx="13782" formatCode="General">
                  <c:v>13.782</c:v>
                </c:pt>
                <c:pt idx="13783" formatCode="General">
                  <c:v>13.782999999999999</c:v>
                </c:pt>
                <c:pt idx="13784" formatCode="General">
                  <c:v>13.784000000000001</c:v>
                </c:pt>
                <c:pt idx="13785" formatCode="General">
                  <c:v>13.785</c:v>
                </c:pt>
                <c:pt idx="13786" formatCode="General">
                  <c:v>13.786</c:v>
                </c:pt>
                <c:pt idx="13787" formatCode="General">
                  <c:v>13.787000000000001</c:v>
                </c:pt>
                <c:pt idx="13788" formatCode="General">
                  <c:v>13.788</c:v>
                </c:pt>
                <c:pt idx="13789" formatCode="General">
                  <c:v>13.789</c:v>
                </c:pt>
                <c:pt idx="13790" formatCode="General">
                  <c:v>13.79</c:v>
                </c:pt>
                <c:pt idx="13791" formatCode="General">
                  <c:v>13.791</c:v>
                </c:pt>
                <c:pt idx="13792" formatCode="General">
                  <c:v>13.792</c:v>
                </c:pt>
                <c:pt idx="13793" formatCode="General">
                  <c:v>13.792999999999999</c:v>
                </c:pt>
                <c:pt idx="13794" formatCode="General">
                  <c:v>13.794</c:v>
                </c:pt>
                <c:pt idx="13795" formatCode="General">
                  <c:v>13.795</c:v>
                </c:pt>
                <c:pt idx="13796" formatCode="General">
                  <c:v>13.795999999999999</c:v>
                </c:pt>
                <c:pt idx="13797" formatCode="General">
                  <c:v>13.797000000000001</c:v>
                </c:pt>
                <c:pt idx="13798" formatCode="General">
                  <c:v>13.798</c:v>
                </c:pt>
                <c:pt idx="13799" formatCode="General">
                  <c:v>13.798999999999999</c:v>
                </c:pt>
                <c:pt idx="13800" formatCode="General">
                  <c:v>13.8</c:v>
                </c:pt>
                <c:pt idx="13801" formatCode="General">
                  <c:v>13.801</c:v>
                </c:pt>
                <c:pt idx="13802" formatCode="General">
                  <c:v>13.802</c:v>
                </c:pt>
                <c:pt idx="13803" formatCode="General">
                  <c:v>13.803000000000001</c:v>
                </c:pt>
                <c:pt idx="13804" formatCode="General">
                  <c:v>13.804</c:v>
                </c:pt>
                <c:pt idx="13805" formatCode="General">
                  <c:v>13.805</c:v>
                </c:pt>
                <c:pt idx="13806" formatCode="General">
                  <c:v>13.805999999999999</c:v>
                </c:pt>
                <c:pt idx="13807" formatCode="General">
                  <c:v>13.807</c:v>
                </c:pt>
                <c:pt idx="13808" formatCode="General">
                  <c:v>13.808</c:v>
                </c:pt>
                <c:pt idx="13809" formatCode="General">
                  <c:v>13.808999999999999</c:v>
                </c:pt>
                <c:pt idx="13810" formatCode="General">
                  <c:v>13.81</c:v>
                </c:pt>
                <c:pt idx="13811" formatCode="General">
                  <c:v>13.811</c:v>
                </c:pt>
                <c:pt idx="13812" formatCode="General">
                  <c:v>13.811999999999999</c:v>
                </c:pt>
                <c:pt idx="13813" formatCode="General">
                  <c:v>13.813000000000001</c:v>
                </c:pt>
                <c:pt idx="13814" formatCode="General">
                  <c:v>13.814</c:v>
                </c:pt>
                <c:pt idx="13815" formatCode="General">
                  <c:v>13.815</c:v>
                </c:pt>
                <c:pt idx="13816" formatCode="General">
                  <c:v>13.816000000000001</c:v>
                </c:pt>
                <c:pt idx="13817" formatCode="General">
                  <c:v>13.817</c:v>
                </c:pt>
                <c:pt idx="13818" formatCode="General">
                  <c:v>13.818</c:v>
                </c:pt>
                <c:pt idx="13819" formatCode="General">
                  <c:v>13.819000000000001</c:v>
                </c:pt>
                <c:pt idx="13820" formatCode="General">
                  <c:v>13.82</c:v>
                </c:pt>
                <c:pt idx="13821" formatCode="General">
                  <c:v>13.821</c:v>
                </c:pt>
                <c:pt idx="13822" formatCode="General">
                  <c:v>13.821999999999999</c:v>
                </c:pt>
                <c:pt idx="13823" formatCode="General">
                  <c:v>13.823</c:v>
                </c:pt>
                <c:pt idx="13824" formatCode="General">
                  <c:v>13.824</c:v>
                </c:pt>
                <c:pt idx="13825" formatCode="General">
                  <c:v>13.824999999999999</c:v>
                </c:pt>
                <c:pt idx="13826" formatCode="General">
                  <c:v>13.826000000000001</c:v>
                </c:pt>
                <c:pt idx="13827" formatCode="General">
                  <c:v>13.827</c:v>
                </c:pt>
                <c:pt idx="13828" formatCode="General">
                  <c:v>13.827999999999999</c:v>
                </c:pt>
                <c:pt idx="13829" formatCode="General">
                  <c:v>13.829000000000001</c:v>
                </c:pt>
                <c:pt idx="13830" formatCode="General">
                  <c:v>13.83</c:v>
                </c:pt>
                <c:pt idx="13831" formatCode="General">
                  <c:v>13.831</c:v>
                </c:pt>
                <c:pt idx="13832" formatCode="General">
                  <c:v>13.832000000000001</c:v>
                </c:pt>
                <c:pt idx="13833" formatCode="General">
                  <c:v>13.833</c:v>
                </c:pt>
                <c:pt idx="13834" formatCode="General">
                  <c:v>13.834</c:v>
                </c:pt>
                <c:pt idx="13835" formatCode="General">
                  <c:v>13.835000000000001</c:v>
                </c:pt>
                <c:pt idx="13836" formatCode="General">
                  <c:v>13.836</c:v>
                </c:pt>
                <c:pt idx="13837" formatCode="General">
                  <c:v>13.837</c:v>
                </c:pt>
                <c:pt idx="13838" formatCode="General">
                  <c:v>13.837999999999999</c:v>
                </c:pt>
                <c:pt idx="13839" formatCode="General">
                  <c:v>13.839</c:v>
                </c:pt>
                <c:pt idx="13840" formatCode="General">
                  <c:v>13.84</c:v>
                </c:pt>
                <c:pt idx="13841" formatCode="General">
                  <c:v>13.840999999999999</c:v>
                </c:pt>
                <c:pt idx="13842" formatCode="General">
                  <c:v>13.842000000000001</c:v>
                </c:pt>
                <c:pt idx="13843" formatCode="General">
                  <c:v>13.843</c:v>
                </c:pt>
                <c:pt idx="13844" formatCode="General">
                  <c:v>13.843999999999999</c:v>
                </c:pt>
                <c:pt idx="13845" formatCode="General">
                  <c:v>13.845000000000001</c:v>
                </c:pt>
                <c:pt idx="13846" formatCode="General">
                  <c:v>13.846</c:v>
                </c:pt>
                <c:pt idx="13847" formatCode="General">
                  <c:v>13.847</c:v>
                </c:pt>
                <c:pt idx="13848" formatCode="General">
                  <c:v>13.848000000000001</c:v>
                </c:pt>
                <c:pt idx="13849" formatCode="General">
                  <c:v>13.849</c:v>
                </c:pt>
                <c:pt idx="13850" formatCode="General">
                  <c:v>13.85</c:v>
                </c:pt>
                <c:pt idx="13851" formatCode="General">
                  <c:v>13.851000000000001</c:v>
                </c:pt>
                <c:pt idx="13852" formatCode="General">
                  <c:v>13.852</c:v>
                </c:pt>
                <c:pt idx="13853" formatCode="General">
                  <c:v>13.853</c:v>
                </c:pt>
                <c:pt idx="13854" formatCode="General">
                  <c:v>13.853999999999999</c:v>
                </c:pt>
                <c:pt idx="13855" formatCode="General">
                  <c:v>13.855</c:v>
                </c:pt>
                <c:pt idx="13856" formatCode="General">
                  <c:v>13.856</c:v>
                </c:pt>
                <c:pt idx="13857" formatCode="General">
                  <c:v>13.856999999999999</c:v>
                </c:pt>
                <c:pt idx="13858" formatCode="General">
                  <c:v>13.858000000000001</c:v>
                </c:pt>
                <c:pt idx="13859" formatCode="General">
                  <c:v>13.859</c:v>
                </c:pt>
                <c:pt idx="13860" formatCode="General">
                  <c:v>13.86</c:v>
                </c:pt>
                <c:pt idx="13861" formatCode="General">
                  <c:v>13.861000000000001</c:v>
                </c:pt>
                <c:pt idx="13862" formatCode="General">
                  <c:v>13.862</c:v>
                </c:pt>
                <c:pt idx="13863" formatCode="General">
                  <c:v>13.863</c:v>
                </c:pt>
                <c:pt idx="13864" formatCode="General">
                  <c:v>13.864000000000001</c:v>
                </c:pt>
                <c:pt idx="13865" formatCode="General">
                  <c:v>13.865</c:v>
                </c:pt>
                <c:pt idx="13866" formatCode="General">
                  <c:v>13.866</c:v>
                </c:pt>
                <c:pt idx="13867" formatCode="General">
                  <c:v>13.867000000000001</c:v>
                </c:pt>
                <c:pt idx="13868" formatCode="General">
                  <c:v>13.868</c:v>
                </c:pt>
                <c:pt idx="13869" formatCode="General">
                  <c:v>13.869</c:v>
                </c:pt>
                <c:pt idx="13870" formatCode="General">
                  <c:v>13.87</c:v>
                </c:pt>
                <c:pt idx="13871" formatCode="General">
                  <c:v>13.871</c:v>
                </c:pt>
                <c:pt idx="13872" formatCode="General">
                  <c:v>13.872</c:v>
                </c:pt>
                <c:pt idx="13873" formatCode="General">
                  <c:v>13.872999999999999</c:v>
                </c:pt>
                <c:pt idx="13874" formatCode="General">
                  <c:v>13.874000000000001</c:v>
                </c:pt>
                <c:pt idx="13875" formatCode="General">
                  <c:v>13.875</c:v>
                </c:pt>
                <c:pt idx="13876" formatCode="General">
                  <c:v>13.875999999999999</c:v>
                </c:pt>
                <c:pt idx="13877" formatCode="General">
                  <c:v>13.877000000000001</c:v>
                </c:pt>
                <c:pt idx="13878" formatCode="General">
                  <c:v>13.878</c:v>
                </c:pt>
                <c:pt idx="13879" formatCode="General">
                  <c:v>13.879</c:v>
                </c:pt>
                <c:pt idx="13880" formatCode="General">
                  <c:v>13.88</c:v>
                </c:pt>
                <c:pt idx="13881" formatCode="General">
                  <c:v>13.881</c:v>
                </c:pt>
                <c:pt idx="13882" formatCode="General">
                  <c:v>13.882</c:v>
                </c:pt>
                <c:pt idx="13883" formatCode="General">
                  <c:v>13.882999999999999</c:v>
                </c:pt>
                <c:pt idx="13884" formatCode="General">
                  <c:v>13.884</c:v>
                </c:pt>
                <c:pt idx="13885" formatCode="General">
                  <c:v>13.885</c:v>
                </c:pt>
                <c:pt idx="13886" formatCode="General">
                  <c:v>13.885999999999999</c:v>
                </c:pt>
                <c:pt idx="13887" formatCode="General">
                  <c:v>13.887</c:v>
                </c:pt>
                <c:pt idx="13888" formatCode="General">
                  <c:v>13.888</c:v>
                </c:pt>
                <c:pt idx="13889" formatCode="General">
                  <c:v>13.888999999999999</c:v>
                </c:pt>
                <c:pt idx="13890" formatCode="General">
                  <c:v>13.89</c:v>
                </c:pt>
                <c:pt idx="13891" formatCode="General">
                  <c:v>13.891</c:v>
                </c:pt>
                <c:pt idx="13892" formatCode="General">
                  <c:v>13.891999999999999</c:v>
                </c:pt>
                <c:pt idx="13893" formatCode="General">
                  <c:v>13.893000000000001</c:v>
                </c:pt>
                <c:pt idx="13894" formatCode="General">
                  <c:v>13.894</c:v>
                </c:pt>
                <c:pt idx="13895" formatCode="General">
                  <c:v>13.895</c:v>
                </c:pt>
                <c:pt idx="13896" formatCode="General">
                  <c:v>13.896000000000001</c:v>
                </c:pt>
                <c:pt idx="13897" formatCode="General">
                  <c:v>13.897</c:v>
                </c:pt>
                <c:pt idx="13898" formatCode="General">
                  <c:v>13.898</c:v>
                </c:pt>
                <c:pt idx="13899" formatCode="General">
                  <c:v>13.898999999999999</c:v>
                </c:pt>
                <c:pt idx="13900" formatCode="General">
                  <c:v>13.9</c:v>
                </c:pt>
                <c:pt idx="13901" formatCode="General">
                  <c:v>13.901</c:v>
                </c:pt>
                <c:pt idx="13902" formatCode="General">
                  <c:v>13.901999999999999</c:v>
                </c:pt>
                <c:pt idx="13903" formatCode="General">
                  <c:v>13.903</c:v>
                </c:pt>
                <c:pt idx="13904" formatCode="General">
                  <c:v>13.904</c:v>
                </c:pt>
                <c:pt idx="13905" formatCode="General">
                  <c:v>13.904999999999999</c:v>
                </c:pt>
                <c:pt idx="13906" formatCode="General">
                  <c:v>13.906000000000001</c:v>
                </c:pt>
                <c:pt idx="13907" formatCode="General">
                  <c:v>13.907</c:v>
                </c:pt>
                <c:pt idx="13908" formatCode="General">
                  <c:v>13.907999999999999</c:v>
                </c:pt>
                <c:pt idx="13909" formatCode="General">
                  <c:v>13.909000000000001</c:v>
                </c:pt>
                <c:pt idx="13910" formatCode="General">
                  <c:v>13.91</c:v>
                </c:pt>
                <c:pt idx="13911" formatCode="General">
                  <c:v>13.911</c:v>
                </c:pt>
                <c:pt idx="13912" formatCode="General">
                  <c:v>13.912000000000001</c:v>
                </c:pt>
                <c:pt idx="13913" formatCode="General">
                  <c:v>13.913</c:v>
                </c:pt>
                <c:pt idx="13914" formatCode="General">
                  <c:v>13.914</c:v>
                </c:pt>
                <c:pt idx="13915" formatCode="General">
                  <c:v>13.914999999999999</c:v>
                </c:pt>
                <c:pt idx="13916" formatCode="General">
                  <c:v>13.916</c:v>
                </c:pt>
                <c:pt idx="13917" formatCode="General">
                  <c:v>13.917</c:v>
                </c:pt>
                <c:pt idx="13918" formatCode="General">
                  <c:v>13.917999999999999</c:v>
                </c:pt>
                <c:pt idx="13919" formatCode="General">
                  <c:v>13.919</c:v>
                </c:pt>
                <c:pt idx="13920" formatCode="General">
                  <c:v>13.92</c:v>
                </c:pt>
                <c:pt idx="13921" formatCode="General">
                  <c:v>13.920999999999999</c:v>
                </c:pt>
                <c:pt idx="13922" formatCode="General">
                  <c:v>13.922000000000001</c:v>
                </c:pt>
                <c:pt idx="13923" formatCode="General">
                  <c:v>13.923</c:v>
                </c:pt>
                <c:pt idx="13924" formatCode="General">
                  <c:v>13.923999999999999</c:v>
                </c:pt>
                <c:pt idx="13925" formatCode="General">
                  <c:v>13.925000000000001</c:v>
                </c:pt>
                <c:pt idx="13926" formatCode="General">
                  <c:v>13.926</c:v>
                </c:pt>
                <c:pt idx="13927" formatCode="General">
                  <c:v>13.927</c:v>
                </c:pt>
                <c:pt idx="13928" formatCode="General">
                  <c:v>13.928000000000001</c:v>
                </c:pt>
                <c:pt idx="13929" formatCode="General">
                  <c:v>13.929</c:v>
                </c:pt>
                <c:pt idx="13930" formatCode="General">
                  <c:v>13.93</c:v>
                </c:pt>
                <c:pt idx="13931" formatCode="General">
                  <c:v>13.930999999999999</c:v>
                </c:pt>
                <c:pt idx="13932" formatCode="General">
                  <c:v>13.932</c:v>
                </c:pt>
                <c:pt idx="13933" formatCode="General">
                  <c:v>13.933</c:v>
                </c:pt>
                <c:pt idx="13934" formatCode="General">
                  <c:v>13.933999999999999</c:v>
                </c:pt>
                <c:pt idx="13935" formatCode="General">
                  <c:v>13.935</c:v>
                </c:pt>
                <c:pt idx="13936" formatCode="General">
                  <c:v>13.936</c:v>
                </c:pt>
                <c:pt idx="13937" formatCode="General">
                  <c:v>13.936999999999999</c:v>
                </c:pt>
                <c:pt idx="13938" formatCode="General">
                  <c:v>13.938000000000001</c:v>
                </c:pt>
                <c:pt idx="13939" formatCode="General">
                  <c:v>13.939</c:v>
                </c:pt>
                <c:pt idx="13940" formatCode="General">
                  <c:v>13.94</c:v>
                </c:pt>
                <c:pt idx="13941" formatCode="General">
                  <c:v>13.941000000000001</c:v>
                </c:pt>
                <c:pt idx="13942" formatCode="General">
                  <c:v>13.942</c:v>
                </c:pt>
                <c:pt idx="13943" formatCode="General">
                  <c:v>13.943</c:v>
                </c:pt>
                <c:pt idx="13944" formatCode="General">
                  <c:v>13.944000000000001</c:v>
                </c:pt>
                <c:pt idx="13945" formatCode="General">
                  <c:v>13.945</c:v>
                </c:pt>
                <c:pt idx="13946" formatCode="General">
                  <c:v>13.946</c:v>
                </c:pt>
                <c:pt idx="13947" formatCode="General">
                  <c:v>13.946999999999999</c:v>
                </c:pt>
                <c:pt idx="13948" formatCode="General">
                  <c:v>13.948</c:v>
                </c:pt>
                <c:pt idx="13949" formatCode="General">
                  <c:v>13.949</c:v>
                </c:pt>
                <c:pt idx="13950" formatCode="General">
                  <c:v>13.95</c:v>
                </c:pt>
                <c:pt idx="13951" formatCode="General">
                  <c:v>13.951000000000001</c:v>
                </c:pt>
                <c:pt idx="13952" formatCode="General">
                  <c:v>13.952</c:v>
                </c:pt>
                <c:pt idx="13953" formatCode="General">
                  <c:v>13.952999999999999</c:v>
                </c:pt>
                <c:pt idx="13954" formatCode="General">
                  <c:v>13.954000000000001</c:v>
                </c:pt>
                <c:pt idx="13955" formatCode="General">
                  <c:v>13.955</c:v>
                </c:pt>
                <c:pt idx="13956" formatCode="General">
                  <c:v>13.956</c:v>
                </c:pt>
                <c:pt idx="13957" formatCode="General">
                  <c:v>13.957000000000001</c:v>
                </c:pt>
                <c:pt idx="13958" formatCode="General">
                  <c:v>13.958</c:v>
                </c:pt>
                <c:pt idx="13959" formatCode="General">
                  <c:v>13.959</c:v>
                </c:pt>
                <c:pt idx="13960" formatCode="General">
                  <c:v>13.96</c:v>
                </c:pt>
                <c:pt idx="13961" formatCode="General">
                  <c:v>13.961</c:v>
                </c:pt>
                <c:pt idx="13962" formatCode="General">
                  <c:v>13.962</c:v>
                </c:pt>
                <c:pt idx="13963" formatCode="General">
                  <c:v>13.962999999999999</c:v>
                </c:pt>
                <c:pt idx="13964" formatCode="General">
                  <c:v>13.964</c:v>
                </c:pt>
                <c:pt idx="13965" formatCode="General">
                  <c:v>13.965</c:v>
                </c:pt>
                <c:pt idx="13966" formatCode="General">
                  <c:v>13.965999999999999</c:v>
                </c:pt>
                <c:pt idx="13967" formatCode="General">
                  <c:v>13.967000000000001</c:v>
                </c:pt>
                <c:pt idx="13968" formatCode="General">
                  <c:v>13.968</c:v>
                </c:pt>
                <c:pt idx="13969" formatCode="General">
                  <c:v>13.968999999999999</c:v>
                </c:pt>
                <c:pt idx="13970" formatCode="General">
                  <c:v>13.97</c:v>
                </c:pt>
                <c:pt idx="13971" formatCode="General">
                  <c:v>13.971</c:v>
                </c:pt>
                <c:pt idx="13972" formatCode="General">
                  <c:v>13.972</c:v>
                </c:pt>
                <c:pt idx="13973" formatCode="General">
                  <c:v>13.973000000000001</c:v>
                </c:pt>
                <c:pt idx="13974" formatCode="General">
                  <c:v>13.974</c:v>
                </c:pt>
                <c:pt idx="13975" formatCode="General">
                  <c:v>13.975</c:v>
                </c:pt>
                <c:pt idx="13976" formatCode="General">
                  <c:v>13.976000000000001</c:v>
                </c:pt>
                <c:pt idx="13977" formatCode="General">
                  <c:v>13.977</c:v>
                </c:pt>
                <c:pt idx="13978" formatCode="General">
                  <c:v>13.978</c:v>
                </c:pt>
                <c:pt idx="13979" formatCode="General">
                  <c:v>13.978999999999999</c:v>
                </c:pt>
                <c:pt idx="13980" formatCode="General">
                  <c:v>13.98</c:v>
                </c:pt>
                <c:pt idx="13981" formatCode="General">
                  <c:v>13.981</c:v>
                </c:pt>
                <c:pt idx="13982" formatCode="General">
                  <c:v>13.981999999999999</c:v>
                </c:pt>
                <c:pt idx="13983" formatCode="General">
                  <c:v>13.983000000000001</c:v>
                </c:pt>
                <c:pt idx="13984" formatCode="General">
                  <c:v>13.984</c:v>
                </c:pt>
                <c:pt idx="13985" formatCode="General">
                  <c:v>13.984999999999999</c:v>
                </c:pt>
                <c:pt idx="13986" formatCode="General">
                  <c:v>13.986000000000001</c:v>
                </c:pt>
                <c:pt idx="13987" formatCode="General">
                  <c:v>13.987</c:v>
                </c:pt>
                <c:pt idx="13988" formatCode="General">
                  <c:v>13.988</c:v>
                </c:pt>
                <c:pt idx="13989" formatCode="General">
                  <c:v>13.989000000000001</c:v>
                </c:pt>
                <c:pt idx="13990" formatCode="General">
                  <c:v>13.99</c:v>
                </c:pt>
                <c:pt idx="13991" formatCode="General">
                  <c:v>13.991</c:v>
                </c:pt>
                <c:pt idx="13992" formatCode="General">
                  <c:v>13.992000000000001</c:v>
                </c:pt>
                <c:pt idx="13993" formatCode="General">
                  <c:v>13.993</c:v>
                </c:pt>
                <c:pt idx="13994" formatCode="General">
                  <c:v>13.994</c:v>
                </c:pt>
                <c:pt idx="13995" formatCode="General">
                  <c:v>13.994999999999999</c:v>
                </c:pt>
                <c:pt idx="13996" formatCode="General">
                  <c:v>13.996</c:v>
                </c:pt>
                <c:pt idx="13997" formatCode="General">
                  <c:v>13.997</c:v>
                </c:pt>
                <c:pt idx="13998" formatCode="General">
                  <c:v>13.997999999999999</c:v>
                </c:pt>
                <c:pt idx="13999" formatCode="General">
                  <c:v>13.999000000000001</c:v>
                </c:pt>
                <c:pt idx="14000" formatCode="General">
                  <c:v>14</c:v>
                </c:pt>
                <c:pt idx="14001" formatCode="General">
                  <c:v>14.000999999999999</c:v>
                </c:pt>
                <c:pt idx="14002" formatCode="General">
                  <c:v>14.002000000000001</c:v>
                </c:pt>
                <c:pt idx="14003" formatCode="General">
                  <c:v>14.003</c:v>
                </c:pt>
                <c:pt idx="14004" formatCode="General">
                  <c:v>14.004</c:v>
                </c:pt>
                <c:pt idx="14005" formatCode="General">
                  <c:v>14.005000000000001</c:v>
                </c:pt>
                <c:pt idx="14006" formatCode="General">
                  <c:v>14.006</c:v>
                </c:pt>
                <c:pt idx="14007" formatCode="General">
                  <c:v>14.007</c:v>
                </c:pt>
                <c:pt idx="14008" formatCode="General">
                  <c:v>14.007999999999999</c:v>
                </c:pt>
                <c:pt idx="14009" formatCode="General">
                  <c:v>14.009</c:v>
                </c:pt>
                <c:pt idx="14010" formatCode="General">
                  <c:v>14.01</c:v>
                </c:pt>
                <c:pt idx="14011" formatCode="General">
                  <c:v>14.010999999999999</c:v>
                </c:pt>
                <c:pt idx="14012" formatCode="General">
                  <c:v>14.012</c:v>
                </c:pt>
                <c:pt idx="14013" formatCode="General">
                  <c:v>14.013</c:v>
                </c:pt>
                <c:pt idx="14014" formatCode="General">
                  <c:v>14.013999999999999</c:v>
                </c:pt>
                <c:pt idx="14015" formatCode="General">
                  <c:v>14.015000000000001</c:v>
                </c:pt>
                <c:pt idx="14016" formatCode="General">
                  <c:v>14.016</c:v>
                </c:pt>
                <c:pt idx="14017" formatCode="General">
                  <c:v>14.016999999999999</c:v>
                </c:pt>
                <c:pt idx="14018" formatCode="General">
                  <c:v>14.018000000000001</c:v>
                </c:pt>
                <c:pt idx="14019" formatCode="General">
                  <c:v>14.019</c:v>
                </c:pt>
                <c:pt idx="14020" formatCode="General">
                  <c:v>14.02</c:v>
                </c:pt>
                <c:pt idx="14021" formatCode="General">
                  <c:v>14.021000000000001</c:v>
                </c:pt>
                <c:pt idx="14022" formatCode="General">
                  <c:v>14.022</c:v>
                </c:pt>
                <c:pt idx="14023" formatCode="General">
                  <c:v>14.023</c:v>
                </c:pt>
                <c:pt idx="14024" formatCode="General">
                  <c:v>14.023999999999999</c:v>
                </c:pt>
                <c:pt idx="14025" formatCode="General">
                  <c:v>14.025</c:v>
                </c:pt>
                <c:pt idx="14026" formatCode="General">
                  <c:v>14.026</c:v>
                </c:pt>
                <c:pt idx="14027" formatCode="General">
                  <c:v>14.026999999999999</c:v>
                </c:pt>
                <c:pt idx="14028" formatCode="General">
                  <c:v>14.028</c:v>
                </c:pt>
                <c:pt idx="14029" formatCode="General">
                  <c:v>14.029</c:v>
                </c:pt>
                <c:pt idx="14030" formatCode="General">
                  <c:v>14.03</c:v>
                </c:pt>
                <c:pt idx="14031" formatCode="General">
                  <c:v>14.031000000000001</c:v>
                </c:pt>
                <c:pt idx="14032" formatCode="General">
                  <c:v>14.032</c:v>
                </c:pt>
                <c:pt idx="14033" formatCode="General">
                  <c:v>14.032999999999999</c:v>
                </c:pt>
                <c:pt idx="14034" formatCode="General">
                  <c:v>14.034000000000001</c:v>
                </c:pt>
                <c:pt idx="14035" formatCode="General">
                  <c:v>14.035</c:v>
                </c:pt>
                <c:pt idx="14036" formatCode="General">
                  <c:v>14.036</c:v>
                </c:pt>
                <c:pt idx="14037" formatCode="General">
                  <c:v>14.037000000000001</c:v>
                </c:pt>
                <c:pt idx="14038" formatCode="General">
                  <c:v>14.038</c:v>
                </c:pt>
                <c:pt idx="14039" formatCode="General">
                  <c:v>14.039</c:v>
                </c:pt>
                <c:pt idx="14040" formatCode="General">
                  <c:v>14.04</c:v>
                </c:pt>
                <c:pt idx="14041" formatCode="General">
                  <c:v>14.041</c:v>
                </c:pt>
                <c:pt idx="14042" formatCode="General">
                  <c:v>14.042</c:v>
                </c:pt>
                <c:pt idx="14043" formatCode="General">
                  <c:v>14.042999999999999</c:v>
                </c:pt>
                <c:pt idx="14044" formatCode="General">
                  <c:v>14.044</c:v>
                </c:pt>
                <c:pt idx="14045" formatCode="General">
                  <c:v>14.045</c:v>
                </c:pt>
                <c:pt idx="14046" formatCode="General">
                  <c:v>14.045999999999999</c:v>
                </c:pt>
                <c:pt idx="14047" formatCode="General">
                  <c:v>14.047000000000001</c:v>
                </c:pt>
                <c:pt idx="14048" formatCode="General">
                  <c:v>14.048</c:v>
                </c:pt>
                <c:pt idx="14049" formatCode="General">
                  <c:v>14.048999999999999</c:v>
                </c:pt>
                <c:pt idx="14050" formatCode="General">
                  <c:v>14.05</c:v>
                </c:pt>
                <c:pt idx="14051" formatCode="General">
                  <c:v>14.051</c:v>
                </c:pt>
                <c:pt idx="14052" formatCode="General">
                  <c:v>14.052</c:v>
                </c:pt>
                <c:pt idx="14053" formatCode="General">
                  <c:v>14.053000000000001</c:v>
                </c:pt>
                <c:pt idx="14054" formatCode="General">
                  <c:v>14.054</c:v>
                </c:pt>
                <c:pt idx="14055" formatCode="General">
                  <c:v>14.055</c:v>
                </c:pt>
                <c:pt idx="14056" formatCode="General">
                  <c:v>14.055999999999999</c:v>
                </c:pt>
                <c:pt idx="14057" formatCode="General">
                  <c:v>14.057</c:v>
                </c:pt>
                <c:pt idx="14058" formatCode="General">
                  <c:v>14.058</c:v>
                </c:pt>
                <c:pt idx="14059" formatCode="General">
                  <c:v>14.058999999999999</c:v>
                </c:pt>
                <c:pt idx="14060" formatCode="General">
                  <c:v>14.06</c:v>
                </c:pt>
                <c:pt idx="14061" formatCode="General">
                  <c:v>14.061</c:v>
                </c:pt>
                <c:pt idx="14062" formatCode="General">
                  <c:v>14.061999999999999</c:v>
                </c:pt>
                <c:pt idx="14063" formatCode="General">
                  <c:v>14.063000000000001</c:v>
                </c:pt>
                <c:pt idx="14064" formatCode="General">
                  <c:v>14.064</c:v>
                </c:pt>
                <c:pt idx="14065" formatCode="General">
                  <c:v>14.065</c:v>
                </c:pt>
                <c:pt idx="14066" formatCode="General">
                  <c:v>14.066000000000001</c:v>
                </c:pt>
                <c:pt idx="14067" formatCode="General">
                  <c:v>14.067</c:v>
                </c:pt>
                <c:pt idx="14068" formatCode="General">
                  <c:v>14.068</c:v>
                </c:pt>
                <c:pt idx="14069" formatCode="General">
                  <c:v>14.069000000000001</c:v>
                </c:pt>
                <c:pt idx="14070" formatCode="General">
                  <c:v>14.07</c:v>
                </c:pt>
                <c:pt idx="14071" formatCode="General">
                  <c:v>14.071</c:v>
                </c:pt>
                <c:pt idx="14072" formatCode="General">
                  <c:v>14.071999999999999</c:v>
                </c:pt>
                <c:pt idx="14073" formatCode="General">
                  <c:v>14.073</c:v>
                </c:pt>
                <c:pt idx="14074" formatCode="General">
                  <c:v>14.074</c:v>
                </c:pt>
                <c:pt idx="14075" formatCode="General">
                  <c:v>14.074999999999999</c:v>
                </c:pt>
                <c:pt idx="14076" formatCode="General">
                  <c:v>14.076000000000001</c:v>
                </c:pt>
                <c:pt idx="14077" formatCode="General">
                  <c:v>14.077</c:v>
                </c:pt>
                <c:pt idx="14078" formatCode="General">
                  <c:v>14.077999999999999</c:v>
                </c:pt>
                <c:pt idx="14079" formatCode="General">
                  <c:v>14.079000000000001</c:v>
                </c:pt>
                <c:pt idx="14080" formatCode="General">
                  <c:v>14.08</c:v>
                </c:pt>
                <c:pt idx="14081" formatCode="General">
                  <c:v>14.081</c:v>
                </c:pt>
                <c:pt idx="14082" formatCode="General">
                  <c:v>14.082000000000001</c:v>
                </c:pt>
                <c:pt idx="14083" formatCode="General">
                  <c:v>14.083</c:v>
                </c:pt>
                <c:pt idx="14084" formatCode="General">
                  <c:v>14.084</c:v>
                </c:pt>
                <c:pt idx="14085" formatCode="General">
                  <c:v>14.085000000000001</c:v>
                </c:pt>
                <c:pt idx="14086" formatCode="General">
                  <c:v>14.086</c:v>
                </c:pt>
                <c:pt idx="14087" formatCode="General">
                  <c:v>14.087</c:v>
                </c:pt>
                <c:pt idx="14088" formatCode="General">
                  <c:v>14.087999999999999</c:v>
                </c:pt>
                <c:pt idx="14089" formatCode="General">
                  <c:v>14.089</c:v>
                </c:pt>
                <c:pt idx="14090" formatCode="General">
                  <c:v>14.09</c:v>
                </c:pt>
                <c:pt idx="14091" formatCode="General">
                  <c:v>14.090999999999999</c:v>
                </c:pt>
                <c:pt idx="14092" formatCode="General">
                  <c:v>14.092000000000001</c:v>
                </c:pt>
                <c:pt idx="14093" formatCode="General">
                  <c:v>14.093</c:v>
                </c:pt>
                <c:pt idx="14094" formatCode="General">
                  <c:v>14.093999999999999</c:v>
                </c:pt>
                <c:pt idx="14095" formatCode="General">
                  <c:v>14.095000000000001</c:v>
                </c:pt>
                <c:pt idx="14096" formatCode="General">
                  <c:v>14.096</c:v>
                </c:pt>
                <c:pt idx="14097" formatCode="General">
                  <c:v>14.097</c:v>
                </c:pt>
                <c:pt idx="14098" formatCode="General">
                  <c:v>14.098000000000001</c:v>
                </c:pt>
                <c:pt idx="14099" formatCode="General">
                  <c:v>14.099</c:v>
                </c:pt>
                <c:pt idx="14100" formatCode="General">
                  <c:v>14.1</c:v>
                </c:pt>
                <c:pt idx="14101" formatCode="General">
                  <c:v>14.101000000000001</c:v>
                </c:pt>
                <c:pt idx="14102" formatCode="General">
                  <c:v>14.102</c:v>
                </c:pt>
                <c:pt idx="14103" formatCode="General">
                  <c:v>14.103</c:v>
                </c:pt>
                <c:pt idx="14104" formatCode="General">
                  <c:v>14.103999999999999</c:v>
                </c:pt>
                <c:pt idx="14105" formatCode="General">
                  <c:v>14.105</c:v>
                </c:pt>
                <c:pt idx="14106" formatCode="General">
                  <c:v>14.106</c:v>
                </c:pt>
                <c:pt idx="14107" formatCode="General">
                  <c:v>14.106999999999999</c:v>
                </c:pt>
                <c:pt idx="14108" formatCode="General">
                  <c:v>14.108000000000001</c:v>
                </c:pt>
                <c:pt idx="14109" formatCode="General">
                  <c:v>14.109</c:v>
                </c:pt>
                <c:pt idx="14110" formatCode="General">
                  <c:v>14.11</c:v>
                </c:pt>
                <c:pt idx="14111" formatCode="General">
                  <c:v>14.111000000000001</c:v>
                </c:pt>
                <c:pt idx="14112" formatCode="General">
                  <c:v>14.112</c:v>
                </c:pt>
                <c:pt idx="14113" formatCode="General">
                  <c:v>14.113</c:v>
                </c:pt>
                <c:pt idx="14114" formatCode="General">
                  <c:v>14.114000000000001</c:v>
                </c:pt>
                <c:pt idx="14115" formatCode="General">
                  <c:v>14.115</c:v>
                </c:pt>
                <c:pt idx="14116" formatCode="General">
                  <c:v>14.116</c:v>
                </c:pt>
                <c:pt idx="14117" formatCode="General">
                  <c:v>14.117000000000001</c:v>
                </c:pt>
                <c:pt idx="14118" formatCode="General">
                  <c:v>14.118</c:v>
                </c:pt>
                <c:pt idx="14119" formatCode="General">
                  <c:v>14.119</c:v>
                </c:pt>
                <c:pt idx="14120" formatCode="General">
                  <c:v>14.12</c:v>
                </c:pt>
                <c:pt idx="14121" formatCode="General">
                  <c:v>14.121</c:v>
                </c:pt>
                <c:pt idx="14122" formatCode="General">
                  <c:v>14.122</c:v>
                </c:pt>
                <c:pt idx="14123" formatCode="General">
                  <c:v>14.122999999999999</c:v>
                </c:pt>
                <c:pt idx="14124" formatCode="General">
                  <c:v>14.124000000000001</c:v>
                </c:pt>
                <c:pt idx="14125" formatCode="General">
                  <c:v>14.125</c:v>
                </c:pt>
                <c:pt idx="14126" formatCode="General">
                  <c:v>14.125999999999999</c:v>
                </c:pt>
                <c:pt idx="14127" formatCode="General">
                  <c:v>14.127000000000001</c:v>
                </c:pt>
                <c:pt idx="14128" formatCode="General">
                  <c:v>14.128</c:v>
                </c:pt>
                <c:pt idx="14129" formatCode="General">
                  <c:v>14.129</c:v>
                </c:pt>
                <c:pt idx="14130" formatCode="General">
                  <c:v>14.13</c:v>
                </c:pt>
                <c:pt idx="14131" formatCode="General">
                  <c:v>14.131</c:v>
                </c:pt>
                <c:pt idx="14132" formatCode="General">
                  <c:v>14.132</c:v>
                </c:pt>
                <c:pt idx="14133" formatCode="General">
                  <c:v>14.132999999999999</c:v>
                </c:pt>
                <c:pt idx="14134" formatCode="General">
                  <c:v>14.134</c:v>
                </c:pt>
                <c:pt idx="14135" formatCode="General">
                  <c:v>14.135</c:v>
                </c:pt>
                <c:pt idx="14136" formatCode="General">
                  <c:v>14.135999999999999</c:v>
                </c:pt>
                <c:pt idx="14137" formatCode="General">
                  <c:v>14.137</c:v>
                </c:pt>
                <c:pt idx="14138" formatCode="General">
                  <c:v>14.138</c:v>
                </c:pt>
                <c:pt idx="14139" formatCode="General">
                  <c:v>14.138999999999999</c:v>
                </c:pt>
                <c:pt idx="14140" formatCode="General">
                  <c:v>14.14</c:v>
                </c:pt>
                <c:pt idx="14141" formatCode="General">
                  <c:v>14.141</c:v>
                </c:pt>
                <c:pt idx="14142" formatCode="General">
                  <c:v>14.141999999999999</c:v>
                </c:pt>
                <c:pt idx="14143" formatCode="General">
                  <c:v>14.143000000000001</c:v>
                </c:pt>
                <c:pt idx="14144" formatCode="General">
                  <c:v>14.144</c:v>
                </c:pt>
                <c:pt idx="14145" formatCode="General">
                  <c:v>14.145</c:v>
                </c:pt>
                <c:pt idx="14146" formatCode="General">
                  <c:v>14.146000000000001</c:v>
                </c:pt>
                <c:pt idx="14147" formatCode="General">
                  <c:v>14.147</c:v>
                </c:pt>
                <c:pt idx="14148" formatCode="General">
                  <c:v>14.148</c:v>
                </c:pt>
                <c:pt idx="14149" formatCode="General">
                  <c:v>14.148999999999999</c:v>
                </c:pt>
                <c:pt idx="14150" formatCode="General">
                  <c:v>14.15</c:v>
                </c:pt>
                <c:pt idx="14151" formatCode="General">
                  <c:v>14.151</c:v>
                </c:pt>
                <c:pt idx="14152" formatCode="General">
                  <c:v>14.151999999999999</c:v>
                </c:pt>
                <c:pt idx="14153" formatCode="General">
                  <c:v>14.153</c:v>
                </c:pt>
                <c:pt idx="14154" formatCode="General">
                  <c:v>14.154</c:v>
                </c:pt>
                <c:pt idx="14155" formatCode="General">
                  <c:v>14.154999999999999</c:v>
                </c:pt>
                <c:pt idx="14156" formatCode="General">
                  <c:v>14.156000000000001</c:v>
                </c:pt>
                <c:pt idx="14157" formatCode="General">
                  <c:v>14.157</c:v>
                </c:pt>
                <c:pt idx="14158" formatCode="General">
                  <c:v>14.157999999999999</c:v>
                </c:pt>
                <c:pt idx="14159" formatCode="General">
                  <c:v>14.159000000000001</c:v>
                </c:pt>
                <c:pt idx="14160" formatCode="General">
                  <c:v>14.16</c:v>
                </c:pt>
                <c:pt idx="14161" formatCode="General">
                  <c:v>14.161</c:v>
                </c:pt>
                <c:pt idx="14162" formatCode="General">
                  <c:v>14.162000000000001</c:v>
                </c:pt>
                <c:pt idx="14163" formatCode="General">
                  <c:v>14.163</c:v>
                </c:pt>
                <c:pt idx="14164" formatCode="General">
                  <c:v>14.164</c:v>
                </c:pt>
                <c:pt idx="14165" formatCode="General">
                  <c:v>14.164999999999999</c:v>
                </c:pt>
                <c:pt idx="14166" formatCode="General">
                  <c:v>14.166</c:v>
                </c:pt>
                <c:pt idx="14167" formatCode="General">
                  <c:v>14.167</c:v>
                </c:pt>
                <c:pt idx="14168" formatCode="General">
                  <c:v>14.167999999999999</c:v>
                </c:pt>
                <c:pt idx="14169" formatCode="General">
                  <c:v>14.169</c:v>
                </c:pt>
                <c:pt idx="14170" formatCode="General">
                  <c:v>14.17</c:v>
                </c:pt>
                <c:pt idx="14171" formatCode="General">
                  <c:v>14.170999999999999</c:v>
                </c:pt>
                <c:pt idx="14172" formatCode="General">
                  <c:v>14.172000000000001</c:v>
                </c:pt>
                <c:pt idx="14173" formatCode="General">
                  <c:v>14.173</c:v>
                </c:pt>
                <c:pt idx="14174" formatCode="General">
                  <c:v>14.173999999999999</c:v>
                </c:pt>
                <c:pt idx="14175" formatCode="General">
                  <c:v>14.175000000000001</c:v>
                </c:pt>
                <c:pt idx="14176" formatCode="General">
                  <c:v>14.176</c:v>
                </c:pt>
                <c:pt idx="14177" formatCode="General">
                  <c:v>14.177</c:v>
                </c:pt>
                <c:pt idx="14178" formatCode="General">
                  <c:v>14.178000000000001</c:v>
                </c:pt>
                <c:pt idx="14179" formatCode="General">
                  <c:v>14.179</c:v>
                </c:pt>
                <c:pt idx="14180" formatCode="General">
                  <c:v>14.18</c:v>
                </c:pt>
                <c:pt idx="14181" formatCode="General">
                  <c:v>14.180999999999999</c:v>
                </c:pt>
                <c:pt idx="14182" formatCode="General">
                  <c:v>14.182</c:v>
                </c:pt>
                <c:pt idx="14183" formatCode="General">
                  <c:v>14.183</c:v>
                </c:pt>
                <c:pt idx="14184" formatCode="General">
                  <c:v>14.183999999999999</c:v>
                </c:pt>
                <c:pt idx="14185" formatCode="General">
                  <c:v>14.185</c:v>
                </c:pt>
                <c:pt idx="14186" formatCode="General">
                  <c:v>14.186</c:v>
                </c:pt>
                <c:pt idx="14187" formatCode="General">
                  <c:v>14.186999999999999</c:v>
                </c:pt>
                <c:pt idx="14188" formatCode="General">
                  <c:v>14.188000000000001</c:v>
                </c:pt>
                <c:pt idx="14189" formatCode="General">
                  <c:v>14.189</c:v>
                </c:pt>
                <c:pt idx="14190" formatCode="General">
                  <c:v>14.19</c:v>
                </c:pt>
                <c:pt idx="14191" formatCode="General">
                  <c:v>14.191000000000001</c:v>
                </c:pt>
                <c:pt idx="14192" formatCode="General">
                  <c:v>14.192</c:v>
                </c:pt>
                <c:pt idx="14193" formatCode="General">
                  <c:v>14.193</c:v>
                </c:pt>
                <c:pt idx="14194" formatCode="General">
                  <c:v>14.194000000000001</c:v>
                </c:pt>
                <c:pt idx="14195" formatCode="General">
                  <c:v>14.195</c:v>
                </c:pt>
                <c:pt idx="14196" formatCode="General">
                  <c:v>14.196</c:v>
                </c:pt>
                <c:pt idx="14197" formatCode="General">
                  <c:v>14.196999999999999</c:v>
                </c:pt>
                <c:pt idx="14198" formatCode="General">
                  <c:v>14.198</c:v>
                </c:pt>
                <c:pt idx="14199" formatCode="General">
                  <c:v>14.199</c:v>
                </c:pt>
                <c:pt idx="14200" formatCode="General">
                  <c:v>14.2</c:v>
                </c:pt>
                <c:pt idx="14201" formatCode="General">
                  <c:v>14.201000000000001</c:v>
                </c:pt>
                <c:pt idx="14202" formatCode="General">
                  <c:v>14.202</c:v>
                </c:pt>
                <c:pt idx="14203" formatCode="General">
                  <c:v>14.202999999999999</c:v>
                </c:pt>
                <c:pt idx="14204" formatCode="General">
                  <c:v>14.204000000000001</c:v>
                </c:pt>
                <c:pt idx="14205" formatCode="General">
                  <c:v>14.205</c:v>
                </c:pt>
                <c:pt idx="14206" formatCode="General">
                  <c:v>14.206</c:v>
                </c:pt>
                <c:pt idx="14207" formatCode="General">
                  <c:v>14.207000000000001</c:v>
                </c:pt>
                <c:pt idx="14208" formatCode="General">
                  <c:v>14.208</c:v>
                </c:pt>
                <c:pt idx="14209" formatCode="General">
                  <c:v>14.209</c:v>
                </c:pt>
                <c:pt idx="14210" formatCode="General">
                  <c:v>14.21</c:v>
                </c:pt>
                <c:pt idx="14211" formatCode="General">
                  <c:v>14.211</c:v>
                </c:pt>
                <c:pt idx="14212" formatCode="General">
                  <c:v>14.212</c:v>
                </c:pt>
                <c:pt idx="14213" formatCode="General">
                  <c:v>14.212999999999999</c:v>
                </c:pt>
                <c:pt idx="14214" formatCode="General">
                  <c:v>14.214</c:v>
                </c:pt>
                <c:pt idx="14215" formatCode="General">
                  <c:v>14.215</c:v>
                </c:pt>
                <c:pt idx="14216" formatCode="General">
                  <c:v>14.215999999999999</c:v>
                </c:pt>
                <c:pt idx="14217" formatCode="General">
                  <c:v>14.217000000000001</c:v>
                </c:pt>
                <c:pt idx="14218" formatCode="General">
                  <c:v>14.218</c:v>
                </c:pt>
                <c:pt idx="14219" formatCode="General">
                  <c:v>14.218999999999999</c:v>
                </c:pt>
                <c:pt idx="14220" formatCode="General">
                  <c:v>14.22</c:v>
                </c:pt>
                <c:pt idx="14221" formatCode="General">
                  <c:v>14.221</c:v>
                </c:pt>
                <c:pt idx="14222" formatCode="General">
                  <c:v>14.222</c:v>
                </c:pt>
                <c:pt idx="14223" formatCode="General">
                  <c:v>14.223000000000001</c:v>
                </c:pt>
                <c:pt idx="14224" formatCode="General">
                  <c:v>14.224</c:v>
                </c:pt>
                <c:pt idx="14225" formatCode="General">
                  <c:v>14.225</c:v>
                </c:pt>
                <c:pt idx="14226" formatCode="General">
                  <c:v>14.226000000000001</c:v>
                </c:pt>
                <c:pt idx="14227" formatCode="General">
                  <c:v>14.227</c:v>
                </c:pt>
                <c:pt idx="14228" formatCode="General">
                  <c:v>14.228</c:v>
                </c:pt>
                <c:pt idx="14229" formatCode="General">
                  <c:v>14.228999999999999</c:v>
                </c:pt>
                <c:pt idx="14230" formatCode="General">
                  <c:v>14.23</c:v>
                </c:pt>
                <c:pt idx="14231" formatCode="General">
                  <c:v>14.231</c:v>
                </c:pt>
                <c:pt idx="14232" formatCode="General">
                  <c:v>14.231999999999999</c:v>
                </c:pt>
                <c:pt idx="14233" formatCode="General">
                  <c:v>14.233000000000001</c:v>
                </c:pt>
                <c:pt idx="14234" formatCode="General">
                  <c:v>14.234</c:v>
                </c:pt>
                <c:pt idx="14235" formatCode="General">
                  <c:v>14.234999999999999</c:v>
                </c:pt>
                <c:pt idx="14236" formatCode="General">
                  <c:v>14.236000000000001</c:v>
                </c:pt>
                <c:pt idx="14237" formatCode="General">
                  <c:v>14.237</c:v>
                </c:pt>
                <c:pt idx="14238" formatCode="General">
                  <c:v>14.238</c:v>
                </c:pt>
                <c:pt idx="14239" formatCode="General">
                  <c:v>14.239000000000001</c:v>
                </c:pt>
                <c:pt idx="14240" formatCode="General">
                  <c:v>14.24</c:v>
                </c:pt>
                <c:pt idx="14241" formatCode="General">
                  <c:v>14.241</c:v>
                </c:pt>
                <c:pt idx="14242" formatCode="General">
                  <c:v>14.242000000000001</c:v>
                </c:pt>
                <c:pt idx="14243" formatCode="General">
                  <c:v>14.243</c:v>
                </c:pt>
                <c:pt idx="14244" formatCode="General">
                  <c:v>14.244</c:v>
                </c:pt>
                <c:pt idx="14245" formatCode="General">
                  <c:v>14.244999999999999</c:v>
                </c:pt>
                <c:pt idx="14246" formatCode="General">
                  <c:v>14.246</c:v>
                </c:pt>
                <c:pt idx="14247" formatCode="General">
                  <c:v>14.247</c:v>
                </c:pt>
                <c:pt idx="14248" formatCode="General">
                  <c:v>14.247999999999999</c:v>
                </c:pt>
                <c:pt idx="14249" formatCode="General">
                  <c:v>14.249000000000001</c:v>
                </c:pt>
                <c:pt idx="14250" formatCode="General">
                  <c:v>14.25</c:v>
                </c:pt>
                <c:pt idx="14251" formatCode="General">
                  <c:v>14.250999999999999</c:v>
                </c:pt>
                <c:pt idx="14252" formatCode="General">
                  <c:v>14.252000000000001</c:v>
                </c:pt>
                <c:pt idx="14253" formatCode="General">
                  <c:v>14.253</c:v>
                </c:pt>
                <c:pt idx="14254" formatCode="General">
                  <c:v>14.254</c:v>
                </c:pt>
                <c:pt idx="14255" formatCode="General">
                  <c:v>14.255000000000001</c:v>
                </c:pt>
                <c:pt idx="14256" formatCode="General">
                  <c:v>14.256</c:v>
                </c:pt>
                <c:pt idx="14257" formatCode="General">
                  <c:v>14.257</c:v>
                </c:pt>
                <c:pt idx="14258" formatCode="General">
                  <c:v>14.257999999999999</c:v>
                </c:pt>
                <c:pt idx="14259" formatCode="General">
                  <c:v>14.259</c:v>
                </c:pt>
                <c:pt idx="14260" formatCode="General">
                  <c:v>14.26</c:v>
                </c:pt>
                <c:pt idx="14261" formatCode="General">
                  <c:v>14.260999999999999</c:v>
                </c:pt>
                <c:pt idx="14262" formatCode="General">
                  <c:v>14.262</c:v>
                </c:pt>
                <c:pt idx="14263" formatCode="General">
                  <c:v>14.263</c:v>
                </c:pt>
                <c:pt idx="14264" formatCode="General">
                  <c:v>14.263999999999999</c:v>
                </c:pt>
                <c:pt idx="14265" formatCode="General">
                  <c:v>14.265000000000001</c:v>
                </c:pt>
                <c:pt idx="14266" formatCode="General">
                  <c:v>14.266</c:v>
                </c:pt>
                <c:pt idx="14267" formatCode="General">
                  <c:v>14.266999999999999</c:v>
                </c:pt>
                <c:pt idx="14268" formatCode="General">
                  <c:v>14.268000000000001</c:v>
                </c:pt>
                <c:pt idx="14269" formatCode="General">
                  <c:v>14.269</c:v>
                </c:pt>
                <c:pt idx="14270" formatCode="General">
                  <c:v>14.27</c:v>
                </c:pt>
                <c:pt idx="14271" formatCode="General">
                  <c:v>14.271000000000001</c:v>
                </c:pt>
                <c:pt idx="14272" formatCode="General">
                  <c:v>14.272</c:v>
                </c:pt>
                <c:pt idx="14273" formatCode="General">
                  <c:v>14.273</c:v>
                </c:pt>
                <c:pt idx="14274" formatCode="General">
                  <c:v>14.273999999999999</c:v>
                </c:pt>
                <c:pt idx="14275" formatCode="General">
                  <c:v>14.275</c:v>
                </c:pt>
                <c:pt idx="14276" formatCode="General">
                  <c:v>14.276</c:v>
                </c:pt>
                <c:pt idx="14277" formatCode="General">
                  <c:v>14.276999999999999</c:v>
                </c:pt>
                <c:pt idx="14278" formatCode="General">
                  <c:v>14.278</c:v>
                </c:pt>
                <c:pt idx="14279" formatCode="General">
                  <c:v>14.279</c:v>
                </c:pt>
                <c:pt idx="14280" formatCode="General">
                  <c:v>14.28</c:v>
                </c:pt>
                <c:pt idx="14281" formatCode="General">
                  <c:v>14.281000000000001</c:v>
                </c:pt>
                <c:pt idx="14282" formatCode="General">
                  <c:v>14.282</c:v>
                </c:pt>
                <c:pt idx="14283" formatCode="General">
                  <c:v>14.282999999999999</c:v>
                </c:pt>
                <c:pt idx="14284" formatCode="General">
                  <c:v>14.284000000000001</c:v>
                </c:pt>
                <c:pt idx="14285" formatCode="General">
                  <c:v>14.285</c:v>
                </c:pt>
                <c:pt idx="14286" formatCode="General">
                  <c:v>14.286</c:v>
                </c:pt>
                <c:pt idx="14287" formatCode="General">
                  <c:v>14.287000000000001</c:v>
                </c:pt>
                <c:pt idx="14288" formatCode="General">
                  <c:v>14.288</c:v>
                </c:pt>
                <c:pt idx="14289" formatCode="General">
                  <c:v>14.289</c:v>
                </c:pt>
                <c:pt idx="14290" formatCode="General">
                  <c:v>14.29</c:v>
                </c:pt>
                <c:pt idx="14291" formatCode="General">
                  <c:v>14.291</c:v>
                </c:pt>
                <c:pt idx="14292" formatCode="General">
                  <c:v>14.292</c:v>
                </c:pt>
                <c:pt idx="14293" formatCode="General">
                  <c:v>14.292999999999999</c:v>
                </c:pt>
                <c:pt idx="14294" formatCode="General">
                  <c:v>14.294</c:v>
                </c:pt>
                <c:pt idx="14295" formatCode="General">
                  <c:v>14.295</c:v>
                </c:pt>
                <c:pt idx="14296" formatCode="General">
                  <c:v>14.295999999999999</c:v>
                </c:pt>
                <c:pt idx="14297" formatCode="General">
                  <c:v>14.297000000000001</c:v>
                </c:pt>
                <c:pt idx="14298" formatCode="General">
                  <c:v>14.298</c:v>
                </c:pt>
                <c:pt idx="14299" formatCode="General">
                  <c:v>14.298999999999999</c:v>
                </c:pt>
                <c:pt idx="14300" formatCode="General">
                  <c:v>14.3</c:v>
                </c:pt>
                <c:pt idx="14301" formatCode="General">
                  <c:v>14.301</c:v>
                </c:pt>
                <c:pt idx="14302" formatCode="General">
                  <c:v>14.302</c:v>
                </c:pt>
                <c:pt idx="14303" formatCode="General">
                  <c:v>14.303000000000001</c:v>
                </c:pt>
                <c:pt idx="14304" formatCode="General">
                  <c:v>14.304</c:v>
                </c:pt>
                <c:pt idx="14305" formatCode="General">
                  <c:v>14.305</c:v>
                </c:pt>
                <c:pt idx="14306" formatCode="General">
                  <c:v>14.305999999999999</c:v>
                </c:pt>
                <c:pt idx="14307" formatCode="General">
                  <c:v>14.307</c:v>
                </c:pt>
                <c:pt idx="14308" formatCode="General">
                  <c:v>14.308</c:v>
                </c:pt>
                <c:pt idx="14309" formatCode="General">
                  <c:v>14.308999999999999</c:v>
                </c:pt>
                <c:pt idx="14310" formatCode="General">
                  <c:v>14.31</c:v>
                </c:pt>
                <c:pt idx="14311" formatCode="General">
                  <c:v>14.311</c:v>
                </c:pt>
                <c:pt idx="14312" formatCode="General">
                  <c:v>14.311999999999999</c:v>
                </c:pt>
                <c:pt idx="14313" formatCode="General">
                  <c:v>14.313000000000001</c:v>
                </c:pt>
                <c:pt idx="14314" formatCode="General">
                  <c:v>14.314</c:v>
                </c:pt>
                <c:pt idx="14315" formatCode="General">
                  <c:v>14.315</c:v>
                </c:pt>
                <c:pt idx="14316" formatCode="General">
                  <c:v>14.316000000000001</c:v>
                </c:pt>
                <c:pt idx="14317" formatCode="General">
                  <c:v>14.317</c:v>
                </c:pt>
                <c:pt idx="14318" formatCode="General">
                  <c:v>14.318</c:v>
                </c:pt>
                <c:pt idx="14319" formatCode="General">
                  <c:v>14.319000000000001</c:v>
                </c:pt>
                <c:pt idx="14320" formatCode="General">
                  <c:v>14.32</c:v>
                </c:pt>
                <c:pt idx="14321" formatCode="General">
                  <c:v>14.321</c:v>
                </c:pt>
                <c:pt idx="14322" formatCode="General">
                  <c:v>14.321999999999999</c:v>
                </c:pt>
                <c:pt idx="14323" formatCode="General">
                  <c:v>14.323</c:v>
                </c:pt>
                <c:pt idx="14324" formatCode="General">
                  <c:v>14.324</c:v>
                </c:pt>
                <c:pt idx="14325" formatCode="General">
                  <c:v>14.324999999999999</c:v>
                </c:pt>
                <c:pt idx="14326" formatCode="General">
                  <c:v>14.326000000000001</c:v>
                </c:pt>
                <c:pt idx="14327" formatCode="General">
                  <c:v>14.327</c:v>
                </c:pt>
                <c:pt idx="14328" formatCode="General">
                  <c:v>14.327999999999999</c:v>
                </c:pt>
                <c:pt idx="14329" formatCode="General">
                  <c:v>14.329000000000001</c:v>
                </c:pt>
                <c:pt idx="14330" formatCode="General">
                  <c:v>14.33</c:v>
                </c:pt>
                <c:pt idx="14331" formatCode="General">
                  <c:v>14.331</c:v>
                </c:pt>
                <c:pt idx="14332" formatCode="General">
                  <c:v>14.332000000000001</c:v>
                </c:pt>
                <c:pt idx="14333" formatCode="General">
                  <c:v>14.333</c:v>
                </c:pt>
                <c:pt idx="14334" formatCode="General">
                  <c:v>14.334</c:v>
                </c:pt>
                <c:pt idx="14335" formatCode="General">
                  <c:v>14.335000000000001</c:v>
                </c:pt>
                <c:pt idx="14336" formatCode="General">
                  <c:v>14.336</c:v>
                </c:pt>
                <c:pt idx="14337" formatCode="General">
                  <c:v>14.337</c:v>
                </c:pt>
                <c:pt idx="14338" formatCode="General">
                  <c:v>14.337999999999999</c:v>
                </c:pt>
                <c:pt idx="14339" formatCode="General">
                  <c:v>14.339</c:v>
                </c:pt>
                <c:pt idx="14340" formatCode="General">
                  <c:v>14.34</c:v>
                </c:pt>
                <c:pt idx="14341" formatCode="General">
                  <c:v>14.340999999999999</c:v>
                </c:pt>
                <c:pt idx="14342" formatCode="General">
                  <c:v>14.342000000000001</c:v>
                </c:pt>
                <c:pt idx="14343" formatCode="General">
                  <c:v>14.343</c:v>
                </c:pt>
                <c:pt idx="14344" formatCode="General">
                  <c:v>14.343999999999999</c:v>
                </c:pt>
                <c:pt idx="14345" formatCode="General">
                  <c:v>14.345000000000001</c:v>
                </c:pt>
                <c:pt idx="14346" formatCode="General">
                  <c:v>14.346</c:v>
                </c:pt>
                <c:pt idx="14347" formatCode="General">
                  <c:v>14.347</c:v>
                </c:pt>
                <c:pt idx="14348" formatCode="General">
                  <c:v>14.348000000000001</c:v>
                </c:pt>
                <c:pt idx="14349" formatCode="General">
                  <c:v>14.349</c:v>
                </c:pt>
                <c:pt idx="14350" formatCode="General">
                  <c:v>14.35</c:v>
                </c:pt>
                <c:pt idx="14351" formatCode="General">
                  <c:v>14.351000000000001</c:v>
                </c:pt>
                <c:pt idx="14352" formatCode="General">
                  <c:v>14.352</c:v>
                </c:pt>
                <c:pt idx="14353" formatCode="General">
                  <c:v>14.353</c:v>
                </c:pt>
                <c:pt idx="14354" formatCode="General">
                  <c:v>14.353999999999999</c:v>
                </c:pt>
                <c:pt idx="14355" formatCode="General">
                  <c:v>14.355</c:v>
                </c:pt>
                <c:pt idx="14356" formatCode="General">
                  <c:v>14.356</c:v>
                </c:pt>
                <c:pt idx="14357" formatCode="General">
                  <c:v>14.356999999999999</c:v>
                </c:pt>
                <c:pt idx="14358" formatCode="General">
                  <c:v>14.358000000000001</c:v>
                </c:pt>
                <c:pt idx="14359" formatCode="General">
                  <c:v>14.359</c:v>
                </c:pt>
                <c:pt idx="14360" formatCode="General">
                  <c:v>14.36</c:v>
                </c:pt>
                <c:pt idx="14361" formatCode="General">
                  <c:v>14.361000000000001</c:v>
                </c:pt>
                <c:pt idx="14362" formatCode="General">
                  <c:v>14.362</c:v>
                </c:pt>
                <c:pt idx="14363" formatCode="General">
                  <c:v>14.363</c:v>
                </c:pt>
                <c:pt idx="14364" formatCode="General">
                  <c:v>14.364000000000001</c:v>
                </c:pt>
                <c:pt idx="14365" formatCode="General">
                  <c:v>14.365</c:v>
                </c:pt>
                <c:pt idx="14366" formatCode="General">
                  <c:v>14.366</c:v>
                </c:pt>
                <c:pt idx="14367" formatCode="General">
                  <c:v>14.367000000000001</c:v>
                </c:pt>
                <c:pt idx="14368" formatCode="General">
                  <c:v>14.368</c:v>
                </c:pt>
                <c:pt idx="14369" formatCode="General">
                  <c:v>14.369</c:v>
                </c:pt>
                <c:pt idx="14370" formatCode="General">
                  <c:v>14.37</c:v>
                </c:pt>
                <c:pt idx="14371" formatCode="General">
                  <c:v>14.371</c:v>
                </c:pt>
                <c:pt idx="14372" formatCode="General">
                  <c:v>14.372</c:v>
                </c:pt>
                <c:pt idx="14373" formatCode="General">
                  <c:v>14.372999999999999</c:v>
                </c:pt>
                <c:pt idx="14374" formatCode="General">
                  <c:v>14.374000000000001</c:v>
                </c:pt>
                <c:pt idx="14375" formatCode="General">
                  <c:v>14.375</c:v>
                </c:pt>
                <c:pt idx="14376" formatCode="General">
                  <c:v>14.375999999999999</c:v>
                </c:pt>
                <c:pt idx="14377" formatCode="General">
                  <c:v>14.377000000000001</c:v>
                </c:pt>
                <c:pt idx="14378" formatCode="General">
                  <c:v>14.378</c:v>
                </c:pt>
                <c:pt idx="14379" formatCode="General">
                  <c:v>14.379</c:v>
                </c:pt>
                <c:pt idx="14380" formatCode="General">
                  <c:v>14.38</c:v>
                </c:pt>
                <c:pt idx="14381" formatCode="General">
                  <c:v>14.381</c:v>
                </c:pt>
                <c:pt idx="14382" formatCode="General">
                  <c:v>14.382</c:v>
                </c:pt>
                <c:pt idx="14383" formatCode="General">
                  <c:v>14.382999999999999</c:v>
                </c:pt>
                <c:pt idx="14384" formatCode="General">
                  <c:v>14.384</c:v>
                </c:pt>
                <c:pt idx="14385" formatCode="General">
                  <c:v>14.385</c:v>
                </c:pt>
                <c:pt idx="14386" formatCode="General">
                  <c:v>14.385999999999999</c:v>
                </c:pt>
                <c:pt idx="14387" formatCode="General">
                  <c:v>14.387</c:v>
                </c:pt>
                <c:pt idx="14388" formatCode="General">
                  <c:v>14.388</c:v>
                </c:pt>
                <c:pt idx="14389" formatCode="General">
                  <c:v>14.388999999999999</c:v>
                </c:pt>
                <c:pt idx="14390" formatCode="General">
                  <c:v>14.39</c:v>
                </c:pt>
                <c:pt idx="14391" formatCode="General">
                  <c:v>14.391</c:v>
                </c:pt>
                <c:pt idx="14392" formatCode="General">
                  <c:v>14.391999999999999</c:v>
                </c:pt>
                <c:pt idx="14393" formatCode="General">
                  <c:v>14.393000000000001</c:v>
                </c:pt>
                <c:pt idx="14394" formatCode="General">
                  <c:v>14.394</c:v>
                </c:pt>
                <c:pt idx="14395" formatCode="General">
                  <c:v>14.395</c:v>
                </c:pt>
                <c:pt idx="14396" formatCode="General">
                  <c:v>14.396000000000001</c:v>
                </c:pt>
                <c:pt idx="14397" formatCode="General">
                  <c:v>14.397</c:v>
                </c:pt>
                <c:pt idx="14398" formatCode="General">
                  <c:v>14.398</c:v>
                </c:pt>
                <c:pt idx="14399" formatCode="General">
                  <c:v>14.398999999999999</c:v>
                </c:pt>
                <c:pt idx="14400" formatCode="General">
                  <c:v>14.4</c:v>
                </c:pt>
                <c:pt idx="14401" formatCode="General">
                  <c:v>14.401</c:v>
                </c:pt>
                <c:pt idx="14402" formatCode="General">
                  <c:v>14.401999999999999</c:v>
                </c:pt>
                <c:pt idx="14403" formatCode="General">
                  <c:v>14.403</c:v>
                </c:pt>
                <c:pt idx="14404" formatCode="General">
                  <c:v>14.404</c:v>
                </c:pt>
                <c:pt idx="14405" formatCode="General">
                  <c:v>14.404999999999999</c:v>
                </c:pt>
                <c:pt idx="14406" formatCode="General">
                  <c:v>14.406000000000001</c:v>
                </c:pt>
                <c:pt idx="14407" formatCode="General">
                  <c:v>14.407</c:v>
                </c:pt>
                <c:pt idx="14408" formatCode="General">
                  <c:v>14.407999999999999</c:v>
                </c:pt>
                <c:pt idx="14409" formatCode="General">
                  <c:v>14.409000000000001</c:v>
                </c:pt>
                <c:pt idx="14410" formatCode="General">
                  <c:v>14.41</c:v>
                </c:pt>
                <c:pt idx="14411" formatCode="General">
                  <c:v>14.411</c:v>
                </c:pt>
                <c:pt idx="14412" formatCode="General">
                  <c:v>14.412000000000001</c:v>
                </c:pt>
                <c:pt idx="14413" formatCode="General">
                  <c:v>14.413</c:v>
                </c:pt>
                <c:pt idx="14414" formatCode="General">
                  <c:v>14.414</c:v>
                </c:pt>
                <c:pt idx="14415" formatCode="General">
                  <c:v>14.414999999999999</c:v>
                </c:pt>
                <c:pt idx="14416" formatCode="General">
                  <c:v>14.416</c:v>
                </c:pt>
                <c:pt idx="14417" formatCode="General">
                  <c:v>14.417</c:v>
                </c:pt>
                <c:pt idx="14418" formatCode="General">
                  <c:v>14.417999999999999</c:v>
                </c:pt>
                <c:pt idx="14419" formatCode="General">
                  <c:v>14.419</c:v>
                </c:pt>
                <c:pt idx="14420" formatCode="General">
                  <c:v>14.42</c:v>
                </c:pt>
                <c:pt idx="14421" formatCode="General">
                  <c:v>14.420999999999999</c:v>
                </c:pt>
                <c:pt idx="14422" formatCode="General">
                  <c:v>14.422000000000001</c:v>
                </c:pt>
                <c:pt idx="14423" formatCode="General">
                  <c:v>14.423</c:v>
                </c:pt>
                <c:pt idx="14424" formatCode="General">
                  <c:v>14.423999999999999</c:v>
                </c:pt>
                <c:pt idx="14425" formatCode="General">
                  <c:v>14.425000000000001</c:v>
                </c:pt>
                <c:pt idx="14426" formatCode="General">
                  <c:v>14.426</c:v>
                </c:pt>
                <c:pt idx="14427" formatCode="General">
                  <c:v>14.427</c:v>
                </c:pt>
                <c:pt idx="14428" formatCode="General">
                  <c:v>14.428000000000001</c:v>
                </c:pt>
                <c:pt idx="14429" formatCode="General">
                  <c:v>14.429</c:v>
                </c:pt>
                <c:pt idx="14430" formatCode="General">
                  <c:v>14.43</c:v>
                </c:pt>
                <c:pt idx="14431" formatCode="General">
                  <c:v>14.430999999999999</c:v>
                </c:pt>
                <c:pt idx="14432" formatCode="General">
                  <c:v>14.432</c:v>
                </c:pt>
                <c:pt idx="14433" formatCode="General">
                  <c:v>14.433</c:v>
                </c:pt>
                <c:pt idx="14434" formatCode="General">
                  <c:v>14.433999999999999</c:v>
                </c:pt>
                <c:pt idx="14435" formatCode="General">
                  <c:v>14.435</c:v>
                </c:pt>
                <c:pt idx="14436" formatCode="General">
                  <c:v>14.436</c:v>
                </c:pt>
                <c:pt idx="14437" formatCode="General">
                  <c:v>14.436999999999999</c:v>
                </c:pt>
                <c:pt idx="14438" formatCode="General">
                  <c:v>14.438000000000001</c:v>
                </c:pt>
                <c:pt idx="14439" formatCode="General">
                  <c:v>14.439</c:v>
                </c:pt>
                <c:pt idx="14440" formatCode="General">
                  <c:v>14.44</c:v>
                </c:pt>
                <c:pt idx="14441" formatCode="General">
                  <c:v>14.441000000000001</c:v>
                </c:pt>
                <c:pt idx="14442" formatCode="General">
                  <c:v>14.442</c:v>
                </c:pt>
                <c:pt idx="14443" formatCode="General">
                  <c:v>14.443</c:v>
                </c:pt>
                <c:pt idx="14444" formatCode="General">
                  <c:v>14.444000000000001</c:v>
                </c:pt>
                <c:pt idx="14445" formatCode="General">
                  <c:v>14.445</c:v>
                </c:pt>
                <c:pt idx="14446" formatCode="General">
                  <c:v>14.446</c:v>
                </c:pt>
                <c:pt idx="14447" formatCode="General">
                  <c:v>14.446999999999999</c:v>
                </c:pt>
                <c:pt idx="14448" formatCode="General">
                  <c:v>14.448</c:v>
                </c:pt>
                <c:pt idx="14449" formatCode="General">
                  <c:v>14.449</c:v>
                </c:pt>
                <c:pt idx="14450" formatCode="General">
                  <c:v>14.45</c:v>
                </c:pt>
                <c:pt idx="14451" formatCode="General">
                  <c:v>14.451000000000001</c:v>
                </c:pt>
                <c:pt idx="14452" formatCode="General">
                  <c:v>14.452</c:v>
                </c:pt>
                <c:pt idx="14453" formatCode="General">
                  <c:v>14.452999999999999</c:v>
                </c:pt>
                <c:pt idx="14454" formatCode="General">
                  <c:v>14.454000000000001</c:v>
                </c:pt>
                <c:pt idx="14455" formatCode="General">
                  <c:v>14.455</c:v>
                </c:pt>
                <c:pt idx="14456" formatCode="General">
                  <c:v>14.456</c:v>
                </c:pt>
                <c:pt idx="14457" formatCode="General">
                  <c:v>14.457000000000001</c:v>
                </c:pt>
                <c:pt idx="14458" formatCode="General">
                  <c:v>14.458</c:v>
                </c:pt>
                <c:pt idx="14459" formatCode="General">
                  <c:v>14.459</c:v>
                </c:pt>
                <c:pt idx="14460" formatCode="General">
                  <c:v>14.46</c:v>
                </c:pt>
                <c:pt idx="14461" formatCode="General">
                  <c:v>14.461</c:v>
                </c:pt>
                <c:pt idx="14462" formatCode="General">
                  <c:v>14.462</c:v>
                </c:pt>
                <c:pt idx="14463" formatCode="General">
                  <c:v>14.462999999999999</c:v>
                </c:pt>
                <c:pt idx="14464" formatCode="General">
                  <c:v>14.464</c:v>
                </c:pt>
                <c:pt idx="14465" formatCode="General">
                  <c:v>14.465</c:v>
                </c:pt>
                <c:pt idx="14466" formatCode="General">
                  <c:v>14.465999999999999</c:v>
                </c:pt>
                <c:pt idx="14467" formatCode="General">
                  <c:v>14.467000000000001</c:v>
                </c:pt>
                <c:pt idx="14468" formatCode="General">
                  <c:v>14.468</c:v>
                </c:pt>
                <c:pt idx="14469" formatCode="General">
                  <c:v>14.468999999999999</c:v>
                </c:pt>
                <c:pt idx="14470" formatCode="General">
                  <c:v>14.47</c:v>
                </c:pt>
                <c:pt idx="14471" formatCode="General">
                  <c:v>14.471</c:v>
                </c:pt>
                <c:pt idx="14472" formatCode="General">
                  <c:v>14.472</c:v>
                </c:pt>
                <c:pt idx="14473" formatCode="General">
                  <c:v>14.473000000000001</c:v>
                </c:pt>
                <c:pt idx="14474" formatCode="General">
                  <c:v>14.474</c:v>
                </c:pt>
                <c:pt idx="14475" formatCode="General">
                  <c:v>14.475</c:v>
                </c:pt>
                <c:pt idx="14476" formatCode="General">
                  <c:v>14.476000000000001</c:v>
                </c:pt>
                <c:pt idx="14477" formatCode="General">
                  <c:v>14.477</c:v>
                </c:pt>
                <c:pt idx="14478" formatCode="General">
                  <c:v>14.478</c:v>
                </c:pt>
                <c:pt idx="14479" formatCode="General">
                  <c:v>14.478999999999999</c:v>
                </c:pt>
                <c:pt idx="14480" formatCode="General">
                  <c:v>14.48</c:v>
                </c:pt>
                <c:pt idx="14481" formatCode="General">
                  <c:v>14.481</c:v>
                </c:pt>
                <c:pt idx="14482" formatCode="General">
                  <c:v>14.481999999999999</c:v>
                </c:pt>
                <c:pt idx="14483" formatCode="General">
                  <c:v>14.483000000000001</c:v>
                </c:pt>
                <c:pt idx="14484" formatCode="General">
                  <c:v>14.484</c:v>
                </c:pt>
                <c:pt idx="14485" formatCode="General">
                  <c:v>14.484999999999999</c:v>
                </c:pt>
                <c:pt idx="14486" formatCode="General">
                  <c:v>14.486000000000001</c:v>
                </c:pt>
                <c:pt idx="14487" formatCode="General">
                  <c:v>14.487</c:v>
                </c:pt>
                <c:pt idx="14488" formatCode="General">
                  <c:v>14.488</c:v>
                </c:pt>
                <c:pt idx="14489" formatCode="General">
                  <c:v>14.489000000000001</c:v>
                </c:pt>
                <c:pt idx="14490" formatCode="General">
                  <c:v>14.49</c:v>
                </c:pt>
                <c:pt idx="14491" formatCode="General">
                  <c:v>14.491</c:v>
                </c:pt>
                <c:pt idx="14492" formatCode="General">
                  <c:v>14.492000000000001</c:v>
                </c:pt>
                <c:pt idx="14493" formatCode="General">
                  <c:v>14.493</c:v>
                </c:pt>
                <c:pt idx="14494" formatCode="General">
                  <c:v>14.494</c:v>
                </c:pt>
                <c:pt idx="14495" formatCode="General">
                  <c:v>14.494999999999999</c:v>
                </c:pt>
                <c:pt idx="14496" formatCode="General">
                  <c:v>14.496</c:v>
                </c:pt>
                <c:pt idx="14497" formatCode="General">
                  <c:v>14.497</c:v>
                </c:pt>
                <c:pt idx="14498" formatCode="General">
                  <c:v>14.497999999999999</c:v>
                </c:pt>
                <c:pt idx="14499" formatCode="General">
                  <c:v>14.499000000000001</c:v>
                </c:pt>
                <c:pt idx="14500" formatCode="General">
                  <c:v>14.5</c:v>
                </c:pt>
                <c:pt idx="14501" formatCode="General">
                  <c:v>14.500999999999999</c:v>
                </c:pt>
                <c:pt idx="14502" formatCode="General">
                  <c:v>14.502000000000001</c:v>
                </c:pt>
                <c:pt idx="14503" formatCode="General">
                  <c:v>14.503</c:v>
                </c:pt>
                <c:pt idx="14504" formatCode="General">
                  <c:v>14.504</c:v>
                </c:pt>
                <c:pt idx="14505" formatCode="General">
                  <c:v>14.505000000000001</c:v>
                </c:pt>
                <c:pt idx="14506" formatCode="General">
                  <c:v>14.506</c:v>
                </c:pt>
                <c:pt idx="14507" formatCode="General">
                  <c:v>14.507</c:v>
                </c:pt>
                <c:pt idx="14508" formatCode="General">
                  <c:v>14.507999999999999</c:v>
                </c:pt>
                <c:pt idx="14509" formatCode="General">
                  <c:v>14.509</c:v>
                </c:pt>
                <c:pt idx="14510" formatCode="General">
                  <c:v>14.51</c:v>
                </c:pt>
                <c:pt idx="14511" formatCode="General">
                  <c:v>14.510999999999999</c:v>
                </c:pt>
                <c:pt idx="14512" formatCode="General">
                  <c:v>14.512</c:v>
                </c:pt>
                <c:pt idx="14513" formatCode="General">
                  <c:v>14.513</c:v>
                </c:pt>
                <c:pt idx="14514" formatCode="General">
                  <c:v>14.513999999999999</c:v>
                </c:pt>
                <c:pt idx="14515" formatCode="General">
                  <c:v>14.515000000000001</c:v>
                </c:pt>
                <c:pt idx="14516" formatCode="General">
                  <c:v>14.516</c:v>
                </c:pt>
                <c:pt idx="14517" formatCode="General">
                  <c:v>14.516999999999999</c:v>
                </c:pt>
                <c:pt idx="14518" formatCode="General">
                  <c:v>14.518000000000001</c:v>
                </c:pt>
                <c:pt idx="14519" formatCode="General">
                  <c:v>14.519</c:v>
                </c:pt>
                <c:pt idx="14520" formatCode="General">
                  <c:v>14.52</c:v>
                </c:pt>
                <c:pt idx="14521" formatCode="General">
                  <c:v>14.521000000000001</c:v>
                </c:pt>
                <c:pt idx="14522" formatCode="General">
                  <c:v>14.522</c:v>
                </c:pt>
                <c:pt idx="14523" formatCode="General">
                  <c:v>14.523</c:v>
                </c:pt>
                <c:pt idx="14524" formatCode="General">
                  <c:v>14.523999999999999</c:v>
                </c:pt>
                <c:pt idx="14525" formatCode="General">
                  <c:v>14.525</c:v>
                </c:pt>
                <c:pt idx="14526" formatCode="General">
                  <c:v>14.526</c:v>
                </c:pt>
                <c:pt idx="14527" formatCode="General">
                  <c:v>14.526999999999999</c:v>
                </c:pt>
                <c:pt idx="14528" formatCode="General">
                  <c:v>14.528</c:v>
                </c:pt>
                <c:pt idx="14529" formatCode="General">
                  <c:v>14.529</c:v>
                </c:pt>
                <c:pt idx="14530" formatCode="General">
                  <c:v>14.53</c:v>
                </c:pt>
                <c:pt idx="14531" formatCode="General">
                  <c:v>14.531000000000001</c:v>
                </c:pt>
                <c:pt idx="14532" formatCode="General">
                  <c:v>14.532</c:v>
                </c:pt>
                <c:pt idx="14533" formatCode="General">
                  <c:v>14.532999999999999</c:v>
                </c:pt>
                <c:pt idx="14534" formatCode="General">
                  <c:v>14.534000000000001</c:v>
                </c:pt>
                <c:pt idx="14535" formatCode="General">
                  <c:v>14.535</c:v>
                </c:pt>
                <c:pt idx="14536" formatCode="General">
                  <c:v>14.536</c:v>
                </c:pt>
                <c:pt idx="14537" formatCode="General">
                  <c:v>14.537000000000001</c:v>
                </c:pt>
                <c:pt idx="14538" formatCode="General">
                  <c:v>14.538</c:v>
                </c:pt>
                <c:pt idx="14539" formatCode="General">
                  <c:v>14.539</c:v>
                </c:pt>
                <c:pt idx="14540" formatCode="General">
                  <c:v>14.54</c:v>
                </c:pt>
                <c:pt idx="14541" formatCode="General">
                  <c:v>14.541</c:v>
                </c:pt>
                <c:pt idx="14542" formatCode="General">
                  <c:v>14.542</c:v>
                </c:pt>
                <c:pt idx="14543" formatCode="General">
                  <c:v>14.542999999999999</c:v>
                </c:pt>
                <c:pt idx="14544" formatCode="General">
                  <c:v>14.544</c:v>
                </c:pt>
                <c:pt idx="14545" formatCode="General">
                  <c:v>14.545</c:v>
                </c:pt>
                <c:pt idx="14546" formatCode="General">
                  <c:v>14.545999999999999</c:v>
                </c:pt>
                <c:pt idx="14547" formatCode="General">
                  <c:v>14.547000000000001</c:v>
                </c:pt>
                <c:pt idx="14548" formatCode="General">
                  <c:v>14.548</c:v>
                </c:pt>
                <c:pt idx="14549" formatCode="General">
                  <c:v>14.548999999999999</c:v>
                </c:pt>
                <c:pt idx="14550" formatCode="General">
                  <c:v>14.55</c:v>
                </c:pt>
                <c:pt idx="14551" formatCode="General">
                  <c:v>14.551</c:v>
                </c:pt>
                <c:pt idx="14552" formatCode="General">
                  <c:v>14.552</c:v>
                </c:pt>
                <c:pt idx="14553" formatCode="General">
                  <c:v>14.553000000000001</c:v>
                </c:pt>
                <c:pt idx="14554" formatCode="General">
                  <c:v>14.554</c:v>
                </c:pt>
                <c:pt idx="14555" formatCode="General">
                  <c:v>14.555</c:v>
                </c:pt>
                <c:pt idx="14556" formatCode="General">
                  <c:v>14.555999999999999</c:v>
                </c:pt>
                <c:pt idx="14557" formatCode="General">
                  <c:v>14.557</c:v>
                </c:pt>
                <c:pt idx="14558" formatCode="General">
                  <c:v>14.558</c:v>
                </c:pt>
                <c:pt idx="14559" formatCode="General">
                  <c:v>14.558999999999999</c:v>
                </c:pt>
                <c:pt idx="14560" formatCode="General">
                  <c:v>14.56</c:v>
                </c:pt>
                <c:pt idx="14561" formatCode="General">
                  <c:v>14.561</c:v>
                </c:pt>
                <c:pt idx="14562" formatCode="General">
                  <c:v>14.561999999999999</c:v>
                </c:pt>
                <c:pt idx="14563" formatCode="General">
                  <c:v>14.563000000000001</c:v>
                </c:pt>
                <c:pt idx="14564" formatCode="General">
                  <c:v>14.564</c:v>
                </c:pt>
                <c:pt idx="14565" formatCode="General">
                  <c:v>14.565</c:v>
                </c:pt>
                <c:pt idx="14566" formatCode="General">
                  <c:v>14.566000000000001</c:v>
                </c:pt>
                <c:pt idx="14567" formatCode="General">
                  <c:v>14.567</c:v>
                </c:pt>
                <c:pt idx="14568" formatCode="General">
                  <c:v>14.568</c:v>
                </c:pt>
                <c:pt idx="14569" formatCode="General">
                  <c:v>14.569000000000001</c:v>
                </c:pt>
                <c:pt idx="14570" formatCode="General">
                  <c:v>14.57</c:v>
                </c:pt>
                <c:pt idx="14571" formatCode="General">
                  <c:v>14.571</c:v>
                </c:pt>
                <c:pt idx="14572" formatCode="General">
                  <c:v>14.571999999999999</c:v>
                </c:pt>
                <c:pt idx="14573" formatCode="General">
                  <c:v>14.573</c:v>
                </c:pt>
                <c:pt idx="14574" formatCode="General">
                  <c:v>14.574</c:v>
                </c:pt>
                <c:pt idx="14575" formatCode="General">
                  <c:v>14.574999999999999</c:v>
                </c:pt>
                <c:pt idx="14576" formatCode="General">
                  <c:v>14.576000000000001</c:v>
                </c:pt>
                <c:pt idx="14577" formatCode="General">
                  <c:v>14.577</c:v>
                </c:pt>
                <c:pt idx="14578" formatCode="General">
                  <c:v>14.577999999999999</c:v>
                </c:pt>
                <c:pt idx="14579" formatCode="General">
                  <c:v>14.579000000000001</c:v>
                </c:pt>
                <c:pt idx="14580" formatCode="General">
                  <c:v>14.58</c:v>
                </c:pt>
                <c:pt idx="14581" formatCode="General">
                  <c:v>14.581</c:v>
                </c:pt>
                <c:pt idx="14582" formatCode="General">
                  <c:v>14.582000000000001</c:v>
                </c:pt>
                <c:pt idx="14583" formatCode="General">
                  <c:v>14.583</c:v>
                </c:pt>
                <c:pt idx="14584" formatCode="General">
                  <c:v>14.584</c:v>
                </c:pt>
                <c:pt idx="14585" formatCode="General">
                  <c:v>14.585000000000001</c:v>
                </c:pt>
                <c:pt idx="14586" formatCode="General">
                  <c:v>14.586</c:v>
                </c:pt>
                <c:pt idx="14587" formatCode="General">
                  <c:v>14.587</c:v>
                </c:pt>
                <c:pt idx="14588" formatCode="General">
                  <c:v>14.587999999999999</c:v>
                </c:pt>
                <c:pt idx="14589" formatCode="General">
                  <c:v>14.589</c:v>
                </c:pt>
                <c:pt idx="14590" formatCode="General">
                  <c:v>14.59</c:v>
                </c:pt>
                <c:pt idx="14591" formatCode="General">
                  <c:v>14.590999999999999</c:v>
                </c:pt>
                <c:pt idx="14592" formatCode="General">
                  <c:v>14.592000000000001</c:v>
                </c:pt>
                <c:pt idx="14593" formatCode="General">
                  <c:v>14.593</c:v>
                </c:pt>
                <c:pt idx="14594" formatCode="General">
                  <c:v>14.593999999999999</c:v>
                </c:pt>
                <c:pt idx="14595" formatCode="General">
                  <c:v>14.595000000000001</c:v>
                </c:pt>
                <c:pt idx="14596" formatCode="General">
                  <c:v>14.596</c:v>
                </c:pt>
                <c:pt idx="14597" formatCode="General">
                  <c:v>14.597</c:v>
                </c:pt>
                <c:pt idx="14598" formatCode="General">
                  <c:v>14.598000000000001</c:v>
                </c:pt>
                <c:pt idx="14599" formatCode="General">
                  <c:v>14.599</c:v>
                </c:pt>
                <c:pt idx="14600" formatCode="General">
                  <c:v>14.6</c:v>
                </c:pt>
                <c:pt idx="14601" formatCode="General">
                  <c:v>14.601000000000001</c:v>
                </c:pt>
                <c:pt idx="14602" formatCode="General">
                  <c:v>14.602</c:v>
                </c:pt>
                <c:pt idx="14603" formatCode="General">
                  <c:v>14.603</c:v>
                </c:pt>
                <c:pt idx="14604" formatCode="General">
                  <c:v>14.603999999999999</c:v>
                </c:pt>
                <c:pt idx="14605" formatCode="General">
                  <c:v>14.605</c:v>
                </c:pt>
                <c:pt idx="14606" formatCode="General">
                  <c:v>14.606</c:v>
                </c:pt>
                <c:pt idx="14607" formatCode="General">
                  <c:v>14.606999999999999</c:v>
                </c:pt>
                <c:pt idx="14608" formatCode="General">
                  <c:v>14.608000000000001</c:v>
                </c:pt>
                <c:pt idx="14609" formatCode="General">
                  <c:v>14.609</c:v>
                </c:pt>
                <c:pt idx="14610" formatCode="General">
                  <c:v>14.61</c:v>
                </c:pt>
                <c:pt idx="14611" formatCode="General">
                  <c:v>14.611000000000001</c:v>
                </c:pt>
                <c:pt idx="14612" formatCode="General">
                  <c:v>14.612</c:v>
                </c:pt>
                <c:pt idx="14613" formatCode="General">
                  <c:v>14.613</c:v>
                </c:pt>
                <c:pt idx="14614" formatCode="General">
                  <c:v>14.614000000000001</c:v>
                </c:pt>
                <c:pt idx="14615" formatCode="General">
                  <c:v>14.615</c:v>
                </c:pt>
                <c:pt idx="14616" formatCode="General">
                  <c:v>14.616</c:v>
                </c:pt>
                <c:pt idx="14617" formatCode="General">
                  <c:v>14.617000000000001</c:v>
                </c:pt>
                <c:pt idx="14618" formatCode="General">
                  <c:v>14.618</c:v>
                </c:pt>
                <c:pt idx="14619" formatCode="General">
                  <c:v>14.619</c:v>
                </c:pt>
                <c:pt idx="14620" formatCode="General">
                  <c:v>14.62</c:v>
                </c:pt>
                <c:pt idx="14621" formatCode="General">
                  <c:v>14.621</c:v>
                </c:pt>
                <c:pt idx="14622" formatCode="General">
                  <c:v>14.622</c:v>
                </c:pt>
                <c:pt idx="14623" formatCode="General">
                  <c:v>14.622999999999999</c:v>
                </c:pt>
                <c:pt idx="14624" formatCode="General">
                  <c:v>14.624000000000001</c:v>
                </c:pt>
                <c:pt idx="14625" formatCode="General">
                  <c:v>14.625</c:v>
                </c:pt>
                <c:pt idx="14626" formatCode="General">
                  <c:v>14.625999999999999</c:v>
                </c:pt>
                <c:pt idx="14627" formatCode="General">
                  <c:v>14.627000000000001</c:v>
                </c:pt>
                <c:pt idx="14628" formatCode="General">
                  <c:v>14.628</c:v>
                </c:pt>
                <c:pt idx="14629" formatCode="General">
                  <c:v>14.629</c:v>
                </c:pt>
                <c:pt idx="14630" formatCode="General">
                  <c:v>14.63</c:v>
                </c:pt>
                <c:pt idx="14631" formatCode="General">
                  <c:v>14.631</c:v>
                </c:pt>
                <c:pt idx="14632" formatCode="General">
                  <c:v>14.632</c:v>
                </c:pt>
                <c:pt idx="14633" formatCode="General">
                  <c:v>14.632999999999999</c:v>
                </c:pt>
                <c:pt idx="14634" formatCode="General">
                  <c:v>14.634</c:v>
                </c:pt>
                <c:pt idx="14635" formatCode="General">
                  <c:v>14.635</c:v>
                </c:pt>
                <c:pt idx="14636" formatCode="General">
                  <c:v>14.635999999999999</c:v>
                </c:pt>
                <c:pt idx="14637" formatCode="General">
                  <c:v>14.637</c:v>
                </c:pt>
                <c:pt idx="14638" formatCode="General">
                  <c:v>14.638</c:v>
                </c:pt>
                <c:pt idx="14639" formatCode="General">
                  <c:v>14.638999999999999</c:v>
                </c:pt>
                <c:pt idx="14640" formatCode="General">
                  <c:v>14.64</c:v>
                </c:pt>
                <c:pt idx="14641" formatCode="General">
                  <c:v>14.641</c:v>
                </c:pt>
                <c:pt idx="14642" formatCode="General">
                  <c:v>14.641999999999999</c:v>
                </c:pt>
                <c:pt idx="14643" formatCode="General">
                  <c:v>14.643000000000001</c:v>
                </c:pt>
                <c:pt idx="14644" formatCode="General">
                  <c:v>14.644</c:v>
                </c:pt>
                <c:pt idx="14645" formatCode="General">
                  <c:v>14.645</c:v>
                </c:pt>
                <c:pt idx="14646" formatCode="General">
                  <c:v>14.646000000000001</c:v>
                </c:pt>
                <c:pt idx="14647" formatCode="General">
                  <c:v>14.647</c:v>
                </c:pt>
                <c:pt idx="14648" formatCode="General">
                  <c:v>14.648</c:v>
                </c:pt>
                <c:pt idx="14649" formatCode="General">
                  <c:v>14.648999999999999</c:v>
                </c:pt>
                <c:pt idx="14650" formatCode="General">
                  <c:v>14.65</c:v>
                </c:pt>
                <c:pt idx="14651" formatCode="General">
                  <c:v>14.651</c:v>
                </c:pt>
                <c:pt idx="14652" formatCode="General">
                  <c:v>14.651999999999999</c:v>
                </c:pt>
                <c:pt idx="14653" formatCode="General">
                  <c:v>14.653</c:v>
                </c:pt>
                <c:pt idx="14654" formatCode="General">
                  <c:v>14.654</c:v>
                </c:pt>
                <c:pt idx="14655" formatCode="General">
                  <c:v>14.654999999999999</c:v>
                </c:pt>
                <c:pt idx="14656" formatCode="General">
                  <c:v>14.656000000000001</c:v>
                </c:pt>
                <c:pt idx="14657" formatCode="General">
                  <c:v>14.657</c:v>
                </c:pt>
                <c:pt idx="14658" formatCode="General">
                  <c:v>14.657999999999999</c:v>
                </c:pt>
                <c:pt idx="14659" formatCode="General">
                  <c:v>14.659000000000001</c:v>
                </c:pt>
                <c:pt idx="14660" formatCode="General">
                  <c:v>14.66</c:v>
                </c:pt>
                <c:pt idx="14661" formatCode="General">
                  <c:v>14.661</c:v>
                </c:pt>
                <c:pt idx="14662" formatCode="General">
                  <c:v>14.662000000000001</c:v>
                </c:pt>
                <c:pt idx="14663" formatCode="General">
                  <c:v>14.663</c:v>
                </c:pt>
                <c:pt idx="14664" formatCode="General">
                  <c:v>14.664</c:v>
                </c:pt>
                <c:pt idx="14665" formatCode="General">
                  <c:v>14.664999999999999</c:v>
                </c:pt>
                <c:pt idx="14666" formatCode="General">
                  <c:v>14.666</c:v>
                </c:pt>
                <c:pt idx="14667" formatCode="General">
                  <c:v>14.667</c:v>
                </c:pt>
                <c:pt idx="14668" formatCode="General">
                  <c:v>14.667999999999999</c:v>
                </c:pt>
                <c:pt idx="14669" formatCode="General">
                  <c:v>14.669</c:v>
                </c:pt>
                <c:pt idx="14670" formatCode="General">
                  <c:v>14.67</c:v>
                </c:pt>
                <c:pt idx="14671" formatCode="General">
                  <c:v>14.670999999999999</c:v>
                </c:pt>
                <c:pt idx="14672" formatCode="General">
                  <c:v>14.672000000000001</c:v>
                </c:pt>
                <c:pt idx="14673" formatCode="General">
                  <c:v>14.673</c:v>
                </c:pt>
                <c:pt idx="14674" formatCode="General">
                  <c:v>14.673999999999999</c:v>
                </c:pt>
                <c:pt idx="14675" formatCode="General">
                  <c:v>14.675000000000001</c:v>
                </c:pt>
                <c:pt idx="14676" formatCode="General">
                  <c:v>14.676</c:v>
                </c:pt>
                <c:pt idx="14677" formatCode="General">
                  <c:v>14.677</c:v>
                </c:pt>
                <c:pt idx="14678" formatCode="General">
                  <c:v>14.678000000000001</c:v>
                </c:pt>
                <c:pt idx="14679" formatCode="General">
                  <c:v>14.679</c:v>
                </c:pt>
                <c:pt idx="14680" formatCode="General">
                  <c:v>14.68</c:v>
                </c:pt>
                <c:pt idx="14681" formatCode="General">
                  <c:v>14.680999999999999</c:v>
                </c:pt>
                <c:pt idx="14682" formatCode="General">
                  <c:v>14.682</c:v>
                </c:pt>
                <c:pt idx="14683" formatCode="General">
                  <c:v>14.683</c:v>
                </c:pt>
                <c:pt idx="14684" formatCode="General">
                  <c:v>14.683999999999999</c:v>
                </c:pt>
                <c:pt idx="14685" formatCode="General">
                  <c:v>14.685</c:v>
                </c:pt>
                <c:pt idx="14686" formatCode="General">
                  <c:v>14.686</c:v>
                </c:pt>
                <c:pt idx="14687" formatCode="General">
                  <c:v>14.686999999999999</c:v>
                </c:pt>
                <c:pt idx="14688" formatCode="General">
                  <c:v>14.688000000000001</c:v>
                </c:pt>
                <c:pt idx="14689" formatCode="General">
                  <c:v>14.689</c:v>
                </c:pt>
                <c:pt idx="14690" formatCode="General">
                  <c:v>14.69</c:v>
                </c:pt>
                <c:pt idx="14691" formatCode="General">
                  <c:v>14.691000000000001</c:v>
                </c:pt>
                <c:pt idx="14692" formatCode="General">
                  <c:v>14.692</c:v>
                </c:pt>
                <c:pt idx="14693" formatCode="General">
                  <c:v>14.693</c:v>
                </c:pt>
                <c:pt idx="14694" formatCode="General">
                  <c:v>14.694000000000001</c:v>
                </c:pt>
                <c:pt idx="14695" formatCode="General">
                  <c:v>14.695</c:v>
                </c:pt>
                <c:pt idx="14696" formatCode="General">
                  <c:v>14.696</c:v>
                </c:pt>
                <c:pt idx="14697" formatCode="General">
                  <c:v>14.696999999999999</c:v>
                </c:pt>
                <c:pt idx="14698" formatCode="General">
                  <c:v>14.698</c:v>
                </c:pt>
                <c:pt idx="14699" formatCode="General">
                  <c:v>14.699</c:v>
                </c:pt>
                <c:pt idx="14700" formatCode="General">
                  <c:v>14.7</c:v>
                </c:pt>
                <c:pt idx="14701" formatCode="General">
                  <c:v>14.701000000000001</c:v>
                </c:pt>
                <c:pt idx="14702" formatCode="General">
                  <c:v>14.702</c:v>
                </c:pt>
                <c:pt idx="14703" formatCode="General">
                  <c:v>14.702999999999999</c:v>
                </c:pt>
                <c:pt idx="14704" formatCode="General">
                  <c:v>14.704000000000001</c:v>
                </c:pt>
                <c:pt idx="14705" formatCode="General">
                  <c:v>14.705</c:v>
                </c:pt>
                <c:pt idx="14706" formatCode="General">
                  <c:v>14.706</c:v>
                </c:pt>
                <c:pt idx="14707" formatCode="General">
                  <c:v>14.707000000000001</c:v>
                </c:pt>
                <c:pt idx="14708" formatCode="General">
                  <c:v>14.708</c:v>
                </c:pt>
                <c:pt idx="14709" formatCode="General">
                  <c:v>14.709</c:v>
                </c:pt>
                <c:pt idx="14710" formatCode="General">
                  <c:v>14.71</c:v>
                </c:pt>
                <c:pt idx="14711" formatCode="General">
                  <c:v>14.711</c:v>
                </c:pt>
                <c:pt idx="14712" formatCode="General">
                  <c:v>14.712</c:v>
                </c:pt>
                <c:pt idx="14713" formatCode="General">
                  <c:v>14.712999999999999</c:v>
                </c:pt>
                <c:pt idx="14714" formatCode="General">
                  <c:v>14.714</c:v>
                </c:pt>
                <c:pt idx="14715" formatCode="General">
                  <c:v>14.715</c:v>
                </c:pt>
                <c:pt idx="14716" formatCode="General">
                  <c:v>14.715999999999999</c:v>
                </c:pt>
                <c:pt idx="14717" formatCode="General">
                  <c:v>14.717000000000001</c:v>
                </c:pt>
                <c:pt idx="14718" formatCode="General">
                  <c:v>14.718</c:v>
                </c:pt>
                <c:pt idx="14719" formatCode="General">
                  <c:v>14.718999999999999</c:v>
                </c:pt>
                <c:pt idx="14720" formatCode="General">
                  <c:v>14.72</c:v>
                </c:pt>
                <c:pt idx="14721" formatCode="General">
                  <c:v>14.721</c:v>
                </c:pt>
                <c:pt idx="14722" formatCode="General">
                  <c:v>14.722</c:v>
                </c:pt>
                <c:pt idx="14723" formatCode="General">
                  <c:v>14.723000000000001</c:v>
                </c:pt>
                <c:pt idx="14724" formatCode="General">
                  <c:v>14.724</c:v>
                </c:pt>
                <c:pt idx="14725" formatCode="General">
                  <c:v>14.725</c:v>
                </c:pt>
                <c:pt idx="14726" formatCode="General">
                  <c:v>14.726000000000001</c:v>
                </c:pt>
                <c:pt idx="14727" formatCode="General">
                  <c:v>14.727</c:v>
                </c:pt>
                <c:pt idx="14728" formatCode="General">
                  <c:v>14.728</c:v>
                </c:pt>
                <c:pt idx="14729" formatCode="General">
                  <c:v>14.728999999999999</c:v>
                </c:pt>
                <c:pt idx="14730" formatCode="General">
                  <c:v>14.73</c:v>
                </c:pt>
                <c:pt idx="14731" formatCode="General">
                  <c:v>14.731</c:v>
                </c:pt>
                <c:pt idx="14732" formatCode="General">
                  <c:v>14.731999999999999</c:v>
                </c:pt>
                <c:pt idx="14733" formatCode="General">
                  <c:v>14.733000000000001</c:v>
                </c:pt>
                <c:pt idx="14734" formatCode="General">
                  <c:v>14.734</c:v>
                </c:pt>
                <c:pt idx="14735" formatCode="General">
                  <c:v>14.734999999999999</c:v>
                </c:pt>
                <c:pt idx="14736" formatCode="General">
                  <c:v>14.736000000000001</c:v>
                </c:pt>
                <c:pt idx="14737" formatCode="General">
                  <c:v>14.737</c:v>
                </c:pt>
                <c:pt idx="14738" formatCode="General">
                  <c:v>14.738</c:v>
                </c:pt>
                <c:pt idx="14739" formatCode="General">
                  <c:v>14.739000000000001</c:v>
                </c:pt>
                <c:pt idx="14740" formatCode="General">
                  <c:v>14.74</c:v>
                </c:pt>
                <c:pt idx="14741" formatCode="General">
                  <c:v>14.741</c:v>
                </c:pt>
                <c:pt idx="14742" formatCode="General">
                  <c:v>14.742000000000001</c:v>
                </c:pt>
                <c:pt idx="14743" formatCode="General">
                  <c:v>14.743</c:v>
                </c:pt>
                <c:pt idx="14744" formatCode="General">
                  <c:v>14.744</c:v>
                </c:pt>
                <c:pt idx="14745" formatCode="General">
                  <c:v>14.744999999999999</c:v>
                </c:pt>
                <c:pt idx="14746" formatCode="General">
                  <c:v>14.746</c:v>
                </c:pt>
                <c:pt idx="14747" formatCode="General">
                  <c:v>14.747</c:v>
                </c:pt>
                <c:pt idx="14748" formatCode="General">
                  <c:v>14.747999999999999</c:v>
                </c:pt>
                <c:pt idx="14749" formatCode="General">
                  <c:v>14.749000000000001</c:v>
                </c:pt>
                <c:pt idx="14750" formatCode="General">
                  <c:v>14.75</c:v>
                </c:pt>
                <c:pt idx="14751" formatCode="General">
                  <c:v>14.750999999999999</c:v>
                </c:pt>
                <c:pt idx="14752" formatCode="General">
                  <c:v>14.752000000000001</c:v>
                </c:pt>
                <c:pt idx="14753" formatCode="General">
                  <c:v>14.753</c:v>
                </c:pt>
                <c:pt idx="14754" formatCode="General">
                  <c:v>14.754</c:v>
                </c:pt>
                <c:pt idx="14755" formatCode="General">
                  <c:v>14.755000000000001</c:v>
                </c:pt>
                <c:pt idx="14756" formatCode="General">
                  <c:v>14.756</c:v>
                </c:pt>
                <c:pt idx="14757" formatCode="General">
                  <c:v>14.757</c:v>
                </c:pt>
                <c:pt idx="14758" formatCode="General">
                  <c:v>14.757999999999999</c:v>
                </c:pt>
                <c:pt idx="14759" formatCode="General">
                  <c:v>14.759</c:v>
                </c:pt>
                <c:pt idx="14760" formatCode="General">
                  <c:v>14.76</c:v>
                </c:pt>
                <c:pt idx="14761" formatCode="General">
                  <c:v>14.760999999999999</c:v>
                </c:pt>
                <c:pt idx="14762" formatCode="General">
                  <c:v>14.762</c:v>
                </c:pt>
                <c:pt idx="14763" formatCode="General">
                  <c:v>14.763</c:v>
                </c:pt>
                <c:pt idx="14764" formatCode="General">
                  <c:v>14.763999999999999</c:v>
                </c:pt>
                <c:pt idx="14765" formatCode="General">
                  <c:v>14.765000000000001</c:v>
                </c:pt>
                <c:pt idx="14766" formatCode="General">
                  <c:v>14.766</c:v>
                </c:pt>
                <c:pt idx="14767" formatCode="General">
                  <c:v>14.766999999999999</c:v>
                </c:pt>
                <c:pt idx="14768" formatCode="General">
                  <c:v>14.768000000000001</c:v>
                </c:pt>
                <c:pt idx="14769" formatCode="General">
                  <c:v>14.769</c:v>
                </c:pt>
                <c:pt idx="14770" formatCode="General">
                  <c:v>14.77</c:v>
                </c:pt>
                <c:pt idx="14771" formatCode="General">
                  <c:v>14.771000000000001</c:v>
                </c:pt>
                <c:pt idx="14772" formatCode="General">
                  <c:v>14.772</c:v>
                </c:pt>
                <c:pt idx="14773" formatCode="General">
                  <c:v>14.773</c:v>
                </c:pt>
                <c:pt idx="14774" formatCode="General">
                  <c:v>14.773999999999999</c:v>
                </c:pt>
                <c:pt idx="14775" formatCode="General">
                  <c:v>14.775</c:v>
                </c:pt>
                <c:pt idx="14776" formatCode="General">
                  <c:v>14.776</c:v>
                </c:pt>
                <c:pt idx="14777" formatCode="General">
                  <c:v>14.776999999999999</c:v>
                </c:pt>
                <c:pt idx="14778" formatCode="General">
                  <c:v>14.778</c:v>
                </c:pt>
                <c:pt idx="14779" formatCode="General">
                  <c:v>14.779</c:v>
                </c:pt>
                <c:pt idx="14780" formatCode="General">
                  <c:v>14.78</c:v>
                </c:pt>
                <c:pt idx="14781" formatCode="General">
                  <c:v>14.781000000000001</c:v>
                </c:pt>
                <c:pt idx="14782" formatCode="General">
                  <c:v>14.782</c:v>
                </c:pt>
                <c:pt idx="14783" formatCode="General">
                  <c:v>14.782999999999999</c:v>
                </c:pt>
                <c:pt idx="14784" formatCode="General">
                  <c:v>14.784000000000001</c:v>
                </c:pt>
                <c:pt idx="14785" formatCode="General">
                  <c:v>14.785</c:v>
                </c:pt>
                <c:pt idx="14786" formatCode="General">
                  <c:v>14.786</c:v>
                </c:pt>
                <c:pt idx="14787" formatCode="General">
                  <c:v>14.787000000000001</c:v>
                </c:pt>
                <c:pt idx="14788" formatCode="General">
                  <c:v>14.788</c:v>
                </c:pt>
                <c:pt idx="14789" formatCode="General">
                  <c:v>14.789</c:v>
                </c:pt>
                <c:pt idx="14790" formatCode="General">
                  <c:v>14.79</c:v>
                </c:pt>
                <c:pt idx="14791" formatCode="General">
                  <c:v>14.791</c:v>
                </c:pt>
                <c:pt idx="14792" formatCode="General">
                  <c:v>14.792</c:v>
                </c:pt>
                <c:pt idx="14793" formatCode="General">
                  <c:v>14.792999999999999</c:v>
                </c:pt>
                <c:pt idx="14794" formatCode="General">
                  <c:v>14.794</c:v>
                </c:pt>
                <c:pt idx="14795" formatCode="General">
                  <c:v>14.795</c:v>
                </c:pt>
                <c:pt idx="14796" formatCode="General">
                  <c:v>14.795999999999999</c:v>
                </c:pt>
                <c:pt idx="14797" formatCode="General">
                  <c:v>14.797000000000001</c:v>
                </c:pt>
                <c:pt idx="14798" formatCode="General">
                  <c:v>14.798</c:v>
                </c:pt>
                <c:pt idx="14799" formatCode="General">
                  <c:v>14.798999999999999</c:v>
                </c:pt>
                <c:pt idx="14800" formatCode="General">
                  <c:v>14.8</c:v>
                </c:pt>
                <c:pt idx="14801" formatCode="General">
                  <c:v>14.801</c:v>
                </c:pt>
                <c:pt idx="14802" formatCode="General">
                  <c:v>14.802</c:v>
                </c:pt>
                <c:pt idx="14803" formatCode="General">
                  <c:v>14.803000000000001</c:v>
                </c:pt>
                <c:pt idx="14804" formatCode="General">
                  <c:v>14.804</c:v>
                </c:pt>
                <c:pt idx="14805" formatCode="General">
                  <c:v>14.805</c:v>
                </c:pt>
                <c:pt idx="14806" formatCode="General">
                  <c:v>14.805999999999999</c:v>
                </c:pt>
                <c:pt idx="14807" formatCode="General">
                  <c:v>14.807</c:v>
                </c:pt>
                <c:pt idx="14808" formatCode="General">
                  <c:v>14.808</c:v>
                </c:pt>
                <c:pt idx="14809" formatCode="General">
                  <c:v>14.808999999999999</c:v>
                </c:pt>
                <c:pt idx="14810" formatCode="General">
                  <c:v>14.81</c:v>
                </c:pt>
                <c:pt idx="14811" formatCode="General">
                  <c:v>14.811</c:v>
                </c:pt>
                <c:pt idx="14812" formatCode="General">
                  <c:v>14.811999999999999</c:v>
                </c:pt>
                <c:pt idx="14813" formatCode="General">
                  <c:v>14.813000000000001</c:v>
                </c:pt>
                <c:pt idx="14814" formatCode="General">
                  <c:v>14.814</c:v>
                </c:pt>
                <c:pt idx="14815" formatCode="General">
                  <c:v>14.815</c:v>
                </c:pt>
                <c:pt idx="14816" formatCode="General">
                  <c:v>14.816000000000001</c:v>
                </c:pt>
                <c:pt idx="14817" formatCode="General">
                  <c:v>14.817</c:v>
                </c:pt>
                <c:pt idx="14818" formatCode="General">
                  <c:v>14.818</c:v>
                </c:pt>
                <c:pt idx="14819" formatCode="General">
                  <c:v>14.819000000000001</c:v>
                </c:pt>
                <c:pt idx="14820" formatCode="General">
                  <c:v>14.82</c:v>
                </c:pt>
                <c:pt idx="14821" formatCode="General">
                  <c:v>14.821</c:v>
                </c:pt>
                <c:pt idx="14822" formatCode="General">
                  <c:v>14.821999999999999</c:v>
                </c:pt>
                <c:pt idx="14823" formatCode="General">
                  <c:v>14.823</c:v>
                </c:pt>
                <c:pt idx="14824" formatCode="General">
                  <c:v>14.824</c:v>
                </c:pt>
                <c:pt idx="14825" formatCode="General">
                  <c:v>14.824999999999999</c:v>
                </c:pt>
                <c:pt idx="14826" formatCode="General">
                  <c:v>14.826000000000001</c:v>
                </c:pt>
                <c:pt idx="14827" formatCode="General">
                  <c:v>14.827</c:v>
                </c:pt>
                <c:pt idx="14828" formatCode="General">
                  <c:v>14.827999999999999</c:v>
                </c:pt>
                <c:pt idx="14829" formatCode="General">
                  <c:v>14.829000000000001</c:v>
                </c:pt>
                <c:pt idx="14830" formatCode="General">
                  <c:v>14.83</c:v>
                </c:pt>
                <c:pt idx="14831" formatCode="General">
                  <c:v>14.831</c:v>
                </c:pt>
                <c:pt idx="14832" formatCode="General">
                  <c:v>14.832000000000001</c:v>
                </c:pt>
                <c:pt idx="14833" formatCode="General">
                  <c:v>14.833</c:v>
                </c:pt>
                <c:pt idx="14834" formatCode="General">
                  <c:v>14.834</c:v>
                </c:pt>
                <c:pt idx="14835" formatCode="General">
                  <c:v>14.835000000000001</c:v>
                </c:pt>
                <c:pt idx="14836" formatCode="General">
                  <c:v>14.836</c:v>
                </c:pt>
                <c:pt idx="14837" formatCode="General">
                  <c:v>14.837</c:v>
                </c:pt>
                <c:pt idx="14838" formatCode="General">
                  <c:v>14.837999999999999</c:v>
                </c:pt>
                <c:pt idx="14839" formatCode="General">
                  <c:v>14.839</c:v>
                </c:pt>
                <c:pt idx="14840" formatCode="General">
                  <c:v>14.84</c:v>
                </c:pt>
                <c:pt idx="14841" formatCode="General">
                  <c:v>14.840999999999999</c:v>
                </c:pt>
                <c:pt idx="14842" formatCode="General">
                  <c:v>14.842000000000001</c:v>
                </c:pt>
                <c:pt idx="14843" formatCode="General">
                  <c:v>14.843</c:v>
                </c:pt>
                <c:pt idx="14844" formatCode="General">
                  <c:v>14.843999999999999</c:v>
                </c:pt>
                <c:pt idx="14845" formatCode="General">
                  <c:v>14.845000000000001</c:v>
                </c:pt>
                <c:pt idx="14846" formatCode="General">
                  <c:v>14.846</c:v>
                </c:pt>
                <c:pt idx="14847" formatCode="General">
                  <c:v>14.847</c:v>
                </c:pt>
                <c:pt idx="14848" formatCode="General">
                  <c:v>14.848000000000001</c:v>
                </c:pt>
                <c:pt idx="14849" formatCode="General">
                  <c:v>14.849</c:v>
                </c:pt>
                <c:pt idx="14850" formatCode="General">
                  <c:v>14.85</c:v>
                </c:pt>
                <c:pt idx="14851" formatCode="General">
                  <c:v>14.851000000000001</c:v>
                </c:pt>
                <c:pt idx="14852" formatCode="General">
                  <c:v>14.852</c:v>
                </c:pt>
                <c:pt idx="14853" formatCode="General">
                  <c:v>14.853</c:v>
                </c:pt>
                <c:pt idx="14854" formatCode="General">
                  <c:v>14.853999999999999</c:v>
                </c:pt>
                <c:pt idx="14855" formatCode="General">
                  <c:v>14.855</c:v>
                </c:pt>
                <c:pt idx="14856" formatCode="General">
                  <c:v>14.856</c:v>
                </c:pt>
                <c:pt idx="14857" formatCode="General">
                  <c:v>14.856999999999999</c:v>
                </c:pt>
                <c:pt idx="14858" formatCode="General">
                  <c:v>14.858000000000001</c:v>
                </c:pt>
                <c:pt idx="14859" formatCode="General">
                  <c:v>14.859</c:v>
                </c:pt>
                <c:pt idx="14860" formatCode="General">
                  <c:v>14.86</c:v>
                </c:pt>
                <c:pt idx="14861" formatCode="General">
                  <c:v>14.861000000000001</c:v>
                </c:pt>
                <c:pt idx="14862" formatCode="General">
                  <c:v>14.862</c:v>
                </c:pt>
                <c:pt idx="14863" formatCode="General">
                  <c:v>14.863</c:v>
                </c:pt>
                <c:pt idx="14864" formatCode="General">
                  <c:v>14.864000000000001</c:v>
                </c:pt>
                <c:pt idx="14865" formatCode="General">
                  <c:v>14.865</c:v>
                </c:pt>
                <c:pt idx="14866" formatCode="General">
                  <c:v>14.866</c:v>
                </c:pt>
                <c:pt idx="14867" formatCode="General">
                  <c:v>14.867000000000001</c:v>
                </c:pt>
                <c:pt idx="14868" formatCode="General">
                  <c:v>14.868</c:v>
                </c:pt>
                <c:pt idx="14869" formatCode="General">
                  <c:v>14.869</c:v>
                </c:pt>
                <c:pt idx="14870" formatCode="General">
                  <c:v>14.87</c:v>
                </c:pt>
                <c:pt idx="14871" formatCode="General">
                  <c:v>14.871</c:v>
                </c:pt>
                <c:pt idx="14872" formatCode="General">
                  <c:v>14.872</c:v>
                </c:pt>
                <c:pt idx="14873" formatCode="General">
                  <c:v>14.872999999999999</c:v>
                </c:pt>
                <c:pt idx="14874" formatCode="General">
                  <c:v>14.874000000000001</c:v>
                </c:pt>
                <c:pt idx="14875" formatCode="General">
                  <c:v>14.875</c:v>
                </c:pt>
                <c:pt idx="14876" formatCode="General">
                  <c:v>14.875999999999999</c:v>
                </c:pt>
                <c:pt idx="14877" formatCode="General">
                  <c:v>14.877000000000001</c:v>
                </c:pt>
                <c:pt idx="14878" formatCode="General">
                  <c:v>14.878</c:v>
                </c:pt>
                <c:pt idx="14879" formatCode="General">
                  <c:v>14.879</c:v>
                </c:pt>
                <c:pt idx="14880" formatCode="General">
                  <c:v>14.88</c:v>
                </c:pt>
                <c:pt idx="14881" formatCode="General">
                  <c:v>14.881</c:v>
                </c:pt>
                <c:pt idx="14882" formatCode="General">
                  <c:v>14.882</c:v>
                </c:pt>
                <c:pt idx="14883" formatCode="General">
                  <c:v>14.882999999999999</c:v>
                </c:pt>
                <c:pt idx="14884" formatCode="General">
                  <c:v>14.884</c:v>
                </c:pt>
                <c:pt idx="14885" formatCode="General">
                  <c:v>14.885</c:v>
                </c:pt>
                <c:pt idx="14886" formatCode="General">
                  <c:v>14.885999999999999</c:v>
                </c:pt>
                <c:pt idx="14887" formatCode="General">
                  <c:v>14.887</c:v>
                </c:pt>
                <c:pt idx="14888" formatCode="General">
                  <c:v>14.888</c:v>
                </c:pt>
                <c:pt idx="14889" formatCode="General">
                  <c:v>14.888999999999999</c:v>
                </c:pt>
                <c:pt idx="14890" formatCode="General">
                  <c:v>14.89</c:v>
                </c:pt>
                <c:pt idx="14891" formatCode="General">
                  <c:v>14.891</c:v>
                </c:pt>
                <c:pt idx="14892" formatCode="General">
                  <c:v>14.891999999999999</c:v>
                </c:pt>
                <c:pt idx="14893" formatCode="General">
                  <c:v>14.893000000000001</c:v>
                </c:pt>
                <c:pt idx="14894" formatCode="General">
                  <c:v>14.894</c:v>
                </c:pt>
                <c:pt idx="14895" formatCode="General">
                  <c:v>14.895</c:v>
                </c:pt>
                <c:pt idx="14896" formatCode="General">
                  <c:v>14.896000000000001</c:v>
                </c:pt>
                <c:pt idx="14897" formatCode="General">
                  <c:v>14.897</c:v>
                </c:pt>
                <c:pt idx="14898" formatCode="General">
                  <c:v>14.898</c:v>
                </c:pt>
                <c:pt idx="14899" formatCode="General">
                  <c:v>14.898999999999999</c:v>
                </c:pt>
                <c:pt idx="14900" formatCode="General">
                  <c:v>14.9</c:v>
                </c:pt>
                <c:pt idx="14901" formatCode="General">
                  <c:v>14.901</c:v>
                </c:pt>
                <c:pt idx="14902" formatCode="General">
                  <c:v>14.901999999999999</c:v>
                </c:pt>
                <c:pt idx="14903" formatCode="General">
                  <c:v>14.903</c:v>
                </c:pt>
                <c:pt idx="14904" formatCode="General">
                  <c:v>14.904</c:v>
                </c:pt>
                <c:pt idx="14905" formatCode="General">
                  <c:v>14.904999999999999</c:v>
                </c:pt>
                <c:pt idx="14906" formatCode="General">
                  <c:v>14.906000000000001</c:v>
                </c:pt>
                <c:pt idx="14907" formatCode="General">
                  <c:v>14.907</c:v>
                </c:pt>
                <c:pt idx="14908" formatCode="General">
                  <c:v>14.907999999999999</c:v>
                </c:pt>
                <c:pt idx="14909" formatCode="General">
                  <c:v>14.909000000000001</c:v>
                </c:pt>
                <c:pt idx="14910" formatCode="General">
                  <c:v>14.91</c:v>
                </c:pt>
                <c:pt idx="14911" formatCode="General">
                  <c:v>14.911</c:v>
                </c:pt>
                <c:pt idx="14912" formatCode="General">
                  <c:v>14.912000000000001</c:v>
                </c:pt>
                <c:pt idx="14913" formatCode="General">
                  <c:v>14.913</c:v>
                </c:pt>
                <c:pt idx="14914" formatCode="General">
                  <c:v>14.914</c:v>
                </c:pt>
                <c:pt idx="14915" formatCode="General">
                  <c:v>14.914999999999999</c:v>
                </c:pt>
                <c:pt idx="14916" formatCode="General">
                  <c:v>14.916</c:v>
                </c:pt>
                <c:pt idx="14917" formatCode="General">
                  <c:v>14.917</c:v>
                </c:pt>
                <c:pt idx="14918" formatCode="General">
                  <c:v>14.917999999999999</c:v>
                </c:pt>
                <c:pt idx="14919" formatCode="General">
                  <c:v>14.919</c:v>
                </c:pt>
                <c:pt idx="14920" formatCode="General">
                  <c:v>14.92</c:v>
                </c:pt>
                <c:pt idx="14921" formatCode="General">
                  <c:v>14.920999999999999</c:v>
                </c:pt>
                <c:pt idx="14922" formatCode="General">
                  <c:v>14.922000000000001</c:v>
                </c:pt>
                <c:pt idx="14923" formatCode="General">
                  <c:v>14.923</c:v>
                </c:pt>
                <c:pt idx="14924" formatCode="General">
                  <c:v>14.923999999999999</c:v>
                </c:pt>
                <c:pt idx="14925" formatCode="General">
                  <c:v>14.925000000000001</c:v>
                </c:pt>
                <c:pt idx="14926" formatCode="General">
                  <c:v>14.926</c:v>
                </c:pt>
                <c:pt idx="14927" formatCode="General">
                  <c:v>14.927</c:v>
                </c:pt>
                <c:pt idx="14928" formatCode="General">
                  <c:v>14.928000000000001</c:v>
                </c:pt>
                <c:pt idx="14929" formatCode="General">
                  <c:v>14.929</c:v>
                </c:pt>
                <c:pt idx="14930" formatCode="General">
                  <c:v>14.93</c:v>
                </c:pt>
                <c:pt idx="14931" formatCode="General">
                  <c:v>14.930999999999999</c:v>
                </c:pt>
                <c:pt idx="14932" formatCode="General">
                  <c:v>14.932</c:v>
                </c:pt>
                <c:pt idx="14933" formatCode="General">
                  <c:v>14.933</c:v>
                </c:pt>
                <c:pt idx="14934" formatCode="General">
                  <c:v>14.933999999999999</c:v>
                </c:pt>
                <c:pt idx="14935" formatCode="General">
                  <c:v>14.935</c:v>
                </c:pt>
                <c:pt idx="14936" formatCode="General">
                  <c:v>14.936</c:v>
                </c:pt>
                <c:pt idx="14937" formatCode="General">
                  <c:v>14.936999999999999</c:v>
                </c:pt>
                <c:pt idx="14938" formatCode="General">
                  <c:v>14.938000000000001</c:v>
                </c:pt>
                <c:pt idx="14939" formatCode="General">
                  <c:v>14.939</c:v>
                </c:pt>
                <c:pt idx="14940" formatCode="General">
                  <c:v>14.94</c:v>
                </c:pt>
                <c:pt idx="14941" formatCode="General">
                  <c:v>14.941000000000001</c:v>
                </c:pt>
                <c:pt idx="14942" formatCode="General">
                  <c:v>14.942</c:v>
                </c:pt>
                <c:pt idx="14943" formatCode="General">
                  <c:v>14.943</c:v>
                </c:pt>
                <c:pt idx="14944" formatCode="General">
                  <c:v>14.944000000000001</c:v>
                </c:pt>
                <c:pt idx="14945" formatCode="General">
                  <c:v>14.945</c:v>
                </c:pt>
                <c:pt idx="14946" formatCode="General">
                  <c:v>14.946</c:v>
                </c:pt>
                <c:pt idx="14947" formatCode="General">
                  <c:v>14.946999999999999</c:v>
                </c:pt>
                <c:pt idx="14948" formatCode="General">
                  <c:v>14.948</c:v>
                </c:pt>
                <c:pt idx="14949" formatCode="General">
                  <c:v>14.949</c:v>
                </c:pt>
                <c:pt idx="14950" formatCode="General">
                  <c:v>14.95</c:v>
                </c:pt>
                <c:pt idx="14951" formatCode="General">
                  <c:v>14.951000000000001</c:v>
                </c:pt>
                <c:pt idx="14952" formatCode="General">
                  <c:v>14.952</c:v>
                </c:pt>
                <c:pt idx="14953" formatCode="General">
                  <c:v>14.952999999999999</c:v>
                </c:pt>
                <c:pt idx="14954" formatCode="General">
                  <c:v>14.954000000000001</c:v>
                </c:pt>
                <c:pt idx="14955" formatCode="General">
                  <c:v>14.955</c:v>
                </c:pt>
                <c:pt idx="14956" formatCode="General">
                  <c:v>14.956</c:v>
                </c:pt>
                <c:pt idx="14957" formatCode="General">
                  <c:v>14.957000000000001</c:v>
                </c:pt>
                <c:pt idx="14958" formatCode="General">
                  <c:v>14.958</c:v>
                </c:pt>
                <c:pt idx="14959" formatCode="General">
                  <c:v>14.959</c:v>
                </c:pt>
                <c:pt idx="14960" formatCode="General">
                  <c:v>14.96</c:v>
                </c:pt>
                <c:pt idx="14961" formatCode="General">
                  <c:v>14.961</c:v>
                </c:pt>
                <c:pt idx="14962" formatCode="General">
                  <c:v>14.962</c:v>
                </c:pt>
                <c:pt idx="14963" formatCode="General">
                  <c:v>14.962999999999999</c:v>
                </c:pt>
                <c:pt idx="14964" formatCode="General">
                  <c:v>14.964</c:v>
                </c:pt>
                <c:pt idx="14965" formatCode="General">
                  <c:v>14.965</c:v>
                </c:pt>
                <c:pt idx="14966" formatCode="General">
                  <c:v>14.965999999999999</c:v>
                </c:pt>
                <c:pt idx="14967" formatCode="General">
                  <c:v>14.967000000000001</c:v>
                </c:pt>
                <c:pt idx="14968" formatCode="General">
                  <c:v>14.968</c:v>
                </c:pt>
                <c:pt idx="14969" formatCode="General">
                  <c:v>14.968999999999999</c:v>
                </c:pt>
                <c:pt idx="14970" formatCode="General">
                  <c:v>14.97</c:v>
                </c:pt>
                <c:pt idx="14971" formatCode="General">
                  <c:v>14.971</c:v>
                </c:pt>
                <c:pt idx="14972" formatCode="General">
                  <c:v>14.972</c:v>
                </c:pt>
                <c:pt idx="14973" formatCode="General">
                  <c:v>14.973000000000001</c:v>
                </c:pt>
                <c:pt idx="14974" formatCode="General">
                  <c:v>14.974</c:v>
                </c:pt>
                <c:pt idx="14975" formatCode="General">
                  <c:v>14.975</c:v>
                </c:pt>
                <c:pt idx="14976" formatCode="General">
                  <c:v>14.976000000000001</c:v>
                </c:pt>
                <c:pt idx="14977" formatCode="General">
                  <c:v>14.977</c:v>
                </c:pt>
                <c:pt idx="14978" formatCode="General">
                  <c:v>14.978</c:v>
                </c:pt>
                <c:pt idx="14979" formatCode="General">
                  <c:v>14.978999999999999</c:v>
                </c:pt>
                <c:pt idx="14980" formatCode="General">
                  <c:v>14.98</c:v>
                </c:pt>
                <c:pt idx="14981" formatCode="General">
                  <c:v>14.981</c:v>
                </c:pt>
                <c:pt idx="14982" formatCode="General">
                  <c:v>14.981999999999999</c:v>
                </c:pt>
                <c:pt idx="14983" formatCode="General">
                  <c:v>14.983000000000001</c:v>
                </c:pt>
                <c:pt idx="14984" formatCode="General">
                  <c:v>14.984</c:v>
                </c:pt>
                <c:pt idx="14985" formatCode="General">
                  <c:v>14.984999999999999</c:v>
                </c:pt>
                <c:pt idx="14986" formatCode="General">
                  <c:v>14.986000000000001</c:v>
                </c:pt>
                <c:pt idx="14987" formatCode="General">
                  <c:v>14.987</c:v>
                </c:pt>
                <c:pt idx="14988" formatCode="General">
                  <c:v>14.988</c:v>
                </c:pt>
                <c:pt idx="14989" formatCode="General">
                  <c:v>14.989000000000001</c:v>
                </c:pt>
                <c:pt idx="14990" formatCode="General">
                  <c:v>14.99</c:v>
                </c:pt>
                <c:pt idx="14991" formatCode="General">
                  <c:v>14.991</c:v>
                </c:pt>
                <c:pt idx="14992" formatCode="General">
                  <c:v>14.992000000000001</c:v>
                </c:pt>
                <c:pt idx="14993" formatCode="General">
                  <c:v>14.993</c:v>
                </c:pt>
                <c:pt idx="14994" formatCode="General">
                  <c:v>14.994</c:v>
                </c:pt>
                <c:pt idx="14995" formatCode="General">
                  <c:v>14.994999999999999</c:v>
                </c:pt>
                <c:pt idx="14996" formatCode="General">
                  <c:v>14.996</c:v>
                </c:pt>
                <c:pt idx="14997" formatCode="General">
                  <c:v>14.997</c:v>
                </c:pt>
                <c:pt idx="14998" formatCode="General">
                  <c:v>14.997999999999999</c:v>
                </c:pt>
                <c:pt idx="14999" formatCode="General">
                  <c:v>14.999000000000001</c:v>
                </c:pt>
                <c:pt idx="15000" formatCode="General">
                  <c:v>15</c:v>
                </c:pt>
                <c:pt idx="15001" formatCode="General">
                  <c:v>15.000999999999999</c:v>
                </c:pt>
                <c:pt idx="15002" formatCode="General">
                  <c:v>15.002000000000001</c:v>
                </c:pt>
                <c:pt idx="15003" formatCode="General">
                  <c:v>15.003</c:v>
                </c:pt>
                <c:pt idx="15004" formatCode="General">
                  <c:v>15.004</c:v>
                </c:pt>
                <c:pt idx="15005" formatCode="General">
                  <c:v>15.005000000000001</c:v>
                </c:pt>
                <c:pt idx="15006" formatCode="General">
                  <c:v>15.006</c:v>
                </c:pt>
                <c:pt idx="15007" formatCode="General">
                  <c:v>15.007</c:v>
                </c:pt>
                <c:pt idx="15008" formatCode="General">
                  <c:v>15.007999999999999</c:v>
                </c:pt>
                <c:pt idx="15009" formatCode="General">
                  <c:v>15.009</c:v>
                </c:pt>
                <c:pt idx="15010" formatCode="General">
                  <c:v>15.01</c:v>
                </c:pt>
                <c:pt idx="15011" formatCode="General">
                  <c:v>15.010999999999999</c:v>
                </c:pt>
                <c:pt idx="15012" formatCode="General">
                  <c:v>15.012</c:v>
                </c:pt>
                <c:pt idx="15013" formatCode="General">
                  <c:v>15.013</c:v>
                </c:pt>
                <c:pt idx="15014" formatCode="General">
                  <c:v>15.013999999999999</c:v>
                </c:pt>
                <c:pt idx="15015" formatCode="General">
                  <c:v>15.015000000000001</c:v>
                </c:pt>
                <c:pt idx="15016" formatCode="General">
                  <c:v>15.016</c:v>
                </c:pt>
                <c:pt idx="15017" formatCode="General">
                  <c:v>15.016999999999999</c:v>
                </c:pt>
                <c:pt idx="15018" formatCode="General">
                  <c:v>15.018000000000001</c:v>
                </c:pt>
                <c:pt idx="15019" formatCode="General">
                  <c:v>15.019</c:v>
                </c:pt>
                <c:pt idx="15020" formatCode="General">
                  <c:v>15.02</c:v>
                </c:pt>
                <c:pt idx="15021" formatCode="General">
                  <c:v>15.021000000000001</c:v>
                </c:pt>
                <c:pt idx="15022" formatCode="General">
                  <c:v>15.022</c:v>
                </c:pt>
                <c:pt idx="15023" formatCode="General">
                  <c:v>15.023</c:v>
                </c:pt>
                <c:pt idx="15024" formatCode="General">
                  <c:v>15.023999999999999</c:v>
                </c:pt>
                <c:pt idx="15025" formatCode="General">
                  <c:v>15.025</c:v>
                </c:pt>
                <c:pt idx="15026" formatCode="General">
                  <c:v>15.026</c:v>
                </c:pt>
                <c:pt idx="15027" formatCode="General">
                  <c:v>15.026999999999999</c:v>
                </c:pt>
                <c:pt idx="15028" formatCode="General">
                  <c:v>15.028</c:v>
                </c:pt>
                <c:pt idx="15029" formatCode="General">
                  <c:v>15.029</c:v>
                </c:pt>
                <c:pt idx="15030" formatCode="General">
                  <c:v>15.03</c:v>
                </c:pt>
                <c:pt idx="15031" formatCode="General">
                  <c:v>15.031000000000001</c:v>
                </c:pt>
                <c:pt idx="15032" formatCode="General">
                  <c:v>15.032</c:v>
                </c:pt>
                <c:pt idx="15033" formatCode="General">
                  <c:v>15.032999999999999</c:v>
                </c:pt>
                <c:pt idx="15034" formatCode="General">
                  <c:v>15.034000000000001</c:v>
                </c:pt>
                <c:pt idx="15035" formatCode="General">
                  <c:v>15.035</c:v>
                </c:pt>
                <c:pt idx="15036" formatCode="General">
                  <c:v>15.036</c:v>
                </c:pt>
                <c:pt idx="15037" formatCode="General">
                  <c:v>15.037000000000001</c:v>
                </c:pt>
                <c:pt idx="15038" formatCode="General">
                  <c:v>15.038</c:v>
                </c:pt>
                <c:pt idx="15039" formatCode="General">
                  <c:v>15.039</c:v>
                </c:pt>
                <c:pt idx="15040" formatCode="General">
                  <c:v>15.04</c:v>
                </c:pt>
                <c:pt idx="15041" formatCode="General">
                  <c:v>15.041</c:v>
                </c:pt>
                <c:pt idx="15042" formatCode="General">
                  <c:v>15.042</c:v>
                </c:pt>
                <c:pt idx="15043" formatCode="General">
                  <c:v>15.042999999999999</c:v>
                </c:pt>
                <c:pt idx="15044" formatCode="General">
                  <c:v>15.044</c:v>
                </c:pt>
                <c:pt idx="15045" formatCode="General">
                  <c:v>15.045</c:v>
                </c:pt>
                <c:pt idx="15046" formatCode="General">
                  <c:v>15.045999999999999</c:v>
                </c:pt>
                <c:pt idx="15047" formatCode="General">
                  <c:v>15.047000000000001</c:v>
                </c:pt>
                <c:pt idx="15048" formatCode="General">
                  <c:v>15.048</c:v>
                </c:pt>
                <c:pt idx="15049" formatCode="General">
                  <c:v>15.048999999999999</c:v>
                </c:pt>
                <c:pt idx="15050" formatCode="General">
                  <c:v>15.05</c:v>
                </c:pt>
                <c:pt idx="15051" formatCode="General">
                  <c:v>15.051</c:v>
                </c:pt>
                <c:pt idx="15052" formatCode="General">
                  <c:v>15.052</c:v>
                </c:pt>
                <c:pt idx="15053" formatCode="General">
                  <c:v>15.053000000000001</c:v>
                </c:pt>
                <c:pt idx="15054" formatCode="General">
                  <c:v>15.054</c:v>
                </c:pt>
                <c:pt idx="15055" formatCode="General">
                  <c:v>15.055</c:v>
                </c:pt>
                <c:pt idx="15056" formatCode="General">
                  <c:v>15.055999999999999</c:v>
                </c:pt>
                <c:pt idx="15057" formatCode="General">
                  <c:v>15.057</c:v>
                </c:pt>
                <c:pt idx="15058" formatCode="General">
                  <c:v>15.058</c:v>
                </c:pt>
                <c:pt idx="15059" formatCode="General">
                  <c:v>15.058999999999999</c:v>
                </c:pt>
                <c:pt idx="15060" formatCode="General">
                  <c:v>15.06</c:v>
                </c:pt>
                <c:pt idx="15061" formatCode="General">
                  <c:v>15.061</c:v>
                </c:pt>
                <c:pt idx="15062" formatCode="General">
                  <c:v>15.061999999999999</c:v>
                </c:pt>
                <c:pt idx="15063" formatCode="General">
                  <c:v>15.063000000000001</c:v>
                </c:pt>
                <c:pt idx="15064" formatCode="General">
                  <c:v>15.064</c:v>
                </c:pt>
                <c:pt idx="15065" formatCode="General">
                  <c:v>15.065</c:v>
                </c:pt>
                <c:pt idx="15066" formatCode="General">
                  <c:v>15.066000000000001</c:v>
                </c:pt>
                <c:pt idx="15067" formatCode="General">
                  <c:v>15.067</c:v>
                </c:pt>
                <c:pt idx="15068" formatCode="General">
                  <c:v>15.068</c:v>
                </c:pt>
                <c:pt idx="15069" formatCode="General">
                  <c:v>15.069000000000001</c:v>
                </c:pt>
                <c:pt idx="15070" formatCode="General">
                  <c:v>15.07</c:v>
                </c:pt>
                <c:pt idx="15071" formatCode="General">
                  <c:v>15.071</c:v>
                </c:pt>
                <c:pt idx="15072" formatCode="General">
                  <c:v>15.071999999999999</c:v>
                </c:pt>
                <c:pt idx="15073" formatCode="General">
                  <c:v>15.073</c:v>
                </c:pt>
                <c:pt idx="15074" formatCode="General">
                  <c:v>15.074</c:v>
                </c:pt>
                <c:pt idx="15075" formatCode="General">
                  <c:v>15.074999999999999</c:v>
                </c:pt>
                <c:pt idx="15076" formatCode="General">
                  <c:v>15.076000000000001</c:v>
                </c:pt>
                <c:pt idx="15077" formatCode="General">
                  <c:v>15.077</c:v>
                </c:pt>
                <c:pt idx="15078" formatCode="General">
                  <c:v>15.077999999999999</c:v>
                </c:pt>
                <c:pt idx="15079" formatCode="General">
                  <c:v>15.079000000000001</c:v>
                </c:pt>
                <c:pt idx="15080" formatCode="General">
                  <c:v>15.08</c:v>
                </c:pt>
                <c:pt idx="15081" formatCode="General">
                  <c:v>15.081</c:v>
                </c:pt>
                <c:pt idx="15082" formatCode="General">
                  <c:v>15.082000000000001</c:v>
                </c:pt>
                <c:pt idx="15083" formatCode="General">
                  <c:v>15.083</c:v>
                </c:pt>
                <c:pt idx="15084" formatCode="General">
                  <c:v>15.084</c:v>
                </c:pt>
                <c:pt idx="15085" formatCode="General">
                  <c:v>15.085000000000001</c:v>
                </c:pt>
                <c:pt idx="15086" formatCode="General">
                  <c:v>15.086</c:v>
                </c:pt>
                <c:pt idx="15087" formatCode="General">
                  <c:v>15.087</c:v>
                </c:pt>
                <c:pt idx="15088" formatCode="General">
                  <c:v>15.087999999999999</c:v>
                </c:pt>
                <c:pt idx="15089" formatCode="General">
                  <c:v>15.089</c:v>
                </c:pt>
                <c:pt idx="15090" formatCode="General">
                  <c:v>15.09</c:v>
                </c:pt>
                <c:pt idx="15091" formatCode="General">
                  <c:v>15.090999999999999</c:v>
                </c:pt>
                <c:pt idx="15092" formatCode="General">
                  <c:v>15.092000000000001</c:v>
                </c:pt>
                <c:pt idx="15093" formatCode="General">
                  <c:v>15.093</c:v>
                </c:pt>
                <c:pt idx="15094" formatCode="General">
                  <c:v>15.093999999999999</c:v>
                </c:pt>
                <c:pt idx="15095" formatCode="General">
                  <c:v>15.095000000000001</c:v>
                </c:pt>
                <c:pt idx="15096" formatCode="General">
                  <c:v>15.096</c:v>
                </c:pt>
                <c:pt idx="15097" formatCode="General">
                  <c:v>15.097</c:v>
                </c:pt>
                <c:pt idx="15098" formatCode="General">
                  <c:v>15.098000000000001</c:v>
                </c:pt>
                <c:pt idx="15099" formatCode="General">
                  <c:v>15.099</c:v>
                </c:pt>
                <c:pt idx="15100" formatCode="General">
                  <c:v>15.1</c:v>
                </c:pt>
                <c:pt idx="15101" formatCode="General">
                  <c:v>15.101000000000001</c:v>
                </c:pt>
                <c:pt idx="15102" formatCode="General">
                  <c:v>15.102</c:v>
                </c:pt>
                <c:pt idx="15103" formatCode="General">
                  <c:v>15.103</c:v>
                </c:pt>
                <c:pt idx="15104" formatCode="General">
                  <c:v>15.103999999999999</c:v>
                </c:pt>
                <c:pt idx="15105" formatCode="General">
                  <c:v>15.105</c:v>
                </c:pt>
                <c:pt idx="15106" formatCode="General">
                  <c:v>15.106</c:v>
                </c:pt>
                <c:pt idx="15107" formatCode="General">
                  <c:v>15.106999999999999</c:v>
                </c:pt>
                <c:pt idx="15108" formatCode="General">
                  <c:v>15.108000000000001</c:v>
                </c:pt>
                <c:pt idx="15109" formatCode="General">
                  <c:v>15.109</c:v>
                </c:pt>
                <c:pt idx="15110" formatCode="General">
                  <c:v>15.11</c:v>
                </c:pt>
                <c:pt idx="15111" formatCode="General">
                  <c:v>15.111000000000001</c:v>
                </c:pt>
                <c:pt idx="15112" formatCode="General">
                  <c:v>15.112</c:v>
                </c:pt>
                <c:pt idx="15113" formatCode="General">
                  <c:v>15.113</c:v>
                </c:pt>
                <c:pt idx="15114" formatCode="General">
                  <c:v>15.114000000000001</c:v>
                </c:pt>
                <c:pt idx="15115" formatCode="General">
                  <c:v>15.115</c:v>
                </c:pt>
                <c:pt idx="15116" formatCode="General">
                  <c:v>15.116</c:v>
                </c:pt>
                <c:pt idx="15117" formatCode="General">
                  <c:v>15.117000000000001</c:v>
                </c:pt>
                <c:pt idx="15118" formatCode="General">
                  <c:v>15.118</c:v>
                </c:pt>
                <c:pt idx="15119" formatCode="General">
                  <c:v>15.119</c:v>
                </c:pt>
                <c:pt idx="15120" formatCode="General">
                  <c:v>15.12</c:v>
                </c:pt>
                <c:pt idx="15121" formatCode="General">
                  <c:v>15.121</c:v>
                </c:pt>
                <c:pt idx="15122" formatCode="General">
                  <c:v>15.122</c:v>
                </c:pt>
                <c:pt idx="15123" formatCode="General">
                  <c:v>15.122999999999999</c:v>
                </c:pt>
                <c:pt idx="15124" formatCode="General">
                  <c:v>15.124000000000001</c:v>
                </c:pt>
                <c:pt idx="15125" formatCode="General">
                  <c:v>15.125</c:v>
                </c:pt>
                <c:pt idx="15126" formatCode="General">
                  <c:v>15.125999999999999</c:v>
                </c:pt>
                <c:pt idx="15127" formatCode="General">
                  <c:v>15.127000000000001</c:v>
                </c:pt>
                <c:pt idx="15128" formatCode="General">
                  <c:v>15.128</c:v>
                </c:pt>
                <c:pt idx="15129" formatCode="General">
                  <c:v>15.129</c:v>
                </c:pt>
                <c:pt idx="15130" formatCode="General">
                  <c:v>15.13</c:v>
                </c:pt>
                <c:pt idx="15131" formatCode="General">
                  <c:v>15.131</c:v>
                </c:pt>
                <c:pt idx="15132" formatCode="General">
                  <c:v>15.132</c:v>
                </c:pt>
                <c:pt idx="15133" formatCode="General">
                  <c:v>15.132999999999999</c:v>
                </c:pt>
                <c:pt idx="15134" formatCode="General">
                  <c:v>15.134</c:v>
                </c:pt>
                <c:pt idx="15135" formatCode="General">
                  <c:v>15.135</c:v>
                </c:pt>
                <c:pt idx="15136" formatCode="General">
                  <c:v>15.135999999999999</c:v>
                </c:pt>
                <c:pt idx="15137" formatCode="General">
                  <c:v>15.137</c:v>
                </c:pt>
                <c:pt idx="15138" formatCode="General">
                  <c:v>15.138</c:v>
                </c:pt>
                <c:pt idx="15139" formatCode="General">
                  <c:v>15.138999999999999</c:v>
                </c:pt>
                <c:pt idx="15140" formatCode="General">
                  <c:v>15.14</c:v>
                </c:pt>
                <c:pt idx="15141" formatCode="General">
                  <c:v>15.141</c:v>
                </c:pt>
                <c:pt idx="15142" formatCode="General">
                  <c:v>15.141999999999999</c:v>
                </c:pt>
                <c:pt idx="15143" formatCode="General">
                  <c:v>15.143000000000001</c:v>
                </c:pt>
                <c:pt idx="15144" formatCode="General">
                  <c:v>15.144</c:v>
                </c:pt>
                <c:pt idx="15145" formatCode="General">
                  <c:v>15.145</c:v>
                </c:pt>
                <c:pt idx="15146" formatCode="General">
                  <c:v>15.146000000000001</c:v>
                </c:pt>
                <c:pt idx="15147" formatCode="General">
                  <c:v>15.147</c:v>
                </c:pt>
                <c:pt idx="15148" formatCode="General">
                  <c:v>15.148</c:v>
                </c:pt>
                <c:pt idx="15149" formatCode="General">
                  <c:v>15.148999999999999</c:v>
                </c:pt>
                <c:pt idx="15150" formatCode="General">
                  <c:v>15.15</c:v>
                </c:pt>
                <c:pt idx="15151" formatCode="General">
                  <c:v>15.151</c:v>
                </c:pt>
                <c:pt idx="15152" formatCode="General">
                  <c:v>15.151999999999999</c:v>
                </c:pt>
                <c:pt idx="15153" formatCode="General">
                  <c:v>15.153</c:v>
                </c:pt>
                <c:pt idx="15154" formatCode="General">
                  <c:v>15.154</c:v>
                </c:pt>
                <c:pt idx="15155" formatCode="General">
                  <c:v>15.154999999999999</c:v>
                </c:pt>
                <c:pt idx="15156" formatCode="General">
                  <c:v>15.156000000000001</c:v>
                </c:pt>
                <c:pt idx="15157" formatCode="General">
                  <c:v>15.157</c:v>
                </c:pt>
                <c:pt idx="15158" formatCode="General">
                  <c:v>15.157999999999999</c:v>
                </c:pt>
                <c:pt idx="15159" formatCode="General">
                  <c:v>15.159000000000001</c:v>
                </c:pt>
                <c:pt idx="15160" formatCode="General">
                  <c:v>15.16</c:v>
                </c:pt>
                <c:pt idx="15161" formatCode="General">
                  <c:v>15.161</c:v>
                </c:pt>
                <c:pt idx="15162" formatCode="General">
                  <c:v>15.162000000000001</c:v>
                </c:pt>
                <c:pt idx="15163" formatCode="General">
                  <c:v>15.163</c:v>
                </c:pt>
                <c:pt idx="15164" formatCode="General">
                  <c:v>15.164</c:v>
                </c:pt>
                <c:pt idx="15165" formatCode="General">
                  <c:v>15.164999999999999</c:v>
                </c:pt>
                <c:pt idx="15166" formatCode="General">
                  <c:v>15.166</c:v>
                </c:pt>
                <c:pt idx="15167" formatCode="General">
                  <c:v>15.167</c:v>
                </c:pt>
                <c:pt idx="15168" formatCode="General">
                  <c:v>15.167999999999999</c:v>
                </c:pt>
                <c:pt idx="15169" formatCode="General">
                  <c:v>15.169</c:v>
                </c:pt>
                <c:pt idx="15170" formatCode="General">
                  <c:v>15.17</c:v>
                </c:pt>
                <c:pt idx="15171" formatCode="General">
                  <c:v>15.170999999999999</c:v>
                </c:pt>
                <c:pt idx="15172" formatCode="General">
                  <c:v>15.172000000000001</c:v>
                </c:pt>
                <c:pt idx="15173" formatCode="General">
                  <c:v>15.173</c:v>
                </c:pt>
                <c:pt idx="15174" formatCode="General">
                  <c:v>15.173999999999999</c:v>
                </c:pt>
                <c:pt idx="15175" formatCode="General">
                  <c:v>15.175000000000001</c:v>
                </c:pt>
                <c:pt idx="15176" formatCode="General">
                  <c:v>15.176</c:v>
                </c:pt>
                <c:pt idx="15177" formatCode="General">
                  <c:v>15.177</c:v>
                </c:pt>
                <c:pt idx="15178" formatCode="General">
                  <c:v>15.178000000000001</c:v>
                </c:pt>
                <c:pt idx="15179" formatCode="General">
                  <c:v>15.179</c:v>
                </c:pt>
                <c:pt idx="15180" formatCode="General">
                  <c:v>15.18</c:v>
                </c:pt>
                <c:pt idx="15181" formatCode="General">
                  <c:v>15.180999999999999</c:v>
                </c:pt>
                <c:pt idx="15182" formatCode="General">
                  <c:v>15.182</c:v>
                </c:pt>
                <c:pt idx="15183" formatCode="General">
                  <c:v>15.183</c:v>
                </c:pt>
                <c:pt idx="15184" formatCode="General">
                  <c:v>15.183999999999999</c:v>
                </c:pt>
                <c:pt idx="15185" formatCode="General">
                  <c:v>15.185</c:v>
                </c:pt>
                <c:pt idx="15186" formatCode="General">
                  <c:v>15.186</c:v>
                </c:pt>
                <c:pt idx="15187" formatCode="General">
                  <c:v>15.186999999999999</c:v>
                </c:pt>
                <c:pt idx="15188" formatCode="General">
                  <c:v>15.188000000000001</c:v>
                </c:pt>
                <c:pt idx="15189" formatCode="General">
                  <c:v>15.189</c:v>
                </c:pt>
                <c:pt idx="15190" formatCode="General">
                  <c:v>15.19</c:v>
                </c:pt>
                <c:pt idx="15191" formatCode="General">
                  <c:v>15.191000000000001</c:v>
                </c:pt>
                <c:pt idx="15192" formatCode="General">
                  <c:v>15.192</c:v>
                </c:pt>
                <c:pt idx="15193" formatCode="General">
                  <c:v>15.193</c:v>
                </c:pt>
                <c:pt idx="15194" formatCode="General">
                  <c:v>15.194000000000001</c:v>
                </c:pt>
                <c:pt idx="15195" formatCode="General">
                  <c:v>15.195</c:v>
                </c:pt>
                <c:pt idx="15196" formatCode="General">
                  <c:v>15.196</c:v>
                </c:pt>
                <c:pt idx="15197" formatCode="General">
                  <c:v>15.196999999999999</c:v>
                </c:pt>
                <c:pt idx="15198" formatCode="General">
                  <c:v>15.198</c:v>
                </c:pt>
                <c:pt idx="15199" formatCode="General">
                  <c:v>15.199</c:v>
                </c:pt>
                <c:pt idx="15200" formatCode="General">
                  <c:v>15.2</c:v>
                </c:pt>
                <c:pt idx="15201" formatCode="General">
                  <c:v>15.201000000000001</c:v>
                </c:pt>
                <c:pt idx="15202" formatCode="General">
                  <c:v>15.202</c:v>
                </c:pt>
                <c:pt idx="15203" formatCode="General">
                  <c:v>15.202999999999999</c:v>
                </c:pt>
                <c:pt idx="15204" formatCode="General">
                  <c:v>15.204000000000001</c:v>
                </c:pt>
                <c:pt idx="15205" formatCode="General">
                  <c:v>15.205</c:v>
                </c:pt>
                <c:pt idx="15206" formatCode="General">
                  <c:v>15.206</c:v>
                </c:pt>
                <c:pt idx="15207" formatCode="General">
                  <c:v>15.207000000000001</c:v>
                </c:pt>
                <c:pt idx="15208" formatCode="General">
                  <c:v>15.208</c:v>
                </c:pt>
                <c:pt idx="15209" formatCode="General">
                  <c:v>15.209</c:v>
                </c:pt>
                <c:pt idx="15210" formatCode="General">
                  <c:v>15.21</c:v>
                </c:pt>
                <c:pt idx="15211" formatCode="General">
                  <c:v>15.211</c:v>
                </c:pt>
                <c:pt idx="15212" formatCode="General">
                  <c:v>15.212</c:v>
                </c:pt>
                <c:pt idx="15213" formatCode="General">
                  <c:v>15.212999999999999</c:v>
                </c:pt>
                <c:pt idx="15214" formatCode="General">
                  <c:v>15.214</c:v>
                </c:pt>
                <c:pt idx="15215" formatCode="General">
                  <c:v>15.215</c:v>
                </c:pt>
                <c:pt idx="15216" formatCode="General">
                  <c:v>15.215999999999999</c:v>
                </c:pt>
                <c:pt idx="15217" formatCode="General">
                  <c:v>15.217000000000001</c:v>
                </c:pt>
                <c:pt idx="15218" formatCode="General">
                  <c:v>15.218</c:v>
                </c:pt>
                <c:pt idx="15219" formatCode="General">
                  <c:v>15.218999999999999</c:v>
                </c:pt>
                <c:pt idx="15220" formatCode="General">
                  <c:v>15.22</c:v>
                </c:pt>
                <c:pt idx="15221" formatCode="General">
                  <c:v>15.221</c:v>
                </c:pt>
                <c:pt idx="15222" formatCode="General">
                  <c:v>15.222</c:v>
                </c:pt>
                <c:pt idx="15223" formatCode="General">
                  <c:v>15.223000000000001</c:v>
                </c:pt>
                <c:pt idx="15224" formatCode="General">
                  <c:v>15.224</c:v>
                </c:pt>
                <c:pt idx="15225" formatCode="General">
                  <c:v>15.225</c:v>
                </c:pt>
                <c:pt idx="15226" formatCode="General">
                  <c:v>15.226000000000001</c:v>
                </c:pt>
                <c:pt idx="15227" formatCode="General">
                  <c:v>15.227</c:v>
                </c:pt>
                <c:pt idx="15228" formatCode="General">
                  <c:v>15.228</c:v>
                </c:pt>
                <c:pt idx="15229" formatCode="General">
                  <c:v>15.228999999999999</c:v>
                </c:pt>
                <c:pt idx="15230" formatCode="General">
                  <c:v>15.23</c:v>
                </c:pt>
                <c:pt idx="15231" formatCode="General">
                  <c:v>15.231</c:v>
                </c:pt>
                <c:pt idx="15232" formatCode="General">
                  <c:v>15.231999999999999</c:v>
                </c:pt>
                <c:pt idx="15233" formatCode="General">
                  <c:v>15.233000000000001</c:v>
                </c:pt>
                <c:pt idx="15234" formatCode="General">
                  <c:v>15.234</c:v>
                </c:pt>
                <c:pt idx="15235" formatCode="General">
                  <c:v>15.234999999999999</c:v>
                </c:pt>
                <c:pt idx="15236" formatCode="General">
                  <c:v>15.236000000000001</c:v>
                </c:pt>
                <c:pt idx="15237" formatCode="General">
                  <c:v>15.237</c:v>
                </c:pt>
                <c:pt idx="15238" formatCode="General">
                  <c:v>15.238</c:v>
                </c:pt>
                <c:pt idx="15239" formatCode="General">
                  <c:v>15.239000000000001</c:v>
                </c:pt>
                <c:pt idx="15240" formatCode="General">
                  <c:v>15.24</c:v>
                </c:pt>
                <c:pt idx="15241" formatCode="General">
                  <c:v>15.241</c:v>
                </c:pt>
                <c:pt idx="15242" formatCode="General">
                  <c:v>15.242000000000001</c:v>
                </c:pt>
                <c:pt idx="15243" formatCode="General">
                  <c:v>15.243</c:v>
                </c:pt>
                <c:pt idx="15244" formatCode="General">
                  <c:v>15.244</c:v>
                </c:pt>
                <c:pt idx="15245" formatCode="General">
                  <c:v>15.244999999999999</c:v>
                </c:pt>
                <c:pt idx="15246" formatCode="General">
                  <c:v>15.246</c:v>
                </c:pt>
                <c:pt idx="15247" formatCode="General">
                  <c:v>15.247</c:v>
                </c:pt>
                <c:pt idx="15248" formatCode="General">
                  <c:v>15.247999999999999</c:v>
                </c:pt>
                <c:pt idx="15249" formatCode="General">
                  <c:v>15.249000000000001</c:v>
                </c:pt>
                <c:pt idx="15250" formatCode="General">
                  <c:v>15.25</c:v>
                </c:pt>
                <c:pt idx="15251" formatCode="General">
                  <c:v>15.250999999999999</c:v>
                </c:pt>
                <c:pt idx="15252" formatCode="General">
                  <c:v>15.252000000000001</c:v>
                </c:pt>
                <c:pt idx="15253" formatCode="General">
                  <c:v>15.253</c:v>
                </c:pt>
                <c:pt idx="15254" formatCode="General">
                  <c:v>15.254</c:v>
                </c:pt>
                <c:pt idx="15255" formatCode="General">
                  <c:v>15.255000000000001</c:v>
                </c:pt>
                <c:pt idx="15256" formatCode="General">
                  <c:v>15.256</c:v>
                </c:pt>
                <c:pt idx="15257" formatCode="General">
                  <c:v>15.257</c:v>
                </c:pt>
                <c:pt idx="15258" formatCode="General">
                  <c:v>15.257999999999999</c:v>
                </c:pt>
                <c:pt idx="15259" formatCode="General">
                  <c:v>15.259</c:v>
                </c:pt>
                <c:pt idx="15260" formatCode="General">
                  <c:v>15.26</c:v>
                </c:pt>
                <c:pt idx="15261" formatCode="General">
                  <c:v>15.260999999999999</c:v>
                </c:pt>
                <c:pt idx="15262" formatCode="General">
                  <c:v>15.262</c:v>
                </c:pt>
                <c:pt idx="15263" formatCode="General">
                  <c:v>15.263</c:v>
                </c:pt>
                <c:pt idx="15264" formatCode="General">
                  <c:v>15.263999999999999</c:v>
                </c:pt>
                <c:pt idx="15265" formatCode="General">
                  <c:v>15.265000000000001</c:v>
                </c:pt>
                <c:pt idx="15266" formatCode="General">
                  <c:v>15.266</c:v>
                </c:pt>
                <c:pt idx="15267" formatCode="General">
                  <c:v>15.266999999999999</c:v>
                </c:pt>
                <c:pt idx="15268" formatCode="General">
                  <c:v>15.268000000000001</c:v>
                </c:pt>
                <c:pt idx="15269" formatCode="General">
                  <c:v>15.269</c:v>
                </c:pt>
                <c:pt idx="15270" formatCode="General">
                  <c:v>15.27</c:v>
                </c:pt>
                <c:pt idx="15271" formatCode="General">
                  <c:v>15.271000000000001</c:v>
                </c:pt>
                <c:pt idx="15272" formatCode="General">
                  <c:v>15.272</c:v>
                </c:pt>
                <c:pt idx="15273" formatCode="General">
                  <c:v>15.273</c:v>
                </c:pt>
                <c:pt idx="15274" formatCode="General">
                  <c:v>15.273999999999999</c:v>
                </c:pt>
                <c:pt idx="15275" formatCode="General">
                  <c:v>15.275</c:v>
                </c:pt>
                <c:pt idx="15276" formatCode="General">
                  <c:v>15.276</c:v>
                </c:pt>
                <c:pt idx="15277" formatCode="General">
                  <c:v>15.276999999999999</c:v>
                </c:pt>
                <c:pt idx="15278" formatCode="General">
                  <c:v>15.278</c:v>
                </c:pt>
                <c:pt idx="15279" formatCode="General">
                  <c:v>15.279</c:v>
                </c:pt>
                <c:pt idx="15280" formatCode="General">
                  <c:v>15.28</c:v>
                </c:pt>
                <c:pt idx="15281" formatCode="General">
                  <c:v>15.281000000000001</c:v>
                </c:pt>
                <c:pt idx="15282" formatCode="General">
                  <c:v>15.282</c:v>
                </c:pt>
                <c:pt idx="15283" formatCode="General">
                  <c:v>15.282999999999999</c:v>
                </c:pt>
                <c:pt idx="15284" formatCode="General">
                  <c:v>15.284000000000001</c:v>
                </c:pt>
                <c:pt idx="15285" formatCode="General">
                  <c:v>15.285</c:v>
                </c:pt>
                <c:pt idx="15286" formatCode="General">
                  <c:v>15.286</c:v>
                </c:pt>
                <c:pt idx="15287" formatCode="General">
                  <c:v>15.287000000000001</c:v>
                </c:pt>
                <c:pt idx="15288" formatCode="General">
                  <c:v>15.288</c:v>
                </c:pt>
                <c:pt idx="15289" formatCode="General">
                  <c:v>15.289</c:v>
                </c:pt>
                <c:pt idx="15290" formatCode="General">
                  <c:v>15.29</c:v>
                </c:pt>
                <c:pt idx="15291" formatCode="General">
                  <c:v>15.291</c:v>
                </c:pt>
                <c:pt idx="15292" formatCode="General">
                  <c:v>15.292</c:v>
                </c:pt>
                <c:pt idx="15293" formatCode="General">
                  <c:v>15.292999999999999</c:v>
                </c:pt>
                <c:pt idx="15294" formatCode="General">
                  <c:v>15.294</c:v>
                </c:pt>
                <c:pt idx="15295" formatCode="General">
                  <c:v>15.295</c:v>
                </c:pt>
                <c:pt idx="15296" formatCode="General">
                  <c:v>15.295999999999999</c:v>
                </c:pt>
                <c:pt idx="15297" formatCode="General">
                  <c:v>15.297000000000001</c:v>
                </c:pt>
                <c:pt idx="15298" formatCode="General">
                  <c:v>15.298</c:v>
                </c:pt>
                <c:pt idx="15299" formatCode="General">
                  <c:v>15.298999999999999</c:v>
                </c:pt>
                <c:pt idx="15300" formatCode="General">
                  <c:v>15.3</c:v>
                </c:pt>
                <c:pt idx="15301" formatCode="General">
                  <c:v>15.301</c:v>
                </c:pt>
                <c:pt idx="15302" formatCode="General">
                  <c:v>15.302</c:v>
                </c:pt>
                <c:pt idx="15303" formatCode="General">
                  <c:v>15.303000000000001</c:v>
                </c:pt>
                <c:pt idx="15304" formatCode="General">
                  <c:v>15.304</c:v>
                </c:pt>
                <c:pt idx="15305" formatCode="General">
                  <c:v>15.305</c:v>
                </c:pt>
                <c:pt idx="15306" formatCode="General">
                  <c:v>15.305999999999999</c:v>
                </c:pt>
                <c:pt idx="15307" formatCode="General">
                  <c:v>15.307</c:v>
                </c:pt>
                <c:pt idx="15308" formatCode="General">
                  <c:v>15.308</c:v>
                </c:pt>
                <c:pt idx="15309" formatCode="General">
                  <c:v>15.308999999999999</c:v>
                </c:pt>
                <c:pt idx="15310" formatCode="General">
                  <c:v>15.31</c:v>
                </c:pt>
                <c:pt idx="15311" formatCode="General">
                  <c:v>15.311</c:v>
                </c:pt>
                <c:pt idx="15312" formatCode="General">
                  <c:v>15.311999999999999</c:v>
                </c:pt>
                <c:pt idx="15313" formatCode="General">
                  <c:v>15.313000000000001</c:v>
                </c:pt>
                <c:pt idx="15314" formatCode="General">
                  <c:v>15.314</c:v>
                </c:pt>
                <c:pt idx="15315" formatCode="General">
                  <c:v>15.315</c:v>
                </c:pt>
                <c:pt idx="15316" formatCode="General">
                  <c:v>15.316000000000001</c:v>
                </c:pt>
                <c:pt idx="15317" formatCode="General">
                  <c:v>15.317</c:v>
                </c:pt>
                <c:pt idx="15318" formatCode="General">
                  <c:v>15.318</c:v>
                </c:pt>
                <c:pt idx="15319" formatCode="General">
                  <c:v>15.319000000000001</c:v>
                </c:pt>
                <c:pt idx="15320" formatCode="General">
                  <c:v>15.32</c:v>
                </c:pt>
                <c:pt idx="15321" formatCode="General">
                  <c:v>15.321</c:v>
                </c:pt>
                <c:pt idx="15322" formatCode="General">
                  <c:v>15.321999999999999</c:v>
                </c:pt>
                <c:pt idx="15323" formatCode="General">
                  <c:v>15.323</c:v>
                </c:pt>
                <c:pt idx="15324" formatCode="General">
                  <c:v>15.324</c:v>
                </c:pt>
                <c:pt idx="15325" formatCode="General">
                  <c:v>15.324999999999999</c:v>
                </c:pt>
                <c:pt idx="15326" formatCode="General">
                  <c:v>15.326000000000001</c:v>
                </c:pt>
                <c:pt idx="15327" formatCode="General">
                  <c:v>15.327</c:v>
                </c:pt>
                <c:pt idx="15328" formatCode="General">
                  <c:v>15.327999999999999</c:v>
                </c:pt>
                <c:pt idx="15329" formatCode="General">
                  <c:v>15.329000000000001</c:v>
                </c:pt>
                <c:pt idx="15330" formatCode="General">
                  <c:v>15.33</c:v>
                </c:pt>
                <c:pt idx="15331" formatCode="General">
                  <c:v>15.331</c:v>
                </c:pt>
                <c:pt idx="15332" formatCode="General">
                  <c:v>15.332000000000001</c:v>
                </c:pt>
                <c:pt idx="15333" formatCode="General">
                  <c:v>15.333</c:v>
                </c:pt>
                <c:pt idx="15334" formatCode="General">
                  <c:v>15.334</c:v>
                </c:pt>
                <c:pt idx="15335" formatCode="General">
                  <c:v>15.335000000000001</c:v>
                </c:pt>
                <c:pt idx="15336" formatCode="General">
                  <c:v>15.336</c:v>
                </c:pt>
                <c:pt idx="15337" formatCode="General">
                  <c:v>15.337</c:v>
                </c:pt>
                <c:pt idx="15338" formatCode="General">
                  <c:v>15.337999999999999</c:v>
                </c:pt>
                <c:pt idx="15339" formatCode="General">
                  <c:v>15.339</c:v>
                </c:pt>
                <c:pt idx="15340" formatCode="General">
                  <c:v>15.34</c:v>
                </c:pt>
                <c:pt idx="15341" formatCode="General">
                  <c:v>15.340999999999999</c:v>
                </c:pt>
                <c:pt idx="15342" formatCode="General">
                  <c:v>15.342000000000001</c:v>
                </c:pt>
                <c:pt idx="15343" formatCode="General">
                  <c:v>15.343</c:v>
                </c:pt>
                <c:pt idx="15344" formatCode="General">
                  <c:v>15.343999999999999</c:v>
                </c:pt>
                <c:pt idx="15345" formatCode="General">
                  <c:v>15.345000000000001</c:v>
                </c:pt>
                <c:pt idx="15346" formatCode="General">
                  <c:v>15.346</c:v>
                </c:pt>
                <c:pt idx="15347" formatCode="General">
                  <c:v>15.347</c:v>
                </c:pt>
                <c:pt idx="15348" formatCode="General">
                  <c:v>15.348000000000001</c:v>
                </c:pt>
                <c:pt idx="15349" formatCode="General">
                  <c:v>15.349</c:v>
                </c:pt>
                <c:pt idx="15350" formatCode="General">
                  <c:v>15.35</c:v>
                </c:pt>
                <c:pt idx="15351" formatCode="General">
                  <c:v>15.351000000000001</c:v>
                </c:pt>
                <c:pt idx="15352" formatCode="General">
                  <c:v>15.352</c:v>
                </c:pt>
                <c:pt idx="15353" formatCode="General">
                  <c:v>15.353</c:v>
                </c:pt>
                <c:pt idx="15354" formatCode="General">
                  <c:v>15.353999999999999</c:v>
                </c:pt>
                <c:pt idx="15355" formatCode="General">
                  <c:v>15.355</c:v>
                </c:pt>
                <c:pt idx="15356" formatCode="General">
                  <c:v>15.356</c:v>
                </c:pt>
                <c:pt idx="15357" formatCode="General">
                  <c:v>15.356999999999999</c:v>
                </c:pt>
                <c:pt idx="15358" formatCode="General">
                  <c:v>15.358000000000001</c:v>
                </c:pt>
                <c:pt idx="15359" formatCode="General">
                  <c:v>15.359</c:v>
                </c:pt>
                <c:pt idx="15360" formatCode="General">
                  <c:v>15.36</c:v>
                </c:pt>
                <c:pt idx="15361" formatCode="General">
                  <c:v>15.361000000000001</c:v>
                </c:pt>
                <c:pt idx="15362" formatCode="General">
                  <c:v>15.362</c:v>
                </c:pt>
                <c:pt idx="15363" formatCode="General">
                  <c:v>15.363</c:v>
                </c:pt>
                <c:pt idx="15364" formatCode="General">
                  <c:v>15.364000000000001</c:v>
                </c:pt>
                <c:pt idx="15365" formatCode="General">
                  <c:v>15.365</c:v>
                </c:pt>
                <c:pt idx="15366" formatCode="General">
                  <c:v>15.366</c:v>
                </c:pt>
                <c:pt idx="15367" formatCode="General">
                  <c:v>15.367000000000001</c:v>
                </c:pt>
                <c:pt idx="15368" formatCode="General">
                  <c:v>15.368</c:v>
                </c:pt>
                <c:pt idx="15369" formatCode="General">
                  <c:v>15.369</c:v>
                </c:pt>
                <c:pt idx="15370" formatCode="General">
                  <c:v>15.37</c:v>
                </c:pt>
                <c:pt idx="15371" formatCode="General">
                  <c:v>15.371</c:v>
                </c:pt>
                <c:pt idx="15372" formatCode="General">
                  <c:v>15.372</c:v>
                </c:pt>
                <c:pt idx="15373" formatCode="General">
                  <c:v>15.372999999999999</c:v>
                </c:pt>
                <c:pt idx="15374" formatCode="General">
                  <c:v>15.374000000000001</c:v>
                </c:pt>
                <c:pt idx="15375" formatCode="General">
                  <c:v>15.375</c:v>
                </c:pt>
                <c:pt idx="15376" formatCode="General">
                  <c:v>15.375999999999999</c:v>
                </c:pt>
                <c:pt idx="15377" formatCode="General">
                  <c:v>15.377000000000001</c:v>
                </c:pt>
                <c:pt idx="15378" formatCode="General">
                  <c:v>15.378</c:v>
                </c:pt>
                <c:pt idx="15379" formatCode="General">
                  <c:v>15.379</c:v>
                </c:pt>
                <c:pt idx="15380" formatCode="General">
                  <c:v>15.38</c:v>
                </c:pt>
                <c:pt idx="15381" formatCode="General">
                  <c:v>15.381</c:v>
                </c:pt>
                <c:pt idx="15382" formatCode="General">
                  <c:v>15.382</c:v>
                </c:pt>
                <c:pt idx="15383" formatCode="General">
                  <c:v>15.382999999999999</c:v>
                </c:pt>
                <c:pt idx="15384" formatCode="General">
                  <c:v>15.384</c:v>
                </c:pt>
                <c:pt idx="15385" formatCode="General">
                  <c:v>15.385</c:v>
                </c:pt>
                <c:pt idx="15386" formatCode="General">
                  <c:v>15.385999999999999</c:v>
                </c:pt>
                <c:pt idx="15387" formatCode="General">
                  <c:v>15.387</c:v>
                </c:pt>
                <c:pt idx="15388" formatCode="General">
                  <c:v>15.388</c:v>
                </c:pt>
                <c:pt idx="15389" formatCode="General">
                  <c:v>15.388999999999999</c:v>
                </c:pt>
                <c:pt idx="15390" formatCode="General">
                  <c:v>15.39</c:v>
                </c:pt>
                <c:pt idx="15391" formatCode="General">
                  <c:v>15.391</c:v>
                </c:pt>
                <c:pt idx="15392" formatCode="General">
                  <c:v>15.391999999999999</c:v>
                </c:pt>
                <c:pt idx="15393" formatCode="General">
                  <c:v>15.393000000000001</c:v>
                </c:pt>
                <c:pt idx="15394" formatCode="General">
                  <c:v>15.394</c:v>
                </c:pt>
                <c:pt idx="15395" formatCode="General">
                  <c:v>15.395</c:v>
                </c:pt>
                <c:pt idx="15396" formatCode="General">
                  <c:v>15.396000000000001</c:v>
                </c:pt>
                <c:pt idx="15397" formatCode="General">
                  <c:v>15.397</c:v>
                </c:pt>
                <c:pt idx="15398" formatCode="General">
                  <c:v>15.398</c:v>
                </c:pt>
                <c:pt idx="15399" formatCode="General">
                  <c:v>15.398999999999999</c:v>
                </c:pt>
                <c:pt idx="15400" formatCode="General">
                  <c:v>15.4</c:v>
                </c:pt>
                <c:pt idx="15401" formatCode="General">
                  <c:v>15.401</c:v>
                </c:pt>
                <c:pt idx="15402" formatCode="General">
                  <c:v>15.401999999999999</c:v>
                </c:pt>
                <c:pt idx="15403" formatCode="General">
                  <c:v>15.403</c:v>
                </c:pt>
                <c:pt idx="15404" formatCode="General">
                  <c:v>15.404</c:v>
                </c:pt>
                <c:pt idx="15405" formatCode="General">
                  <c:v>15.404999999999999</c:v>
                </c:pt>
                <c:pt idx="15406" formatCode="General">
                  <c:v>15.406000000000001</c:v>
                </c:pt>
                <c:pt idx="15407" formatCode="General">
                  <c:v>15.407</c:v>
                </c:pt>
                <c:pt idx="15408" formatCode="General">
                  <c:v>15.407999999999999</c:v>
                </c:pt>
                <c:pt idx="15409" formatCode="General">
                  <c:v>15.409000000000001</c:v>
                </c:pt>
                <c:pt idx="15410" formatCode="General">
                  <c:v>15.41</c:v>
                </c:pt>
                <c:pt idx="15411" formatCode="General">
                  <c:v>15.411</c:v>
                </c:pt>
                <c:pt idx="15412" formatCode="General">
                  <c:v>15.412000000000001</c:v>
                </c:pt>
                <c:pt idx="15413" formatCode="General">
                  <c:v>15.413</c:v>
                </c:pt>
                <c:pt idx="15414" formatCode="General">
                  <c:v>15.414</c:v>
                </c:pt>
                <c:pt idx="15415" formatCode="General">
                  <c:v>15.414999999999999</c:v>
                </c:pt>
                <c:pt idx="15416" formatCode="General">
                  <c:v>15.416</c:v>
                </c:pt>
                <c:pt idx="15417" formatCode="General">
                  <c:v>15.417</c:v>
                </c:pt>
                <c:pt idx="15418" formatCode="General">
                  <c:v>15.417999999999999</c:v>
                </c:pt>
                <c:pt idx="15419" formatCode="General">
                  <c:v>15.419</c:v>
                </c:pt>
                <c:pt idx="15420" formatCode="General">
                  <c:v>15.42</c:v>
                </c:pt>
                <c:pt idx="15421" formatCode="General">
                  <c:v>15.420999999999999</c:v>
                </c:pt>
                <c:pt idx="15422" formatCode="General">
                  <c:v>15.422000000000001</c:v>
                </c:pt>
                <c:pt idx="15423" formatCode="General">
                  <c:v>15.423</c:v>
                </c:pt>
                <c:pt idx="15424" formatCode="General">
                  <c:v>15.423999999999999</c:v>
                </c:pt>
                <c:pt idx="15425" formatCode="General">
                  <c:v>15.425000000000001</c:v>
                </c:pt>
                <c:pt idx="15426" formatCode="General">
                  <c:v>15.426</c:v>
                </c:pt>
                <c:pt idx="15427" formatCode="General">
                  <c:v>15.427</c:v>
                </c:pt>
                <c:pt idx="15428" formatCode="General">
                  <c:v>15.428000000000001</c:v>
                </c:pt>
                <c:pt idx="15429" formatCode="General">
                  <c:v>15.429</c:v>
                </c:pt>
                <c:pt idx="15430" formatCode="General">
                  <c:v>15.43</c:v>
                </c:pt>
                <c:pt idx="15431" formatCode="General">
                  <c:v>15.430999999999999</c:v>
                </c:pt>
                <c:pt idx="15432" formatCode="General">
                  <c:v>15.432</c:v>
                </c:pt>
                <c:pt idx="15433" formatCode="General">
                  <c:v>15.433</c:v>
                </c:pt>
                <c:pt idx="15434" formatCode="General">
                  <c:v>15.433999999999999</c:v>
                </c:pt>
                <c:pt idx="15435" formatCode="General">
                  <c:v>15.435</c:v>
                </c:pt>
                <c:pt idx="15436" formatCode="General">
                  <c:v>15.436</c:v>
                </c:pt>
                <c:pt idx="15437" formatCode="General">
                  <c:v>15.436999999999999</c:v>
                </c:pt>
                <c:pt idx="15438" formatCode="General">
                  <c:v>15.438000000000001</c:v>
                </c:pt>
                <c:pt idx="15439" formatCode="General">
                  <c:v>15.439</c:v>
                </c:pt>
                <c:pt idx="15440" formatCode="General">
                  <c:v>15.44</c:v>
                </c:pt>
                <c:pt idx="15441" formatCode="General">
                  <c:v>15.441000000000001</c:v>
                </c:pt>
                <c:pt idx="15442" formatCode="General">
                  <c:v>15.442</c:v>
                </c:pt>
                <c:pt idx="15443" formatCode="General">
                  <c:v>15.443</c:v>
                </c:pt>
                <c:pt idx="15444" formatCode="General">
                  <c:v>15.444000000000001</c:v>
                </c:pt>
                <c:pt idx="15445" formatCode="General">
                  <c:v>15.445</c:v>
                </c:pt>
                <c:pt idx="15446" formatCode="General">
                  <c:v>15.446</c:v>
                </c:pt>
                <c:pt idx="15447" formatCode="General">
                  <c:v>15.446999999999999</c:v>
                </c:pt>
                <c:pt idx="15448" formatCode="General">
                  <c:v>15.448</c:v>
                </c:pt>
                <c:pt idx="15449" formatCode="General">
                  <c:v>15.449</c:v>
                </c:pt>
                <c:pt idx="15450" formatCode="General">
                  <c:v>15.45</c:v>
                </c:pt>
                <c:pt idx="15451" formatCode="General">
                  <c:v>15.451000000000001</c:v>
                </c:pt>
                <c:pt idx="15452" formatCode="General">
                  <c:v>15.452</c:v>
                </c:pt>
                <c:pt idx="15453" formatCode="General">
                  <c:v>15.452999999999999</c:v>
                </c:pt>
                <c:pt idx="15454" formatCode="General">
                  <c:v>15.454000000000001</c:v>
                </c:pt>
                <c:pt idx="15455" formatCode="General">
                  <c:v>15.455</c:v>
                </c:pt>
                <c:pt idx="15456" formatCode="General">
                  <c:v>15.456</c:v>
                </c:pt>
                <c:pt idx="15457" formatCode="General">
                  <c:v>15.457000000000001</c:v>
                </c:pt>
                <c:pt idx="15458" formatCode="General">
                  <c:v>15.458</c:v>
                </c:pt>
                <c:pt idx="15459" formatCode="General">
                  <c:v>15.459</c:v>
                </c:pt>
                <c:pt idx="15460" formatCode="General">
                  <c:v>15.46</c:v>
                </c:pt>
                <c:pt idx="15461" formatCode="General">
                  <c:v>15.461</c:v>
                </c:pt>
                <c:pt idx="15462" formatCode="General">
                  <c:v>15.462</c:v>
                </c:pt>
                <c:pt idx="15463" formatCode="General">
                  <c:v>15.462999999999999</c:v>
                </c:pt>
                <c:pt idx="15464" formatCode="General">
                  <c:v>15.464</c:v>
                </c:pt>
                <c:pt idx="15465" formatCode="General">
                  <c:v>15.465</c:v>
                </c:pt>
                <c:pt idx="15466" formatCode="General">
                  <c:v>15.465999999999999</c:v>
                </c:pt>
                <c:pt idx="15467" formatCode="General">
                  <c:v>15.467000000000001</c:v>
                </c:pt>
                <c:pt idx="15468" formatCode="General">
                  <c:v>15.468</c:v>
                </c:pt>
                <c:pt idx="15469" formatCode="General">
                  <c:v>15.468999999999999</c:v>
                </c:pt>
                <c:pt idx="15470" formatCode="General">
                  <c:v>15.47</c:v>
                </c:pt>
                <c:pt idx="15471" formatCode="General">
                  <c:v>15.471</c:v>
                </c:pt>
                <c:pt idx="15472" formatCode="General">
                  <c:v>15.472</c:v>
                </c:pt>
                <c:pt idx="15473" formatCode="General">
                  <c:v>15.473000000000001</c:v>
                </c:pt>
                <c:pt idx="15474" formatCode="General">
                  <c:v>15.474</c:v>
                </c:pt>
                <c:pt idx="15475" formatCode="General">
                  <c:v>15.475</c:v>
                </c:pt>
                <c:pt idx="15476" formatCode="General">
                  <c:v>15.476000000000001</c:v>
                </c:pt>
                <c:pt idx="15477" formatCode="General">
                  <c:v>15.477</c:v>
                </c:pt>
                <c:pt idx="15478" formatCode="General">
                  <c:v>15.478</c:v>
                </c:pt>
                <c:pt idx="15479" formatCode="General">
                  <c:v>15.478999999999999</c:v>
                </c:pt>
                <c:pt idx="15480" formatCode="General">
                  <c:v>15.48</c:v>
                </c:pt>
                <c:pt idx="15481" formatCode="General">
                  <c:v>15.481</c:v>
                </c:pt>
                <c:pt idx="15482" formatCode="General">
                  <c:v>15.481999999999999</c:v>
                </c:pt>
                <c:pt idx="15483" formatCode="General">
                  <c:v>15.483000000000001</c:v>
                </c:pt>
                <c:pt idx="15484" formatCode="General">
                  <c:v>15.484</c:v>
                </c:pt>
                <c:pt idx="15485" formatCode="General">
                  <c:v>15.484999999999999</c:v>
                </c:pt>
                <c:pt idx="15486" formatCode="General">
                  <c:v>15.486000000000001</c:v>
                </c:pt>
                <c:pt idx="15487" formatCode="General">
                  <c:v>15.487</c:v>
                </c:pt>
                <c:pt idx="15488" formatCode="General">
                  <c:v>15.488</c:v>
                </c:pt>
                <c:pt idx="15489" formatCode="General">
                  <c:v>15.489000000000001</c:v>
                </c:pt>
                <c:pt idx="15490" formatCode="General">
                  <c:v>15.49</c:v>
                </c:pt>
                <c:pt idx="15491" formatCode="General">
                  <c:v>15.491</c:v>
                </c:pt>
                <c:pt idx="15492" formatCode="General">
                  <c:v>15.492000000000001</c:v>
                </c:pt>
                <c:pt idx="15493" formatCode="General">
                  <c:v>15.493</c:v>
                </c:pt>
                <c:pt idx="15494" formatCode="General">
                  <c:v>15.494</c:v>
                </c:pt>
                <c:pt idx="15495" formatCode="General">
                  <c:v>15.494999999999999</c:v>
                </c:pt>
                <c:pt idx="15496" formatCode="General">
                  <c:v>15.496</c:v>
                </c:pt>
                <c:pt idx="15497" formatCode="General">
                  <c:v>15.497</c:v>
                </c:pt>
                <c:pt idx="15498" formatCode="General">
                  <c:v>15.497999999999999</c:v>
                </c:pt>
                <c:pt idx="15499" formatCode="General">
                  <c:v>15.499000000000001</c:v>
                </c:pt>
                <c:pt idx="15500" formatCode="General">
                  <c:v>15.5</c:v>
                </c:pt>
                <c:pt idx="15501" formatCode="General">
                  <c:v>15.500999999999999</c:v>
                </c:pt>
                <c:pt idx="15502" formatCode="General">
                  <c:v>15.502000000000001</c:v>
                </c:pt>
                <c:pt idx="15503" formatCode="General">
                  <c:v>15.503</c:v>
                </c:pt>
                <c:pt idx="15504" formatCode="General">
                  <c:v>15.504</c:v>
                </c:pt>
                <c:pt idx="15505" formatCode="General">
                  <c:v>15.505000000000001</c:v>
                </c:pt>
                <c:pt idx="15506" formatCode="General">
                  <c:v>15.506</c:v>
                </c:pt>
                <c:pt idx="15507" formatCode="General">
                  <c:v>15.507</c:v>
                </c:pt>
                <c:pt idx="15508" formatCode="General">
                  <c:v>15.507999999999999</c:v>
                </c:pt>
                <c:pt idx="15509" formatCode="General">
                  <c:v>15.509</c:v>
                </c:pt>
                <c:pt idx="15510" formatCode="General">
                  <c:v>15.51</c:v>
                </c:pt>
                <c:pt idx="15511" formatCode="General">
                  <c:v>15.510999999999999</c:v>
                </c:pt>
                <c:pt idx="15512" formatCode="General">
                  <c:v>15.512</c:v>
                </c:pt>
                <c:pt idx="15513" formatCode="General">
                  <c:v>15.513</c:v>
                </c:pt>
                <c:pt idx="15514" formatCode="General">
                  <c:v>15.513999999999999</c:v>
                </c:pt>
                <c:pt idx="15515" formatCode="General">
                  <c:v>15.515000000000001</c:v>
                </c:pt>
                <c:pt idx="15516" formatCode="General">
                  <c:v>15.516</c:v>
                </c:pt>
                <c:pt idx="15517" formatCode="General">
                  <c:v>15.516999999999999</c:v>
                </c:pt>
                <c:pt idx="15518" formatCode="General">
                  <c:v>15.518000000000001</c:v>
                </c:pt>
                <c:pt idx="15519" formatCode="General">
                  <c:v>15.519</c:v>
                </c:pt>
                <c:pt idx="15520" formatCode="General">
                  <c:v>15.52</c:v>
                </c:pt>
                <c:pt idx="15521" formatCode="General">
                  <c:v>15.521000000000001</c:v>
                </c:pt>
                <c:pt idx="15522" formatCode="General">
                  <c:v>15.522</c:v>
                </c:pt>
                <c:pt idx="15523" formatCode="General">
                  <c:v>15.523</c:v>
                </c:pt>
                <c:pt idx="15524" formatCode="General">
                  <c:v>15.523999999999999</c:v>
                </c:pt>
                <c:pt idx="15525" formatCode="General">
                  <c:v>15.525</c:v>
                </c:pt>
                <c:pt idx="15526" formatCode="General">
                  <c:v>15.526</c:v>
                </c:pt>
                <c:pt idx="15527" formatCode="General">
                  <c:v>15.526999999999999</c:v>
                </c:pt>
                <c:pt idx="15528" formatCode="General">
                  <c:v>15.528</c:v>
                </c:pt>
                <c:pt idx="15529" formatCode="General">
                  <c:v>15.529</c:v>
                </c:pt>
                <c:pt idx="15530" formatCode="General">
                  <c:v>15.53</c:v>
                </c:pt>
                <c:pt idx="15531" formatCode="General">
                  <c:v>15.531000000000001</c:v>
                </c:pt>
                <c:pt idx="15532" formatCode="General">
                  <c:v>15.532</c:v>
                </c:pt>
                <c:pt idx="15533" formatCode="General">
                  <c:v>15.532999999999999</c:v>
                </c:pt>
                <c:pt idx="15534" formatCode="General">
                  <c:v>15.534000000000001</c:v>
                </c:pt>
                <c:pt idx="15535" formatCode="General">
                  <c:v>15.535</c:v>
                </c:pt>
                <c:pt idx="15536" formatCode="General">
                  <c:v>15.536</c:v>
                </c:pt>
                <c:pt idx="15537" formatCode="General">
                  <c:v>15.537000000000001</c:v>
                </c:pt>
                <c:pt idx="15538" formatCode="General">
                  <c:v>15.538</c:v>
                </c:pt>
                <c:pt idx="15539" formatCode="General">
                  <c:v>15.539</c:v>
                </c:pt>
                <c:pt idx="15540" formatCode="General">
                  <c:v>15.54</c:v>
                </c:pt>
                <c:pt idx="15541" formatCode="General">
                  <c:v>15.541</c:v>
                </c:pt>
                <c:pt idx="15542" formatCode="General">
                  <c:v>15.542</c:v>
                </c:pt>
                <c:pt idx="15543" formatCode="General">
                  <c:v>15.542999999999999</c:v>
                </c:pt>
                <c:pt idx="15544" formatCode="General">
                  <c:v>15.544</c:v>
                </c:pt>
                <c:pt idx="15545" formatCode="General">
                  <c:v>15.545</c:v>
                </c:pt>
                <c:pt idx="15546" formatCode="General">
                  <c:v>15.545999999999999</c:v>
                </c:pt>
                <c:pt idx="15547" formatCode="General">
                  <c:v>15.547000000000001</c:v>
                </c:pt>
                <c:pt idx="15548" formatCode="General">
                  <c:v>15.548</c:v>
                </c:pt>
                <c:pt idx="15549" formatCode="General">
                  <c:v>15.548999999999999</c:v>
                </c:pt>
                <c:pt idx="15550" formatCode="General">
                  <c:v>15.55</c:v>
                </c:pt>
                <c:pt idx="15551" formatCode="General">
                  <c:v>15.551</c:v>
                </c:pt>
                <c:pt idx="15552" formatCode="General">
                  <c:v>15.552</c:v>
                </c:pt>
                <c:pt idx="15553" formatCode="General">
                  <c:v>15.553000000000001</c:v>
                </c:pt>
                <c:pt idx="15554" formatCode="General">
                  <c:v>15.554</c:v>
                </c:pt>
                <c:pt idx="15555" formatCode="General">
                  <c:v>15.555</c:v>
                </c:pt>
                <c:pt idx="15556" formatCode="General">
                  <c:v>15.555999999999999</c:v>
                </c:pt>
                <c:pt idx="15557" formatCode="General">
                  <c:v>15.557</c:v>
                </c:pt>
                <c:pt idx="15558" formatCode="General">
                  <c:v>15.558</c:v>
                </c:pt>
                <c:pt idx="15559" formatCode="General">
                  <c:v>15.558999999999999</c:v>
                </c:pt>
                <c:pt idx="15560" formatCode="General">
                  <c:v>15.56</c:v>
                </c:pt>
                <c:pt idx="15561" formatCode="General">
                  <c:v>15.561</c:v>
                </c:pt>
                <c:pt idx="15562" formatCode="General">
                  <c:v>15.561999999999999</c:v>
                </c:pt>
                <c:pt idx="15563" formatCode="General">
                  <c:v>15.563000000000001</c:v>
                </c:pt>
                <c:pt idx="15564" formatCode="General">
                  <c:v>15.564</c:v>
                </c:pt>
                <c:pt idx="15565" formatCode="General">
                  <c:v>15.565</c:v>
                </c:pt>
                <c:pt idx="15566" formatCode="General">
                  <c:v>15.566000000000001</c:v>
                </c:pt>
                <c:pt idx="15567" formatCode="General">
                  <c:v>15.567</c:v>
                </c:pt>
                <c:pt idx="15568" formatCode="General">
                  <c:v>15.568</c:v>
                </c:pt>
                <c:pt idx="15569" formatCode="General">
                  <c:v>15.569000000000001</c:v>
                </c:pt>
                <c:pt idx="15570" formatCode="General">
                  <c:v>15.57</c:v>
                </c:pt>
                <c:pt idx="15571" formatCode="General">
                  <c:v>15.571</c:v>
                </c:pt>
                <c:pt idx="15572" formatCode="General">
                  <c:v>15.571999999999999</c:v>
                </c:pt>
                <c:pt idx="15573" formatCode="General">
                  <c:v>15.573</c:v>
                </c:pt>
                <c:pt idx="15574" formatCode="General">
                  <c:v>15.574</c:v>
                </c:pt>
                <c:pt idx="15575" formatCode="General">
                  <c:v>15.574999999999999</c:v>
                </c:pt>
                <c:pt idx="15576" formatCode="General">
                  <c:v>15.576000000000001</c:v>
                </c:pt>
                <c:pt idx="15577" formatCode="General">
                  <c:v>15.577</c:v>
                </c:pt>
                <c:pt idx="15578" formatCode="General">
                  <c:v>15.577999999999999</c:v>
                </c:pt>
                <c:pt idx="15579" formatCode="General">
                  <c:v>15.579000000000001</c:v>
                </c:pt>
                <c:pt idx="15580" formatCode="General">
                  <c:v>15.58</c:v>
                </c:pt>
                <c:pt idx="15581" formatCode="General">
                  <c:v>15.581</c:v>
                </c:pt>
                <c:pt idx="15582" formatCode="General">
                  <c:v>15.582000000000001</c:v>
                </c:pt>
                <c:pt idx="15583" formatCode="General">
                  <c:v>15.583</c:v>
                </c:pt>
                <c:pt idx="15584" formatCode="General">
                  <c:v>15.584</c:v>
                </c:pt>
                <c:pt idx="15585" formatCode="General">
                  <c:v>15.585000000000001</c:v>
                </c:pt>
                <c:pt idx="15586" formatCode="General">
                  <c:v>15.586</c:v>
                </c:pt>
                <c:pt idx="15587" formatCode="General">
                  <c:v>15.587</c:v>
                </c:pt>
                <c:pt idx="15588" formatCode="General">
                  <c:v>15.587999999999999</c:v>
                </c:pt>
                <c:pt idx="15589" formatCode="General">
                  <c:v>15.589</c:v>
                </c:pt>
                <c:pt idx="15590" formatCode="General">
                  <c:v>15.59</c:v>
                </c:pt>
                <c:pt idx="15591" formatCode="General">
                  <c:v>15.590999999999999</c:v>
                </c:pt>
                <c:pt idx="15592" formatCode="General">
                  <c:v>15.592000000000001</c:v>
                </c:pt>
                <c:pt idx="15593" formatCode="General">
                  <c:v>15.593</c:v>
                </c:pt>
                <c:pt idx="15594" formatCode="General">
                  <c:v>15.593999999999999</c:v>
                </c:pt>
                <c:pt idx="15595" formatCode="General">
                  <c:v>15.595000000000001</c:v>
                </c:pt>
                <c:pt idx="15596" formatCode="General">
                  <c:v>15.596</c:v>
                </c:pt>
                <c:pt idx="15597" formatCode="General">
                  <c:v>15.597</c:v>
                </c:pt>
                <c:pt idx="15598" formatCode="General">
                  <c:v>15.598000000000001</c:v>
                </c:pt>
                <c:pt idx="15599" formatCode="General">
                  <c:v>15.599</c:v>
                </c:pt>
                <c:pt idx="15600" formatCode="General">
                  <c:v>15.6</c:v>
                </c:pt>
                <c:pt idx="15601" formatCode="General">
                  <c:v>15.601000000000001</c:v>
                </c:pt>
                <c:pt idx="15602" formatCode="General">
                  <c:v>15.602</c:v>
                </c:pt>
                <c:pt idx="15603" formatCode="General">
                  <c:v>15.603</c:v>
                </c:pt>
                <c:pt idx="15604" formatCode="General">
                  <c:v>15.603999999999999</c:v>
                </c:pt>
                <c:pt idx="15605" formatCode="General">
                  <c:v>15.605</c:v>
                </c:pt>
                <c:pt idx="15606" formatCode="General">
                  <c:v>15.606</c:v>
                </c:pt>
                <c:pt idx="15607" formatCode="General">
                  <c:v>15.606999999999999</c:v>
                </c:pt>
                <c:pt idx="15608" formatCode="General">
                  <c:v>15.608000000000001</c:v>
                </c:pt>
                <c:pt idx="15609" formatCode="General">
                  <c:v>15.609</c:v>
                </c:pt>
                <c:pt idx="15610" formatCode="General">
                  <c:v>15.61</c:v>
                </c:pt>
                <c:pt idx="15611" formatCode="General">
                  <c:v>15.611000000000001</c:v>
                </c:pt>
                <c:pt idx="15612" formatCode="General">
                  <c:v>15.612</c:v>
                </c:pt>
                <c:pt idx="15613" formatCode="General">
                  <c:v>15.613</c:v>
                </c:pt>
                <c:pt idx="15614" formatCode="General">
                  <c:v>15.614000000000001</c:v>
                </c:pt>
                <c:pt idx="15615" formatCode="General">
                  <c:v>15.615</c:v>
                </c:pt>
                <c:pt idx="15616" formatCode="General">
                  <c:v>15.616</c:v>
                </c:pt>
                <c:pt idx="15617" formatCode="General">
                  <c:v>15.617000000000001</c:v>
                </c:pt>
                <c:pt idx="15618" formatCode="General">
                  <c:v>15.618</c:v>
                </c:pt>
                <c:pt idx="15619" formatCode="General">
                  <c:v>15.619</c:v>
                </c:pt>
                <c:pt idx="15620" formatCode="General">
                  <c:v>15.62</c:v>
                </c:pt>
                <c:pt idx="15621" formatCode="General">
                  <c:v>15.621</c:v>
                </c:pt>
                <c:pt idx="15622" formatCode="General">
                  <c:v>15.622</c:v>
                </c:pt>
                <c:pt idx="15623" formatCode="General">
                  <c:v>15.622999999999999</c:v>
                </c:pt>
                <c:pt idx="15624" formatCode="General">
                  <c:v>15.624000000000001</c:v>
                </c:pt>
                <c:pt idx="15625" formatCode="General">
                  <c:v>15.625</c:v>
                </c:pt>
                <c:pt idx="15626" formatCode="General">
                  <c:v>15.625999999999999</c:v>
                </c:pt>
                <c:pt idx="15627" formatCode="General">
                  <c:v>15.627000000000001</c:v>
                </c:pt>
                <c:pt idx="15628" formatCode="General">
                  <c:v>15.628</c:v>
                </c:pt>
                <c:pt idx="15629" formatCode="General">
                  <c:v>15.629</c:v>
                </c:pt>
                <c:pt idx="15630" formatCode="General">
                  <c:v>15.63</c:v>
                </c:pt>
                <c:pt idx="15631" formatCode="General">
                  <c:v>15.631</c:v>
                </c:pt>
                <c:pt idx="15632" formatCode="General">
                  <c:v>15.632</c:v>
                </c:pt>
                <c:pt idx="15633" formatCode="General">
                  <c:v>15.632999999999999</c:v>
                </c:pt>
                <c:pt idx="15634" formatCode="General">
                  <c:v>15.634</c:v>
                </c:pt>
                <c:pt idx="15635" formatCode="General">
                  <c:v>15.635</c:v>
                </c:pt>
                <c:pt idx="15636" formatCode="General">
                  <c:v>15.635999999999999</c:v>
                </c:pt>
                <c:pt idx="15637" formatCode="General">
                  <c:v>15.637</c:v>
                </c:pt>
                <c:pt idx="15638" formatCode="General">
                  <c:v>15.638</c:v>
                </c:pt>
                <c:pt idx="15639" formatCode="General">
                  <c:v>15.638999999999999</c:v>
                </c:pt>
                <c:pt idx="15640" formatCode="General">
                  <c:v>15.64</c:v>
                </c:pt>
                <c:pt idx="15641" formatCode="General">
                  <c:v>15.641</c:v>
                </c:pt>
                <c:pt idx="15642" formatCode="General">
                  <c:v>15.641999999999999</c:v>
                </c:pt>
                <c:pt idx="15643" formatCode="General">
                  <c:v>15.643000000000001</c:v>
                </c:pt>
                <c:pt idx="15644" formatCode="General">
                  <c:v>15.644</c:v>
                </c:pt>
                <c:pt idx="15645" formatCode="General">
                  <c:v>15.645</c:v>
                </c:pt>
                <c:pt idx="15646" formatCode="General">
                  <c:v>15.646000000000001</c:v>
                </c:pt>
                <c:pt idx="15647" formatCode="General">
                  <c:v>15.647</c:v>
                </c:pt>
                <c:pt idx="15648" formatCode="General">
                  <c:v>15.648</c:v>
                </c:pt>
                <c:pt idx="15649" formatCode="General">
                  <c:v>15.648999999999999</c:v>
                </c:pt>
                <c:pt idx="15650" formatCode="General">
                  <c:v>15.65</c:v>
                </c:pt>
                <c:pt idx="15651" formatCode="General">
                  <c:v>15.651</c:v>
                </c:pt>
                <c:pt idx="15652" formatCode="General">
                  <c:v>15.651999999999999</c:v>
                </c:pt>
                <c:pt idx="15653" formatCode="General">
                  <c:v>15.653</c:v>
                </c:pt>
                <c:pt idx="15654" formatCode="General">
                  <c:v>15.654</c:v>
                </c:pt>
                <c:pt idx="15655" formatCode="General">
                  <c:v>15.654999999999999</c:v>
                </c:pt>
                <c:pt idx="15656" formatCode="General">
                  <c:v>15.656000000000001</c:v>
                </c:pt>
                <c:pt idx="15657" formatCode="General">
                  <c:v>15.657</c:v>
                </c:pt>
                <c:pt idx="15658" formatCode="General">
                  <c:v>15.657999999999999</c:v>
                </c:pt>
                <c:pt idx="15659" formatCode="General">
                  <c:v>15.659000000000001</c:v>
                </c:pt>
                <c:pt idx="15660" formatCode="General">
                  <c:v>15.66</c:v>
                </c:pt>
                <c:pt idx="15661" formatCode="General">
                  <c:v>15.661</c:v>
                </c:pt>
                <c:pt idx="15662" formatCode="General">
                  <c:v>15.662000000000001</c:v>
                </c:pt>
                <c:pt idx="15663" formatCode="General">
                  <c:v>15.663</c:v>
                </c:pt>
                <c:pt idx="15664" formatCode="General">
                  <c:v>15.664</c:v>
                </c:pt>
                <c:pt idx="15665" formatCode="General">
                  <c:v>15.664999999999999</c:v>
                </c:pt>
                <c:pt idx="15666" formatCode="General">
                  <c:v>15.666</c:v>
                </c:pt>
                <c:pt idx="15667" formatCode="General">
                  <c:v>15.667</c:v>
                </c:pt>
                <c:pt idx="15668" formatCode="General">
                  <c:v>15.667999999999999</c:v>
                </c:pt>
                <c:pt idx="15669" formatCode="General">
                  <c:v>15.669</c:v>
                </c:pt>
                <c:pt idx="15670" formatCode="General">
                  <c:v>15.67</c:v>
                </c:pt>
                <c:pt idx="15671" formatCode="General">
                  <c:v>15.670999999999999</c:v>
                </c:pt>
                <c:pt idx="15672" formatCode="General">
                  <c:v>15.672000000000001</c:v>
                </c:pt>
                <c:pt idx="15673" formatCode="General">
                  <c:v>15.673</c:v>
                </c:pt>
                <c:pt idx="15674" formatCode="General">
                  <c:v>15.673999999999999</c:v>
                </c:pt>
                <c:pt idx="15675" formatCode="General">
                  <c:v>15.675000000000001</c:v>
                </c:pt>
                <c:pt idx="15676" formatCode="General">
                  <c:v>15.676</c:v>
                </c:pt>
                <c:pt idx="15677" formatCode="General">
                  <c:v>15.677</c:v>
                </c:pt>
                <c:pt idx="15678" formatCode="General">
                  <c:v>15.678000000000001</c:v>
                </c:pt>
                <c:pt idx="15679" formatCode="General">
                  <c:v>15.679</c:v>
                </c:pt>
                <c:pt idx="15680" formatCode="General">
                  <c:v>15.68</c:v>
                </c:pt>
                <c:pt idx="15681" formatCode="General">
                  <c:v>15.680999999999999</c:v>
                </c:pt>
                <c:pt idx="15682" formatCode="General">
                  <c:v>15.682</c:v>
                </c:pt>
                <c:pt idx="15683" formatCode="General">
                  <c:v>15.683</c:v>
                </c:pt>
                <c:pt idx="15684" formatCode="General">
                  <c:v>15.683999999999999</c:v>
                </c:pt>
                <c:pt idx="15685" formatCode="General">
                  <c:v>15.685</c:v>
                </c:pt>
                <c:pt idx="15686" formatCode="General">
                  <c:v>15.686</c:v>
                </c:pt>
                <c:pt idx="15687" formatCode="General">
                  <c:v>15.686999999999999</c:v>
                </c:pt>
                <c:pt idx="15688" formatCode="General">
                  <c:v>15.688000000000001</c:v>
                </c:pt>
                <c:pt idx="15689" formatCode="General">
                  <c:v>15.689</c:v>
                </c:pt>
                <c:pt idx="15690" formatCode="General">
                  <c:v>15.69</c:v>
                </c:pt>
                <c:pt idx="15691" formatCode="General">
                  <c:v>15.691000000000001</c:v>
                </c:pt>
                <c:pt idx="15692" formatCode="General">
                  <c:v>15.692</c:v>
                </c:pt>
                <c:pt idx="15693" formatCode="General">
                  <c:v>15.693</c:v>
                </c:pt>
                <c:pt idx="15694" formatCode="General">
                  <c:v>15.694000000000001</c:v>
                </c:pt>
                <c:pt idx="15695" formatCode="General">
                  <c:v>15.695</c:v>
                </c:pt>
                <c:pt idx="15696" formatCode="General">
                  <c:v>15.696</c:v>
                </c:pt>
                <c:pt idx="15697" formatCode="General">
                  <c:v>15.696999999999999</c:v>
                </c:pt>
                <c:pt idx="15698" formatCode="General">
                  <c:v>15.698</c:v>
                </c:pt>
                <c:pt idx="15699" formatCode="General">
                  <c:v>15.699</c:v>
                </c:pt>
                <c:pt idx="15700" formatCode="General">
                  <c:v>15.7</c:v>
                </c:pt>
                <c:pt idx="15701" formatCode="General">
                  <c:v>15.701000000000001</c:v>
                </c:pt>
                <c:pt idx="15702" formatCode="General">
                  <c:v>15.702</c:v>
                </c:pt>
                <c:pt idx="15703" formatCode="General">
                  <c:v>15.702999999999999</c:v>
                </c:pt>
                <c:pt idx="15704" formatCode="General">
                  <c:v>15.704000000000001</c:v>
                </c:pt>
                <c:pt idx="15705" formatCode="General">
                  <c:v>15.705</c:v>
                </c:pt>
                <c:pt idx="15706" formatCode="General">
                  <c:v>15.706</c:v>
                </c:pt>
                <c:pt idx="15707" formatCode="General">
                  <c:v>15.707000000000001</c:v>
                </c:pt>
                <c:pt idx="15708" formatCode="General">
                  <c:v>15.708</c:v>
                </c:pt>
                <c:pt idx="15709" formatCode="General">
                  <c:v>15.709</c:v>
                </c:pt>
                <c:pt idx="15710" formatCode="General">
                  <c:v>15.71</c:v>
                </c:pt>
                <c:pt idx="15711" formatCode="General">
                  <c:v>15.711</c:v>
                </c:pt>
                <c:pt idx="15712" formatCode="General">
                  <c:v>15.712</c:v>
                </c:pt>
                <c:pt idx="15713" formatCode="General">
                  <c:v>15.712999999999999</c:v>
                </c:pt>
                <c:pt idx="15714" formatCode="General">
                  <c:v>15.714</c:v>
                </c:pt>
                <c:pt idx="15715" formatCode="General">
                  <c:v>15.715</c:v>
                </c:pt>
                <c:pt idx="15716" formatCode="General">
                  <c:v>15.715999999999999</c:v>
                </c:pt>
                <c:pt idx="15717" formatCode="General">
                  <c:v>15.717000000000001</c:v>
                </c:pt>
                <c:pt idx="15718" formatCode="General">
                  <c:v>15.718</c:v>
                </c:pt>
                <c:pt idx="15719" formatCode="General">
                  <c:v>15.718999999999999</c:v>
                </c:pt>
                <c:pt idx="15720" formatCode="General">
                  <c:v>15.72</c:v>
                </c:pt>
                <c:pt idx="15721" formatCode="General">
                  <c:v>15.721</c:v>
                </c:pt>
                <c:pt idx="15722" formatCode="General">
                  <c:v>15.722</c:v>
                </c:pt>
                <c:pt idx="15723" formatCode="General">
                  <c:v>15.723000000000001</c:v>
                </c:pt>
                <c:pt idx="15724" formatCode="General">
                  <c:v>15.724</c:v>
                </c:pt>
                <c:pt idx="15725" formatCode="General">
                  <c:v>15.725</c:v>
                </c:pt>
                <c:pt idx="15726" formatCode="General">
                  <c:v>15.726000000000001</c:v>
                </c:pt>
                <c:pt idx="15727" formatCode="General">
                  <c:v>15.727</c:v>
                </c:pt>
                <c:pt idx="15728" formatCode="General">
                  <c:v>15.728</c:v>
                </c:pt>
                <c:pt idx="15729" formatCode="General">
                  <c:v>15.728999999999999</c:v>
                </c:pt>
                <c:pt idx="15730" formatCode="General">
                  <c:v>15.73</c:v>
                </c:pt>
                <c:pt idx="15731" formatCode="General">
                  <c:v>15.731</c:v>
                </c:pt>
                <c:pt idx="15732" formatCode="General">
                  <c:v>15.731999999999999</c:v>
                </c:pt>
                <c:pt idx="15733" formatCode="General">
                  <c:v>15.733000000000001</c:v>
                </c:pt>
                <c:pt idx="15734" formatCode="General">
                  <c:v>15.734</c:v>
                </c:pt>
                <c:pt idx="15735" formatCode="General">
                  <c:v>15.734999999999999</c:v>
                </c:pt>
                <c:pt idx="15736" formatCode="General">
                  <c:v>15.736000000000001</c:v>
                </c:pt>
                <c:pt idx="15737" formatCode="General">
                  <c:v>15.737</c:v>
                </c:pt>
                <c:pt idx="15738" formatCode="General">
                  <c:v>15.738</c:v>
                </c:pt>
                <c:pt idx="15739" formatCode="General">
                  <c:v>15.739000000000001</c:v>
                </c:pt>
                <c:pt idx="15740" formatCode="General">
                  <c:v>15.74</c:v>
                </c:pt>
                <c:pt idx="15741" formatCode="General">
                  <c:v>15.741</c:v>
                </c:pt>
                <c:pt idx="15742" formatCode="General">
                  <c:v>15.742000000000001</c:v>
                </c:pt>
                <c:pt idx="15743" formatCode="General">
                  <c:v>15.743</c:v>
                </c:pt>
                <c:pt idx="15744" formatCode="General">
                  <c:v>15.744</c:v>
                </c:pt>
                <c:pt idx="15745" formatCode="General">
                  <c:v>15.744999999999999</c:v>
                </c:pt>
                <c:pt idx="15746" formatCode="General">
                  <c:v>15.746</c:v>
                </c:pt>
                <c:pt idx="15747" formatCode="General">
                  <c:v>15.747</c:v>
                </c:pt>
                <c:pt idx="15748" formatCode="General">
                  <c:v>15.747999999999999</c:v>
                </c:pt>
                <c:pt idx="15749" formatCode="General">
                  <c:v>15.749000000000001</c:v>
                </c:pt>
                <c:pt idx="15750" formatCode="General">
                  <c:v>15.75</c:v>
                </c:pt>
                <c:pt idx="15751" formatCode="General">
                  <c:v>15.750999999999999</c:v>
                </c:pt>
                <c:pt idx="15752" formatCode="General">
                  <c:v>15.752000000000001</c:v>
                </c:pt>
                <c:pt idx="15753" formatCode="General">
                  <c:v>15.753</c:v>
                </c:pt>
                <c:pt idx="15754" formatCode="General">
                  <c:v>15.754</c:v>
                </c:pt>
                <c:pt idx="15755" formatCode="General">
                  <c:v>15.755000000000001</c:v>
                </c:pt>
                <c:pt idx="15756" formatCode="General">
                  <c:v>15.756</c:v>
                </c:pt>
                <c:pt idx="15757" formatCode="General">
                  <c:v>15.757</c:v>
                </c:pt>
                <c:pt idx="15758" formatCode="General">
                  <c:v>15.757999999999999</c:v>
                </c:pt>
                <c:pt idx="15759" formatCode="General">
                  <c:v>15.759</c:v>
                </c:pt>
                <c:pt idx="15760" formatCode="General">
                  <c:v>15.76</c:v>
                </c:pt>
                <c:pt idx="15761" formatCode="General">
                  <c:v>15.760999999999999</c:v>
                </c:pt>
                <c:pt idx="15762" formatCode="General">
                  <c:v>15.762</c:v>
                </c:pt>
                <c:pt idx="15763" formatCode="General">
                  <c:v>15.763</c:v>
                </c:pt>
                <c:pt idx="15764" formatCode="General">
                  <c:v>15.763999999999999</c:v>
                </c:pt>
                <c:pt idx="15765" formatCode="General">
                  <c:v>15.765000000000001</c:v>
                </c:pt>
                <c:pt idx="15766" formatCode="General">
                  <c:v>15.766</c:v>
                </c:pt>
                <c:pt idx="15767" formatCode="General">
                  <c:v>15.766999999999999</c:v>
                </c:pt>
                <c:pt idx="15768" formatCode="General">
                  <c:v>15.768000000000001</c:v>
                </c:pt>
                <c:pt idx="15769" formatCode="General">
                  <c:v>15.769</c:v>
                </c:pt>
                <c:pt idx="15770" formatCode="General">
                  <c:v>15.77</c:v>
                </c:pt>
                <c:pt idx="15771" formatCode="General">
                  <c:v>15.771000000000001</c:v>
                </c:pt>
                <c:pt idx="15772" formatCode="General">
                  <c:v>15.772</c:v>
                </c:pt>
                <c:pt idx="15773" formatCode="General">
                  <c:v>15.773</c:v>
                </c:pt>
                <c:pt idx="15774" formatCode="General">
                  <c:v>15.773999999999999</c:v>
                </c:pt>
                <c:pt idx="15775" formatCode="General">
                  <c:v>15.775</c:v>
                </c:pt>
                <c:pt idx="15776" formatCode="General">
                  <c:v>15.776</c:v>
                </c:pt>
                <c:pt idx="15777" formatCode="General">
                  <c:v>15.776999999999999</c:v>
                </c:pt>
                <c:pt idx="15778" formatCode="General">
                  <c:v>15.778</c:v>
                </c:pt>
                <c:pt idx="15779" formatCode="General">
                  <c:v>15.779</c:v>
                </c:pt>
                <c:pt idx="15780" formatCode="General">
                  <c:v>15.78</c:v>
                </c:pt>
                <c:pt idx="15781" formatCode="General">
                  <c:v>15.781000000000001</c:v>
                </c:pt>
                <c:pt idx="15782" formatCode="General">
                  <c:v>15.782</c:v>
                </c:pt>
                <c:pt idx="15783" formatCode="General">
                  <c:v>15.782999999999999</c:v>
                </c:pt>
                <c:pt idx="15784" formatCode="General">
                  <c:v>15.784000000000001</c:v>
                </c:pt>
                <c:pt idx="15785" formatCode="General">
                  <c:v>15.785</c:v>
                </c:pt>
                <c:pt idx="15786" formatCode="General">
                  <c:v>15.786</c:v>
                </c:pt>
                <c:pt idx="15787" formatCode="General">
                  <c:v>15.787000000000001</c:v>
                </c:pt>
                <c:pt idx="15788" formatCode="General">
                  <c:v>15.788</c:v>
                </c:pt>
                <c:pt idx="15789" formatCode="General">
                  <c:v>15.789</c:v>
                </c:pt>
                <c:pt idx="15790" formatCode="General">
                  <c:v>15.79</c:v>
                </c:pt>
                <c:pt idx="15791" formatCode="General">
                  <c:v>15.791</c:v>
                </c:pt>
                <c:pt idx="15792" formatCode="General">
                  <c:v>15.792</c:v>
                </c:pt>
                <c:pt idx="15793" formatCode="General">
                  <c:v>15.792999999999999</c:v>
                </c:pt>
                <c:pt idx="15794" formatCode="General">
                  <c:v>15.794</c:v>
                </c:pt>
                <c:pt idx="15795" formatCode="General">
                  <c:v>15.795</c:v>
                </c:pt>
                <c:pt idx="15796" formatCode="General">
                  <c:v>15.795999999999999</c:v>
                </c:pt>
                <c:pt idx="15797" formatCode="General">
                  <c:v>15.797000000000001</c:v>
                </c:pt>
                <c:pt idx="15798" formatCode="General">
                  <c:v>15.798</c:v>
                </c:pt>
                <c:pt idx="15799" formatCode="General">
                  <c:v>15.798999999999999</c:v>
                </c:pt>
                <c:pt idx="15800" formatCode="General">
                  <c:v>15.8</c:v>
                </c:pt>
                <c:pt idx="15801" formatCode="General">
                  <c:v>15.801</c:v>
                </c:pt>
                <c:pt idx="15802" formatCode="General">
                  <c:v>15.802</c:v>
                </c:pt>
                <c:pt idx="15803" formatCode="General">
                  <c:v>15.803000000000001</c:v>
                </c:pt>
                <c:pt idx="15804" formatCode="General">
                  <c:v>15.804</c:v>
                </c:pt>
                <c:pt idx="15805" formatCode="General">
                  <c:v>15.805</c:v>
                </c:pt>
                <c:pt idx="15806" formatCode="General">
                  <c:v>15.805999999999999</c:v>
                </c:pt>
                <c:pt idx="15807" formatCode="General">
                  <c:v>15.807</c:v>
                </c:pt>
                <c:pt idx="15808" formatCode="General">
                  <c:v>15.808</c:v>
                </c:pt>
                <c:pt idx="15809" formatCode="General">
                  <c:v>15.808999999999999</c:v>
                </c:pt>
                <c:pt idx="15810" formatCode="General">
                  <c:v>15.81</c:v>
                </c:pt>
                <c:pt idx="15811" formatCode="General">
                  <c:v>15.811</c:v>
                </c:pt>
                <c:pt idx="15812" formatCode="General">
                  <c:v>15.811999999999999</c:v>
                </c:pt>
                <c:pt idx="15813" formatCode="General">
                  <c:v>15.813000000000001</c:v>
                </c:pt>
                <c:pt idx="15814" formatCode="General">
                  <c:v>15.814</c:v>
                </c:pt>
                <c:pt idx="15815" formatCode="General">
                  <c:v>15.815</c:v>
                </c:pt>
                <c:pt idx="15816" formatCode="General">
                  <c:v>15.816000000000001</c:v>
                </c:pt>
                <c:pt idx="15817" formatCode="General">
                  <c:v>15.817</c:v>
                </c:pt>
                <c:pt idx="15818" formatCode="General">
                  <c:v>15.818</c:v>
                </c:pt>
                <c:pt idx="15819" formatCode="General">
                  <c:v>15.819000000000001</c:v>
                </c:pt>
                <c:pt idx="15820" formatCode="General">
                  <c:v>15.82</c:v>
                </c:pt>
                <c:pt idx="15821" formatCode="General">
                  <c:v>15.821</c:v>
                </c:pt>
                <c:pt idx="15822" formatCode="General">
                  <c:v>15.821999999999999</c:v>
                </c:pt>
                <c:pt idx="15823" formatCode="General">
                  <c:v>15.823</c:v>
                </c:pt>
                <c:pt idx="15824" formatCode="General">
                  <c:v>15.824</c:v>
                </c:pt>
                <c:pt idx="15825" formatCode="General">
                  <c:v>15.824999999999999</c:v>
                </c:pt>
                <c:pt idx="15826" formatCode="General">
                  <c:v>15.826000000000001</c:v>
                </c:pt>
                <c:pt idx="15827" formatCode="General">
                  <c:v>15.827</c:v>
                </c:pt>
                <c:pt idx="15828" formatCode="General">
                  <c:v>15.827999999999999</c:v>
                </c:pt>
                <c:pt idx="15829" formatCode="General">
                  <c:v>15.829000000000001</c:v>
                </c:pt>
                <c:pt idx="15830" formatCode="General">
                  <c:v>15.83</c:v>
                </c:pt>
                <c:pt idx="15831" formatCode="General">
                  <c:v>15.831</c:v>
                </c:pt>
                <c:pt idx="15832" formatCode="General">
                  <c:v>15.832000000000001</c:v>
                </c:pt>
                <c:pt idx="15833" formatCode="General">
                  <c:v>15.833</c:v>
                </c:pt>
                <c:pt idx="15834" formatCode="General">
                  <c:v>15.834</c:v>
                </c:pt>
                <c:pt idx="15835" formatCode="General">
                  <c:v>15.835000000000001</c:v>
                </c:pt>
                <c:pt idx="15836" formatCode="General">
                  <c:v>15.836</c:v>
                </c:pt>
                <c:pt idx="15837" formatCode="General">
                  <c:v>15.837</c:v>
                </c:pt>
                <c:pt idx="15838" formatCode="General">
                  <c:v>15.837999999999999</c:v>
                </c:pt>
                <c:pt idx="15839" formatCode="General">
                  <c:v>15.839</c:v>
                </c:pt>
                <c:pt idx="15840" formatCode="General">
                  <c:v>15.84</c:v>
                </c:pt>
                <c:pt idx="15841" formatCode="General">
                  <c:v>15.840999999999999</c:v>
                </c:pt>
                <c:pt idx="15842" formatCode="General">
                  <c:v>15.842000000000001</c:v>
                </c:pt>
                <c:pt idx="15843" formatCode="General">
                  <c:v>15.843</c:v>
                </c:pt>
                <c:pt idx="15844" formatCode="General">
                  <c:v>15.843999999999999</c:v>
                </c:pt>
                <c:pt idx="15845" formatCode="General">
                  <c:v>15.845000000000001</c:v>
                </c:pt>
                <c:pt idx="15846" formatCode="General">
                  <c:v>15.846</c:v>
                </c:pt>
                <c:pt idx="15847" formatCode="General">
                  <c:v>15.847</c:v>
                </c:pt>
                <c:pt idx="15848" formatCode="General">
                  <c:v>15.848000000000001</c:v>
                </c:pt>
                <c:pt idx="15849" formatCode="General">
                  <c:v>15.849</c:v>
                </c:pt>
                <c:pt idx="15850" formatCode="General">
                  <c:v>15.85</c:v>
                </c:pt>
                <c:pt idx="15851" formatCode="General">
                  <c:v>15.851000000000001</c:v>
                </c:pt>
                <c:pt idx="15852" formatCode="General">
                  <c:v>15.852</c:v>
                </c:pt>
                <c:pt idx="15853" formatCode="General">
                  <c:v>15.853</c:v>
                </c:pt>
                <c:pt idx="15854" formatCode="General">
                  <c:v>15.853999999999999</c:v>
                </c:pt>
                <c:pt idx="15855" formatCode="General">
                  <c:v>15.855</c:v>
                </c:pt>
                <c:pt idx="15856" formatCode="General">
                  <c:v>15.856</c:v>
                </c:pt>
                <c:pt idx="15857" formatCode="General">
                  <c:v>15.856999999999999</c:v>
                </c:pt>
                <c:pt idx="15858" formatCode="General">
                  <c:v>15.858000000000001</c:v>
                </c:pt>
                <c:pt idx="15859" formatCode="General">
                  <c:v>15.859</c:v>
                </c:pt>
                <c:pt idx="15860" formatCode="General">
                  <c:v>15.86</c:v>
                </c:pt>
                <c:pt idx="15861" formatCode="General">
                  <c:v>15.861000000000001</c:v>
                </c:pt>
                <c:pt idx="15862" formatCode="General">
                  <c:v>15.862</c:v>
                </c:pt>
                <c:pt idx="15863" formatCode="General">
                  <c:v>15.863</c:v>
                </c:pt>
                <c:pt idx="15864" formatCode="General">
                  <c:v>15.864000000000001</c:v>
                </c:pt>
                <c:pt idx="15865" formatCode="General">
                  <c:v>15.865</c:v>
                </c:pt>
                <c:pt idx="15866" formatCode="General">
                  <c:v>15.866</c:v>
                </c:pt>
                <c:pt idx="15867" formatCode="General">
                  <c:v>15.867000000000001</c:v>
                </c:pt>
                <c:pt idx="15868" formatCode="General">
                  <c:v>15.868</c:v>
                </c:pt>
                <c:pt idx="15869" formatCode="General">
                  <c:v>15.869</c:v>
                </c:pt>
                <c:pt idx="15870" formatCode="General">
                  <c:v>15.87</c:v>
                </c:pt>
                <c:pt idx="15871" formatCode="General">
                  <c:v>15.871</c:v>
                </c:pt>
                <c:pt idx="15872" formatCode="General">
                  <c:v>15.872</c:v>
                </c:pt>
                <c:pt idx="15873" formatCode="General">
                  <c:v>15.872999999999999</c:v>
                </c:pt>
                <c:pt idx="15874" formatCode="General">
                  <c:v>15.874000000000001</c:v>
                </c:pt>
                <c:pt idx="15875" formatCode="General">
                  <c:v>15.875</c:v>
                </c:pt>
                <c:pt idx="15876" formatCode="General">
                  <c:v>15.875999999999999</c:v>
                </c:pt>
                <c:pt idx="15877" formatCode="General">
                  <c:v>15.877000000000001</c:v>
                </c:pt>
                <c:pt idx="15878" formatCode="General">
                  <c:v>15.878</c:v>
                </c:pt>
                <c:pt idx="15879" formatCode="General">
                  <c:v>15.879</c:v>
                </c:pt>
                <c:pt idx="15880" formatCode="General">
                  <c:v>15.88</c:v>
                </c:pt>
                <c:pt idx="15881" formatCode="General">
                  <c:v>15.881</c:v>
                </c:pt>
                <c:pt idx="15882" formatCode="General">
                  <c:v>15.882</c:v>
                </c:pt>
                <c:pt idx="15883" formatCode="General">
                  <c:v>15.882999999999999</c:v>
                </c:pt>
                <c:pt idx="15884" formatCode="General">
                  <c:v>15.884</c:v>
                </c:pt>
                <c:pt idx="15885" formatCode="General">
                  <c:v>15.885</c:v>
                </c:pt>
                <c:pt idx="15886" formatCode="General">
                  <c:v>15.885999999999999</c:v>
                </c:pt>
                <c:pt idx="15887" formatCode="General">
                  <c:v>15.887</c:v>
                </c:pt>
                <c:pt idx="15888" formatCode="General">
                  <c:v>15.888</c:v>
                </c:pt>
                <c:pt idx="15889" formatCode="General">
                  <c:v>15.888999999999999</c:v>
                </c:pt>
                <c:pt idx="15890" formatCode="General">
                  <c:v>15.89</c:v>
                </c:pt>
                <c:pt idx="15891" formatCode="General">
                  <c:v>15.891</c:v>
                </c:pt>
                <c:pt idx="15892" formatCode="General">
                  <c:v>15.891999999999999</c:v>
                </c:pt>
                <c:pt idx="15893" formatCode="General">
                  <c:v>15.893000000000001</c:v>
                </c:pt>
                <c:pt idx="15894" formatCode="General">
                  <c:v>15.894</c:v>
                </c:pt>
                <c:pt idx="15895" formatCode="General">
                  <c:v>15.895</c:v>
                </c:pt>
                <c:pt idx="15896" formatCode="General">
                  <c:v>15.896000000000001</c:v>
                </c:pt>
                <c:pt idx="15897" formatCode="General">
                  <c:v>15.897</c:v>
                </c:pt>
                <c:pt idx="15898" formatCode="General">
                  <c:v>15.898</c:v>
                </c:pt>
                <c:pt idx="15899" formatCode="General">
                  <c:v>15.898999999999999</c:v>
                </c:pt>
                <c:pt idx="15900" formatCode="General">
                  <c:v>15.9</c:v>
                </c:pt>
                <c:pt idx="15901" formatCode="General">
                  <c:v>15.901</c:v>
                </c:pt>
                <c:pt idx="15902" formatCode="General">
                  <c:v>15.901999999999999</c:v>
                </c:pt>
                <c:pt idx="15903" formatCode="General">
                  <c:v>15.903</c:v>
                </c:pt>
                <c:pt idx="15904" formatCode="General">
                  <c:v>15.904</c:v>
                </c:pt>
                <c:pt idx="15905" formatCode="General">
                  <c:v>15.904999999999999</c:v>
                </c:pt>
                <c:pt idx="15906" formatCode="General">
                  <c:v>15.906000000000001</c:v>
                </c:pt>
                <c:pt idx="15907" formatCode="General">
                  <c:v>15.907</c:v>
                </c:pt>
                <c:pt idx="15908" formatCode="General">
                  <c:v>15.907999999999999</c:v>
                </c:pt>
                <c:pt idx="15909" formatCode="General">
                  <c:v>15.909000000000001</c:v>
                </c:pt>
                <c:pt idx="15910" formatCode="General">
                  <c:v>15.91</c:v>
                </c:pt>
                <c:pt idx="15911" formatCode="General">
                  <c:v>15.911</c:v>
                </c:pt>
                <c:pt idx="15912" formatCode="General">
                  <c:v>15.912000000000001</c:v>
                </c:pt>
                <c:pt idx="15913" formatCode="General">
                  <c:v>15.913</c:v>
                </c:pt>
                <c:pt idx="15914" formatCode="General">
                  <c:v>15.914</c:v>
                </c:pt>
                <c:pt idx="15915" formatCode="General">
                  <c:v>15.914999999999999</c:v>
                </c:pt>
                <c:pt idx="15916" formatCode="General">
                  <c:v>15.916</c:v>
                </c:pt>
                <c:pt idx="15917" formatCode="General">
                  <c:v>15.917</c:v>
                </c:pt>
                <c:pt idx="15918" formatCode="General">
                  <c:v>15.917999999999999</c:v>
                </c:pt>
                <c:pt idx="15919" formatCode="General">
                  <c:v>15.919</c:v>
                </c:pt>
                <c:pt idx="15920" formatCode="General">
                  <c:v>15.92</c:v>
                </c:pt>
                <c:pt idx="15921" formatCode="General">
                  <c:v>15.920999999999999</c:v>
                </c:pt>
                <c:pt idx="15922" formatCode="General">
                  <c:v>15.922000000000001</c:v>
                </c:pt>
                <c:pt idx="15923" formatCode="General">
                  <c:v>15.923</c:v>
                </c:pt>
                <c:pt idx="15924" formatCode="General">
                  <c:v>15.923999999999999</c:v>
                </c:pt>
                <c:pt idx="15925" formatCode="General">
                  <c:v>15.925000000000001</c:v>
                </c:pt>
                <c:pt idx="15926" formatCode="General">
                  <c:v>15.926</c:v>
                </c:pt>
                <c:pt idx="15927" formatCode="General">
                  <c:v>15.927</c:v>
                </c:pt>
                <c:pt idx="15928" formatCode="General">
                  <c:v>15.928000000000001</c:v>
                </c:pt>
                <c:pt idx="15929" formatCode="General">
                  <c:v>15.929</c:v>
                </c:pt>
                <c:pt idx="15930" formatCode="General">
                  <c:v>15.93</c:v>
                </c:pt>
                <c:pt idx="15931" formatCode="General">
                  <c:v>15.930999999999999</c:v>
                </c:pt>
                <c:pt idx="15932" formatCode="General">
                  <c:v>15.932</c:v>
                </c:pt>
                <c:pt idx="15933" formatCode="General">
                  <c:v>15.933</c:v>
                </c:pt>
                <c:pt idx="15934" formatCode="General">
                  <c:v>15.933999999999999</c:v>
                </c:pt>
                <c:pt idx="15935" formatCode="General">
                  <c:v>15.935</c:v>
                </c:pt>
                <c:pt idx="15936" formatCode="General">
                  <c:v>15.936</c:v>
                </c:pt>
                <c:pt idx="15937" formatCode="General">
                  <c:v>15.936999999999999</c:v>
                </c:pt>
                <c:pt idx="15938" formatCode="General">
                  <c:v>15.938000000000001</c:v>
                </c:pt>
                <c:pt idx="15939" formatCode="General">
                  <c:v>15.939</c:v>
                </c:pt>
                <c:pt idx="15940" formatCode="General">
                  <c:v>15.94</c:v>
                </c:pt>
                <c:pt idx="15941" formatCode="General">
                  <c:v>15.941000000000001</c:v>
                </c:pt>
                <c:pt idx="15942" formatCode="General">
                  <c:v>15.942</c:v>
                </c:pt>
                <c:pt idx="15943" formatCode="General">
                  <c:v>15.943</c:v>
                </c:pt>
                <c:pt idx="15944" formatCode="General">
                  <c:v>15.944000000000001</c:v>
                </c:pt>
                <c:pt idx="15945" formatCode="General">
                  <c:v>15.945</c:v>
                </c:pt>
                <c:pt idx="15946" formatCode="General">
                  <c:v>15.946</c:v>
                </c:pt>
                <c:pt idx="15947" formatCode="General">
                  <c:v>15.946999999999999</c:v>
                </c:pt>
                <c:pt idx="15948" formatCode="General">
                  <c:v>15.948</c:v>
                </c:pt>
                <c:pt idx="15949" formatCode="General">
                  <c:v>15.949</c:v>
                </c:pt>
                <c:pt idx="15950" formatCode="General">
                  <c:v>15.95</c:v>
                </c:pt>
                <c:pt idx="15951" formatCode="General">
                  <c:v>15.951000000000001</c:v>
                </c:pt>
                <c:pt idx="15952" formatCode="General">
                  <c:v>15.952</c:v>
                </c:pt>
                <c:pt idx="15953" formatCode="General">
                  <c:v>15.952999999999999</c:v>
                </c:pt>
                <c:pt idx="15954" formatCode="General">
                  <c:v>15.954000000000001</c:v>
                </c:pt>
                <c:pt idx="15955" formatCode="General">
                  <c:v>15.955</c:v>
                </c:pt>
                <c:pt idx="15956" formatCode="General">
                  <c:v>15.956</c:v>
                </c:pt>
                <c:pt idx="15957" formatCode="General">
                  <c:v>15.957000000000001</c:v>
                </c:pt>
                <c:pt idx="15958" formatCode="General">
                  <c:v>15.958</c:v>
                </c:pt>
                <c:pt idx="15959" formatCode="General">
                  <c:v>15.959</c:v>
                </c:pt>
                <c:pt idx="15960" formatCode="General">
                  <c:v>15.96</c:v>
                </c:pt>
                <c:pt idx="15961" formatCode="General">
                  <c:v>15.961</c:v>
                </c:pt>
                <c:pt idx="15962" formatCode="General">
                  <c:v>15.962</c:v>
                </c:pt>
                <c:pt idx="15963" formatCode="General">
                  <c:v>15.962999999999999</c:v>
                </c:pt>
                <c:pt idx="15964" formatCode="General">
                  <c:v>15.964</c:v>
                </c:pt>
                <c:pt idx="15965" formatCode="General">
                  <c:v>15.965</c:v>
                </c:pt>
                <c:pt idx="15966" formatCode="General">
                  <c:v>15.965999999999999</c:v>
                </c:pt>
                <c:pt idx="15967" formatCode="General">
                  <c:v>15.967000000000001</c:v>
                </c:pt>
                <c:pt idx="15968" formatCode="General">
                  <c:v>15.968</c:v>
                </c:pt>
                <c:pt idx="15969" formatCode="General">
                  <c:v>15.968999999999999</c:v>
                </c:pt>
                <c:pt idx="15970" formatCode="General">
                  <c:v>15.97</c:v>
                </c:pt>
                <c:pt idx="15971" formatCode="General">
                  <c:v>15.971</c:v>
                </c:pt>
                <c:pt idx="15972" formatCode="General">
                  <c:v>15.972</c:v>
                </c:pt>
                <c:pt idx="15973" formatCode="General">
                  <c:v>15.973000000000001</c:v>
                </c:pt>
                <c:pt idx="15974" formatCode="General">
                  <c:v>15.974</c:v>
                </c:pt>
                <c:pt idx="15975" formatCode="General">
                  <c:v>15.975</c:v>
                </c:pt>
                <c:pt idx="15976" formatCode="General">
                  <c:v>15.976000000000001</c:v>
                </c:pt>
                <c:pt idx="15977" formatCode="General">
                  <c:v>15.977</c:v>
                </c:pt>
                <c:pt idx="15978" formatCode="General">
                  <c:v>15.978</c:v>
                </c:pt>
                <c:pt idx="15979" formatCode="General">
                  <c:v>15.978999999999999</c:v>
                </c:pt>
                <c:pt idx="15980" formatCode="General">
                  <c:v>15.98</c:v>
                </c:pt>
                <c:pt idx="15981" formatCode="General">
                  <c:v>15.981</c:v>
                </c:pt>
                <c:pt idx="15982" formatCode="General">
                  <c:v>15.981999999999999</c:v>
                </c:pt>
                <c:pt idx="15983" formatCode="General">
                  <c:v>15.983000000000001</c:v>
                </c:pt>
                <c:pt idx="15984" formatCode="General">
                  <c:v>15.984</c:v>
                </c:pt>
                <c:pt idx="15985" formatCode="General">
                  <c:v>15.984999999999999</c:v>
                </c:pt>
                <c:pt idx="15986" formatCode="General">
                  <c:v>15.986000000000001</c:v>
                </c:pt>
                <c:pt idx="15987" formatCode="General">
                  <c:v>15.987</c:v>
                </c:pt>
                <c:pt idx="15988" formatCode="General">
                  <c:v>15.988</c:v>
                </c:pt>
                <c:pt idx="15989" formatCode="General">
                  <c:v>15.989000000000001</c:v>
                </c:pt>
                <c:pt idx="15990" formatCode="General">
                  <c:v>15.99</c:v>
                </c:pt>
                <c:pt idx="15991" formatCode="General">
                  <c:v>15.991</c:v>
                </c:pt>
                <c:pt idx="15992" formatCode="General">
                  <c:v>15.992000000000001</c:v>
                </c:pt>
                <c:pt idx="15993" formatCode="General">
                  <c:v>15.993</c:v>
                </c:pt>
                <c:pt idx="15994" formatCode="General">
                  <c:v>15.994</c:v>
                </c:pt>
                <c:pt idx="15995" formatCode="General">
                  <c:v>15.994999999999999</c:v>
                </c:pt>
                <c:pt idx="15996" formatCode="General">
                  <c:v>15.996</c:v>
                </c:pt>
                <c:pt idx="15997" formatCode="General">
                  <c:v>15.997</c:v>
                </c:pt>
                <c:pt idx="15998" formatCode="General">
                  <c:v>15.997999999999999</c:v>
                </c:pt>
                <c:pt idx="15999" formatCode="General">
                  <c:v>15.999000000000001</c:v>
                </c:pt>
                <c:pt idx="16000" formatCode="General">
                  <c:v>16</c:v>
                </c:pt>
                <c:pt idx="16001" formatCode="General">
                  <c:v>16.001000000000001</c:v>
                </c:pt>
                <c:pt idx="16002" formatCode="General">
                  <c:v>16.001999999999999</c:v>
                </c:pt>
                <c:pt idx="16003" formatCode="General">
                  <c:v>16.003</c:v>
                </c:pt>
                <c:pt idx="16004" formatCode="General">
                  <c:v>16.004000000000001</c:v>
                </c:pt>
                <c:pt idx="16005" formatCode="General">
                  <c:v>16.004999999999999</c:v>
                </c:pt>
                <c:pt idx="16006" formatCode="General">
                  <c:v>16.006</c:v>
                </c:pt>
                <c:pt idx="16007" formatCode="General">
                  <c:v>16.007000000000001</c:v>
                </c:pt>
                <c:pt idx="16008" formatCode="General">
                  <c:v>16.007999999999999</c:v>
                </c:pt>
                <c:pt idx="16009" formatCode="General">
                  <c:v>16.009</c:v>
                </c:pt>
                <c:pt idx="16010" formatCode="General">
                  <c:v>16.010000000000002</c:v>
                </c:pt>
                <c:pt idx="16011" formatCode="General">
                  <c:v>16.010999999999999</c:v>
                </c:pt>
                <c:pt idx="16012" formatCode="General">
                  <c:v>16.012</c:v>
                </c:pt>
                <c:pt idx="16013" formatCode="General">
                  <c:v>16.013000000000002</c:v>
                </c:pt>
                <c:pt idx="16014" formatCode="General">
                  <c:v>16.013999999999999</c:v>
                </c:pt>
                <c:pt idx="16015" formatCode="General">
                  <c:v>16.015000000000001</c:v>
                </c:pt>
                <c:pt idx="16016" formatCode="General">
                  <c:v>16.015999999999998</c:v>
                </c:pt>
                <c:pt idx="16017" formatCode="General">
                  <c:v>16.016999999999999</c:v>
                </c:pt>
                <c:pt idx="16018" formatCode="General">
                  <c:v>16.018000000000001</c:v>
                </c:pt>
                <c:pt idx="16019" formatCode="General">
                  <c:v>16.018999999999998</c:v>
                </c:pt>
                <c:pt idx="16020" formatCode="General">
                  <c:v>16.02</c:v>
                </c:pt>
                <c:pt idx="16021" formatCode="General">
                  <c:v>16.021000000000001</c:v>
                </c:pt>
                <c:pt idx="16022" formatCode="General">
                  <c:v>16.021999999999998</c:v>
                </c:pt>
                <c:pt idx="16023" formatCode="General">
                  <c:v>16.023</c:v>
                </c:pt>
                <c:pt idx="16024" formatCode="General">
                  <c:v>16.024000000000001</c:v>
                </c:pt>
                <c:pt idx="16025" formatCode="General">
                  <c:v>16.024999999999999</c:v>
                </c:pt>
                <c:pt idx="16026" formatCode="General">
                  <c:v>16.026</c:v>
                </c:pt>
                <c:pt idx="16027" formatCode="General">
                  <c:v>16.027000000000001</c:v>
                </c:pt>
                <c:pt idx="16028" formatCode="General">
                  <c:v>16.027999999999999</c:v>
                </c:pt>
                <c:pt idx="16029" formatCode="General">
                  <c:v>16.029</c:v>
                </c:pt>
                <c:pt idx="16030" formatCode="General">
                  <c:v>16.03</c:v>
                </c:pt>
                <c:pt idx="16031" formatCode="General">
                  <c:v>16.030999999999999</c:v>
                </c:pt>
                <c:pt idx="16032" formatCode="General">
                  <c:v>16.032</c:v>
                </c:pt>
                <c:pt idx="16033" formatCode="General">
                  <c:v>16.033000000000001</c:v>
                </c:pt>
                <c:pt idx="16034" formatCode="General">
                  <c:v>16.033999999999999</c:v>
                </c:pt>
                <c:pt idx="16035" formatCode="General">
                  <c:v>16.035</c:v>
                </c:pt>
                <c:pt idx="16036" formatCode="General">
                  <c:v>16.036000000000001</c:v>
                </c:pt>
                <c:pt idx="16037" formatCode="General">
                  <c:v>16.036999999999999</c:v>
                </c:pt>
                <c:pt idx="16038" formatCode="General">
                  <c:v>16.038</c:v>
                </c:pt>
                <c:pt idx="16039" formatCode="General">
                  <c:v>16.039000000000001</c:v>
                </c:pt>
                <c:pt idx="16040" formatCode="General">
                  <c:v>16.04</c:v>
                </c:pt>
                <c:pt idx="16041" formatCode="General">
                  <c:v>16.041</c:v>
                </c:pt>
                <c:pt idx="16042" formatCode="General">
                  <c:v>16.042000000000002</c:v>
                </c:pt>
                <c:pt idx="16043" formatCode="General">
                  <c:v>16.042999999999999</c:v>
                </c:pt>
                <c:pt idx="16044" formatCode="General">
                  <c:v>16.044</c:v>
                </c:pt>
                <c:pt idx="16045" formatCode="General">
                  <c:v>16.045000000000002</c:v>
                </c:pt>
                <c:pt idx="16046" formatCode="General">
                  <c:v>16.045999999999999</c:v>
                </c:pt>
                <c:pt idx="16047" formatCode="General">
                  <c:v>16.047000000000001</c:v>
                </c:pt>
                <c:pt idx="16048" formatCode="General">
                  <c:v>16.047999999999998</c:v>
                </c:pt>
                <c:pt idx="16049" formatCode="General">
                  <c:v>16.048999999999999</c:v>
                </c:pt>
                <c:pt idx="16050" formatCode="General">
                  <c:v>16.05</c:v>
                </c:pt>
                <c:pt idx="16051" formatCode="General">
                  <c:v>16.050999999999998</c:v>
                </c:pt>
                <c:pt idx="16052" formatCode="General">
                  <c:v>16.052</c:v>
                </c:pt>
                <c:pt idx="16053" formatCode="General">
                  <c:v>16.053000000000001</c:v>
                </c:pt>
                <c:pt idx="16054" formatCode="General">
                  <c:v>16.053999999999998</c:v>
                </c:pt>
                <c:pt idx="16055" formatCode="General">
                  <c:v>16.055</c:v>
                </c:pt>
                <c:pt idx="16056" formatCode="General">
                  <c:v>16.056000000000001</c:v>
                </c:pt>
                <c:pt idx="16057" formatCode="General">
                  <c:v>16.056999999999999</c:v>
                </c:pt>
                <c:pt idx="16058" formatCode="General">
                  <c:v>16.058</c:v>
                </c:pt>
                <c:pt idx="16059" formatCode="General">
                  <c:v>16.059000000000001</c:v>
                </c:pt>
                <c:pt idx="16060" formatCode="General">
                  <c:v>16.059999999999999</c:v>
                </c:pt>
                <c:pt idx="16061" formatCode="General">
                  <c:v>16.061</c:v>
                </c:pt>
                <c:pt idx="16062" formatCode="General">
                  <c:v>16.062000000000001</c:v>
                </c:pt>
                <c:pt idx="16063" formatCode="General">
                  <c:v>16.062999999999999</c:v>
                </c:pt>
                <c:pt idx="16064" formatCode="General">
                  <c:v>16.064</c:v>
                </c:pt>
                <c:pt idx="16065" formatCode="General">
                  <c:v>16.065000000000001</c:v>
                </c:pt>
                <c:pt idx="16066" formatCode="General">
                  <c:v>16.065999999999999</c:v>
                </c:pt>
                <c:pt idx="16067" formatCode="General">
                  <c:v>16.067</c:v>
                </c:pt>
                <c:pt idx="16068" formatCode="General">
                  <c:v>16.068000000000001</c:v>
                </c:pt>
                <c:pt idx="16069" formatCode="General">
                  <c:v>16.068999999999999</c:v>
                </c:pt>
                <c:pt idx="16070" formatCode="General">
                  <c:v>16.07</c:v>
                </c:pt>
                <c:pt idx="16071" formatCode="General">
                  <c:v>16.071000000000002</c:v>
                </c:pt>
                <c:pt idx="16072" formatCode="General">
                  <c:v>16.071999999999999</c:v>
                </c:pt>
                <c:pt idx="16073" formatCode="General">
                  <c:v>16.073</c:v>
                </c:pt>
                <c:pt idx="16074" formatCode="General">
                  <c:v>16.074000000000002</c:v>
                </c:pt>
                <c:pt idx="16075" formatCode="General">
                  <c:v>16.074999999999999</c:v>
                </c:pt>
                <c:pt idx="16076" formatCode="General">
                  <c:v>16.076000000000001</c:v>
                </c:pt>
                <c:pt idx="16077" formatCode="General">
                  <c:v>16.077000000000002</c:v>
                </c:pt>
                <c:pt idx="16078" formatCode="General">
                  <c:v>16.077999999999999</c:v>
                </c:pt>
                <c:pt idx="16079" formatCode="General">
                  <c:v>16.079000000000001</c:v>
                </c:pt>
                <c:pt idx="16080" formatCode="General">
                  <c:v>16.079999999999998</c:v>
                </c:pt>
                <c:pt idx="16081" formatCode="General">
                  <c:v>16.081</c:v>
                </c:pt>
                <c:pt idx="16082" formatCode="General">
                  <c:v>16.082000000000001</c:v>
                </c:pt>
                <c:pt idx="16083" formatCode="General">
                  <c:v>16.082999999999998</c:v>
                </c:pt>
                <c:pt idx="16084" formatCode="General">
                  <c:v>16.084</c:v>
                </c:pt>
                <c:pt idx="16085" formatCode="General">
                  <c:v>16.085000000000001</c:v>
                </c:pt>
                <c:pt idx="16086" formatCode="General">
                  <c:v>16.085999999999999</c:v>
                </c:pt>
                <c:pt idx="16087" formatCode="General">
                  <c:v>16.087</c:v>
                </c:pt>
                <c:pt idx="16088" formatCode="General">
                  <c:v>16.088000000000001</c:v>
                </c:pt>
                <c:pt idx="16089" formatCode="General">
                  <c:v>16.088999999999999</c:v>
                </c:pt>
                <c:pt idx="16090" formatCode="General">
                  <c:v>16.09</c:v>
                </c:pt>
                <c:pt idx="16091" formatCode="General">
                  <c:v>16.091000000000001</c:v>
                </c:pt>
                <c:pt idx="16092" formatCode="General">
                  <c:v>16.091999999999999</c:v>
                </c:pt>
                <c:pt idx="16093" formatCode="General">
                  <c:v>16.093</c:v>
                </c:pt>
                <c:pt idx="16094" formatCode="General">
                  <c:v>16.094000000000001</c:v>
                </c:pt>
                <c:pt idx="16095" formatCode="General">
                  <c:v>16.094999999999999</c:v>
                </c:pt>
                <c:pt idx="16096" formatCode="General">
                  <c:v>16.096</c:v>
                </c:pt>
                <c:pt idx="16097" formatCode="General">
                  <c:v>16.097000000000001</c:v>
                </c:pt>
                <c:pt idx="16098" formatCode="General">
                  <c:v>16.097999999999999</c:v>
                </c:pt>
                <c:pt idx="16099" formatCode="General">
                  <c:v>16.099</c:v>
                </c:pt>
                <c:pt idx="16100" formatCode="General">
                  <c:v>16.100000000000001</c:v>
                </c:pt>
                <c:pt idx="16101" formatCode="General">
                  <c:v>16.100999999999999</c:v>
                </c:pt>
                <c:pt idx="16102" formatCode="General">
                  <c:v>16.102</c:v>
                </c:pt>
                <c:pt idx="16103" formatCode="General">
                  <c:v>16.103000000000002</c:v>
                </c:pt>
                <c:pt idx="16104" formatCode="General">
                  <c:v>16.103999999999999</c:v>
                </c:pt>
                <c:pt idx="16105" formatCode="General">
                  <c:v>16.105</c:v>
                </c:pt>
                <c:pt idx="16106" formatCode="General">
                  <c:v>16.106000000000002</c:v>
                </c:pt>
                <c:pt idx="16107" formatCode="General">
                  <c:v>16.106999999999999</c:v>
                </c:pt>
                <c:pt idx="16108" formatCode="General">
                  <c:v>16.108000000000001</c:v>
                </c:pt>
                <c:pt idx="16109" formatCode="General">
                  <c:v>16.109000000000002</c:v>
                </c:pt>
                <c:pt idx="16110" formatCode="General">
                  <c:v>16.11</c:v>
                </c:pt>
                <c:pt idx="16111" formatCode="General">
                  <c:v>16.111000000000001</c:v>
                </c:pt>
                <c:pt idx="16112" formatCode="General">
                  <c:v>16.111999999999998</c:v>
                </c:pt>
                <c:pt idx="16113" formatCode="General">
                  <c:v>16.113</c:v>
                </c:pt>
                <c:pt idx="16114" formatCode="General">
                  <c:v>16.114000000000001</c:v>
                </c:pt>
                <c:pt idx="16115" formatCode="General">
                  <c:v>16.114999999999998</c:v>
                </c:pt>
                <c:pt idx="16116" formatCode="General">
                  <c:v>16.116</c:v>
                </c:pt>
                <c:pt idx="16117" formatCode="General">
                  <c:v>16.117000000000001</c:v>
                </c:pt>
                <c:pt idx="16118" formatCode="General">
                  <c:v>16.117999999999999</c:v>
                </c:pt>
                <c:pt idx="16119" formatCode="General">
                  <c:v>16.119</c:v>
                </c:pt>
                <c:pt idx="16120" formatCode="General">
                  <c:v>16.12</c:v>
                </c:pt>
                <c:pt idx="16121" formatCode="General">
                  <c:v>16.120999999999999</c:v>
                </c:pt>
                <c:pt idx="16122" formatCode="General">
                  <c:v>16.122</c:v>
                </c:pt>
                <c:pt idx="16123" formatCode="General">
                  <c:v>16.123000000000001</c:v>
                </c:pt>
                <c:pt idx="16124" formatCode="General">
                  <c:v>16.123999999999999</c:v>
                </c:pt>
                <c:pt idx="16125" formatCode="General">
                  <c:v>16.125</c:v>
                </c:pt>
                <c:pt idx="16126" formatCode="General">
                  <c:v>16.126000000000001</c:v>
                </c:pt>
                <c:pt idx="16127" formatCode="General">
                  <c:v>16.126999999999999</c:v>
                </c:pt>
                <c:pt idx="16128" formatCode="General">
                  <c:v>16.128</c:v>
                </c:pt>
                <c:pt idx="16129" formatCode="General">
                  <c:v>16.129000000000001</c:v>
                </c:pt>
                <c:pt idx="16130" formatCode="General">
                  <c:v>16.13</c:v>
                </c:pt>
                <c:pt idx="16131" formatCode="General">
                  <c:v>16.131</c:v>
                </c:pt>
                <c:pt idx="16132" formatCode="General">
                  <c:v>16.132000000000001</c:v>
                </c:pt>
                <c:pt idx="16133" formatCode="General">
                  <c:v>16.132999999999999</c:v>
                </c:pt>
                <c:pt idx="16134" formatCode="General">
                  <c:v>16.134</c:v>
                </c:pt>
                <c:pt idx="16135" formatCode="General">
                  <c:v>16.135000000000002</c:v>
                </c:pt>
                <c:pt idx="16136" formatCode="General">
                  <c:v>16.135999999999999</c:v>
                </c:pt>
                <c:pt idx="16137" formatCode="General">
                  <c:v>16.137</c:v>
                </c:pt>
                <c:pt idx="16138" formatCode="General">
                  <c:v>16.138000000000002</c:v>
                </c:pt>
                <c:pt idx="16139" formatCode="General">
                  <c:v>16.138999999999999</c:v>
                </c:pt>
                <c:pt idx="16140" formatCode="General">
                  <c:v>16.14</c:v>
                </c:pt>
                <c:pt idx="16141" formatCode="General">
                  <c:v>16.140999999999998</c:v>
                </c:pt>
                <c:pt idx="16142" formatCode="General">
                  <c:v>16.141999999999999</c:v>
                </c:pt>
                <c:pt idx="16143" formatCode="General">
                  <c:v>16.143000000000001</c:v>
                </c:pt>
                <c:pt idx="16144" formatCode="General">
                  <c:v>16.143999999999998</c:v>
                </c:pt>
                <c:pt idx="16145" formatCode="General">
                  <c:v>16.145</c:v>
                </c:pt>
                <c:pt idx="16146" formatCode="General">
                  <c:v>16.146000000000001</c:v>
                </c:pt>
                <c:pt idx="16147" formatCode="General">
                  <c:v>16.146999999999998</c:v>
                </c:pt>
                <c:pt idx="16148" formatCode="General">
                  <c:v>16.148</c:v>
                </c:pt>
                <c:pt idx="16149" formatCode="General">
                  <c:v>16.149000000000001</c:v>
                </c:pt>
                <c:pt idx="16150" formatCode="General">
                  <c:v>16.149999999999999</c:v>
                </c:pt>
                <c:pt idx="16151" formatCode="General">
                  <c:v>16.151</c:v>
                </c:pt>
                <c:pt idx="16152" formatCode="General">
                  <c:v>16.152000000000001</c:v>
                </c:pt>
                <c:pt idx="16153" formatCode="General">
                  <c:v>16.152999999999999</c:v>
                </c:pt>
                <c:pt idx="16154" formatCode="General">
                  <c:v>16.154</c:v>
                </c:pt>
                <c:pt idx="16155" formatCode="General">
                  <c:v>16.155000000000001</c:v>
                </c:pt>
                <c:pt idx="16156" formatCode="General">
                  <c:v>16.155999999999999</c:v>
                </c:pt>
                <c:pt idx="16157" formatCode="General">
                  <c:v>16.157</c:v>
                </c:pt>
                <c:pt idx="16158" formatCode="General">
                  <c:v>16.158000000000001</c:v>
                </c:pt>
                <c:pt idx="16159" formatCode="General">
                  <c:v>16.158999999999999</c:v>
                </c:pt>
                <c:pt idx="16160" formatCode="General">
                  <c:v>16.16</c:v>
                </c:pt>
                <c:pt idx="16161" formatCode="General">
                  <c:v>16.161000000000001</c:v>
                </c:pt>
                <c:pt idx="16162" formatCode="General">
                  <c:v>16.161999999999999</c:v>
                </c:pt>
                <c:pt idx="16163" formatCode="General">
                  <c:v>16.163</c:v>
                </c:pt>
                <c:pt idx="16164" formatCode="General">
                  <c:v>16.164000000000001</c:v>
                </c:pt>
                <c:pt idx="16165" formatCode="General">
                  <c:v>16.164999999999999</c:v>
                </c:pt>
                <c:pt idx="16166" formatCode="General">
                  <c:v>16.166</c:v>
                </c:pt>
                <c:pt idx="16167" formatCode="General">
                  <c:v>16.167000000000002</c:v>
                </c:pt>
                <c:pt idx="16168" formatCode="General">
                  <c:v>16.167999999999999</c:v>
                </c:pt>
                <c:pt idx="16169" formatCode="General">
                  <c:v>16.169</c:v>
                </c:pt>
                <c:pt idx="16170" formatCode="General">
                  <c:v>16.170000000000002</c:v>
                </c:pt>
                <c:pt idx="16171" formatCode="General">
                  <c:v>16.170999999999999</c:v>
                </c:pt>
                <c:pt idx="16172" formatCode="General">
                  <c:v>16.172000000000001</c:v>
                </c:pt>
                <c:pt idx="16173" formatCode="General">
                  <c:v>16.172999999999998</c:v>
                </c:pt>
                <c:pt idx="16174" formatCode="General">
                  <c:v>16.173999999999999</c:v>
                </c:pt>
                <c:pt idx="16175" formatCode="General">
                  <c:v>16.175000000000001</c:v>
                </c:pt>
                <c:pt idx="16176" formatCode="General">
                  <c:v>16.175999999999998</c:v>
                </c:pt>
                <c:pt idx="16177" formatCode="General">
                  <c:v>16.177</c:v>
                </c:pt>
                <c:pt idx="16178" formatCode="General">
                  <c:v>16.178000000000001</c:v>
                </c:pt>
                <c:pt idx="16179" formatCode="General">
                  <c:v>16.178999999999998</c:v>
                </c:pt>
                <c:pt idx="16180" formatCode="General">
                  <c:v>16.18</c:v>
                </c:pt>
                <c:pt idx="16181" formatCode="General">
                  <c:v>16.181000000000001</c:v>
                </c:pt>
                <c:pt idx="16182" formatCode="General">
                  <c:v>16.181999999999999</c:v>
                </c:pt>
                <c:pt idx="16183" formatCode="General">
                  <c:v>16.183</c:v>
                </c:pt>
                <c:pt idx="16184" formatCode="General">
                  <c:v>16.184000000000001</c:v>
                </c:pt>
                <c:pt idx="16185" formatCode="General">
                  <c:v>16.184999999999999</c:v>
                </c:pt>
                <c:pt idx="16186" formatCode="General">
                  <c:v>16.186</c:v>
                </c:pt>
                <c:pt idx="16187" formatCode="General">
                  <c:v>16.187000000000001</c:v>
                </c:pt>
                <c:pt idx="16188" formatCode="General">
                  <c:v>16.187999999999999</c:v>
                </c:pt>
                <c:pt idx="16189" formatCode="General">
                  <c:v>16.189</c:v>
                </c:pt>
                <c:pt idx="16190" formatCode="General">
                  <c:v>16.190000000000001</c:v>
                </c:pt>
                <c:pt idx="16191" formatCode="General">
                  <c:v>16.190999999999999</c:v>
                </c:pt>
                <c:pt idx="16192" formatCode="General">
                  <c:v>16.192</c:v>
                </c:pt>
                <c:pt idx="16193" formatCode="General">
                  <c:v>16.193000000000001</c:v>
                </c:pt>
                <c:pt idx="16194" formatCode="General">
                  <c:v>16.193999999999999</c:v>
                </c:pt>
                <c:pt idx="16195" formatCode="General">
                  <c:v>16.195</c:v>
                </c:pt>
                <c:pt idx="16196" formatCode="General">
                  <c:v>16.196000000000002</c:v>
                </c:pt>
                <c:pt idx="16197" formatCode="General">
                  <c:v>16.196999999999999</c:v>
                </c:pt>
                <c:pt idx="16198" formatCode="General">
                  <c:v>16.198</c:v>
                </c:pt>
                <c:pt idx="16199" formatCode="General">
                  <c:v>16.199000000000002</c:v>
                </c:pt>
                <c:pt idx="16200" formatCode="General">
                  <c:v>16.2</c:v>
                </c:pt>
                <c:pt idx="16201" formatCode="General">
                  <c:v>16.201000000000001</c:v>
                </c:pt>
                <c:pt idx="16202" formatCode="General">
                  <c:v>16.202000000000002</c:v>
                </c:pt>
                <c:pt idx="16203" formatCode="General">
                  <c:v>16.202999999999999</c:v>
                </c:pt>
                <c:pt idx="16204" formatCode="General">
                  <c:v>16.204000000000001</c:v>
                </c:pt>
                <c:pt idx="16205" formatCode="General">
                  <c:v>16.204999999999998</c:v>
                </c:pt>
                <c:pt idx="16206" formatCode="General">
                  <c:v>16.206</c:v>
                </c:pt>
                <c:pt idx="16207" formatCode="General">
                  <c:v>16.207000000000001</c:v>
                </c:pt>
                <c:pt idx="16208" formatCode="General">
                  <c:v>16.207999999999998</c:v>
                </c:pt>
                <c:pt idx="16209" formatCode="General">
                  <c:v>16.209</c:v>
                </c:pt>
                <c:pt idx="16210" formatCode="General">
                  <c:v>16.21</c:v>
                </c:pt>
                <c:pt idx="16211" formatCode="General">
                  <c:v>16.210999999999999</c:v>
                </c:pt>
                <c:pt idx="16212" formatCode="General">
                  <c:v>16.212</c:v>
                </c:pt>
                <c:pt idx="16213" formatCode="General">
                  <c:v>16.213000000000001</c:v>
                </c:pt>
                <c:pt idx="16214" formatCode="General">
                  <c:v>16.213999999999999</c:v>
                </c:pt>
                <c:pt idx="16215" formatCode="General">
                  <c:v>16.215</c:v>
                </c:pt>
                <c:pt idx="16216" formatCode="General">
                  <c:v>16.216000000000001</c:v>
                </c:pt>
                <c:pt idx="16217" formatCode="General">
                  <c:v>16.216999999999999</c:v>
                </c:pt>
                <c:pt idx="16218" formatCode="General">
                  <c:v>16.218</c:v>
                </c:pt>
                <c:pt idx="16219" formatCode="General">
                  <c:v>16.219000000000001</c:v>
                </c:pt>
                <c:pt idx="16220" formatCode="General">
                  <c:v>16.22</c:v>
                </c:pt>
                <c:pt idx="16221" formatCode="General">
                  <c:v>16.221</c:v>
                </c:pt>
                <c:pt idx="16222" formatCode="General">
                  <c:v>16.222000000000001</c:v>
                </c:pt>
                <c:pt idx="16223" formatCode="General">
                  <c:v>16.222999999999999</c:v>
                </c:pt>
                <c:pt idx="16224" formatCode="General">
                  <c:v>16.224</c:v>
                </c:pt>
                <c:pt idx="16225" formatCode="General">
                  <c:v>16.225000000000001</c:v>
                </c:pt>
                <c:pt idx="16226" formatCode="General">
                  <c:v>16.225999999999999</c:v>
                </c:pt>
                <c:pt idx="16227" formatCode="General">
                  <c:v>16.227</c:v>
                </c:pt>
                <c:pt idx="16228" formatCode="General">
                  <c:v>16.228000000000002</c:v>
                </c:pt>
                <c:pt idx="16229" formatCode="General">
                  <c:v>16.228999999999999</c:v>
                </c:pt>
                <c:pt idx="16230" formatCode="General">
                  <c:v>16.23</c:v>
                </c:pt>
                <c:pt idx="16231" formatCode="General">
                  <c:v>16.231000000000002</c:v>
                </c:pt>
                <c:pt idx="16232" formatCode="General">
                  <c:v>16.231999999999999</c:v>
                </c:pt>
                <c:pt idx="16233" formatCode="General">
                  <c:v>16.233000000000001</c:v>
                </c:pt>
                <c:pt idx="16234" formatCode="General">
                  <c:v>16.234000000000002</c:v>
                </c:pt>
                <c:pt idx="16235" formatCode="General">
                  <c:v>16.234999999999999</c:v>
                </c:pt>
                <c:pt idx="16236" formatCode="General">
                  <c:v>16.236000000000001</c:v>
                </c:pt>
                <c:pt idx="16237" formatCode="General">
                  <c:v>16.236999999999998</c:v>
                </c:pt>
                <c:pt idx="16238" formatCode="General">
                  <c:v>16.238</c:v>
                </c:pt>
                <c:pt idx="16239" formatCode="General">
                  <c:v>16.239000000000001</c:v>
                </c:pt>
                <c:pt idx="16240" formatCode="General">
                  <c:v>16.239999999999998</c:v>
                </c:pt>
                <c:pt idx="16241" formatCode="General">
                  <c:v>16.241</c:v>
                </c:pt>
                <c:pt idx="16242" formatCode="General">
                  <c:v>16.242000000000001</c:v>
                </c:pt>
                <c:pt idx="16243" formatCode="General">
                  <c:v>16.242999999999999</c:v>
                </c:pt>
                <c:pt idx="16244" formatCode="General">
                  <c:v>16.244</c:v>
                </c:pt>
                <c:pt idx="16245" formatCode="General">
                  <c:v>16.245000000000001</c:v>
                </c:pt>
                <c:pt idx="16246" formatCode="General">
                  <c:v>16.245999999999999</c:v>
                </c:pt>
                <c:pt idx="16247" formatCode="General">
                  <c:v>16.247</c:v>
                </c:pt>
                <c:pt idx="16248" formatCode="General">
                  <c:v>16.248000000000001</c:v>
                </c:pt>
                <c:pt idx="16249" formatCode="General">
                  <c:v>16.248999999999999</c:v>
                </c:pt>
                <c:pt idx="16250" formatCode="General">
                  <c:v>16.25</c:v>
                </c:pt>
                <c:pt idx="16251" formatCode="General">
                  <c:v>16.251000000000001</c:v>
                </c:pt>
                <c:pt idx="16252" formatCode="General">
                  <c:v>16.251999999999999</c:v>
                </c:pt>
                <c:pt idx="16253" formatCode="General">
                  <c:v>16.253</c:v>
                </c:pt>
                <c:pt idx="16254" formatCode="General">
                  <c:v>16.254000000000001</c:v>
                </c:pt>
                <c:pt idx="16255" formatCode="General">
                  <c:v>16.254999999999999</c:v>
                </c:pt>
                <c:pt idx="16256" formatCode="General">
                  <c:v>16.256</c:v>
                </c:pt>
                <c:pt idx="16257" formatCode="General">
                  <c:v>16.257000000000001</c:v>
                </c:pt>
                <c:pt idx="16258" formatCode="General">
                  <c:v>16.257999999999999</c:v>
                </c:pt>
                <c:pt idx="16259" formatCode="General">
                  <c:v>16.259</c:v>
                </c:pt>
                <c:pt idx="16260" formatCode="General">
                  <c:v>16.260000000000002</c:v>
                </c:pt>
                <c:pt idx="16261" formatCode="General">
                  <c:v>16.260999999999999</c:v>
                </c:pt>
                <c:pt idx="16262" formatCode="General">
                  <c:v>16.262</c:v>
                </c:pt>
                <c:pt idx="16263" formatCode="General">
                  <c:v>16.263000000000002</c:v>
                </c:pt>
                <c:pt idx="16264" formatCode="General">
                  <c:v>16.263999999999999</c:v>
                </c:pt>
                <c:pt idx="16265" formatCode="General">
                  <c:v>16.265000000000001</c:v>
                </c:pt>
                <c:pt idx="16266" formatCode="General">
                  <c:v>16.265999999999998</c:v>
                </c:pt>
                <c:pt idx="16267" formatCode="General">
                  <c:v>16.266999999999999</c:v>
                </c:pt>
                <c:pt idx="16268" formatCode="General">
                  <c:v>16.268000000000001</c:v>
                </c:pt>
                <c:pt idx="16269" formatCode="General">
                  <c:v>16.268999999999998</c:v>
                </c:pt>
                <c:pt idx="16270" formatCode="General">
                  <c:v>16.27</c:v>
                </c:pt>
                <c:pt idx="16271" formatCode="General">
                  <c:v>16.271000000000001</c:v>
                </c:pt>
                <c:pt idx="16272" formatCode="General">
                  <c:v>16.271999999999998</c:v>
                </c:pt>
                <c:pt idx="16273" formatCode="General">
                  <c:v>16.273</c:v>
                </c:pt>
                <c:pt idx="16274" formatCode="General">
                  <c:v>16.274000000000001</c:v>
                </c:pt>
                <c:pt idx="16275" formatCode="General">
                  <c:v>16.274999999999999</c:v>
                </c:pt>
                <c:pt idx="16276" formatCode="General">
                  <c:v>16.276</c:v>
                </c:pt>
                <c:pt idx="16277" formatCode="General">
                  <c:v>16.277000000000001</c:v>
                </c:pt>
                <c:pt idx="16278" formatCode="General">
                  <c:v>16.277999999999999</c:v>
                </c:pt>
                <c:pt idx="16279" formatCode="General">
                  <c:v>16.279</c:v>
                </c:pt>
                <c:pt idx="16280" formatCode="General">
                  <c:v>16.28</c:v>
                </c:pt>
                <c:pt idx="16281" formatCode="General">
                  <c:v>16.280999999999999</c:v>
                </c:pt>
                <c:pt idx="16282" formatCode="General">
                  <c:v>16.282</c:v>
                </c:pt>
                <c:pt idx="16283" formatCode="General">
                  <c:v>16.283000000000001</c:v>
                </c:pt>
                <c:pt idx="16284" formatCode="General">
                  <c:v>16.283999999999999</c:v>
                </c:pt>
                <c:pt idx="16285" formatCode="General">
                  <c:v>16.285</c:v>
                </c:pt>
                <c:pt idx="16286" formatCode="General">
                  <c:v>16.286000000000001</c:v>
                </c:pt>
                <c:pt idx="16287" formatCode="General">
                  <c:v>16.286999999999999</c:v>
                </c:pt>
                <c:pt idx="16288" formatCode="General">
                  <c:v>16.288</c:v>
                </c:pt>
                <c:pt idx="16289" formatCode="General">
                  <c:v>16.289000000000001</c:v>
                </c:pt>
                <c:pt idx="16290" formatCode="General">
                  <c:v>16.29</c:v>
                </c:pt>
                <c:pt idx="16291" formatCode="General">
                  <c:v>16.291</c:v>
                </c:pt>
                <c:pt idx="16292" formatCode="General">
                  <c:v>16.292000000000002</c:v>
                </c:pt>
                <c:pt idx="16293" formatCode="General">
                  <c:v>16.292999999999999</c:v>
                </c:pt>
                <c:pt idx="16294" formatCode="General">
                  <c:v>16.294</c:v>
                </c:pt>
                <c:pt idx="16295" formatCode="General">
                  <c:v>16.295000000000002</c:v>
                </c:pt>
                <c:pt idx="16296" formatCode="General">
                  <c:v>16.295999999999999</c:v>
                </c:pt>
                <c:pt idx="16297" formatCode="General">
                  <c:v>16.297000000000001</c:v>
                </c:pt>
                <c:pt idx="16298" formatCode="General">
                  <c:v>16.297999999999998</c:v>
                </c:pt>
                <c:pt idx="16299" formatCode="General">
                  <c:v>16.298999999999999</c:v>
                </c:pt>
                <c:pt idx="16300" formatCode="General">
                  <c:v>16.3</c:v>
                </c:pt>
                <c:pt idx="16301" formatCode="General">
                  <c:v>16.300999999999998</c:v>
                </c:pt>
                <c:pt idx="16302" formatCode="General">
                  <c:v>16.302</c:v>
                </c:pt>
                <c:pt idx="16303" formatCode="General">
                  <c:v>16.303000000000001</c:v>
                </c:pt>
                <c:pt idx="16304" formatCode="General">
                  <c:v>16.303999999999998</c:v>
                </c:pt>
                <c:pt idx="16305" formatCode="General">
                  <c:v>16.305</c:v>
                </c:pt>
                <c:pt idx="16306" formatCode="General">
                  <c:v>16.306000000000001</c:v>
                </c:pt>
                <c:pt idx="16307" formatCode="General">
                  <c:v>16.306999999999999</c:v>
                </c:pt>
                <c:pt idx="16308" formatCode="General">
                  <c:v>16.308</c:v>
                </c:pt>
                <c:pt idx="16309" formatCode="General">
                  <c:v>16.309000000000001</c:v>
                </c:pt>
                <c:pt idx="16310" formatCode="General">
                  <c:v>16.309999999999999</c:v>
                </c:pt>
                <c:pt idx="16311" formatCode="General">
                  <c:v>16.311</c:v>
                </c:pt>
                <c:pt idx="16312" formatCode="General">
                  <c:v>16.312000000000001</c:v>
                </c:pt>
                <c:pt idx="16313" formatCode="General">
                  <c:v>16.312999999999999</c:v>
                </c:pt>
                <c:pt idx="16314" formatCode="General">
                  <c:v>16.314</c:v>
                </c:pt>
                <c:pt idx="16315" formatCode="General">
                  <c:v>16.315000000000001</c:v>
                </c:pt>
                <c:pt idx="16316" formatCode="General">
                  <c:v>16.315999999999999</c:v>
                </c:pt>
                <c:pt idx="16317" formatCode="General">
                  <c:v>16.317</c:v>
                </c:pt>
                <c:pt idx="16318" formatCode="General">
                  <c:v>16.318000000000001</c:v>
                </c:pt>
                <c:pt idx="16319" formatCode="General">
                  <c:v>16.318999999999999</c:v>
                </c:pt>
                <c:pt idx="16320" formatCode="General">
                  <c:v>16.32</c:v>
                </c:pt>
                <c:pt idx="16321" formatCode="General">
                  <c:v>16.321000000000002</c:v>
                </c:pt>
                <c:pt idx="16322" formatCode="General">
                  <c:v>16.321999999999999</c:v>
                </c:pt>
                <c:pt idx="16323" formatCode="General">
                  <c:v>16.323</c:v>
                </c:pt>
                <c:pt idx="16324" formatCode="General">
                  <c:v>16.324000000000002</c:v>
                </c:pt>
                <c:pt idx="16325" formatCode="General">
                  <c:v>16.324999999999999</c:v>
                </c:pt>
                <c:pt idx="16326" formatCode="General">
                  <c:v>16.326000000000001</c:v>
                </c:pt>
                <c:pt idx="16327" formatCode="General">
                  <c:v>16.327000000000002</c:v>
                </c:pt>
                <c:pt idx="16328" formatCode="General">
                  <c:v>16.327999999999999</c:v>
                </c:pt>
                <c:pt idx="16329" formatCode="General">
                  <c:v>16.329000000000001</c:v>
                </c:pt>
                <c:pt idx="16330" formatCode="General">
                  <c:v>16.329999999999998</c:v>
                </c:pt>
                <c:pt idx="16331" formatCode="General">
                  <c:v>16.331</c:v>
                </c:pt>
                <c:pt idx="16332" formatCode="General">
                  <c:v>16.332000000000001</c:v>
                </c:pt>
                <c:pt idx="16333" formatCode="General">
                  <c:v>16.332999999999998</c:v>
                </c:pt>
                <c:pt idx="16334" formatCode="General">
                  <c:v>16.334</c:v>
                </c:pt>
                <c:pt idx="16335" formatCode="General">
                  <c:v>16.335000000000001</c:v>
                </c:pt>
                <c:pt idx="16336" formatCode="General">
                  <c:v>16.335999999999999</c:v>
                </c:pt>
                <c:pt idx="16337" formatCode="General">
                  <c:v>16.337</c:v>
                </c:pt>
                <c:pt idx="16338" formatCode="General">
                  <c:v>16.338000000000001</c:v>
                </c:pt>
                <c:pt idx="16339" formatCode="General">
                  <c:v>16.338999999999999</c:v>
                </c:pt>
                <c:pt idx="16340" formatCode="General">
                  <c:v>16.34</c:v>
                </c:pt>
                <c:pt idx="16341" formatCode="General">
                  <c:v>16.341000000000001</c:v>
                </c:pt>
                <c:pt idx="16342" formatCode="General">
                  <c:v>16.341999999999999</c:v>
                </c:pt>
                <c:pt idx="16343" formatCode="General">
                  <c:v>16.343</c:v>
                </c:pt>
                <c:pt idx="16344" formatCode="General">
                  <c:v>16.344000000000001</c:v>
                </c:pt>
                <c:pt idx="16345" formatCode="General">
                  <c:v>16.344999999999999</c:v>
                </c:pt>
                <c:pt idx="16346" formatCode="General">
                  <c:v>16.346</c:v>
                </c:pt>
                <c:pt idx="16347" formatCode="General">
                  <c:v>16.347000000000001</c:v>
                </c:pt>
                <c:pt idx="16348" formatCode="General">
                  <c:v>16.347999999999999</c:v>
                </c:pt>
                <c:pt idx="16349" formatCode="General">
                  <c:v>16.349</c:v>
                </c:pt>
                <c:pt idx="16350" formatCode="General">
                  <c:v>16.350000000000001</c:v>
                </c:pt>
                <c:pt idx="16351" formatCode="General">
                  <c:v>16.350999999999999</c:v>
                </c:pt>
                <c:pt idx="16352" formatCode="General">
                  <c:v>16.352</c:v>
                </c:pt>
                <c:pt idx="16353" formatCode="General">
                  <c:v>16.353000000000002</c:v>
                </c:pt>
                <c:pt idx="16354" formatCode="General">
                  <c:v>16.353999999999999</c:v>
                </c:pt>
                <c:pt idx="16355" formatCode="General">
                  <c:v>16.355</c:v>
                </c:pt>
                <c:pt idx="16356" formatCode="General">
                  <c:v>16.356000000000002</c:v>
                </c:pt>
                <c:pt idx="16357" formatCode="General">
                  <c:v>16.356999999999999</c:v>
                </c:pt>
                <c:pt idx="16358" formatCode="General">
                  <c:v>16.358000000000001</c:v>
                </c:pt>
                <c:pt idx="16359" formatCode="General">
                  <c:v>16.359000000000002</c:v>
                </c:pt>
                <c:pt idx="16360" formatCode="General">
                  <c:v>16.36</c:v>
                </c:pt>
                <c:pt idx="16361" formatCode="General">
                  <c:v>16.361000000000001</c:v>
                </c:pt>
                <c:pt idx="16362" formatCode="General">
                  <c:v>16.361999999999998</c:v>
                </c:pt>
                <c:pt idx="16363" formatCode="General">
                  <c:v>16.363</c:v>
                </c:pt>
                <c:pt idx="16364" formatCode="General">
                  <c:v>16.364000000000001</c:v>
                </c:pt>
                <c:pt idx="16365" formatCode="General">
                  <c:v>16.364999999999998</c:v>
                </c:pt>
                <c:pt idx="16366" formatCode="General">
                  <c:v>16.366</c:v>
                </c:pt>
                <c:pt idx="16367" formatCode="General">
                  <c:v>16.367000000000001</c:v>
                </c:pt>
                <c:pt idx="16368" formatCode="General">
                  <c:v>16.367999999999999</c:v>
                </c:pt>
                <c:pt idx="16369" formatCode="General">
                  <c:v>16.369</c:v>
                </c:pt>
                <c:pt idx="16370" formatCode="General">
                  <c:v>16.37</c:v>
                </c:pt>
                <c:pt idx="16371" formatCode="General">
                  <c:v>16.370999999999999</c:v>
                </c:pt>
                <c:pt idx="16372" formatCode="General">
                  <c:v>16.372</c:v>
                </c:pt>
                <c:pt idx="16373" formatCode="General">
                  <c:v>16.373000000000001</c:v>
                </c:pt>
                <c:pt idx="16374" formatCode="General">
                  <c:v>16.373999999999999</c:v>
                </c:pt>
                <c:pt idx="16375" formatCode="General">
                  <c:v>16.375</c:v>
                </c:pt>
                <c:pt idx="16376" formatCode="General">
                  <c:v>16.376000000000001</c:v>
                </c:pt>
                <c:pt idx="16377" formatCode="General">
                  <c:v>16.376999999999999</c:v>
                </c:pt>
                <c:pt idx="16378" formatCode="General">
                  <c:v>16.378</c:v>
                </c:pt>
                <c:pt idx="16379" formatCode="General">
                  <c:v>16.379000000000001</c:v>
                </c:pt>
                <c:pt idx="16380" formatCode="General">
                  <c:v>16.38</c:v>
                </c:pt>
                <c:pt idx="16381" formatCode="General">
                  <c:v>16.381</c:v>
                </c:pt>
                <c:pt idx="16382" formatCode="General">
                  <c:v>16.382000000000001</c:v>
                </c:pt>
                <c:pt idx="16383" formatCode="General">
                  <c:v>16.382999999999999</c:v>
                </c:pt>
                <c:pt idx="16384" formatCode="General">
                  <c:v>16.384</c:v>
                </c:pt>
                <c:pt idx="16385" formatCode="General">
                  <c:v>16.385000000000002</c:v>
                </c:pt>
                <c:pt idx="16386" formatCode="General">
                  <c:v>16.385999999999999</c:v>
                </c:pt>
                <c:pt idx="16387" formatCode="General">
                  <c:v>16.387</c:v>
                </c:pt>
                <c:pt idx="16388" formatCode="General">
                  <c:v>16.388000000000002</c:v>
                </c:pt>
                <c:pt idx="16389" formatCode="General">
                  <c:v>16.388999999999999</c:v>
                </c:pt>
                <c:pt idx="16390" formatCode="General">
                  <c:v>16.39</c:v>
                </c:pt>
                <c:pt idx="16391" formatCode="General">
                  <c:v>16.390999999999998</c:v>
                </c:pt>
                <c:pt idx="16392" formatCode="General">
                  <c:v>16.391999999999999</c:v>
                </c:pt>
                <c:pt idx="16393" formatCode="General">
                  <c:v>16.393000000000001</c:v>
                </c:pt>
                <c:pt idx="16394" formatCode="General">
                  <c:v>16.393999999999998</c:v>
                </c:pt>
                <c:pt idx="16395" formatCode="General">
                  <c:v>16.395</c:v>
                </c:pt>
                <c:pt idx="16396" formatCode="General">
                  <c:v>16.396000000000001</c:v>
                </c:pt>
                <c:pt idx="16397" formatCode="General">
                  <c:v>16.396999999999998</c:v>
                </c:pt>
                <c:pt idx="16398" formatCode="General">
                  <c:v>16.398</c:v>
                </c:pt>
                <c:pt idx="16399" formatCode="General">
                  <c:v>16.399000000000001</c:v>
                </c:pt>
                <c:pt idx="16400" formatCode="General">
                  <c:v>16.399999999999999</c:v>
                </c:pt>
                <c:pt idx="16401" formatCode="General">
                  <c:v>16.401</c:v>
                </c:pt>
                <c:pt idx="16402" formatCode="General">
                  <c:v>16.402000000000001</c:v>
                </c:pt>
                <c:pt idx="16403" formatCode="General">
                  <c:v>16.402999999999999</c:v>
                </c:pt>
                <c:pt idx="16404" formatCode="General">
                  <c:v>16.404</c:v>
                </c:pt>
                <c:pt idx="16405" formatCode="General">
                  <c:v>16.405000000000001</c:v>
                </c:pt>
                <c:pt idx="16406" formatCode="General">
                  <c:v>16.405999999999999</c:v>
                </c:pt>
                <c:pt idx="16407" formatCode="General">
                  <c:v>16.407</c:v>
                </c:pt>
                <c:pt idx="16408" formatCode="General">
                  <c:v>16.408000000000001</c:v>
                </c:pt>
                <c:pt idx="16409" formatCode="General">
                  <c:v>16.408999999999999</c:v>
                </c:pt>
                <c:pt idx="16410" formatCode="General">
                  <c:v>16.41</c:v>
                </c:pt>
                <c:pt idx="16411" formatCode="General">
                  <c:v>16.411000000000001</c:v>
                </c:pt>
                <c:pt idx="16412" formatCode="General">
                  <c:v>16.411999999999999</c:v>
                </c:pt>
                <c:pt idx="16413" formatCode="General">
                  <c:v>16.413</c:v>
                </c:pt>
                <c:pt idx="16414" formatCode="General">
                  <c:v>16.414000000000001</c:v>
                </c:pt>
                <c:pt idx="16415" formatCode="General">
                  <c:v>16.414999999999999</c:v>
                </c:pt>
                <c:pt idx="16416" formatCode="General">
                  <c:v>16.416</c:v>
                </c:pt>
                <c:pt idx="16417" formatCode="General">
                  <c:v>16.417000000000002</c:v>
                </c:pt>
                <c:pt idx="16418" formatCode="General">
                  <c:v>16.417999999999999</c:v>
                </c:pt>
                <c:pt idx="16419" formatCode="General">
                  <c:v>16.419</c:v>
                </c:pt>
                <c:pt idx="16420" formatCode="General">
                  <c:v>16.420000000000002</c:v>
                </c:pt>
                <c:pt idx="16421" formatCode="General">
                  <c:v>16.420999999999999</c:v>
                </c:pt>
                <c:pt idx="16422" formatCode="General">
                  <c:v>16.422000000000001</c:v>
                </c:pt>
                <c:pt idx="16423" formatCode="General">
                  <c:v>16.422999999999998</c:v>
                </c:pt>
                <c:pt idx="16424" formatCode="General">
                  <c:v>16.423999999999999</c:v>
                </c:pt>
                <c:pt idx="16425" formatCode="General">
                  <c:v>16.425000000000001</c:v>
                </c:pt>
                <c:pt idx="16426" formatCode="General">
                  <c:v>16.425999999999998</c:v>
                </c:pt>
                <c:pt idx="16427" formatCode="General">
                  <c:v>16.427</c:v>
                </c:pt>
                <c:pt idx="16428" formatCode="General">
                  <c:v>16.428000000000001</c:v>
                </c:pt>
                <c:pt idx="16429" formatCode="General">
                  <c:v>16.428999999999998</c:v>
                </c:pt>
                <c:pt idx="16430" formatCode="General">
                  <c:v>16.43</c:v>
                </c:pt>
                <c:pt idx="16431" formatCode="General">
                  <c:v>16.431000000000001</c:v>
                </c:pt>
                <c:pt idx="16432" formatCode="General">
                  <c:v>16.431999999999999</c:v>
                </c:pt>
                <c:pt idx="16433" formatCode="General">
                  <c:v>16.433</c:v>
                </c:pt>
                <c:pt idx="16434" formatCode="General">
                  <c:v>16.434000000000001</c:v>
                </c:pt>
                <c:pt idx="16435" formatCode="General">
                  <c:v>16.434999999999999</c:v>
                </c:pt>
                <c:pt idx="16436" formatCode="General">
                  <c:v>16.436</c:v>
                </c:pt>
                <c:pt idx="16437" formatCode="General">
                  <c:v>16.437000000000001</c:v>
                </c:pt>
                <c:pt idx="16438" formatCode="General">
                  <c:v>16.437999999999999</c:v>
                </c:pt>
                <c:pt idx="16439" formatCode="General">
                  <c:v>16.439</c:v>
                </c:pt>
                <c:pt idx="16440" formatCode="General">
                  <c:v>16.440000000000001</c:v>
                </c:pt>
                <c:pt idx="16441" formatCode="General">
                  <c:v>16.440999999999999</c:v>
                </c:pt>
                <c:pt idx="16442" formatCode="General">
                  <c:v>16.442</c:v>
                </c:pt>
                <c:pt idx="16443" formatCode="General">
                  <c:v>16.443000000000001</c:v>
                </c:pt>
                <c:pt idx="16444" formatCode="General">
                  <c:v>16.443999999999999</c:v>
                </c:pt>
                <c:pt idx="16445" formatCode="General">
                  <c:v>16.445</c:v>
                </c:pt>
                <c:pt idx="16446" formatCode="General">
                  <c:v>16.446000000000002</c:v>
                </c:pt>
                <c:pt idx="16447" formatCode="General">
                  <c:v>16.446999999999999</c:v>
                </c:pt>
                <c:pt idx="16448" formatCode="General">
                  <c:v>16.448</c:v>
                </c:pt>
                <c:pt idx="16449" formatCode="General">
                  <c:v>16.449000000000002</c:v>
                </c:pt>
                <c:pt idx="16450" formatCode="General">
                  <c:v>16.45</c:v>
                </c:pt>
                <c:pt idx="16451" formatCode="General">
                  <c:v>16.451000000000001</c:v>
                </c:pt>
                <c:pt idx="16452" formatCode="General">
                  <c:v>16.452000000000002</c:v>
                </c:pt>
                <c:pt idx="16453" formatCode="General">
                  <c:v>16.452999999999999</c:v>
                </c:pt>
                <c:pt idx="16454" formatCode="General">
                  <c:v>16.454000000000001</c:v>
                </c:pt>
                <c:pt idx="16455" formatCode="General">
                  <c:v>16.454999999999998</c:v>
                </c:pt>
                <c:pt idx="16456" formatCode="General">
                  <c:v>16.456</c:v>
                </c:pt>
                <c:pt idx="16457" formatCode="General">
                  <c:v>16.457000000000001</c:v>
                </c:pt>
                <c:pt idx="16458" formatCode="General">
                  <c:v>16.457999999999998</c:v>
                </c:pt>
                <c:pt idx="16459" formatCode="General">
                  <c:v>16.459</c:v>
                </c:pt>
                <c:pt idx="16460" formatCode="General">
                  <c:v>16.46</c:v>
                </c:pt>
                <c:pt idx="16461" formatCode="General">
                  <c:v>16.460999999999999</c:v>
                </c:pt>
                <c:pt idx="16462" formatCode="General">
                  <c:v>16.462</c:v>
                </c:pt>
                <c:pt idx="16463" formatCode="General">
                  <c:v>16.463000000000001</c:v>
                </c:pt>
                <c:pt idx="16464" formatCode="General">
                  <c:v>16.463999999999999</c:v>
                </c:pt>
                <c:pt idx="16465" formatCode="General">
                  <c:v>16.465</c:v>
                </c:pt>
                <c:pt idx="16466" formatCode="General">
                  <c:v>16.466000000000001</c:v>
                </c:pt>
                <c:pt idx="16467" formatCode="General">
                  <c:v>16.466999999999999</c:v>
                </c:pt>
                <c:pt idx="16468" formatCode="General">
                  <c:v>16.468</c:v>
                </c:pt>
                <c:pt idx="16469" formatCode="General">
                  <c:v>16.469000000000001</c:v>
                </c:pt>
                <c:pt idx="16470" formatCode="General">
                  <c:v>16.47</c:v>
                </c:pt>
                <c:pt idx="16471" formatCode="General">
                  <c:v>16.471</c:v>
                </c:pt>
                <c:pt idx="16472" formatCode="General">
                  <c:v>16.472000000000001</c:v>
                </c:pt>
                <c:pt idx="16473" formatCode="General">
                  <c:v>16.472999999999999</c:v>
                </c:pt>
                <c:pt idx="16474" formatCode="General">
                  <c:v>16.474</c:v>
                </c:pt>
                <c:pt idx="16475" formatCode="General">
                  <c:v>16.475000000000001</c:v>
                </c:pt>
                <c:pt idx="16476" formatCode="General">
                  <c:v>16.475999999999999</c:v>
                </c:pt>
                <c:pt idx="16477" formatCode="General">
                  <c:v>16.477</c:v>
                </c:pt>
                <c:pt idx="16478" formatCode="General">
                  <c:v>16.478000000000002</c:v>
                </c:pt>
                <c:pt idx="16479" formatCode="General">
                  <c:v>16.478999999999999</c:v>
                </c:pt>
                <c:pt idx="16480" formatCode="General">
                  <c:v>16.48</c:v>
                </c:pt>
                <c:pt idx="16481" formatCode="General">
                  <c:v>16.481000000000002</c:v>
                </c:pt>
                <c:pt idx="16482" formatCode="General">
                  <c:v>16.481999999999999</c:v>
                </c:pt>
                <c:pt idx="16483" formatCode="General">
                  <c:v>16.483000000000001</c:v>
                </c:pt>
                <c:pt idx="16484" formatCode="General">
                  <c:v>16.484000000000002</c:v>
                </c:pt>
                <c:pt idx="16485" formatCode="General">
                  <c:v>16.484999999999999</c:v>
                </c:pt>
                <c:pt idx="16486" formatCode="General">
                  <c:v>16.486000000000001</c:v>
                </c:pt>
                <c:pt idx="16487" formatCode="General">
                  <c:v>16.486999999999998</c:v>
                </c:pt>
                <c:pt idx="16488" formatCode="General">
                  <c:v>16.488</c:v>
                </c:pt>
                <c:pt idx="16489" formatCode="General">
                  <c:v>16.489000000000001</c:v>
                </c:pt>
                <c:pt idx="16490" formatCode="General">
                  <c:v>16.489999999999998</c:v>
                </c:pt>
                <c:pt idx="16491" formatCode="General">
                  <c:v>16.491</c:v>
                </c:pt>
                <c:pt idx="16492" formatCode="General">
                  <c:v>16.492000000000001</c:v>
                </c:pt>
                <c:pt idx="16493" formatCode="General">
                  <c:v>16.492999999999999</c:v>
                </c:pt>
                <c:pt idx="16494" formatCode="General">
                  <c:v>16.494</c:v>
                </c:pt>
                <c:pt idx="16495" formatCode="General">
                  <c:v>16.495000000000001</c:v>
                </c:pt>
                <c:pt idx="16496" formatCode="General">
                  <c:v>16.495999999999999</c:v>
                </c:pt>
                <c:pt idx="16497" formatCode="General">
                  <c:v>16.497</c:v>
                </c:pt>
                <c:pt idx="16498" formatCode="General">
                  <c:v>16.498000000000001</c:v>
                </c:pt>
                <c:pt idx="16499" formatCode="General">
                  <c:v>16.498999999999999</c:v>
                </c:pt>
                <c:pt idx="16500" formatCode="General">
                  <c:v>16.5</c:v>
                </c:pt>
                <c:pt idx="16501" formatCode="General">
                  <c:v>16.501000000000001</c:v>
                </c:pt>
                <c:pt idx="16502" formatCode="General">
                  <c:v>16.501999999999999</c:v>
                </c:pt>
                <c:pt idx="16503" formatCode="General">
                  <c:v>16.503</c:v>
                </c:pt>
                <c:pt idx="16504" formatCode="General">
                  <c:v>16.504000000000001</c:v>
                </c:pt>
                <c:pt idx="16505" formatCode="General">
                  <c:v>16.504999999999999</c:v>
                </c:pt>
                <c:pt idx="16506" formatCode="General">
                  <c:v>16.506</c:v>
                </c:pt>
                <c:pt idx="16507" formatCode="General">
                  <c:v>16.507000000000001</c:v>
                </c:pt>
                <c:pt idx="16508" formatCode="General">
                  <c:v>16.507999999999999</c:v>
                </c:pt>
                <c:pt idx="16509" formatCode="General">
                  <c:v>16.509</c:v>
                </c:pt>
                <c:pt idx="16510" formatCode="General">
                  <c:v>16.510000000000002</c:v>
                </c:pt>
                <c:pt idx="16511" formatCode="General">
                  <c:v>16.510999999999999</c:v>
                </c:pt>
                <c:pt idx="16512" formatCode="General">
                  <c:v>16.512</c:v>
                </c:pt>
                <c:pt idx="16513" formatCode="General">
                  <c:v>16.513000000000002</c:v>
                </c:pt>
                <c:pt idx="16514" formatCode="General">
                  <c:v>16.513999999999999</c:v>
                </c:pt>
                <c:pt idx="16515" formatCode="General">
                  <c:v>16.515000000000001</c:v>
                </c:pt>
                <c:pt idx="16516" formatCode="General">
                  <c:v>16.515999999999998</c:v>
                </c:pt>
                <c:pt idx="16517" formatCode="General">
                  <c:v>16.516999999999999</c:v>
                </c:pt>
                <c:pt idx="16518" formatCode="General">
                  <c:v>16.518000000000001</c:v>
                </c:pt>
                <c:pt idx="16519" formatCode="General">
                  <c:v>16.518999999999998</c:v>
                </c:pt>
                <c:pt idx="16520" formatCode="General">
                  <c:v>16.52</c:v>
                </c:pt>
                <c:pt idx="16521" formatCode="General">
                  <c:v>16.521000000000001</c:v>
                </c:pt>
                <c:pt idx="16522" formatCode="General">
                  <c:v>16.521999999999998</c:v>
                </c:pt>
                <c:pt idx="16523" formatCode="General">
                  <c:v>16.523</c:v>
                </c:pt>
                <c:pt idx="16524" formatCode="General">
                  <c:v>16.524000000000001</c:v>
                </c:pt>
                <c:pt idx="16525" formatCode="General">
                  <c:v>16.524999999999999</c:v>
                </c:pt>
                <c:pt idx="16526" formatCode="General">
                  <c:v>16.526</c:v>
                </c:pt>
                <c:pt idx="16527" formatCode="General">
                  <c:v>16.527000000000001</c:v>
                </c:pt>
                <c:pt idx="16528" formatCode="General">
                  <c:v>16.527999999999999</c:v>
                </c:pt>
                <c:pt idx="16529" formatCode="General">
                  <c:v>16.529</c:v>
                </c:pt>
                <c:pt idx="16530" formatCode="General">
                  <c:v>16.53</c:v>
                </c:pt>
                <c:pt idx="16531" formatCode="General">
                  <c:v>16.530999999999999</c:v>
                </c:pt>
                <c:pt idx="16532" formatCode="General">
                  <c:v>16.532</c:v>
                </c:pt>
                <c:pt idx="16533" formatCode="General">
                  <c:v>16.533000000000001</c:v>
                </c:pt>
                <c:pt idx="16534" formatCode="General">
                  <c:v>16.533999999999999</c:v>
                </c:pt>
                <c:pt idx="16535" formatCode="General">
                  <c:v>16.535</c:v>
                </c:pt>
                <c:pt idx="16536" formatCode="General">
                  <c:v>16.536000000000001</c:v>
                </c:pt>
                <c:pt idx="16537" formatCode="General">
                  <c:v>16.536999999999999</c:v>
                </c:pt>
                <c:pt idx="16538" formatCode="General">
                  <c:v>16.538</c:v>
                </c:pt>
                <c:pt idx="16539" formatCode="General">
                  <c:v>16.539000000000001</c:v>
                </c:pt>
                <c:pt idx="16540" formatCode="General">
                  <c:v>16.54</c:v>
                </c:pt>
                <c:pt idx="16541" formatCode="General">
                  <c:v>16.541</c:v>
                </c:pt>
                <c:pt idx="16542" formatCode="General">
                  <c:v>16.542000000000002</c:v>
                </c:pt>
                <c:pt idx="16543" formatCode="General">
                  <c:v>16.542999999999999</c:v>
                </c:pt>
                <c:pt idx="16544" formatCode="General">
                  <c:v>16.544</c:v>
                </c:pt>
                <c:pt idx="16545" formatCode="General">
                  <c:v>16.545000000000002</c:v>
                </c:pt>
                <c:pt idx="16546" formatCode="General">
                  <c:v>16.545999999999999</c:v>
                </c:pt>
                <c:pt idx="16547" formatCode="General">
                  <c:v>16.547000000000001</c:v>
                </c:pt>
                <c:pt idx="16548" formatCode="General">
                  <c:v>16.547999999999998</c:v>
                </c:pt>
                <c:pt idx="16549" formatCode="General">
                  <c:v>16.548999999999999</c:v>
                </c:pt>
                <c:pt idx="16550" formatCode="General">
                  <c:v>16.55</c:v>
                </c:pt>
                <c:pt idx="16551" formatCode="General">
                  <c:v>16.550999999999998</c:v>
                </c:pt>
                <c:pt idx="16552" formatCode="General">
                  <c:v>16.552</c:v>
                </c:pt>
                <c:pt idx="16553" formatCode="General">
                  <c:v>16.553000000000001</c:v>
                </c:pt>
                <c:pt idx="16554" formatCode="General">
                  <c:v>16.553999999999998</c:v>
                </c:pt>
                <c:pt idx="16555" formatCode="General">
                  <c:v>16.555</c:v>
                </c:pt>
                <c:pt idx="16556" formatCode="General">
                  <c:v>16.556000000000001</c:v>
                </c:pt>
                <c:pt idx="16557" formatCode="General">
                  <c:v>16.556999999999999</c:v>
                </c:pt>
                <c:pt idx="16558" formatCode="General">
                  <c:v>16.558</c:v>
                </c:pt>
                <c:pt idx="16559" formatCode="General">
                  <c:v>16.559000000000001</c:v>
                </c:pt>
                <c:pt idx="16560" formatCode="General">
                  <c:v>16.559999999999999</c:v>
                </c:pt>
                <c:pt idx="16561" formatCode="General">
                  <c:v>16.561</c:v>
                </c:pt>
                <c:pt idx="16562" formatCode="General">
                  <c:v>16.562000000000001</c:v>
                </c:pt>
                <c:pt idx="16563" formatCode="General">
                  <c:v>16.562999999999999</c:v>
                </c:pt>
                <c:pt idx="16564" formatCode="General">
                  <c:v>16.564</c:v>
                </c:pt>
                <c:pt idx="16565" formatCode="General">
                  <c:v>16.565000000000001</c:v>
                </c:pt>
                <c:pt idx="16566" formatCode="General">
                  <c:v>16.565999999999999</c:v>
                </c:pt>
                <c:pt idx="16567" formatCode="General">
                  <c:v>16.567</c:v>
                </c:pt>
                <c:pt idx="16568" formatCode="General">
                  <c:v>16.568000000000001</c:v>
                </c:pt>
                <c:pt idx="16569" formatCode="General">
                  <c:v>16.568999999999999</c:v>
                </c:pt>
                <c:pt idx="16570" formatCode="General">
                  <c:v>16.57</c:v>
                </c:pt>
                <c:pt idx="16571" formatCode="General">
                  <c:v>16.571000000000002</c:v>
                </c:pt>
                <c:pt idx="16572" formatCode="General">
                  <c:v>16.571999999999999</c:v>
                </c:pt>
                <c:pt idx="16573" formatCode="General">
                  <c:v>16.573</c:v>
                </c:pt>
                <c:pt idx="16574" formatCode="General">
                  <c:v>16.574000000000002</c:v>
                </c:pt>
                <c:pt idx="16575" formatCode="General">
                  <c:v>16.574999999999999</c:v>
                </c:pt>
                <c:pt idx="16576" formatCode="General">
                  <c:v>16.576000000000001</c:v>
                </c:pt>
                <c:pt idx="16577" formatCode="General">
                  <c:v>16.577000000000002</c:v>
                </c:pt>
                <c:pt idx="16578" formatCode="General">
                  <c:v>16.577999999999999</c:v>
                </c:pt>
                <c:pt idx="16579" formatCode="General">
                  <c:v>16.579000000000001</c:v>
                </c:pt>
                <c:pt idx="16580" formatCode="General">
                  <c:v>16.579999999999998</c:v>
                </c:pt>
                <c:pt idx="16581" formatCode="General">
                  <c:v>16.581</c:v>
                </c:pt>
                <c:pt idx="16582" formatCode="General">
                  <c:v>16.582000000000001</c:v>
                </c:pt>
                <c:pt idx="16583" formatCode="General">
                  <c:v>16.582999999999998</c:v>
                </c:pt>
                <c:pt idx="16584" formatCode="General">
                  <c:v>16.584</c:v>
                </c:pt>
                <c:pt idx="16585" formatCode="General">
                  <c:v>16.585000000000001</c:v>
                </c:pt>
                <c:pt idx="16586" formatCode="General">
                  <c:v>16.585999999999999</c:v>
                </c:pt>
                <c:pt idx="16587" formatCode="General">
                  <c:v>16.587</c:v>
                </c:pt>
                <c:pt idx="16588" formatCode="General">
                  <c:v>16.588000000000001</c:v>
                </c:pt>
                <c:pt idx="16589" formatCode="General">
                  <c:v>16.588999999999999</c:v>
                </c:pt>
                <c:pt idx="16590" formatCode="General">
                  <c:v>16.59</c:v>
                </c:pt>
                <c:pt idx="16591" formatCode="General">
                  <c:v>16.591000000000001</c:v>
                </c:pt>
                <c:pt idx="16592" formatCode="General">
                  <c:v>16.591999999999999</c:v>
                </c:pt>
                <c:pt idx="16593" formatCode="General">
                  <c:v>16.593</c:v>
                </c:pt>
                <c:pt idx="16594" formatCode="General">
                  <c:v>16.594000000000001</c:v>
                </c:pt>
                <c:pt idx="16595" formatCode="General">
                  <c:v>16.594999999999999</c:v>
                </c:pt>
                <c:pt idx="16596" formatCode="General">
                  <c:v>16.596</c:v>
                </c:pt>
                <c:pt idx="16597" formatCode="General">
                  <c:v>16.597000000000001</c:v>
                </c:pt>
                <c:pt idx="16598" formatCode="General">
                  <c:v>16.597999999999999</c:v>
                </c:pt>
                <c:pt idx="16599" formatCode="General">
                  <c:v>16.599</c:v>
                </c:pt>
                <c:pt idx="16600" formatCode="General">
                  <c:v>16.600000000000001</c:v>
                </c:pt>
                <c:pt idx="16601" formatCode="General">
                  <c:v>16.600999999999999</c:v>
                </c:pt>
                <c:pt idx="16602" formatCode="General">
                  <c:v>16.602</c:v>
                </c:pt>
                <c:pt idx="16603" formatCode="General">
                  <c:v>16.603000000000002</c:v>
                </c:pt>
                <c:pt idx="16604" formatCode="General">
                  <c:v>16.603999999999999</c:v>
                </c:pt>
                <c:pt idx="16605" formatCode="General">
                  <c:v>16.605</c:v>
                </c:pt>
                <c:pt idx="16606" formatCode="General">
                  <c:v>16.606000000000002</c:v>
                </c:pt>
                <c:pt idx="16607" formatCode="General">
                  <c:v>16.606999999999999</c:v>
                </c:pt>
                <c:pt idx="16608" formatCode="General">
                  <c:v>16.608000000000001</c:v>
                </c:pt>
                <c:pt idx="16609" formatCode="General">
                  <c:v>16.609000000000002</c:v>
                </c:pt>
                <c:pt idx="16610" formatCode="General">
                  <c:v>16.61</c:v>
                </c:pt>
                <c:pt idx="16611" formatCode="General">
                  <c:v>16.611000000000001</c:v>
                </c:pt>
                <c:pt idx="16612" formatCode="General">
                  <c:v>16.611999999999998</c:v>
                </c:pt>
                <c:pt idx="16613" formatCode="General">
                  <c:v>16.613</c:v>
                </c:pt>
                <c:pt idx="16614" formatCode="General">
                  <c:v>16.614000000000001</c:v>
                </c:pt>
                <c:pt idx="16615" formatCode="General">
                  <c:v>16.614999999999998</c:v>
                </c:pt>
                <c:pt idx="16616" formatCode="General">
                  <c:v>16.616</c:v>
                </c:pt>
                <c:pt idx="16617" formatCode="General">
                  <c:v>16.617000000000001</c:v>
                </c:pt>
                <c:pt idx="16618" formatCode="General">
                  <c:v>16.617999999999999</c:v>
                </c:pt>
                <c:pt idx="16619" formatCode="General">
                  <c:v>16.619</c:v>
                </c:pt>
                <c:pt idx="16620" formatCode="General">
                  <c:v>16.62</c:v>
                </c:pt>
                <c:pt idx="16621" formatCode="General">
                  <c:v>16.620999999999999</c:v>
                </c:pt>
                <c:pt idx="16622" formatCode="General">
                  <c:v>16.622</c:v>
                </c:pt>
                <c:pt idx="16623" formatCode="General">
                  <c:v>16.623000000000001</c:v>
                </c:pt>
                <c:pt idx="16624" formatCode="General">
                  <c:v>16.623999999999999</c:v>
                </c:pt>
                <c:pt idx="16625" formatCode="General">
                  <c:v>16.625</c:v>
                </c:pt>
                <c:pt idx="16626" formatCode="General">
                  <c:v>16.626000000000001</c:v>
                </c:pt>
                <c:pt idx="16627" formatCode="General">
                  <c:v>16.626999999999999</c:v>
                </c:pt>
                <c:pt idx="16628" formatCode="General">
                  <c:v>16.628</c:v>
                </c:pt>
                <c:pt idx="16629" formatCode="General">
                  <c:v>16.629000000000001</c:v>
                </c:pt>
                <c:pt idx="16630" formatCode="General">
                  <c:v>16.63</c:v>
                </c:pt>
                <c:pt idx="16631" formatCode="General">
                  <c:v>16.631</c:v>
                </c:pt>
                <c:pt idx="16632" formatCode="General">
                  <c:v>16.632000000000001</c:v>
                </c:pt>
                <c:pt idx="16633" formatCode="General">
                  <c:v>16.632999999999999</c:v>
                </c:pt>
                <c:pt idx="16634" formatCode="General">
                  <c:v>16.634</c:v>
                </c:pt>
                <c:pt idx="16635" formatCode="General">
                  <c:v>16.635000000000002</c:v>
                </c:pt>
                <c:pt idx="16636" formatCode="General">
                  <c:v>16.635999999999999</c:v>
                </c:pt>
                <c:pt idx="16637" formatCode="General">
                  <c:v>16.637</c:v>
                </c:pt>
                <c:pt idx="16638" formatCode="General">
                  <c:v>16.638000000000002</c:v>
                </c:pt>
                <c:pt idx="16639" formatCode="General">
                  <c:v>16.638999999999999</c:v>
                </c:pt>
                <c:pt idx="16640" formatCode="General">
                  <c:v>16.64</c:v>
                </c:pt>
                <c:pt idx="16641" formatCode="General">
                  <c:v>16.640999999999998</c:v>
                </c:pt>
                <c:pt idx="16642" formatCode="General">
                  <c:v>16.641999999999999</c:v>
                </c:pt>
                <c:pt idx="16643" formatCode="General">
                  <c:v>16.643000000000001</c:v>
                </c:pt>
                <c:pt idx="16644" formatCode="General">
                  <c:v>16.643999999999998</c:v>
                </c:pt>
                <c:pt idx="16645" formatCode="General">
                  <c:v>16.645</c:v>
                </c:pt>
                <c:pt idx="16646" formatCode="General">
                  <c:v>16.646000000000001</c:v>
                </c:pt>
                <c:pt idx="16647" formatCode="General">
                  <c:v>16.646999999999998</c:v>
                </c:pt>
                <c:pt idx="16648" formatCode="General">
                  <c:v>16.648</c:v>
                </c:pt>
                <c:pt idx="16649" formatCode="General">
                  <c:v>16.649000000000001</c:v>
                </c:pt>
                <c:pt idx="16650" formatCode="General">
                  <c:v>16.649999999999999</c:v>
                </c:pt>
                <c:pt idx="16651" formatCode="General">
                  <c:v>16.651</c:v>
                </c:pt>
                <c:pt idx="16652" formatCode="General">
                  <c:v>16.652000000000001</c:v>
                </c:pt>
                <c:pt idx="16653" formatCode="General">
                  <c:v>16.652999999999999</c:v>
                </c:pt>
                <c:pt idx="16654" formatCode="General">
                  <c:v>16.654</c:v>
                </c:pt>
                <c:pt idx="16655" formatCode="General">
                  <c:v>16.655000000000001</c:v>
                </c:pt>
                <c:pt idx="16656" formatCode="General">
                  <c:v>16.655999999999999</c:v>
                </c:pt>
                <c:pt idx="16657" formatCode="General">
                  <c:v>16.657</c:v>
                </c:pt>
                <c:pt idx="16658" formatCode="General">
                  <c:v>16.658000000000001</c:v>
                </c:pt>
                <c:pt idx="16659" formatCode="General">
                  <c:v>16.658999999999999</c:v>
                </c:pt>
                <c:pt idx="16660" formatCode="General">
                  <c:v>16.66</c:v>
                </c:pt>
                <c:pt idx="16661" formatCode="General">
                  <c:v>16.661000000000001</c:v>
                </c:pt>
                <c:pt idx="16662" formatCode="General">
                  <c:v>16.661999999999999</c:v>
                </c:pt>
                <c:pt idx="16663" formatCode="General">
                  <c:v>16.663</c:v>
                </c:pt>
                <c:pt idx="16664" formatCode="General">
                  <c:v>16.664000000000001</c:v>
                </c:pt>
                <c:pt idx="16665" formatCode="General">
                  <c:v>16.664999999999999</c:v>
                </c:pt>
                <c:pt idx="16666" formatCode="General">
                  <c:v>16.666</c:v>
                </c:pt>
                <c:pt idx="16667" formatCode="General">
                  <c:v>16.667000000000002</c:v>
                </c:pt>
                <c:pt idx="16668" formatCode="General">
                  <c:v>16.667999999999999</c:v>
                </c:pt>
                <c:pt idx="16669" formatCode="General">
                  <c:v>16.669</c:v>
                </c:pt>
                <c:pt idx="16670" formatCode="General">
                  <c:v>16.670000000000002</c:v>
                </c:pt>
                <c:pt idx="16671" formatCode="General">
                  <c:v>16.670999999999999</c:v>
                </c:pt>
                <c:pt idx="16672" formatCode="General">
                  <c:v>16.672000000000001</c:v>
                </c:pt>
                <c:pt idx="16673" formatCode="General">
                  <c:v>16.672999999999998</c:v>
                </c:pt>
                <c:pt idx="16674" formatCode="General">
                  <c:v>16.673999999999999</c:v>
                </c:pt>
                <c:pt idx="16675" formatCode="General">
                  <c:v>16.675000000000001</c:v>
                </c:pt>
                <c:pt idx="16676" formatCode="General">
                  <c:v>16.675999999999998</c:v>
                </c:pt>
                <c:pt idx="16677" formatCode="General">
                  <c:v>16.677</c:v>
                </c:pt>
                <c:pt idx="16678" formatCode="General">
                  <c:v>16.678000000000001</c:v>
                </c:pt>
                <c:pt idx="16679" formatCode="General">
                  <c:v>16.678999999999998</c:v>
                </c:pt>
                <c:pt idx="16680" formatCode="General">
                  <c:v>16.68</c:v>
                </c:pt>
                <c:pt idx="16681" formatCode="General">
                  <c:v>16.681000000000001</c:v>
                </c:pt>
                <c:pt idx="16682" formatCode="General">
                  <c:v>16.681999999999999</c:v>
                </c:pt>
                <c:pt idx="16683" formatCode="General">
                  <c:v>16.683</c:v>
                </c:pt>
                <c:pt idx="16684" formatCode="General">
                  <c:v>16.684000000000001</c:v>
                </c:pt>
                <c:pt idx="16685" formatCode="General">
                  <c:v>16.684999999999999</c:v>
                </c:pt>
                <c:pt idx="16686" formatCode="General">
                  <c:v>16.686</c:v>
                </c:pt>
                <c:pt idx="16687" formatCode="General">
                  <c:v>16.687000000000001</c:v>
                </c:pt>
                <c:pt idx="16688" formatCode="General">
                  <c:v>16.687999999999999</c:v>
                </c:pt>
                <c:pt idx="16689" formatCode="General">
                  <c:v>16.689</c:v>
                </c:pt>
                <c:pt idx="16690" formatCode="General">
                  <c:v>16.690000000000001</c:v>
                </c:pt>
                <c:pt idx="16691" formatCode="General">
                  <c:v>16.690999999999999</c:v>
                </c:pt>
                <c:pt idx="16692" formatCode="General">
                  <c:v>16.692</c:v>
                </c:pt>
                <c:pt idx="16693" formatCode="General">
                  <c:v>16.693000000000001</c:v>
                </c:pt>
                <c:pt idx="16694" formatCode="General">
                  <c:v>16.693999999999999</c:v>
                </c:pt>
                <c:pt idx="16695" formatCode="General">
                  <c:v>16.695</c:v>
                </c:pt>
                <c:pt idx="16696" formatCode="General">
                  <c:v>16.696000000000002</c:v>
                </c:pt>
                <c:pt idx="16697" formatCode="General">
                  <c:v>16.696999999999999</c:v>
                </c:pt>
                <c:pt idx="16698" formatCode="General">
                  <c:v>16.698</c:v>
                </c:pt>
                <c:pt idx="16699" formatCode="General">
                  <c:v>16.699000000000002</c:v>
                </c:pt>
                <c:pt idx="16700" formatCode="General">
                  <c:v>16.7</c:v>
                </c:pt>
                <c:pt idx="16701" formatCode="General">
                  <c:v>16.701000000000001</c:v>
                </c:pt>
                <c:pt idx="16702" formatCode="General">
                  <c:v>16.702000000000002</c:v>
                </c:pt>
                <c:pt idx="16703" formatCode="General">
                  <c:v>16.702999999999999</c:v>
                </c:pt>
                <c:pt idx="16704" formatCode="General">
                  <c:v>16.704000000000001</c:v>
                </c:pt>
                <c:pt idx="16705" formatCode="General">
                  <c:v>16.704999999999998</c:v>
                </c:pt>
                <c:pt idx="16706" formatCode="General">
                  <c:v>16.706</c:v>
                </c:pt>
                <c:pt idx="16707" formatCode="General">
                  <c:v>16.707000000000001</c:v>
                </c:pt>
                <c:pt idx="16708" formatCode="General">
                  <c:v>16.707999999999998</c:v>
                </c:pt>
                <c:pt idx="16709" formatCode="General">
                  <c:v>16.709</c:v>
                </c:pt>
                <c:pt idx="16710" formatCode="General">
                  <c:v>16.71</c:v>
                </c:pt>
                <c:pt idx="16711" formatCode="General">
                  <c:v>16.710999999999999</c:v>
                </c:pt>
                <c:pt idx="16712" formatCode="General">
                  <c:v>16.712</c:v>
                </c:pt>
                <c:pt idx="16713" formatCode="General">
                  <c:v>16.713000000000001</c:v>
                </c:pt>
                <c:pt idx="16714" formatCode="General">
                  <c:v>16.713999999999999</c:v>
                </c:pt>
                <c:pt idx="16715" formatCode="General">
                  <c:v>16.715</c:v>
                </c:pt>
                <c:pt idx="16716" formatCode="General">
                  <c:v>16.716000000000001</c:v>
                </c:pt>
                <c:pt idx="16717" formatCode="General">
                  <c:v>16.716999999999999</c:v>
                </c:pt>
                <c:pt idx="16718" formatCode="General">
                  <c:v>16.718</c:v>
                </c:pt>
                <c:pt idx="16719" formatCode="General">
                  <c:v>16.719000000000001</c:v>
                </c:pt>
                <c:pt idx="16720" formatCode="General">
                  <c:v>16.72</c:v>
                </c:pt>
                <c:pt idx="16721" formatCode="General">
                  <c:v>16.721</c:v>
                </c:pt>
                <c:pt idx="16722" formatCode="General">
                  <c:v>16.722000000000001</c:v>
                </c:pt>
                <c:pt idx="16723" formatCode="General">
                  <c:v>16.722999999999999</c:v>
                </c:pt>
                <c:pt idx="16724" formatCode="General">
                  <c:v>16.724</c:v>
                </c:pt>
                <c:pt idx="16725" formatCode="General">
                  <c:v>16.725000000000001</c:v>
                </c:pt>
                <c:pt idx="16726" formatCode="General">
                  <c:v>16.725999999999999</c:v>
                </c:pt>
                <c:pt idx="16727" formatCode="General">
                  <c:v>16.727</c:v>
                </c:pt>
                <c:pt idx="16728" formatCode="General">
                  <c:v>16.728000000000002</c:v>
                </c:pt>
                <c:pt idx="16729" formatCode="General">
                  <c:v>16.728999999999999</c:v>
                </c:pt>
                <c:pt idx="16730" formatCode="General">
                  <c:v>16.73</c:v>
                </c:pt>
                <c:pt idx="16731" formatCode="General">
                  <c:v>16.731000000000002</c:v>
                </c:pt>
                <c:pt idx="16732" formatCode="General">
                  <c:v>16.731999999999999</c:v>
                </c:pt>
                <c:pt idx="16733" formatCode="General">
                  <c:v>16.733000000000001</c:v>
                </c:pt>
                <c:pt idx="16734" formatCode="General">
                  <c:v>16.734000000000002</c:v>
                </c:pt>
                <c:pt idx="16735" formatCode="General">
                  <c:v>16.734999999999999</c:v>
                </c:pt>
                <c:pt idx="16736" formatCode="General">
                  <c:v>16.736000000000001</c:v>
                </c:pt>
                <c:pt idx="16737" formatCode="General">
                  <c:v>16.736999999999998</c:v>
                </c:pt>
                <c:pt idx="16738" formatCode="General">
                  <c:v>16.738</c:v>
                </c:pt>
                <c:pt idx="16739" formatCode="General">
                  <c:v>16.739000000000001</c:v>
                </c:pt>
                <c:pt idx="16740" formatCode="General">
                  <c:v>16.739999999999998</c:v>
                </c:pt>
                <c:pt idx="16741" formatCode="General">
                  <c:v>16.741</c:v>
                </c:pt>
                <c:pt idx="16742" formatCode="General">
                  <c:v>16.742000000000001</c:v>
                </c:pt>
                <c:pt idx="16743" formatCode="General">
                  <c:v>16.742999999999999</c:v>
                </c:pt>
                <c:pt idx="16744" formatCode="General">
                  <c:v>16.744</c:v>
                </c:pt>
                <c:pt idx="16745" formatCode="General">
                  <c:v>16.745000000000001</c:v>
                </c:pt>
                <c:pt idx="16746" formatCode="General">
                  <c:v>16.745999999999999</c:v>
                </c:pt>
                <c:pt idx="16747" formatCode="General">
                  <c:v>16.747</c:v>
                </c:pt>
                <c:pt idx="16748" formatCode="General">
                  <c:v>16.748000000000001</c:v>
                </c:pt>
                <c:pt idx="16749" formatCode="General">
                  <c:v>16.748999999999999</c:v>
                </c:pt>
                <c:pt idx="16750" formatCode="General">
                  <c:v>16.75</c:v>
                </c:pt>
                <c:pt idx="16751" formatCode="General">
                  <c:v>16.751000000000001</c:v>
                </c:pt>
                <c:pt idx="16752" formatCode="General">
                  <c:v>16.751999999999999</c:v>
                </c:pt>
                <c:pt idx="16753" formatCode="General">
                  <c:v>16.753</c:v>
                </c:pt>
                <c:pt idx="16754" formatCode="General">
                  <c:v>16.754000000000001</c:v>
                </c:pt>
                <c:pt idx="16755" formatCode="General">
                  <c:v>16.754999999999999</c:v>
                </c:pt>
                <c:pt idx="16756" formatCode="General">
                  <c:v>16.756</c:v>
                </c:pt>
                <c:pt idx="16757" formatCode="General">
                  <c:v>16.757000000000001</c:v>
                </c:pt>
                <c:pt idx="16758" formatCode="General">
                  <c:v>16.757999999999999</c:v>
                </c:pt>
                <c:pt idx="16759" formatCode="General">
                  <c:v>16.759</c:v>
                </c:pt>
                <c:pt idx="16760" formatCode="General">
                  <c:v>16.760000000000002</c:v>
                </c:pt>
                <c:pt idx="16761" formatCode="General">
                  <c:v>16.760999999999999</c:v>
                </c:pt>
                <c:pt idx="16762" formatCode="General">
                  <c:v>16.762</c:v>
                </c:pt>
                <c:pt idx="16763" formatCode="General">
                  <c:v>16.763000000000002</c:v>
                </c:pt>
                <c:pt idx="16764" formatCode="General">
                  <c:v>16.763999999999999</c:v>
                </c:pt>
                <c:pt idx="16765" formatCode="General">
                  <c:v>16.765000000000001</c:v>
                </c:pt>
                <c:pt idx="16766" formatCode="General">
                  <c:v>16.765999999999998</c:v>
                </c:pt>
                <c:pt idx="16767" formatCode="General">
                  <c:v>16.766999999999999</c:v>
                </c:pt>
                <c:pt idx="16768" formatCode="General">
                  <c:v>16.768000000000001</c:v>
                </c:pt>
                <c:pt idx="16769" formatCode="General">
                  <c:v>16.768999999999998</c:v>
                </c:pt>
                <c:pt idx="16770" formatCode="General">
                  <c:v>16.77</c:v>
                </c:pt>
                <c:pt idx="16771" formatCode="General">
                  <c:v>16.771000000000001</c:v>
                </c:pt>
                <c:pt idx="16772" formatCode="General">
                  <c:v>16.771999999999998</c:v>
                </c:pt>
                <c:pt idx="16773" formatCode="General">
                  <c:v>16.773</c:v>
                </c:pt>
                <c:pt idx="16774" formatCode="General">
                  <c:v>16.774000000000001</c:v>
                </c:pt>
                <c:pt idx="16775" formatCode="General">
                  <c:v>16.774999999999999</c:v>
                </c:pt>
                <c:pt idx="16776" formatCode="General">
                  <c:v>16.776</c:v>
                </c:pt>
                <c:pt idx="16777" formatCode="General">
                  <c:v>16.777000000000001</c:v>
                </c:pt>
                <c:pt idx="16778" formatCode="General">
                  <c:v>16.777999999999999</c:v>
                </c:pt>
                <c:pt idx="16779" formatCode="General">
                  <c:v>16.779</c:v>
                </c:pt>
                <c:pt idx="16780" formatCode="General">
                  <c:v>16.78</c:v>
                </c:pt>
                <c:pt idx="16781" formatCode="General">
                  <c:v>16.780999999999999</c:v>
                </c:pt>
                <c:pt idx="16782" formatCode="General">
                  <c:v>16.782</c:v>
                </c:pt>
                <c:pt idx="16783" formatCode="General">
                  <c:v>16.783000000000001</c:v>
                </c:pt>
                <c:pt idx="16784" formatCode="General">
                  <c:v>16.783999999999999</c:v>
                </c:pt>
                <c:pt idx="16785" formatCode="General">
                  <c:v>16.785</c:v>
                </c:pt>
                <c:pt idx="16786" formatCode="General">
                  <c:v>16.786000000000001</c:v>
                </c:pt>
                <c:pt idx="16787" formatCode="General">
                  <c:v>16.786999999999999</c:v>
                </c:pt>
                <c:pt idx="16788" formatCode="General">
                  <c:v>16.788</c:v>
                </c:pt>
                <c:pt idx="16789" formatCode="General">
                  <c:v>16.789000000000001</c:v>
                </c:pt>
                <c:pt idx="16790" formatCode="General">
                  <c:v>16.79</c:v>
                </c:pt>
                <c:pt idx="16791" formatCode="General">
                  <c:v>16.791</c:v>
                </c:pt>
                <c:pt idx="16792" formatCode="General">
                  <c:v>16.792000000000002</c:v>
                </c:pt>
                <c:pt idx="16793" formatCode="General">
                  <c:v>16.792999999999999</c:v>
                </c:pt>
                <c:pt idx="16794" formatCode="General">
                  <c:v>16.794</c:v>
                </c:pt>
                <c:pt idx="16795" formatCode="General">
                  <c:v>16.795000000000002</c:v>
                </c:pt>
                <c:pt idx="16796" formatCode="General">
                  <c:v>16.795999999999999</c:v>
                </c:pt>
                <c:pt idx="16797" formatCode="General">
                  <c:v>16.797000000000001</c:v>
                </c:pt>
                <c:pt idx="16798" formatCode="General">
                  <c:v>16.797999999999998</c:v>
                </c:pt>
                <c:pt idx="16799" formatCode="General">
                  <c:v>16.798999999999999</c:v>
                </c:pt>
                <c:pt idx="16800" formatCode="General">
                  <c:v>16.8</c:v>
                </c:pt>
                <c:pt idx="16801" formatCode="General">
                  <c:v>16.800999999999998</c:v>
                </c:pt>
                <c:pt idx="16802" formatCode="General">
                  <c:v>16.802</c:v>
                </c:pt>
                <c:pt idx="16803" formatCode="General">
                  <c:v>16.803000000000001</c:v>
                </c:pt>
                <c:pt idx="16804" formatCode="General">
                  <c:v>16.803999999999998</c:v>
                </c:pt>
                <c:pt idx="16805" formatCode="General">
                  <c:v>16.805</c:v>
                </c:pt>
                <c:pt idx="16806" formatCode="General">
                  <c:v>16.806000000000001</c:v>
                </c:pt>
                <c:pt idx="16807" formatCode="General">
                  <c:v>16.806999999999999</c:v>
                </c:pt>
                <c:pt idx="16808" formatCode="General">
                  <c:v>16.808</c:v>
                </c:pt>
                <c:pt idx="16809" formatCode="General">
                  <c:v>16.809000000000001</c:v>
                </c:pt>
                <c:pt idx="16810" formatCode="General">
                  <c:v>16.809999999999999</c:v>
                </c:pt>
                <c:pt idx="16811" formatCode="General">
                  <c:v>16.811</c:v>
                </c:pt>
                <c:pt idx="16812" formatCode="General">
                  <c:v>16.812000000000001</c:v>
                </c:pt>
                <c:pt idx="16813" formatCode="General">
                  <c:v>16.812999999999999</c:v>
                </c:pt>
                <c:pt idx="16814" formatCode="General">
                  <c:v>16.814</c:v>
                </c:pt>
                <c:pt idx="16815" formatCode="General">
                  <c:v>16.815000000000001</c:v>
                </c:pt>
                <c:pt idx="16816" formatCode="General">
                  <c:v>16.815999999999999</c:v>
                </c:pt>
                <c:pt idx="16817" formatCode="General">
                  <c:v>16.817</c:v>
                </c:pt>
                <c:pt idx="16818" formatCode="General">
                  <c:v>16.818000000000001</c:v>
                </c:pt>
                <c:pt idx="16819" formatCode="General">
                  <c:v>16.818999999999999</c:v>
                </c:pt>
                <c:pt idx="16820" formatCode="General">
                  <c:v>16.82</c:v>
                </c:pt>
                <c:pt idx="16821" formatCode="General">
                  <c:v>16.821000000000002</c:v>
                </c:pt>
                <c:pt idx="16822" formatCode="General">
                  <c:v>16.821999999999999</c:v>
                </c:pt>
                <c:pt idx="16823" formatCode="General">
                  <c:v>16.823</c:v>
                </c:pt>
                <c:pt idx="16824" formatCode="General">
                  <c:v>16.824000000000002</c:v>
                </c:pt>
                <c:pt idx="16825" formatCode="General">
                  <c:v>16.824999999999999</c:v>
                </c:pt>
                <c:pt idx="16826" formatCode="General">
                  <c:v>16.826000000000001</c:v>
                </c:pt>
                <c:pt idx="16827" formatCode="General">
                  <c:v>16.827000000000002</c:v>
                </c:pt>
                <c:pt idx="16828" formatCode="General">
                  <c:v>16.827999999999999</c:v>
                </c:pt>
                <c:pt idx="16829" formatCode="General">
                  <c:v>16.829000000000001</c:v>
                </c:pt>
                <c:pt idx="16830" formatCode="General">
                  <c:v>16.829999999999998</c:v>
                </c:pt>
                <c:pt idx="16831" formatCode="General">
                  <c:v>16.831</c:v>
                </c:pt>
                <c:pt idx="16832" formatCode="General">
                  <c:v>16.832000000000001</c:v>
                </c:pt>
                <c:pt idx="16833" formatCode="General">
                  <c:v>16.832999999999998</c:v>
                </c:pt>
                <c:pt idx="16834" formatCode="General">
                  <c:v>16.834</c:v>
                </c:pt>
                <c:pt idx="16835" formatCode="General">
                  <c:v>16.835000000000001</c:v>
                </c:pt>
                <c:pt idx="16836" formatCode="General">
                  <c:v>16.835999999999999</c:v>
                </c:pt>
                <c:pt idx="16837" formatCode="General">
                  <c:v>16.837</c:v>
                </c:pt>
                <c:pt idx="16838" formatCode="General">
                  <c:v>16.838000000000001</c:v>
                </c:pt>
                <c:pt idx="16839" formatCode="General">
                  <c:v>16.838999999999999</c:v>
                </c:pt>
                <c:pt idx="16840" formatCode="General">
                  <c:v>16.84</c:v>
                </c:pt>
                <c:pt idx="16841" formatCode="General">
                  <c:v>16.841000000000001</c:v>
                </c:pt>
                <c:pt idx="16842" formatCode="General">
                  <c:v>16.841999999999999</c:v>
                </c:pt>
                <c:pt idx="16843" formatCode="General">
                  <c:v>16.843</c:v>
                </c:pt>
                <c:pt idx="16844" formatCode="General">
                  <c:v>16.844000000000001</c:v>
                </c:pt>
                <c:pt idx="16845" formatCode="General">
                  <c:v>16.844999999999999</c:v>
                </c:pt>
                <c:pt idx="16846" formatCode="General">
                  <c:v>16.846</c:v>
                </c:pt>
                <c:pt idx="16847" formatCode="General">
                  <c:v>16.847000000000001</c:v>
                </c:pt>
                <c:pt idx="16848" formatCode="General">
                  <c:v>16.847999999999999</c:v>
                </c:pt>
                <c:pt idx="16849" formatCode="General">
                  <c:v>16.849</c:v>
                </c:pt>
                <c:pt idx="16850" formatCode="General">
                  <c:v>16.850000000000001</c:v>
                </c:pt>
                <c:pt idx="16851" formatCode="General">
                  <c:v>16.850999999999999</c:v>
                </c:pt>
                <c:pt idx="16852" formatCode="General">
                  <c:v>16.852</c:v>
                </c:pt>
                <c:pt idx="16853" formatCode="General">
                  <c:v>16.853000000000002</c:v>
                </c:pt>
                <c:pt idx="16854" formatCode="General">
                  <c:v>16.853999999999999</c:v>
                </c:pt>
                <c:pt idx="16855" formatCode="General">
                  <c:v>16.855</c:v>
                </c:pt>
                <c:pt idx="16856" formatCode="General">
                  <c:v>16.856000000000002</c:v>
                </c:pt>
                <c:pt idx="16857" formatCode="General">
                  <c:v>16.856999999999999</c:v>
                </c:pt>
                <c:pt idx="16858" formatCode="General">
                  <c:v>16.858000000000001</c:v>
                </c:pt>
                <c:pt idx="16859" formatCode="General">
                  <c:v>16.859000000000002</c:v>
                </c:pt>
                <c:pt idx="16860" formatCode="General">
                  <c:v>16.86</c:v>
                </c:pt>
                <c:pt idx="16861" formatCode="General">
                  <c:v>16.861000000000001</c:v>
                </c:pt>
                <c:pt idx="16862" formatCode="General">
                  <c:v>16.861999999999998</c:v>
                </c:pt>
                <c:pt idx="16863" formatCode="General">
                  <c:v>16.863</c:v>
                </c:pt>
                <c:pt idx="16864" formatCode="General">
                  <c:v>16.864000000000001</c:v>
                </c:pt>
                <c:pt idx="16865" formatCode="General">
                  <c:v>16.864999999999998</c:v>
                </c:pt>
                <c:pt idx="16866" formatCode="General">
                  <c:v>16.866</c:v>
                </c:pt>
                <c:pt idx="16867" formatCode="General">
                  <c:v>16.867000000000001</c:v>
                </c:pt>
                <c:pt idx="16868" formatCode="General">
                  <c:v>16.867999999999999</c:v>
                </c:pt>
                <c:pt idx="16869" formatCode="General">
                  <c:v>16.869</c:v>
                </c:pt>
                <c:pt idx="16870" formatCode="General">
                  <c:v>16.87</c:v>
                </c:pt>
                <c:pt idx="16871" formatCode="General">
                  <c:v>16.870999999999999</c:v>
                </c:pt>
                <c:pt idx="16872" formatCode="General">
                  <c:v>16.872</c:v>
                </c:pt>
                <c:pt idx="16873" formatCode="General">
                  <c:v>16.873000000000001</c:v>
                </c:pt>
                <c:pt idx="16874" formatCode="General">
                  <c:v>16.873999999999999</c:v>
                </c:pt>
                <c:pt idx="16875" formatCode="General">
                  <c:v>16.875</c:v>
                </c:pt>
                <c:pt idx="16876" formatCode="General">
                  <c:v>16.876000000000001</c:v>
                </c:pt>
                <c:pt idx="16877" formatCode="General">
                  <c:v>16.876999999999999</c:v>
                </c:pt>
                <c:pt idx="16878" formatCode="General">
                  <c:v>16.878</c:v>
                </c:pt>
                <c:pt idx="16879" formatCode="General">
                  <c:v>16.879000000000001</c:v>
                </c:pt>
                <c:pt idx="16880" formatCode="General">
                  <c:v>16.88</c:v>
                </c:pt>
                <c:pt idx="16881" formatCode="General">
                  <c:v>16.881</c:v>
                </c:pt>
                <c:pt idx="16882" formatCode="General">
                  <c:v>16.882000000000001</c:v>
                </c:pt>
                <c:pt idx="16883" formatCode="General">
                  <c:v>16.882999999999999</c:v>
                </c:pt>
                <c:pt idx="16884" formatCode="General">
                  <c:v>16.884</c:v>
                </c:pt>
                <c:pt idx="16885" formatCode="General">
                  <c:v>16.885000000000002</c:v>
                </c:pt>
                <c:pt idx="16886" formatCode="General">
                  <c:v>16.885999999999999</c:v>
                </c:pt>
                <c:pt idx="16887" formatCode="General">
                  <c:v>16.887</c:v>
                </c:pt>
                <c:pt idx="16888" formatCode="General">
                  <c:v>16.888000000000002</c:v>
                </c:pt>
                <c:pt idx="16889" formatCode="General">
                  <c:v>16.888999999999999</c:v>
                </c:pt>
                <c:pt idx="16890" formatCode="General">
                  <c:v>16.89</c:v>
                </c:pt>
                <c:pt idx="16891" formatCode="General">
                  <c:v>16.890999999999998</c:v>
                </c:pt>
                <c:pt idx="16892" formatCode="General">
                  <c:v>16.891999999999999</c:v>
                </c:pt>
                <c:pt idx="16893" formatCode="General">
                  <c:v>16.893000000000001</c:v>
                </c:pt>
                <c:pt idx="16894" formatCode="General">
                  <c:v>16.893999999999998</c:v>
                </c:pt>
                <c:pt idx="16895" formatCode="General">
                  <c:v>16.895</c:v>
                </c:pt>
                <c:pt idx="16896" formatCode="General">
                  <c:v>16.896000000000001</c:v>
                </c:pt>
                <c:pt idx="16897" formatCode="General">
                  <c:v>16.896999999999998</c:v>
                </c:pt>
                <c:pt idx="16898" formatCode="General">
                  <c:v>16.898</c:v>
                </c:pt>
                <c:pt idx="16899" formatCode="General">
                  <c:v>16.899000000000001</c:v>
                </c:pt>
                <c:pt idx="16900" formatCode="General">
                  <c:v>16.899999999999999</c:v>
                </c:pt>
                <c:pt idx="16901" formatCode="General">
                  <c:v>16.901</c:v>
                </c:pt>
                <c:pt idx="16902" formatCode="General">
                  <c:v>16.902000000000001</c:v>
                </c:pt>
                <c:pt idx="16903" formatCode="General">
                  <c:v>16.902999999999999</c:v>
                </c:pt>
                <c:pt idx="16904" formatCode="General">
                  <c:v>16.904</c:v>
                </c:pt>
                <c:pt idx="16905" formatCode="General">
                  <c:v>16.905000000000001</c:v>
                </c:pt>
                <c:pt idx="16906" formatCode="General">
                  <c:v>16.905999999999999</c:v>
                </c:pt>
                <c:pt idx="16907" formatCode="General">
                  <c:v>16.907</c:v>
                </c:pt>
                <c:pt idx="16908" formatCode="General">
                  <c:v>16.908000000000001</c:v>
                </c:pt>
                <c:pt idx="16909" formatCode="General">
                  <c:v>16.908999999999999</c:v>
                </c:pt>
                <c:pt idx="16910" formatCode="General">
                  <c:v>16.91</c:v>
                </c:pt>
                <c:pt idx="16911" formatCode="General">
                  <c:v>16.911000000000001</c:v>
                </c:pt>
                <c:pt idx="16912" formatCode="General">
                  <c:v>16.911999999999999</c:v>
                </c:pt>
                <c:pt idx="16913" formatCode="General">
                  <c:v>16.913</c:v>
                </c:pt>
                <c:pt idx="16914" formatCode="General">
                  <c:v>16.914000000000001</c:v>
                </c:pt>
                <c:pt idx="16915" formatCode="General">
                  <c:v>16.914999999999999</c:v>
                </c:pt>
                <c:pt idx="16916" formatCode="General">
                  <c:v>16.916</c:v>
                </c:pt>
                <c:pt idx="16917" formatCode="General">
                  <c:v>16.917000000000002</c:v>
                </c:pt>
                <c:pt idx="16918" formatCode="General">
                  <c:v>16.917999999999999</c:v>
                </c:pt>
                <c:pt idx="16919" formatCode="General">
                  <c:v>16.919</c:v>
                </c:pt>
                <c:pt idx="16920" formatCode="General">
                  <c:v>16.920000000000002</c:v>
                </c:pt>
                <c:pt idx="16921" formatCode="General">
                  <c:v>16.920999999999999</c:v>
                </c:pt>
                <c:pt idx="16922" formatCode="General">
                  <c:v>16.922000000000001</c:v>
                </c:pt>
                <c:pt idx="16923" formatCode="General">
                  <c:v>16.922999999999998</c:v>
                </c:pt>
                <c:pt idx="16924" formatCode="General">
                  <c:v>16.923999999999999</c:v>
                </c:pt>
                <c:pt idx="16925" formatCode="General">
                  <c:v>16.925000000000001</c:v>
                </c:pt>
                <c:pt idx="16926" formatCode="General">
                  <c:v>16.925999999999998</c:v>
                </c:pt>
                <c:pt idx="16927" formatCode="General">
                  <c:v>16.927</c:v>
                </c:pt>
                <c:pt idx="16928" formatCode="General">
                  <c:v>16.928000000000001</c:v>
                </c:pt>
                <c:pt idx="16929" formatCode="General">
                  <c:v>16.928999999999998</c:v>
                </c:pt>
                <c:pt idx="16930" formatCode="General">
                  <c:v>16.93</c:v>
                </c:pt>
                <c:pt idx="16931" formatCode="General">
                  <c:v>16.931000000000001</c:v>
                </c:pt>
                <c:pt idx="16932" formatCode="General">
                  <c:v>16.931999999999999</c:v>
                </c:pt>
                <c:pt idx="16933" formatCode="General">
                  <c:v>16.933</c:v>
                </c:pt>
                <c:pt idx="16934" formatCode="General">
                  <c:v>16.934000000000001</c:v>
                </c:pt>
                <c:pt idx="16935" formatCode="General">
                  <c:v>16.934999999999999</c:v>
                </c:pt>
                <c:pt idx="16936" formatCode="General">
                  <c:v>16.936</c:v>
                </c:pt>
                <c:pt idx="16937" formatCode="General">
                  <c:v>16.937000000000001</c:v>
                </c:pt>
                <c:pt idx="16938" formatCode="General">
                  <c:v>16.937999999999999</c:v>
                </c:pt>
                <c:pt idx="16939" formatCode="General">
                  <c:v>16.939</c:v>
                </c:pt>
                <c:pt idx="16940" formatCode="General">
                  <c:v>16.940000000000001</c:v>
                </c:pt>
                <c:pt idx="16941" formatCode="General">
                  <c:v>16.940999999999999</c:v>
                </c:pt>
                <c:pt idx="16942" formatCode="General">
                  <c:v>16.942</c:v>
                </c:pt>
                <c:pt idx="16943" formatCode="General">
                  <c:v>16.943000000000001</c:v>
                </c:pt>
                <c:pt idx="16944" formatCode="General">
                  <c:v>16.943999999999999</c:v>
                </c:pt>
                <c:pt idx="16945" formatCode="General">
                  <c:v>16.945</c:v>
                </c:pt>
                <c:pt idx="16946" formatCode="General">
                  <c:v>16.946000000000002</c:v>
                </c:pt>
                <c:pt idx="16947" formatCode="General">
                  <c:v>16.946999999999999</c:v>
                </c:pt>
                <c:pt idx="16948" formatCode="General">
                  <c:v>16.948</c:v>
                </c:pt>
                <c:pt idx="16949" formatCode="General">
                  <c:v>16.949000000000002</c:v>
                </c:pt>
                <c:pt idx="16950" formatCode="General">
                  <c:v>16.95</c:v>
                </c:pt>
                <c:pt idx="16951" formatCode="General">
                  <c:v>16.951000000000001</c:v>
                </c:pt>
                <c:pt idx="16952" formatCode="General">
                  <c:v>16.952000000000002</c:v>
                </c:pt>
                <c:pt idx="16953" formatCode="General">
                  <c:v>16.952999999999999</c:v>
                </c:pt>
                <c:pt idx="16954" formatCode="General">
                  <c:v>16.954000000000001</c:v>
                </c:pt>
                <c:pt idx="16955" formatCode="General">
                  <c:v>16.954999999999998</c:v>
                </c:pt>
                <c:pt idx="16956" formatCode="General">
                  <c:v>16.956</c:v>
                </c:pt>
                <c:pt idx="16957" formatCode="General">
                  <c:v>16.957000000000001</c:v>
                </c:pt>
                <c:pt idx="16958" formatCode="General">
                  <c:v>16.957999999999998</c:v>
                </c:pt>
                <c:pt idx="16959" formatCode="General">
                  <c:v>16.959</c:v>
                </c:pt>
                <c:pt idx="16960" formatCode="General">
                  <c:v>16.96</c:v>
                </c:pt>
                <c:pt idx="16961" formatCode="General">
                  <c:v>16.960999999999999</c:v>
                </c:pt>
                <c:pt idx="16962" formatCode="General">
                  <c:v>16.962</c:v>
                </c:pt>
                <c:pt idx="16963" formatCode="General">
                  <c:v>16.963000000000001</c:v>
                </c:pt>
                <c:pt idx="16964" formatCode="General">
                  <c:v>16.963999999999999</c:v>
                </c:pt>
                <c:pt idx="16965" formatCode="General">
                  <c:v>16.965</c:v>
                </c:pt>
                <c:pt idx="16966" formatCode="General">
                  <c:v>16.966000000000001</c:v>
                </c:pt>
                <c:pt idx="16967" formatCode="General">
                  <c:v>16.966999999999999</c:v>
                </c:pt>
                <c:pt idx="16968" formatCode="General">
                  <c:v>16.968</c:v>
                </c:pt>
                <c:pt idx="16969" formatCode="General">
                  <c:v>16.969000000000001</c:v>
                </c:pt>
                <c:pt idx="16970" formatCode="General">
                  <c:v>16.97</c:v>
                </c:pt>
                <c:pt idx="16971" formatCode="General">
                  <c:v>16.971</c:v>
                </c:pt>
                <c:pt idx="16972" formatCode="General">
                  <c:v>16.972000000000001</c:v>
                </c:pt>
                <c:pt idx="16973" formatCode="General">
                  <c:v>16.972999999999999</c:v>
                </c:pt>
                <c:pt idx="16974" formatCode="General">
                  <c:v>16.974</c:v>
                </c:pt>
                <c:pt idx="16975" formatCode="General">
                  <c:v>16.975000000000001</c:v>
                </c:pt>
                <c:pt idx="16976" formatCode="General">
                  <c:v>16.975999999999999</c:v>
                </c:pt>
                <c:pt idx="16977" formatCode="General">
                  <c:v>16.977</c:v>
                </c:pt>
                <c:pt idx="16978" formatCode="General">
                  <c:v>16.978000000000002</c:v>
                </c:pt>
                <c:pt idx="16979" formatCode="General">
                  <c:v>16.978999999999999</c:v>
                </c:pt>
                <c:pt idx="16980" formatCode="General">
                  <c:v>16.98</c:v>
                </c:pt>
                <c:pt idx="16981" formatCode="General">
                  <c:v>16.981000000000002</c:v>
                </c:pt>
                <c:pt idx="16982" formatCode="General">
                  <c:v>16.981999999999999</c:v>
                </c:pt>
                <c:pt idx="16983" formatCode="General">
                  <c:v>16.983000000000001</c:v>
                </c:pt>
                <c:pt idx="16984" formatCode="General">
                  <c:v>16.984000000000002</c:v>
                </c:pt>
                <c:pt idx="16985" formatCode="General">
                  <c:v>16.984999999999999</c:v>
                </c:pt>
                <c:pt idx="16986" formatCode="General">
                  <c:v>16.986000000000001</c:v>
                </c:pt>
                <c:pt idx="16987" formatCode="General">
                  <c:v>16.986999999999998</c:v>
                </c:pt>
                <c:pt idx="16988" formatCode="General">
                  <c:v>16.988</c:v>
                </c:pt>
                <c:pt idx="16989" formatCode="General">
                  <c:v>16.989000000000001</c:v>
                </c:pt>
                <c:pt idx="16990" formatCode="General">
                  <c:v>16.989999999999998</c:v>
                </c:pt>
                <c:pt idx="16991" formatCode="General">
                  <c:v>16.991</c:v>
                </c:pt>
                <c:pt idx="16992" formatCode="General">
                  <c:v>16.992000000000001</c:v>
                </c:pt>
                <c:pt idx="16993" formatCode="General">
                  <c:v>16.992999999999999</c:v>
                </c:pt>
                <c:pt idx="16994" formatCode="General">
                  <c:v>16.994</c:v>
                </c:pt>
                <c:pt idx="16995" formatCode="General">
                  <c:v>16.995000000000001</c:v>
                </c:pt>
                <c:pt idx="16996" formatCode="General">
                  <c:v>16.995999999999999</c:v>
                </c:pt>
                <c:pt idx="16997" formatCode="General">
                  <c:v>16.997</c:v>
                </c:pt>
                <c:pt idx="16998" formatCode="General">
                  <c:v>16.998000000000001</c:v>
                </c:pt>
                <c:pt idx="16999" formatCode="General">
                  <c:v>16.998999999999999</c:v>
                </c:pt>
                <c:pt idx="17000" formatCode="General">
                  <c:v>17</c:v>
                </c:pt>
                <c:pt idx="17001" formatCode="General">
                  <c:v>17.001000000000001</c:v>
                </c:pt>
                <c:pt idx="17002" formatCode="General">
                  <c:v>17.001999999999999</c:v>
                </c:pt>
                <c:pt idx="17003" formatCode="General">
                  <c:v>17.003</c:v>
                </c:pt>
                <c:pt idx="17004" formatCode="General">
                  <c:v>17.004000000000001</c:v>
                </c:pt>
                <c:pt idx="17005" formatCode="General">
                  <c:v>17.004999999999999</c:v>
                </c:pt>
                <c:pt idx="17006" formatCode="General">
                  <c:v>17.006</c:v>
                </c:pt>
                <c:pt idx="17007" formatCode="General">
                  <c:v>17.007000000000001</c:v>
                </c:pt>
                <c:pt idx="17008" formatCode="General">
                  <c:v>17.007999999999999</c:v>
                </c:pt>
                <c:pt idx="17009" formatCode="General">
                  <c:v>17.009</c:v>
                </c:pt>
                <c:pt idx="17010" formatCode="General">
                  <c:v>17.010000000000002</c:v>
                </c:pt>
                <c:pt idx="17011" formatCode="General">
                  <c:v>17.010999999999999</c:v>
                </c:pt>
                <c:pt idx="17012" formatCode="General">
                  <c:v>17.012</c:v>
                </c:pt>
                <c:pt idx="17013" formatCode="General">
                  <c:v>17.013000000000002</c:v>
                </c:pt>
                <c:pt idx="17014" formatCode="General">
                  <c:v>17.013999999999999</c:v>
                </c:pt>
                <c:pt idx="17015" formatCode="General">
                  <c:v>17.015000000000001</c:v>
                </c:pt>
                <c:pt idx="17016" formatCode="General">
                  <c:v>17.015999999999998</c:v>
                </c:pt>
                <c:pt idx="17017" formatCode="General">
                  <c:v>17.016999999999999</c:v>
                </c:pt>
                <c:pt idx="17018" formatCode="General">
                  <c:v>17.018000000000001</c:v>
                </c:pt>
                <c:pt idx="17019" formatCode="General">
                  <c:v>17.018999999999998</c:v>
                </c:pt>
                <c:pt idx="17020" formatCode="General">
                  <c:v>17.02</c:v>
                </c:pt>
                <c:pt idx="17021" formatCode="General">
                  <c:v>17.021000000000001</c:v>
                </c:pt>
                <c:pt idx="17022" formatCode="General">
                  <c:v>17.021999999999998</c:v>
                </c:pt>
                <c:pt idx="17023" formatCode="General">
                  <c:v>17.023</c:v>
                </c:pt>
                <c:pt idx="17024" formatCode="General">
                  <c:v>17.024000000000001</c:v>
                </c:pt>
                <c:pt idx="17025" formatCode="General">
                  <c:v>17.024999999999999</c:v>
                </c:pt>
                <c:pt idx="17026" formatCode="General">
                  <c:v>17.026</c:v>
                </c:pt>
                <c:pt idx="17027" formatCode="General">
                  <c:v>17.027000000000001</c:v>
                </c:pt>
                <c:pt idx="17028" formatCode="General">
                  <c:v>17.027999999999999</c:v>
                </c:pt>
                <c:pt idx="17029" formatCode="General">
                  <c:v>17.029</c:v>
                </c:pt>
                <c:pt idx="17030" formatCode="General">
                  <c:v>17.03</c:v>
                </c:pt>
                <c:pt idx="17031" formatCode="General">
                  <c:v>17.030999999999999</c:v>
                </c:pt>
                <c:pt idx="17032" formatCode="General">
                  <c:v>17.032</c:v>
                </c:pt>
                <c:pt idx="17033" formatCode="General">
                  <c:v>17.033000000000001</c:v>
                </c:pt>
                <c:pt idx="17034" formatCode="General">
                  <c:v>17.033999999999999</c:v>
                </c:pt>
                <c:pt idx="17035" formatCode="General">
                  <c:v>17.035</c:v>
                </c:pt>
                <c:pt idx="17036" formatCode="General">
                  <c:v>17.036000000000001</c:v>
                </c:pt>
                <c:pt idx="17037" formatCode="General">
                  <c:v>17.036999999999999</c:v>
                </c:pt>
                <c:pt idx="17038" formatCode="General">
                  <c:v>17.038</c:v>
                </c:pt>
                <c:pt idx="17039" formatCode="General">
                  <c:v>17.039000000000001</c:v>
                </c:pt>
                <c:pt idx="17040" formatCode="General">
                  <c:v>17.04</c:v>
                </c:pt>
                <c:pt idx="17041" formatCode="General">
                  <c:v>17.041</c:v>
                </c:pt>
                <c:pt idx="17042" formatCode="General">
                  <c:v>17.042000000000002</c:v>
                </c:pt>
                <c:pt idx="17043" formatCode="General">
                  <c:v>17.042999999999999</c:v>
                </c:pt>
                <c:pt idx="17044" formatCode="General">
                  <c:v>17.044</c:v>
                </c:pt>
                <c:pt idx="17045" formatCode="General">
                  <c:v>17.045000000000002</c:v>
                </c:pt>
                <c:pt idx="17046" formatCode="General">
                  <c:v>17.045999999999999</c:v>
                </c:pt>
                <c:pt idx="17047" formatCode="General">
                  <c:v>17.047000000000001</c:v>
                </c:pt>
                <c:pt idx="17048" formatCode="General">
                  <c:v>17.047999999999998</c:v>
                </c:pt>
                <c:pt idx="17049" formatCode="General">
                  <c:v>17.048999999999999</c:v>
                </c:pt>
                <c:pt idx="17050" formatCode="General">
                  <c:v>17.05</c:v>
                </c:pt>
                <c:pt idx="17051" formatCode="General">
                  <c:v>17.050999999999998</c:v>
                </c:pt>
                <c:pt idx="17052" formatCode="General">
                  <c:v>17.052</c:v>
                </c:pt>
                <c:pt idx="17053" formatCode="General">
                  <c:v>17.053000000000001</c:v>
                </c:pt>
                <c:pt idx="17054" formatCode="General">
                  <c:v>17.053999999999998</c:v>
                </c:pt>
                <c:pt idx="17055" formatCode="General">
                  <c:v>17.055</c:v>
                </c:pt>
                <c:pt idx="17056" formatCode="General">
                  <c:v>17.056000000000001</c:v>
                </c:pt>
                <c:pt idx="17057" formatCode="General">
                  <c:v>17.056999999999999</c:v>
                </c:pt>
                <c:pt idx="17058" formatCode="General">
                  <c:v>17.058</c:v>
                </c:pt>
                <c:pt idx="17059" formatCode="General">
                  <c:v>17.059000000000001</c:v>
                </c:pt>
                <c:pt idx="17060" formatCode="General">
                  <c:v>17.059999999999999</c:v>
                </c:pt>
                <c:pt idx="17061" formatCode="General">
                  <c:v>17.061</c:v>
                </c:pt>
                <c:pt idx="17062" formatCode="General">
                  <c:v>17.062000000000001</c:v>
                </c:pt>
                <c:pt idx="17063" formatCode="General">
                  <c:v>17.062999999999999</c:v>
                </c:pt>
                <c:pt idx="17064" formatCode="General">
                  <c:v>17.064</c:v>
                </c:pt>
                <c:pt idx="17065" formatCode="General">
                  <c:v>17.065000000000001</c:v>
                </c:pt>
                <c:pt idx="17066" formatCode="General">
                  <c:v>17.065999999999999</c:v>
                </c:pt>
                <c:pt idx="17067" formatCode="General">
                  <c:v>17.067</c:v>
                </c:pt>
                <c:pt idx="17068" formatCode="General">
                  <c:v>17.068000000000001</c:v>
                </c:pt>
                <c:pt idx="17069" formatCode="General">
                  <c:v>17.068999999999999</c:v>
                </c:pt>
                <c:pt idx="17070" formatCode="General">
                  <c:v>17.07</c:v>
                </c:pt>
                <c:pt idx="17071" formatCode="General">
                  <c:v>17.071000000000002</c:v>
                </c:pt>
                <c:pt idx="17072" formatCode="General">
                  <c:v>17.071999999999999</c:v>
                </c:pt>
                <c:pt idx="17073" formatCode="General">
                  <c:v>17.073</c:v>
                </c:pt>
                <c:pt idx="17074" formatCode="General">
                  <c:v>17.074000000000002</c:v>
                </c:pt>
                <c:pt idx="17075" formatCode="General">
                  <c:v>17.074999999999999</c:v>
                </c:pt>
                <c:pt idx="17076" formatCode="General">
                  <c:v>17.076000000000001</c:v>
                </c:pt>
                <c:pt idx="17077" formatCode="General">
                  <c:v>17.077000000000002</c:v>
                </c:pt>
                <c:pt idx="17078" formatCode="General">
                  <c:v>17.077999999999999</c:v>
                </c:pt>
                <c:pt idx="17079" formatCode="General">
                  <c:v>17.079000000000001</c:v>
                </c:pt>
                <c:pt idx="17080" formatCode="General">
                  <c:v>17.079999999999998</c:v>
                </c:pt>
                <c:pt idx="17081" formatCode="General">
                  <c:v>17.081</c:v>
                </c:pt>
                <c:pt idx="17082" formatCode="General">
                  <c:v>17.082000000000001</c:v>
                </c:pt>
                <c:pt idx="17083" formatCode="General">
                  <c:v>17.082999999999998</c:v>
                </c:pt>
                <c:pt idx="17084" formatCode="General">
                  <c:v>17.084</c:v>
                </c:pt>
                <c:pt idx="17085" formatCode="General">
                  <c:v>17.085000000000001</c:v>
                </c:pt>
                <c:pt idx="17086" formatCode="General">
                  <c:v>17.085999999999999</c:v>
                </c:pt>
                <c:pt idx="17087" formatCode="General">
                  <c:v>17.087</c:v>
                </c:pt>
                <c:pt idx="17088" formatCode="General">
                  <c:v>17.088000000000001</c:v>
                </c:pt>
                <c:pt idx="17089" formatCode="General">
                  <c:v>17.088999999999999</c:v>
                </c:pt>
                <c:pt idx="17090" formatCode="General">
                  <c:v>17.09</c:v>
                </c:pt>
                <c:pt idx="17091" formatCode="General">
                  <c:v>17.091000000000001</c:v>
                </c:pt>
                <c:pt idx="17092" formatCode="General">
                  <c:v>17.091999999999999</c:v>
                </c:pt>
                <c:pt idx="17093" formatCode="General">
                  <c:v>17.093</c:v>
                </c:pt>
                <c:pt idx="17094" formatCode="General">
                  <c:v>17.094000000000001</c:v>
                </c:pt>
                <c:pt idx="17095" formatCode="General">
                  <c:v>17.094999999999999</c:v>
                </c:pt>
                <c:pt idx="17096" formatCode="General">
                  <c:v>17.096</c:v>
                </c:pt>
                <c:pt idx="17097" formatCode="General">
                  <c:v>17.097000000000001</c:v>
                </c:pt>
                <c:pt idx="17098" formatCode="General">
                  <c:v>17.097999999999999</c:v>
                </c:pt>
                <c:pt idx="17099" formatCode="General">
                  <c:v>17.099</c:v>
                </c:pt>
                <c:pt idx="17100" formatCode="General">
                  <c:v>17.100000000000001</c:v>
                </c:pt>
                <c:pt idx="17101" formatCode="General">
                  <c:v>17.100999999999999</c:v>
                </c:pt>
                <c:pt idx="17102" formatCode="General">
                  <c:v>17.102</c:v>
                </c:pt>
                <c:pt idx="17103" formatCode="General">
                  <c:v>17.103000000000002</c:v>
                </c:pt>
                <c:pt idx="17104" formatCode="General">
                  <c:v>17.103999999999999</c:v>
                </c:pt>
                <c:pt idx="17105" formatCode="General">
                  <c:v>17.105</c:v>
                </c:pt>
                <c:pt idx="17106" formatCode="General">
                  <c:v>17.106000000000002</c:v>
                </c:pt>
                <c:pt idx="17107" formatCode="General">
                  <c:v>17.106999999999999</c:v>
                </c:pt>
                <c:pt idx="17108" formatCode="General">
                  <c:v>17.108000000000001</c:v>
                </c:pt>
                <c:pt idx="17109" formatCode="General">
                  <c:v>17.109000000000002</c:v>
                </c:pt>
                <c:pt idx="17110" formatCode="General">
                  <c:v>17.11</c:v>
                </c:pt>
                <c:pt idx="17111" formatCode="General">
                  <c:v>17.111000000000001</c:v>
                </c:pt>
                <c:pt idx="17112" formatCode="General">
                  <c:v>17.111999999999998</c:v>
                </c:pt>
                <c:pt idx="17113" formatCode="General">
                  <c:v>17.113</c:v>
                </c:pt>
                <c:pt idx="17114" formatCode="General">
                  <c:v>17.114000000000001</c:v>
                </c:pt>
                <c:pt idx="17115" formatCode="General">
                  <c:v>17.114999999999998</c:v>
                </c:pt>
                <c:pt idx="17116" formatCode="General">
                  <c:v>17.116</c:v>
                </c:pt>
                <c:pt idx="17117" formatCode="General">
                  <c:v>17.117000000000001</c:v>
                </c:pt>
                <c:pt idx="17118" formatCode="General">
                  <c:v>17.117999999999999</c:v>
                </c:pt>
                <c:pt idx="17119" formatCode="General">
                  <c:v>17.119</c:v>
                </c:pt>
                <c:pt idx="17120" formatCode="General">
                  <c:v>17.12</c:v>
                </c:pt>
                <c:pt idx="17121" formatCode="General">
                  <c:v>17.120999999999999</c:v>
                </c:pt>
                <c:pt idx="17122" formatCode="General">
                  <c:v>17.122</c:v>
                </c:pt>
                <c:pt idx="17123" formatCode="General">
                  <c:v>17.123000000000001</c:v>
                </c:pt>
                <c:pt idx="17124" formatCode="General">
                  <c:v>17.123999999999999</c:v>
                </c:pt>
                <c:pt idx="17125" formatCode="General">
                  <c:v>17.125</c:v>
                </c:pt>
                <c:pt idx="17126" formatCode="General">
                  <c:v>17.126000000000001</c:v>
                </c:pt>
                <c:pt idx="17127" formatCode="General">
                  <c:v>17.126999999999999</c:v>
                </c:pt>
                <c:pt idx="17128" formatCode="General">
                  <c:v>17.128</c:v>
                </c:pt>
                <c:pt idx="17129" formatCode="General">
                  <c:v>17.129000000000001</c:v>
                </c:pt>
                <c:pt idx="17130" formatCode="General">
                  <c:v>17.13</c:v>
                </c:pt>
                <c:pt idx="17131" formatCode="General">
                  <c:v>17.131</c:v>
                </c:pt>
                <c:pt idx="17132" formatCode="General">
                  <c:v>17.132000000000001</c:v>
                </c:pt>
                <c:pt idx="17133" formatCode="General">
                  <c:v>17.132999999999999</c:v>
                </c:pt>
                <c:pt idx="17134" formatCode="General">
                  <c:v>17.134</c:v>
                </c:pt>
                <c:pt idx="17135" formatCode="General">
                  <c:v>17.135000000000002</c:v>
                </c:pt>
                <c:pt idx="17136" formatCode="General">
                  <c:v>17.135999999999999</c:v>
                </c:pt>
                <c:pt idx="17137" formatCode="General">
                  <c:v>17.137</c:v>
                </c:pt>
                <c:pt idx="17138" formatCode="General">
                  <c:v>17.138000000000002</c:v>
                </c:pt>
                <c:pt idx="17139" formatCode="General">
                  <c:v>17.138999999999999</c:v>
                </c:pt>
                <c:pt idx="17140" formatCode="General">
                  <c:v>17.14</c:v>
                </c:pt>
                <c:pt idx="17141" formatCode="General">
                  <c:v>17.140999999999998</c:v>
                </c:pt>
                <c:pt idx="17142" formatCode="General">
                  <c:v>17.141999999999999</c:v>
                </c:pt>
                <c:pt idx="17143" formatCode="General">
                  <c:v>17.143000000000001</c:v>
                </c:pt>
                <c:pt idx="17144" formatCode="General">
                  <c:v>17.143999999999998</c:v>
                </c:pt>
                <c:pt idx="17145" formatCode="General">
                  <c:v>17.145</c:v>
                </c:pt>
                <c:pt idx="17146" formatCode="General">
                  <c:v>17.146000000000001</c:v>
                </c:pt>
                <c:pt idx="17147" formatCode="General">
                  <c:v>17.146999999999998</c:v>
                </c:pt>
                <c:pt idx="17148" formatCode="General">
                  <c:v>17.148</c:v>
                </c:pt>
                <c:pt idx="17149" formatCode="General">
                  <c:v>17.149000000000001</c:v>
                </c:pt>
                <c:pt idx="17150" formatCode="General">
                  <c:v>17.149999999999999</c:v>
                </c:pt>
                <c:pt idx="17151" formatCode="General">
                  <c:v>17.151</c:v>
                </c:pt>
                <c:pt idx="17152" formatCode="General">
                  <c:v>17.152000000000001</c:v>
                </c:pt>
                <c:pt idx="17153" formatCode="General">
                  <c:v>17.152999999999999</c:v>
                </c:pt>
                <c:pt idx="17154" formatCode="General">
                  <c:v>17.154</c:v>
                </c:pt>
                <c:pt idx="17155" formatCode="General">
                  <c:v>17.155000000000001</c:v>
                </c:pt>
                <c:pt idx="17156" formatCode="General">
                  <c:v>17.155999999999999</c:v>
                </c:pt>
                <c:pt idx="17157" formatCode="General">
                  <c:v>17.157</c:v>
                </c:pt>
                <c:pt idx="17158" formatCode="General">
                  <c:v>17.158000000000001</c:v>
                </c:pt>
                <c:pt idx="17159" formatCode="General">
                  <c:v>17.158999999999999</c:v>
                </c:pt>
                <c:pt idx="17160" formatCode="General">
                  <c:v>17.16</c:v>
                </c:pt>
                <c:pt idx="17161" formatCode="General">
                  <c:v>17.161000000000001</c:v>
                </c:pt>
                <c:pt idx="17162" formatCode="General">
                  <c:v>17.161999999999999</c:v>
                </c:pt>
                <c:pt idx="17163" formatCode="General">
                  <c:v>17.163</c:v>
                </c:pt>
                <c:pt idx="17164" formatCode="General">
                  <c:v>17.164000000000001</c:v>
                </c:pt>
                <c:pt idx="17165" formatCode="General">
                  <c:v>17.164999999999999</c:v>
                </c:pt>
                <c:pt idx="17166" formatCode="General">
                  <c:v>17.166</c:v>
                </c:pt>
                <c:pt idx="17167" formatCode="General">
                  <c:v>17.167000000000002</c:v>
                </c:pt>
                <c:pt idx="17168" formatCode="General">
                  <c:v>17.167999999999999</c:v>
                </c:pt>
                <c:pt idx="17169" formatCode="General">
                  <c:v>17.169</c:v>
                </c:pt>
                <c:pt idx="17170" formatCode="General">
                  <c:v>17.170000000000002</c:v>
                </c:pt>
                <c:pt idx="17171" formatCode="General">
                  <c:v>17.170999999999999</c:v>
                </c:pt>
                <c:pt idx="17172" formatCode="General">
                  <c:v>17.172000000000001</c:v>
                </c:pt>
                <c:pt idx="17173" formatCode="General">
                  <c:v>17.172999999999998</c:v>
                </c:pt>
                <c:pt idx="17174" formatCode="General">
                  <c:v>17.173999999999999</c:v>
                </c:pt>
                <c:pt idx="17175" formatCode="General">
                  <c:v>17.175000000000001</c:v>
                </c:pt>
                <c:pt idx="17176" formatCode="General">
                  <c:v>17.175999999999998</c:v>
                </c:pt>
                <c:pt idx="17177" formatCode="General">
                  <c:v>17.177</c:v>
                </c:pt>
                <c:pt idx="17178" formatCode="General">
                  <c:v>17.178000000000001</c:v>
                </c:pt>
                <c:pt idx="17179" formatCode="General">
                  <c:v>17.178999999999998</c:v>
                </c:pt>
                <c:pt idx="17180" formatCode="General">
                  <c:v>17.18</c:v>
                </c:pt>
                <c:pt idx="17181" formatCode="General">
                  <c:v>17.181000000000001</c:v>
                </c:pt>
                <c:pt idx="17182" formatCode="General">
                  <c:v>17.181999999999999</c:v>
                </c:pt>
                <c:pt idx="17183" formatCode="General">
                  <c:v>17.183</c:v>
                </c:pt>
                <c:pt idx="17184" formatCode="General">
                  <c:v>17.184000000000001</c:v>
                </c:pt>
                <c:pt idx="17185" formatCode="General">
                  <c:v>17.184999999999999</c:v>
                </c:pt>
                <c:pt idx="17186" formatCode="General">
                  <c:v>17.186</c:v>
                </c:pt>
                <c:pt idx="17187" formatCode="General">
                  <c:v>17.187000000000001</c:v>
                </c:pt>
                <c:pt idx="17188" formatCode="General">
                  <c:v>17.187999999999999</c:v>
                </c:pt>
                <c:pt idx="17189" formatCode="General">
                  <c:v>17.189</c:v>
                </c:pt>
                <c:pt idx="17190" formatCode="General">
                  <c:v>17.190000000000001</c:v>
                </c:pt>
                <c:pt idx="17191" formatCode="General">
                  <c:v>17.190999999999999</c:v>
                </c:pt>
                <c:pt idx="17192" formatCode="General">
                  <c:v>17.192</c:v>
                </c:pt>
                <c:pt idx="17193" formatCode="General">
                  <c:v>17.193000000000001</c:v>
                </c:pt>
                <c:pt idx="17194" formatCode="General">
                  <c:v>17.193999999999999</c:v>
                </c:pt>
                <c:pt idx="17195" formatCode="General">
                  <c:v>17.195</c:v>
                </c:pt>
                <c:pt idx="17196" formatCode="General">
                  <c:v>17.196000000000002</c:v>
                </c:pt>
                <c:pt idx="17197" formatCode="General">
                  <c:v>17.196999999999999</c:v>
                </c:pt>
                <c:pt idx="17198" formatCode="General">
                  <c:v>17.198</c:v>
                </c:pt>
                <c:pt idx="17199" formatCode="General">
                  <c:v>17.199000000000002</c:v>
                </c:pt>
                <c:pt idx="17200" formatCode="General">
                  <c:v>17.2</c:v>
                </c:pt>
                <c:pt idx="17201" formatCode="General">
                  <c:v>17.201000000000001</c:v>
                </c:pt>
                <c:pt idx="17202" formatCode="General">
                  <c:v>17.202000000000002</c:v>
                </c:pt>
                <c:pt idx="17203" formatCode="General">
                  <c:v>17.202999999999999</c:v>
                </c:pt>
                <c:pt idx="17204" formatCode="General">
                  <c:v>17.204000000000001</c:v>
                </c:pt>
                <c:pt idx="17205" formatCode="General">
                  <c:v>17.204999999999998</c:v>
                </c:pt>
                <c:pt idx="17206" formatCode="General">
                  <c:v>17.206</c:v>
                </c:pt>
                <c:pt idx="17207" formatCode="General">
                  <c:v>17.207000000000001</c:v>
                </c:pt>
                <c:pt idx="17208" formatCode="General">
                  <c:v>17.207999999999998</c:v>
                </c:pt>
                <c:pt idx="17209" formatCode="General">
                  <c:v>17.209</c:v>
                </c:pt>
                <c:pt idx="17210" formatCode="General">
                  <c:v>17.21</c:v>
                </c:pt>
                <c:pt idx="17211" formatCode="General">
                  <c:v>17.210999999999999</c:v>
                </c:pt>
                <c:pt idx="17212" formatCode="General">
                  <c:v>17.212</c:v>
                </c:pt>
                <c:pt idx="17213" formatCode="General">
                  <c:v>17.213000000000001</c:v>
                </c:pt>
                <c:pt idx="17214" formatCode="General">
                  <c:v>17.213999999999999</c:v>
                </c:pt>
                <c:pt idx="17215" formatCode="General">
                  <c:v>17.215</c:v>
                </c:pt>
                <c:pt idx="17216" formatCode="General">
                  <c:v>17.216000000000001</c:v>
                </c:pt>
                <c:pt idx="17217" formatCode="General">
                  <c:v>17.216999999999999</c:v>
                </c:pt>
                <c:pt idx="17218" formatCode="General">
                  <c:v>17.218</c:v>
                </c:pt>
                <c:pt idx="17219" formatCode="General">
                  <c:v>17.219000000000001</c:v>
                </c:pt>
                <c:pt idx="17220" formatCode="General">
                  <c:v>17.22</c:v>
                </c:pt>
                <c:pt idx="17221" formatCode="General">
                  <c:v>17.221</c:v>
                </c:pt>
                <c:pt idx="17222" formatCode="General">
                  <c:v>17.222000000000001</c:v>
                </c:pt>
                <c:pt idx="17223" formatCode="General">
                  <c:v>17.222999999999999</c:v>
                </c:pt>
                <c:pt idx="17224" formatCode="General">
                  <c:v>17.224</c:v>
                </c:pt>
                <c:pt idx="17225" formatCode="General">
                  <c:v>17.225000000000001</c:v>
                </c:pt>
                <c:pt idx="17226" formatCode="General">
                  <c:v>17.225999999999999</c:v>
                </c:pt>
                <c:pt idx="17227" formatCode="General">
                  <c:v>17.227</c:v>
                </c:pt>
                <c:pt idx="17228" formatCode="General">
                  <c:v>17.228000000000002</c:v>
                </c:pt>
                <c:pt idx="17229" formatCode="General">
                  <c:v>17.228999999999999</c:v>
                </c:pt>
                <c:pt idx="17230" formatCode="General">
                  <c:v>17.23</c:v>
                </c:pt>
                <c:pt idx="17231" formatCode="General">
                  <c:v>17.231000000000002</c:v>
                </c:pt>
                <c:pt idx="17232" formatCode="General">
                  <c:v>17.231999999999999</c:v>
                </c:pt>
                <c:pt idx="17233" formatCode="General">
                  <c:v>17.233000000000001</c:v>
                </c:pt>
                <c:pt idx="17234" formatCode="General">
                  <c:v>17.234000000000002</c:v>
                </c:pt>
                <c:pt idx="17235" formatCode="General">
                  <c:v>17.234999999999999</c:v>
                </c:pt>
                <c:pt idx="17236" formatCode="General">
                  <c:v>17.236000000000001</c:v>
                </c:pt>
                <c:pt idx="17237" formatCode="General">
                  <c:v>17.236999999999998</c:v>
                </c:pt>
                <c:pt idx="17238" formatCode="General">
                  <c:v>17.238</c:v>
                </c:pt>
                <c:pt idx="17239" formatCode="General">
                  <c:v>17.239000000000001</c:v>
                </c:pt>
                <c:pt idx="17240" formatCode="General">
                  <c:v>17.239999999999998</c:v>
                </c:pt>
                <c:pt idx="17241" formatCode="General">
                  <c:v>17.241</c:v>
                </c:pt>
                <c:pt idx="17242" formatCode="General">
                  <c:v>17.242000000000001</c:v>
                </c:pt>
                <c:pt idx="17243" formatCode="General">
                  <c:v>17.242999999999999</c:v>
                </c:pt>
                <c:pt idx="17244" formatCode="General">
                  <c:v>17.244</c:v>
                </c:pt>
                <c:pt idx="17245" formatCode="General">
                  <c:v>17.245000000000001</c:v>
                </c:pt>
                <c:pt idx="17246" formatCode="General">
                  <c:v>17.245999999999999</c:v>
                </c:pt>
                <c:pt idx="17247" formatCode="General">
                  <c:v>17.247</c:v>
                </c:pt>
                <c:pt idx="17248" formatCode="General">
                  <c:v>17.248000000000001</c:v>
                </c:pt>
                <c:pt idx="17249" formatCode="General">
                  <c:v>17.248999999999999</c:v>
                </c:pt>
                <c:pt idx="17250" formatCode="General">
                  <c:v>17.25</c:v>
                </c:pt>
                <c:pt idx="17251" formatCode="General">
                  <c:v>17.251000000000001</c:v>
                </c:pt>
                <c:pt idx="17252" formatCode="General">
                  <c:v>17.251999999999999</c:v>
                </c:pt>
                <c:pt idx="17253" formatCode="General">
                  <c:v>17.253</c:v>
                </c:pt>
                <c:pt idx="17254" formatCode="General">
                  <c:v>17.254000000000001</c:v>
                </c:pt>
                <c:pt idx="17255" formatCode="General">
                  <c:v>17.254999999999999</c:v>
                </c:pt>
                <c:pt idx="17256" formatCode="General">
                  <c:v>17.256</c:v>
                </c:pt>
                <c:pt idx="17257" formatCode="General">
                  <c:v>17.257000000000001</c:v>
                </c:pt>
                <c:pt idx="17258" formatCode="General">
                  <c:v>17.257999999999999</c:v>
                </c:pt>
                <c:pt idx="17259" formatCode="General">
                  <c:v>17.259</c:v>
                </c:pt>
                <c:pt idx="17260" formatCode="General">
                  <c:v>17.260000000000002</c:v>
                </c:pt>
                <c:pt idx="17261" formatCode="General">
                  <c:v>17.260999999999999</c:v>
                </c:pt>
                <c:pt idx="17262" formatCode="General">
                  <c:v>17.262</c:v>
                </c:pt>
                <c:pt idx="17263" formatCode="General">
                  <c:v>17.263000000000002</c:v>
                </c:pt>
                <c:pt idx="17264" formatCode="General">
                  <c:v>17.263999999999999</c:v>
                </c:pt>
                <c:pt idx="17265" formatCode="General">
                  <c:v>17.265000000000001</c:v>
                </c:pt>
                <c:pt idx="17266" formatCode="General">
                  <c:v>17.265999999999998</c:v>
                </c:pt>
                <c:pt idx="17267" formatCode="General">
                  <c:v>17.266999999999999</c:v>
                </c:pt>
                <c:pt idx="17268" formatCode="General">
                  <c:v>17.268000000000001</c:v>
                </c:pt>
                <c:pt idx="17269" formatCode="General">
                  <c:v>17.268999999999998</c:v>
                </c:pt>
                <c:pt idx="17270" formatCode="General">
                  <c:v>17.27</c:v>
                </c:pt>
                <c:pt idx="17271" formatCode="General">
                  <c:v>17.271000000000001</c:v>
                </c:pt>
                <c:pt idx="17272" formatCode="General">
                  <c:v>17.271999999999998</c:v>
                </c:pt>
                <c:pt idx="17273" formatCode="General">
                  <c:v>17.273</c:v>
                </c:pt>
                <c:pt idx="17274" formatCode="General">
                  <c:v>17.274000000000001</c:v>
                </c:pt>
                <c:pt idx="17275" formatCode="General">
                  <c:v>17.274999999999999</c:v>
                </c:pt>
                <c:pt idx="17276" formatCode="General">
                  <c:v>17.276</c:v>
                </c:pt>
                <c:pt idx="17277" formatCode="General">
                  <c:v>17.277000000000001</c:v>
                </c:pt>
                <c:pt idx="17278" formatCode="General">
                  <c:v>17.277999999999999</c:v>
                </c:pt>
                <c:pt idx="17279" formatCode="General">
                  <c:v>17.279</c:v>
                </c:pt>
                <c:pt idx="17280" formatCode="General">
                  <c:v>17.28</c:v>
                </c:pt>
                <c:pt idx="17281" formatCode="General">
                  <c:v>17.280999999999999</c:v>
                </c:pt>
                <c:pt idx="17282" formatCode="General">
                  <c:v>17.282</c:v>
                </c:pt>
                <c:pt idx="17283" formatCode="General">
                  <c:v>17.283000000000001</c:v>
                </c:pt>
                <c:pt idx="17284" formatCode="General">
                  <c:v>17.283999999999999</c:v>
                </c:pt>
                <c:pt idx="17285" formatCode="General">
                  <c:v>17.285</c:v>
                </c:pt>
                <c:pt idx="17286" formatCode="General">
                  <c:v>17.286000000000001</c:v>
                </c:pt>
                <c:pt idx="17287" formatCode="General">
                  <c:v>17.286999999999999</c:v>
                </c:pt>
                <c:pt idx="17288" formatCode="General">
                  <c:v>17.288</c:v>
                </c:pt>
                <c:pt idx="17289" formatCode="General">
                  <c:v>17.289000000000001</c:v>
                </c:pt>
                <c:pt idx="17290" formatCode="General">
                  <c:v>17.29</c:v>
                </c:pt>
                <c:pt idx="17291" formatCode="General">
                  <c:v>17.291</c:v>
                </c:pt>
                <c:pt idx="17292" formatCode="General">
                  <c:v>17.292000000000002</c:v>
                </c:pt>
                <c:pt idx="17293" formatCode="General">
                  <c:v>17.292999999999999</c:v>
                </c:pt>
                <c:pt idx="17294" formatCode="General">
                  <c:v>17.294</c:v>
                </c:pt>
                <c:pt idx="17295" formatCode="General">
                  <c:v>17.295000000000002</c:v>
                </c:pt>
                <c:pt idx="17296" formatCode="General">
                  <c:v>17.295999999999999</c:v>
                </c:pt>
                <c:pt idx="17297" formatCode="General">
                  <c:v>17.297000000000001</c:v>
                </c:pt>
                <c:pt idx="17298" formatCode="General">
                  <c:v>17.297999999999998</c:v>
                </c:pt>
                <c:pt idx="17299" formatCode="General">
                  <c:v>17.298999999999999</c:v>
                </c:pt>
                <c:pt idx="17300" formatCode="General">
                  <c:v>17.3</c:v>
                </c:pt>
                <c:pt idx="17301" formatCode="General">
                  <c:v>17.300999999999998</c:v>
                </c:pt>
                <c:pt idx="17302" formatCode="General">
                  <c:v>17.302</c:v>
                </c:pt>
                <c:pt idx="17303" formatCode="General">
                  <c:v>17.303000000000001</c:v>
                </c:pt>
                <c:pt idx="17304" formatCode="General">
                  <c:v>17.303999999999998</c:v>
                </c:pt>
                <c:pt idx="17305" formatCode="General">
                  <c:v>17.305</c:v>
                </c:pt>
                <c:pt idx="17306" formatCode="General">
                  <c:v>17.306000000000001</c:v>
                </c:pt>
                <c:pt idx="17307" formatCode="General">
                  <c:v>17.306999999999999</c:v>
                </c:pt>
                <c:pt idx="17308" formatCode="General">
                  <c:v>17.308</c:v>
                </c:pt>
                <c:pt idx="17309" formatCode="General">
                  <c:v>17.309000000000001</c:v>
                </c:pt>
                <c:pt idx="17310" formatCode="General">
                  <c:v>17.309999999999999</c:v>
                </c:pt>
                <c:pt idx="17311" formatCode="General">
                  <c:v>17.311</c:v>
                </c:pt>
                <c:pt idx="17312" formatCode="General">
                  <c:v>17.312000000000001</c:v>
                </c:pt>
                <c:pt idx="17313" formatCode="General">
                  <c:v>17.312999999999999</c:v>
                </c:pt>
                <c:pt idx="17314" formatCode="General">
                  <c:v>17.314</c:v>
                </c:pt>
                <c:pt idx="17315" formatCode="General">
                  <c:v>17.315000000000001</c:v>
                </c:pt>
                <c:pt idx="17316" formatCode="General">
                  <c:v>17.315999999999999</c:v>
                </c:pt>
                <c:pt idx="17317" formatCode="General">
                  <c:v>17.317</c:v>
                </c:pt>
                <c:pt idx="17318" formatCode="General">
                  <c:v>17.318000000000001</c:v>
                </c:pt>
                <c:pt idx="17319" formatCode="General">
                  <c:v>17.318999999999999</c:v>
                </c:pt>
                <c:pt idx="17320" formatCode="General">
                  <c:v>17.32</c:v>
                </c:pt>
                <c:pt idx="17321" formatCode="General">
                  <c:v>17.321000000000002</c:v>
                </c:pt>
                <c:pt idx="17322" formatCode="General">
                  <c:v>17.321999999999999</c:v>
                </c:pt>
                <c:pt idx="17323" formatCode="General">
                  <c:v>17.323</c:v>
                </c:pt>
                <c:pt idx="17324" formatCode="General">
                  <c:v>17.324000000000002</c:v>
                </c:pt>
                <c:pt idx="17325" formatCode="General">
                  <c:v>17.324999999999999</c:v>
                </c:pt>
                <c:pt idx="17326" formatCode="General">
                  <c:v>17.326000000000001</c:v>
                </c:pt>
                <c:pt idx="17327" formatCode="General">
                  <c:v>17.327000000000002</c:v>
                </c:pt>
                <c:pt idx="17328" formatCode="General">
                  <c:v>17.327999999999999</c:v>
                </c:pt>
                <c:pt idx="17329" formatCode="General">
                  <c:v>17.329000000000001</c:v>
                </c:pt>
                <c:pt idx="17330" formatCode="General">
                  <c:v>17.329999999999998</c:v>
                </c:pt>
                <c:pt idx="17331" formatCode="General">
                  <c:v>17.331</c:v>
                </c:pt>
                <c:pt idx="17332" formatCode="General">
                  <c:v>17.332000000000001</c:v>
                </c:pt>
                <c:pt idx="17333" formatCode="General">
                  <c:v>17.332999999999998</c:v>
                </c:pt>
                <c:pt idx="17334" formatCode="General">
                  <c:v>17.334</c:v>
                </c:pt>
                <c:pt idx="17335" formatCode="General">
                  <c:v>17.335000000000001</c:v>
                </c:pt>
                <c:pt idx="17336" formatCode="General">
                  <c:v>17.335999999999999</c:v>
                </c:pt>
                <c:pt idx="17337" formatCode="General">
                  <c:v>17.337</c:v>
                </c:pt>
                <c:pt idx="17338" formatCode="General">
                  <c:v>17.338000000000001</c:v>
                </c:pt>
                <c:pt idx="17339" formatCode="General">
                  <c:v>17.338999999999999</c:v>
                </c:pt>
                <c:pt idx="17340" formatCode="General">
                  <c:v>17.34</c:v>
                </c:pt>
                <c:pt idx="17341" formatCode="General">
                  <c:v>17.341000000000001</c:v>
                </c:pt>
                <c:pt idx="17342" formatCode="General">
                  <c:v>17.341999999999999</c:v>
                </c:pt>
                <c:pt idx="17343" formatCode="General">
                  <c:v>17.343</c:v>
                </c:pt>
                <c:pt idx="17344" formatCode="General">
                  <c:v>17.344000000000001</c:v>
                </c:pt>
                <c:pt idx="17345" formatCode="General">
                  <c:v>17.344999999999999</c:v>
                </c:pt>
                <c:pt idx="17346" formatCode="General">
                  <c:v>17.346</c:v>
                </c:pt>
                <c:pt idx="17347" formatCode="General">
                  <c:v>17.347000000000001</c:v>
                </c:pt>
                <c:pt idx="17348" formatCode="General">
                  <c:v>17.347999999999999</c:v>
                </c:pt>
                <c:pt idx="17349" formatCode="General">
                  <c:v>17.349</c:v>
                </c:pt>
                <c:pt idx="17350" formatCode="General">
                  <c:v>17.350000000000001</c:v>
                </c:pt>
                <c:pt idx="17351" formatCode="General">
                  <c:v>17.350999999999999</c:v>
                </c:pt>
                <c:pt idx="17352" formatCode="General">
                  <c:v>17.352</c:v>
                </c:pt>
                <c:pt idx="17353" formatCode="General">
                  <c:v>17.353000000000002</c:v>
                </c:pt>
                <c:pt idx="17354" formatCode="General">
                  <c:v>17.353999999999999</c:v>
                </c:pt>
                <c:pt idx="17355" formatCode="General">
                  <c:v>17.355</c:v>
                </c:pt>
                <c:pt idx="17356" formatCode="General">
                  <c:v>17.356000000000002</c:v>
                </c:pt>
                <c:pt idx="17357" formatCode="General">
                  <c:v>17.356999999999999</c:v>
                </c:pt>
                <c:pt idx="17358" formatCode="General">
                  <c:v>17.358000000000001</c:v>
                </c:pt>
                <c:pt idx="17359" formatCode="General">
                  <c:v>17.359000000000002</c:v>
                </c:pt>
                <c:pt idx="17360" formatCode="General">
                  <c:v>17.36</c:v>
                </c:pt>
                <c:pt idx="17361" formatCode="General">
                  <c:v>17.361000000000001</c:v>
                </c:pt>
                <c:pt idx="17362" formatCode="General">
                  <c:v>17.361999999999998</c:v>
                </c:pt>
                <c:pt idx="17363" formatCode="General">
                  <c:v>17.363</c:v>
                </c:pt>
                <c:pt idx="17364" formatCode="General">
                  <c:v>17.364000000000001</c:v>
                </c:pt>
                <c:pt idx="17365" formatCode="General">
                  <c:v>17.364999999999998</c:v>
                </c:pt>
                <c:pt idx="17366" formatCode="General">
                  <c:v>17.366</c:v>
                </c:pt>
                <c:pt idx="17367" formatCode="General">
                  <c:v>17.367000000000001</c:v>
                </c:pt>
                <c:pt idx="17368" formatCode="General">
                  <c:v>17.367999999999999</c:v>
                </c:pt>
                <c:pt idx="17369" formatCode="General">
                  <c:v>17.369</c:v>
                </c:pt>
                <c:pt idx="17370" formatCode="General">
                  <c:v>17.37</c:v>
                </c:pt>
                <c:pt idx="17371" formatCode="General">
                  <c:v>17.370999999999999</c:v>
                </c:pt>
                <c:pt idx="17372" formatCode="General">
                  <c:v>17.372</c:v>
                </c:pt>
                <c:pt idx="17373" formatCode="General">
                  <c:v>17.373000000000001</c:v>
                </c:pt>
                <c:pt idx="17374" formatCode="General">
                  <c:v>17.373999999999999</c:v>
                </c:pt>
                <c:pt idx="17375" formatCode="General">
                  <c:v>17.375</c:v>
                </c:pt>
                <c:pt idx="17376" formatCode="General">
                  <c:v>17.376000000000001</c:v>
                </c:pt>
                <c:pt idx="17377" formatCode="General">
                  <c:v>17.376999999999999</c:v>
                </c:pt>
                <c:pt idx="17378" formatCode="General">
                  <c:v>17.378</c:v>
                </c:pt>
                <c:pt idx="17379" formatCode="General">
                  <c:v>17.379000000000001</c:v>
                </c:pt>
                <c:pt idx="17380" formatCode="General">
                  <c:v>17.38</c:v>
                </c:pt>
                <c:pt idx="17381" formatCode="General">
                  <c:v>17.381</c:v>
                </c:pt>
                <c:pt idx="17382" formatCode="General">
                  <c:v>17.382000000000001</c:v>
                </c:pt>
                <c:pt idx="17383" formatCode="General">
                  <c:v>17.382999999999999</c:v>
                </c:pt>
                <c:pt idx="17384" formatCode="General">
                  <c:v>17.384</c:v>
                </c:pt>
                <c:pt idx="17385" formatCode="General">
                  <c:v>17.385000000000002</c:v>
                </c:pt>
                <c:pt idx="17386" formatCode="General">
                  <c:v>17.385999999999999</c:v>
                </c:pt>
                <c:pt idx="17387" formatCode="General">
                  <c:v>17.387</c:v>
                </c:pt>
                <c:pt idx="17388" formatCode="General">
                  <c:v>17.388000000000002</c:v>
                </c:pt>
                <c:pt idx="17389" formatCode="General">
                  <c:v>17.388999999999999</c:v>
                </c:pt>
                <c:pt idx="17390" formatCode="General">
                  <c:v>17.39</c:v>
                </c:pt>
                <c:pt idx="17391" formatCode="General">
                  <c:v>17.390999999999998</c:v>
                </c:pt>
                <c:pt idx="17392" formatCode="General">
                  <c:v>17.391999999999999</c:v>
                </c:pt>
                <c:pt idx="17393" formatCode="General">
                  <c:v>17.393000000000001</c:v>
                </c:pt>
                <c:pt idx="17394" formatCode="General">
                  <c:v>17.393999999999998</c:v>
                </c:pt>
                <c:pt idx="17395" formatCode="General">
                  <c:v>17.395</c:v>
                </c:pt>
                <c:pt idx="17396" formatCode="General">
                  <c:v>17.396000000000001</c:v>
                </c:pt>
                <c:pt idx="17397" formatCode="General">
                  <c:v>17.396999999999998</c:v>
                </c:pt>
                <c:pt idx="17398" formatCode="General">
                  <c:v>17.398</c:v>
                </c:pt>
                <c:pt idx="17399" formatCode="General">
                  <c:v>17.399000000000001</c:v>
                </c:pt>
                <c:pt idx="17400" formatCode="General">
                  <c:v>17.399999999999999</c:v>
                </c:pt>
                <c:pt idx="17401" formatCode="General">
                  <c:v>17.401</c:v>
                </c:pt>
                <c:pt idx="17402" formatCode="General">
                  <c:v>17.402000000000001</c:v>
                </c:pt>
                <c:pt idx="17403" formatCode="General">
                  <c:v>17.402999999999999</c:v>
                </c:pt>
                <c:pt idx="17404" formatCode="General">
                  <c:v>17.404</c:v>
                </c:pt>
                <c:pt idx="17405" formatCode="General">
                  <c:v>17.405000000000001</c:v>
                </c:pt>
                <c:pt idx="17406" formatCode="General">
                  <c:v>17.405999999999999</c:v>
                </c:pt>
                <c:pt idx="17407" formatCode="General">
                  <c:v>17.407</c:v>
                </c:pt>
                <c:pt idx="17408" formatCode="General">
                  <c:v>17.408000000000001</c:v>
                </c:pt>
                <c:pt idx="17409" formatCode="General">
                  <c:v>17.408999999999999</c:v>
                </c:pt>
                <c:pt idx="17410" formatCode="General">
                  <c:v>17.41</c:v>
                </c:pt>
                <c:pt idx="17411" formatCode="General">
                  <c:v>17.411000000000001</c:v>
                </c:pt>
                <c:pt idx="17412" formatCode="General">
                  <c:v>17.411999999999999</c:v>
                </c:pt>
                <c:pt idx="17413" formatCode="General">
                  <c:v>17.413</c:v>
                </c:pt>
                <c:pt idx="17414" formatCode="General">
                  <c:v>17.414000000000001</c:v>
                </c:pt>
                <c:pt idx="17415" formatCode="General">
                  <c:v>17.414999999999999</c:v>
                </c:pt>
                <c:pt idx="17416" formatCode="General">
                  <c:v>17.416</c:v>
                </c:pt>
                <c:pt idx="17417" formatCode="General">
                  <c:v>17.417000000000002</c:v>
                </c:pt>
                <c:pt idx="17418" formatCode="General">
                  <c:v>17.417999999999999</c:v>
                </c:pt>
                <c:pt idx="17419" formatCode="General">
                  <c:v>17.419</c:v>
                </c:pt>
                <c:pt idx="17420" formatCode="General">
                  <c:v>17.420000000000002</c:v>
                </c:pt>
                <c:pt idx="17421" formatCode="General">
                  <c:v>17.420999999999999</c:v>
                </c:pt>
                <c:pt idx="17422" formatCode="General">
                  <c:v>17.422000000000001</c:v>
                </c:pt>
                <c:pt idx="17423" formatCode="General">
                  <c:v>17.422999999999998</c:v>
                </c:pt>
                <c:pt idx="17424" formatCode="General">
                  <c:v>17.423999999999999</c:v>
                </c:pt>
                <c:pt idx="17425" formatCode="General">
                  <c:v>17.425000000000001</c:v>
                </c:pt>
                <c:pt idx="17426" formatCode="General">
                  <c:v>17.425999999999998</c:v>
                </c:pt>
                <c:pt idx="17427" formatCode="General">
                  <c:v>17.427</c:v>
                </c:pt>
                <c:pt idx="17428" formatCode="General">
                  <c:v>17.428000000000001</c:v>
                </c:pt>
                <c:pt idx="17429" formatCode="General">
                  <c:v>17.428999999999998</c:v>
                </c:pt>
                <c:pt idx="17430" formatCode="General">
                  <c:v>17.43</c:v>
                </c:pt>
                <c:pt idx="17431" formatCode="General">
                  <c:v>17.431000000000001</c:v>
                </c:pt>
                <c:pt idx="17432" formatCode="General">
                  <c:v>17.431999999999999</c:v>
                </c:pt>
                <c:pt idx="17433" formatCode="General">
                  <c:v>17.433</c:v>
                </c:pt>
                <c:pt idx="17434" formatCode="General">
                  <c:v>17.434000000000001</c:v>
                </c:pt>
                <c:pt idx="17435" formatCode="General">
                  <c:v>17.434999999999999</c:v>
                </c:pt>
                <c:pt idx="17436" formatCode="General">
                  <c:v>17.436</c:v>
                </c:pt>
                <c:pt idx="17437" formatCode="General">
                  <c:v>17.437000000000001</c:v>
                </c:pt>
                <c:pt idx="17438" formatCode="General">
                  <c:v>17.437999999999999</c:v>
                </c:pt>
                <c:pt idx="17439" formatCode="General">
                  <c:v>17.439</c:v>
                </c:pt>
                <c:pt idx="17440" formatCode="General">
                  <c:v>17.440000000000001</c:v>
                </c:pt>
                <c:pt idx="17441" formatCode="General">
                  <c:v>17.440999999999999</c:v>
                </c:pt>
                <c:pt idx="17442" formatCode="General">
                  <c:v>17.442</c:v>
                </c:pt>
                <c:pt idx="17443" formatCode="General">
                  <c:v>17.443000000000001</c:v>
                </c:pt>
                <c:pt idx="17444" formatCode="General">
                  <c:v>17.443999999999999</c:v>
                </c:pt>
                <c:pt idx="17445" formatCode="General">
                  <c:v>17.445</c:v>
                </c:pt>
                <c:pt idx="17446" formatCode="General">
                  <c:v>17.446000000000002</c:v>
                </c:pt>
                <c:pt idx="17447" formatCode="General">
                  <c:v>17.446999999999999</c:v>
                </c:pt>
                <c:pt idx="17448" formatCode="General">
                  <c:v>17.448</c:v>
                </c:pt>
                <c:pt idx="17449" formatCode="General">
                  <c:v>17.449000000000002</c:v>
                </c:pt>
                <c:pt idx="17450" formatCode="General">
                  <c:v>17.45</c:v>
                </c:pt>
                <c:pt idx="17451" formatCode="General">
                  <c:v>17.451000000000001</c:v>
                </c:pt>
                <c:pt idx="17452" formatCode="General">
                  <c:v>17.452000000000002</c:v>
                </c:pt>
                <c:pt idx="17453" formatCode="General">
                  <c:v>17.452999999999999</c:v>
                </c:pt>
                <c:pt idx="17454" formatCode="General">
                  <c:v>17.454000000000001</c:v>
                </c:pt>
                <c:pt idx="17455" formatCode="General">
                  <c:v>17.454999999999998</c:v>
                </c:pt>
                <c:pt idx="17456" formatCode="General">
                  <c:v>17.456</c:v>
                </c:pt>
                <c:pt idx="17457" formatCode="General">
                  <c:v>17.457000000000001</c:v>
                </c:pt>
                <c:pt idx="17458" formatCode="General">
                  <c:v>17.457999999999998</c:v>
                </c:pt>
                <c:pt idx="17459" formatCode="General">
                  <c:v>17.459</c:v>
                </c:pt>
                <c:pt idx="17460" formatCode="General">
                  <c:v>17.46</c:v>
                </c:pt>
                <c:pt idx="17461" formatCode="General">
                  <c:v>17.460999999999999</c:v>
                </c:pt>
                <c:pt idx="17462" formatCode="General">
                  <c:v>17.462</c:v>
                </c:pt>
                <c:pt idx="17463" formatCode="General">
                  <c:v>17.463000000000001</c:v>
                </c:pt>
                <c:pt idx="17464" formatCode="General">
                  <c:v>17.463999999999999</c:v>
                </c:pt>
                <c:pt idx="17465" formatCode="General">
                  <c:v>17.465</c:v>
                </c:pt>
                <c:pt idx="17466" formatCode="General">
                  <c:v>17.466000000000001</c:v>
                </c:pt>
                <c:pt idx="17467" formatCode="General">
                  <c:v>17.466999999999999</c:v>
                </c:pt>
                <c:pt idx="17468" formatCode="General">
                  <c:v>17.468</c:v>
                </c:pt>
                <c:pt idx="17469" formatCode="General">
                  <c:v>17.469000000000001</c:v>
                </c:pt>
                <c:pt idx="17470" formatCode="General">
                  <c:v>17.47</c:v>
                </c:pt>
                <c:pt idx="17471" formatCode="General">
                  <c:v>17.471</c:v>
                </c:pt>
                <c:pt idx="17472" formatCode="General">
                  <c:v>17.472000000000001</c:v>
                </c:pt>
                <c:pt idx="17473" formatCode="General">
                  <c:v>17.472999999999999</c:v>
                </c:pt>
                <c:pt idx="17474" formatCode="General">
                  <c:v>17.474</c:v>
                </c:pt>
                <c:pt idx="17475" formatCode="General">
                  <c:v>17.475000000000001</c:v>
                </c:pt>
                <c:pt idx="17476" formatCode="General">
                  <c:v>17.475999999999999</c:v>
                </c:pt>
                <c:pt idx="17477" formatCode="General">
                  <c:v>17.477</c:v>
                </c:pt>
                <c:pt idx="17478" formatCode="General">
                  <c:v>17.478000000000002</c:v>
                </c:pt>
                <c:pt idx="17479" formatCode="General">
                  <c:v>17.478999999999999</c:v>
                </c:pt>
                <c:pt idx="17480" formatCode="General">
                  <c:v>17.48</c:v>
                </c:pt>
                <c:pt idx="17481" formatCode="General">
                  <c:v>17.481000000000002</c:v>
                </c:pt>
                <c:pt idx="17482" formatCode="General">
                  <c:v>17.481999999999999</c:v>
                </c:pt>
                <c:pt idx="17483" formatCode="General">
                  <c:v>17.483000000000001</c:v>
                </c:pt>
                <c:pt idx="17484" formatCode="General">
                  <c:v>17.484000000000002</c:v>
                </c:pt>
                <c:pt idx="17485" formatCode="General">
                  <c:v>17.484999999999999</c:v>
                </c:pt>
                <c:pt idx="17486" formatCode="General">
                  <c:v>17.486000000000001</c:v>
                </c:pt>
                <c:pt idx="17487" formatCode="General">
                  <c:v>17.486999999999998</c:v>
                </c:pt>
                <c:pt idx="17488" formatCode="General">
                  <c:v>17.488</c:v>
                </c:pt>
                <c:pt idx="17489" formatCode="General">
                  <c:v>17.489000000000001</c:v>
                </c:pt>
                <c:pt idx="17490" formatCode="General">
                  <c:v>17.489999999999998</c:v>
                </c:pt>
                <c:pt idx="17491" formatCode="General">
                  <c:v>17.491</c:v>
                </c:pt>
                <c:pt idx="17492" formatCode="General">
                  <c:v>17.492000000000001</c:v>
                </c:pt>
                <c:pt idx="17493" formatCode="General">
                  <c:v>17.492999999999999</c:v>
                </c:pt>
                <c:pt idx="17494" formatCode="General">
                  <c:v>17.494</c:v>
                </c:pt>
                <c:pt idx="17495" formatCode="General">
                  <c:v>17.495000000000001</c:v>
                </c:pt>
                <c:pt idx="17496" formatCode="General">
                  <c:v>17.495999999999999</c:v>
                </c:pt>
                <c:pt idx="17497" formatCode="General">
                  <c:v>17.497</c:v>
                </c:pt>
                <c:pt idx="17498" formatCode="General">
                  <c:v>17.498000000000001</c:v>
                </c:pt>
                <c:pt idx="17499" formatCode="General">
                  <c:v>17.498999999999999</c:v>
                </c:pt>
                <c:pt idx="17500" formatCode="General">
                  <c:v>17.5</c:v>
                </c:pt>
                <c:pt idx="17501" formatCode="General">
                  <c:v>17.501000000000001</c:v>
                </c:pt>
                <c:pt idx="17502" formatCode="General">
                  <c:v>17.501999999999999</c:v>
                </c:pt>
                <c:pt idx="17503" formatCode="General">
                  <c:v>17.503</c:v>
                </c:pt>
                <c:pt idx="17504" formatCode="General">
                  <c:v>17.504000000000001</c:v>
                </c:pt>
                <c:pt idx="17505" formatCode="General">
                  <c:v>17.504999999999999</c:v>
                </c:pt>
                <c:pt idx="17506" formatCode="General">
                  <c:v>17.506</c:v>
                </c:pt>
                <c:pt idx="17507" formatCode="General">
                  <c:v>17.507000000000001</c:v>
                </c:pt>
                <c:pt idx="17508" formatCode="General">
                  <c:v>17.507999999999999</c:v>
                </c:pt>
                <c:pt idx="17509" formatCode="General">
                  <c:v>17.509</c:v>
                </c:pt>
                <c:pt idx="17510" formatCode="General">
                  <c:v>17.510000000000002</c:v>
                </c:pt>
                <c:pt idx="17511" formatCode="General">
                  <c:v>17.510999999999999</c:v>
                </c:pt>
                <c:pt idx="17512" formatCode="General">
                  <c:v>17.512</c:v>
                </c:pt>
                <c:pt idx="17513" formatCode="General">
                  <c:v>17.513000000000002</c:v>
                </c:pt>
                <c:pt idx="17514" formatCode="General">
                  <c:v>17.513999999999999</c:v>
                </c:pt>
                <c:pt idx="17515" formatCode="General">
                  <c:v>17.515000000000001</c:v>
                </c:pt>
                <c:pt idx="17516" formatCode="General">
                  <c:v>17.515999999999998</c:v>
                </c:pt>
                <c:pt idx="17517" formatCode="General">
                  <c:v>17.516999999999999</c:v>
                </c:pt>
                <c:pt idx="17518" formatCode="General">
                  <c:v>17.518000000000001</c:v>
                </c:pt>
                <c:pt idx="17519" formatCode="General">
                  <c:v>17.518999999999998</c:v>
                </c:pt>
                <c:pt idx="17520" formatCode="General">
                  <c:v>17.52</c:v>
                </c:pt>
                <c:pt idx="17521" formatCode="General">
                  <c:v>17.521000000000001</c:v>
                </c:pt>
                <c:pt idx="17522" formatCode="General">
                  <c:v>17.521999999999998</c:v>
                </c:pt>
                <c:pt idx="17523" formatCode="General">
                  <c:v>17.523</c:v>
                </c:pt>
                <c:pt idx="17524" formatCode="General">
                  <c:v>17.524000000000001</c:v>
                </c:pt>
                <c:pt idx="17525" formatCode="General">
                  <c:v>17.524999999999999</c:v>
                </c:pt>
                <c:pt idx="17526" formatCode="General">
                  <c:v>17.526</c:v>
                </c:pt>
                <c:pt idx="17527" formatCode="General">
                  <c:v>17.527000000000001</c:v>
                </c:pt>
                <c:pt idx="17528" formatCode="General">
                  <c:v>17.527999999999999</c:v>
                </c:pt>
                <c:pt idx="17529" formatCode="General">
                  <c:v>17.529</c:v>
                </c:pt>
                <c:pt idx="17530" formatCode="General">
                  <c:v>17.53</c:v>
                </c:pt>
                <c:pt idx="17531" formatCode="General">
                  <c:v>17.530999999999999</c:v>
                </c:pt>
                <c:pt idx="17532" formatCode="General">
                  <c:v>17.532</c:v>
                </c:pt>
                <c:pt idx="17533" formatCode="General">
                  <c:v>17.533000000000001</c:v>
                </c:pt>
                <c:pt idx="17534" formatCode="General">
                  <c:v>17.533999999999999</c:v>
                </c:pt>
                <c:pt idx="17535" formatCode="General">
                  <c:v>17.535</c:v>
                </c:pt>
                <c:pt idx="17536" formatCode="General">
                  <c:v>17.536000000000001</c:v>
                </c:pt>
                <c:pt idx="17537" formatCode="General">
                  <c:v>17.536999999999999</c:v>
                </c:pt>
                <c:pt idx="17538" formatCode="General">
                  <c:v>17.538</c:v>
                </c:pt>
                <c:pt idx="17539" formatCode="General">
                  <c:v>17.539000000000001</c:v>
                </c:pt>
                <c:pt idx="17540" formatCode="General">
                  <c:v>17.54</c:v>
                </c:pt>
                <c:pt idx="17541" formatCode="General">
                  <c:v>17.541</c:v>
                </c:pt>
                <c:pt idx="17542" formatCode="General">
                  <c:v>17.542000000000002</c:v>
                </c:pt>
                <c:pt idx="17543" formatCode="General">
                  <c:v>17.542999999999999</c:v>
                </c:pt>
                <c:pt idx="17544" formatCode="General">
                  <c:v>17.544</c:v>
                </c:pt>
                <c:pt idx="17545" formatCode="General">
                  <c:v>17.545000000000002</c:v>
                </c:pt>
                <c:pt idx="17546" formatCode="General">
                  <c:v>17.545999999999999</c:v>
                </c:pt>
                <c:pt idx="17547" formatCode="General">
                  <c:v>17.547000000000001</c:v>
                </c:pt>
                <c:pt idx="17548" formatCode="General">
                  <c:v>17.547999999999998</c:v>
                </c:pt>
                <c:pt idx="17549" formatCode="General">
                  <c:v>17.548999999999999</c:v>
                </c:pt>
                <c:pt idx="17550" formatCode="General">
                  <c:v>17.55</c:v>
                </c:pt>
                <c:pt idx="17551" formatCode="General">
                  <c:v>17.550999999999998</c:v>
                </c:pt>
                <c:pt idx="17552" formatCode="General">
                  <c:v>17.552</c:v>
                </c:pt>
                <c:pt idx="17553" formatCode="General">
                  <c:v>17.553000000000001</c:v>
                </c:pt>
                <c:pt idx="17554" formatCode="General">
                  <c:v>17.553999999999998</c:v>
                </c:pt>
                <c:pt idx="17555" formatCode="General">
                  <c:v>17.555</c:v>
                </c:pt>
                <c:pt idx="17556" formatCode="General">
                  <c:v>17.556000000000001</c:v>
                </c:pt>
                <c:pt idx="17557" formatCode="General">
                  <c:v>17.556999999999999</c:v>
                </c:pt>
                <c:pt idx="17558" formatCode="General">
                  <c:v>17.558</c:v>
                </c:pt>
                <c:pt idx="17559" formatCode="General">
                  <c:v>17.559000000000001</c:v>
                </c:pt>
                <c:pt idx="17560" formatCode="General">
                  <c:v>17.559999999999999</c:v>
                </c:pt>
                <c:pt idx="17561" formatCode="General">
                  <c:v>17.561</c:v>
                </c:pt>
                <c:pt idx="17562" formatCode="General">
                  <c:v>17.562000000000001</c:v>
                </c:pt>
                <c:pt idx="17563" formatCode="General">
                  <c:v>17.562999999999999</c:v>
                </c:pt>
                <c:pt idx="17564" formatCode="General">
                  <c:v>17.564</c:v>
                </c:pt>
                <c:pt idx="17565" formatCode="General">
                  <c:v>17.565000000000001</c:v>
                </c:pt>
                <c:pt idx="17566" formatCode="General">
                  <c:v>17.565999999999999</c:v>
                </c:pt>
                <c:pt idx="17567" formatCode="General">
                  <c:v>17.567</c:v>
                </c:pt>
                <c:pt idx="17568" formatCode="General">
                  <c:v>17.568000000000001</c:v>
                </c:pt>
                <c:pt idx="17569" formatCode="General">
                  <c:v>17.568999999999999</c:v>
                </c:pt>
                <c:pt idx="17570" formatCode="General">
                  <c:v>17.57</c:v>
                </c:pt>
                <c:pt idx="17571" formatCode="General">
                  <c:v>17.571000000000002</c:v>
                </c:pt>
                <c:pt idx="17572" formatCode="General">
                  <c:v>17.571999999999999</c:v>
                </c:pt>
                <c:pt idx="17573" formatCode="General">
                  <c:v>17.573</c:v>
                </c:pt>
                <c:pt idx="17574" formatCode="General">
                  <c:v>17.574000000000002</c:v>
                </c:pt>
                <c:pt idx="17575" formatCode="General">
                  <c:v>17.574999999999999</c:v>
                </c:pt>
                <c:pt idx="17576" formatCode="General">
                  <c:v>17.576000000000001</c:v>
                </c:pt>
                <c:pt idx="17577" formatCode="General">
                  <c:v>17.577000000000002</c:v>
                </c:pt>
                <c:pt idx="17578" formatCode="General">
                  <c:v>17.577999999999999</c:v>
                </c:pt>
                <c:pt idx="17579" formatCode="General">
                  <c:v>17.579000000000001</c:v>
                </c:pt>
                <c:pt idx="17580" formatCode="General">
                  <c:v>17.579999999999998</c:v>
                </c:pt>
                <c:pt idx="17581" formatCode="General">
                  <c:v>17.581</c:v>
                </c:pt>
                <c:pt idx="17582" formatCode="General">
                  <c:v>17.582000000000001</c:v>
                </c:pt>
                <c:pt idx="17583" formatCode="General">
                  <c:v>17.582999999999998</c:v>
                </c:pt>
                <c:pt idx="17584" formatCode="General">
                  <c:v>17.584</c:v>
                </c:pt>
                <c:pt idx="17585" formatCode="General">
                  <c:v>17.585000000000001</c:v>
                </c:pt>
                <c:pt idx="17586" formatCode="General">
                  <c:v>17.585999999999999</c:v>
                </c:pt>
                <c:pt idx="17587" formatCode="General">
                  <c:v>17.587</c:v>
                </c:pt>
                <c:pt idx="17588" formatCode="General">
                  <c:v>17.588000000000001</c:v>
                </c:pt>
                <c:pt idx="17589" formatCode="General">
                  <c:v>17.588999999999999</c:v>
                </c:pt>
                <c:pt idx="17590" formatCode="General">
                  <c:v>17.59</c:v>
                </c:pt>
                <c:pt idx="17591" formatCode="General">
                  <c:v>17.591000000000001</c:v>
                </c:pt>
                <c:pt idx="17592" formatCode="General">
                  <c:v>17.591999999999999</c:v>
                </c:pt>
                <c:pt idx="17593" formatCode="General">
                  <c:v>17.593</c:v>
                </c:pt>
                <c:pt idx="17594" formatCode="General">
                  <c:v>17.594000000000001</c:v>
                </c:pt>
                <c:pt idx="17595" formatCode="General">
                  <c:v>17.594999999999999</c:v>
                </c:pt>
                <c:pt idx="17596" formatCode="General">
                  <c:v>17.596</c:v>
                </c:pt>
                <c:pt idx="17597" formatCode="General">
                  <c:v>17.597000000000001</c:v>
                </c:pt>
                <c:pt idx="17598" formatCode="General">
                  <c:v>17.597999999999999</c:v>
                </c:pt>
                <c:pt idx="17599" formatCode="General">
                  <c:v>17.599</c:v>
                </c:pt>
                <c:pt idx="17600" formatCode="General">
                  <c:v>17.600000000000001</c:v>
                </c:pt>
                <c:pt idx="17601" formatCode="General">
                  <c:v>17.600999999999999</c:v>
                </c:pt>
                <c:pt idx="17602" formatCode="General">
                  <c:v>17.602</c:v>
                </c:pt>
                <c:pt idx="17603" formatCode="General">
                  <c:v>17.603000000000002</c:v>
                </c:pt>
                <c:pt idx="17604" formatCode="General">
                  <c:v>17.603999999999999</c:v>
                </c:pt>
                <c:pt idx="17605" formatCode="General">
                  <c:v>17.605</c:v>
                </c:pt>
                <c:pt idx="17606" formatCode="General">
                  <c:v>17.606000000000002</c:v>
                </c:pt>
                <c:pt idx="17607" formatCode="General">
                  <c:v>17.606999999999999</c:v>
                </c:pt>
                <c:pt idx="17608" formatCode="General">
                  <c:v>17.608000000000001</c:v>
                </c:pt>
                <c:pt idx="17609" formatCode="General">
                  <c:v>17.609000000000002</c:v>
                </c:pt>
                <c:pt idx="17610" formatCode="General">
                  <c:v>17.61</c:v>
                </c:pt>
                <c:pt idx="17611" formatCode="General">
                  <c:v>17.611000000000001</c:v>
                </c:pt>
                <c:pt idx="17612" formatCode="General">
                  <c:v>17.611999999999998</c:v>
                </c:pt>
                <c:pt idx="17613" formatCode="General">
                  <c:v>17.613</c:v>
                </c:pt>
                <c:pt idx="17614" formatCode="General">
                  <c:v>17.614000000000001</c:v>
                </c:pt>
                <c:pt idx="17615" formatCode="General">
                  <c:v>17.614999999999998</c:v>
                </c:pt>
                <c:pt idx="17616" formatCode="General">
                  <c:v>17.616</c:v>
                </c:pt>
                <c:pt idx="17617" formatCode="General">
                  <c:v>17.617000000000001</c:v>
                </c:pt>
                <c:pt idx="17618" formatCode="General">
                  <c:v>17.617999999999999</c:v>
                </c:pt>
                <c:pt idx="17619" formatCode="General">
                  <c:v>17.619</c:v>
                </c:pt>
                <c:pt idx="17620" formatCode="General">
                  <c:v>17.62</c:v>
                </c:pt>
                <c:pt idx="17621" formatCode="General">
                  <c:v>17.620999999999999</c:v>
                </c:pt>
                <c:pt idx="17622" formatCode="General">
                  <c:v>17.622</c:v>
                </c:pt>
                <c:pt idx="17623" formatCode="General">
                  <c:v>17.623000000000001</c:v>
                </c:pt>
                <c:pt idx="17624" formatCode="General">
                  <c:v>17.623999999999999</c:v>
                </c:pt>
                <c:pt idx="17625" formatCode="General">
                  <c:v>17.625</c:v>
                </c:pt>
                <c:pt idx="17626" formatCode="General">
                  <c:v>17.626000000000001</c:v>
                </c:pt>
                <c:pt idx="17627" formatCode="General">
                  <c:v>17.626999999999999</c:v>
                </c:pt>
                <c:pt idx="17628" formatCode="General">
                  <c:v>17.628</c:v>
                </c:pt>
                <c:pt idx="17629" formatCode="General">
                  <c:v>17.629000000000001</c:v>
                </c:pt>
                <c:pt idx="17630" formatCode="General">
                  <c:v>17.63</c:v>
                </c:pt>
                <c:pt idx="17631" formatCode="General">
                  <c:v>17.631</c:v>
                </c:pt>
                <c:pt idx="17632" formatCode="General">
                  <c:v>17.632000000000001</c:v>
                </c:pt>
                <c:pt idx="17633" formatCode="General">
                  <c:v>17.632999999999999</c:v>
                </c:pt>
                <c:pt idx="17634" formatCode="General">
                  <c:v>17.634</c:v>
                </c:pt>
                <c:pt idx="17635" formatCode="General">
                  <c:v>17.635000000000002</c:v>
                </c:pt>
                <c:pt idx="17636" formatCode="General">
                  <c:v>17.635999999999999</c:v>
                </c:pt>
                <c:pt idx="17637" formatCode="General">
                  <c:v>17.637</c:v>
                </c:pt>
                <c:pt idx="17638" formatCode="General">
                  <c:v>17.638000000000002</c:v>
                </c:pt>
                <c:pt idx="17639" formatCode="General">
                  <c:v>17.638999999999999</c:v>
                </c:pt>
                <c:pt idx="17640" formatCode="General">
                  <c:v>17.64</c:v>
                </c:pt>
                <c:pt idx="17641" formatCode="General">
                  <c:v>17.640999999999998</c:v>
                </c:pt>
                <c:pt idx="17642" formatCode="General">
                  <c:v>17.641999999999999</c:v>
                </c:pt>
                <c:pt idx="17643" formatCode="General">
                  <c:v>17.643000000000001</c:v>
                </c:pt>
                <c:pt idx="17644" formatCode="General">
                  <c:v>17.643999999999998</c:v>
                </c:pt>
                <c:pt idx="17645" formatCode="General">
                  <c:v>17.645</c:v>
                </c:pt>
                <c:pt idx="17646" formatCode="General">
                  <c:v>17.646000000000001</c:v>
                </c:pt>
                <c:pt idx="17647" formatCode="General">
                  <c:v>17.646999999999998</c:v>
                </c:pt>
                <c:pt idx="17648" formatCode="General">
                  <c:v>17.648</c:v>
                </c:pt>
                <c:pt idx="17649" formatCode="General">
                  <c:v>17.649000000000001</c:v>
                </c:pt>
                <c:pt idx="17650" formatCode="General">
                  <c:v>17.649999999999999</c:v>
                </c:pt>
                <c:pt idx="17651" formatCode="General">
                  <c:v>17.651</c:v>
                </c:pt>
                <c:pt idx="17652" formatCode="General">
                  <c:v>17.652000000000001</c:v>
                </c:pt>
                <c:pt idx="17653" formatCode="General">
                  <c:v>17.652999999999999</c:v>
                </c:pt>
                <c:pt idx="17654" formatCode="General">
                  <c:v>17.654</c:v>
                </c:pt>
                <c:pt idx="17655" formatCode="General">
                  <c:v>17.655000000000001</c:v>
                </c:pt>
                <c:pt idx="17656" formatCode="General">
                  <c:v>17.655999999999999</c:v>
                </c:pt>
                <c:pt idx="17657" formatCode="General">
                  <c:v>17.657</c:v>
                </c:pt>
                <c:pt idx="17658" formatCode="General">
                  <c:v>17.658000000000001</c:v>
                </c:pt>
                <c:pt idx="17659" formatCode="General">
                  <c:v>17.658999999999999</c:v>
                </c:pt>
                <c:pt idx="17660" formatCode="General">
                  <c:v>17.66</c:v>
                </c:pt>
                <c:pt idx="17661" formatCode="General">
                  <c:v>17.661000000000001</c:v>
                </c:pt>
                <c:pt idx="17662" formatCode="General">
                  <c:v>17.661999999999999</c:v>
                </c:pt>
                <c:pt idx="17663" formatCode="General">
                  <c:v>17.663</c:v>
                </c:pt>
                <c:pt idx="17664" formatCode="General">
                  <c:v>17.664000000000001</c:v>
                </c:pt>
                <c:pt idx="17665" formatCode="General">
                  <c:v>17.664999999999999</c:v>
                </c:pt>
                <c:pt idx="17666" formatCode="General">
                  <c:v>17.666</c:v>
                </c:pt>
                <c:pt idx="17667" formatCode="General">
                  <c:v>17.667000000000002</c:v>
                </c:pt>
                <c:pt idx="17668" formatCode="General">
                  <c:v>17.667999999999999</c:v>
                </c:pt>
                <c:pt idx="17669" formatCode="General">
                  <c:v>17.669</c:v>
                </c:pt>
                <c:pt idx="17670" formatCode="General">
                  <c:v>17.670000000000002</c:v>
                </c:pt>
                <c:pt idx="17671" formatCode="General">
                  <c:v>17.670999999999999</c:v>
                </c:pt>
                <c:pt idx="17672" formatCode="General">
                  <c:v>17.672000000000001</c:v>
                </c:pt>
                <c:pt idx="17673" formatCode="General">
                  <c:v>17.672999999999998</c:v>
                </c:pt>
                <c:pt idx="17674" formatCode="General">
                  <c:v>17.673999999999999</c:v>
                </c:pt>
                <c:pt idx="17675" formatCode="General">
                  <c:v>17.675000000000001</c:v>
                </c:pt>
                <c:pt idx="17676" formatCode="General">
                  <c:v>17.675999999999998</c:v>
                </c:pt>
                <c:pt idx="17677" formatCode="General">
                  <c:v>17.677</c:v>
                </c:pt>
                <c:pt idx="17678" formatCode="General">
                  <c:v>17.678000000000001</c:v>
                </c:pt>
                <c:pt idx="17679" formatCode="General">
                  <c:v>17.678999999999998</c:v>
                </c:pt>
                <c:pt idx="17680" formatCode="General">
                  <c:v>17.68</c:v>
                </c:pt>
                <c:pt idx="17681" formatCode="General">
                  <c:v>17.681000000000001</c:v>
                </c:pt>
                <c:pt idx="17682" formatCode="General">
                  <c:v>17.681999999999999</c:v>
                </c:pt>
                <c:pt idx="17683" formatCode="General">
                  <c:v>17.683</c:v>
                </c:pt>
                <c:pt idx="17684" formatCode="General">
                  <c:v>17.684000000000001</c:v>
                </c:pt>
                <c:pt idx="17685" formatCode="General">
                  <c:v>17.684999999999999</c:v>
                </c:pt>
                <c:pt idx="17686" formatCode="General">
                  <c:v>17.686</c:v>
                </c:pt>
                <c:pt idx="17687" formatCode="General">
                  <c:v>17.687000000000001</c:v>
                </c:pt>
                <c:pt idx="17688" formatCode="General">
                  <c:v>17.687999999999999</c:v>
                </c:pt>
                <c:pt idx="17689" formatCode="General">
                  <c:v>17.689</c:v>
                </c:pt>
                <c:pt idx="17690" formatCode="General">
                  <c:v>17.690000000000001</c:v>
                </c:pt>
                <c:pt idx="17691" formatCode="General">
                  <c:v>17.690999999999999</c:v>
                </c:pt>
                <c:pt idx="17692" formatCode="General">
                  <c:v>17.692</c:v>
                </c:pt>
                <c:pt idx="17693" formatCode="General">
                  <c:v>17.693000000000001</c:v>
                </c:pt>
                <c:pt idx="17694" formatCode="General">
                  <c:v>17.693999999999999</c:v>
                </c:pt>
                <c:pt idx="17695" formatCode="General">
                  <c:v>17.695</c:v>
                </c:pt>
                <c:pt idx="17696" formatCode="General">
                  <c:v>17.696000000000002</c:v>
                </c:pt>
                <c:pt idx="17697" formatCode="General">
                  <c:v>17.696999999999999</c:v>
                </c:pt>
                <c:pt idx="17698" formatCode="General">
                  <c:v>17.698</c:v>
                </c:pt>
                <c:pt idx="17699" formatCode="General">
                  <c:v>17.699000000000002</c:v>
                </c:pt>
                <c:pt idx="17700" formatCode="General">
                  <c:v>17.7</c:v>
                </c:pt>
                <c:pt idx="17701" formatCode="General">
                  <c:v>17.701000000000001</c:v>
                </c:pt>
                <c:pt idx="17702" formatCode="General">
                  <c:v>17.702000000000002</c:v>
                </c:pt>
                <c:pt idx="17703" formatCode="General">
                  <c:v>17.702999999999999</c:v>
                </c:pt>
                <c:pt idx="17704" formatCode="General">
                  <c:v>17.704000000000001</c:v>
                </c:pt>
                <c:pt idx="17705" formatCode="General">
                  <c:v>17.704999999999998</c:v>
                </c:pt>
                <c:pt idx="17706" formatCode="General">
                  <c:v>17.706</c:v>
                </c:pt>
                <c:pt idx="17707" formatCode="General">
                  <c:v>17.707000000000001</c:v>
                </c:pt>
                <c:pt idx="17708" formatCode="General">
                  <c:v>17.707999999999998</c:v>
                </c:pt>
                <c:pt idx="17709" formatCode="General">
                  <c:v>17.709</c:v>
                </c:pt>
                <c:pt idx="17710" formatCode="General">
                  <c:v>17.71</c:v>
                </c:pt>
                <c:pt idx="17711" formatCode="General">
                  <c:v>17.710999999999999</c:v>
                </c:pt>
                <c:pt idx="17712" formatCode="General">
                  <c:v>17.712</c:v>
                </c:pt>
                <c:pt idx="17713" formatCode="General">
                  <c:v>17.713000000000001</c:v>
                </c:pt>
                <c:pt idx="17714" formatCode="General">
                  <c:v>17.713999999999999</c:v>
                </c:pt>
                <c:pt idx="17715" formatCode="General">
                  <c:v>17.715</c:v>
                </c:pt>
                <c:pt idx="17716" formatCode="General">
                  <c:v>17.716000000000001</c:v>
                </c:pt>
                <c:pt idx="17717" formatCode="General">
                  <c:v>17.716999999999999</c:v>
                </c:pt>
                <c:pt idx="17718" formatCode="General">
                  <c:v>17.718</c:v>
                </c:pt>
                <c:pt idx="17719" formatCode="General">
                  <c:v>17.719000000000001</c:v>
                </c:pt>
                <c:pt idx="17720" formatCode="General">
                  <c:v>17.72</c:v>
                </c:pt>
                <c:pt idx="17721" formatCode="General">
                  <c:v>17.721</c:v>
                </c:pt>
                <c:pt idx="17722" formatCode="General">
                  <c:v>17.722000000000001</c:v>
                </c:pt>
                <c:pt idx="17723" formatCode="General">
                  <c:v>17.722999999999999</c:v>
                </c:pt>
                <c:pt idx="17724" formatCode="General">
                  <c:v>17.724</c:v>
                </c:pt>
                <c:pt idx="17725" formatCode="General">
                  <c:v>17.725000000000001</c:v>
                </c:pt>
                <c:pt idx="17726" formatCode="General">
                  <c:v>17.725999999999999</c:v>
                </c:pt>
                <c:pt idx="17727" formatCode="General">
                  <c:v>17.727</c:v>
                </c:pt>
                <c:pt idx="17728" formatCode="General">
                  <c:v>17.728000000000002</c:v>
                </c:pt>
                <c:pt idx="17729" formatCode="General">
                  <c:v>17.728999999999999</c:v>
                </c:pt>
                <c:pt idx="17730" formatCode="General">
                  <c:v>17.73</c:v>
                </c:pt>
                <c:pt idx="17731" formatCode="General">
                  <c:v>17.731000000000002</c:v>
                </c:pt>
                <c:pt idx="17732" formatCode="General">
                  <c:v>17.731999999999999</c:v>
                </c:pt>
                <c:pt idx="17733" formatCode="General">
                  <c:v>17.733000000000001</c:v>
                </c:pt>
                <c:pt idx="17734" formatCode="General">
                  <c:v>17.734000000000002</c:v>
                </c:pt>
                <c:pt idx="17735" formatCode="General">
                  <c:v>17.734999999999999</c:v>
                </c:pt>
                <c:pt idx="17736" formatCode="General">
                  <c:v>17.736000000000001</c:v>
                </c:pt>
                <c:pt idx="17737" formatCode="General">
                  <c:v>17.736999999999998</c:v>
                </c:pt>
                <c:pt idx="17738" formatCode="General">
                  <c:v>17.738</c:v>
                </c:pt>
                <c:pt idx="17739" formatCode="General">
                  <c:v>17.739000000000001</c:v>
                </c:pt>
                <c:pt idx="17740" formatCode="General">
                  <c:v>17.739999999999998</c:v>
                </c:pt>
                <c:pt idx="17741" formatCode="General">
                  <c:v>17.741</c:v>
                </c:pt>
                <c:pt idx="17742" formatCode="General">
                  <c:v>17.742000000000001</c:v>
                </c:pt>
                <c:pt idx="17743" formatCode="General">
                  <c:v>17.742999999999999</c:v>
                </c:pt>
                <c:pt idx="17744" formatCode="General">
                  <c:v>17.744</c:v>
                </c:pt>
                <c:pt idx="17745" formatCode="General">
                  <c:v>17.745000000000001</c:v>
                </c:pt>
                <c:pt idx="17746" formatCode="General">
                  <c:v>17.745999999999999</c:v>
                </c:pt>
                <c:pt idx="17747" formatCode="General">
                  <c:v>17.747</c:v>
                </c:pt>
                <c:pt idx="17748" formatCode="General">
                  <c:v>17.748000000000001</c:v>
                </c:pt>
                <c:pt idx="17749" formatCode="General">
                  <c:v>17.748999999999999</c:v>
                </c:pt>
                <c:pt idx="17750" formatCode="General">
                  <c:v>17.75</c:v>
                </c:pt>
                <c:pt idx="17751" formatCode="General">
                  <c:v>17.751000000000001</c:v>
                </c:pt>
                <c:pt idx="17752" formatCode="General">
                  <c:v>17.751999999999999</c:v>
                </c:pt>
                <c:pt idx="17753" formatCode="General">
                  <c:v>17.753</c:v>
                </c:pt>
                <c:pt idx="17754" formatCode="General">
                  <c:v>17.754000000000001</c:v>
                </c:pt>
                <c:pt idx="17755" formatCode="General">
                  <c:v>17.754999999999999</c:v>
                </c:pt>
                <c:pt idx="17756" formatCode="General">
                  <c:v>17.756</c:v>
                </c:pt>
                <c:pt idx="17757" formatCode="General">
                  <c:v>17.757000000000001</c:v>
                </c:pt>
                <c:pt idx="17758" formatCode="General">
                  <c:v>17.757999999999999</c:v>
                </c:pt>
                <c:pt idx="17759" formatCode="General">
                  <c:v>17.759</c:v>
                </c:pt>
                <c:pt idx="17760" formatCode="General">
                  <c:v>17.760000000000002</c:v>
                </c:pt>
                <c:pt idx="17761" formatCode="General">
                  <c:v>17.760999999999999</c:v>
                </c:pt>
                <c:pt idx="17762" formatCode="General">
                  <c:v>17.762</c:v>
                </c:pt>
                <c:pt idx="17763" formatCode="General">
                  <c:v>17.763000000000002</c:v>
                </c:pt>
                <c:pt idx="17764" formatCode="General">
                  <c:v>17.763999999999999</c:v>
                </c:pt>
                <c:pt idx="17765" formatCode="General">
                  <c:v>17.765000000000001</c:v>
                </c:pt>
                <c:pt idx="17766" formatCode="General">
                  <c:v>17.765999999999998</c:v>
                </c:pt>
                <c:pt idx="17767" formatCode="General">
                  <c:v>17.766999999999999</c:v>
                </c:pt>
                <c:pt idx="17768" formatCode="General">
                  <c:v>17.768000000000001</c:v>
                </c:pt>
                <c:pt idx="17769" formatCode="General">
                  <c:v>17.768999999999998</c:v>
                </c:pt>
                <c:pt idx="17770" formatCode="General">
                  <c:v>17.77</c:v>
                </c:pt>
                <c:pt idx="17771" formatCode="General">
                  <c:v>17.771000000000001</c:v>
                </c:pt>
                <c:pt idx="17772" formatCode="General">
                  <c:v>17.771999999999998</c:v>
                </c:pt>
                <c:pt idx="17773" formatCode="General">
                  <c:v>17.773</c:v>
                </c:pt>
                <c:pt idx="17774" formatCode="General">
                  <c:v>17.774000000000001</c:v>
                </c:pt>
                <c:pt idx="17775" formatCode="General">
                  <c:v>17.774999999999999</c:v>
                </c:pt>
                <c:pt idx="17776" formatCode="General">
                  <c:v>17.776</c:v>
                </c:pt>
                <c:pt idx="17777" formatCode="General">
                  <c:v>17.777000000000001</c:v>
                </c:pt>
                <c:pt idx="17778" formatCode="General">
                  <c:v>17.777999999999999</c:v>
                </c:pt>
                <c:pt idx="17779" formatCode="General">
                  <c:v>17.779</c:v>
                </c:pt>
                <c:pt idx="17780" formatCode="General">
                  <c:v>17.78</c:v>
                </c:pt>
                <c:pt idx="17781" formatCode="General">
                  <c:v>17.780999999999999</c:v>
                </c:pt>
                <c:pt idx="17782" formatCode="General">
                  <c:v>17.782</c:v>
                </c:pt>
                <c:pt idx="17783" formatCode="General">
                  <c:v>17.783000000000001</c:v>
                </c:pt>
                <c:pt idx="17784" formatCode="General">
                  <c:v>17.783999999999999</c:v>
                </c:pt>
                <c:pt idx="17785" formatCode="General">
                  <c:v>17.785</c:v>
                </c:pt>
                <c:pt idx="17786" formatCode="General">
                  <c:v>17.786000000000001</c:v>
                </c:pt>
                <c:pt idx="17787" formatCode="General">
                  <c:v>17.786999999999999</c:v>
                </c:pt>
                <c:pt idx="17788" formatCode="General">
                  <c:v>17.788</c:v>
                </c:pt>
                <c:pt idx="17789" formatCode="General">
                  <c:v>17.789000000000001</c:v>
                </c:pt>
                <c:pt idx="17790" formatCode="General">
                  <c:v>17.79</c:v>
                </c:pt>
                <c:pt idx="17791" formatCode="General">
                  <c:v>17.791</c:v>
                </c:pt>
                <c:pt idx="17792" formatCode="General">
                  <c:v>17.792000000000002</c:v>
                </c:pt>
                <c:pt idx="17793" formatCode="General">
                  <c:v>17.792999999999999</c:v>
                </c:pt>
                <c:pt idx="17794" formatCode="General">
                  <c:v>17.794</c:v>
                </c:pt>
                <c:pt idx="17795" formatCode="General">
                  <c:v>17.795000000000002</c:v>
                </c:pt>
                <c:pt idx="17796" formatCode="General">
                  <c:v>17.795999999999999</c:v>
                </c:pt>
                <c:pt idx="17797" formatCode="General">
                  <c:v>17.797000000000001</c:v>
                </c:pt>
                <c:pt idx="17798" formatCode="General">
                  <c:v>17.797999999999998</c:v>
                </c:pt>
                <c:pt idx="17799" formatCode="General">
                  <c:v>17.798999999999999</c:v>
                </c:pt>
                <c:pt idx="17800" formatCode="General">
                  <c:v>17.8</c:v>
                </c:pt>
                <c:pt idx="17801" formatCode="General">
                  <c:v>17.800999999999998</c:v>
                </c:pt>
                <c:pt idx="17802" formatCode="General">
                  <c:v>17.802</c:v>
                </c:pt>
                <c:pt idx="17803" formatCode="General">
                  <c:v>17.803000000000001</c:v>
                </c:pt>
                <c:pt idx="17804" formatCode="General">
                  <c:v>17.803999999999998</c:v>
                </c:pt>
                <c:pt idx="17805" formatCode="General">
                  <c:v>17.805</c:v>
                </c:pt>
                <c:pt idx="17806" formatCode="General">
                  <c:v>17.806000000000001</c:v>
                </c:pt>
                <c:pt idx="17807" formatCode="General">
                  <c:v>17.806999999999999</c:v>
                </c:pt>
                <c:pt idx="17808" formatCode="General">
                  <c:v>17.808</c:v>
                </c:pt>
                <c:pt idx="17809" formatCode="General">
                  <c:v>17.809000000000001</c:v>
                </c:pt>
                <c:pt idx="17810" formatCode="General">
                  <c:v>17.809999999999999</c:v>
                </c:pt>
                <c:pt idx="17811" formatCode="General">
                  <c:v>17.811</c:v>
                </c:pt>
                <c:pt idx="17812" formatCode="General">
                  <c:v>17.812000000000001</c:v>
                </c:pt>
                <c:pt idx="17813" formatCode="General">
                  <c:v>17.812999999999999</c:v>
                </c:pt>
                <c:pt idx="17814" formatCode="General">
                  <c:v>17.814</c:v>
                </c:pt>
                <c:pt idx="17815" formatCode="General">
                  <c:v>17.815000000000001</c:v>
                </c:pt>
                <c:pt idx="17816" formatCode="General">
                  <c:v>17.815999999999999</c:v>
                </c:pt>
                <c:pt idx="17817" formatCode="General">
                  <c:v>17.817</c:v>
                </c:pt>
                <c:pt idx="17818" formatCode="General">
                  <c:v>17.818000000000001</c:v>
                </c:pt>
                <c:pt idx="17819" formatCode="General">
                  <c:v>17.818999999999999</c:v>
                </c:pt>
                <c:pt idx="17820" formatCode="General">
                  <c:v>17.82</c:v>
                </c:pt>
                <c:pt idx="17821" formatCode="General">
                  <c:v>17.821000000000002</c:v>
                </c:pt>
                <c:pt idx="17822" formatCode="General">
                  <c:v>17.821999999999999</c:v>
                </c:pt>
                <c:pt idx="17823" formatCode="General">
                  <c:v>17.823</c:v>
                </c:pt>
                <c:pt idx="17824" formatCode="General">
                  <c:v>17.824000000000002</c:v>
                </c:pt>
                <c:pt idx="17825" formatCode="General">
                  <c:v>17.824999999999999</c:v>
                </c:pt>
                <c:pt idx="17826" formatCode="General">
                  <c:v>17.826000000000001</c:v>
                </c:pt>
                <c:pt idx="17827" formatCode="General">
                  <c:v>17.827000000000002</c:v>
                </c:pt>
                <c:pt idx="17828" formatCode="General">
                  <c:v>17.827999999999999</c:v>
                </c:pt>
                <c:pt idx="17829" formatCode="General">
                  <c:v>17.829000000000001</c:v>
                </c:pt>
                <c:pt idx="17830" formatCode="General">
                  <c:v>17.829999999999998</c:v>
                </c:pt>
                <c:pt idx="17831" formatCode="General">
                  <c:v>17.831</c:v>
                </c:pt>
                <c:pt idx="17832" formatCode="General">
                  <c:v>17.832000000000001</c:v>
                </c:pt>
                <c:pt idx="17833" formatCode="General">
                  <c:v>17.832999999999998</c:v>
                </c:pt>
                <c:pt idx="17834" formatCode="General">
                  <c:v>17.834</c:v>
                </c:pt>
                <c:pt idx="17835" formatCode="General">
                  <c:v>17.835000000000001</c:v>
                </c:pt>
                <c:pt idx="17836" formatCode="General">
                  <c:v>17.835999999999999</c:v>
                </c:pt>
                <c:pt idx="17837" formatCode="General">
                  <c:v>17.837</c:v>
                </c:pt>
                <c:pt idx="17838" formatCode="General">
                  <c:v>17.838000000000001</c:v>
                </c:pt>
                <c:pt idx="17839" formatCode="General">
                  <c:v>17.838999999999999</c:v>
                </c:pt>
                <c:pt idx="17840" formatCode="General">
                  <c:v>17.84</c:v>
                </c:pt>
                <c:pt idx="17841" formatCode="General">
                  <c:v>17.841000000000001</c:v>
                </c:pt>
                <c:pt idx="17842" formatCode="General">
                  <c:v>17.841999999999999</c:v>
                </c:pt>
                <c:pt idx="17843" formatCode="General">
                  <c:v>17.843</c:v>
                </c:pt>
                <c:pt idx="17844" formatCode="General">
                  <c:v>17.844000000000001</c:v>
                </c:pt>
                <c:pt idx="17845" formatCode="General">
                  <c:v>17.844999999999999</c:v>
                </c:pt>
                <c:pt idx="17846" formatCode="General">
                  <c:v>17.846</c:v>
                </c:pt>
                <c:pt idx="17847" formatCode="General">
                  <c:v>17.847000000000001</c:v>
                </c:pt>
                <c:pt idx="17848" formatCode="General">
                  <c:v>17.847999999999999</c:v>
                </c:pt>
                <c:pt idx="17849" formatCode="General">
                  <c:v>17.849</c:v>
                </c:pt>
                <c:pt idx="17850" formatCode="General">
                  <c:v>17.850000000000001</c:v>
                </c:pt>
                <c:pt idx="17851" formatCode="General">
                  <c:v>17.850999999999999</c:v>
                </c:pt>
                <c:pt idx="17852" formatCode="General">
                  <c:v>17.852</c:v>
                </c:pt>
                <c:pt idx="17853" formatCode="General">
                  <c:v>17.853000000000002</c:v>
                </c:pt>
                <c:pt idx="17854" formatCode="General">
                  <c:v>17.853999999999999</c:v>
                </c:pt>
                <c:pt idx="17855" formatCode="General">
                  <c:v>17.855</c:v>
                </c:pt>
                <c:pt idx="17856" formatCode="General">
                  <c:v>17.856000000000002</c:v>
                </c:pt>
                <c:pt idx="17857" formatCode="General">
                  <c:v>17.856999999999999</c:v>
                </c:pt>
                <c:pt idx="17858" formatCode="General">
                  <c:v>17.858000000000001</c:v>
                </c:pt>
                <c:pt idx="17859" formatCode="General">
                  <c:v>17.859000000000002</c:v>
                </c:pt>
                <c:pt idx="17860" formatCode="General">
                  <c:v>17.86</c:v>
                </c:pt>
                <c:pt idx="17861" formatCode="General">
                  <c:v>17.861000000000001</c:v>
                </c:pt>
                <c:pt idx="17862" formatCode="General">
                  <c:v>17.861999999999998</c:v>
                </c:pt>
                <c:pt idx="17863" formatCode="General">
                  <c:v>17.863</c:v>
                </c:pt>
                <c:pt idx="17864" formatCode="General">
                  <c:v>17.864000000000001</c:v>
                </c:pt>
                <c:pt idx="17865" formatCode="General">
                  <c:v>17.864999999999998</c:v>
                </c:pt>
                <c:pt idx="17866" formatCode="General">
                  <c:v>17.866</c:v>
                </c:pt>
                <c:pt idx="17867" formatCode="General">
                  <c:v>17.867000000000001</c:v>
                </c:pt>
                <c:pt idx="17868" formatCode="General">
                  <c:v>17.867999999999999</c:v>
                </c:pt>
                <c:pt idx="17869" formatCode="General">
                  <c:v>17.869</c:v>
                </c:pt>
                <c:pt idx="17870" formatCode="General">
                  <c:v>17.87</c:v>
                </c:pt>
                <c:pt idx="17871" formatCode="General">
                  <c:v>17.870999999999999</c:v>
                </c:pt>
                <c:pt idx="17872" formatCode="General">
                  <c:v>17.872</c:v>
                </c:pt>
                <c:pt idx="17873" formatCode="General">
                  <c:v>17.873000000000001</c:v>
                </c:pt>
                <c:pt idx="17874" formatCode="General">
                  <c:v>17.873999999999999</c:v>
                </c:pt>
                <c:pt idx="17875" formatCode="General">
                  <c:v>17.875</c:v>
                </c:pt>
                <c:pt idx="17876" formatCode="General">
                  <c:v>17.876000000000001</c:v>
                </c:pt>
                <c:pt idx="17877" formatCode="General">
                  <c:v>17.876999999999999</c:v>
                </c:pt>
                <c:pt idx="17878" formatCode="General">
                  <c:v>17.878</c:v>
                </c:pt>
                <c:pt idx="17879" formatCode="General">
                  <c:v>17.879000000000001</c:v>
                </c:pt>
                <c:pt idx="17880" formatCode="General">
                  <c:v>17.88</c:v>
                </c:pt>
                <c:pt idx="17881" formatCode="General">
                  <c:v>17.881</c:v>
                </c:pt>
                <c:pt idx="17882" formatCode="General">
                  <c:v>17.882000000000001</c:v>
                </c:pt>
                <c:pt idx="17883" formatCode="General">
                  <c:v>17.882999999999999</c:v>
                </c:pt>
                <c:pt idx="17884" formatCode="General">
                  <c:v>17.884</c:v>
                </c:pt>
                <c:pt idx="17885" formatCode="General">
                  <c:v>17.885000000000002</c:v>
                </c:pt>
                <c:pt idx="17886" formatCode="General">
                  <c:v>17.885999999999999</c:v>
                </c:pt>
                <c:pt idx="17887" formatCode="General">
                  <c:v>17.887</c:v>
                </c:pt>
                <c:pt idx="17888" formatCode="General">
                  <c:v>17.888000000000002</c:v>
                </c:pt>
                <c:pt idx="17889" formatCode="General">
                  <c:v>17.888999999999999</c:v>
                </c:pt>
                <c:pt idx="17890" formatCode="General">
                  <c:v>17.89</c:v>
                </c:pt>
                <c:pt idx="17891" formatCode="General">
                  <c:v>17.890999999999998</c:v>
                </c:pt>
                <c:pt idx="17892" formatCode="General">
                  <c:v>17.891999999999999</c:v>
                </c:pt>
                <c:pt idx="17893" formatCode="General">
                  <c:v>17.893000000000001</c:v>
                </c:pt>
                <c:pt idx="17894" formatCode="General">
                  <c:v>17.893999999999998</c:v>
                </c:pt>
                <c:pt idx="17895" formatCode="General">
                  <c:v>17.895</c:v>
                </c:pt>
                <c:pt idx="17896" formatCode="General">
                  <c:v>17.896000000000001</c:v>
                </c:pt>
                <c:pt idx="17897" formatCode="General">
                  <c:v>17.896999999999998</c:v>
                </c:pt>
                <c:pt idx="17898" formatCode="General">
                  <c:v>17.898</c:v>
                </c:pt>
                <c:pt idx="17899" formatCode="General">
                  <c:v>17.899000000000001</c:v>
                </c:pt>
                <c:pt idx="17900" formatCode="General">
                  <c:v>17.899999999999999</c:v>
                </c:pt>
                <c:pt idx="17901" formatCode="General">
                  <c:v>17.901</c:v>
                </c:pt>
                <c:pt idx="17902" formatCode="General">
                  <c:v>17.902000000000001</c:v>
                </c:pt>
                <c:pt idx="17903" formatCode="General">
                  <c:v>17.902999999999999</c:v>
                </c:pt>
                <c:pt idx="17904" formatCode="General">
                  <c:v>17.904</c:v>
                </c:pt>
                <c:pt idx="17905" formatCode="General">
                  <c:v>17.905000000000001</c:v>
                </c:pt>
                <c:pt idx="17906" formatCode="General">
                  <c:v>17.905999999999999</c:v>
                </c:pt>
                <c:pt idx="17907" formatCode="General">
                  <c:v>17.907</c:v>
                </c:pt>
                <c:pt idx="17908" formatCode="General">
                  <c:v>17.908000000000001</c:v>
                </c:pt>
                <c:pt idx="17909" formatCode="General">
                  <c:v>17.908999999999999</c:v>
                </c:pt>
                <c:pt idx="17910" formatCode="General">
                  <c:v>17.91</c:v>
                </c:pt>
                <c:pt idx="17911" formatCode="General">
                  <c:v>17.911000000000001</c:v>
                </c:pt>
                <c:pt idx="17912" formatCode="General">
                  <c:v>17.911999999999999</c:v>
                </c:pt>
                <c:pt idx="17913" formatCode="General">
                  <c:v>17.913</c:v>
                </c:pt>
                <c:pt idx="17914" formatCode="General">
                  <c:v>17.914000000000001</c:v>
                </c:pt>
                <c:pt idx="17915" formatCode="General">
                  <c:v>17.914999999999999</c:v>
                </c:pt>
                <c:pt idx="17916" formatCode="General">
                  <c:v>17.916</c:v>
                </c:pt>
                <c:pt idx="17917" formatCode="General">
                  <c:v>17.917000000000002</c:v>
                </c:pt>
                <c:pt idx="17918" formatCode="General">
                  <c:v>17.917999999999999</c:v>
                </c:pt>
                <c:pt idx="17919" formatCode="General">
                  <c:v>17.919</c:v>
                </c:pt>
                <c:pt idx="17920" formatCode="General">
                  <c:v>17.920000000000002</c:v>
                </c:pt>
                <c:pt idx="17921" formatCode="General">
                  <c:v>17.920999999999999</c:v>
                </c:pt>
                <c:pt idx="17922" formatCode="General">
                  <c:v>17.922000000000001</c:v>
                </c:pt>
                <c:pt idx="17923" formatCode="General">
                  <c:v>17.922999999999998</c:v>
                </c:pt>
                <c:pt idx="17924" formatCode="General">
                  <c:v>17.923999999999999</c:v>
                </c:pt>
                <c:pt idx="17925" formatCode="General">
                  <c:v>17.925000000000001</c:v>
                </c:pt>
                <c:pt idx="17926" formatCode="General">
                  <c:v>17.925999999999998</c:v>
                </c:pt>
                <c:pt idx="17927" formatCode="General">
                  <c:v>17.927</c:v>
                </c:pt>
                <c:pt idx="17928" formatCode="General">
                  <c:v>17.928000000000001</c:v>
                </c:pt>
                <c:pt idx="17929" formatCode="General">
                  <c:v>17.928999999999998</c:v>
                </c:pt>
                <c:pt idx="17930" formatCode="General">
                  <c:v>17.93</c:v>
                </c:pt>
                <c:pt idx="17931" formatCode="General">
                  <c:v>17.931000000000001</c:v>
                </c:pt>
                <c:pt idx="17932" formatCode="General">
                  <c:v>17.931999999999999</c:v>
                </c:pt>
                <c:pt idx="17933" formatCode="General">
                  <c:v>17.933</c:v>
                </c:pt>
                <c:pt idx="17934" formatCode="General">
                  <c:v>17.934000000000001</c:v>
                </c:pt>
                <c:pt idx="17935" formatCode="General">
                  <c:v>17.934999999999999</c:v>
                </c:pt>
                <c:pt idx="17936" formatCode="General">
                  <c:v>17.936</c:v>
                </c:pt>
                <c:pt idx="17937" formatCode="General">
                  <c:v>17.937000000000001</c:v>
                </c:pt>
                <c:pt idx="17938" formatCode="General">
                  <c:v>17.937999999999999</c:v>
                </c:pt>
                <c:pt idx="17939" formatCode="General">
                  <c:v>17.939</c:v>
                </c:pt>
                <c:pt idx="17940" formatCode="General">
                  <c:v>17.940000000000001</c:v>
                </c:pt>
                <c:pt idx="17941" formatCode="General">
                  <c:v>17.940999999999999</c:v>
                </c:pt>
                <c:pt idx="17942" formatCode="General">
                  <c:v>17.942</c:v>
                </c:pt>
                <c:pt idx="17943" formatCode="General">
                  <c:v>17.943000000000001</c:v>
                </c:pt>
                <c:pt idx="17944" formatCode="General">
                  <c:v>17.943999999999999</c:v>
                </c:pt>
                <c:pt idx="17945" formatCode="General">
                  <c:v>17.945</c:v>
                </c:pt>
                <c:pt idx="17946" formatCode="General">
                  <c:v>17.946000000000002</c:v>
                </c:pt>
                <c:pt idx="17947" formatCode="General">
                  <c:v>17.946999999999999</c:v>
                </c:pt>
                <c:pt idx="17948" formatCode="General">
                  <c:v>17.948</c:v>
                </c:pt>
                <c:pt idx="17949" formatCode="General">
                  <c:v>17.949000000000002</c:v>
                </c:pt>
                <c:pt idx="17950" formatCode="General">
                  <c:v>17.95</c:v>
                </c:pt>
                <c:pt idx="17951" formatCode="General">
                  <c:v>17.951000000000001</c:v>
                </c:pt>
                <c:pt idx="17952" formatCode="General">
                  <c:v>17.952000000000002</c:v>
                </c:pt>
                <c:pt idx="17953" formatCode="General">
                  <c:v>17.952999999999999</c:v>
                </c:pt>
                <c:pt idx="17954" formatCode="General">
                  <c:v>17.954000000000001</c:v>
                </c:pt>
                <c:pt idx="17955" formatCode="General">
                  <c:v>17.954999999999998</c:v>
                </c:pt>
                <c:pt idx="17956" formatCode="General">
                  <c:v>17.956</c:v>
                </c:pt>
                <c:pt idx="17957" formatCode="General">
                  <c:v>17.957000000000001</c:v>
                </c:pt>
                <c:pt idx="17958" formatCode="General">
                  <c:v>17.957999999999998</c:v>
                </c:pt>
                <c:pt idx="17959" formatCode="General">
                  <c:v>17.959</c:v>
                </c:pt>
                <c:pt idx="17960" formatCode="General">
                  <c:v>17.96</c:v>
                </c:pt>
                <c:pt idx="17961" formatCode="General">
                  <c:v>17.960999999999999</c:v>
                </c:pt>
                <c:pt idx="17962" formatCode="General">
                  <c:v>17.962</c:v>
                </c:pt>
                <c:pt idx="17963" formatCode="General">
                  <c:v>17.963000000000001</c:v>
                </c:pt>
                <c:pt idx="17964" formatCode="General">
                  <c:v>17.963999999999999</c:v>
                </c:pt>
                <c:pt idx="17965" formatCode="General">
                  <c:v>17.965</c:v>
                </c:pt>
                <c:pt idx="17966" formatCode="General">
                  <c:v>17.966000000000001</c:v>
                </c:pt>
                <c:pt idx="17967" formatCode="General">
                  <c:v>17.966999999999999</c:v>
                </c:pt>
                <c:pt idx="17968" formatCode="General">
                  <c:v>17.968</c:v>
                </c:pt>
                <c:pt idx="17969" formatCode="General">
                  <c:v>17.969000000000001</c:v>
                </c:pt>
                <c:pt idx="17970" formatCode="General">
                  <c:v>17.97</c:v>
                </c:pt>
                <c:pt idx="17971" formatCode="General">
                  <c:v>17.971</c:v>
                </c:pt>
                <c:pt idx="17972" formatCode="General">
                  <c:v>17.972000000000001</c:v>
                </c:pt>
                <c:pt idx="17973" formatCode="General">
                  <c:v>17.972999999999999</c:v>
                </c:pt>
                <c:pt idx="17974" formatCode="General">
                  <c:v>17.974</c:v>
                </c:pt>
                <c:pt idx="17975" formatCode="General">
                  <c:v>17.975000000000001</c:v>
                </c:pt>
                <c:pt idx="17976" formatCode="General">
                  <c:v>17.975999999999999</c:v>
                </c:pt>
                <c:pt idx="17977" formatCode="General">
                  <c:v>17.977</c:v>
                </c:pt>
                <c:pt idx="17978" formatCode="General">
                  <c:v>17.978000000000002</c:v>
                </c:pt>
                <c:pt idx="17979" formatCode="General">
                  <c:v>17.978999999999999</c:v>
                </c:pt>
                <c:pt idx="17980" formatCode="General">
                  <c:v>17.98</c:v>
                </c:pt>
                <c:pt idx="17981" formatCode="General">
                  <c:v>17.981000000000002</c:v>
                </c:pt>
                <c:pt idx="17982" formatCode="General">
                  <c:v>17.981999999999999</c:v>
                </c:pt>
                <c:pt idx="17983" formatCode="General">
                  <c:v>17.983000000000001</c:v>
                </c:pt>
                <c:pt idx="17984" formatCode="General">
                  <c:v>17.984000000000002</c:v>
                </c:pt>
                <c:pt idx="17985" formatCode="General">
                  <c:v>17.984999999999999</c:v>
                </c:pt>
                <c:pt idx="17986" formatCode="General">
                  <c:v>17.986000000000001</c:v>
                </c:pt>
                <c:pt idx="17987" formatCode="General">
                  <c:v>17.986999999999998</c:v>
                </c:pt>
                <c:pt idx="17988" formatCode="General">
                  <c:v>17.988</c:v>
                </c:pt>
                <c:pt idx="17989" formatCode="General">
                  <c:v>17.989000000000001</c:v>
                </c:pt>
                <c:pt idx="17990" formatCode="General">
                  <c:v>17.989999999999998</c:v>
                </c:pt>
                <c:pt idx="17991" formatCode="General">
                  <c:v>17.991</c:v>
                </c:pt>
                <c:pt idx="17992" formatCode="General">
                  <c:v>17.992000000000001</c:v>
                </c:pt>
                <c:pt idx="17993" formatCode="General">
                  <c:v>17.992999999999999</c:v>
                </c:pt>
                <c:pt idx="17994" formatCode="General">
                  <c:v>17.994</c:v>
                </c:pt>
                <c:pt idx="17995" formatCode="General">
                  <c:v>17.995000000000001</c:v>
                </c:pt>
                <c:pt idx="17996" formatCode="General">
                  <c:v>17.995999999999999</c:v>
                </c:pt>
                <c:pt idx="17997" formatCode="General">
                  <c:v>17.997</c:v>
                </c:pt>
                <c:pt idx="17998" formatCode="General">
                  <c:v>17.998000000000001</c:v>
                </c:pt>
                <c:pt idx="17999" formatCode="General">
                  <c:v>17.998999999999999</c:v>
                </c:pt>
                <c:pt idx="18000" formatCode="General">
                  <c:v>18</c:v>
                </c:pt>
                <c:pt idx="18001" formatCode="General">
                  <c:v>18.001000000000001</c:v>
                </c:pt>
                <c:pt idx="18002" formatCode="General">
                  <c:v>18.001999999999999</c:v>
                </c:pt>
                <c:pt idx="18003" formatCode="General">
                  <c:v>18.003</c:v>
                </c:pt>
                <c:pt idx="18004" formatCode="General">
                  <c:v>18.004000000000001</c:v>
                </c:pt>
                <c:pt idx="18005" formatCode="General">
                  <c:v>18.004999999999999</c:v>
                </c:pt>
                <c:pt idx="18006" formatCode="General">
                  <c:v>18.006</c:v>
                </c:pt>
                <c:pt idx="18007" formatCode="General">
                  <c:v>18.007000000000001</c:v>
                </c:pt>
                <c:pt idx="18008" formatCode="General">
                  <c:v>18.007999999999999</c:v>
                </c:pt>
                <c:pt idx="18009" formatCode="General">
                  <c:v>18.009</c:v>
                </c:pt>
                <c:pt idx="18010" formatCode="General">
                  <c:v>18.010000000000002</c:v>
                </c:pt>
                <c:pt idx="18011" formatCode="General">
                  <c:v>18.010999999999999</c:v>
                </c:pt>
                <c:pt idx="18012" formatCode="General">
                  <c:v>18.012</c:v>
                </c:pt>
                <c:pt idx="18013" formatCode="General">
                  <c:v>18.013000000000002</c:v>
                </c:pt>
                <c:pt idx="18014" formatCode="General">
                  <c:v>18.013999999999999</c:v>
                </c:pt>
                <c:pt idx="18015" formatCode="General">
                  <c:v>18.015000000000001</c:v>
                </c:pt>
                <c:pt idx="18016" formatCode="General">
                  <c:v>18.015999999999998</c:v>
                </c:pt>
                <c:pt idx="18017" formatCode="General">
                  <c:v>18.016999999999999</c:v>
                </c:pt>
                <c:pt idx="18018" formatCode="General">
                  <c:v>18.018000000000001</c:v>
                </c:pt>
                <c:pt idx="18019" formatCode="General">
                  <c:v>18.018999999999998</c:v>
                </c:pt>
                <c:pt idx="18020" formatCode="General">
                  <c:v>18.02</c:v>
                </c:pt>
                <c:pt idx="18021" formatCode="General">
                  <c:v>18.021000000000001</c:v>
                </c:pt>
                <c:pt idx="18022" formatCode="General">
                  <c:v>18.021999999999998</c:v>
                </c:pt>
                <c:pt idx="18023" formatCode="General">
                  <c:v>18.023</c:v>
                </c:pt>
                <c:pt idx="18024" formatCode="General">
                  <c:v>18.024000000000001</c:v>
                </c:pt>
                <c:pt idx="18025" formatCode="General">
                  <c:v>18.024999999999999</c:v>
                </c:pt>
                <c:pt idx="18026" formatCode="General">
                  <c:v>18.026</c:v>
                </c:pt>
                <c:pt idx="18027" formatCode="General">
                  <c:v>18.027000000000001</c:v>
                </c:pt>
                <c:pt idx="18028" formatCode="General">
                  <c:v>18.027999999999999</c:v>
                </c:pt>
                <c:pt idx="18029" formatCode="General">
                  <c:v>18.029</c:v>
                </c:pt>
                <c:pt idx="18030" formatCode="General">
                  <c:v>18.03</c:v>
                </c:pt>
                <c:pt idx="18031" formatCode="General">
                  <c:v>18.030999999999999</c:v>
                </c:pt>
                <c:pt idx="18032" formatCode="General">
                  <c:v>18.032</c:v>
                </c:pt>
                <c:pt idx="18033" formatCode="General">
                  <c:v>18.033000000000001</c:v>
                </c:pt>
                <c:pt idx="18034" formatCode="General">
                  <c:v>18.033999999999999</c:v>
                </c:pt>
                <c:pt idx="18035" formatCode="General">
                  <c:v>18.035</c:v>
                </c:pt>
                <c:pt idx="18036" formatCode="General">
                  <c:v>18.036000000000001</c:v>
                </c:pt>
                <c:pt idx="18037" formatCode="General">
                  <c:v>18.036999999999999</c:v>
                </c:pt>
                <c:pt idx="18038" formatCode="General">
                  <c:v>18.038</c:v>
                </c:pt>
                <c:pt idx="18039" formatCode="General">
                  <c:v>18.039000000000001</c:v>
                </c:pt>
                <c:pt idx="18040" formatCode="General">
                  <c:v>18.04</c:v>
                </c:pt>
                <c:pt idx="18041" formatCode="General">
                  <c:v>18.041</c:v>
                </c:pt>
                <c:pt idx="18042" formatCode="General">
                  <c:v>18.042000000000002</c:v>
                </c:pt>
                <c:pt idx="18043" formatCode="General">
                  <c:v>18.042999999999999</c:v>
                </c:pt>
                <c:pt idx="18044" formatCode="General">
                  <c:v>18.044</c:v>
                </c:pt>
                <c:pt idx="18045" formatCode="General">
                  <c:v>18.045000000000002</c:v>
                </c:pt>
                <c:pt idx="18046" formatCode="General">
                  <c:v>18.045999999999999</c:v>
                </c:pt>
                <c:pt idx="18047" formatCode="General">
                  <c:v>18.047000000000001</c:v>
                </c:pt>
                <c:pt idx="18048" formatCode="General">
                  <c:v>18.047999999999998</c:v>
                </c:pt>
                <c:pt idx="18049" formatCode="General">
                  <c:v>18.048999999999999</c:v>
                </c:pt>
                <c:pt idx="18050" formatCode="General">
                  <c:v>18.05</c:v>
                </c:pt>
                <c:pt idx="18051" formatCode="General">
                  <c:v>18.050999999999998</c:v>
                </c:pt>
                <c:pt idx="18052" formatCode="General">
                  <c:v>18.052</c:v>
                </c:pt>
                <c:pt idx="18053" formatCode="General">
                  <c:v>18.053000000000001</c:v>
                </c:pt>
                <c:pt idx="18054" formatCode="General">
                  <c:v>18.053999999999998</c:v>
                </c:pt>
                <c:pt idx="18055" formatCode="General">
                  <c:v>18.055</c:v>
                </c:pt>
                <c:pt idx="18056" formatCode="General">
                  <c:v>18.056000000000001</c:v>
                </c:pt>
                <c:pt idx="18057" formatCode="General">
                  <c:v>18.056999999999999</c:v>
                </c:pt>
                <c:pt idx="18058" formatCode="General">
                  <c:v>18.058</c:v>
                </c:pt>
                <c:pt idx="18059" formatCode="General">
                  <c:v>18.059000000000001</c:v>
                </c:pt>
                <c:pt idx="18060" formatCode="General">
                  <c:v>18.059999999999999</c:v>
                </c:pt>
                <c:pt idx="18061" formatCode="General">
                  <c:v>18.061</c:v>
                </c:pt>
                <c:pt idx="18062" formatCode="General">
                  <c:v>18.062000000000001</c:v>
                </c:pt>
                <c:pt idx="18063" formatCode="General">
                  <c:v>18.062999999999999</c:v>
                </c:pt>
                <c:pt idx="18064" formatCode="General">
                  <c:v>18.064</c:v>
                </c:pt>
                <c:pt idx="18065" formatCode="General">
                  <c:v>18.065000000000001</c:v>
                </c:pt>
                <c:pt idx="18066" formatCode="General">
                  <c:v>18.065999999999999</c:v>
                </c:pt>
                <c:pt idx="18067" formatCode="General">
                  <c:v>18.067</c:v>
                </c:pt>
                <c:pt idx="18068" formatCode="General">
                  <c:v>18.068000000000001</c:v>
                </c:pt>
                <c:pt idx="18069" formatCode="General">
                  <c:v>18.068999999999999</c:v>
                </c:pt>
                <c:pt idx="18070" formatCode="General">
                  <c:v>18.07</c:v>
                </c:pt>
                <c:pt idx="18071" formatCode="General">
                  <c:v>18.071000000000002</c:v>
                </c:pt>
                <c:pt idx="18072" formatCode="General">
                  <c:v>18.071999999999999</c:v>
                </c:pt>
                <c:pt idx="18073" formatCode="General">
                  <c:v>18.073</c:v>
                </c:pt>
                <c:pt idx="18074" formatCode="General">
                  <c:v>18.074000000000002</c:v>
                </c:pt>
                <c:pt idx="18075" formatCode="General">
                  <c:v>18.074999999999999</c:v>
                </c:pt>
                <c:pt idx="18076" formatCode="General">
                  <c:v>18.076000000000001</c:v>
                </c:pt>
                <c:pt idx="18077" formatCode="General">
                  <c:v>18.077000000000002</c:v>
                </c:pt>
                <c:pt idx="18078" formatCode="General">
                  <c:v>18.077999999999999</c:v>
                </c:pt>
                <c:pt idx="18079" formatCode="General">
                  <c:v>18.079000000000001</c:v>
                </c:pt>
                <c:pt idx="18080" formatCode="General">
                  <c:v>18.079999999999998</c:v>
                </c:pt>
                <c:pt idx="18081" formatCode="General">
                  <c:v>18.081</c:v>
                </c:pt>
                <c:pt idx="18082" formatCode="General">
                  <c:v>18.082000000000001</c:v>
                </c:pt>
                <c:pt idx="18083" formatCode="General">
                  <c:v>18.082999999999998</c:v>
                </c:pt>
                <c:pt idx="18084" formatCode="General">
                  <c:v>18.084</c:v>
                </c:pt>
                <c:pt idx="18085" formatCode="General">
                  <c:v>18.085000000000001</c:v>
                </c:pt>
                <c:pt idx="18086" formatCode="General">
                  <c:v>18.085999999999999</c:v>
                </c:pt>
                <c:pt idx="18087" formatCode="General">
                  <c:v>18.087</c:v>
                </c:pt>
                <c:pt idx="18088" formatCode="General">
                  <c:v>18.088000000000001</c:v>
                </c:pt>
                <c:pt idx="18089" formatCode="General">
                  <c:v>18.088999999999999</c:v>
                </c:pt>
                <c:pt idx="18090" formatCode="General">
                  <c:v>18.09</c:v>
                </c:pt>
                <c:pt idx="18091" formatCode="General">
                  <c:v>18.091000000000001</c:v>
                </c:pt>
                <c:pt idx="18092" formatCode="General">
                  <c:v>18.091999999999999</c:v>
                </c:pt>
                <c:pt idx="18093" formatCode="General">
                  <c:v>18.093</c:v>
                </c:pt>
                <c:pt idx="18094" formatCode="General">
                  <c:v>18.094000000000001</c:v>
                </c:pt>
                <c:pt idx="18095" formatCode="General">
                  <c:v>18.094999999999999</c:v>
                </c:pt>
                <c:pt idx="18096" formatCode="General">
                  <c:v>18.096</c:v>
                </c:pt>
                <c:pt idx="18097" formatCode="General">
                  <c:v>18.097000000000001</c:v>
                </c:pt>
                <c:pt idx="18098" formatCode="General">
                  <c:v>18.097999999999999</c:v>
                </c:pt>
                <c:pt idx="18099" formatCode="General">
                  <c:v>18.099</c:v>
                </c:pt>
                <c:pt idx="18100" formatCode="General">
                  <c:v>18.100000000000001</c:v>
                </c:pt>
                <c:pt idx="18101" formatCode="General">
                  <c:v>18.100999999999999</c:v>
                </c:pt>
                <c:pt idx="18102" formatCode="General">
                  <c:v>18.102</c:v>
                </c:pt>
                <c:pt idx="18103" formatCode="General">
                  <c:v>18.103000000000002</c:v>
                </c:pt>
                <c:pt idx="18104" formatCode="General">
                  <c:v>18.103999999999999</c:v>
                </c:pt>
                <c:pt idx="18105" formatCode="General">
                  <c:v>18.105</c:v>
                </c:pt>
                <c:pt idx="18106" formatCode="General">
                  <c:v>18.106000000000002</c:v>
                </c:pt>
                <c:pt idx="18107" formatCode="General">
                  <c:v>18.106999999999999</c:v>
                </c:pt>
                <c:pt idx="18108" formatCode="General">
                  <c:v>18.108000000000001</c:v>
                </c:pt>
                <c:pt idx="18109" formatCode="General">
                  <c:v>18.109000000000002</c:v>
                </c:pt>
                <c:pt idx="18110" formatCode="General">
                  <c:v>18.11</c:v>
                </c:pt>
                <c:pt idx="18111" formatCode="General">
                  <c:v>18.111000000000001</c:v>
                </c:pt>
                <c:pt idx="18112" formatCode="General">
                  <c:v>18.111999999999998</c:v>
                </c:pt>
                <c:pt idx="18113" formatCode="General">
                  <c:v>18.113</c:v>
                </c:pt>
                <c:pt idx="18114" formatCode="General">
                  <c:v>18.114000000000001</c:v>
                </c:pt>
                <c:pt idx="18115" formatCode="General">
                  <c:v>18.114999999999998</c:v>
                </c:pt>
                <c:pt idx="18116" formatCode="General">
                  <c:v>18.116</c:v>
                </c:pt>
                <c:pt idx="18117" formatCode="General">
                  <c:v>18.117000000000001</c:v>
                </c:pt>
                <c:pt idx="18118" formatCode="General">
                  <c:v>18.117999999999999</c:v>
                </c:pt>
                <c:pt idx="18119" formatCode="General">
                  <c:v>18.119</c:v>
                </c:pt>
                <c:pt idx="18120" formatCode="General">
                  <c:v>18.12</c:v>
                </c:pt>
                <c:pt idx="18121" formatCode="General">
                  <c:v>18.120999999999999</c:v>
                </c:pt>
                <c:pt idx="18122" formatCode="General">
                  <c:v>18.122</c:v>
                </c:pt>
                <c:pt idx="18123" formatCode="General">
                  <c:v>18.123000000000001</c:v>
                </c:pt>
                <c:pt idx="18124" formatCode="General">
                  <c:v>18.123999999999999</c:v>
                </c:pt>
                <c:pt idx="18125" formatCode="General">
                  <c:v>18.125</c:v>
                </c:pt>
                <c:pt idx="18126" formatCode="General">
                  <c:v>18.126000000000001</c:v>
                </c:pt>
                <c:pt idx="18127" formatCode="General">
                  <c:v>18.126999999999999</c:v>
                </c:pt>
                <c:pt idx="18128" formatCode="General">
                  <c:v>18.128</c:v>
                </c:pt>
                <c:pt idx="18129" formatCode="General">
                  <c:v>18.129000000000001</c:v>
                </c:pt>
                <c:pt idx="18130" formatCode="General">
                  <c:v>18.13</c:v>
                </c:pt>
                <c:pt idx="18131" formatCode="General">
                  <c:v>18.131</c:v>
                </c:pt>
                <c:pt idx="18132" formatCode="General">
                  <c:v>18.132000000000001</c:v>
                </c:pt>
                <c:pt idx="18133" formatCode="General">
                  <c:v>18.132999999999999</c:v>
                </c:pt>
                <c:pt idx="18134" formatCode="General">
                  <c:v>18.134</c:v>
                </c:pt>
                <c:pt idx="18135" formatCode="General">
                  <c:v>18.135000000000002</c:v>
                </c:pt>
                <c:pt idx="18136" formatCode="General">
                  <c:v>18.135999999999999</c:v>
                </c:pt>
                <c:pt idx="18137" formatCode="General">
                  <c:v>18.137</c:v>
                </c:pt>
                <c:pt idx="18138" formatCode="General">
                  <c:v>18.138000000000002</c:v>
                </c:pt>
                <c:pt idx="18139" formatCode="General">
                  <c:v>18.138999999999999</c:v>
                </c:pt>
                <c:pt idx="18140" formatCode="General">
                  <c:v>18.14</c:v>
                </c:pt>
                <c:pt idx="18141" formatCode="General">
                  <c:v>18.140999999999998</c:v>
                </c:pt>
                <c:pt idx="18142" formatCode="General">
                  <c:v>18.141999999999999</c:v>
                </c:pt>
                <c:pt idx="18143" formatCode="General">
                  <c:v>18.143000000000001</c:v>
                </c:pt>
                <c:pt idx="18144" formatCode="General">
                  <c:v>18.143999999999998</c:v>
                </c:pt>
                <c:pt idx="18145" formatCode="General">
                  <c:v>18.145</c:v>
                </c:pt>
                <c:pt idx="18146" formatCode="General">
                  <c:v>18.146000000000001</c:v>
                </c:pt>
                <c:pt idx="18147" formatCode="General">
                  <c:v>18.146999999999998</c:v>
                </c:pt>
                <c:pt idx="18148" formatCode="General">
                  <c:v>18.148</c:v>
                </c:pt>
                <c:pt idx="18149" formatCode="General">
                  <c:v>18.149000000000001</c:v>
                </c:pt>
                <c:pt idx="18150" formatCode="General">
                  <c:v>18.149999999999999</c:v>
                </c:pt>
                <c:pt idx="18151" formatCode="General">
                  <c:v>18.151</c:v>
                </c:pt>
                <c:pt idx="18152" formatCode="General">
                  <c:v>18.152000000000001</c:v>
                </c:pt>
                <c:pt idx="18153" formatCode="General">
                  <c:v>18.152999999999999</c:v>
                </c:pt>
                <c:pt idx="18154" formatCode="General">
                  <c:v>18.154</c:v>
                </c:pt>
                <c:pt idx="18155" formatCode="General">
                  <c:v>18.155000000000001</c:v>
                </c:pt>
                <c:pt idx="18156" formatCode="General">
                  <c:v>18.155999999999999</c:v>
                </c:pt>
                <c:pt idx="18157" formatCode="General">
                  <c:v>18.157</c:v>
                </c:pt>
                <c:pt idx="18158" formatCode="General">
                  <c:v>18.158000000000001</c:v>
                </c:pt>
                <c:pt idx="18159" formatCode="General">
                  <c:v>18.158999999999999</c:v>
                </c:pt>
                <c:pt idx="18160" formatCode="General">
                  <c:v>18.16</c:v>
                </c:pt>
                <c:pt idx="18161" formatCode="General">
                  <c:v>18.161000000000001</c:v>
                </c:pt>
                <c:pt idx="18162" formatCode="General">
                  <c:v>18.161999999999999</c:v>
                </c:pt>
                <c:pt idx="18163" formatCode="General">
                  <c:v>18.163</c:v>
                </c:pt>
                <c:pt idx="18164" formatCode="General">
                  <c:v>18.164000000000001</c:v>
                </c:pt>
                <c:pt idx="18165" formatCode="General">
                  <c:v>18.164999999999999</c:v>
                </c:pt>
                <c:pt idx="18166" formatCode="General">
                  <c:v>18.166</c:v>
                </c:pt>
                <c:pt idx="18167" formatCode="General">
                  <c:v>18.167000000000002</c:v>
                </c:pt>
                <c:pt idx="18168" formatCode="General">
                  <c:v>18.167999999999999</c:v>
                </c:pt>
                <c:pt idx="18169" formatCode="General">
                  <c:v>18.169</c:v>
                </c:pt>
                <c:pt idx="18170" formatCode="General">
                  <c:v>18.170000000000002</c:v>
                </c:pt>
                <c:pt idx="18171" formatCode="General">
                  <c:v>18.170999999999999</c:v>
                </c:pt>
                <c:pt idx="18172" formatCode="General">
                  <c:v>18.172000000000001</c:v>
                </c:pt>
                <c:pt idx="18173" formatCode="General">
                  <c:v>18.172999999999998</c:v>
                </c:pt>
                <c:pt idx="18174" formatCode="General">
                  <c:v>18.173999999999999</c:v>
                </c:pt>
                <c:pt idx="18175" formatCode="General">
                  <c:v>18.175000000000001</c:v>
                </c:pt>
                <c:pt idx="18176" formatCode="General">
                  <c:v>18.175999999999998</c:v>
                </c:pt>
                <c:pt idx="18177" formatCode="General">
                  <c:v>18.177</c:v>
                </c:pt>
                <c:pt idx="18178" formatCode="General">
                  <c:v>18.178000000000001</c:v>
                </c:pt>
                <c:pt idx="18179" formatCode="General">
                  <c:v>18.178999999999998</c:v>
                </c:pt>
                <c:pt idx="18180" formatCode="General">
                  <c:v>18.18</c:v>
                </c:pt>
                <c:pt idx="18181" formatCode="General">
                  <c:v>18.181000000000001</c:v>
                </c:pt>
                <c:pt idx="18182" formatCode="General">
                  <c:v>18.181999999999999</c:v>
                </c:pt>
                <c:pt idx="18183" formatCode="General">
                  <c:v>18.183</c:v>
                </c:pt>
                <c:pt idx="18184" formatCode="General">
                  <c:v>18.184000000000001</c:v>
                </c:pt>
                <c:pt idx="18185" formatCode="General">
                  <c:v>18.184999999999999</c:v>
                </c:pt>
                <c:pt idx="18186" formatCode="General">
                  <c:v>18.186</c:v>
                </c:pt>
                <c:pt idx="18187" formatCode="General">
                  <c:v>18.187000000000001</c:v>
                </c:pt>
                <c:pt idx="18188" formatCode="General">
                  <c:v>18.187999999999999</c:v>
                </c:pt>
                <c:pt idx="18189" formatCode="General">
                  <c:v>18.189</c:v>
                </c:pt>
                <c:pt idx="18190" formatCode="General">
                  <c:v>18.190000000000001</c:v>
                </c:pt>
                <c:pt idx="18191" formatCode="General">
                  <c:v>18.190999999999999</c:v>
                </c:pt>
                <c:pt idx="18192" formatCode="General">
                  <c:v>18.192</c:v>
                </c:pt>
                <c:pt idx="18193" formatCode="General">
                  <c:v>18.193000000000001</c:v>
                </c:pt>
                <c:pt idx="18194" formatCode="General">
                  <c:v>18.193999999999999</c:v>
                </c:pt>
                <c:pt idx="18195" formatCode="General">
                  <c:v>18.195</c:v>
                </c:pt>
                <c:pt idx="18196" formatCode="General">
                  <c:v>18.196000000000002</c:v>
                </c:pt>
                <c:pt idx="18197" formatCode="General">
                  <c:v>18.196999999999999</c:v>
                </c:pt>
                <c:pt idx="18198" formatCode="General">
                  <c:v>18.198</c:v>
                </c:pt>
                <c:pt idx="18199" formatCode="General">
                  <c:v>18.199000000000002</c:v>
                </c:pt>
                <c:pt idx="18200" formatCode="General">
                  <c:v>18.2</c:v>
                </c:pt>
                <c:pt idx="18201" formatCode="General">
                  <c:v>18.201000000000001</c:v>
                </c:pt>
                <c:pt idx="18202" formatCode="General">
                  <c:v>18.202000000000002</c:v>
                </c:pt>
                <c:pt idx="18203" formatCode="General">
                  <c:v>18.202999999999999</c:v>
                </c:pt>
                <c:pt idx="18204" formatCode="General">
                  <c:v>18.204000000000001</c:v>
                </c:pt>
                <c:pt idx="18205" formatCode="General">
                  <c:v>18.204999999999998</c:v>
                </c:pt>
                <c:pt idx="18206" formatCode="General">
                  <c:v>18.206</c:v>
                </c:pt>
                <c:pt idx="18207" formatCode="General">
                  <c:v>18.207000000000001</c:v>
                </c:pt>
                <c:pt idx="18208" formatCode="General">
                  <c:v>18.207999999999998</c:v>
                </c:pt>
                <c:pt idx="18209" formatCode="General">
                  <c:v>18.209</c:v>
                </c:pt>
                <c:pt idx="18210" formatCode="General">
                  <c:v>18.21</c:v>
                </c:pt>
                <c:pt idx="18211" formatCode="General">
                  <c:v>18.210999999999999</c:v>
                </c:pt>
                <c:pt idx="18212" formatCode="General">
                  <c:v>18.212</c:v>
                </c:pt>
                <c:pt idx="18213" formatCode="General">
                  <c:v>18.213000000000001</c:v>
                </c:pt>
                <c:pt idx="18214" formatCode="General">
                  <c:v>18.213999999999999</c:v>
                </c:pt>
                <c:pt idx="18215" formatCode="General">
                  <c:v>18.215</c:v>
                </c:pt>
                <c:pt idx="18216" formatCode="General">
                  <c:v>18.216000000000001</c:v>
                </c:pt>
                <c:pt idx="18217" formatCode="General">
                  <c:v>18.216999999999999</c:v>
                </c:pt>
                <c:pt idx="18218" formatCode="General">
                  <c:v>18.218</c:v>
                </c:pt>
                <c:pt idx="18219" formatCode="General">
                  <c:v>18.219000000000001</c:v>
                </c:pt>
                <c:pt idx="18220" formatCode="General">
                  <c:v>18.22</c:v>
                </c:pt>
                <c:pt idx="18221" formatCode="General">
                  <c:v>18.221</c:v>
                </c:pt>
                <c:pt idx="18222" formatCode="General">
                  <c:v>18.222000000000001</c:v>
                </c:pt>
                <c:pt idx="18223" formatCode="General">
                  <c:v>18.222999999999999</c:v>
                </c:pt>
                <c:pt idx="18224" formatCode="General">
                  <c:v>18.224</c:v>
                </c:pt>
                <c:pt idx="18225" formatCode="General">
                  <c:v>18.225000000000001</c:v>
                </c:pt>
                <c:pt idx="18226" formatCode="General">
                  <c:v>18.225999999999999</c:v>
                </c:pt>
                <c:pt idx="18227" formatCode="General">
                  <c:v>18.227</c:v>
                </c:pt>
                <c:pt idx="18228" formatCode="General">
                  <c:v>18.228000000000002</c:v>
                </c:pt>
                <c:pt idx="18229" formatCode="General">
                  <c:v>18.228999999999999</c:v>
                </c:pt>
                <c:pt idx="18230" formatCode="General">
                  <c:v>18.23</c:v>
                </c:pt>
                <c:pt idx="18231" formatCode="General">
                  <c:v>18.231000000000002</c:v>
                </c:pt>
                <c:pt idx="18232" formatCode="General">
                  <c:v>18.231999999999999</c:v>
                </c:pt>
                <c:pt idx="18233" formatCode="General">
                  <c:v>18.233000000000001</c:v>
                </c:pt>
                <c:pt idx="18234" formatCode="General">
                  <c:v>18.234000000000002</c:v>
                </c:pt>
                <c:pt idx="18235" formatCode="General">
                  <c:v>18.234999999999999</c:v>
                </c:pt>
                <c:pt idx="18236" formatCode="General">
                  <c:v>18.236000000000001</c:v>
                </c:pt>
                <c:pt idx="18237" formatCode="General">
                  <c:v>18.236999999999998</c:v>
                </c:pt>
                <c:pt idx="18238" formatCode="General">
                  <c:v>18.238</c:v>
                </c:pt>
                <c:pt idx="18239" formatCode="General">
                  <c:v>18.239000000000001</c:v>
                </c:pt>
                <c:pt idx="18240" formatCode="General">
                  <c:v>18.239999999999998</c:v>
                </c:pt>
                <c:pt idx="18241" formatCode="General">
                  <c:v>18.241</c:v>
                </c:pt>
                <c:pt idx="18242" formatCode="General">
                  <c:v>18.242000000000001</c:v>
                </c:pt>
                <c:pt idx="18243" formatCode="General">
                  <c:v>18.242999999999999</c:v>
                </c:pt>
                <c:pt idx="18244" formatCode="General">
                  <c:v>18.244</c:v>
                </c:pt>
                <c:pt idx="18245" formatCode="General">
                  <c:v>18.245000000000001</c:v>
                </c:pt>
                <c:pt idx="18246" formatCode="General">
                  <c:v>18.245999999999999</c:v>
                </c:pt>
                <c:pt idx="18247" formatCode="General">
                  <c:v>18.247</c:v>
                </c:pt>
                <c:pt idx="18248" formatCode="General">
                  <c:v>18.248000000000001</c:v>
                </c:pt>
                <c:pt idx="18249" formatCode="General">
                  <c:v>18.248999999999999</c:v>
                </c:pt>
                <c:pt idx="18250" formatCode="General">
                  <c:v>18.25</c:v>
                </c:pt>
                <c:pt idx="18251" formatCode="General">
                  <c:v>18.251000000000001</c:v>
                </c:pt>
                <c:pt idx="18252" formatCode="General">
                  <c:v>18.251999999999999</c:v>
                </c:pt>
                <c:pt idx="18253" formatCode="General">
                  <c:v>18.253</c:v>
                </c:pt>
                <c:pt idx="18254" formatCode="General">
                  <c:v>18.254000000000001</c:v>
                </c:pt>
                <c:pt idx="18255" formatCode="General">
                  <c:v>18.254999999999999</c:v>
                </c:pt>
                <c:pt idx="18256" formatCode="General">
                  <c:v>18.256</c:v>
                </c:pt>
                <c:pt idx="18257" formatCode="General">
                  <c:v>18.257000000000001</c:v>
                </c:pt>
                <c:pt idx="18258" formatCode="General">
                  <c:v>18.257999999999999</c:v>
                </c:pt>
                <c:pt idx="18259" formatCode="General">
                  <c:v>18.259</c:v>
                </c:pt>
                <c:pt idx="18260" formatCode="General">
                  <c:v>18.260000000000002</c:v>
                </c:pt>
                <c:pt idx="18261" formatCode="General">
                  <c:v>18.260999999999999</c:v>
                </c:pt>
                <c:pt idx="18262" formatCode="General">
                  <c:v>18.262</c:v>
                </c:pt>
                <c:pt idx="18263" formatCode="General">
                  <c:v>18.263000000000002</c:v>
                </c:pt>
                <c:pt idx="18264" formatCode="General">
                  <c:v>18.263999999999999</c:v>
                </c:pt>
                <c:pt idx="18265" formatCode="General">
                  <c:v>18.265000000000001</c:v>
                </c:pt>
                <c:pt idx="18266" formatCode="General">
                  <c:v>18.265999999999998</c:v>
                </c:pt>
                <c:pt idx="18267" formatCode="General">
                  <c:v>18.266999999999999</c:v>
                </c:pt>
                <c:pt idx="18268" formatCode="General">
                  <c:v>18.268000000000001</c:v>
                </c:pt>
                <c:pt idx="18269" formatCode="General">
                  <c:v>18.268999999999998</c:v>
                </c:pt>
                <c:pt idx="18270" formatCode="General">
                  <c:v>18.27</c:v>
                </c:pt>
                <c:pt idx="18271" formatCode="General">
                  <c:v>18.271000000000001</c:v>
                </c:pt>
                <c:pt idx="18272" formatCode="General">
                  <c:v>18.271999999999998</c:v>
                </c:pt>
                <c:pt idx="18273" formatCode="General">
                  <c:v>18.273</c:v>
                </c:pt>
                <c:pt idx="18274" formatCode="General">
                  <c:v>18.274000000000001</c:v>
                </c:pt>
                <c:pt idx="18275" formatCode="General">
                  <c:v>18.274999999999999</c:v>
                </c:pt>
                <c:pt idx="18276" formatCode="General">
                  <c:v>18.276</c:v>
                </c:pt>
                <c:pt idx="18277" formatCode="General">
                  <c:v>18.277000000000001</c:v>
                </c:pt>
                <c:pt idx="18278" formatCode="General">
                  <c:v>18.277999999999999</c:v>
                </c:pt>
                <c:pt idx="18279" formatCode="General">
                  <c:v>18.279</c:v>
                </c:pt>
                <c:pt idx="18280" formatCode="General">
                  <c:v>18.28</c:v>
                </c:pt>
                <c:pt idx="18281" formatCode="General">
                  <c:v>18.280999999999999</c:v>
                </c:pt>
                <c:pt idx="18282" formatCode="General">
                  <c:v>18.282</c:v>
                </c:pt>
                <c:pt idx="18283" formatCode="General">
                  <c:v>18.283000000000001</c:v>
                </c:pt>
                <c:pt idx="18284" formatCode="General">
                  <c:v>18.283999999999999</c:v>
                </c:pt>
                <c:pt idx="18285" formatCode="General">
                  <c:v>18.285</c:v>
                </c:pt>
                <c:pt idx="18286" formatCode="General">
                  <c:v>18.286000000000001</c:v>
                </c:pt>
                <c:pt idx="18287" formatCode="General">
                  <c:v>18.286999999999999</c:v>
                </c:pt>
                <c:pt idx="18288" formatCode="General">
                  <c:v>18.288</c:v>
                </c:pt>
                <c:pt idx="18289" formatCode="General">
                  <c:v>18.289000000000001</c:v>
                </c:pt>
                <c:pt idx="18290" formatCode="General">
                  <c:v>18.29</c:v>
                </c:pt>
                <c:pt idx="18291" formatCode="General">
                  <c:v>18.291</c:v>
                </c:pt>
                <c:pt idx="18292" formatCode="General">
                  <c:v>18.292000000000002</c:v>
                </c:pt>
                <c:pt idx="18293" formatCode="General">
                  <c:v>18.292999999999999</c:v>
                </c:pt>
                <c:pt idx="18294" formatCode="General">
                  <c:v>18.294</c:v>
                </c:pt>
                <c:pt idx="18295" formatCode="General">
                  <c:v>18.295000000000002</c:v>
                </c:pt>
                <c:pt idx="18296" formatCode="General">
                  <c:v>18.295999999999999</c:v>
                </c:pt>
                <c:pt idx="18297" formatCode="General">
                  <c:v>18.297000000000001</c:v>
                </c:pt>
                <c:pt idx="18298" formatCode="General">
                  <c:v>18.297999999999998</c:v>
                </c:pt>
                <c:pt idx="18299" formatCode="General">
                  <c:v>18.298999999999999</c:v>
                </c:pt>
                <c:pt idx="18300" formatCode="General">
                  <c:v>18.3</c:v>
                </c:pt>
                <c:pt idx="18301" formatCode="General">
                  <c:v>18.300999999999998</c:v>
                </c:pt>
                <c:pt idx="18302" formatCode="General">
                  <c:v>18.302</c:v>
                </c:pt>
                <c:pt idx="18303" formatCode="General">
                  <c:v>18.303000000000001</c:v>
                </c:pt>
                <c:pt idx="18304" formatCode="General">
                  <c:v>18.303999999999998</c:v>
                </c:pt>
                <c:pt idx="18305" formatCode="General">
                  <c:v>18.305</c:v>
                </c:pt>
                <c:pt idx="18306" formatCode="General">
                  <c:v>18.306000000000001</c:v>
                </c:pt>
                <c:pt idx="18307" formatCode="General">
                  <c:v>18.306999999999999</c:v>
                </c:pt>
                <c:pt idx="18308" formatCode="General">
                  <c:v>18.308</c:v>
                </c:pt>
                <c:pt idx="18309" formatCode="General">
                  <c:v>18.309000000000001</c:v>
                </c:pt>
                <c:pt idx="18310" formatCode="General">
                  <c:v>18.309999999999999</c:v>
                </c:pt>
                <c:pt idx="18311" formatCode="General">
                  <c:v>18.311</c:v>
                </c:pt>
                <c:pt idx="18312" formatCode="General">
                  <c:v>18.312000000000001</c:v>
                </c:pt>
                <c:pt idx="18313" formatCode="General">
                  <c:v>18.312999999999999</c:v>
                </c:pt>
                <c:pt idx="18314" formatCode="General">
                  <c:v>18.314</c:v>
                </c:pt>
                <c:pt idx="18315" formatCode="General">
                  <c:v>18.315000000000001</c:v>
                </c:pt>
                <c:pt idx="18316" formatCode="General">
                  <c:v>18.315999999999999</c:v>
                </c:pt>
                <c:pt idx="18317" formatCode="General">
                  <c:v>18.317</c:v>
                </c:pt>
                <c:pt idx="18318" formatCode="General">
                  <c:v>18.318000000000001</c:v>
                </c:pt>
                <c:pt idx="18319" formatCode="General">
                  <c:v>18.318999999999999</c:v>
                </c:pt>
                <c:pt idx="18320" formatCode="General">
                  <c:v>18.32</c:v>
                </c:pt>
                <c:pt idx="18321" formatCode="General">
                  <c:v>18.321000000000002</c:v>
                </c:pt>
                <c:pt idx="18322" formatCode="General">
                  <c:v>18.321999999999999</c:v>
                </c:pt>
                <c:pt idx="18323" formatCode="General">
                  <c:v>18.323</c:v>
                </c:pt>
                <c:pt idx="18324" formatCode="General">
                  <c:v>18.324000000000002</c:v>
                </c:pt>
                <c:pt idx="18325" formatCode="General">
                  <c:v>18.324999999999999</c:v>
                </c:pt>
                <c:pt idx="18326" formatCode="General">
                  <c:v>18.326000000000001</c:v>
                </c:pt>
                <c:pt idx="18327" formatCode="General">
                  <c:v>18.327000000000002</c:v>
                </c:pt>
                <c:pt idx="18328" formatCode="General">
                  <c:v>18.327999999999999</c:v>
                </c:pt>
                <c:pt idx="18329" formatCode="General">
                  <c:v>18.329000000000001</c:v>
                </c:pt>
                <c:pt idx="18330" formatCode="General">
                  <c:v>18.329999999999998</c:v>
                </c:pt>
                <c:pt idx="18331" formatCode="General">
                  <c:v>18.331</c:v>
                </c:pt>
                <c:pt idx="18332" formatCode="General">
                  <c:v>18.332000000000001</c:v>
                </c:pt>
                <c:pt idx="18333" formatCode="General">
                  <c:v>18.332999999999998</c:v>
                </c:pt>
                <c:pt idx="18334" formatCode="General">
                  <c:v>18.334</c:v>
                </c:pt>
                <c:pt idx="18335" formatCode="General">
                  <c:v>18.335000000000001</c:v>
                </c:pt>
                <c:pt idx="18336" formatCode="General">
                  <c:v>18.335999999999999</c:v>
                </c:pt>
                <c:pt idx="18337" formatCode="General">
                  <c:v>18.337</c:v>
                </c:pt>
                <c:pt idx="18338" formatCode="General">
                  <c:v>18.338000000000001</c:v>
                </c:pt>
                <c:pt idx="18339" formatCode="General">
                  <c:v>18.338999999999999</c:v>
                </c:pt>
                <c:pt idx="18340" formatCode="General">
                  <c:v>18.34</c:v>
                </c:pt>
                <c:pt idx="18341" formatCode="General">
                  <c:v>18.341000000000001</c:v>
                </c:pt>
                <c:pt idx="18342" formatCode="General">
                  <c:v>18.341999999999999</c:v>
                </c:pt>
                <c:pt idx="18343" formatCode="General">
                  <c:v>18.343</c:v>
                </c:pt>
                <c:pt idx="18344" formatCode="General">
                  <c:v>18.344000000000001</c:v>
                </c:pt>
                <c:pt idx="18345" formatCode="General">
                  <c:v>18.344999999999999</c:v>
                </c:pt>
                <c:pt idx="18346" formatCode="General">
                  <c:v>18.346</c:v>
                </c:pt>
                <c:pt idx="18347" formatCode="General">
                  <c:v>18.347000000000001</c:v>
                </c:pt>
                <c:pt idx="18348" formatCode="General">
                  <c:v>18.347999999999999</c:v>
                </c:pt>
                <c:pt idx="18349" formatCode="General">
                  <c:v>18.349</c:v>
                </c:pt>
                <c:pt idx="18350" formatCode="General">
                  <c:v>18.350000000000001</c:v>
                </c:pt>
                <c:pt idx="18351" formatCode="General">
                  <c:v>18.350999999999999</c:v>
                </c:pt>
                <c:pt idx="18352" formatCode="General">
                  <c:v>18.352</c:v>
                </c:pt>
                <c:pt idx="18353" formatCode="General">
                  <c:v>18.353000000000002</c:v>
                </c:pt>
                <c:pt idx="18354" formatCode="General">
                  <c:v>18.353999999999999</c:v>
                </c:pt>
                <c:pt idx="18355" formatCode="General">
                  <c:v>18.355</c:v>
                </c:pt>
                <c:pt idx="18356" formatCode="General">
                  <c:v>18.356000000000002</c:v>
                </c:pt>
                <c:pt idx="18357" formatCode="General">
                  <c:v>18.356999999999999</c:v>
                </c:pt>
                <c:pt idx="18358" formatCode="General">
                  <c:v>18.358000000000001</c:v>
                </c:pt>
                <c:pt idx="18359" formatCode="General">
                  <c:v>18.359000000000002</c:v>
                </c:pt>
                <c:pt idx="18360" formatCode="General">
                  <c:v>18.36</c:v>
                </c:pt>
                <c:pt idx="18361" formatCode="General">
                  <c:v>18.361000000000001</c:v>
                </c:pt>
                <c:pt idx="18362" formatCode="General">
                  <c:v>18.361999999999998</c:v>
                </c:pt>
                <c:pt idx="18363" formatCode="General">
                  <c:v>18.363</c:v>
                </c:pt>
                <c:pt idx="18364" formatCode="General">
                  <c:v>18.364000000000001</c:v>
                </c:pt>
                <c:pt idx="18365" formatCode="General">
                  <c:v>18.364999999999998</c:v>
                </c:pt>
                <c:pt idx="18366" formatCode="General">
                  <c:v>18.366</c:v>
                </c:pt>
                <c:pt idx="18367" formatCode="General">
                  <c:v>18.367000000000001</c:v>
                </c:pt>
                <c:pt idx="18368" formatCode="General">
                  <c:v>18.367999999999999</c:v>
                </c:pt>
                <c:pt idx="18369" formatCode="General">
                  <c:v>18.369</c:v>
                </c:pt>
                <c:pt idx="18370" formatCode="General">
                  <c:v>18.37</c:v>
                </c:pt>
                <c:pt idx="18371" formatCode="General">
                  <c:v>18.370999999999999</c:v>
                </c:pt>
                <c:pt idx="18372" formatCode="General">
                  <c:v>18.372</c:v>
                </c:pt>
                <c:pt idx="18373" formatCode="General">
                  <c:v>18.373000000000001</c:v>
                </c:pt>
                <c:pt idx="18374" formatCode="General">
                  <c:v>18.373999999999999</c:v>
                </c:pt>
                <c:pt idx="18375" formatCode="General">
                  <c:v>18.375</c:v>
                </c:pt>
                <c:pt idx="18376" formatCode="General">
                  <c:v>18.376000000000001</c:v>
                </c:pt>
                <c:pt idx="18377" formatCode="General">
                  <c:v>18.376999999999999</c:v>
                </c:pt>
                <c:pt idx="18378" formatCode="General">
                  <c:v>18.378</c:v>
                </c:pt>
                <c:pt idx="18379" formatCode="General">
                  <c:v>18.379000000000001</c:v>
                </c:pt>
                <c:pt idx="18380" formatCode="General">
                  <c:v>18.38</c:v>
                </c:pt>
                <c:pt idx="18381" formatCode="General">
                  <c:v>18.381</c:v>
                </c:pt>
                <c:pt idx="18382" formatCode="General">
                  <c:v>18.382000000000001</c:v>
                </c:pt>
                <c:pt idx="18383" formatCode="General">
                  <c:v>18.382999999999999</c:v>
                </c:pt>
                <c:pt idx="18384" formatCode="General">
                  <c:v>18.384</c:v>
                </c:pt>
                <c:pt idx="18385" formatCode="General">
                  <c:v>18.385000000000002</c:v>
                </c:pt>
                <c:pt idx="18386" formatCode="General">
                  <c:v>18.385999999999999</c:v>
                </c:pt>
                <c:pt idx="18387" formatCode="General">
                  <c:v>18.387</c:v>
                </c:pt>
                <c:pt idx="18388" formatCode="General">
                  <c:v>18.388000000000002</c:v>
                </c:pt>
                <c:pt idx="18389" formatCode="General">
                  <c:v>18.388999999999999</c:v>
                </c:pt>
                <c:pt idx="18390" formatCode="General">
                  <c:v>18.39</c:v>
                </c:pt>
                <c:pt idx="18391" formatCode="General">
                  <c:v>18.390999999999998</c:v>
                </c:pt>
                <c:pt idx="18392" formatCode="General">
                  <c:v>18.391999999999999</c:v>
                </c:pt>
                <c:pt idx="18393" formatCode="General">
                  <c:v>18.393000000000001</c:v>
                </c:pt>
                <c:pt idx="18394" formatCode="General">
                  <c:v>18.393999999999998</c:v>
                </c:pt>
                <c:pt idx="18395" formatCode="General">
                  <c:v>18.395</c:v>
                </c:pt>
                <c:pt idx="18396" formatCode="General">
                  <c:v>18.396000000000001</c:v>
                </c:pt>
                <c:pt idx="18397" formatCode="General">
                  <c:v>18.396999999999998</c:v>
                </c:pt>
                <c:pt idx="18398" formatCode="General">
                  <c:v>18.398</c:v>
                </c:pt>
                <c:pt idx="18399" formatCode="General">
                  <c:v>18.399000000000001</c:v>
                </c:pt>
                <c:pt idx="18400" formatCode="General">
                  <c:v>18.399999999999999</c:v>
                </c:pt>
                <c:pt idx="18401" formatCode="General">
                  <c:v>18.401</c:v>
                </c:pt>
                <c:pt idx="18402" formatCode="General">
                  <c:v>18.402000000000001</c:v>
                </c:pt>
                <c:pt idx="18403" formatCode="General">
                  <c:v>18.402999999999999</c:v>
                </c:pt>
                <c:pt idx="18404" formatCode="General">
                  <c:v>18.404</c:v>
                </c:pt>
                <c:pt idx="18405" formatCode="General">
                  <c:v>18.405000000000001</c:v>
                </c:pt>
                <c:pt idx="18406" formatCode="General">
                  <c:v>18.405999999999999</c:v>
                </c:pt>
                <c:pt idx="18407" formatCode="General">
                  <c:v>18.407</c:v>
                </c:pt>
                <c:pt idx="18408" formatCode="General">
                  <c:v>18.408000000000001</c:v>
                </c:pt>
                <c:pt idx="18409" formatCode="General">
                  <c:v>18.408999999999999</c:v>
                </c:pt>
                <c:pt idx="18410" formatCode="General">
                  <c:v>18.41</c:v>
                </c:pt>
                <c:pt idx="18411" formatCode="General">
                  <c:v>18.411000000000001</c:v>
                </c:pt>
                <c:pt idx="18412" formatCode="General">
                  <c:v>18.411999999999999</c:v>
                </c:pt>
                <c:pt idx="18413" formatCode="General">
                  <c:v>18.413</c:v>
                </c:pt>
                <c:pt idx="18414" formatCode="General">
                  <c:v>18.414000000000001</c:v>
                </c:pt>
                <c:pt idx="18415" formatCode="General">
                  <c:v>18.414999999999999</c:v>
                </c:pt>
                <c:pt idx="18416" formatCode="General">
                  <c:v>18.416</c:v>
                </c:pt>
                <c:pt idx="18417" formatCode="General">
                  <c:v>18.417000000000002</c:v>
                </c:pt>
                <c:pt idx="18418" formatCode="General">
                  <c:v>18.417999999999999</c:v>
                </c:pt>
                <c:pt idx="18419" formatCode="General">
                  <c:v>18.419</c:v>
                </c:pt>
                <c:pt idx="18420" formatCode="General">
                  <c:v>18.420000000000002</c:v>
                </c:pt>
                <c:pt idx="18421" formatCode="General">
                  <c:v>18.420999999999999</c:v>
                </c:pt>
                <c:pt idx="18422" formatCode="General">
                  <c:v>18.422000000000001</c:v>
                </c:pt>
                <c:pt idx="18423" formatCode="General">
                  <c:v>18.422999999999998</c:v>
                </c:pt>
                <c:pt idx="18424" formatCode="General">
                  <c:v>18.423999999999999</c:v>
                </c:pt>
                <c:pt idx="18425" formatCode="General">
                  <c:v>18.425000000000001</c:v>
                </c:pt>
                <c:pt idx="18426" formatCode="General">
                  <c:v>18.425999999999998</c:v>
                </c:pt>
                <c:pt idx="18427" formatCode="General">
                  <c:v>18.427</c:v>
                </c:pt>
                <c:pt idx="18428" formatCode="General">
                  <c:v>18.428000000000001</c:v>
                </c:pt>
                <c:pt idx="18429" formatCode="General">
                  <c:v>18.428999999999998</c:v>
                </c:pt>
                <c:pt idx="18430" formatCode="General">
                  <c:v>18.43</c:v>
                </c:pt>
                <c:pt idx="18431" formatCode="General">
                  <c:v>18.431000000000001</c:v>
                </c:pt>
                <c:pt idx="18432" formatCode="General">
                  <c:v>18.431999999999999</c:v>
                </c:pt>
                <c:pt idx="18433" formatCode="General">
                  <c:v>18.433</c:v>
                </c:pt>
                <c:pt idx="18434" formatCode="General">
                  <c:v>18.434000000000001</c:v>
                </c:pt>
                <c:pt idx="18435" formatCode="General">
                  <c:v>18.434999999999999</c:v>
                </c:pt>
                <c:pt idx="18436" formatCode="General">
                  <c:v>18.436</c:v>
                </c:pt>
                <c:pt idx="18437" formatCode="General">
                  <c:v>18.437000000000001</c:v>
                </c:pt>
                <c:pt idx="18438" formatCode="General">
                  <c:v>18.437999999999999</c:v>
                </c:pt>
                <c:pt idx="18439" formatCode="General">
                  <c:v>18.439</c:v>
                </c:pt>
                <c:pt idx="18440" formatCode="General">
                  <c:v>18.440000000000001</c:v>
                </c:pt>
                <c:pt idx="18441" formatCode="General">
                  <c:v>18.440999999999999</c:v>
                </c:pt>
                <c:pt idx="18442" formatCode="General">
                  <c:v>18.442</c:v>
                </c:pt>
                <c:pt idx="18443" formatCode="General">
                  <c:v>18.443000000000001</c:v>
                </c:pt>
                <c:pt idx="18444" formatCode="General">
                  <c:v>18.443999999999999</c:v>
                </c:pt>
                <c:pt idx="18445" formatCode="General">
                  <c:v>18.445</c:v>
                </c:pt>
                <c:pt idx="18446" formatCode="General">
                  <c:v>18.446000000000002</c:v>
                </c:pt>
                <c:pt idx="18447" formatCode="General">
                  <c:v>18.446999999999999</c:v>
                </c:pt>
                <c:pt idx="18448" formatCode="General">
                  <c:v>18.448</c:v>
                </c:pt>
                <c:pt idx="18449" formatCode="General">
                  <c:v>18.449000000000002</c:v>
                </c:pt>
                <c:pt idx="18450" formatCode="General">
                  <c:v>18.45</c:v>
                </c:pt>
                <c:pt idx="18451" formatCode="General">
                  <c:v>18.451000000000001</c:v>
                </c:pt>
                <c:pt idx="18452" formatCode="General">
                  <c:v>18.452000000000002</c:v>
                </c:pt>
                <c:pt idx="18453" formatCode="General">
                  <c:v>18.452999999999999</c:v>
                </c:pt>
                <c:pt idx="18454" formatCode="General">
                  <c:v>18.454000000000001</c:v>
                </c:pt>
                <c:pt idx="18455" formatCode="General">
                  <c:v>18.454999999999998</c:v>
                </c:pt>
                <c:pt idx="18456" formatCode="General">
                  <c:v>18.456</c:v>
                </c:pt>
                <c:pt idx="18457" formatCode="General">
                  <c:v>18.457000000000001</c:v>
                </c:pt>
                <c:pt idx="18458" formatCode="General">
                  <c:v>18.457999999999998</c:v>
                </c:pt>
                <c:pt idx="18459" formatCode="General">
                  <c:v>18.459</c:v>
                </c:pt>
                <c:pt idx="18460" formatCode="General">
                  <c:v>18.46</c:v>
                </c:pt>
                <c:pt idx="18461" formatCode="General">
                  <c:v>18.460999999999999</c:v>
                </c:pt>
                <c:pt idx="18462" formatCode="General">
                  <c:v>18.462</c:v>
                </c:pt>
                <c:pt idx="18463" formatCode="General">
                  <c:v>18.463000000000001</c:v>
                </c:pt>
                <c:pt idx="18464" formatCode="General">
                  <c:v>18.463999999999999</c:v>
                </c:pt>
                <c:pt idx="18465" formatCode="General">
                  <c:v>18.465</c:v>
                </c:pt>
                <c:pt idx="18466" formatCode="General">
                  <c:v>18.466000000000001</c:v>
                </c:pt>
                <c:pt idx="18467" formatCode="General">
                  <c:v>18.466999999999999</c:v>
                </c:pt>
                <c:pt idx="18468" formatCode="General">
                  <c:v>18.468</c:v>
                </c:pt>
                <c:pt idx="18469" formatCode="General">
                  <c:v>18.469000000000001</c:v>
                </c:pt>
                <c:pt idx="18470" formatCode="General">
                  <c:v>18.47</c:v>
                </c:pt>
                <c:pt idx="18471" formatCode="General">
                  <c:v>18.471</c:v>
                </c:pt>
                <c:pt idx="18472" formatCode="General">
                  <c:v>18.472000000000001</c:v>
                </c:pt>
                <c:pt idx="18473" formatCode="General">
                  <c:v>18.472999999999999</c:v>
                </c:pt>
                <c:pt idx="18474" formatCode="General">
                  <c:v>18.474</c:v>
                </c:pt>
                <c:pt idx="18475" formatCode="General">
                  <c:v>18.475000000000001</c:v>
                </c:pt>
                <c:pt idx="18476" formatCode="General">
                  <c:v>18.475999999999999</c:v>
                </c:pt>
                <c:pt idx="18477" formatCode="General">
                  <c:v>18.477</c:v>
                </c:pt>
                <c:pt idx="18478" formatCode="General">
                  <c:v>18.478000000000002</c:v>
                </c:pt>
                <c:pt idx="18479" formatCode="General">
                  <c:v>18.478999999999999</c:v>
                </c:pt>
                <c:pt idx="18480" formatCode="General">
                  <c:v>18.48</c:v>
                </c:pt>
                <c:pt idx="18481" formatCode="General">
                  <c:v>18.481000000000002</c:v>
                </c:pt>
                <c:pt idx="18482" formatCode="General">
                  <c:v>18.481999999999999</c:v>
                </c:pt>
                <c:pt idx="18483" formatCode="General">
                  <c:v>18.483000000000001</c:v>
                </c:pt>
                <c:pt idx="18484" formatCode="General">
                  <c:v>18.484000000000002</c:v>
                </c:pt>
                <c:pt idx="18485" formatCode="General">
                  <c:v>18.484999999999999</c:v>
                </c:pt>
                <c:pt idx="18486" formatCode="General">
                  <c:v>18.486000000000001</c:v>
                </c:pt>
                <c:pt idx="18487" formatCode="General">
                  <c:v>18.486999999999998</c:v>
                </c:pt>
                <c:pt idx="18488" formatCode="General">
                  <c:v>18.488</c:v>
                </c:pt>
                <c:pt idx="18489" formatCode="General">
                  <c:v>18.489000000000001</c:v>
                </c:pt>
                <c:pt idx="18490" formatCode="General">
                  <c:v>18.489999999999998</c:v>
                </c:pt>
                <c:pt idx="18491" formatCode="General">
                  <c:v>18.491</c:v>
                </c:pt>
                <c:pt idx="18492" formatCode="General">
                  <c:v>18.492000000000001</c:v>
                </c:pt>
                <c:pt idx="18493" formatCode="General">
                  <c:v>18.492999999999999</c:v>
                </c:pt>
                <c:pt idx="18494" formatCode="General">
                  <c:v>18.494</c:v>
                </c:pt>
                <c:pt idx="18495" formatCode="General">
                  <c:v>18.495000000000001</c:v>
                </c:pt>
                <c:pt idx="18496" formatCode="General">
                  <c:v>18.495999999999999</c:v>
                </c:pt>
                <c:pt idx="18497" formatCode="General">
                  <c:v>18.497</c:v>
                </c:pt>
                <c:pt idx="18498" formatCode="General">
                  <c:v>18.498000000000001</c:v>
                </c:pt>
                <c:pt idx="18499" formatCode="General">
                  <c:v>18.498999999999999</c:v>
                </c:pt>
                <c:pt idx="18500" formatCode="General">
                  <c:v>18.5</c:v>
                </c:pt>
                <c:pt idx="18501" formatCode="General">
                  <c:v>18.501000000000001</c:v>
                </c:pt>
                <c:pt idx="18502" formatCode="General">
                  <c:v>18.501999999999999</c:v>
                </c:pt>
                <c:pt idx="18503" formatCode="General">
                  <c:v>18.503</c:v>
                </c:pt>
                <c:pt idx="18504" formatCode="General">
                  <c:v>18.504000000000001</c:v>
                </c:pt>
                <c:pt idx="18505" formatCode="General">
                  <c:v>18.504999999999999</c:v>
                </c:pt>
                <c:pt idx="18506" formatCode="General">
                  <c:v>18.506</c:v>
                </c:pt>
                <c:pt idx="18507" formatCode="General">
                  <c:v>18.507000000000001</c:v>
                </c:pt>
                <c:pt idx="18508" formatCode="General">
                  <c:v>18.507999999999999</c:v>
                </c:pt>
                <c:pt idx="18509" formatCode="General">
                  <c:v>18.509</c:v>
                </c:pt>
                <c:pt idx="18510" formatCode="General">
                  <c:v>18.510000000000002</c:v>
                </c:pt>
                <c:pt idx="18511" formatCode="General">
                  <c:v>18.510999999999999</c:v>
                </c:pt>
                <c:pt idx="18512" formatCode="General">
                  <c:v>18.512</c:v>
                </c:pt>
                <c:pt idx="18513" formatCode="General">
                  <c:v>18.513000000000002</c:v>
                </c:pt>
                <c:pt idx="18514" formatCode="General">
                  <c:v>18.513999999999999</c:v>
                </c:pt>
                <c:pt idx="18515" formatCode="General">
                  <c:v>18.515000000000001</c:v>
                </c:pt>
                <c:pt idx="18516" formatCode="General">
                  <c:v>18.515999999999998</c:v>
                </c:pt>
                <c:pt idx="18517" formatCode="General">
                  <c:v>18.516999999999999</c:v>
                </c:pt>
                <c:pt idx="18518" formatCode="General">
                  <c:v>18.518000000000001</c:v>
                </c:pt>
                <c:pt idx="18519" formatCode="General">
                  <c:v>18.518999999999998</c:v>
                </c:pt>
                <c:pt idx="18520" formatCode="General">
                  <c:v>18.52</c:v>
                </c:pt>
                <c:pt idx="18521" formatCode="General">
                  <c:v>18.521000000000001</c:v>
                </c:pt>
                <c:pt idx="18522" formatCode="General">
                  <c:v>18.521999999999998</c:v>
                </c:pt>
                <c:pt idx="18523" formatCode="General">
                  <c:v>18.523</c:v>
                </c:pt>
                <c:pt idx="18524" formatCode="General">
                  <c:v>18.524000000000001</c:v>
                </c:pt>
                <c:pt idx="18525" formatCode="General">
                  <c:v>18.524999999999999</c:v>
                </c:pt>
                <c:pt idx="18526" formatCode="General">
                  <c:v>18.526</c:v>
                </c:pt>
                <c:pt idx="18527" formatCode="General">
                  <c:v>18.527000000000001</c:v>
                </c:pt>
                <c:pt idx="18528" formatCode="General">
                  <c:v>18.527999999999999</c:v>
                </c:pt>
                <c:pt idx="18529" formatCode="General">
                  <c:v>18.529</c:v>
                </c:pt>
                <c:pt idx="18530" formatCode="General">
                  <c:v>18.53</c:v>
                </c:pt>
                <c:pt idx="18531" formatCode="General">
                  <c:v>18.530999999999999</c:v>
                </c:pt>
                <c:pt idx="18532" formatCode="General">
                  <c:v>18.532</c:v>
                </c:pt>
                <c:pt idx="18533" formatCode="General">
                  <c:v>18.533000000000001</c:v>
                </c:pt>
                <c:pt idx="18534" formatCode="General">
                  <c:v>18.533999999999999</c:v>
                </c:pt>
                <c:pt idx="18535" formatCode="General">
                  <c:v>18.535</c:v>
                </c:pt>
                <c:pt idx="18536" formatCode="General">
                  <c:v>18.536000000000001</c:v>
                </c:pt>
                <c:pt idx="18537" formatCode="General">
                  <c:v>18.536999999999999</c:v>
                </c:pt>
                <c:pt idx="18538" formatCode="General">
                  <c:v>18.538</c:v>
                </c:pt>
                <c:pt idx="18539" formatCode="General">
                  <c:v>18.539000000000001</c:v>
                </c:pt>
                <c:pt idx="18540" formatCode="General">
                  <c:v>18.54</c:v>
                </c:pt>
                <c:pt idx="18541" formatCode="General">
                  <c:v>18.541</c:v>
                </c:pt>
                <c:pt idx="18542" formatCode="General">
                  <c:v>18.542000000000002</c:v>
                </c:pt>
                <c:pt idx="18543" formatCode="General">
                  <c:v>18.542999999999999</c:v>
                </c:pt>
                <c:pt idx="18544" formatCode="General">
                  <c:v>18.544</c:v>
                </c:pt>
                <c:pt idx="18545" formatCode="General">
                  <c:v>18.545000000000002</c:v>
                </c:pt>
                <c:pt idx="18546" formatCode="General">
                  <c:v>18.545999999999999</c:v>
                </c:pt>
                <c:pt idx="18547" formatCode="General">
                  <c:v>18.547000000000001</c:v>
                </c:pt>
                <c:pt idx="18548" formatCode="General">
                  <c:v>18.547999999999998</c:v>
                </c:pt>
                <c:pt idx="18549" formatCode="General">
                  <c:v>18.548999999999999</c:v>
                </c:pt>
                <c:pt idx="18550" formatCode="General">
                  <c:v>18.55</c:v>
                </c:pt>
                <c:pt idx="18551" formatCode="General">
                  <c:v>18.550999999999998</c:v>
                </c:pt>
                <c:pt idx="18552" formatCode="General">
                  <c:v>18.552</c:v>
                </c:pt>
                <c:pt idx="18553" formatCode="General">
                  <c:v>18.553000000000001</c:v>
                </c:pt>
                <c:pt idx="18554" formatCode="General">
                  <c:v>18.553999999999998</c:v>
                </c:pt>
                <c:pt idx="18555" formatCode="General">
                  <c:v>18.555</c:v>
                </c:pt>
                <c:pt idx="18556" formatCode="General">
                  <c:v>18.556000000000001</c:v>
                </c:pt>
                <c:pt idx="18557" formatCode="General">
                  <c:v>18.556999999999999</c:v>
                </c:pt>
                <c:pt idx="18558" formatCode="General">
                  <c:v>18.558</c:v>
                </c:pt>
                <c:pt idx="18559" formatCode="General">
                  <c:v>18.559000000000001</c:v>
                </c:pt>
                <c:pt idx="18560" formatCode="General">
                  <c:v>18.559999999999999</c:v>
                </c:pt>
                <c:pt idx="18561" formatCode="General">
                  <c:v>18.561</c:v>
                </c:pt>
                <c:pt idx="18562" formatCode="General">
                  <c:v>18.562000000000001</c:v>
                </c:pt>
                <c:pt idx="18563" formatCode="General">
                  <c:v>18.562999999999999</c:v>
                </c:pt>
                <c:pt idx="18564" formatCode="General">
                  <c:v>18.564</c:v>
                </c:pt>
                <c:pt idx="18565" formatCode="General">
                  <c:v>18.565000000000001</c:v>
                </c:pt>
                <c:pt idx="18566" formatCode="General">
                  <c:v>18.565999999999999</c:v>
                </c:pt>
                <c:pt idx="18567" formatCode="General">
                  <c:v>18.567</c:v>
                </c:pt>
                <c:pt idx="18568" formatCode="General">
                  <c:v>18.568000000000001</c:v>
                </c:pt>
                <c:pt idx="18569" formatCode="General">
                  <c:v>18.568999999999999</c:v>
                </c:pt>
                <c:pt idx="18570" formatCode="General">
                  <c:v>18.57</c:v>
                </c:pt>
                <c:pt idx="18571" formatCode="General">
                  <c:v>18.571000000000002</c:v>
                </c:pt>
                <c:pt idx="18572" formatCode="General">
                  <c:v>18.571999999999999</c:v>
                </c:pt>
                <c:pt idx="18573" formatCode="General">
                  <c:v>18.573</c:v>
                </c:pt>
                <c:pt idx="18574" formatCode="General">
                  <c:v>18.574000000000002</c:v>
                </c:pt>
                <c:pt idx="18575" formatCode="General">
                  <c:v>18.574999999999999</c:v>
                </c:pt>
                <c:pt idx="18576" formatCode="General">
                  <c:v>18.576000000000001</c:v>
                </c:pt>
                <c:pt idx="18577" formatCode="General">
                  <c:v>18.577000000000002</c:v>
                </c:pt>
                <c:pt idx="18578" formatCode="General">
                  <c:v>18.577999999999999</c:v>
                </c:pt>
                <c:pt idx="18579" formatCode="General">
                  <c:v>18.579000000000001</c:v>
                </c:pt>
                <c:pt idx="18580" formatCode="General">
                  <c:v>18.579999999999998</c:v>
                </c:pt>
                <c:pt idx="18581" formatCode="General">
                  <c:v>18.581</c:v>
                </c:pt>
                <c:pt idx="18582" formatCode="General">
                  <c:v>18.582000000000001</c:v>
                </c:pt>
                <c:pt idx="18583" formatCode="General">
                  <c:v>18.582999999999998</c:v>
                </c:pt>
                <c:pt idx="18584" formatCode="General">
                  <c:v>18.584</c:v>
                </c:pt>
                <c:pt idx="18585" formatCode="General">
                  <c:v>18.585000000000001</c:v>
                </c:pt>
                <c:pt idx="18586" formatCode="General">
                  <c:v>18.585999999999999</c:v>
                </c:pt>
                <c:pt idx="18587" formatCode="General">
                  <c:v>18.587</c:v>
                </c:pt>
                <c:pt idx="18588" formatCode="General">
                  <c:v>18.588000000000001</c:v>
                </c:pt>
                <c:pt idx="18589" formatCode="General">
                  <c:v>18.588999999999999</c:v>
                </c:pt>
                <c:pt idx="18590" formatCode="General">
                  <c:v>18.59</c:v>
                </c:pt>
                <c:pt idx="18591" formatCode="General">
                  <c:v>18.591000000000001</c:v>
                </c:pt>
                <c:pt idx="18592" formatCode="General">
                  <c:v>18.591999999999999</c:v>
                </c:pt>
                <c:pt idx="18593" formatCode="General">
                  <c:v>18.593</c:v>
                </c:pt>
                <c:pt idx="18594" formatCode="General">
                  <c:v>18.594000000000001</c:v>
                </c:pt>
                <c:pt idx="18595" formatCode="General">
                  <c:v>18.594999999999999</c:v>
                </c:pt>
                <c:pt idx="18596" formatCode="General">
                  <c:v>18.596</c:v>
                </c:pt>
                <c:pt idx="18597" formatCode="General">
                  <c:v>18.597000000000001</c:v>
                </c:pt>
                <c:pt idx="18598" formatCode="General">
                  <c:v>18.597999999999999</c:v>
                </c:pt>
                <c:pt idx="18599" formatCode="General">
                  <c:v>18.599</c:v>
                </c:pt>
                <c:pt idx="18600" formatCode="General">
                  <c:v>18.600000000000001</c:v>
                </c:pt>
                <c:pt idx="18601" formatCode="General">
                  <c:v>18.600999999999999</c:v>
                </c:pt>
                <c:pt idx="18602" formatCode="General">
                  <c:v>18.602</c:v>
                </c:pt>
                <c:pt idx="18603" formatCode="General">
                  <c:v>18.603000000000002</c:v>
                </c:pt>
                <c:pt idx="18604" formatCode="General">
                  <c:v>18.603999999999999</c:v>
                </c:pt>
                <c:pt idx="18605" formatCode="General">
                  <c:v>18.605</c:v>
                </c:pt>
                <c:pt idx="18606" formatCode="General">
                  <c:v>18.606000000000002</c:v>
                </c:pt>
                <c:pt idx="18607" formatCode="General">
                  <c:v>18.606999999999999</c:v>
                </c:pt>
                <c:pt idx="18608" formatCode="General">
                  <c:v>18.608000000000001</c:v>
                </c:pt>
                <c:pt idx="18609" formatCode="General">
                  <c:v>18.609000000000002</c:v>
                </c:pt>
                <c:pt idx="18610" formatCode="General">
                  <c:v>18.61</c:v>
                </c:pt>
                <c:pt idx="18611" formatCode="General">
                  <c:v>18.611000000000001</c:v>
                </c:pt>
                <c:pt idx="18612" formatCode="General">
                  <c:v>18.611999999999998</c:v>
                </c:pt>
                <c:pt idx="18613" formatCode="General">
                  <c:v>18.613</c:v>
                </c:pt>
                <c:pt idx="18614" formatCode="General">
                  <c:v>18.614000000000001</c:v>
                </c:pt>
                <c:pt idx="18615" formatCode="General">
                  <c:v>18.614999999999998</c:v>
                </c:pt>
                <c:pt idx="18616" formatCode="General">
                  <c:v>18.616</c:v>
                </c:pt>
                <c:pt idx="18617" formatCode="General">
                  <c:v>18.617000000000001</c:v>
                </c:pt>
                <c:pt idx="18618" formatCode="General">
                  <c:v>18.617999999999999</c:v>
                </c:pt>
                <c:pt idx="18619" formatCode="General">
                  <c:v>18.619</c:v>
                </c:pt>
                <c:pt idx="18620" formatCode="General">
                  <c:v>18.62</c:v>
                </c:pt>
                <c:pt idx="18621" formatCode="General">
                  <c:v>18.620999999999999</c:v>
                </c:pt>
                <c:pt idx="18622" formatCode="General">
                  <c:v>18.622</c:v>
                </c:pt>
                <c:pt idx="18623" formatCode="General">
                  <c:v>18.623000000000001</c:v>
                </c:pt>
                <c:pt idx="18624" formatCode="General">
                  <c:v>18.623999999999999</c:v>
                </c:pt>
                <c:pt idx="18625" formatCode="General">
                  <c:v>18.625</c:v>
                </c:pt>
                <c:pt idx="18626" formatCode="General">
                  <c:v>18.626000000000001</c:v>
                </c:pt>
                <c:pt idx="18627" formatCode="General">
                  <c:v>18.626999999999999</c:v>
                </c:pt>
                <c:pt idx="18628" formatCode="General">
                  <c:v>18.628</c:v>
                </c:pt>
                <c:pt idx="18629" formatCode="General">
                  <c:v>18.629000000000001</c:v>
                </c:pt>
                <c:pt idx="18630" formatCode="General">
                  <c:v>18.63</c:v>
                </c:pt>
                <c:pt idx="18631" formatCode="General">
                  <c:v>18.631</c:v>
                </c:pt>
                <c:pt idx="18632" formatCode="General">
                  <c:v>18.632000000000001</c:v>
                </c:pt>
                <c:pt idx="18633" formatCode="General">
                  <c:v>18.632999999999999</c:v>
                </c:pt>
                <c:pt idx="18634" formatCode="General">
                  <c:v>18.634</c:v>
                </c:pt>
                <c:pt idx="18635" formatCode="General">
                  <c:v>18.635000000000002</c:v>
                </c:pt>
                <c:pt idx="18636" formatCode="General">
                  <c:v>18.635999999999999</c:v>
                </c:pt>
                <c:pt idx="18637" formatCode="General">
                  <c:v>18.637</c:v>
                </c:pt>
                <c:pt idx="18638" formatCode="General">
                  <c:v>18.638000000000002</c:v>
                </c:pt>
                <c:pt idx="18639" formatCode="General">
                  <c:v>18.638999999999999</c:v>
                </c:pt>
                <c:pt idx="18640" formatCode="General">
                  <c:v>18.64</c:v>
                </c:pt>
                <c:pt idx="18641" formatCode="General">
                  <c:v>18.640999999999998</c:v>
                </c:pt>
                <c:pt idx="18642" formatCode="General">
                  <c:v>18.641999999999999</c:v>
                </c:pt>
                <c:pt idx="18643" formatCode="General">
                  <c:v>18.643000000000001</c:v>
                </c:pt>
                <c:pt idx="18644" formatCode="General">
                  <c:v>18.643999999999998</c:v>
                </c:pt>
                <c:pt idx="18645" formatCode="General">
                  <c:v>18.645</c:v>
                </c:pt>
                <c:pt idx="18646" formatCode="General">
                  <c:v>18.646000000000001</c:v>
                </c:pt>
                <c:pt idx="18647" formatCode="General">
                  <c:v>18.646999999999998</c:v>
                </c:pt>
                <c:pt idx="18648" formatCode="General">
                  <c:v>18.648</c:v>
                </c:pt>
                <c:pt idx="18649" formatCode="General">
                  <c:v>18.649000000000001</c:v>
                </c:pt>
                <c:pt idx="18650" formatCode="General">
                  <c:v>18.649999999999999</c:v>
                </c:pt>
                <c:pt idx="18651" formatCode="General">
                  <c:v>18.651</c:v>
                </c:pt>
                <c:pt idx="18652" formatCode="General">
                  <c:v>18.652000000000001</c:v>
                </c:pt>
                <c:pt idx="18653" formatCode="General">
                  <c:v>18.652999999999999</c:v>
                </c:pt>
                <c:pt idx="18654" formatCode="General">
                  <c:v>18.654</c:v>
                </c:pt>
                <c:pt idx="18655" formatCode="General">
                  <c:v>18.655000000000001</c:v>
                </c:pt>
                <c:pt idx="18656" formatCode="General">
                  <c:v>18.655999999999999</c:v>
                </c:pt>
                <c:pt idx="18657" formatCode="General">
                  <c:v>18.657</c:v>
                </c:pt>
                <c:pt idx="18658" formatCode="General">
                  <c:v>18.658000000000001</c:v>
                </c:pt>
                <c:pt idx="18659" formatCode="General">
                  <c:v>18.658999999999999</c:v>
                </c:pt>
                <c:pt idx="18660" formatCode="General">
                  <c:v>18.66</c:v>
                </c:pt>
                <c:pt idx="18661" formatCode="General">
                  <c:v>18.661000000000001</c:v>
                </c:pt>
                <c:pt idx="18662" formatCode="General">
                  <c:v>18.661999999999999</c:v>
                </c:pt>
                <c:pt idx="18663" formatCode="General">
                  <c:v>18.663</c:v>
                </c:pt>
                <c:pt idx="18664" formatCode="General">
                  <c:v>18.664000000000001</c:v>
                </c:pt>
                <c:pt idx="18665" formatCode="General">
                  <c:v>18.664999999999999</c:v>
                </c:pt>
                <c:pt idx="18666" formatCode="General">
                  <c:v>18.666</c:v>
                </c:pt>
                <c:pt idx="18667" formatCode="General">
                  <c:v>18.667000000000002</c:v>
                </c:pt>
                <c:pt idx="18668" formatCode="General">
                  <c:v>18.667999999999999</c:v>
                </c:pt>
                <c:pt idx="18669" formatCode="General">
                  <c:v>18.669</c:v>
                </c:pt>
                <c:pt idx="18670" formatCode="General">
                  <c:v>18.670000000000002</c:v>
                </c:pt>
                <c:pt idx="18671" formatCode="General">
                  <c:v>18.670999999999999</c:v>
                </c:pt>
                <c:pt idx="18672" formatCode="General">
                  <c:v>18.672000000000001</c:v>
                </c:pt>
                <c:pt idx="18673" formatCode="General">
                  <c:v>18.672999999999998</c:v>
                </c:pt>
                <c:pt idx="18674" formatCode="General">
                  <c:v>18.673999999999999</c:v>
                </c:pt>
                <c:pt idx="18675" formatCode="General">
                  <c:v>18.675000000000001</c:v>
                </c:pt>
                <c:pt idx="18676" formatCode="General">
                  <c:v>18.675999999999998</c:v>
                </c:pt>
                <c:pt idx="18677" formatCode="General">
                  <c:v>18.677</c:v>
                </c:pt>
                <c:pt idx="18678" formatCode="General">
                  <c:v>18.678000000000001</c:v>
                </c:pt>
                <c:pt idx="18679" formatCode="General">
                  <c:v>18.678999999999998</c:v>
                </c:pt>
                <c:pt idx="18680" formatCode="General">
                  <c:v>18.68</c:v>
                </c:pt>
                <c:pt idx="18681" formatCode="General">
                  <c:v>18.681000000000001</c:v>
                </c:pt>
                <c:pt idx="18682" formatCode="General">
                  <c:v>18.681999999999999</c:v>
                </c:pt>
                <c:pt idx="18683" formatCode="General">
                  <c:v>18.683</c:v>
                </c:pt>
                <c:pt idx="18684" formatCode="General">
                  <c:v>18.684000000000001</c:v>
                </c:pt>
                <c:pt idx="18685" formatCode="General">
                  <c:v>18.684999999999999</c:v>
                </c:pt>
                <c:pt idx="18686" formatCode="General">
                  <c:v>18.686</c:v>
                </c:pt>
                <c:pt idx="18687" formatCode="General">
                  <c:v>18.687000000000001</c:v>
                </c:pt>
                <c:pt idx="18688" formatCode="General">
                  <c:v>18.687999999999999</c:v>
                </c:pt>
                <c:pt idx="18689" formatCode="General">
                  <c:v>18.689</c:v>
                </c:pt>
                <c:pt idx="18690" formatCode="General">
                  <c:v>18.690000000000001</c:v>
                </c:pt>
                <c:pt idx="18691" formatCode="General">
                  <c:v>18.690999999999999</c:v>
                </c:pt>
                <c:pt idx="18692" formatCode="General">
                  <c:v>18.692</c:v>
                </c:pt>
                <c:pt idx="18693" formatCode="General">
                  <c:v>18.693000000000001</c:v>
                </c:pt>
                <c:pt idx="18694" formatCode="General">
                  <c:v>18.693999999999999</c:v>
                </c:pt>
                <c:pt idx="18695" formatCode="General">
                  <c:v>18.695</c:v>
                </c:pt>
                <c:pt idx="18696" formatCode="General">
                  <c:v>18.696000000000002</c:v>
                </c:pt>
                <c:pt idx="18697" formatCode="General">
                  <c:v>18.696999999999999</c:v>
                </c:pt>
                <c:pt idx="18698" formatCode="General">
                  <c:v>18.698</c:v>
                </c:pt>
                <c:pt idx="18699" formatCode="General">
                  <c:v>18.699000000000002</c:v>
                </c:pt>
                <c:pt idx="18700" formatCode="General">
                  <c:v>18.7</c:v>
                </c:pt>
                <c:pt idx="18701" formatCode="General">
                  <c:v>18.701000000000001</c:v>
                </c:pt>
                <c:pt idx="18702" formatCode="General">
                  <c:v>18.702000000000002</c:v>
                </c:pt>
                <c:pt idx="18703" formatCode="General">
                  <c:v>18.702999999999999</c:v>
                </c:pt>
                <c:pt idx="18704" formatCode="General">
                  <c:v>18.704000000000001</c:v>
                </c:pt>
                <c:pt idx="18705" formatCode="General">
                  <c:v>18.704999999999998</c:v>
                </c:pt>
                <c:pt idx="18706" formatCode="General">
                  <c:v>18.706</c:v>
                </c:pt>
                <c:pt idx="18707" formatCode="General">
                  <c:v>18.707000000000001</c:v>
                </c:pt>
                <c:pt idx="18708" formatCode="General">
                  <c:v>18.707999999999998</c:v>
                </c:pt>
                <c:pt idx="18709" formatCode="General">
                  <c:v>18.709</c:v>
                </c:pt>
                <c:pt idx="18710" formatCode="General">
                  <c:v>18.71</c:v>
                </c:pt>
                <c:pt idx="18711" formatCode="General">
                  <c:v>18.710999999999999</c:v>
                </c:pt>
                <c:pt idx="18712" formatCode="General">
                  <c:v>18.712</c:v>
                </c:pt>
                <c:pt idx="18713" formatCode="General">
                  <c:v>18.713000000000001</c:v>
                </c:pt>
                <c:pt idx="18714" formatCode="General">
                  <c:v>18.713999999999999</c:v>
                </c:pt>
                <c:pt idx="18715" formatCode="General">
                  <c:v>18.715</c:v>
                </c:pt>
                <c:pt idx="18716" formatCode="General">
                  <c:v>18.716000000000001</c:v>
                </c:pt>
                <c:pt idx="18717" formatCode="General">
                  <c:v>18.716999999999999</c:v>
                </c:pt>
                <c:pt idx="18718" formatCode="General">
                  <c:v>18.718</c:v>
                </c:pt>
                <c:pt idx="18719" formatCode="General">
                  <c:v>18.719000000000001</c:v>
                </c:pt>
                <c:pt idx="18720" formatCode="General">
                  <c:v>18.72</c:v>
                </c:pt>
                <c:pt idx="18721" formatCode="General">
                  <c:v>18.721</c:v>
                </c:pt>
                <c:pt idx="18722" formatCode="General">
                  <c:v>18.722000000000001</c:v>
                </c:pt>
                <c:pt idx="18723" formatCode="General">
                  <c:v>18.722999999999999</c:v>
                </c:pt>
                <c:pt idx="18724" formatCode="General">
                  <c:v>18.724</c:v>
                </c:pt>
                <c:pt idx="18725" formatCode="General">
                  <c:v>18.725000000000001</c:v>
                </c:pt>
                <c:pt idx="18726" formatCode="General">
                  <c:v>18.725999999999999</c:v>
                </c:pt>
                <c:pt idx="18727" formatCode="General">
                  <c:v>18.727</c:v>
                </c:pt>
                <c:pt idx="18728" formatCode="General">
                  <c:v>18.728000000000002</c:v>
                </c:pt>
                <c:pt idx="18729" formatCode="General">
                  <c:v>18.728999999999999</c:v>
                </c:pt>
                <c:pt idx="18730" formatCode="General">
                  <c:v>18.73</c:v>
                </c:pt>
                <c:pt idx="18731" formatCode="General">
                  <c:v>18.731000000000002</c:v>
                </c:pt>
                <c:pt idx="18732" formatCode="General">
                  <c:v>18.731999999999999</c:v>
                </c:pt>
                <c:pt idx="18733" formatCode="General">
                  <c:v>18.733000000000001</c:v>
                </c:pt>
                <c:pt idx="18734" formatCode="General">
                  <c:v>18.734000000000002</c:v>
                </c:pt>
                <c:pt idx="18735" formatCode="General">
                  <c:v>18.734999999999999</c:v>
                </c:pt>
                <c:pt idx="18736" formatCode="General">
                  <c:v>18.736000000000001</c:v>
                </c:pt>
                <c:pt idx="18737" formatCode="General">
                  <c:v>18.736999999999998</c:v>
                </c:pt>
                <c:pt idx="18738" formatCode="General">
                  <c:v>18.738</c:v>
                </c:pt>
                <c:pt idx="18739" formatCode="General">
                  <c:v>18.739000000000001</c:v>
                </c:pt>
                <c:pt idx="18740" formatCode="General">
                  <c:v>18.739999999999998</c:v>
                </c:pt>
                <c:pt idx="18741" formatCode="General">
                  <c:v>18.741</c:v>
                </c:pt>
                <c:pt idx="18742" formatCode="General">
                  <c:v>18.742000000000001</c:v>
                </c:pt>
                <c:pt idx="18743" formatCode="General">
                  <c:v>18.742999999999999</c:v>
                </c:pt>
                <c:pt idx="18744" formatCode="General">
                  <c:v>18.744</c:v>
                </c:pt>
                <c:pt idx="18745" formatCode="General">
                  <c:v>18.745000000000001</c:v>
                </c:pt>
                <c:pt idx="18746" formatCode="General">
                  <c:v>18.745999999999999</c:v>
                </c:pt>
                <c:pt idx="18747" formatCode="General">
                  <c:v>18.747</c:v>
                </c:pt>
                <c:pt idx="18748" formatCode="General">
                  <c:v>18.748000000000001</c:v>
                </c:pt>
                <c:pt idx="18749" formatCode="General">
                  <c:v>18.748999999999999</c:v>
                </c:pt>
                <c:pt idx="18750" formatCode="General">
                  <c:v>18.75</c:v>
                </c:pt>
                <c:pt idx="18751" formatCode="General">
                  <c:v>18.751000000000001</c:v>
                </c:pt>
                <c:pt idx="18752" formatCode="General">
                  <c:v>18.751999999999999</c:v>
                </c:pt>
                <c:pt idx="18753" formatCode="General">
                  <c:v>18.753</c:v>
                </c:pt>
                <c:pt idx="18754" formatCode="General">
                  <c:v>18.754000000000001</c:v>
                </c:pt>
                <c:pt idx="18755" formatCode="General">
                  <c:v>18.754999999999999</c:v>
                </c:pt>
                <c:pt idx="18756" formatCode="General">
                  <c:v>18.756</c:v>
                </c:pt>
                <c:pt idx="18757" formatCode="General">
                  <c:v>18.757000000000001</c:v>
                </c:pt>
                <c:pt idx="18758" formatCode="General">
                  <c:v>18.757999999999999</c:v>
                </c:pt>
                <c:pt idx="18759" formatCode="General">
                  <c:v>18.759</c:v>
                </c:pt>
                <c:pt idx="18760" formatCode="General">
                  <c:v>18.760000000000002</c:v>
                </c:pt>
                <c:pt idx="18761" formatCode="General">
                  <c:v>18.760999999999999</c:v>
                </c:pt>
                <c:pt idx="18762" formatCode="General">
                  <c:v>18.762</c:v>
                </c:pt>
                <c:pt idx="18763" formatCode="General">
                  <c:v>18.763000000000002</c:v>
                </c:pt>
                <c:pt idx="18764" formatCode="General">
                  <c:v>18.763999999999999</c:v>
                </c:pt>
                <c:pt idx="18765" formatCode="General">
                  <c:v>18.765000000000001</c:v>
                </c:pt>
                <c:pt idx="18766" formatCode="General">
                  <c:v>18.765999999999998</c:v>
                </c:pt>
                <c:pt idx="18767" formatCode="General">
                  <c:v>18.766999999999999</c:v>
                </c:pt>
                <c:pt idx="18768" formatCode="General">
                  <c:v>18.768000000000001</c:v>
                </c:pt>
                <c:pt idx="18769" formatCode="General">
                  <c:v>18.768999999999998</c:v>
                </c:pt>
                <c:pt idx="18770" formatCode="General">
                  <c:v>18.77</c:v>
                </c:pt>
                <c:pt idx="18771" formatCode="General">
                  <c:v>18.771000000000001</c:v>
                </c:pt>
                <c:pt idx="18772" formatCode="General">
                  <c:v>18.771999999999998</c:v>
                </c:pt>
                <c:pt idx="18773" formatCode="General">
                  <c:v>18.773</c:v>
                </c:pt>
                <c:pt idx="18774" formatCode="General">
                  <c:v>18.774000000000001</c:v>
                </c:pt>
                <c:pt idx="18775" formatCode="General">
                  <c:v>18.774999999999999</c:v>
                </c:pt>
                <c:pt idx="18776" formatCode="General">
                  <c:v>18.776</c:v>
                </c:pt>
                <c:pt idx="18777" formatCode="General">
                  <c:v>18.777000000000001</c:v>
                </c:pt>
                <c:pt idx="18778" formatCode="General">
                  <c:v>18.777999999999999</c:v>
                </c:pt>
                <c:pt idx="18779" formatCode="General">
                  <c:v>18.779</c:v>
                </c:pt>
                <c:pt idx="18780" formatCode="General">
                  <c:v>18.78</c:v>
                </c:pt>
                <c:pt idx="18781" formatCode="General">
                  <c:v>18.780999999999999</c:v>
                </c:pt>
                <c:pt idx="18782" formatCode="General">
                  <c:v>18.782</c:v>
                </c:pt>
                <c:pt idx="18783" formatCode="General">
                  <c:v>18.783000000000001</c:v>
                </c:pt>
                <c:pt idx="18784" formatCode="General">
                  <c:v>18.783999999999999</c:v>
                </c:pt>
                <c:pt idx="18785" formatCode="General">
                  <c:v>18.785</c:v>
                </c:pt>
                <c:pt idx="18786" formatCode="General">
                  <c:v>18.786000000000001</c:v>
                </c:pt>
                <c:pt idx="18787" formatCode="General">
                  <c:v>18.786999999999999</c:v>
                </c:pt>
                <c:pt idx="18788" formatCode="General">
                  <c:v>18.788</c:v>
                </c:pt>
                <c:pt idx="18789" formatCode="General">
                  <c:v>18.789000000000001</c:v>
                </c:pt>
                <c:pt idx="18790" formatCode="General">
                  <c:v>18.79</c:v>
                </c:pt>
                <c:pt idx="18791" formatCode="General">
                  <c:v>18.791</c:v>
                </c:pt>
                <c:pt idx="18792" formatCode="General">
                  <c:v>18.792000000000002</c:v>
                </c:pt>
                <c:pt idx="18793" formatCode="General">
                  <c:v>18.792999999999999</c:v>
                </c:pt>
                <c:pt idx="18794" formatCode="General">
                  <c:v>18.794</c:v>
                </c:pt>
                <c:pt idx="18795" formatCode="General">
                  <c:v>18.795000000000002</c:v>
                </c:pt>
                <c:pt idx="18796" formatCode="General">
                  <c:v>18.795999999999999</c:v>
                </c:pt>
                <c:pt idx="18797" formatCode="General">
                  <c:v>18.797000000000001</c:v>
                </c:pt>
                <c:pt idx="18798" formatCode="General">
                  <c:v>18.797999999999998</c:v>
                </c:pt>
                <c:pt idx="18799" formatCode="General">
                  <c:v>18.798999999999999</c:v>
                </c:pt>
                <c:pt idx="18800" formatCode="General">
                  <c:v>18.8</c:v>
                </c:pt>
                <c:pt idx="18801" formatCode="General">
                  <c:v>18.800999999999998</c:v>
                </c:pt>
                <c:pt idx="18802" formatCode="General">
                  <c:v>18.802</c:v>
                </c:pt>
                <c:pt idx="18803" formatCode="General">
                  <c:v>18.803000000000001</c:v>
                </c:pt>
                <c:pt idx="18804" formatCode="General">
                  <c:v>18.803999999999998</c:v>
                </c:pt>
                <c:pt idx="18805" formatCode="General">
                  <c:v>18.805</c:v>
                </c:pt>
                <c:pt idx="18806" formatCode="General">
                  <c:v>18.806000000000001</c:v>
                </c:pt>
                <c:pt idx="18807" formatCode="General">
                  <c:v>18.806999999999999</c:v>
                </c:pt>
                <c:pt idx="18808" formatCode="General">
                  <c:v>18.808</c:v>
                </c:pt>
                <c:pt idx="18809" formatCode="General">
                  <c:v>18.809000000000001</c:v>
                </c:pt>
                <c:pt idx="18810" formatCode="General">
                  <c:v>18.809999999999999</c:v>
                </c:pt>
                <c:pt idx="18811" formatCode="General">
                  <c:v>18.811</c:v>
                </c:pt>
                <c:pt idx="18812" formatCode="General">
                  <c:v>18.812000000000001</c:v>
                </c:pt>
                <c:pt idx="18813" formatCode="General">
                  <c:v>18.812999999999999</c:v>
                </c:pt>
                <c:pt idx="18814" formatCode="General">
                  <c:v>18.814</c:v>
                </c:pt>
                <c:pt idx="18815" formatCode="General">
                  <c:v>18.815000000000001</c:v>
                </c:pt>
                <c:pt idx="18816" formatCode="General">
                  <c:v>18.815999999999999</c:v>
                </c:pt>
                <c:pt idx="18817" formatCode="General">
                  <c:v>18.817</c:v>
                </c:pt>
                <c:pt idx="18818" formatCode="General">
                  <c:v>18.818000000000001</c:v>
                </c:pt>
                <c:pt idx="18819" formatCode="General">
                  <c:v>18.818999999999999</c:v>
                </c:pt>
                <c:pt idx="18820" formatCode="General">
                  <c:v>18.82</c:v>
                </c:pt>
                <c:pt idx="18821" formatCode="General">
                  <c:v>18.821000000000002</c:v>
                </c:pt>
                <c:pt idx="18822" formatCode="General">
                  <c:v>18.821999999999999</c:v>
                </c:pt>
                <c:pt idx="18823" formatCode="General">
                  <c:v>18.823</c:v>
                </c:pt>
                <c:pt idx="18824" formatCode="General">
                  <c:v>18.824000000000002</c:v>
                </c:pt>
                <c:pt idx="18825" formatCode="General">
                  <c:v>18.824999999999999</c:v>
                </c:pt>
                <c:pt idx="18826" formatCode="General">
                  <c:v>18.826000000000001</c:v>
                </c:pt>
                <c:pt idx="18827" formatCode="General">
                  <c:v>18.827000000000002</c:v>
                </c:pt>
                <c:pt idx="18828" formatCode="General">
                  <c:v>18.827999999999999</c:v>
                </c:pt>
                <c:pt idx="18829" formatCode="General">
                  <c:v>18.829000000000001</c:v>
                </c:pt>
                <c:pt idx="18830" formatCode="General">
                  <c:v>18.829999999999998</c:v>
                </c:pt>
                <c:pt idx="18831" formatCode="General">
                  <c:v>18.831</c:v>
                </c:pt>
                <c:pt idx="18832" formatCode="General">
                  <c:v>18.832000000000001</c:v>
                </c:pt>
                <c:pt idx="18833" formatCode="General">
                  <c:v>18.832999999999998</c:v>
                </c:pt>
                <c:pt idx="18834" formatCode="General">
                  <c:v>18.834</c:v>
                </c:pt>
                <c:pt idx="18835" formatCode="General">
                  <c:v>18.835000000000001</c:v>
                </c:pt>
                <c:pt idx="18836" formatCode="General">
                  <c:v>18.835999999999999</c:v>
                </c:pt>
                <c:pt idx="18837" formatCode="General">
                  <c:v>18.837</c:v>
                </c:pt>
                <c:pt idx="18838" formatCode="General">
                  <c:v>18.838000000000001</c:v>
                </c:pt>
                <c:pt idx="18839" formatCode="General">
                  <c:v>18.838999999999999</c:v>
                </c:pt>
                <c:pt idx="18840" formatCode="General">
                  <c:v>18.84</c:v>
                </c:pt>
                <c:pt idx="18841" formatCode="General">
                  <c:v>18.841000000000001</c:v>
                </c:pt>
                <c:pt idx="18842" formatCode="General">
                  <c:v>18.841999999999999</c:v>
                </c:pt>
                <c:pt idx="18843" formatCode="General">
                  <c:v>18.843</c:v>
                </c:pt>
                <c:pt idx="18844" formatCode="General">
                  <c:v>18.844000000000001</c:v>
                </c:pt>
                <c:pt idx="18845" formatCode="General">
                  <c:v>18.844999999999999</c:v>
                </c:pt>
                <c:pt idx="18846" formatCode="General">
                  <c:v>18.846</c:v>
                </c:pt>
                <c:pt idx="18847" formatCode="General">
                  <c:v>18.847000000000001</c:v>
                </c:pt>
                <c:pt idx="18848" formatCode="General">
                  <c:v>18.847999999999999</c:v>
                </c:pt>
                <c:pt idx="18849" formatCode="General">
                  <c:v>18.849</c:v>
                </c:pt>
                <c:pt idx="18850" formatCode="General">
                  <c:v>18.850000000000001</c:v>
                </c:pt>
                <c:pt idx="18851" formatCode="General">
                  <c:v>18.850999999999999</c:v>
                </c:pt>
                <c:pt idx="18852" formatCode="General">
                  <c:v>18.852</c:v>
                </c:pt>
                <c:pt idx="18853" formatCode="General">
                  <c:v>18.853000000000002</c:v>
                </c:pt>
                <c:pt idx="18854" formatCode="General">
                  <c:v>18.853999999999999</c:v>
                </c:pt>
                <c:pt idx="18855" formatCode="General">
                  <c:v>18.855</c:v>
                </c:pt>
                <c:pt idx="18856" formatCode="General">
                  <c:v>18.856000000000002</c:v>
                </c:pt>
                <c:pt idx="18857" formatCode="General">
                  <c:v>18.856999999999999</c:v>
                </c:pt>
                <c:pt idx="18858" formatCode="General">
                  <c:v>18.858000000000001</c:v>
                </c:pt>
                <c:pt idx="18859" formatCode="General">
                  <c:v>18.859000000000002</c:v>
                </c:pt>
                <c:pt idx="18860" formatCode="General">
                  <c:v>18.86</c:v>
                </c:pt>
                <c:pt idx="18861" formatCode="General">
                  <c:v>18.861000000000001</c:v>
                </c:pt>
                <c:pt idx="18862" formatCode="General">
                  <c:v>18.861999999999998</c:v>
                </c:pt>
                <c:pt idx="18863" formatCode="General">
                  <c:v>18.863</c:v>
                </c:pt>
                <c:pt idx="18864" formatCode="General">
                  <c:v>18.864000000000001</c:v>
                </c:pt>
                <c:pt idx="18865" formatCode="General">
                  <c:v>18.864999999999998</c:v>
                </c:pt>
                <c:pt idx="18866" formatCode="General">
                  <c:v>18.866</c:v>
                </c:pt>
                <c:pt idx="18867" formatCode="General">
                  <c:v>18.867000000000001</c:v>
                </c:pt>
                <c:pt idx="18868" formatCode="General">
                  <c:v>18.867999999999999</c:v>
                </c:pt>
                <c:pt idx="18869" formatCode="General">
                  <c:v>18.869</c:v>
                </c:pt>
                <c:pt idx="18870" formatCode="General">
                  <c:v>18.87</c:v>
                </c:pt>
                <c:pt idx="18871" formatCode="General">
                  <c:v>18.870999999999999</c:v>
                </c:pt>
                <c:pt idx="18872" formatCode="General">
                  <c:v>18.872</c:v>
                </c:pt>
                <c:pt idx="18873" formatCode="General">
                  <c:v>18.873000000000001</c:v>
                </c:pt>
                <c:pt idx="18874" formatCode="General">
                  <c:v>18.873999999999999</c:v>
                </c:pt>
                <c:pt idx="18875" formatCode="General">
                  <c:v>18.875</c:v>
                </c:pt>
                <c:pt idx="18876" formatCode="General">
                  <c:v>18.876000000000001</c:v>
                </c:pt>
                <c:pt idx="18877" formatCode="General">
                  <c:v>18.876999999999999</c:v>
                </c:pt>
                <c:pt idx="18878" formatCode="General">
                  <c:v>18.878</c:v>
                </c:pt>
                <c:pt idx="18879" formatCode="General">
                  <c:v>18.879000000000001</c:v>
                </c:pt>
                <c:pt idx="18880" formatCode="General">
                  <c:v>18.88</c:v>
                </c:pt>
                <c:pt idx="18881" formatCode="General">
                  <c:v>18.881</c:v>
                </c:pt>
                <c:pt idx="18882" formatCode="General">
                  <c:v>18.882000000000001</c:v>
                </c:pt>
                <c:pt idx="18883" formatCode="General">
                  <c:v>18.882999999999999</c:v>
                </c:pt>
                <c:pt idx="18884" formatCode="General">
                  <c:v>18.884</c:v>
                </c:pt>
                <c:pt idx="18885" formatCode="General">
                  <c:v>18.885000000000002</c:v>
                </c:pt>
                <c:pt idx="18886" formatCode="General">
                  <c:v>18.885999999999999</c:v>
                </c:pt>
                <c:pt idx="18887" formatCode="General">
                  <c:v>18.887</c:v>
                </c:pt>
                <c:pt idx="18888" formatCode="General">
                  <c:v>18.888000000000002</c:v>
                </c:pt>
                <c:pt idx="18889" formatCode="General">
                  <c:v>18.888999999999999</c:v>
                </c:pt>
                <c:pt idx="18890" formatCode="General">
                  <c:v>18.89</c:v>
                </c:pt>
                <c:pt idx="18891" formatCode="General">
                  <c:v>18.890999999999998</c:v>
                </c:pt>
                <c:pt idx="18892" formatCode="General">
                  <c:v>18.891999999999999</c:v>
                </c:pt>
                <c:pt idx="18893" formatCode="General">
                  <c:v>18.893000000000001</c:v>
                </c:pt>
                <c:pt idx="18894" formatCode="General">
                  <c:v>18.893999999999998</c:v>
                </c:pt>
                <c:pt idx="18895" formatCode="General">
                  <c:v>18.895</c:v>
                </c:pt>
                <c:pt idx="18896" formatCode="General">
                  <c:v>18.896000000000001</c:v>
                </c:pt>
                <c:pt idx="18897" formatCode="General">
                  <c:v>18.896999999999998</c:v>
                </c:pt>
                <c:pt idx="18898" formatCode="General">
                  <c:v>18.898</c:v>
                </c:pt>
                <c:pt idx="18899" formatCode="General">
                  <c:v>18.899000000000001</c:v>
                </c:pt>
                <c:pt idx="18900" formatCode="General">
                  <c:v>18.899999999999999</c:v>
                </c:pt>
                <c:pt idx="18901" formatCode="General">
                  <c:v>18.901</c:v>
                </c:pt>
                <c:pt idx="18902" formatCode="General">
                  <c:v>18.902000000000001</c:v>
                </c:pt>
                <c:pt idx="18903" formatCode="General">
                  <c:v>18.902999999999999</c:v>
                </c:pt>
                <c:pt idx="18904" formatCode="General">
                  <c:v>18.904</c:v>
                </c:pt>
                <c:pt idx="18905" formatCode="General">
                  <c:v>18.905000000000001</c:v>
                </c:pt>
                <c:pt idx="18906" formatCode="General">
                  <c:v>18.905999999999999</c:v>
                </c:pt>
                <c:pt idx="18907" formatCode="General">
                  <c:v>18.907</c:v>
                </c:pt>
                <c:pt idx="18908" formatCode="General">
                  <c:v>18.908000000000001</c:v>
                </c:pt>
                <c:pt idx="18909" formatCode="General">
                  <c:v>18.908999999999999</c:v>
                </c:pt>
                <c:pt idx="18910" formatCode="General">
                  <c:v>18.91</c:v>
                </c:pt>
                <c:pt idx="18911" formatCode="General">
                  <c:v>18.911000000000001</c:v>
                </c:pt>
                <c:pt idx="18912" formatCode="General">
                  <c:v>18.911999999999999</c:v>
                </c:pt>
                <c:pt idx="18913" formatCode="General">
                  <c:v>18.913</c:v>
                </c:pt>
                <c:pt idx="18914" formatCode="General">
                  <c:v>18.914000000000001</c:v>
                </c:pt>
                <c:pt idx="18915" formatCode="General">
                  <c:v>18.914999999999999</c:v>
                </c:pt>
                <c:pt idx="18916" formatCode="General">
                  <c:v>18.916</c:v>
                </c:pt>
                <c:pt idx="18917" formatCode="General">
                  <c:v>18.917000000000002</c:v>
                </c:pt>
                <c:pt idx="18918" formatCode="General">
                  <c:v>18.917999999999999</c:v>
                </c:pt>
                <c:pt idx="18919" formatCode="General">
                  <c:v>18.919</c:v>
                </c:pt>
                <c:pt idx="18920" formatCode="General">
                  <c:v>18.920000000000002</c:v>
                </c:pt>
                <c:pt idx="18921" formatCode="General">
                  <c:v>18.920999999999999</c:v>
                </c:pt>
                <c:pt idx="18922" formatCode="General">
                  <c:v>18.922000000000001</c:v>
                </c:pt>
                <c:pt idx="18923" formatCode="General">
                  <c:v>18.922999999999998</c:v>
                </c:pt>
                <c:pt idx="18924" formatCode="General">
                  <c:v>18.923999999999999</c:v>
                </c:pt>
                <c:pt idx="18925" formatCode="General">
                  <c:v>18.925000000000001</c:v>
                </c:pt>
                <c:pt idx="18926" formatCode="General">
                  <c:v>18.925999999999998</c:v>
                </c:pt>
                <c:pt idx="18927" formatCode="General">
                  <c:v>18.927</c:v>
                </c:pt>
                <c:pt idx="18928" formatCode="General">
                  <c:v>18.928000000000001</c:v>
                </c:pt>
                <c:pt idx="18929" formatCode="General">
                  <c:v>18.928999999999998</c:v>
                </c:pt>
                <c:pt idx="18930" formatCode="General">
                  <c:v>18.93</c:v>
                </c:pt>
                <c:pt idx="18931" formatCode="General">
                  <c:v>18.931000000000001</c:v>
                </c:pt>
                <c:pt idx="18932" formatCode="General">
                  <c:v>18.931999999999999</c:v>
                </c:pt>
                <c:pt idx="18933" formatCode="General">
                  <c:v>18.933</c:v>
                </c:pt>
                <c:pt idx="18934" formatCode="General">
                  <c:v>18.934000000000001</c:v>
                </c:pt>
                <c:pt idx="18935" formatCode="General">
                  <c:v>18.934999999999999</c:v>
                </c:pt>
                <c:pt idx="18936" formatCode="General">
                  <c:v>18.936</c:v>
                </c:pt>
                <c:pt idx="18937" formatCode="General">
                  <c:v>18.937000000000001</c:v>
                </c:pt>
                <c:pt idx="18938" formatCode="General">
                  <c:v>18.937999999999999</c:v>
                </c:pt>
                <c:pt idx="18939" formatCode="General">
                  <c:v>18.939</c:v>
                </c:pt>
                <c:pt idx="18940" formatCode="General">
                  <c:v>18.940000000000001</c:v>
                </c:pt>
                <c:pt idx="18941" formatCode="General">
                  <c:v>18.940999999999999</c:v>
                </c:pt>
                <c:pt idx="18942" formatCode="General">
                  <c:v>18.942</c:v>
                </c:pt>
                <c:pt idx="18943" formatCode="General">
                  <c:v>18.943000000000001</c:v>
                </c:pt>
                <c:pt idx="18944" formatCode="General">
                  <c:v>18.943999999999999</c:v>
                </c:pt>
                <c:pt idx="18945" formatCode="General">
                  <c:v>18.945</c:v>
                </c:pt>
                <c:pt idx="18946" formatCode="General">
                  <c:v>18.946000000000002</c:v>
                </c:pt>
                <c:pt idx="18947" formatCode="General">
                  <c:v>18.946999999999999</c:v>
                </c:pt>
                <c:pt idx="18948" formatCode="General">
                  <c:v>18.948</c:v>
                </c:pt>
                <c:pt idx="18949" formatCode="General">
                  <c:v>18.949000000000002</c:v>
                </c:pt>
                <c:pt idx="18950" formatCode="General">
                  <c:v>18.95</c:v>
                </c:pt>
                <c:pt idx="18951" formatCode="General">
                  <c:v>18.951000000000001</c:v>
                </c:pt>
                <c:pt idx="18952" formatCode="General">
                  <c:v>18.952000000000002</c:v>
                </c:pt>
                <c:pt idx="18953" formatCode="General">
                  <c:v>18.952999999999999</c:v>
                </c:pt>
                <c:pt idx="18954" formatCode="General">
                  <c:v>18.954000000000001</c:v>
                </c:pt>
                <c:pt idx="18955" formatCode="General">
                  <c:v>18.954999999999998</c:v>
                </c:pt>
                <c:pt idx="18956" formatCode="General">
                  <c:v>18.956</c:v>
                </c:pt>
                <c:pt idx="18957" formatCode="General">
                  <c:v>18.957000000000001</c:v>
                </c:pt>
                <c:pt idx="18958" formatCode="General">
                  <c:v>18.957999999999998</c:v>
                </c:pt>
                <c:pt idx="18959" formatCode="General">
                  <c:v>18.959</c:v>
                </c:pt>
                <c:pt idx="18960" formatCode="General">
                  <c:v>18.96</c:v>
                </c:pt>
                <c:pt idx="18961" formatCode="General">
                  <c:v>18.960999999999999</c:v>
                </c:pt>
                <c:pt idx="18962" formatCode="General">
                  <c:v>18.962</c:v>
                </c:pt>
                <c:pt idx="18963" formatCode="General">
                  <c:v>18.963000000000001</c:v>
                </c:pt>
                <c:pt idx="18964" formatCode="General">
                  <c:v>18.963999999999999</c:v>
                </c:pt>
                <c:pt idx="18965" formatCode="General">
                  <c:v>18.965</c:v>
                </c:pt>
                <c:pt idx="18966" formatCode="General">
                  <c:v>18.966000000000001</c:v>
                </c:pt>
                <c:pt idx="18967" formatCode="General">
                  <c:v>18.966999999999999</c:v>
                </c:pt>
                <c:pt idx="18968" formatCode="General">
                  <c:v>18.968</c:v>
                </c:pt>
                <c:pt idx="18969" formatCode="General">
                  <c:v>18.969000000000001</c:v>
                </c:pt>
                <c:pt idx="18970" formatCode="General">
                  <c:v>18.97</c:v>
                </c:pt>
                <c:pt idx="18971" formatCode="General">
                  <c:v>18.971</c:v>
                </c:pt>
                <c:pt idx="18972" formatCode="General">
                  <c:v>18.972000000000001</c:v>
                </c:pt>
                <c:pt idx="18973" formatCode="General">
                  <c:v>18.972999999999999</c:v>
                </c:pt>
                <c:pt idx="18974" formatCode="General">
                  <c:v>18.974</c:v>
                </c:pt>
                <c:pt idx="18975" formatCode="General">
                  <c:v>18.975000000000001</c:v>
                </c:pt>
                <c:pt idx="18976" formatCode="General">
                  <c:v>18.975999999999999</c:v>
                </c:pt>
                <c:pt idx="18977" formatCode="General">
                  <c:v>18.977</c:v>
                </c:pt>
                <c:pt idx="18978" formatCode="General">
                  <c:v>18.978000000000002</c:v>
                </c:pt>
                <c:pt idx="18979" formatCode="General">
                  <c:v>18.978999999999999</c:v>
                </c:pt>
                <c:pt idx="18980" formatCode="General">
                  <c:v>18.98</c:v>
                </c:pt>
                <c:pt idx="18981" formatCode="General">
                  <c:v>18.981000000000002</c:v>
                </c:pt>
                <c:pt idx="18982" formatCode="General">
                  <c:v>18.981999999999999</c:v>
                </c:pt>
                <c:pt idx="18983" formatCode="General">
                  <c:v>18.983000000000001</c:v>
                </c:pt>
                <c:pt idx="18984" formatCode="General">
                  <c:v>18.984000000000002</c:v>
                </c:pt>
                <c:pt idx="18985" formatCode="General">
                  <c:v>18.984999999999999</c:v>
                </c:pt>
                <c:pt idx="18986" formatCode="General">
                  <c:v>18.986000000000001</c:v>
                </c:pt>
                <c:pt idx="18987" formatCode="General">
                  <c:v>18.986999999999998</c:v>
                </c:pt>
                <c:pt idx="18988" formatCode="General">
                  <c:v>18.988</c:v>
                </c:pt>
                <c:pt idx="18989" formatCode="General">
                  <c:v>18.989000000000001</c:v>
                </c:pt>
                <c:pt idx="18990" formatCode="General">
                  <c:v>18.989999999999998</c:v>
                </c:pt>
                <c:pt idx="18991" formatCode="General">
                  <c:v>18.991</c:v>
                </c:pt>
                <c:pt idx="18992" formatCode="General">
                  <c:v>18.992000000000001</c:v>
                </c:pt>
                <c:pt idx="18993" formatCode="General">
                  <c:v>18.992999999999999</c:v>
                </c:pt>
                <c:pt idx="18994" formatCode="General">
                  <c:v>18.994</c:v>
                </c:pt>
                <c:pt idx="18995" formatCode="General">
                  <c:v>18.995000000000001</c:v>
                </c:pt>
                <c:pt idx="18996" formatCode="General">
                  <c:v>18.995999999999999</c:v>
                </c:pt>
                <c:pt idx="18997" formatCode="General">
                  <c:v>18.997</c:v>
                </c:pt>
                <c:pt idx="18998" formatCode="General">
                  <c:v>18.998000000000001</c:v>
                </c:pt>
                <c:pt idx="18999" formatCode="General">
                  <c:v>18.998999999999999</c:v>
                </c:pt>
                <c:pt idx="19000" formatCode="General">
                  <c:v>19</c:v>
                </c:pt>
                <c:pt idx="19001" formatCode="General">
                  <c:v>19.001000000000001</c:v>
                </c:pt>
                <c:pt idx="19002" formatCode="General">
                  <c:v>19.001999999999999</c:v>
                </c:pt>
                <c:pt idx="19003" formatCode="General">
                  <c:v>19.003</c:v>
                </c:pt>
                <c:pt idx="19004" formatCode="General">
                  <c:v>19.004000000000001</c:v>
                </c:pt>
                <c:pt idx="19005" formatCode="General">
                  <c:v>19.004999999999999</c:v>
                </c:pt>
                <c:pt idx="19006" formatCode="General">
                  <c:v>19.006</c:v>
                </c:pt>
                <c:pt idx="19007" formatCode="General">
                  <c:v>19.007000000000001</c:v>
                </c:pt>
                <c:pt idx="19008" formatCode="General">
                  <c:v>19.007999999999999</c:v>
                </c:pt>
                <c:pt idx="19009" formatCode="General">
                  <c:v>19.009</c:v>
                </c:pt>
                <c:pt idx="19010" formatCode="General">
                  <c:v>19.010000000000002</c:v>
                </c:pt>
                <c:pt idx="19011" formatCode="General">
                  <c:v>19.010999999999999</c:v>
                </c:pt>
                <c:pt idx="19012" formatCode="General">
                  <c:v>19.012</c:v>
                </c:pt>
                <c:pt idx="19013" formatCode="General">
                  <c:v>19.013000000000002</c:v>
                </c:pt>
                <c:pt idx="19014" formatCode="General">
                  <c:v>19.013999999999999</c:v>
                </c:pt>
                <c:pt idx="19015" formatCode="General">
                  <c:v>19.015000000000001</c:v>
                </c:pt>
                <c:pt idx="19016" formatCode="General">
                  <c:v>19.015999999999998</c:v>
                </c:pt>
                <c:pt idx="19017" formatCode="General">
                  <c:v>19.016999999999999</c:v>
                </c:pt>
                <c:pt idx="19018" formatCode="General">
                  <c:v>19.018000000000001</c:v>
                </c:pt>
                <c:pt idx="19019" formatCode="General">
                  <c:v>19.018999999999998</c:v>
                </c:pt>
                <c:pt idx="19020" formatCode="General">
                  <c:v>19.02</c:v>
                </c:pt>
                <c:pt idx="19021" formatCode="General">
                  <c:v>19.021000000000001</c:v>
                </c:pt>
                <c:pt idx="19022" formatCode="General">
                  <c:v>19.021999999999998</c:v>
                </c:pt>
                <c:pt idx="19023" formatCode="General">
                  <c:v>19.023</c:v>
                </c:pt>
                <c:pt idx="19024" formatCode="General">
                  <c:v>19.024000000000001</c:v>
                </c:pt>
                <c:pt idx="19025" formatCode="General">
                  <c:v>19.024999999999999</c:v>
                </c:pt>
                <c:pt idx="19026" formatCode="General">
                  <c:v>19.026</c:v>
                </c:pt>
                <c:pt idx="19027" formatCode="General">
                  <c:v>19.027000000000001</c:v>
                </c:pt>
                <c:pt idx="19028" formatCode="General">
                  <c:v>19.027999999999999</c:v>
                </c:pt>
                <c:pt idx="19029" formatCode="General">
                  <c:v>19.029</c:v>
                </c:pt>
                <c:pt idx="19030" formatCode="General">
                  <c:v>19.03</c:v>
                </c:pt>
                <c:pt idx="19031" formatCode="General">
                  <c:v>19.030999999999999</c:v>
                </c:pt>
                <c:pt idx="19032" formatCode="General">
                  <c:v>19.032</c:v>
                </c:pt>
                <c:pt idx="19033" formatCode="General">
                  <c:v>19.033000000000001</c:v>
                </c:pt>
                <c:pt idx="19034" formatCode="General">
                  <c:v>19.033999999999999</c:v>
                </c:pt>
                <c:pt idx="19035" formatCode="General">
                  <c:v>19.035</c:v>
                </c:pt>
                <c:pt idx="19036" formatCode="General">
                  <c:v>19.036000000000001</c:v>
                </c:pt>
                <c:pt idx="19037" formatCode="General">
                  <c:v>19.036999999999999</c:v>
                </c:pt>
                <c:pt idx="19038" formatCode="General">
                  <c:v>19.038</c:v>
                </c:pt>
                <c:pt idx="19039" formatCode="General">
                  <c:v>19.039000000000001</c:v>
                </c:pt>
                <c:pt idx="19040" formatCode="General">
                  <c:v>19.04</c:v>
                </c:pt>
                <c:pt idx="19041" formatCode="General">
                  <c:v>19.041</c:v>
                </c:pt>
                <c:pt idx="19042" formatCode="General">
                  <c:v>19.042000000000002</c:v>
                </c:pt>
                <c:pt idx="19043" formatCode="General">
                  <c:v>19.042999999999999</c:v>
                </c:pt>
                <c:pt idx="19044" formatCode="General">
                  <c:v>19.044</c:v>
                </c:pt>
                <c:pt idx="19045" formatCode="General">
                  <c:v>19.045000000000002</c:v>
                </c:pt>
                <c:pt idx="19046" formatCode="General">
                  <c:v>19.045999999999999</c:v>
                </c:pt>
                <c:pt idx="19047" formatCode="General">
                  <c:v>19.047000000000001</c:v>
                </c:pt>
                <c:pt idx="19048" formatCode="General">
                  <c:v>19.047999999999998</c:v>
                </c:pt>
                <c:pt idx="19049" formatCode="General">
                  <c:v>19.048999999999999</c:v>
                </c:pt>
                <c:pt idx="19050" formatCode="General">
                  <c:v>19.05</c:v>
                </c:pt>
                <c:pt idx="19051" formatCode="General">
                  <c:v>19.050999999999998</c:v>
                </c:pt>
                <c:pt idx="19052" formatCode="General">
                  <c:v>19.052</c:v>
                </c:pt>
                <c:pt idx="19053" formatCode="General">
                  <c:v>19.053000000000001</c:v>
                </c:pt>
                <c:pt idx="19054" formatCode="General">
                  <c:v>19.053999999999998</c:v>
                </c:pt>
                <c:pt idx="19055" formatCode="General">
                  <c:v>19.055</c:v>
                </c:pt>
                <c:pt idx="19056" formatCode="General">
                  <c:v>19.056000000000001</c:v>
                </c:pt>
                <c:pt idx="19057" formatCode="General">
                  <c:v>19.056999999999999</c:v>
                </c:pt>
                <c:pt idx="19058" formatCode="General">
                  <c:v>19.058</c:v>
                </c:pt>
                <c:pt idx="19059" formatCode="General">
                  <c:v>19.059000000000001</c:v>
                </c:pt>
                <c:pt idx="19060" formatCode="General">
                  <c:v>19.059999999999999</c:v>
                </c:pt>
                <c:pt idx="19061" formatCode="General">
                  <c:v>19.061</c:v>
                </c:pt>
                <c:pt idx="19062" formatCode="General">
                  <c:v>19.062000000000001</c:v>
                </c:pt>
                <c:pt idx="19063" formatCode="General">
                  <c:v>19.062999999999999</c:v>
                </c:pt>
                <c:pt idx="19064" formatCode="General">
                  <c:v>19.064</c:v>
                </c:pt>
                <c:pt idx="19065" formatCode="General">
                  <c:v>19.065000000000001</c:v>
                </c:pt>
                <c:pt idx="19066" formatCode="General">
                  <c:v>19.065999999999999</c:v>
                </c:pt>
                <c:pt idx="19067" formatCode="General">
                  <c:v>19.067</c:v>
                </c:pt>
                <c:pt idx="19068" formatCode="General">
                  <c:v>19.068000000000001</c:v>
                </c:pt>
                <c:pt idx="19069" formatCode="General">
                  <c:v>19.068999999999999</c:v>
                </c:pt>
                <c:pt idx="19070" formatCode="General">
                  <c:v>19.07</c:v>
                </c:pt>
                <c:pt idx="19071" formatCode="General">
                  <c:v>19.071000000000002</c:v>
                </c:pt>
                <c:pt idx="19072" formatCode="General">
                  <c:v>19.071999999999999</c:v>
                </c:pt>
                <c:pt idx="19073" formatCode="General">
                  <c:v>19.073</c:v>
                </c:pt>
                <c:pt idx="19074" formatCode="General">
                  <c:v>19.074000000000002</c:v>
                </c:pt>
                <c:pt idx="19075" formatCode="General">
                  <c:v>19.074999999999999</c:v>
                </c:pt>
                <c:pt idx="19076" formatCode="General">
                  <c:v>19.076000000000001</c:v>
                </c:pt>
                <c:pt idx="19077" formatCode="General">
                  <c:v>19.077000000000002</c:v>
                </c:pt>
                <c:pt idx="19078" formatCode="General">
                  <c:v>19.077999999999999</c:v>
                </c:pt>
                <c:pt idx="19079" formatCode="General">
                  <c:v>19.079000000000001</c:v>
                </c:pt>
                <c:pt idx="19080" formatCode="General">
                  <c:v>19.079999999999998</c:v>
                </c:pt>
                <c:pt idx="19081" formatCode="General">
                  <c:v>19.081</c:v>
                </c:pt>
                <c:pt idx="19082" formatCode="General">
                  <c:v>19.082000000000001</c:v>
                </c:pt>
                <c:pt idx="19083" formatCode="General">
                  <c:v>19.082999999999998</c:v>
                </c:pt>
                <c:pt idx="19084" formatCode="General">
                  <c:v>19.084</c:v>
                </c:pt>
                <c:pt idx="19085" formatCode="General">
                  <c:v>19.085000000000001</c:v>
                </c:pt>
                <c:pt idx="19086" formatCode="General">
                  <c:v>19.085999999999999</c:v>
                </c:pt>
                <c:pt idx="19087" formatCode="General">
                  <c:v>19.087</c:v>
                </c:pt>
                <c:pt idx="19088" formatCode="General">
                  <c:v>19.088000000000001</c:v>
                </c:pt>
                <c:pt idx="19089" formatCode="General">
                  <c:v>19.088999999999999</c:v>
                </c:pt>
                <c:pt idx="19090" formatCode="General">
                  <c:v>19.09</c:v>
                </c:pt>
                <c:pt idx="19091" formatCode="General">
                  <c:v>19.091000000000001</c:v>
                </c:pt>
                <c:pt idx="19092" formatCode="General">
                  <c:v>19.091999999999999</c:v>
                </c:pt>
                <c:pt idx="19093" formatCode="General">
                  <c:v>19.093</c:v>
                </c:pt>
                <c:pt idx="19094" formatCode="General">
                  <c:v>19.094000000000001</c:v>
                </c:pt>
                <c:pt idx="19095" formatCode="General">
                  <c:v>19.094999999999999</c:v>
                </c:pt>
                <c:pt idx="19096" formatCode="General">
                  <c:v>19.096</c:v>
                </c:pt>
                <c:pt idx="19097" formatCode="General">
                  <c:v>19.097000000000001</c:v>
                </c:pt>
                <c:pt idx="19098" formatCode="General">
                  <c:v>19.097999999999999</c:v>
                </c:pt>
                <c:pt idx="19099" formatCode="General">
                  <c:v>19.099</c:v>
                </c:pt>
                <c:pt idx="19100" formatCode="General">
                  <c:v>19.100000000000001</c:v>
                </c:pt>
                <c:pt idx="19101" formatCode="General">
                  <c:v>19.100999999999999</c:v>
                </c:pt>
                <c:pt idx="19102" formatCode="General">
                  <c:v>19.102</c:v>
                </c:pt>
                <c:pt idx="19103" formatCode="General">
                  <c:v>19.103000000000002</c:v>
                </c:pt>
                <c:pt idx="19104" formatCode="General">
                  <c:v>19.103999999999999</c:v>
                </c:pt>
                <c:pt idx="19105" formatCode="General">
                  <c:v>19.105</c:v>
                </c:pt>
                <c:pt idx="19106" formatCode="General">
                  <c:v>19.106000000000002</c:v>
                </c:pt>
                <c:pt idx="19107" formatCode="General">
                  <c:v>19.106999999999999</c:v>
                </c:pt>
                <c:pt idx="19108" formatCode="General">
                  <c:v>19.108000000000001</c:v>
                </c:pt>
                <c:pt idx="19109" formatCode="General">
                  <c:v>19.109000000000002</c:v>
                </c:pt>
                <c:pt idx="19110" formatCode="General">
                  <c:v>19.11</c:v>
                </c:pt>
                <c:pt idx="19111" formatCode="General">
                  <c:v>19.111000000000001</c:v>
                </c:pt>
                <c:pt idx="19112" formatCode="General">
                  <c:v>19.111999999999998</c:v>
                </c:pt>
                <c:pt idx="19113" formatCode="General">
                  <c:v>19.113</c:v>
                </c:pt>
                <c:pt idx="19114" formatCode="General">
                  <c:v>19.114000000000001</c:v>
                </c:pt>
                <c:pt idx="19115" formatCode="General">
                  <c:v>19.114999999999998</c:v>
                </c:pt>
                <c:pt idx="19116" formatCode="General">
                  <c:v>19.116</c:v>
                </c:pt>
                <c:pt idx="19117" formatCode="General">
                  <c:v>19.117000000000001</c:v>
                </c:pt>
                <c:pt idx="19118" formatCode="General">
                  <c:v>19.117999999999999</c:v>
                </c:pt>
                <c:pt idx="19119" formatCode="General">
                  <c:v>19.119</c:v>
                </c:pt>
                <c:pt idx="19120" formatCode="General">
                  <c:v>19.12</c:v>
                </c:pt>
                <c:pt idx="19121" formatCode="General">
                  <c:v>19.120999999999999</c:v>
                </c:pt>
                <c:pt idx="19122" formatCode="General">
                  <c:v>19.122</c:v>
                </c:pt>
                <c:pt idx="19123" formatCode="General">
                  <c:v>19.123000000000001</c:v>
                </c:pt>
                <c:pt idx="19124" formatCode="General">
                  <c:v>19.123999999999999</c:v>
                </c:pt>
                <c:pt idx="19125" formatCode="General">
                  <c:v>19.125</c:v>
                </c:pt>
                <c:pt idx="19126" formatCode="General">
                  <c:v>19.126000000000001</c:v>
                </c:pt>
                <c:pt idx="19127" formatCode="General">
                  <c:v>19.126999999999999</c:v>
                </c:pt>
                <c:pt idx="19128" formatCode="General">
                  <c:v>19.128</c:v>
                </c:pt>
                <c:pt idx="19129" formatCode="General">
                  <c:v>19.129000000000001</c:v>
                </c:pt>
                <c:pt idx="19130" formatCode="General">
                  <c:v>19.13</c:v>
                </c:pt>
                <c:pt idx="19131" formatCode="General">
                  <c:v>19.131</c:v>
                </c:pt>
                <c:pt idx="19132" formatCode="General">
                  <c:v>19.132000000000001</c:v>
                </c:pt>
                <c:pt idx="19133" formatCode="General">
                  <c:v>19.132999999999999</c:v>
                </c:pt>
                <c:pt idx="19134" formatCode="General">
                  <c:v>19.134</c:v>
                </c:pt>
                <c:pt idx="19135" formatCode="General">
                  <c:v>19.135000000000002</c:v>
                </c:pt>
                <c:pt idx="19136" formatCode="General">
                  <c:v>19.135999999999999</c:v>
                </c:pt>
                <c:pt idx="19137" formatCode="General">
                  <c:v>19.137</c:v>
                </c:pt>
                <c:pt idx="19138" formatCode="General">
                  <c:v>19.138000000000002</c:v>
                </c:pt>
                <c:pt idx="19139" formatCode="General">
                  <c:v>19.138999999999999</c:v>
                </c:pt>
                <c:pt idx="19140" formatCode="General">
                  <c:v>19.14</c:v>
                </c:pt>
                <c:pt idx="19141" formatCode="General">
                  <c:v>19.140999999999998</c:v>
                </c:pt>
                <c:pt idx="19142" formatCode="General">
                  <c:v>19.141999999999999</c:v>
                </c:pt>
                <c:pt idx="19143" formatCode="General">
                  <c:v>19.143000000000001</c:v>
                </c:pt>
                <c:pt idx="19144" formatCode="General">
                  <c:v>19.143999999999998</c:v>
                </c:pt>
                <c:pt idx="19145" formatCode="General">
                  <c:v>19.145</c:v>
                </c:pt>
                <c:pt idx="19146" formatCode="General">
                  <c:v>19.146000000000001</c:v>
                </c:pt>
                <c:pt idx="19147" formatCode="General">
                  <c:v>19.146999999999998</c:v>
                </c:pt>
                <c:pt idx="19148" formatCode="General">
                  <c:v>19.148</c:v>
                </c:pt>
                <c:pt idx="19149" formatCode="General">
                  <c:v>19.149000000000001</c:v>
                </c:pt>
                <c:pt idx="19150" formatCode="General">
                  <c:v>19.149999999999999</c:v>
                </c:pt>
                <c:pt idx="19151" formatCode="General">
                  <c:v>19.151</c:v>
                </c:pt>
                <c:pt idx="19152" formatCode="General">
                  <c:v>19.152000000000001</c:v>
                </c:pt>
                <c:pt idx="19153" formatCode="General">
                  <c:v>19.152999999999999</c:v>
                </c:pt>
                <c:pt idx="19154" formatCode="General">
                  <c:v>19.154</c:v>
                </c:pt>
                <c:pt idx="19155" formatCode="General">
                  <c:v>19.155000000000001</c:v>
                </c:pt>
                <c:pt idx="19156" formatCode="General">
                  <c:v>19.155999999999999</c:v>
                </c:pt>
                <c:pt idx="19157" formatCode="General">
                  <c:v>19.157</c:v>
                </c:pt>
                <c:pt idx="19158" formatCode="General">
                  <c:v>19.158000000000001</c:v>
                </c:pt>
                <c:pt idx="19159" formatCode="General">
                  <c:v>19.158999999999999</c:v>
                </c:pt>
                <c:pt idx="19160" formatCode="General">
                  <c:v>19.16</c:v>
                </c:pt>
                <c:pt idx="19161" formatCode="General">
                  <c:v>19.161000000000001</c:v>
                </c:pt>
                <c:pt idx="19162" formatCode="General">
                  <c:v>19.161999999999999</c:v>
                </c:pt>
                <c:pt idx="19163" formatCode="General">
                  <c:v>19.163</c:v>
                </c:pt>
                <c:pt idx="19164" formatCode="General">
                  <c:v>19.164000000000001</c:v>
                </c:pt>
                <c:pt idx="19165" formatCode="General">
                  <c:v>19.164999999999999</c:v>
                </c:pt>
                <c:pt idx="19166" formatCode="General">
                  <c:v>19.166</c:v>
                </c:pt>
                <c:pt idx="19167" formatCode="General">
                  <c:v>19.167000000000002</c:v>
                </c:pt>
                <c:pt idx="19168" formatCode="General">
                  <c:v>19.167999999999999</c:v>
                </c:pt>
                <c:pt idx="19169" formatCode="General">
                  <c:v>19.169</c:v>
                </c:pt>
                <c:pt idx="19170" formatCode="General">
                  <c:v>19.170000000000002</c:v>
                </c:pt>
                <c:pt idx="19171" formatCode="General">
                  <c:v>19.170999999999999</c:v>
                </c:pt>
                <c:pt idx="19172" formatCode="General">
                  <c:v>19.172000000000001</c:v>
                </c:pt>
                <c:pt idx="19173" formatCode="General">
                  <c:v>19.172999999999998</c:v>
                </c:pt>
                <c:pt idx="19174" formatCode="General">
                  <c:v>19.173999999999999</c:v>
                </c:pt>
                <c:pt idx="19175" formatCode="General">
                  <c:v>19.175000000000001</c:v>
                </c:pt>
                <c:pt idx="19176" formatCode="General">
                  <c:v>19.175999999999998</c:v>
                </c:pt>
                <c:pt idx="19177" formatCode="General">
                  <c:v>19.177</c:v>
                </c:pt>
                <c:pt idx="19178" formatCode="General">
                  <c:v>19.178000000000001</c:v>
                </c:pt>
                <c:pt idx="19179" formatCode="General">
                  <c:v>19.178999999999998</c:v>
                </c:pt>
                <c:pt idx="19180" formatCode="General">
                  <c:v>19.18</c:v>
                </c:pt>
                <c:pt idx="19181" formatCode="General">
                  <c:v>19.181000000000001</c:v>
                </c:pt>
                <c:pt idx="19182" formatCode="General">
                  <c:v>19.181999999999999</c:v>
                </c:pt>
                <c:pt idx="19183" formatCode="General">
                  <c:v>19.183</c:v>
                </c:pt>
                <c:pt idx="19184" formatCode="General">
                  <c:v>19.184000000000001</c:v>
                </c:pt>
                <c:pt idx="19185" formatCode="General">
                  <c:v>19.184999999999999</c:v>
                </c:pt>
                <c:pt idx="19186" formatCode="General">
                  <c:v>19.186</c:v>
                </c:pt>
                <c:pt idx="19187" formatCode="General">
                  <c:v>19.187000000000001</c:v>
                </c:pt>
                <c:pt idx="19188" formatCode="General">
                  <c:v>19.187999999999999</c:v>
                </c:pt>
                <c:pt idx="19189" formatCode="General">
                  <c:v>19.189</c:v>
                </c:pt>
                <c:pt idx="19190" formatCode="General">
                  <c:v>19.190000000000001</c:v>
                </c:pt>
                <c:pt idx="19191" formatCode="General">
                  <c:v>19.190999999999999</c:v>
                </c:pt>
                <c:pt idx="19192" formatCode="General">
                  <c:v>19.192</c:v>
                </c:pt>
                <c:pt idx="19193" formatCode="General">
                  <c:v>19.193000000000001</c:v>
                </c:pt>
                <c:pt idx="19194" formatCode="General">
                  <c:v>19.193999999999999</c:v>
                </c:pt>
                <c:pt idx="19195" formatCode="General">
                  <c:v>19.195</c:v>
                </c:pt>
                <c:pt idx="19196" formatCode="General">
                  <c:v>19.196000000000002</c:v>
                </c:pt>
                <c:pt idx="19197" formatCode="General">
                  <c:v>19.196999999999999</c:v>
                </c:pt>
                <c:pt idx="19198" formatCode="General">
                  <c:v>19.198</c:v>
                </c:pt>
                <c:pt idx="19199" formatCode="General">
                  <c:v>19.199000000000002</c:v>
                </c:pt>
                <c:pt idx="19200" formatCode="General">
                  <c:v>19.2</c:v>
                </c:pt>
                <c:pt idx="19201" formatCode="General">
                  <c:v>19.201000000000001</c:v>
                </c:pt>
                <c:pt idx="19202" formatCode="General">
                  <c:v>19.202000000000002</c:v>
                </c:pt>
                <c:pt idx="19203" formatCode="General">
                  <c:v>19.202999999999999</c:v>
                </c:pt>
                <c:pt idx="19204" formatCode="General">
                  <c:v>19.204000000000001</c:v>
                </c:pt>
                <c:pt idx="19205" formatCode="General">
                  <c:v>19.204999999999998</c:v>
                </c:pt>
                <c:pt idx="19206" formatCode="General">
                  <c:v>19.206</c:v>
                </c:pt>
                <c:pt idx="19207" formatCode="General">
                  <c:v>19.207000000000001</c:v>
                </c:pt>
                <c:pt idx="19208" formatCode="General">
                  <c:v>19.207999999999998</c:v>
                </c:pt>
                <c:pt idx="19209" formatCode="General">
                  <c:v>19.209</c:v>
                </c:pt>
                <c:pt idx="19210" formatCode="General">
                  <c:v>19.21</c:v>
                </c:pt>
                <c:pt idx="19211" formatCode="General">
                  <c:v>19.210999999999999</c:v>
                </c:pt>
                <c:pt idx="19212" formatCode="General">
                  <c:v>19.212</c:v>
                </c:pt>
                <c:pt idx="19213" formatCode="General">
                  <c:v>19.213000000000001</c:v>
                </c:pt>
                <c:pt idx="19214" formatCode="General">
                  <c:v>19.213999999999999</c:v>
                </c:pt>
                <c:pt idx="19215" formatCode="General">
                  <c:v>19.215</c:v>
                </c:pt>
                <c:pt idx="19216" formatCode="General">
                  <c:v>19.216000000000001</c:v>
                </c:pt>
                <c:pt idx="19217" formatCode="General">
                  <c:v>19.216999999999999</c:v>
                </c:pt>
                <c:pt idx="19218" formatCode="General">
                  <c:v>19.218</c:v>
                </c:pt>
                <c:pt idx="19219" formatCode="General">
                  <c:v>19.219000000000001</c:v>
                </c:pt>
                <c:pt idx="19220" formatCode="General">
                  <c:v>19.22</c:v>
                </c:pt>
                <c:pt idx="19221" formatCode="General">
                  <c:v>19.221</c:v>
                </c:pt>
                <c:pt idx="19222" formatCode="General">
                  <c:v>19.222000000000001</c:v>
                </c:pt>
                <c:pt idx="19223" formatCode="General">
                  <c:v>19.222999999999999</c:v>
                </c:pt>
                <c:pt idx="19224" formatCode="General">
                  <c:v>19.224</c:v>
                </c:pt>
                <c:pt idx="19225" formatCode="General">
                  <c:v>19.225000000000001</c:v>
                </c:pt>
                <c:pt idx="19226" formatCode="General">
                  <c:v>19.225999999999999</c:v>
                </c:pt>
                <c:pt idx="19227" formatCode="General">
                  <c:v>19.227</c:v>
                </c:pt>
                <c:pt idx="19228" formatCode="General">
                  <c:v>19.228000000000002</c:v>
                </c:pt>
                <c:pt idx="19229" formatCode="General">
                  <c:v>19.228999999999999</c:v>
                </c:pt>
                <c:pt idx="19230" formatCode="General">
                  <c:v>19.23</c:v>
                </c:pt>
                <c:pt idx="19231" formatCode="General">
                  <c:v>19.231000000000002</c:v>
                </c:pt>
                <c:pt idx="19232" formatCode="General">
                  <c:v>19.231999999999999</c:v>
                </c:pt>
                <c:pt idx="19233" formatCode="General">
                  <c:v>19.233000000000001</c:v>
                </c:pt>
                <c:pt idx="19234" formatCode="General">
                  <c:v>19.234000000000002</c:v>
                </c:pt>
                <c:pt idx="19235" formatCode="General">
                  <c:v>19.234999999999999</c:v>
                </c:pt>
                <c:pt idx="19236" formatCode="General">
                  <c:v>19.236000000000001</c:v>
                </c:pt>
                <c:pt idx="19237" formatCode="General">
                  <c:v>19.236999999999998</c:v>
                </c:pt>
                <c:pt idx="19238" formatCode="General">
                  <c:v>19.238</c:v>
                </c:pt>
                <c:pt idx="19239" formatCode="General">
                  <c:v>19.239000000000001</c:v>
                </c:pt>
                <c:pt idx="19240" formatCode="General">
                  <c:v>19.239999999999998</c:v>
                </c:pt>
                <c:pt idx="19241" formatCode="General">
                  <c:v>19.241</c:v>
                </c:pt>
                <c:pt idx="19242" formatCode="General">
                  <c:v>19.242000000000001</c:v>
                </c:pt>
                <c:pt idx="19243" formatCode="General">
                  <c:v>19.242999999999999</c:v>
                </c:pt>
                <c:pt idx="19244" formatCode="General">
                  <c:v>19.244</c:v>
                </c:pt>
                <c:pt idx="19245" formatCode="General">
                  <c:v>19.245000000000001</c:v>
                </c:pt>
                <c:pt idx="19246" formatCode="General">
                  <c:v>19.245999999999999</c:v>
                </c:pt>
                <c:pt idx="19247" formatCode="General">
                  <c:v>19.247</c:v>
                </c:pt>
                <c:pt idx="19248" formatCode="General">
                  <c:v>19.248000000000001</c:v>
                </c:pt>
                <c:pt idx="19249" formatCode="General">
                  <c:v>19.248999999999999</c:v>
                </c:pt>
                <c:pt idx="19250" formatCode="General">
                  <c:v>19.25</c:v>
                </c:pt>
                <c:pt idx="19251" formatCode="General">
                  <c:v>19.251000000000001</c:v>
                </c:pt>
                <c:pt idx="19252" formatCode="General">
                  <c:v>19.251999999999999</c:v>
                </c:pt>
                <c:pt idx="19253" formatCode="General">
                  <c:v>19.253</c:v>
                </c:pt>
                <c:pt idx="19254" formatCode="General">
                  <c:v>19.254000000000001</c:v>
                </c:pt>
                <c:pt idx="19255" formatCode="General">
                  <c:v>19.254999999999999</c:v>
                </c:pt>
                <c:pt idx="19256" formatCode="General">
                  <c:v>19.256</c:v>
                </c:pt>
                <c:pt idx="19257" formatCode="General">
                  <c:v>19.257000000000001</c:v>
                </c:pt>
                <c:pt idx="19258" formatCode="General">
                  <c:v>19.257999999999999</c:v>
                </c:pt>
                <c:pt idx="19259" formatCode="General">
                  <c:v>19.259</c:v>
                </c:pt>
                <c:pt idx="19260" formatCode="General">
                  <c:v>19.260000000000002</c:v>
                </c:pt>
                <c:pt idx="19261" formatCode="General">
                  <c:v>19.260999999999999</c:v>
                </c:pt>
                <c:pt idx="19262" formatCode="General">
                  <c:v>19.262</c:v>
                </c:pt>
                <c:pt idx="19263" formatCode="General">
                  <c:v>19.263000000000002</c:v>
                </c:pt>
                <c:pt idx="19264" formatCode="General">
                  <c:v>19.263999999999999</c:v>
                </c:pt>
                <c:pt idx="19265" formatCode="General">
                  <c:v>19.265000000000001</c:v>
                </c:pt>
                <c:pt idx="19266" formatCode="General">
                  <c:v>19.265999999999998</c:v>
                </c:pt>
                <c:pt idx="19267" formatCode="General">
                  <c:v>19.266999999999999</c:v>
                </c:pt>
                <c:pt idx="19268" formatCode="General">
                  <c:v>19.268000000000001</c:v>
                </c:pt>
                <c:pt idx="19269" formatCode="General">
                  <c:v>19.268999999999998</c:v>
                </c:pt>
                <c:pt idx="19270" formatCode="General">
                  <c:v>19.27</c:v>
                </c:pt>
                <c:pt idx="19271" formatCode="General">
                  <c:v>19.271000000000001</c:v>
                </c:pt>
                <c:pt idx="19272" formatCode="General">
                  <c:v>19.271999999999998</c:v>
                </c:pt>
                <c:pt idx="19273" formatCode="General">
                  <c:v>19.273</c:v>
                </c:pt>
                <c:pt idx="19274" formatCode="General">
                  <c:v>19.274000000000001</c:v>
                </c:pt>
                <c:pt idx="19275" formatCode="General">
                  <c:v>19.274999999999999</c:v>
                </c:pt>
                <c:pt idx="19276" formatCode="General">
                  <c:v>19.276</c:v>
                </c:pt>
                <c:pt idx="19277" formatCode="General">
                  <c:v>19.277000000000001</c:v>
                </c:pt>
                <c:pt idx="19278" formatCode="General">
                  <c:v>19.277999999999999</c:v>
                </c:pt>
                <c:pt idx="19279" formatCode="General">
                  <c:v>19.279</c:v>
                </c:pt>
                <c:pt idx="19280" formatCode="General">
                  <c:v>19.28</c:v>
                </c:pt>
                <c:pt idx="19281" formatCode="General">
                  <c:v>19.280999999999999</c:v>
                </c:pt>
                <c:pt idx="19282" formatCode="General">
                  <c:v>19.282</c:v>
                </c:pt>
                <c:pt idx="19283" formatCode="General">
                  <c:v>19.283000000000001</c:v>
                </c:pt>
                <c:pt idx="19284" formatCode="General">
                  <c:v>19.283999999999999</c:v>
                </c:pt>
                <c:pt idx="19285" formatCode="General">
                  <c:v>19.285</c:v>
                </c:pt>
                <c:pt idx="19286" formatCode="General">
                  <c:v>19.286000000000001</c:v>
                </c:pt>
                <c:pt idx="19287" formatCode="General">
                  <c:v>19.286999999999999</c:v>
                </c:pt>
                <c:pt idx="19288" formatCode="General">
                  <c:v>19.288</c:v>
                </c:pt>
                <c:pt idx="19289" formatCode="General">
                  <c:v>19.289000000000001</c:v>
                </c:pt>
                <c:pt idx="19290" formatCode="General">
                  <c:v>19.29</c:v>
                </c:pt>
                <c:pt idx="19291" formatCode="General">
                  <c:v>19.291</c:v>
                </c:pt>
                <c:pt idx="19292" formatCode="General">
                  <c:v>19.292000000000002</c:v>
                </c:pt>
                <c:pt idx="19293" formatCode="General">
                  <c:v>19.292999999999999</c:v>
                </c:pt>
                <c:pt idx="19294" formatCode="General">
                  <c:v>19.294</c:v>
                </c:pt>
                <c:pt idx="19295" formatCode="General">
                  <c:v>19.295000000000002</c:v>
                </c:pt>
                <c:pt idx="19296" formatCode="General">
                  <c:v>19.295999999999999</c:v>
                </c:pt>
                <c:pt idx="19297" formatCode="General">
                  <c:v>19.297000000000001</c:v>
                </c:pt>
                <c:pt idx="19298" formatCode="General">
                  <c:v>19.297999999999998</c:v>
                </c:pt>
                <c:pt idx="19299" formatCode="General">
                  <c:v>19.298999999999999</c:v>
                </c:pt>
                <c:pt idx="19300" formatCode="General">
                  <c:v>19.3</c:v>
                </c:pt>
                <c:pt idx="19301" formatCode="General">
                  <c:v>19.300999999999998</c:v>
                </c:pt>
                <c:pt idx="19302" formatCode="General">
                  <c:v>19.302</c:v>
                </c:pt>
                <c:pt idx="19303" formatCode="General">
                  <c:v>19.303000000000001</c:v>
                </c:pt>
                <c:pt idx="19304" formatCode="General">
                  <c:v>19.303999999999998</c:v>
                </c:pt>
                <c:pt idx="19305" formatCode="General">
                  <c:v>19.305</c:v>
                </c:pt>
                <c:pt idx="19306" formatCode="General">
                  <c:v>19.306000000000001</c:v>
                </c:pt>
                <c:pt idx="19307" formatCode="General">
                  <c:v>19.306999999999999</c:v>
                </c:pt>
                <c:pt idx="19308" formatCode="General">
                  <c:v>19.308</c:v>
                </c:pt>
                <c:pt idx="19309" formatCode="General">
                  <c:v>19.309000000000001</c:v>
                </c:pt>
                <c:pt idx="19310" formatCode="General">
                  <c:v>19.309999999999999</c:v>
                </c:pt>
                <c:pt idx="19311" formatCode="General">
                  <c:v>19.311</c:v>
                </c:pt>
                <c:pt idx="19312" formatCode="General">
                  <c:v>19.312000000000001</c:v>
                </c:pt>
                <c:pt idx="19313" formatCode="General">
                  <c:v>19.312999999999999</c:v>
                </c:pt>
                <c:pt idx="19314" formatCode="General">
                  <c:v>19.314</c:v>
                </c:pt>
                <c:pt idx="19315" formatCode="General">
                  <c:v>19.315000000000001</c:v>
                </c:pt>
                <c:pt idx="19316" formatCode="General">
                  <c:v>19.315999999999999</c:v>
                </c:pt>
                <c:pt idx="19317" formatCode="General">
                  <c:v>19.317</c:v>
                </c:pt>
                <c:pt idx="19318" formatCode="General">
                  <c:v>19.318000000000001</c:v>
                </c:pt>
                <c:pt idx="19319" formatCode="General">
                  <c:v>19.318999999999999</c:v>
                </c:pt>
                <c:pt idx="19320" formatCode="General">
                  <c:v>19.32</c:v>
                </c:pt>
                <c:pt idx="19321" formatCode="General">
                  <c:v>19.321000000000002</c:v>
                </c:pt>
                <c:pt idx="19322" formatCode="General">
                  <c:v>19.321999999999999</c:v>
                </c:pt>
                <c:pt idx="19323" formatCode="General">
                  <c:v>19.323</c:v>
                </c:pt>
                <c:pt idx="19324" formatCode="General">
                  <c:v>19.324000000000002</c:v>
                </c:pt>
                <c:pt idx="19325" formatCode="General">
                  <c:v>19.324999999999999</c:v>
                </c:pt>
                <c:pt idx="19326" formatCode="General">
                  <c:v>19.326000000000001</c:v>
                </c:pt>
                <c:pt idx="19327" formatCode="General">
                  <c:v>19.327000000000002</c:v>
                </c:pt>
                <c:pt idx="19328" formatCode="General">
                  <c:v>19.327999999999999</c:v>
                </c:pt>
                <c:pt idx="19329" formatCode="General">
                  <c:v>19.329000000000001</c:v>
                </c:pt>
                <c:pt idx="19330" formatCode="General">
                  <c:v>19.329999999999998</c:v>
                </c:pt>
                <c:pt idx="19331" formatCode="General">
                  <c:v>19.331</c:v>
                </c:pt>
                <c:pt idx="19332" formatCode="General">
                  <c:v>19.332000000000001</c:v>
                </c:pt>
                <c:pt idx="19333" formatCode="General">
                  <c:v>19.332999999999998</c:v>
                </c:pt>
                <c:pt idx="19334" formatCode="General">
                  <c:v>19.334</c:v>
                </c:pt>
                <c:pt idx="19335" formatCode="General">
                  <c:v>19.335000000000001</c:v>
                </c:pt>
                <c:pt idx="19336" formatCode="General">
                  <c:v>19.335999999999999</c:v>
                </c:pt>
                <c:pt idx="19337" formatCode="General">
                  <c:v>19.337</c:v>
                </c:pt>
                <c:pt idx="19338" formatCode="General">
                  <c:v>19.338000000000001</c:v>
                </c:pt>
                <c:pt idx="19339" formatCode="General">
                  <c:v>19.338999999999999</c:v>
                </c:pt>
                <c:pt idx="19340" formatCode="General">
                  <c:v>19.34</c:v>
                </c:pt>
                <c:pt idx="19341" formatCode="General">
                  <c:v>19.341000000000001</c:v>
                </c:pt>
                <c:pt idx="19342" formatCode="General">
                  <c:v>19.341999999999999</c:v>
                </c:pt>
                <c:pt idx="19343" formatCode="General">
                  <c:v>19.343</c:v>
                </c:pt>
                <c:pt idx="19344" formatCode="General">
                  <c:v>19.344000000000001</c:v>
                </c:pt>
                <c:pt idx="19345" formatCode="General">
                  <c:v>19.344999999999999</c:v>
                </c:pt>
                <c:pt idx="19346" formatCode="General">
                  <c:v>19.346</c:v>
                </c:pt>
                <c:pt idx="19347" formatCode="General">
                  <c:v>19.347000000000001</c:v>
                </c:pt>
                <c:pt idx="19348" formatCode="General">
                  <c:v>19.347999999999999</c:v>
                </c:pt>
                <c:pt idx="19349" formatCode="General">
                  <c:v>19.349</c:v>
                </c:pt>
                <c:pt idx="19350" formatCode="General">
                  <c:v>19.350000000000001</c:v>
                </c:pt>
                <c:pt idx="19351" formatCode="General">
                  <c:v>19.350999999999999</c:v>
                </c:pt>
                <c:pt idx="19352" formatCode="General">
                  <c:v>19.352</c:v>
                </c:pt>
                <c:pt idx="19353" formatCode="General">
                  <c:v>19.353000000000002</c:v>
                </c:pt>
                <c:pt idx="19354" formatCode="General">
                  <c:v>19.353999999999999</c:v>
                </c:pt>
                <c:pt idx="19355" formatCode="General">
                  <c:v>19.355</c:v>
                </c:pt>
                <c:pt idx="19356" formatCode="General">
                  <c:v>19.356000000000002</c:v>
                </c:pt>
                <c:pt idx="19357" formatCode="General">
                  <c:v>19.356999999999999</c:v>
                </c:pt>
                <c:pt idx="19358" formatCode="General">
                  <c:v>19.358000000000001</c:v>
                </c:pt>
                <c:pt idx="19359" formatCode="General">
                  <c:v>19.359000000000002</c:v>
                </c:pt>
                <c:pt idx="19360" formatCode="General">
                  <c:v>19.36</c:v>
                </c:pt>
                <c:pt idx="19361" formatCode="General">
                  <c:v>19.361000000000001</c:v>
                </c:pt>
                <c:pt idx="19362" formatCode="General">
                  <c:v>19.361999999999998</c:v>
                </c:pt>
                <c:pt idx="19363" formatCode="General">
                  <c:v>19.363</c:v>
                </c:pt>
                <c:pt idx="19364" formatCode="General">
                  <c:v>19.364000000000001</c:v>
                </c:pt>
                <c:pt idx="19365" formatCode="General">
                  <c:v>19.364999999999998</c:v>
                </c:pt>
                <c:pt idx="19366" formatCode="General">
                  <c:v>19.366</c:v>
                </c:pt>
                <c:pt idx="19367" formatCode="General">
                  <c:v>19.367000000000001</c:v>
                </c:pt>
                <c:pt idx="19368" formatCode="General">
                  <c:v>19.367999999999999</c:v>
                </c:pt>
                <c:pt idx="19369" formatCode="General">
                  <c:v>19.369</c:v>
                </c:pt>
                <c:pt idx="19370" formatCode="General">
                  <c:v>19.37</c:v>
                </c:pt>
                <c:pt idx="19371" formatCode="General">
                  <c:v>19.370999999999999</c:v>
                </c:pt>
                <c:pt idx="19372" formatCode="General">
                  <c:v>19.372</c:v>
                </c:pt>
                <c:pt idx="19373" formatCode="General">
                  <c:v>19.373000000000001</c:v>
                </c:pt>
                <c:pt idx="19374" formatCode="General">
                  <c:v>19.373999999999999</c:v>
                </c:pt>
                <c:pt idx="19375" formatCode="General">
                  <c:v>19.375</c:v>
                </c:pt>
                <c:pt idx="19376" formatCode="General">
                  <c:v>19.376000000000001</c:v>
                </c:pt>
                <c:pt idx="19377" formatCode="General">
                  <c:v>19.376999999999999</c:v>
                </c:pt>
                <c:pt idx="19378" formatCode="General">
                  <c:v>19.378</c:v>
                </c:pt>
                <c:pt idx="19379" formatCode="General">
                  <c:v>19.379000000000001</c:v>
                </c:pt>
                <c:pt idx="19380" formatCode="General">
                  <c:v>19.38</c:v>
                </c:pt>
                <c:pt idx="19381" formatCode="General">
                  <c:v>19.381</c:v>
                </c:pt>
                <c:pt idx="19382" formatCode="General">
                  <c:v>19.382000000000001</c:v>
                </c:pt>
                <c:pt idx="19383" formatCode="General">
                  <c:v>19.382999999999999</c:v>
                </c:pt>
                <c:pt idx="19384" formatCode="General">
                  <c:v>19.384</c:v>
                </c:pt>
                <c:pt idx="19385" formatCode="General">
                  <c:v>19.385000000000002</c:v>
                </c:pt>
                <c:pt idx="19386" formatCode="General">
                  <c:v>19.385999999999999</c:v>
                </c:pt>
                <c:pt idx="19387" formatCode="General">
                  <c:v>19.387</c:v>
                </c:pt>
                <c:pt idx="19388" formatCode="General">
                  <c:v>19.388000000000002</c:v>
                </c:pt>
                <c:pt idx="19389" formatCode="General">
                  <c:v>19.388999999999999</c:v>
                </c:pt>
                <c:pt idx="19390" formatCode="General">
                  <c:v>19.39</c:v>
                </c:pt>
                <c:pt idx="19391" formatCode="General">
                  <c:v>19.390999999999998</c:v>
                </c:pt>
                <c:pt idx="19392" formatCode="General">
                  <c:v>19.391999999999999</c:v>
                </c:pt>
                <c:pt idx="19393" formatCode="General">
                  <c:v>19.393000000000001</c:v>
                </c:pt>
                <c:pt idx="19394" formatCode="General">
                  <c:v>19.393999999999998</c:v>
                </c:pt>
                <c:pt idx="19395" formatCode="General">
                  <c:v>19.395</c:v>
                </c:pt>
                <c:pt idx="19396" formatCode="General">
                  <c:v>19.396000000000001</c:v>
                </c:pt>
                <c:pt idx="19397" formatCode="General">
                  <c:v>19.396999999999998</c:v>
                </c:pt>
                <c:pt idx="19398" formatCode="General">
                  <c:v>19.398</c:v>
                </c:pt>
                <c:pt idx="19399" formatCode="General">
                  <c:v>19.399000000000001</c:v>
                </c:pt>
                <c:pt idx="19400" formatCode="General">
                  <c:v>19.399999999999999</c:v>
                </c:pt>
                <c:pt idx="19401" formatCode="General">
                  <c:v>19.401</c:v>
                </c:pt>
                <c:pt idx="19402" formatCode="General">
                  <c:v>19.402000000000001</c:v>
                </c:pt>
                <c:pt idx="19403" formatCode="General">
                  <c:v>19.402999999999999</c:v>
                </c:pt>
                <c:pt idx="19404" formatCode="General">
                  <c:v>19.404</c:v>
                </c:pt>
                <c:pt idx="19405" formatCode="General">
                  <c:v>19.405000000000001</c:v>
                </c:pt>
                <c:pt idx="19406" formatCode="General">
                  <c:v>19.405999999999999</c:v>
                </c:pt>
                <c:pt idx="19407" formatCode="General">
                  <c:v>19.407</c:v>
                </c:pt>
                <c:pt idx="19408" formatCode="General">
                  <c:v>19.408000000000001</c:v>
                </c:pt>
                <c:pt idx="19409" formatCode="General">
                  <c:v>19.408999999999999</c:v>
                </c:pt>
                <c:pt idx="19410" formatCode="General">
                  <c:v>19.41</c:v>
                </c:pt>
                <c:pt idx="19411" formatCode="General">
                  <c:v>19.411000000000001</c:v>
                </c:pt>
                <c:pt idx="19412" formatCode="General">
                  <c:v>19.411999999999999</c:v>
                </c:pt>
                <c:pt idx="19413" formatCode="General">
                  <c:v>19.413</c:v>
                </c:pt>
                <c:pt idx="19414" formatCode="General">
                  <c:v>19.414000000000001</c:v>
                </c:pt>
                <c:pt idx="19415" formatCode="General">
                  <c:v>19.414999999999999</c:v>
                </c:pt>
                <c:pt idx="19416" formatCode="General">
                  <c:v>19.416</c:v>
                </c:pt>
                <c:pt idx="19417" formatCode="General">
                  <c:v>19.417000000000002</c:v>
                </c:pt>
                <c:pt idx="19418" formatCode="General">
                  <c:v>19.417999999999999</c:v>
                </c:pt>
                <c:pt idx="19419" formatCode="General">
                  <c:v>19.419</c:v>
                </c:pt>
                <c:pt idx="19420" formatCode="General">
                  <c:v>19.420000000000002</c:v>
                </c:pt>
                <c:pt idx="19421" formatCode="General">
                  <c:v>19.420999999999999</c:v>
                </c:pt>
                <c:pt idx="19422" formatCode="General">
                  <c:v>19.422000000000001</c:v>
                </c:pt>
                <c:pt idx="19423" formatCode="General">
                  <c:v>19.422999999999998</c:v>
                </c:pt>
                <c:pt idx="19424" formatCode="General">
                  <c:v>19.423999999999999</c:v>
                </c:pt>
                <c:pt idx="19425" formatCode="General">
                  <c:v>19.425000000000001</c:v>
                </c:pt>
                <c:pt idx="19426" formatCode="General">
                  <c:v>19.425999999999998</c:v>
                </c:pt>
                <c:pt idx="19427" formatCode="General">
                  <c:v>19.427</c:v>
                </c:pt>
                <c:pt idx="19428" formatCode="General">
                  <c:v>19.428000000000001</c:v>
                </c:pt>
                <c:pt idx="19429" formatCode="General">
                  <c:v>19.428999999999998</c:v>
                </c:pt>
                <c:pt idx="19430" formatCode="General">
                  <c:v>19.43</c:v>
                </c:pt>
                <c:pt idx="19431" formatCode="General">
                  <c:v>19.431000000000001</c:v>
                </c:pt>
                <c:pt idx="19432" formatCode="General">
                  <c:v>19.431999999999999</c:v>
                </c:pt>
                <c:pt idx="19433" formatCode="General">
                  <c:v>19.433</c:v>
                </c:pt>
                <c:pt idx="19434" formatCode="General">
                  <c:v>19.434000000000001</c:v>
                </c:pt>
                <c:pt idx="19435" formatCode="General">
                  <c:v>19.434999999999999</c:v>
                </c:pt>
                <c:pt idx="19436" formatCode="General">
                  <c:v>19.436</c:v>
                </c:pt>
                <c:pt idx="19437" formatCode="General">
                  <c:v>19.437000000000001</c:v>
                </c:pt>
                <c:pt idx="19438" formatCode="General">
                  <c:v>19.437999999999999</c:v>
                </c:pt>
                <c:pt idx="19439" formatCode="General">
                  <c:v>19.439</c:v>
                </c:pt>
                <c:pt idx="19440" formatCode="General">
                  <c:v>19.440000000000001</c:v>
                </c:pt>
                <c:pt idx="19441" formatCode="General">
                  <c:v>19.440999999999999</c:v>
                </c:pt>
                <c:pt idx="19442" formatCode="General">
                  <c:v>19.442</c:v>
                </c:pt>
                <c:pt idx="19443" formatCode="General">
                  <c:v>19.443000000000001</c:v>
                </c:pt>
                <c:pt idx="19444" formatCode="General">
                  <c:v>19.443999999999999</c:v>
                </c:pt>
                <c:pt idx="19445" formatCode="General">
                  <c:v>19.445</c:v>
                </c:pt>
                <c:pt idx="19446" formatCode="General">
                  <c:v>19.446000000000002</c:v>
                </c:pt>
                <c:pt idx="19447" formatCode="General">
                  <c:v>19.446999999999999</c:v>
                </c:pt>
                <c:pt idx="19448" formatCode="General">
                  <c:v>19.448</c:v>
                </c:pt>
                <c:pt idx="19449" formatCode="General">
                  <c:v>19.449000000000002</c:v>
                </c:pt>
                <c:pt idx="19450" formatCode="General">
                  <c:v>19.45</c:v>
                </c:pt>
                <c:pt idx="19451" formatCode="General">
                  <c:v>19.451000000000001</c:v>
                </c:pt>
                <c:pt idx="19452" formatCode="General">
                  <c:v>19.452000000000002</c:v>
                </c:pt>
                <c:pt idx="19453" formatCode="General">
                  <c:v>19.452999999999999</c:v>
                </c:pt>
                <c:pt idx="19454" formatCode="General">
                  <c:v>19.454000000000001</c:v>
                </c:pt>
                <c:pt idx="19455" formatCode="General">
                  <c:v>19.454999999999998</c:v>
                </c:pt>
                <c:pt idx="19456" formatCode="General">
                  <c:v>19.456</c:v>
                </c:pt>
                <c:pt idx="19457" formatCode="General">
                  <c:v>19.457000000000001</c:v>
                </c:pt>
                <c:pt idx="19458" formatCode="General">
                  <c:v>19.457999999999998</c:v>
                </c:pt>
                <c:pt idx="19459" formatCode="General">
                  <c:v>19.459</c:v>
                </c:pt>
                <c:pt idx="19460" formatCode="General">
                  <c:v>19.46</c:v>
                </c:pt>
                <c:pt idx="19461" formatCode="General">
                  <c:v>19.460999999999999</c:v>
                </c:pt>
                <c:pt idx="19462" formatCode="General">
                  <c:v>19.462</c:v>
                </c:pt>
                <c:pt idx="19463" formatCode="General">
                  <c:v>19.463000000000001</c:v>
                </c:pt>
                <c:pt idx="19464" formatCode="General">
                  <c:v>19.463999999999999</c:v>
                </c:pt>
                <c:pt idx="19465" formatCode="General">
                  <c:v>19.465</c:v>
                </c:pt>
                <c:pt idx="19466" formatCode="General">
                  <c:v>19.466000000000001</c:v>
                </c:pt>
                <c:pt idx="19467" formatCode="General">
                  <c:v>19.466999999999999</c:v>
                </c:pt>
                <c:pt idx="19468" formatCode="General">
                  <c:v>19.468</c:v>
                </c:pt>
                <c:pt idx="19469" formatCode="General">
                  <c:v>19.469000000000001</c:v>
                </c:pt>
                <c:pt idx="19470" formatCode="General">
                  <c:v>19.47</c:v>
                </c:pt>
                <c:pt idx="19471" formatCode="General">
                  <c:v>19.471</c:v>
                </c:pt>
                <c:pt idx="19472" formatCode="General">
                  <c:v>19.472000000000001</c:v>
                </c:pt>
                <c:pt idx="19473" formatCode="General">
                  <c:v>19.472999999999999</c:v>
                </c:pt>
                <c:pt idx="19474" formatCode="General">
                  <c:v>19.474</c:v>
                </c:pt>
                <c:pt idx="19475" formatCode="General">
                  <c:v>19.475000000000001</c:v>
                </c:pt>
                <c:pt idx="19476" formatCode="General">
                  <c:v>19.475999999999999</c:v>
                </c:pt>
                <c:pt idx="19477" formatCode="General">
                  <c:v>19.477</c:v>
                </c:pt>
                <c:pt idx="19478" formatCode="General">
                  <c:v>19.478000000000002</c:v>
                </c:pt>
                <c:pt idx="19479" formatCode="General">
                  <c:v>19.478999999999999</c:v>
                </c:pt>
                <c:pt idx="19480" formatCode="General">
                  <c:v>19.48</c:v>
                </c:pt>
                <c:pt idx="19481" formatCode="General">
                  <c:v>19.481000000000002</c:v>
                </c:pt>
                <c:pt idx="19482" formatCode="General">
                  <c:v>19.481999999999999</c:v>
                </c:pt>
                <c:pt idx="19483" formatCode="General">
                  <c:v>19.483000000000001</c:v>
                </c:pt>
                <c:pt idx="19484" formatCode="General">
                  <c:v>19.484000000000002</c:v>
                </c:pt>
                <c:pt idx="19485" formatCode="General">
                  <c:v>19.484999999999999</c:v>
                </c:pt>
                <c:pt idx="19486" formatCode="General">
                  <c:v>19.486000000000001</c:v>
                </c:pt>
                <c:pt idx="19487" formatCode="General">
                  <c:v>19.486999999999998</c:v>
                </c:pt>
                <c:pt idx="19488" formatCode="General">
                  <c:v>19.488</c:v>
                </c:pt>
                <c:pt idx="19489" formatCode="General">
                  <c:v>19.489000000000001</c:v>
                </c:pt>
                <c:pt idx="19490" formatCode="General">
                  <c:v>19.489999999999998</c:v>
                </c:pt>
                <c:pt idx="19491" formatCode="General">
                  <c:v>19.491</c:v>
                </c:pt>
                <c:pt idx="19492" formatCode="General">
                  <c:v>19.492000000000001</c:v>
                </c:pt>
                <c:pt idx="19493" formatCode="General">
                  <c:v>19.492999999999999</c:v>
                </c:pt>
                <c:pt idx="19494" formatCode="General">
                  <c:v>19.494</c:v>
                </c:pt>
                <c:pt idx="19495" formatCode="General">
                  <c:v>19.495000000000001</c:v>
                </c:pt>
                <c:pt idx="19496" formatCode="General">
                  <c:v>19.495999999999999</c:v>
                </c:pt>
                <c:pt idx="19497" formatCode="General">
                  <c:v>19.497</c:v>
                </c:pt>
                <c:pt idx="19498" formatCode="General">
                  <c:v>19.498000000000001</c:v>
                </c:pt>
                <c:pt idx="19499" formatCode="General">
                  <c:v>19.498999999999999</c:v>
                </c:pt>
                <c:pt idx="19500" formatCode="General">
                  <c:v>19.5</c:v>
                </c:pt>
                <c:pt idx="19501" formatCode="General">
                  <c:v>19.501000000000001</c:v>
                </c:pt>
                <c:pt idx="19502" formatCode="General">
                  <c:v>19.501999999999999</c:v>
                </c:pt>
                <c:pt idx="19503" formatCode="General">
                  <c:v>19.503</c:v>
                </c:pt>
                <c:pt idx="19504" formatCode="General">
                  <c:v>19.504000000000001</c:v>
                </c:pt>
                <c:pt idx="19505" formatCode="General">
                  <c:v>19.504999999999999</c:v>
                </c:pt>
                <c:pt idx="19506" formatCode="General">
                  <c:v>19.506</c:v>
                </c:pt>
                <c:pt idx="19507" formatCode="General">
                  <c:v>19.507000000000001</c:v>
                </c:pt>
                <c:pt idx="19508" formatCode="General">
                  <c:v>19.507999999999999</c:v>
                </c:pt>
                <c:pt idx="19509" formatCode="General">
                  <c:v>19.509</c:v>
                </c:pt>
                <c:pt idx="19510" formatCode="General">
                  <c:v>19.510000000000002</c:v>
                </c:pt>
                <c:pt idx="19511" formatCode="General">
                  <c:v>19.510999999999999</c:v>
                </c:pt>
                <c:pt idx="19512" formatCode="General">
                  <c:v>19.512</c:v>
                </c:pt>
                <c:pt idx="19513" formatCode="General">
                  <c:v>19.513000000000002</c:v>
                </c:pt>
                <c:pt idx="19514" formatCode="General">
                  <c:v>19.513999999999999</c:v>
                </c:pt>
                <c:pt idx="19515" formatCode="General">
                  <c:v>19.515000000000001</c:v>
                </c:pt>
                <c:pt idx="19516" formatCode="General">
                  <c:v>19.515999999999998</c:v>
                </c:pt>
                <c:pt idx="19517" formatCode="General">
                  <c:v>19.516999999999999</c:v>
                </c:pt>
                <c:pt idx="19518" formatCode="General">
                  <c:v>19.518000000000001</c:v>
                </c:pt>
                <c:pt idx="19519" formatCode="General">
                  <c:v>19.518999999999998</c:v>
                </c:pt>
                <c:pt idx="19520" formatCode="General">
                  <c:v>19.52</c:v>
                </c:pt>
                <c:pt idx="19521" formatCode="General">
                  <c:v>19.521000000000001</c:v>
                </c:pt>
                <c:pt idx="19522" formatCode="General">
                  <c:v>19.521999999999998</c:v>
                </c:pt>
                <c:pt idx="19523" formatCode="General">
                  <c:v>19.523</c:v>
                </c:pt>
                <c:pt idx="19524" formatCode="General">
                  <c:v>19.524000000000001</c:v>
                </c:pt>
                <c:pt idx="19525" formatCode="General">
                  <c:v>19.524999999999999</c:v>
                </c:pt>
                <c:pt idx="19526" formatCode="General">
                  <c:v>19.526</c:v>
                </c:pt>
                <c:pt idx="19527" formatCode="General">
                  <c:v>19.527000000000001</c:v>
                </c:pt>
                <c:pt idx="19528" formatCode="General">
                  <c:v>19.527999999999999</c:v>
                </c:pt>
                <c:pt idx="19529" formatCode="General">
                  <c:v>19.529</c:v>
                </c:pt>
                <c:pt idx="19530" formatCode="General">
                  <c:v>19.53</c:v>
                </c:pt>
                <c:pt idx="19531" formatCode="General">
                  <c:v>19.530999999999999</c:v>
                </c:pt>
                <c:pt idx="19532" formatCode="General">
                  <c:v>19.532</c:v>
                </c:pt>
                <c:pt idx="19533" formatCode="General">
                  <c:v>19.533000000000001</c:v>
                </c:pt>
                <c:pt idx="19534" formatCode="General">
                  <c:v>19.533999999999999</c:v>
                </c:pt>
                <c:pt idx="19535" formatCode="General">
                  <c:v>19.535</c:v>
                </c:pt>
                <c:pt idx="19536" formatCode="General">
                  <c:v>19.536000000000001</c:v>
                </c:pt>
                <c:pt idx="19537" formatCode="General">
                  <c:v>19.536999999999999</c:v>
                </c:pt>
                <c:pt idx="19538" formatCode="General">
                  <c:v>19.538</c:v>
                </c:pt>
                <c:pt idx="19539" formatCode="General">
                  <c:v>19.539000000000001</c:v>
                </c:pt>
                <c:pt idx="19540" formatCode="General">
                  <c:v>19.54</c:v>
                </c:pt>
                <c:pt idx="19541" formatCode="General">
                  <c:v>19.541</c:v>
                </c:pt>
                <c:pt idx="19542" formatCode="General">
                  <c:v>19.542000000000002</c:v>
                </c:pt>
                <c:pt idx="19543" formatCode="General">
                  <c:v>19.542999999999999</c:v>
                </c:pt>
                <c:pt idx="19544" formatCode="General">
                  <c:v>19.544</c:v>
                </c:pt>
                <c:pt idx="19545" formatCode="General">
                  <c:v>19.545000000000002</c:v>
                </c:pt>
                <c:pt idx="19546" formatCode="General">
                  <c:v>19.545999999999999</c:v>
                </c:pt>
                <c:pt idx="19547" formatCode="General">
                  <c:v>19.547000000000001</c:v>
                </c:pt>
                <c:pt idx="19548" formatCode="General">
                  <c:v>19.547999999999998</c:v>
                </c:pt>
                <c:pt idx="19549" formatCode="General">
                  <c:v>19.548999999999999</c:v>
                </c:pt>
                <c:pt idx="19550" formatCode="General">
                  <c:v>19.55</c:v>
                </c:pt>
                <c:pt idx="19551" formatCode="General">
                  <c:v>19.550999999999998</c:v>
                </c:pt>
                <c:pt idx="19552" formatCode="General">
                  <c:v>19.552</c:v>
                </c:pt>
                <c:pt idx="19553" formatCode="General">
                  <c:v>19.553000000000001</c:v>
                </c:pt>
                <c:pt idx="19554" formatCode="General">
                  <c:v>19.553999999999998</c:v>
                </c:pt>
                <c:pt idx="19555" formatCode="General">
                  <c:v>19.555</c:v>
                </c:pt>
                <c:pt idx="19556" formatCode="General">
                  <c:v>19.556000000000001</c:v>
                </c:pt>
                <c:pt idx="19557" formatCode="General">
                  <c:v>19.556999999999999</c:v>
                </c:pt>
                <c:pt idx="19558" formatCode="General">
                  <c:v>19.558</c:v>
                </c:pt>
                <c:pt idx="19559" formatCode="General">
                  <c:v>19.559000000000001</c:v>
                </c:pt>
                <c:pt idx="19560" formatCode="General">
                  <c:v>19.559999999999999</c:v>
                </c:pt>
                <c:pt idx="19561" formatCode="General">
                  <c:v>19.561</c:v>
                </c:pt>
                <c:pt idx="19562" formatCode="General">
                  <c:v>19.562000000000001</c:v>
                </c:pt>
                <c:pt idx="19563" formatCode="General">
                  <c:v>19.562999999999999</c:v>
                </c:pt>
                <c:pt idx="19564" formatCode="General">
                  <c:v>19.564</c:v>
                </c:pt>
                <c:pt idx="19565" formatCode="General">
                  <c:v>19.565000000000001</c:v>
                </c:pt>
                <c:pt idx="19566" formatCode="General">
                  <c:v>19.565999999999999</c:v>
                </c:pt>
                <c:pt idx="19567" formatCode="General">
                  <c:v>19.567</c:v>
                </c:pt>
                <c:pt idx="19568" formatCode="General">
                  <c:v>19.568000000000001</c:v>
                </c:pt>
                <c:pt idx="19569" formatCode="General">
                  <c:v>19.568999999999999</c:v>
                </c:pt>
                <c:pt idx="19570" formatCode="General">
                  <c:v>19.57</c:v>
                </c:pt>
                <c:pt idx="19571" formatCode="General">
                  <c:v>19.571000000000002</c:v>
                </c:pt>
                <c:pt idx="19572" formatCode="General">
                  <c:v>19.571999999999999</c:v>
                </c:pt>
                <c:pt idx="19573" formatCode="General">
                  <c:v>19.573</c:v>
                </c:pt>
                <c:pt idx="19574" formatCode="General">
                  <c:v>19.574000000000002</c:v>
                </c:pt>
                <c:pt idx="19575" formatCode="General">
                  <c:v>19.574999999999999</c:v>
                </c:pt>
                <c:pt idx="19576" formatCode="General">
                  <c:v>19.576000000000001</c:v>
                </c:pt>
                <c:pt idx="19577" formatCode="General">
                  <c:v>19.577000000000002</c:v>
                </c:pt>
                <c:pt idx="19578" formatCode="General">
                  <c:v>19.577999999999999</c:v>
                </c:pt>
                <c:pt idx="19579" formatCode="General">
                  <c:v>19.579000000000001</c:v>
                </c:pt>
                <c:pt idx="19580" formatCode="General">
                  <c:v>19.579999999999998</c:v>
                </c:pt>
                <c:pt idx="19581" formatCode="General">
                  <c:v>19.581</c:v>
                </c:pt>
                <c:pt idx="19582" formatCode="General">
                  <c:v>19.582000000000001</c:v>
                </c:pt>
                <c:pt idx="19583" formatCode="General">
                  <c:v>19.582999999999998</c:v>
                </c:pt>
                <c:pt idx="19584" formatCode="General">
                  <c:v>19.584</c:v>
                </c:pt>
                <c:pt idx="19585" formatCode="General">
                  <c:v>19.585000000000001</c:v>
                </c:pt>
                <c:pt idx="19586" formatCode="General">
                  <c:v>19.585999999999999</c:v>
                </c:pt>
                <c:pt idx="19587" formatCode="General">
                  <c:v>19.587</c:v>
                </c:pt>
                <c:pt idx="19588" formatCode="General">
                  <c:v>19.588000000000001</c:v>
                </c:pt>
                <c:pt idx="19589" formatCode="General">
                  <c:v>19.588999999999999</c:v>
                </c:pt>
                <c:pt idx="19590" formatCode="General">
                  <c:v>19.59</c:v>
                </c:pt>
                <c:pt idx="19591" formatCode="General">
                  <c:v>19.591000000000001</c:v>
                </c:pt>
                <c:pt idx="19592" formatCode="General">
                  <c:v>19.591999999999999</c:v>
                </c:pt>
                <c:pt idx="19593" formatCode="General">
                  <c:v>19.593</c:v>
                </c:pt>
                <c:pt idx="19594" formatCode="General">
                  <c:v>19.594000000000001</c:v>
                </c:pt>
                <c:pt idx="19595" formatCode="General">
                  <c:v>19.594999999999999</c:v>
                </c:pt>
                <c:pt idx="19596" formatCode="General">
                  <c:v>19.596</c:v>
                </c:pt>
                <c:pt idx="19597" formatCode="General">
                  <c:v>19.597000000000001</c:v>
                </c:pt>
                <c:pt idx="19598" formatCode="General">
                  <c:v>19.597999999999999</c:v>
                </c:pt>
                <c:pt idx="19599" formatCode="General">
                  <c:v>19.599</c:v>
                </c:pt>
                <c:pt idx="19600" formatCode="General">
                  <c:v>19.600000000000001</c:v>
                </c:pt>
                <c:pt idx="19601" formatCode="General">
                  <c:v>19.600999999999999</c:v>
                </c:pt>
                <c:pt idx="19602" formatCode="General">
                  <c:v>19.602</c:v>
                </c:pt>
                <c:pt idx="19603" formatCode="General">
                  <c:v>19.603000000000002</c:v>
                </c:pt>
                <c:pt idx="19604" formatCode="General">
                  <c:v>19.603999999999999</c:v>
                </c:pt>
                <c:pt idx="19605" formatCode="General">
                  <c:v>19.605</c:v>
                </c:pt>
                <c:pt idx="19606" formatCode="General">
                  <c:v>19.606000000000002</c:v>
                </c:pt>
                <c:pt idx="19607" formatCode="General">
                  <c:v>19.606999999999999</c:v>
                </c:pt>
                <c:pt idx="19608" formatCode="General">
                  <c:v>19.608000000000001</c:v>
                </c:pt>
                <c:pt idx="19609" formatCode="General">
                  <c:v>19.609000000000002</c:v>
                </c:pt>
                <c:pt idx="19610" formatCode="General">
                  <c:v>19.61</c:v>
                </c:pt>
                <c:pt idx="19611" formatCode="General">
                  <c:v>19.611000000000001</c:v>
                </c:pt>
                <c:pt idx="19612" formatCode="General">
                  <c:v>19.611999999999998</c:v>
                </c:pt>
                <c:pt idx="19613" formatCode="General">
                  <c:v>19.613</c:v>
                </c:pt>
                <c:pt idx="19614" formatCode="General">
                  <c:v>19.614000000000001</c:v>
                </c:pt>
                <c:pt idx="19615" formatCode="General">
                  <c:v>19.614999999999998</c:v>
                </c:pt>
                <c:pt idx="19616" formatCode="General">
                  <c:v>19.616</c:v>
                </c:pt>
                <c:pt idx="19617" formatCode="General">
                  <c:v>19.617000000000001</c:v>
                </c:pt>
                <c:pt idx="19618" formatCode="General">
                  <c:v>19.617999999999999</c:v>
                </c:pt>
                <c:pt idx="19619" formatCode="General">
                  <c:v>19.619</c:v>
                </c:pt>
                <c:pt idx="19620" formatCode="General">
                  <c:v>19.62</c:v>
                </c:pt>
                <c:pt idx="19621" formatCode="General">
                  <c:v>19.620999999999999</c:v>
                </c:pt>
                <c:pt idx="19622" formatCode="General">
                  <c:v>19.622</c:v>
                </c:pt>
                <c:pt idx="19623" formatCode="General">
                  <c:v>19.623000000000001</c:v>
                </c:pt>
                <c:pt idx="19624" formatCode="General">
                  <c:v>19.623999999999999</c:v>
                </c:pt>
                <c:pt idx="19625" formatCode="General">
                  <c:v>19.625</c:v>
                </c:pt>
                <c:pt idx="19626" formatCode="General">
                  <c:v>19.626000000000001</c:v>
                </c:pt>
                <c:pt idx="19627" formatCode="General">
                  <c:v>19.626999999999999</c:v>
                </c:pt>
                <c:pt idx="19628" formatCode="General">
                  <c:v>19.628</c:v>
                </c:pt>
                <c:pt idx="19629" formatCode="General">
                  <c:v>19.629000000000001</c:v>
                </c:pt>
                <c:pt idx="19630" formatCode="General">
                  <c:v>19.63</c:v>
                </c:pt>
                <c:pt idx="19631" formatCode="General">
                  <c:v>19.631</c:v>
                </c:pt>
                <c:pt idx="19632" formatCode="General">
                  <c:v>19.632000000000001</c:v>
                </c:pt>
                <c:pt idx="19633" formatCode="General">
                  <c:v>19.632999999999999</c:v>
                </c:pt>
                <c:pt idx="19634" formatCode="General">
                  <c:v>19.634</c:v>
                </c:pt>
                <c:pt idx="19635" formatCode="General">
                  <c:v>19.635000000000002</c:v>
                </c:pt>
                <c:pt idx="19636" formatCode="General">
                  <c:v>19.635999999999999</c:v>
                </c:pt>
                <c:pt idx="19637" formatCode="General">
                  <c:v>19.637</c:v>
                </c:pt>
                <c:pt idx="19638" formatCode="General">
                  <c:v>19.638000000000002</c:v>
                </c:pt>
                <c:pt idx="19639" formatCode="General">
                  <c:v>19.638999999999999</c:v>
                </c:pt>
                <c:pt idx="19640" formatCode="General">
                  <c:v>19.64</c:v>
                </c:pt>
                <c:pt idx="19641" formatCode="General">
                  <c:v>19.640999999999998</c:v>
                </c:pt>
                <c:pt idx="19642" formatCode="General">
                  <c:v>19.641999999999999</c:v>
                </c:pt>
                <c:pt idx="19643" formatCode="General">
                  <c:v>19.643000000000001</c:v>
                </c:pt>
                <c:pt idx="19644" formatCode="General">
                  <c:v>19.643999999999998</c:v>
                </c:pt>
                <c:pt idx="19645" formatCode="General">
                  <c:v>19.645</c:v>
                </c:pt>
                <c:pt idx="19646" formatCode="General">
                  <c:v>19.646000000000001</c:v>
                </c:pt>
                <c:pt idx="19647" formatCode="General">
                  <c:v>19.646999999999998</c:v>
                </c:pt>
                <c:pt idx="19648" formatCode="General">
                  <c:v>19.648</c:v>
                </c:pt>
                <c:pt idx="19649" formatCode="General">
                  <c:v>19.649000000000001</c:v>
                </c:pt>
                <c:pt idx="19650" formatCode="General">
                  <c:v>19.649999999999999</c:v>
                </c:pt>
                <c:pt idx="19651" formatCode="General">
                  <c:v>19.651</c:v>
                </c:pt>
                <c:pt idx="19652" formatCode="General">
                  <c:v>19.652000000000001</c:v>
                </c:pt>
                <c:pt idx="19653" formatCode="General">
                  <c:v>19.652999999999999</c:v>
                </c:pt>
                <c:pt idx="19654" formatCode="General">
                  <c:v>19.654</c:v>
                </c:pt>
                <c:pt idx="19655" formatCode="General">
                  <c:v>19.655000000000001</c:v>
                </c:pt>
                <c:pt idx="19656" formatCode="General">
                  <c:v>19.655999999999999</c:v>
                </c:pt>
                <c:pt idx="19657" formatCode="General">
                  <c:v>19.657</c:v>
                </c:pt>
                <c:pt idx="19658" formatCode="General">
                  <c:v>19.658000000000001</c:v>
                </c:pt>
                <c:pt idx="19659" formatCode="General">
                  <c:v>19.658999999999999</c:v>
                </c:pt>
                <c:pt idx="19660" formatCode="General">
                  <c:v>19.66</c:v>
                </c:pt>
                <c:pt idx="19661" formatCode="General">
                  <c:v>19.661000000000001</c:v>
                </c:pt>
                <c:pt idx="19662" formatCode="General">
                  <c:v>19.661999999999999</c:v>
                </c:pt>
                <c:pt idx="19663" formatCode="General">
                  <c:v>19.663</c:v>
                </c:pt>
                <c:pt idx="19664" formatCode="General">
                  <c:v>19.664000000000001</c:v>
                </c:pt>
                <c:pt idx="19665" formatCode="General">
                  <c:v>19.664999999999999</c:v>
                </c:pt>
                <c:pt idx="19666" formatCode="General">
                  <c:v>19.666</c:v>
                </c:pt>
                <c:pt idx="19667" formatCode="General">
                  <c:v>19.667000000000002</c:v>
                </c:pt>
                <c:pt idx="19668" formatCode="General">
                  <c:v>19.667999999999999</c:v>
                </c:pt>
                <c:pt idx="19669" formatCode="General">
                  <c:v>19.669</c:v>
                </c:pt>
                <c:pt idx="19670" formatCode="General">
                  <c:v>19.670000000000002</c:v>
                </c:pt>
                <c:pt idx="19671" formatCode="General">
                  <c:v>19.670999999999999</c:v>
                </c:pt>
                <c:pt idx="19672" formatCode="General">
                  <c:v>19.672000000000001</c:v>
                </c:pt>
                <c:pt idx="19673" formatCode="General">
                  <c:v>19.672999999999998</c:v>
                </c:pt>
                <c:pt idx="19674" formatCode="General">
                  <c:v>19.673999999999999</c:v>
                </c:pt>
                <c:pt idx="19675" formatCode="General">
                  <c:v>19.675000000000001</c:v>
                </c:pt>
                <c:pt idx="19676" formatCode="General">
                  <c:v>19.675999999999998</c:v>
                </c:pt>
                <c:pt idx="19677" formatCode="General">
                  <c:v>19.677</c:v>
                </c:pt>
                <c:pt idx="19678" formatCode="General">
                  <c:v>19.678000000000001</c:v>
                </c:pt>
                <c:pt idx="19679" formatCode="General">
                  <c:v>19.678999999999998</c:v>
                </c:pt>
                <c:pt idx="19680" formatCode="General">
                  <c:v>19.68</c:v>
                </c:pt>
                <c:pt idx="19681" formatCode="General">
                  <c:v>19.681000000000001</c:v>
                </c:pt>
                <c:pt idx="19682" formatCode="General">
                  <c:v>19.681999999999999</c:v>
                </c:pt>
                <c:pt idx="19683" formatCode="General">
                  <c:v>19.683</c:v>
                </c:pt>
                <c:pt idx="19684" formatCode="General">
                  <c:v>19.684000000000001</c:v>
                </c:pt>
                <c:pt idx="19685" formatCode="General">
                  <c:v>19.684999999999999</c:v>
                </c:pt>
                <c:pt idx="19686" formatCode="General">
                  <c:v>19.686</c:v>
                </c:pt>
                <c:pt idx="19687" formatCode="General">
                  <c:v>19.687000000000001</c:v>
                </c:pt>
                <c:pt idx="19688" formatCode="General">
                  <c:v>19.687999999999999</c:v>
                </c:pt>
                <c:pt idx="19689" formatCode="General">
                  <c:v>19.689</c:v>
                </c:pt>
                <c:pt idx="19690" formatCode="General">
                  <c:v>19.690000000000001</c:v>
                </c:pt>
                <c:pt idx="19691" formatCode="General">
                  <c:v>19.690999999999999</c:v>
                </c:pt>
                <c:pt idx="19692" formatCode="General">
                  <c:v>19.692</c:v>
                </c:pt>
                <c:pt idx="19693" formatCode="General">
                  <c:v>19.693000000000001</c:v>
                </c:pt>
                <c:pt idx="19694" formatCode="General">
                  <c:v>19.693999999999999</c:v>
                </c:pt>
                <c:pt idx="19695" formatCode="General">
                  <c:v>19.695</c:v>
                </c:pt>
                <c:pt idx="19696" formatCode="General">
                  <c:v>19.696000000000002</c:v>
                </c:pt>
                <c:pt idx="19697" formatCode="General">
                  <c:v>19.696999999999999</c:v>
                </c:pt>
                <c:pt idx="19698" formatCode="General">
                  <c:v>19.698</c:v>
                </c:pt>
                <c:pt idx="19699" formatCode="General">
                  <c:v>19.699000000000002</c:v>
                </c:pt>
                <c:pt idx="19700" formatCode="General">
                  <c:v>19.7</c:v>
                </c:pt>
                <c:pt idx="19701" formatCode="General">
                  <c:v>19.701000000000001</c:v>
                </c:pt>
                <c:pt idx="19702" formatCode="General">
                  <c:v>19.702000000000002</c:v>
                </c:pt>
                <c:pt idx="19703" formatCode="General">
                  <c:v>19.702999999999999</c:v>
                </c:pt>
                <c:pt idx="19704" formatCode="General">
                  <c:v>19.704000000000001</c:v>
                </c:pt>
                <c:pt idx="19705" formatCode="General">
                  <c:v>19.704999999999998</c:v>
                </c:pt>
                <c:pt idx="19706" formatCode="General">
                  <c:v>19.706</c:v>
                </c:pt>
                <c:pt idx="19707" formatCode="General">
                  <c:v>19.707000000000001</c:v>
                </c:pt>
                <c:pt idx="19708" formatCode="General">
                  <c:v>19.707999999999998</c:v>
                </c:pt>
                <c:pt idx="19709" formatCode="General">
                  <c:v>19.709</c:v>
                </c:pt>
                <c:pt idx="19710" formatCode="General">
                  <c:v>19.71</c:v>
                </c:pt>
                <c:pt idx="19711" formatCode="General">
                  <c:v>19.710999999999999</c:v>
                </c:pt>
                <c:pt idx="19712" formatCode="General">
                  <c:v>19.712</c:v>
                </c:pt>
                <c:pt idx="19713" formatCode="General">
                  <c:v>19.713000000000001</c:v>
                </c:pt>
                <c:pt idx="19714" formatCode="General">
                  <c:v>19.713999999999999</c:v>
                </c:pt>
                <c:pt idx="19715" formatCode="General">
                  <c:v>19.715</c:v>
                </c:pt>
                <c:pt idx="19716" formatCode="General">
                  <c:v>19.716000000000001</c:v>
                </c:pt>
                <c:pt idx="19717" formatCode="General">
                  <c:v>19.716999999999999</c:v>
                </c:pt>
                <c:pt idx="19718" formatCode="General">
                  <c:v>19.718</c:v>
                </c:pt>
                <c:pt idx="19719" formatCode="General">
                  <c:v>19.719000000000001</c:v>
                </c:pt>
                <c:pt idx="19720" formatCode="General">
                  <c:v>19.72</c:v>
                </c:pt>
                <c:pt idx="19721" formatCode="General">
                  <c:v>19.721</c:v>
                </c:pt>
                <c:pt idx="19722" formatCode="General">
                  <c:v>19.722000000000001</c:v>
                </c:pt>
                <c:pt idx="19723" formatCode="General">
                  <c:v>19.722999999999999</c:v>
                </c:pt>
                <c:pt idx="19724" formatCode="General">
                  <c:v>19.724</c:v>
                </c:pt>
                <c:pt idx="19725" formatCode="General">
                  <c:v>19.725000000000001</c:v>
                </c:pt>
                <c:pt idx="19726" formatCode="General">
                  <c:v>19.725999999999999</c:v>
                </c:pt>
                <c:pt idx="19727" formatCode="General">
                  <c:v>19.727</c:v>
                </c:pt>
                <c:pt idx="19728" formatCode="General">
                  <c:v>19.728000000000002</c:v>
                </c:pt>
                <c:pt idx="19729" formatCode="General">
                  <c:v>19.728999999999999</c:v>
                </c:pt>
                <c:pt idx="19730" formatCode="General">
                  <c:v>19.73</c:v>
                </c:pt>
                <c:pt idx="19731" formatCode="General">
                  <c:v>19.731000000000002</c:v>
                </c:pt>
                <c:pt idx="19732" formatCode="General">
                  <c:v>19.731999999999999</c:v>
                </c:pt>
                <c:pt idx="19733" formatCode="General">
                  <c:v>19.733000000000001</c:v>
                </c:pt>
                <c:pt idx="19734" formatCode="General">
                  <c:v>19.734000000000002</c:v>
                </c:pt>
                <c:pt idx="19735" formatCode="General">
                  <c:v>19.734999999999999</c:v>
                </c:pt>
                <c:pt idx="19736" formatCode="General">
                  <c:v>19.736000000000001</c:v>
                </c:pt>
                <c:pt idx="19737" formatCode="General">
                  <c:v>19.736999999999998</c:v>
                </c:pt>
                <c:pt idx="19738" formatCode="General">
                  <c:v>19.738</c:v>
                </c:pt>
                <c:pt idx="19739" formatCode="General">
                  <c:v>19.739000000000001</c:v>
                </c:pt>
                <c:pt idx="19740" formatCode="General">
                  <c:v>19.739999999999998</c:v>
                </c:pt>
                <c:pt idx="19741" formatCode="General">
                  <c:v>19.741</c:v>
                </c:pt>
                <c:pt idx="19742" formatCode="General">
                  <c:v>19.742000000000001</c:v>
                </c:pt>
                <c:pt idx="19743" formatCode="General">
                  <c:v>19.742999999999999</c:v>
                </c:pt>
                <c:pt idx="19744" formatCode="General">
                  <c:v>19.744</c:v>
                </c:pt>
                <c:pt idx="19745" formatCode="General">
                  <c:v>19.745000000000001</c:v>
                </c:pt>
                <c:pt idx="19746" formatCode="General">
                  <c:v>19.745999999999999</c:v>
                </c:pt>
                <c:pt idx="19747" formatCode="General">
                  <c:v>19.747</c:v>
                </c:pt>
                <c:pt idx="19748" formatCode="General">
                  <c:v>19.748000000000001</c:v>
                </c:pt>
                <c:pt idx="19749" formatCode="General">
                  <c:v>19.748999999999999</c:v>
                </c:pt>
                <c:pt idx="19750" formatCode="General">
                  <c:v>19.75</c:v>
                </c:pt>
                <c:pt idx="19751" formatCode="General">
                  <c:v>19.751000000000001</c:v>
                </c:pt>
                <c:pt idx="19752" formatCode="General">
                  <c:v>19.751999999999999</c:v>
                </c:pt>
                <c:pt idx="19753" formatCode="General">
                  <c:v>19.753</c:v>
                </c:pt>
                <c:pt idx="19754" formatCode="General">
                  <c:v>19.754000000000001</c:v>
                </c:pt>
                <c:pt idx="19755" formatCode="General">
                  <c:v>19.754999999999999</c:v>
                </c:pt>
                <c:pt idx="19756" formatCode="General">
                  <c:v>19.756</c:v>
                </c:pt>
                <c:pt idx="19757" formatCode="General">
                  <c:v>19.757000000000001</c:v>
                </c:pt>
                <c:pt idx="19758" formatCode="General">
                  <c:v>19.757999999999999</c:v>
                </c:pt>
                <c:pt idx="19759" formatCode="General">
                  <c:v>19.759</c:v>
                </c:pt>
                <c:pt idx="19760" formatCode="General">
                  <c:v>19.760000000000002</c:v>
                </c:pt>
                <c:pt idx="19761" formatCode="General">
                  <c:v>19.760999999999999</c:v>
                </c:pt>
                <c:pt idx="19762" formatCode="General">
                  <c:v>19.762</c:v>
                </c:pt>
                <c:pt idx="19763" formatCode="General">
                  <c:v>19.763000000000002</c:v>
                </c:pt>
                <c:pt idx="19764" formatCode="General">
                  <c:v>19.763999999999999</c:v>
                </c:pt>
                <c:pt idx="19765" formatCode="General">
                  <c:v>19.765000000000001</c:v>
                </c:pt>
                <c:pt idx="19766" formatCode="General">
                  <c:v>19.765999999999998</c:v>
                </c:pt>
                <c:pt idx="19767" formatCode="General">
                  <c:v>19.766999999999999</c:v>
                </c:pt>
                <c:pt idx="19768" formatCode="General">
                  <c:v>19.768000000000001</c:v>
                </c:pt>
                <c:pt idx="19769" formatCode="General">
                  <c:v>19.768999999999998</c:v>
                </c:pt>
                <c:pt idx="19770" formatCode="General">
                  <c:v>19.77</c:v>
                </c:pt>
                <c:pt idx="19771" formatCode="General">
                  <c:v>19.771000000000001</c:v>
                </c:pt>
                <c:pt idx="19772" formatCode="General">
                  <c:v>19.771999999999998</c:v>
                </c:pt>
                <c:pt idx="19773" formatCode="General">
                  <c:v>19.773</c:v>
                </c:pt>
                <c:pt idx="19774" formatCode="General">
                  <c:v>19.774000000000001</c:v>
                </c:pt>
                <c:pt idx="19775" formatCode="General">
                  <c:v>19.774999999999999</c:v>
                </c:pt>
                <c:pt idx="19776" formatCode="General">
                  <c:v>19.776</c:v>
                </c:pt>
                <c:pt idx="19777" formatCode="General">
                  <c:v>19.777000000000001</c:v>
                </c:pt>
                <c:pt idx="19778" formatCode="General">
                  <c:v>19.777999999999999</c:v>
                </c:pt>
                <c:pt idx="19779" formatCode="General">
                  <c:v>19.779</c:v>
                </c:pt>
                <c:pt idx="19780" formatCode="General">
                  <c:v>19.78</c:v>
                </c:pt>
                <c:pt idx="19781" formatCode="General">
                  <c:v>19.780999999999999</c:v>
                </c:pt>
                <c:pt idx="19782" formatCode="General">
                  <c:v>19.782</c:v>
                </c:pt>
                <c:pt idx="19783" formatCode="General">
                  <c:v>19.783000000000001</c:v>
                </c:pt>
                <c:pt idx="19784" formatCode="General">
                  <c:v>19.783999999999999</c:v>
                </c:pt>
                <c:pt idx="19785" formatCode="General">
                  <c:v>19.785</c:v>
                </c:pt>
                <c:pt idx="19786" formatCode="General">
                  <c:v>19.786000000000001</c:v>
                </c:pt>
                <c:pt idx="19787" formatCode="General">
                  <c:v>19.786999999999999</c:v>
                </c:pt>
                <c:pt idx="19788" formatCode="General">
                  <c:v>19.788</c:v>
                </c:pt>
                <c:pt idx="19789" formatCode="General">
                  <c:v>19.789000000000001</c:v>
                </c:pt>
                <c:pt idx="19790" formatCode="General">
                  <c:v>19.79</c:v>
                </c:pt>
                <c:pt idx="19791" formatCode="General">
                  <c:v>19.791</c:v>
                </c:pt>
                <c:pt idx="19792" formatCode="General">
                  <c:v>19.792000000000002</c:v>
                </c:pt>
                <c:pt idx="19793" formatCode="General">
                  <c:v>19.792999999999999</c:v>
                </c:pt>
                <c:pt idx="19794" formatCode="General">
                  <c:v>19.794</c:v>
                </c:pt>
                <c:pt idx="19795" formatCode="General">
                  <c:v>19.795000000000002</c:v>
                </c:pt>
                <c:pt idx="19796" formatCode="General">
                  <c:v>19.795999999999999</c:v>
                </c:pt>
                <c:pt idx="19797" formatCode="General">
                  <c:v>19.797000000000001</c:v>
                </c:pt>
                <c:pt idx="19798" formatCode="General">
                  <c:v>19.797999999999998</c:v>
                </c:pt>
                <c:pt idx="19799" formatCode="General">
                  <c:v>19.798999999999999</c:v>
                </c:pt>
                <c:pt idx="19800" formatCode="General">
                  <c:v>19.8</c:v>
                </c:pt>
                <c:pt idx="19801" formatCode="General">
                  <c:v>19.800999999999998</c:v>
                </c:pt>
                <c:pt idx="19802" formatCode="General">
                  <c:v>19.802</c:v>
                </c:pt>
                <c:pt idx="19803" formatCode="General">
                  <c:v>19.803000000000001</c:v>
                </c:pt>
                <c:pt idx="19804" formatCode="General">
                  <c:v>19.803999999999998</c:v>
                </c:pt>
                <c:pt idx="19805" formatCode="General">
                  <c:v>19.805</c:v>
                </c:pt>
                <c:pt idx="19806" formatCode="General">
                  <c:v>19.806000000000001</c:v>
                </c:pt>
                <c:pt idx="19807" formatCode="General">
                  <c:v>19.806999999999999</c:v>
                </c:pt>
                <c:pt idx="19808" formatCode="General">
                  <c:v>19.808</c:v>
                </c:pt>
                <c:pt idx="19809" formatCode="General">
                  <c:v>19.809000000000001</c:v>
                </c:pt>
                <c:pt idx="19810" formatCode="General">
                  <c:v>19.809999999999999</c:v>
                </c:pt>
                <c:pt idx="19811" formatCode="General">
                  <c:v>19.811</c:v>
                </c:pt>
                <c:pt idx="19812" formatCode="General">
                  <c:v>19.812000000000001</c:v>
                </c:pt>
                <c:pt idx="19813" formatCode="General">
                  <c:v>19.812999999999999</c:v>
                </c:pt>
                <c:pt idx="19814" formatCode="General">
                  <c:v>19.814</c:v>
                </c:pt>
                <c:pt idx="19815" formatCode="General">
                  <c:v>19.815000000000001</c:v>
                </c:pt>
                <c:pt idx="19816" formatCode="General">
                  <c:v>19.815999999999999</c:v>
                </c:pt>
                <c:pt idx="19817" formatCode="General">
                  <c:v>19.817</c:v>
                </c:pt>
                <c:pt idx="19818" formatCode="General">
                  <c:v>19.818000000000001</c:v>
                </c:pt>
                <c:pt idx="19819" formatCode="General">
                  <c:v>19.818999999999999</c:v>
                </c:pt>
                <c:pt idx="19820" formatCode="General">
                  <c:v>19.82</c:v>
                </c:pt>
                <c:pt idx="19821" formatCode="General">
                  <c:v>19.821000000000002</c:v>
                </c:pt>
                <c:pt idx="19822" formatCode="General">
                  <c:v>19.821999999999999</c:v>
                </c:pt>
                <c:pt idx="19823" formatCode="General">
                  <c:v>19.823</c:v>
                </c:pt>
                <c:pt idx="19824" formatCode="General">
                  <c:v>19.824000000000002</c:v>
                </c:pt>
                <c:pt idx="19825" formatCode="General">
                  <c:v>19.824999999999999</c:v>
                </c:pt>
                <c:pt idx="19826" formatCode="General">
                  <c:v>19.826000000000001</c:v>
                </c:pt>
                <c:pt idx="19827" formatCode="General">
                  <c:v>19.827000000000002</c:v>
                </c:pt>
                <c:pt idx="19828" formatCode="General">
                  <c:v>19.827999999999999</c:v>
                </c:pt>
                <c:pt idx="19829" formatCode="General">
                  <c:v>19.829000000000001</c:v>
                </c:pt>
                <c:pt idx="19830" formatCode="General">
                  <c:v>19.829999999999998</c:v>
                </c:pt>
                <c:pt idx="19831" formatCode="General">
                  <c:v>19.831</c:v>
                </c:pt>
                <c:pt idx="19832" formatCode="General">
                  <c:v>19.832000000000001</c:v>
                </c:pt>
                <c:pt idx="19833" formatCode="General">
                  <c:v>19.832999999999998</c:v>
                </c:pt>
                <c:pt idx="19834" formatCode="General">
                  <c:v>19.834</c:v>
                </c:pt>
                <c:pt idx="19835" formatCode="General">
                  <c:v>19.835000000000001</c:v>
                </c:pt>
                <c:pt idx="19836" formatCode="General">
                  <c:v>19.835999999999999</c:v>
                </c:pt>
                <c:pt idx="19837" formatCode="General">
                  <c:v>19.837</c:v>
                </c:pt>
                <c:pt idx="19838" formatCode="General">
                  <c:v>19.838000000000001</c:v>
                </c:pt>
                <c:pt idx="19839" formatCode="General">
                  <c:v>19.838999999999999</c:v>
                </c:pt>
                <c:pt idx="19840" formatCode="General">
                  <c:v>19.84</c:v>
                </c:pt>
                <c:pt idx="19841" formatCode="General">
                  <c:v>19.841000000000001</c:v>
                </c:pt>
                <c:pt idx="19842" formatCode="General">
                  <c:v>19.841999999999999</c:v>
                </c:pt>
                <c:pt idx="19843" formatCode="General">
                  <c:v>19.843</c:v>
                </c:pt>
                <c:pt idx="19844" formatCode="General">
                  <c:v>19.844000000000001</c:v>
                </c:pt>
                <c:pt idx="19845" formatCode="General">
                  <c:v>19.844999999999999</c:v>
                </c:pt>
                <c:pt idx="19846" formatCode="General">
                  <c:v>19.846</c:v>
                </c:pt>
                <c:pt idx="19847" formatCode="General">
                  <c:v>19.847000000000001</c:v>
                </c:pt>
                <c:pt idx="19848" formatCode="General">
                  <c:v>19.847999999999999</c:v>
                </c:pt>
                <c:pt idx="19849" formatCode="General">
                  <c:v>19.849</c:v>
                </c:pt>
                <c:pt idx="19850" formatCode="General">
                  <c:v>19.850000000000001</c:v>
                </c:pt>
                <c:pt idx="19851" formatCode="General">
                  <c:v>19.850999999999999</c:v>
                </c:pt>
                <c:pt idx="19852" formatCode="General">
                  <c:v>19.852</c:v>
                </c:pt>
                <c:pt idx="19853" formatCode="General">
                  <c:v>19.853000000000002</c:v>
                </c:pt>
                <c:pt idx="19854" formatCode="General">
                  <c:v>19.853999999999999</c:v>
                </c:pt>
                <c:pt idx="19855" formatCode="General">
                  <c:v>19.855</c:v>
                </c:pt>
                <c:pt idx="19856" formatCode="General">
                  <c:v>19.856000000000002</c:v>
                </c:pt>
                <c:pt idx="19857" formatCode="General">
                  <c:v>19.856999999999999</c:v>
                </c:pt>
                <c:pt idx="19858" formatCode="General">
                  <c:v>19.858000000000001</c:v>
                </c:pt>
                <c:pt idx="19859" formatCode="General">
                  <c:v>19.859000000000002</c:v>
                </c:pt>
                <c:pt idx="19860" formatCode="General">
                  <c:v>19.86</c:v>
                </c:pt>
                <c:pt idx="19861" formatCode="General">
                  <c:v>19.861000000000001</c:v>
                </c:pt>
                <c:pt idx="19862" formatCode="General">
                  <c:v>19.861999999999998</c:v>
                </c:pt>
                <c:pt idx="19863" formatCode="General">
                  <c:v>19.863</c:v>
                </c:pt>
                <c:pt idx="19864" formatCode="General">
                  <c:v>19.864000000000001</c:v>
                </c:pt>
                <c:pt idx="19865" formatCode="General">
                  <c:v>19.864999999999998</c:v>
                </c:pt>
                <c:pt idx="19866" formatCode="General">
                  <c:v>19.866</c:v>
                </c:pt>
                <c:pt idx="19867" formatCode="General">
                  <c:v>19.867000000000001</c:v>
                </c:pt>
                <c:pt idx="19868" formatCode="General">
                  <c:v>19.867999999999999</c:v>
                </c:pt>
                <c:pt idx="19869" formatCode="General">
                  <c:v>19.869</c:v>
                </c:pt>
                <c:pt idx="19870" formatCode="General">
                  <c:v>19.87</c:v>
                </c:pt>
                <c:pt idx="19871" formatCode="General">
                  <c:v>19.870999999999999</c:v>
                </c:pt>
                <c:pt idx="19872" formatCode="General">
                  <c:v>19.872</c:v>
                </c:pt>
                <c:pt idx="19873" formatCode="General">
                  <c:v>19.873000000000001</c:v>
                </c:pt>
                <c:pt idx="19874" formatCode="General">
                  <c:v>19.873999999999999</c:v>
                </c:pt>
                <c:pt idx="19875" formatCode="General">
                  <c:v>19.875</c:v>
                </c:pt>
                <c:pt idx="19876" formatCode="General">
                  <c:v>19.876000000000001</c:v>
                </c:pt>
                <c:pt idx="19877" formatCode="General">
                  <c:v>19.876999999999999</c:v>
                </c:pt>
                <c:pt idx="19878" formatCode="General">
                  <c:v>19.878</c:v>
                </c:pt>
                <c:pt idx="19879" formatCode="General">
                  <c:v>19.879000000000001</c:v>
                </c:pt>
                <c:pt idx="19880" formatCode="General">
                  <c:v>19.88</c:v>
                </c:pt>
                <c:pt idx="19881" formatCode="General">
                  <c:v>19.881</c:v>
                </c:pt>
                <c:pt idx="19882" formatCode="General">
                  <c:v>19.882000000000001</c:v>
                </c:pt>
                <c:pt idx="19883" formatCode="General">
                  <c:v>19.882999999999999</c:v>
                </c:pt>
                <c:pt idx="19884" formatCode="General">
                  <c:v>19.884</c:v>
                </c:pt>
                <c:pt idx="19885" formatCode="General">
                  <c:v>19.885000000000002</c:v>
                </c:pt>
                <c:pt idx="19886" formatCode="General">
                  <c:v>19.885999999999999</c:v>
                </c:pt>
                <c:pt idx="19887" formatCode="General">
                  <c:v>19.887</c:v>
                </c:pt>
                <c:pt idx="19888" formatCode="General">
                  <c:v>19.888000000000002</c:v>
                </c:pt>
                <c:pt idx="19889" formatCode="General">
                  <c:v>19.888999999999999</c:v>
                </c:pt>
                <c:pt idx="19890" formatCode="General">
                  <c:v>19.89</c:v>
                </c:pt>
                <c:pt idx="19891" formatCode="General">
                  <c:v>19.890999999999998</c:v>
                </c:pt>
                <c:pt idx="19892" formatCode="General">
                  <c:v>19.891999999999999</c:v>
                </c:pt>
                <c:pt idx="19893" formatCode="General">
                  <c:v>19.893000000000001</c:v>
                </c:pt>
                <c:pt idx="19894" formatCode="General">
                  <c:v>19.893999999999998</c:v>
                </c:pt>
                <c:pt idx="19895" formatCode="General">
                  <c:v>19.895</c:v>
                </c:pt>
                <c:pt idx="19896" formatCode="General">
                  <c:v>19.896000000000001</c:v>
                </c:pt>
                <c:pt idx="19897" formatCode="General">
                  <c:v>19.896999999999998</c:v>
                </c:pt>
                <c:pt idx="19898" formatCode="General">
                  <c:v>19.898</c:v>
                </c:pt>
                <c:pt idx="19899" formatCode="General">
                  <c:v>19.899000000000001</c:v>
                </c:pt>
                <c:pt idx="19900" formatCode="General">
                  <c:v>19.899999999999999</c:v>
                </c:pt>
                <c:pt idx="19901" formatCode="General">
                  <c:v>19.901</c:v>
                </c:pt>
                <c:pt idx="19902" formatCode="General">
                  <c:v>19.902000000000001</c:v>
                </c:pt>
                <c:pt idx="19903" formatCode="General">
                  <c:v>19.902999999999999</c:v>
                </c:pt>
                <c:pt idx="19904" formatCode="General">
                  <c:v>19.904</c:v>
                </c:pt>
                <c:pt idx="19905" formatCode="General">
                  <c:v>19.905000000000001</c:v>
                </c:pt>
                <c:pt idx="19906" formatCode="General">
                  <c:v>19.905999999999999</c:v>
                </c:pt>
                <c:pt idx="19907" formatCode="General">
                  <c:v>19.907</c:v>
                </c:pt>
                <c:pt idx="19908" formatCode="General">
                  <c:v>19.908000000000001</c:v>
                </c:pt>
                <c:pt idx="19909" formatCode="General">
                  <c:v>19.908999999999999</c:v>
                </c:pt>
                <c:pt idx="19910" formatCode="General">
                  <c:v>19.91</c:v>
                </c:pt>
                <c:pt idx="19911" formatCode="General">
                  <c:v>19.911000000000001</c:v>
                </c:pt>
                <c:pt idx="19912" formatCode="General">
                  <c:v>19.911999999999999</c:v>
                </c:pt>
                <c:pt idx="19913" formatCode="General">
                  <c:v>19.913</c:v>
                </c:pt>
                <c:pt idx="19914" formatCode="General">
                  <c:v>19.914000000000001</c:v>
                </c:pt>
                <c:pt idx="19915" formatCode="General">
                  <c:v>19.914999999999999</c:v>
                </c:pt>
                <c:pt idx="19916" formatCode="General">
                  <c:v>19.916</c:v>
                </c:pt>
                <c:pt idx="19917" formatCode="General">
                  <c:v>19.917000000000002</c:v>
                </c:pt>
                <c:pt idx="19918" formatCode="General">
                  <c:v>19.917999999999999</c:v>
                </c:pt>
                <c:pt idx="19919" formatCode="General">
                  <c:v>19.919</c:v>
                </c:pt>
                <c:pt idx="19920" formatCode="General">
                  <c:v>19.920000000000002</c:v>
                </c:pt>
                <c:pt idx="19921" formatCode="General">
                  <c:v>19.920999999999999</c:v>
                </c:pt>
                <c:pt idx="19922" formatCode="General">
                  <c:v>19.922000000000001</c:v>
                </c:pt>
                <c:pt idx="19923" formatCode="General">
                  <c:v>19.922999999999998</c:v>
                </c:pt>
                <c:pt idx="19924" formatCode="General">
                  <c:v>19.923999999999999</c:v>
                </c:pt>
                <c:pt idx="19925" formatCode="General">
                  <c:v>19.925000000000001</c:v>
                </c:pt>
                <c:pt idx="19926" formatCode="General">
                  <c:v>19.925999999999998</c:v>
                </c:pt>
                <c:pt idx="19927" formatCode="General">
                  <c:v>19.927</c:v>
                </c:pt>
                <c:pt idx="19928" formatCode="General">
                  <c:v>19.928000000000001</c:v>
                </c:pt>
                <c:pt idx="19929" formatCode="General">
                  <c:v>19.928999999999998</c:v>
                </c:pt>
                <c:pt idx="19930" formatCode="General">
                  <c:v>19.93</c:v>
                </c:pt>
                <c:pt idx="19931" formatCode="General">
                  <c:v>19.931000000000001</c:v>
                </c:pt>
                <c:pt idx="19932" formatCode="General">
                  <c:v>19.931999999999999</c:v>
                </c:pt>
                <c:pt idx="19933" formatCode="General">
                  <c:v>19.933</c:v>
                </c:pt>
                <c:pt idx="19934" formatCode="General">
                  <c:v>19.934000000000001</c:v>
                </c:pt>
                <c:pt idx="19935" formatCode="General">
                  <c:v>19.934999999999999</c:v>
                </c:pt>
                <c:pt idx="19936" formatCode="General">
                  <c:v>19.936</c:v>
                </c:pt>
                <c:pt idx="19937" formatCode="General">
                  <c:v>19.937000000000001</c:v>
                </c:pt>
                <c:pt idx="19938" formatCode="General">
                  <c:v>19.937999999999999</c:v>
                </c:pt>
                <c:pt idx="19939" formatCode="General">
                  <c:v>19.939</c:v>
                </c:pt>
                <c:pt idx="19940" formatCode="General">
                  <c:v>19.940000000000001</c:v>
                </c:pt>
                <c:pt idx="19941" formatCode="General">
                  <c:v>19.940999999999999</c:v>
                </c:pt>
                <c:pt idx="19942" formatCode="General">
                  <c:v>19.942</c:v>
                </c:pt>
                <c:pt idx="19943" formatCode="General">
                  <c:v>19.943000000000001</c:v>
                </c:pt>
                <c:pt idx="19944" formatCode="General">
                  <c:v>19.943999999999999</c:v>
                </c:pt>
                <c:pt idx="19945" formatCode="General">
                  <c:v>19.945</c:v>
                </c:pt>
                <c:pt idx="19946" formatCode="General">
                  <c:v>19.946000000000002</c:v>
                </c:pt>
                <c:pt idx="19947" formatCode="General">
                  <c:v>19.946999999999999</c:v>
                </c:pt>
                <c:pt idx="19948" formatCode="General">
                  <c:v>19.948</c:v>
                </c:pt>
                <c:pt idx="19949" formatCode="General">
                  <c:v>19.949000000000002</c:v>
                </c:pt>
                <c:pt idx="19950" formatCode="General">
                  <c:v>19.95</c:v>
                </c:pt>
                <c:pt idx="19951" formatCode="General">
                  <c:v>19.951000000000001</c:v>
                </c:pt>
                <c:pt idx="19952" formatCode="General">
                  <c:v>19.952000000000002</c:v>
                </c:pt>
                <c:pt idx="19953" formatCode="General">
                  <c:v>19.952999999999999</c:v>
                </c:pt>
                <c:pt idx="19954" formatCode="General">
                  <c:v>19.954000000000001</c:v>
                </c:pt>
                <c:pt idx="19955" formatCode="General">
                  <c:v>19.954999999999998</c:v>
                </c:pt>
                <c:pt idx="19956" formatCode="General">
                  <c:v>19.956</c:v>
                </c:pt>
                <c:pt idx="19957" formatCode="General">
                  <c:v>19.957000000000001</c:v>
                </c:pt>
                <c:pt idx="19958" formatCode="General">
                  <c:v>19.957999999999998</c:v>
                </c:pt>
                <c:pt idx="19959" formatCode="General">
                  <c:v>19.959</c:v>
                </c:pt>
                <c:pt idx="19960" formatCode="General">
                  <c:v>19.96</c:v>
                </c:pt>
                <c:pt idx="19961" formatCode="General">
                  <c:v>19.960999999999999</c:v>
                </c:pt>
                <c:pt idx="19962" formatCode="General">
                  <c:v>19.962</c:v>
                </c:pt>
                <c:pt idx="19963" formatCode="General">
                  <c:v>19.963000000000001</c:v>
                </c:pt>
                <c:pt idx="19964" formatCode="General">
                  <c:v>19.963999999999999</c:v>
                </c:pt>
                <c:pt idx="19965" formatCode="General">
                  <c:v>19.965</c:v>
                </c:pt>
                <c:pt idx="19966" formatCode="General">
                  <c:v>19.966000000000001</c:v>
                </c:pt>
                <c:pt idx="19967" formatCode="General">
                  <c:v>19.966999999999999</c:v>
                </c:pt>
                <c:pt idx="19968" formatCode="General">
                  <c:v>19.968</c:v>
                </c:pt>
                <c:pt idx="19969" formatCode="General">
                  <c:v>19.969000000000001</c:v>
                </c:pt>
                <c:pt idx="19970" formatCode="General">
                  <c:v>19.97</c:v>
                </c:pt>
                <c:pt idx="19971" formatCode="General">
                  <c:v>19.971</c:v>
                </c:pt>
                <c:pt idx="19972" formatCode="General">
                  <c:v>19.972000000000001</c:v>
                </c:pt>
                <c:pt idx="19973" formatCode="General">
                  <c:v>19.972999999999999</c:v>
                </c:pt>
                <c:pt idx="19974" formatCode="General">
                  <c:v>19.974</c:v>
                </c:pt>
                <c:pt idx="19975" formatCode="General">
                  <c:v>19.975000000000001</c:v>
                </c:pt>
                <c:pt idx="19976" formatCode="General">
                  <c:v>19.975999999999999</c:v>
                </c:pt>
                <c:pt idx="19977" formatCode="General">
                  <c:v>19.977</c:v>
                </c:pt>
                <c:pt idx="19978" formatCode="General">
                  <c:v>19.978000000000002</c:v>
                </c:pt>
                <c:pt idx="19979" formatCode="General">
                  <c:v>19.978999999999999</c:v>
                </c:pt>
                <c:pt idx="19980" formatCode="General">
                  <c:v>19.98</c:v>
                </c:pt>
                <c:pt idx="19981" formatCode="General">
                  <c:v>19.981000000000002</c:v>
                </c:pt>
                <c:pt idx="19982" formatCode="General">
                  <c:v>19.981999999999999</c:v>
                </c:pt>
                <c:pt idx="19983" formatCode="General">
                  <c:v>19.983000000000001</c:v>
                </c:pt>
                <c:pt idx="19984" formatCode="General">
                  <c:v>19.984000000000002</c:v>
                </c:pt>
                <c:pt idx="19985" formatCode="General">
                  <c:v>19.984999999999999</c:v>
                </c:pt>
                <c:pt idx="19986" formatCode="General">
                  <c:v>19.986000000000001</c:v>
                </c:pt>
                <c:pt idx="19987" formatCode="General">
                  <c:v>19.986999999999998</c:v>
                </c:pt>
                <c:pt idx="19988" formatCode="General">
                  <c:v>19.988</c:v>
                </c:pt>
                <c:pt idx="19989" formatCode="General">
                  <c:v>19.989000000000001</c:v>
                </c:pt>
                <c:pt idx="19990" formatCode="General">
                  <c:v>19.989999999999998</c:v>
                </c:pt>
                <c:pt idx="19991" formatCode="General">
                  <c:v>19.991</c:v>
                </c:pt>
                <c:pt idx="19992" formatCode="General">
                  <c:v>19.992000000000001</c:v>
                </c:pt>
                <c:pt idx="19993" formatCode="General">
                  <c:v>19.992999999999999</c:v>
                </c:pt>
                <c:pt idx="19994" formatCode="General">
                  <c:v>19.994</c:v>
                </c:pt>
                <c:pt idx="19995" formatCode="General">
                  <c:v>19.995000000000001</c:v>
                </c:pt>
                <c:pt idx="19996" formatCode="General">
                  <c:v>19.995999999999999</c:v>
                </c:pt>
                <c:pt idx="19997" formatCode="General">
                  <c:v>19.997</c:v>
                </c:pt>
                <c:pt idx="19998" formatCode="General">
                  <c:v>19.998000000000001</c:v>
                </c:pt>
                <c:pt idx="19999" formatCode="General">
                  <c:v>19.998999999999999</c:v>
                </c:pt>
                <c:pt idx="20000" formatCode="General">
                  <c:v>20</c:v>
                </c:pt>
                <c:pt idx="20001" formatCode="General">
                  <c:v>20.001000000000001</c:v>
                </c:pt>
                <c:pt idx="20002" formatCode="General">
                  <c:v>20.001999999999999</c:v>
                </c:pt>
                <c:pt idx="20003" formatCode="General">
                  <c:v>20.003</c:v>
                </c:pt>
                <c:pt idx="20004" formatCode="General">
                  <c:v>20.004000000000001</c:v>
                </c:pt>
                <c:pt idx="20005" formatCode="General">
                  <c:v>20.004999999999999</c:v>
                </c:pt>
                <c:pt idx="20006" formatCode="General">
                  <c:v>20.006</c:v>
                </c:pt>
                <c:pt idx="20007" formatCode="General">
                  <c:v>20.007000000000001</c:v>
                </c:pt>
                <c:pt idx="20008" formatCode="General">
                  <c:v>20.007999999999999</c:v>
                </c:pt>
                <c:pt idx="20009" formatCode="General">
                  <c:v>20.009</c:v>
                </c:pt>
                <c:pt idx="20010" formatCode="General">
                  <c:v>20.010000000000002</c:v>
                </c:pt>
                <c:pt idx="20011" formatCode="General">
                  <c:v>20.010999999999999</c:v>
                </c:pt>
                <c:pt idx="20012" formatCode="General">
                  <c:v>20.012</c:v>
                </c:pt>
                <c:pt idx="20013" formatCode="General">
                  <c:v>20.013000000000002</c:v>
                </c:pt>
                <c:pt idx="20014" formatCode="General">
                  <c:v>20.013999999999999</c:v>
                </c:pt>
                <c:pt idx="20015" formatCode="General">
                  <c:v>20.015000000000001</c:v>
                </c:pt>
                <c:pt idx="20016" formatCode="General">
                  <c:v>20.015999999999998</c:v>
                </c:pt>
                <c:pt idx="20017" formatCode="General">
                  <c:v>20.016999999999999</c:v>
                </c:pt>
                <c:pt idx="20018" formatCode="General">
                  <c:v>20.018000000000001</c:v>
                </c:pt>
                <c:pt idx="20019" formatCode="General">
                  <c:v>20.018999999999998</c:v>
                </c:pt>
                <c:pt idx="20020" formatCode="General">
                  <c:v>20.02</c:v>
                </c:pt>
                <c:pt idx="20021" formatCode="General">
                  <c:v>20.021000000000001</c:v>
                </c:pt>
                <c:pt idx="20022" formatCode="General">
                  <c:v>20.021999999999998</c:v>
                </c:pt>
                <c:pt idx="20023" formatCode="General">
                  <c:v>20.023</c:v>
                </c:pt>
                <c:pt idx="20024" formatCode="General">
                  <c:v>20.024000000000001</c:v>
                </c:pt>
                <c:pt idx="20025" formatCode="General">
                  <c:v>20.024999999999999</c:v>
                </c:pt>
                <c:pt idx="20026" formatCode="General">
                  <c:v>20.026</c:v>
                </c:pt>
                <c:pt idx="20027" formatCode="General">
                  <c:v>20.027000000000001</c:v>
                </c:pt>
                <c:pt idx="20028" formatCode="General">
                  <c:v>20.027999999999999</c:v>
                </c:pt>
                <c:pt idx="20029" formatCode="General">
                  <c:v>20.029</c:v>
                </c:pt>
                <c:pt idx="20030" formatCode="General">
                  <c:v>20.03</c:v>
                </c:pt>
                <c:pt idx="20031" formatCode="General">
                  <c:v>20.030999999999999</c:v>
                </c:pt>
                <c:pt idx="20032" formatCode="General">
                  <c:v>20.032</c:v>
                </c:pt>
                <c:pt idx="20033" formatCode="General">
                  <c:v>20.033000000000001</c:v>
                </c:pt>
                <c:pt idx="20034" formatCode="General">
                  <c:v>20.033999999999999</c:v>
                </c:pt>
                <c:pt idx="20035" formatCode="General">
                  <c:v>20.035</c:v>
                </c:pt>
                <c:pt idx="20036" formatCode="General">
                  <c:v>20.036000000000001</c:v>
                </c:pt>
                <c:pt idx="20037" formatCode="General">
                  <c:v>20.036999999999999</c:v>
                </c:pt>
                <c:pt idx="20038" formatCode="General">
                  <c:v>20.038</c:v>
                </c:pt>
                <c:pt idx="20039" formatCode="General">
                  <c:v>20.039000000000001</c:v>
                </c:pt>
                <c:pt idx="20040" formatCode="General">
                  <c:v>20.04</c:v>
                </c:pt>
                <c:pt idx="20041" formatCode="General">
                  <c:v>20.041</c:v>
                </c:pt>
                <c:pt idx="20042" formatCode="General">
                  <c:v>20.042000000000002</c:v>
                </c:pt>
                <c:pt idx="20043" formatCode="General">
                  <c:v>20.042999999999999</c:v>
                </c:pt>
                <c:pt idx="20044" formatCode="General">
                  <c:v>20.044</c:v>
                </c:pt>
                <c:pt idx="20045" formatCode="General">
                  <c:v>20.045000000000002</c:v>
                </c:pt>
                <c:pt idx="20046" formatCode="General">
                  <c:v>20.045999999999999</c:v>
                </c:pt>
                <c:pt idx="20047" formatCode="General">
                  <c:v>20.047000000000001</c:v>
                </c:pt>
                <c:pt idx="20048" formatCode="General">
                  <c:v>20.047999999999998</c:v>
                </c:pt>
                <c:pt idx="20049" formatCode="General">
                  <c:v>20.048999999999999</c:v>
                </c:pt>
                <c:pt idx="20050" formatCode="General">
                  <c:v>20.05</c:v>
                </c:pt>
                <c:pt idx="20051" formatCode="General">
                  <c:v>20.050999999999998</c:v>
                </c:pt>
                <c:pt idx="20052" formatCode="General">
                  <c:v>20.052</c:v>
                </c:pt>
                <c:pt idx="20053" formatCode="General">
                  <c:v>20.053000000000001</c:v>
                </c:pt>
                <c:pt idx="20054" formatCode="General">
                  <c:v>20.053999999999998</c:v>
                </c:pt>
                <c:pt idx="20055" formatCode="General">
                  <c:v>20.055</c:v>
                </c:pt>
                <c:pt idx="20056" formatCode="General">
                  <c:v>20.056000000000001</c:v>
                </c:pt>
                <c:pt idx="20057" formatCode="General">
                  <c:v>20.056999999999999</c:v>
                </c:pt>
                <c:pt idx="20058" formatCode="General">
                  <c:v>20.058</c:v>
                </c:pt>
                <c:pt idx="20059" formatCode="General">
                  <c:v>20.059000000000001</c:v>
                </c:pt>
                <c:pt idx="20060" formatCode="General">
                  <c:v>20.059999999999999</c:v>
                </c:pt>
                <c:pt idx="20061" formatCode="General">
                  <c:v>20.061</c:v>
                </c:pt>
                <c:pt idx="20062" formatCode="General">
                  <c:v>20.062000000000001</c:v>
                </c:pt>
                <c:pt idx="20063" formatCode="General">
                  <c:v>20.062999999999999</c:v>
                </c:pt>
                <c:pt idx="20064" formatCode="General">
                  <c:v>20.064</c:v>
                </c:pt>
                <c:pt idx="20065" formatCode="General">
                  <c:v>20.065000000000001</c:v>
                </c:pt>
                <c:pt idx="20066" formatCode="General">
                  <c:v>20.065999999999999</c:v>
                </c:pt>
                <c:pt idx="20067" formatCode="General">
                  <c:v>20.067</c:v>
                </c:pt>
                <c:pt idx="20068" formatCode="General">
                  <c:v>20.068000000000001</c:v>
                </c:pt>
                <c:pt idx="20069" formatCode="General">
                  <c:v>20.068999999999999</c:v>
                </c:pt>
                <c:pt idx="20070" formatCode="General">
                  <c:v>20.07</c:v>
                </c:pt>
                <c:pt idx="20071" formatCode="General">
                  <c:v>20.071000000000002</c:v>
                </c:pt>
                <c:pt idx="20072" formatCode="General">
                  <c:v>20.071999999999999</c:v>
                </c:pt>
                <c:pt idx="20073" formatCode="General">
                  <c:v>20.073</c:v>
                </c:pt>
                <c:pt idx="20074" formatCode="General">
                  <c:v>20.074000000000002</c:v>
                </c:pt>
                <c:pt idx="20075" formatCode="General">
                  <c:v>20.074999999999999</c:v>
                </c:pt>
                <c:pt idx="20076" formatCode="General">
                  <c:v>20.076000000000001</c:v>
                </c:pt>
                <c:pt idx="20077" formatCode="General">
                  <c:v>20.077000000000002</c:v>
                </c:pt>
                <c:pt idx="20078" formatCode="General">
                  <c:v>20.077999999999999</c:v>
                </c:pt>
                <c:pt idx="20079" formatCode="General">
                  <c:v>20.079000000000001</c:v>
                </c:pt>
                <c:pt idx="20080" formatCode="General">
                  <c:v>20.079999999999998</c:v>
                </c:pt>
                <c:pt idx="20081" formatCode="General">
                  <c:v>20.081</c:v>
                </c:pt>
                <c:pt idx="20082" formatCode="General">
                  <c:v>20.082000000000001</c:v>
                </c:pt>
                <c:pt idx="20083" formatCode="General">
                  <c:v>20.082999999999998</c:v>
                </c:pt>
                <c:pt idx="20084" formatCode="General">
                  <c:v>20.084</c:v>
                </c:pt>
                <c:pt idx="20085" formatCode="General">
                  <c:v>20.085000000000001</c:v>
                </c:pt>
                <c:pt idx="20086" formatCode="General">
                  <c:v>20.085999999999999</c:v>
                </c:pt>
                <c:pt idx="20087" formatCode="General">
                  <c:v>20.087</c:v>
                </c:pt>
                <c:pt idx="20088" formatCode="General">
                  <c:v>20.088000000000001</c:v>
                </c:pt>
                <c:pt idx="20089" formatCode="General">
                  <c:v>20.088999999999999</c:v>
                </c:pt>
                <c:pt idx="20090" formatCode="General">
                  <c:v>20.09</c:v>
                </c:pt>
                <c:pt idx="20091" formatCode="General">
                  <c:v>20.091000000000001</c:v>
                </c:pt>
                <c:pt idx="20092" formatCode="General">
                  <c:v>20.091999999999999</c:v>
                </c:pt>
                <c:pt idx="20093" formatCode="General">
                  <c:v>20.093</c:v>
                </c:pt>
                <c:pt idx="20094" formatCode="General">
                  <c:v>20.094000000000001</c:v>
                </c:pt>
                <c:pt idx="20095" formatCode="General">
                  <c:v>20.094999999999999</c:v>
                </c:pt>
                <c:pt idx="20096" formatCode="General">
                  <c:v>20.096</c:v>
                </c:pt>
                <c:pt idx="20097" formatCode="General">
                  <c:v>20.097000000000001</c:v>
                </c:pt>
              </c:numCache>
            </c:numRef>
          </c:xVal>
          <c:yVal>
            <c:numRef>
              <c:f>Sheet1!$U$12:$U$20109</c:f>
              <c:numCache>
                <c:formatCode>General</c:formatCode>
                <c:ptCount val="20098"/>
                <c:pt idx="0">
                  <c:v>0.25463649959641699</c:v>
                </c:pt>
                <c:pt idx="1">
                  <c:v>-5.4703917494773302</c:v>
                </c:pt>
                <c:pt idx="2">
                  <c:v>-5.5641913108227499</c:v>
                </c:pt>
                <c:pt idx="3">
                  <c:v>-5.88326355246907</c:v>
                </c:pt>
                <c:pt idx="4">
                  <c:v>-6.4342489192706296</c:v>
                </c:pt>
                <c:pt idx="5">
                  <c:v>-7.2044617768036803</c:v>
                </c:pt>
                <c:pt idx="6">
                  <c:v>-8.2018999450882895</c:v>
                </c:pt>
                <c:pt idx="7">
                  <c:v>-9.41524869951696</c:v>
                </c:pt>
                <c:pt idx="8">
                  <c:v>-10.8441233186927</c:v>
                </c:pt>
                <c:pt idx="9">
                  <c:v>-12.498352963883701</c:v>
                </c:pt>
                <c:pt idx="10">
                  <c:v>-14.368449411343301</c:v>
                </c:pt>
                <c:pt idx="11">
                  <c:v>-16.465590203117898</c:v>
                </c:pt>
                <c:pt idx="12">
                  <c:v>-18.781597690972902</c:v>
                </c:pt>
                <c:pt idx="13">
                  <c:v>-21.319158061142002</c:v>
                </c:pt>
                <c:pt idx="14">
                  <c:v>-24.091083128592501</c:v>
                </c:pt>
                <c:pt idx="15">
                  <c:v>-27.090758422198501</c:v>
                </c:pt>
                <c:pt idx="16">
                  <c:v>-30.332107122919201</c:v>
                </c:pt>
                <c:pt idx="17">
                  <c:v>-33.809551322595702</c:v>
                </c:pt>
                <c:pt idx="18">
                  <c:v>-37.528214680747098</c:v>
                </c:pt>
                <c:pt idx="19">
                  <c:v>-41.503169254600401</c:v>
                </c:pt>
                <c:pt idx="20">
                  <c:v>-45.729870007347401</c:v>
                </c:pt>
                <c:pt idx="21">
                  <c:v>-50.214350349828699</c:v>
                </c:pt>
                <c:pt idx="22">
                  <c:v>-54.972462675745803</c:v>
                </c:pt>
                <c:pt idx="23">
                  <c:v>-60.0003073799041</c:v>
                </c:pt>
                <c:pt idx="24">
                  <c:v>-65.265398946987204</c:v>
                </c:pt>
                <c:pt idx="25">
                  <c:v>-70.941112611682797</c:v>
                </c:pt>
                <c:pt idx="26">
                  <c:v>-76.813976504046707</c:v>
                </c:pt>
                <c:pt idx="27">
                  <c:v>-82.994096731387799</c:v>
                </c:pt>
                <c:pt idx="28">
                  <c:v>-89.487036340957403</c:v>
                </c:pt>
                <c:pt idx="29">
                  <c:v>-96.298553803391201</c:v>
                </c:pt>
                <c:pt idx="30">
                  <c:v>-103.434531653946</c:v>
                </c:pt>
                <c:pt idx="31">
                  <c:v>-110.803345525043</c:v>
                </c:pt>
                <c:pt idx="32">
                  <c:v>-118.60869882436999</c:v>
                </c:pt>
                <c:pt idx="33">
                  <c:v>-126.75191752374</c:v>
                </c:pt>
                <c:pt idx="34">
                  <c:v>-135.23897292441501</c:v>
                </c:pt>
                <c:pt idx="35">
                  <c:v>-143.97805011842101</c:v>
                </c:pt>
                <c:pt idx="36">
                  <c:v>-153.172394455182</c:v>
                </c:pt>
                <c:pt idx="37">
                  <c:v>-162.62505657171801</c:v>
                </c:pt>
                <c:pt idx="38">
                  <c:v>-172.44126707770499</c:v>
                </c:pt>
                <c:pt idx="39">
                  <c:v>-182.71883995888399</c:v>
                </c:pt>
                <c:pt idx="40">
                  <c:v>-193.26001208668001</c:v>
                </c:pt>
                <c:pt idx="41">
                  <c:v>-204.169017421147</c:v>
                </c:pt>
                <c:pt idx="42">
                  <c:v>-215.44494015846999</c:v>
                </c:pt>
                <c:pt idx="43">
                  <c:v>-227.08646733362301</c:v>
                </c:pt>
                <c:pt idx="44">
                  <c:v>-239.09183379866201</c:v>
                </c:pt>
                <c:pt idx="45">
                  <c:v>-251.458771572259</c:v>
                </c:pt>
                <c:pt idx="46">
                  <c:v>-264.18446355666799</c:v>
                </c:pt>
                <c:pt idx="47">
                  <c:v>-277.26550160844101</c:v>
                </c:pt>
                <c:pt idx="48">
                  <c:v>-290.69784893980801</c:v>
                </c:pt>
                <c:pt idx="49">
                  <c:v>-304.379244941293</c:v>
                </c:pt>
                <c:pt idx="50">
                  <c:v>-318.50207752715698</c:v>
                </c:pt>
                <c:pt idx="51">
                  <c:v>-332.95571731744502</c:v>
                </c:pt>
                <c:pt idx="52">
                  <c:v>-347.63601949517601</c:v>
                </c:pt>
                <c:pt idx="53">
                  <c:v>-362.73339792956398</c:v>
                </c:pt>
                <c:pt idx="54">
                  <c:v>-378.03761107141003</c:v>
                </c:pt>
                <c:pt idx="55">
                  <c:v>-393.73774046396198</c:v>
                </c:pt>
                <c:pt idx="56">
                  <c:v>-409.62217377890198</c:v>
                </c:pt>
                <c:pt idx="57">
                  <c:v>-425.78103041264001</c:v>
                </c:pt>
                <c:pt idx="58">
                  <c:v>-442.29661656722902</c:v>
                </c:pt>
                <c:pt idx="59">
                  <c:v>-458.95531705663001</c:v>
                </c:pt>
                <c:pt idx="60">
                  <c:v>-475.845222281144</c:v>
                </c:pt>
                <c:pt idx="61">
                  <c:v>-492.94903447997899</c:v>
                </c:pt>
                <c:pt idx="62">
                  <c:v>-510.24887363423898</c:v>
                </c:pt>
                <c:pt idx="63">
                  <c:v>-527.72627580565995</c:v>
                </c:pt>
                <c:pt idx="64">
                  <c:v>-545.36219577461702</c:v>
                </c:pt>
                <c:pt idx="65">
                  <c:v>-563.12725765695404</c:v>
                </c:pt>
                <c:pt idx="66">
                  <c:v>-581.01129968677606</c:v>
                </c:pt>
                <c:pt idx="67">
                  <c:v>-598.99315878236996</c:v>
                </c:pt>
                <c:pt idx="68">
                  <c:v>-617.03165490848301</c:v>
                </c:pt>
                <c:pt idx="69">
                  <c:v>-635.13443441022503</c:v>
                </c:pt>
                <c:pt idx="70">
                  <c:v>-653.25824236872302</c:v>
                </c:pt>
                <c:pt idx="71">
                  <c:v>-671.38966945720097</c:v>
                </c:pt>
                <c:pt idx="72">
                  <c:v>-689.50446733315198</c:v>
                </c:pt>
                <c:pt idx="73">
                  <c:v>-707.568300654724</c:v>
                </c:pt>
                <c:pt idx="74">
                  <c:v>-725.55655497555097</c:v>
                </c:pt>
                <c:pt idx="75">
                  <c:v>-743.463429814817</c:v>
                </c:pt>
                <c:pt idx="76">
                  <c:v>-761.24293250819198</c:v>
                </c:pt>
                <c:pt idx="77">
                  <c:v>-778.87915624837296</c:v>
                </c:pt>
                <c:pt idx="78">
                  <c:v>-796.335850852774</c:v>
                </c:pt>
                <c:pt idx="79">
                  <c:v>-813.59647564339502</c:v>
                </c:pt>
                <c:pt idx="80">
                  <c:v>-830.63400930031901</c:v>
                </c:pt>
                <c:pt idx="81">
                  <c:v>-847.42147023354801</c:v>
                </c:pt>
                <c:pt idx="82">
                  <c:v>-863.92220158037105</c:v>
                </c:pt>
                <c:pt idx="83">
                  <c:v>-880.11944815716299</c:v>
                </c:pt>
                <c:pt idx="84">
                  <c:v>-895.98617093016003</c:v>
                </c:pt>
                <c:pt idx="85">
                  <c:v>-911.49557134573001</c:v>
                </c:pt>
                <c:pt idx="86">
                  <c:v>-926.611379623375</c:v>
                </c:pt>
                <c:pt idx="87">
                  <c:v>-941.32719052547304</c:v>
                </c:pt>
                <c:pt idx="88">
                  <c:v>-955.59698965275902</c:v>
                </c:pt>
                <c:pt idx="89">
                  <c:v>-969.39568698209496</c:v>
                </c:pt>
                <c:pt idx="90">
                  <c:v>-982.71774367584806</c:v>
                </c:pt>
                <c:pt idx="91">
                  <c:v>-995.52793465033506</c:v>
                </c:pt>
                <c:pt idx="92">
                  <c:v>-1007.79234658823</c:v>
                </c:pt>
                <c:pt idx="93">
                  <c:v>-1019.49747667795</c:v>
                </c:pt>
                <c:pt idx="94">
                  <c:v>-1030.6200483603</c:v>
                </c:pt>
                <c:pt idx="95">
                  <c:v>-1041.1375352334301</c:v>
                </c:pt>
                <c:pt idx="96">
                  <c:v>-1051.0282034203599</c:v>
                </c:pt>
                <c:pt idx="97">
                  <c:v>-1060.2711534154901</c:v>
                </c:pt>
                <c:pt idx="98">
                  <c:v>-1068.8463612308101</c:v>
                </c:pt>
                <c:pt idx="99">
                  <c:v>-1076.7249624784499</c:v>
                </c:pt>
                <c:pt idx="100">
                  <c:v>-1083.90858173225</c:v>
                </c:pt>
                <c:pt idx="101">
                  <c:v>-1090.3598502494399</c:v>
                </c:pt>
                <c:pt idx="102">
                  <c:v>-1096.0824411819499</c:v>
                </c:pt>
                <c:pt idx="103">
                  <c:v>-1101.0313471320501</c:v>
                </c:pt>
                <c:pt idx="104">
                  <c:v>-1105.2322024160401</c:v>
                </c:pt>
                <c:pt idx="105">
                  <c:v>-1108.6513055150299</c:v>
                </c:pt>
                <c:pt idx="106">
                  <c:v>-1111.2673096492999</c:v>
                </c:pt>
                <c:pt idx="107">
                  <c:v>-1113.07982237342</c:v>
                </c:pt>
                <c:pt idx="108">
                  <c:v>-1114.0889574349601</c:v>
                </c:pt>
                <c:pt idx="109">
                  <c:v>-1114.26654640533</c:v>
                </c:pt>
                <c:pt idx="110">
                  <c:v>-1113.62567721393</c:v>
                </c:pt>
                <c:pt idx="111">
                  <c:v>-1112.14071139099</c:v>
                </c:pt>
                <c:pt idx="112">
                  <c:v>-1109.8272987251401</c:v>
                </c:pt>
                <c:pt idx="113">
                  <c:v>-1106.66238924908</c:v>
                </c:pt>
                <c:pt idx="114">
                  <c:v>-1102.66424247538</c:v>
                </c:pt>
                <c:pt idx="115">
                  <c:v>-1097.82219000084</c:v>
                </c:pt>
                <c:pt idx="116">
                  <c:v>-1092.1275927173699</c:v>
                </c:pt>
                <c:pt idx="117">
                  <c:v>-1085.6065543191201</c:v>
                </c:pt>
                <c:pt idx="118">
                  <c:v>-1078.2454158221999</c:v>
                </c:pt>
                <c:pt idx="119">
                  <c:v>-1070.05241223498</c:v>
                </c:pt>
                <c:pt idx="120">
                  <c:v>-1061.0348996387499</c:v>
                </c:pt>
                <c:pt idx="121">
                  <c:v>-1051.20343878229</c:v>
                </c:pt>
                <c:pt idx="122">
                  <c:v>-1040.5610403103201</c:v>
                </c:pt>
                <c:pt idx="123">
                  <c:v>-1029.1240021728399</c:v>
                </c:pt>
                <c:pt idx="124">
                  <c:v>-1016.90081540676</c:v>
                </c:pt>
                <c:pt idx="125">
                  <c:v>-1003.90435318829</c:v>
                </c:pt>
                <c:pt idx="126">
                  <c:v>-990.15065144090795</c:v>
                </c:pt>
                <c:pt idx="127">
                  <c:v>-975.65297297818495</c:v>
                </c:pt>
                <c:pt idx="128">
                  <c:v>-960.43074856643705</c:v>
                </c:pt>
                <c:pt idx="129">
                  <c:v>-944.48980598325397</c:v>
                </c:pt>
                <c:pt idx="130">
                  <c:v>-927.86676356769203</c:v>
                </c:pt>
                <c:pt idx="131">
                  <c:v>-910.58084039113896</c:v>
                </c:pt>
                <c:pt idx="132">
                  <c:v>-892.63314057892899</c:v>
                </c:pt>
                <c:pt idx="133">
                  <c:v>-874.06565200754403</c:v>
                </c:pt>
                <c:pt idx="134">
                  <c:v>-854.89096085159099</c:v>
                </c:pt>
                <c:pt idx="135">
                  <c:v>-835.13291718437597</c:v>
                </c:pt>
                <c:pt idx="136">
                  <c:v>-814.81610850797904</c:v>
                </c:pt>
                <c:pt idx="137">
                  <c:v>-793.97556824163598</c:v>
                </c:pt>
                <c:pt idx="138">
                  <c:v>-772.62719178244595</c:v>
                </c:pt>
                <c:pt idx="139">
                  <c:v>-750.79791452253596</c:v>
                </c:pt>
                <c:pt idx="140">
                  <c:v>-728.51517943658405</c:v>
                </c:pt>
                <c:pt idx="141">
                  <c:v>-705.81664009659198</c:v>
                </c:pt>
                <c:pt idx="142">
                  <c:v>-682.72057175336397</c:v>
                </c:pt>
                <c:pt idx="143">
                  <c:v>-659.25604489270904</c:v>
                </c:pt>
                <c:pt idx="144">
                  <c:v>-635.45238890247094</c:v>
                </c:pt>
                <c:pt idx="145">
                  <c:v>-611.34889172770295</c:v>
                </c:pt>
                <c:pt idx="146">
                  <c:v>-586.96520817203395</c:v>
                </c:pt>
                <c:pt idx="147">
                  <c:v>-562.34128745762803</c:v>
                </c:pt>
                <c:pt idx="148">
                  <c:v>-537.48754518031205</c:v>
                </c:pt>
                <c:pt idx="149">
                  <c:v>-512.45432611350998</c:v>
                </c:pt>
                <c:pt idx="150">
                  <c:v>-487.26160375233599</c:v>
                </c:pt>
                <c:pt idx="151">
                  <c:v>-461.94938926733602</c:v>
                </c:pt>
                <c:pt idx="152">
                  <c:v>-436.53766048919101</c:v>
                </c:pt>
                <c:pt idx="153">
                  <c:v>-411.05653606715703</c:v>
                </c:pt>
                <c:pt idx="154">
                  <c:v>-385.54549744619101</c:v>
                </c:pt>
                <c:pt idx="155">
                  <c:v>-360.01404585297598</c:v>
                </c:pt>
                <c:pt idx="156">
                  <c:v>-334.52092622414301</c:v>
                </c:pt>
                <c:pt idx="157">
                  <c:v>-309.06454265042697</c:v>
                </c:pt>
                <c:pt idx="158">
                  <c:v>-283.69313856382701</c:v>
                </c:pt>
                <c:pt idx="159">
                  <c:v>-258.42402550178201</c:v>
                </c:pt>
                <c:pt idx="160">
                  <c:v>-233.28424762598499</c:v>
                </c:pt>
                <c:pt idx="161">
                  <c:v>-208.30981391390301</c:v>
                </c:pt>
                <c:pt idx="162">
                  <c:v>-183.52587876652899</c:v>
                </c:pt>
                <c:pt idx="163">
                  <c:v>-158.93764172473601</c:v>
                </c:pt>
                <c:pt idx="164">
                  <c:v>-134.58935066892201</c:v>
                </c:pt>
                <c:pt idx="165">
                  <c:v>-110.494025064517</c:v>
                </c:pt>
                <c:pt idx="166">
                  <c:v>-86.674134490292801</c:v>
                </c:pt>
                <c:pt idx="167">
                  <c:v>-63.160845531569301</c:v>
                </c:pt>
                <c:pt idx="168">
                  <c:v>-39.974217744375402</c:v>
                </c:pt>
                <c:pt idx="169">
                  <c:v>-17.114119342938899</c:v>
                </c:pt>
                <c:pt idx="170">
                  <c:v>5.3807530571818001</c:v>
                </c:pt>
                <c:pt idx="171">
                  <c:v>27.503134122338899</c:v>
                </c:pt>
                <c:pt idx="172">
                  <c:v>49.236493720193103</c:v>
                </c:pt>
                <c:pt idx="173">
                  <c:v>70.555772041807998</c:v>
                </c:pt>
                <c:pt idx="174">
                  <c:v>91.447165270805499</c:v>
                </c:pt>
                <c:pt idx="175">
                  <c:v>111.917191199258</c:v>
                </c:pt>
                <c:pt idx="176">
                  <c:v>131.943406699191</c:v>
                </c:pt>
                <c:pt idx="177">
                  <c:v>151.49560188447899</c:v>
                </c:pt>
                <c:pt idx="178">
                  <c:v>170.594138906674</c:v>
                </c:pt>
                <c:pt idx="179">
                  <c:v>189.21019506697701</c:v>
                </c:pt>
                <c:pt idx="180">
                  <c:v>207.34647465978301</c:v>
                </c:pt>
                <c:pt idx="181">
                  <c:v>224.99648373314</c:v>
                </c:pt>
                <c:pt idx="182">
                  <c:v>242.145236017668</c:v>
                </c:pt>
                <c:pt idx="183">
                  <c:v>258.78900945492398</c:v>
                </c:pt>
                <c:pt idx="184">
                  <c:v>274.94438281178401</c:v>
                </c:pt>
                <c:pt idx="185">
                  <c:v>290.58916818881801</c:v>
                </c:pt>
                <c:pt idx="186">
                  <c:v>305.73262304589298</c:v>
                </c:pt>
                <c:pt idx="187">
                  <c:v>320.37470669638799</c:v>
                </c:pt>
                <c:pt idx="188">
                  <c:v>334.50676837807998</c:v>
                </c:pt>
                <c:pt idx="189">
                  <c:v>348.14104257372202</c:v>
                </c:pt>
                <c:pt idx="190">
                  <c:v>361.280378606569</c:v>
                </c:pt>
                <c:pt idx="191">
                  <c:v>373.92867712170602</c:v>
                </c:pt>
                <c:pt idx="192">
                  <c:v>386.08108783457499</c:v>
                </c:pt>
                <c:pt idx="193">
                  <c:v>397.75349615830601</c:v>
                </c:pt>
                <c:pt idx="194">
                  <c:v>408.94248837713502</c:v>
                </c:pt>
                <c:pt idx="195">
                  <c:v>419.66531433045401</c:v>
                </c:pt>
                <c:pt idx="196">
                  <c:v>429.92960396503202</c:v>
                </c:pt>
                <c:pt idx="197">
                  <c:v>439.74379160451201</c:v>
                </c:pt>
                <c:pt idx="198">
                  <c:v>449.11705854193701</c:v>
                </c:pt>
                <c:pt idx="199">
                  <c:v>458.049519086423</c:v>
                </c:pt>
                <c:pt idx="200">
                  <c:v>466.56169651347301</c:v>
                </c:pt>
                <c:pt idx="201">
                  <c:v>474.66423480736302</c:v>
                </c:pt>
                <c:pt idx="202">
                  <c:v>482.358562675803</c:v>
                </c:pt>
                <c:pt idx="203">
                  <c:v>489.66636678437402</c:v>
                </c:pt>
                <c:pt idx="204">
                  <c:v>496.59930130508701</c:v>
                </c:pt>
                <c:pt idx="205">
                  <c:v>503.16940645219</c:v>
                </c:pt>
                <c:pt idx="206">
                  <c:v>509.37929044189599</c:v>
                </c:pt>
                <c:pt idx="207">
                  <c:v>515.26135872340797</c:v>
                </c:pt>
                <c:pt idx="208">
                  <c:v>520.80823386258999</c:v>
                </c:pt>
                <c:pt idx="209">
                  <c:v>526.04293931306904</c:v>
                </c:pt>
                <c:pt idx="210">
                  <c:v>530.968374729782</c:v>
                </c:pt>
                <c:pt idx="211">
                  <c:v>535.61702871441298</c:v>
                </c:pt>
                <c:pt idx="212">
                  <c:v>539.98140165597999</c:v>
                </c:pt>
                <c:pt idx="213">
                  <c:v>544.08419308959503</c:v>
                </c:pt>
                <c:pt idx="214">
                  <c:v>547.93753740323996</c:v>
                </c:pt>
                <c:pt idx="215">
                  <c:v>551.54367506500796</c:v>
                </c:pt>
                <c:pt idx="216">
                  <c:v>554.93419128259404</c:v>
                </c:pt>
                <c:pt idx="217">
                  <c:v>558.10044664361601</c:v>
                </c:pt>
                <c:pt idx="218">
                  <c:v>561.06377293513106</c:v>
                </c:pt>
                <c:pt idx="219">
                  <c:v>563.83471794423201</c:v>
                </c:pt>
                <c:pt idx="220">
                  <c:v>566.42348256961304</c:v>
                </c:pt>
                <c:pt idx="221">
                  <c:v>568.83987960933302</c:v>
                </c:pt>
                <c:pt idx="222">
                  <c:v>571.08353930266003</c:v>
                </c:pt>
                <c:pt idx="223">
                  <c:v>573.17340801086698</c:v>
                </c:pt>
                <c:pt idx="224">
                  <c:v>575.12724203723303</c:v>
                </c:pt>
                <c:pt idx="225">
                  <c:v>576.93276665306405</c:v>
                </c:pt>
                <c:pt idx="226">
                  <c:v>578.60741141685105</c:v>
                </c:pt>
                <c:pt idx="227">
                  <c:v>580.14782004512995</c:v>
                </c:pt>
                <c:pt idx="228">
                  <c:v>581.57959941304</c:v>
                </c:pt>
                <c:pt idx="229">
                  <c:v>582.89753641707796</c:v>
                </c:pt>
                <c:pt idx="230">
                  <c:v>584.10629067239699</c:v>
                </c:pt>
                <c:pt idx="231">
                  <c:v>585.20014479476595</c:v>
                </c:pt>
                <c:pt idx="232">
                  <c:v>586.19252927975595</c:v>
                </c:pt>
                <c:pt idx="233">
                  <c:v>587.08578650994104</c:v>
                </c:pt>
                <c:pt idx="234">
                  <c:v>587.88164638761498</c:v>
                </c:pt>
                <c:pt idx="235">
                  <c:v>588.59098022025898</c:v>
                </c:pt>
                <c:pt idx="236">
                  <c:v>589.19451148407995</c:v>
                </c:pt>
                <c:pt idx="237">
                  <c:v>589.70258396060001</c:v>
                </c:pt>
                <c:pt idx="238">
                  <c:v>590.10470420342995</c:v>
                </c:pt>
                <c:pt idx="239">
                  <c:v>590.41932281143397</c:v>
                </c:pt>
                <c:pt idx="240">
                  <c:v>590.63408314004801</c:v>
                </c:pt>
                <c:pt idx="241">
                  <c:v>590.74654532383704</c:v>
                </c:pt>
                <c:pt idx="242">
                  <c:v>590.75372345057599</c:v>
                </c:pt>
                <c:pt idx="243">
                  <c:v>590.642350289815</c:v>
                </c:pt>
                <c:pt idx="244">
                  <c:v>590.42819076518697</c:v>
                </c:pt>
                <c:pt idx="245">
                  <c:v>590.09630347403504</c:v>
                </c:pt>
                <c:pt idx="246">
                  <c:v>589.63202070496902</c:v>
                </c:pt>
                <c:pt idx="247">
                  <c:v>589.04978727424395</c:v>
                </c:pt>
                <c:pt idx="248">
                  <c:v>588.333428176545</c:v>
                </c:pt>
                <c:pt idx="249">
                  <c:v>587.46713428577698</c:v>
                </c:pt>
                <c:pt idx="250">
                  <c:v>586.46430641215204</c:v>
                </c:pt>
                <c:pt idx="251">
                  <c:v>585.30782769819996</c:v>
                </c:pt>
                <c:pt idx="252">
                  <c:v>583.99080976566199</c:v>
                </c:pt>
                <c:pt idx="253">
                  <c:v>582.49639420794699</c:v>
                </c:pt>
                <c:pt idx="254">
                  <c:v>580.837082480768</c:v>
                </c:pt>
                <c:pt idx="255">
                  <c:v>578.98525606797205</c:v>
                </c:pt>
                <c:pt idx="256">
                  <c:v>576.95321604071705</c:v>
                </c:pt>
                <c:pt idx="257">
                  <c:v>574.72297922401003</c:v>
                </c:pt>
                <c:pt idx="258">
                  <c:v>572.29093075906496</c:v>
                </c:pt>
                <c:pt idx="259">
                  <c:v>569.63971739804595</c:v>
                </c:pt>
                <c:pt idx="260">
                  <c:v>566.76907717898905</c:v>
                </c:pt>
                <c:pt idx="261">
                  <c:v>563.67157354053097</c:v>
                </c:pt>
                <c:pt idx="262">
                  <c:v>560.34289630360001</c:v>
                </c:pt>
                <c:pt idx="263">
                  <c:v>556.77206281057397</c:v>
                </c:pt>
                <c:pt idx="264">
                  <c:v>552.95054993661995</c:v>
                </c:pt>
                <c:pt idx="265">
                  <c:v>548.87404789872198</c:v>
                </c:pt>
                <c:pt idx="266">
                  <c:v>544.53937940479705</c:v>
                </c:pt>
                <c:pt idx="267">
                  <c:v>539.93777212806003</c:v>
                </c:pt>
                <c:pt idx="268">
                  <c:v>535.06884083062403</c:v>
                </c:pt>
                <c:pt idx="269">
                  <c:v>529.92075908080699</c:v>
                </c:pt>
                <c:pt idx="270">
                  <c:v>524.48936243741605</c:v>
                </c:pt>
                <c:pt idx="271">
                  <c:v>518.77572762649902</c:v>
                </c:pt>
                <c:pt idx="272">
                  <c:v>512.77436773506702</c:v>
                </c:pt>
                <c:pt idx="273">
                  <c:v>506.48439781940601</c:v>
                </c:pt>
                <c:pt idx="274">
                  <c:v>499.903505791074</c:v>
                </c:pt>
                <c:pt idx="275">
                  <c:v>493.02420984986998</c:v>
                </c:pt>
                <c:pt idx="276">
                  <c:v>485.84866538458698</c:v>
                </c:pt>
                <c:pt idx="277">
                  <c:v>478.37939882906301</c:v>
                </c:pt>
                <c:pt idx="278">
                  <c:v>470.61653562751098</c:v>
                </c:pt>
                <c:pt idx="279">
                  <c:v>462.560950276445</c:v>
                </c:pt>
                <c:pt idx="280">
                  <c:v>454.21134337463297</c:v>
                </c:pt>
                <c:pt idx="281">
                  <c:v>445.56822577584899</c:v>
                </c:pt>
                <c:pt idx="282">
                  <c:v>436.63668982077098</c:v>
                </c:pt>
                <c:pt idx="283">
                  <c:v>427.42036928332101</c:v>
                </c:pt>
                <c:pt idx="284">
                  <c:v>417.93329436710701</c:v>
                </c:pt>
                <c:pt idx="285">
                  <c:v>408.17035753370698</c:v>
                </c:pt>
                <c:pt idx="286">
                  <c:v>398.13754066027002</c:v>
                </c:pt>
                <c:pt idx="287">
                  <c:v>387.84143101689398</c:v>
                </c:pt>
                <c:pt idx="288">
                  <c:v>377.28921561276201</c:v>
                </c:pt>
                <c:pt idx="289">
                  <c:v>366.48867276040801</c:v>
                </c:pt>
                <c:pt idx="290">
                  <c:v>355.45791710398203</c:v>
                </c:pt>
                <c:pt idx="291">
                  <c:v>344.195851852619</c:v>
                </c:pt>
                <c:pt idx="292">
                  <c:v>332.71238253297997</c:v>
                </c:pt>
                <c:pt idx="293">
                  <c:v>321.01791980659698</c:v>
                </c:pt>
                <c:pt idx="294">
                  <c:v>309.12336095485398</c:v>
                </c:pt>
                <c:pt idx="295">
                  <c:v>297.04006893332303</c:v>
                </c:pt>
                <c:pt idx="296">
                  <c:v>284.789605291876</c:v>
                </c:pt>
                <c:pt idx="297">
                  <c:v>272.37417075040997</c:v>
                </c:pt>
                <c:pt idx="298">
                  <c:v>259.79705160312801</c:v>
                </c:pt>
                <c:pt idx="299">
                  <c:v>247.09140205564401</c:v>
                </c:pt>
                <c:pt idx="300">
                  <c:v>234.27020776374701</c:v>
                </c:pt>
                <c:pt idx="301">
                  <c:v>221.32767377802099</c:v>
                </c:pt>
                <c:pt idx="302">
                  <c:v>208.298231742572</c:v>
                </c:pt>
                <c:pt idx="303">
                  <c:v>195.17650791588201</c:v>
                </c:pt>
                <c:pt idx="304">
                  <c:v>181.99728976915901</c:v>
                </c:pt>
                <c:pt idx="305">
                  <c:v>168.76524750695</c:v>
                </c:pt>
                <c:pt idx="306">
                  <c:v>155.50536434378</c:v>
                </c:pt>
                <c:pt idx="307">
                  <c:v>142.21312993688699</c:v>
                </c:pt>
                <c:pt idx="308">
                  <c:v>128.924024599831</c:v>
                </c:pt>
                <c:pt idx="309">
                  <c:v>115.633483971763</c:v>
                </c:pt>
                <c:pt idx="310">
                  <c:v>102.37686310865899</c:v>
                </c:pt>
                <c:pt idx="311">
                  <c:v>89.159156349940403</c:v>
                </c:pt>
                <c:pt idx="312">
                  <c:v>76.005426799538</c:v>
                </c:pt>
                <c:pt idx="313">
                  <c:v>62.910999823404303</c:v>
                </c:pt>
                <c:pt idx="314">
                  <c:v>49.910948186796901</c:v>
                </c:pt>
                <c:pt idx="315">
                  <c:v>37.009814689099301</c:v>
                </c:pt>
                <c:pt idx="316">
                  <c:v>24.222288740164601</c:v>
                </c:pt>
                <c:pt idx="317">
                  <c:v>11.5626937840143</c:v>
                </c:pt>
                <c:pt idx="318">
                  <c:v>-0.94528738282728797</c:v>
                </c:pt>
                <c:pt idx="319">
                  <c:v>-13.3079329652741</c:v>
                </c:pt>
                <c:pt idx="320">
                  <c:v>-25.5017474901443</c:v>
                </c:pt>
                <c:pt idx="321">
                  <c:v>-37.504442545386198</c:v>
                </c:pt>
                <c:pt idx="322">
                  <c:v>-49.314017083782304</c:v>
                </c:pt>
                <c:pt idx="323">
                  <c:v>-60.908797449025201</c:v>
                </c:pt>
                <c:pt idx="324">
                  <c:v>-72.297230858873505</c:v>
                </c:pt>
                <c:pt idx="325">
                  <c:v>-83.458142158933001</c:v>
                </c:pt>
                <c:pt idx="326">
                  <c:v>-94.371705530040401</c:v>
                </c:pt>
                <c:pt idx="327">
                  <c:v>-105.038515328454</c:v>
                </c:pt>
                <c:pt idx="328">
                  <c:v>-115.439616251757</c:v>
                </c:pt>
                <c:pt idx="329">
                  <c:v>-125.586286601588</c:v>
                </c:pt>
                <c:pt idx="330">
                  <c:v>-130.269992625226</c:v>
                </c:pt>
                <c:pt idx="331">
                  <c:v>-111.02958187987601</c:v>
                </c:pt>
                <c:pt idx="332">
                  <c:v>-83.184012535224596</c:v>
                </c:pt>
                <c:pt idx="333">
                  <c:v>-83.655046849463702</c:v>
                </c:pt>
                <c:pt idx="334">
                  <c:v>-105.57684589662099</c:v>
                </c:pt>
                <c:pt idx="335">
                  <c:v>-127.58093654127801</c:v>
                </c:pt>
                <c:pt idx="336">
                  <c:v>-131.11666380039</c:v>
                </c:pt>
                <c:pt idx="337">
                  <c:v>-122.082201772125</c:v>
                </c:pt>
                <c:pt idx="338">
                  <c:v>-116.928372277242</c:v>
                </c:pt>
                <c:pt idx="339">
                  <c:v>-114.788156128897</c:v>
                </c:pt>
                <c:pt idx="340">
                  <c:v>-120.118835473774</c:v>
                </c:pt>
                <c:pt idx="341">
                  <c:v>-129.454265712714</c:v>
                </c:pt>
                <c:pt idx="342">
                  <c:v>-134.388551882483</c:v>
                </c:pt>
                <c:pt idx="343">
                  <c:v>-126.232892262329</c:v>
                </c:pt>
                <c:pt idx="344">
                  <c:v>-113.30263233469501</c:v>
                </c:pt>
                <c:pt idx="345">
                  <c:v>-107.803435368438</c:v>
                </c:pt>
                <c:pt idx="346">
                  <c:v>-99.919721199156498</c:v>
                </c:pt>
                <c:pt idx="347">
                  <c:v>-88.954431379256903</c:v>
                </c:pt>
                <c:pt idx="348">
                  <c:v>-80.368448762479105</c:v>
                </c:pt>
                <c:pt idx="349">
                  <c:v>-77.179395022520694</c:v>
                </c:pt>
                <c:pt idx="350">
                  <c:v>-99.583931451274907</c:v>
                </c:pt>
                <c:pt idx="351">
                  <c:v>-129.212118400214</c:v>
                </c:pt>
                <c:pt idx="352">
                  <c:v>-131.73764186785499</c:v>
                </c:pt>
                <c:pt idx="353">
                  <c:v>-112.89156190748901</c:v>
                </c:pt>
                <c:pt idx="354">
                  <c:v>-77.391080300013797</c:v>
                </c:pt>
                <c:pt idx="355">
                  <c:v>-50.237076648235202</c:v>
                </c:pt>
                <c:pt idx="356">
                  <c:v>-44.266899185824897</c:v>
                </c:pt>
                <c:pt idx="357">
                  <c:v>-55.1696300751249</c:v>
                </c:pt>
                <c:pt idx="358">
                  <c:v>-66.475696491718793</c:v>
                </c:pt>
                <c:pt idx="359">
                  <c:v>-67.990931590574604</c:v>
                </c:pt>
                <c:pt idx="360">
                  <c:v>-72.579767536870506</c:v>
                </c:pt>
                <c:pt idx="361">
                  <c:v>-78.298966691762203</c:v>
                </c:pt>
                <c:pt idx="362">
                  <c:v>-82.125341326909194</c:v>
                </c:pt>
                <c:pt idx="363">
                  <c:v>-86.729052481670493</c:v>
                </c:pt>
                <c:pt idx="364">
                  <c:v>-97.644971283225004</c:v>
                </c:pt>
                <c:pt idx="365">
                  <c:v>-98.913323429381094</c:v>
                </c:pt>
                <c:pt idx="366">
                  <c:v>-96.535275673186803</c:v>
                </c:pt>
                <c:pt idx="367">
                  <c:v>-105.371381046548</c:v>
                </c:pt>
                <c:pt idx="368">
                  <c:v>-117.83182387783199</c:v>
                </c:pt>
                <c:pt idx="369">
                  <c:v>-130.60026706730201</c:v>
                </c:pt>
                <c:pt idx="370">
                  <c:v>-140.48836501845301</c:v>
                </c:pt>
                <c:pt idx="371">
                  <c:v>-148.66981831388</c:v>
                </c:pt>
                <c:pt idx="372">
                  <c:v>-149.385858508637</c:v>
                </c:pt>
                <c:pt idx="373">
                  <c:v>-160.32047472602801</c:v>
                </c:pt>
                <c:pt idx="374">
                  <c:v>-187.65940953258101</c:v>
                </c:pt>
                <c:pt idx="375">
                  <c:v>-213.807359754836</c:v>
                </c:pt>
                <c:pt idx="376">
                  <c:v>-236.17027236632299</c:v>
                </c:pt>
                <c:pt idx="377">
                  <c:v>-250.56380036879199</c:v>
                </c:pt>
                <c:pt idx="378">
                  <c:v>-267.80068182879597</c:v>
                </c:pt>
                <c:pt idx="379">
                  <c:v>-297.76320357782299</c:v>
                </c:pt>
                <c:pt idx="380">
                  <c:v>-317.400536358046</c:v>
                </c:pt>
                <c:pt idx="381">
                  <c:v>-330.01092825981902</c:v>
                </c:pt>
                <c:pt idx="382">
                  <c:v>-352.794164375067</c:v>
                </c:pt>
                <c:pt idx="383">
                  <c:v>-369.874508576837</c:v>
                </c:pt>
                <c:pt idx="384">
                  <c:v>-414.934670442109</c:v>
                </c:pt>
                <c:pt idx="385">
                  <c:v>-473.88280000402398</c:v>
                </c:pt>
                <c:pt idx="386">
                  <c:v>-508.69993009832399</c:v>
                </c:pt>
                <c:pt idx="387">
                  <c:v>-545.59256050887598</c:v>
                </c:pt>
                <c:pt idx="388">
                  <c:v>-594.98154744890098</c:v>
                </c:pt>
                <c:pt idx="389">
                  <c:v>-653.71433844036198</c:v>
                </c:pt>
                <c:pt idx="390">
                  <c:v>-715.05831259441504</c:v>
                </c:pt>
                <c:pt idx="391">
                  <c:v>-763.78202205892705</c:v>
                </c:pt>
                <c:pt idx="392">
                  <c:v>-806.32085098968196</c:v>
                </c:pt>
                <c:pt idx="393">
                  <c:v>-860.52408325095405</c:v>
                </c:pt>
                <c:pt idx="394">
                  <c:v>-917.94419720336805</c:v>
                </c:pt>
                <c:pt idx="395">
                  <c:v>-974.69947759248896</c:v>
                </c:pt>
                <c:pt idx="396">
                  <c:v>-1033.9286229250799</c:v>
                </c:pt>
                <c:pt idx="397">
                  <c:v>-1101.3406247566199</c:v>
                </c:pt>
                <c:pt idx="398">
                  <c:v>-1178.6551758887599</c:v>
                </c:pt>
                <c:pt idx="399">
                  <c:v>-1261.4364330820399</c:v>
                </c:pt>
                <c:pt idx="400">
                  <c:v>-1345.3970261588699</c:v>
                </c:pt>
                <c:pt idx="401">
                  <c:v>-1432.6434016999201</c:v>
                </c:pt>
                <c:pt idx="402">
                  <c:v>-1514.6239842417899</c:v>
                </c:pt>
                <c:pt idx="403">
                  <c:v>-1591.3276572550899</c:v>
                </c:pt>
                <c:pt idx="404">
                  <c:v>-1673.5971425483999</c:v>
                </c:pt>
                <c:pt idx="405">
                  <c:v>-1763.99610339008</c:v>
                </c:pt>
                <c:pt idx="406">
                  <c:v>-1851.8536513853001</c:v>
                </c:pt>
                <c:pt idx="407">
                  <c:v>-1944.87667206982</c:v>
                </c:pt>
                <c:pt idx="408">
                  <c:v>-2048.1021526377899</c:v>
                </c:pt>
                <c:pt idx="409">
                  <c:v>-2147.2375779640902</c:v>
                </c:pt>
                <c:pt idx="410">
                  <c:v>-2251.2722440694201</c:v>
                </c:pt>
                <c:pt idx="411">
                  <c:v>-2347.5217074144298</c:v>
                </c:pt>
                <c:pt idx="412">
                  <c:v>-2433.0425992691999</c:v>
                </c:pt>
                <c:pt idx="413">
                  <c:v>-2555.18683494059</c:v>
                </c:pt>
                <c:pt idx="414">
                  <c:v>-2691.3749020851301</c:v>
                </c:pt>
                <c:pt idx="415">
                  <c:v>-2801.6593234356201</c:v>
                </c:pt>
                <c:pt idx="416">
                  <c:v>-2903.65958753938</c:v>
                </c:pt>
                <c:pt idx="417">
                  <c:v>-3010.5991221623399</c:v>
                </c:pt>
                <c:pt idx="418">
                  <c:v>-3118.58996205009</c:v>
                </c:pt>
                <c:pt idx="419">
                  <c:v>-3223.5798727835299</c:v>
                </c:pt>
                <c:pt idx="420">
                  <c:v>-3333.3051056859499</c:v>
                </c:pt>
                <c:pt idx="421">
                  <c:v>-3449.0525801061699</c:v>
                </c:pt>
                <c:pt idx="422">
                  <c:v>-3571.8466255552298</c:v>
                </c:pt>
                <c:pt idx="423">
                  <c:v>-3696.8751163871302</c:v>
                </c:pt>
                <c:pt idx="424">
                  <c:v>-3820.04840427709</c:v>
                </c:pt>
                <c:pt idx="425">
                  <c:v>-3932.0185103331301</c:v>
                </c:pt>
                <c:pt idx="426">
                  <c:v>-4045.0650158875301</c:v>
                </c:pt>
                <c:pt idx="427">
                  <c:v>-4172.3844672503801</c:v>
                </c:pt>
                <c:pt idx="428">
                  <c:v>-4298.1569292120003</c:v>
                </c:pt>
                <c:pt idx="429">
                  <c:v>-4413.8499162375101</c:v>
                </c:pt>
                <c:pt idx="430">
                  <c:v>-4523.8793587688197</c:v>
                </c:pt>
                <c:pt idx="431">
                  <c:v>-4635.5101195361303</c:v>
                </c:pt>
                <c:pt idx="432">
                  <c:v>-4750.2817282441902</c:v>
                </c:pt>
                <c:pt idx="433">
                  <c:v>-4868.58839932515</c:v>
                </c:pt>
                <c:pt idx="434">
                  <c:v>-4986.5766818224201</c:v>
                </c:pt>
                <c:pt idx="435">
                  <c:v>-5103.9033832237401</c:v>
                </c:pt>
                <c:pt idx="436">
                  <c:v>-5192.5543832066396</c:v>
                </c:pt>
                <c:pt idx="437">
                  <c:v>-5271.7315956810899</c:v>
                </c:pt>
                <c:pt idx="438">
                  <c:v>-5375.5970398633199</c:v>
                </c:pt>
                <c:pt idx="439">
                  <c:v>-5489.3169681889203</c:v>
                </c:pt>
                <c:pt idx="440">
                  <c:v>-5596.31887355866</c:v>
                </c:pt>
                <c:pt idx="441">
                  <c:v>-5689.4555529173504</c:v>
                </c:pt>
                <c:pt idx="442">
                  <c:v>-5782.7211122141798</c:v>
                </c:pt>
                <c:pt idx="443">
                  <c:v>-5875.4284079174704</c:v>
                </c:pt>
                <c:pt idx="444">
                  <c:v>-5957.7012748198404</c:v>
                </c:pt>
                <c:pt idx="445">
                  <c:v>-6030.2770752347396</c:v>
                </c:pt>
                <c:pt idx="446">
                  <c:v>-6104.4479173852296</c:v>
                </c:pt>
                <c:pt idx="447">
                  <c:v>-6182.4123537282003</c:v>
                </c:pt>
                <c:pt idx="448">
                  <c:v>-6265.19696580049</c:v>
                </c:pt>
                <c:pt idx="449">
                  <c:v>-6346.1690339278002</c:v>
                </c:pt>
                <c:pt idx="450">
                  <c:v>-6422.9953328012398</c:v>
                </c:pt>
                <c:pt idx="451">
                  <c:v>-6483.55208326713</c:v>
                </c:pt>
                <c:pt idx="452">
                  <c:v>-6528.7320724619904</c:v>
                </c:pt>
                <c:pt idx="453">
                  <c:v>-6572.0269587268504</c:v>
                </c:pt>
                <c:pt idx="454">
                  <c:v>-6606.4216292030696</c:v>
                </c:pt>
                <c:pt idx="455">
                  <c:v>-6633.1491967245702</c:v>
                </c:pt>
                <c:pt idx="456">
                  <c:v>-6660.4977784123002</c:v>
                </c:pt>
                <c:pt idx="457">
                  <c:v>-6687.8261464029201</c:v>
                </c:pt>
                <c:pt idx="458">
                  <c:v>-6710.5765428901605</c:v>
                </c:pt>
                <c:pt idx="459">
                  <c:v>-6736.4211904489803</c:v>
                </c:pt>
                <c:pt idx="460">
                  <c:v>-6756.12575304247</c:v>
                </c:pt>
                <c:pt idx="461">
                  <c:v>-6748.7720363735298</c:v>
                </c:pt>
                <c:pt idx="462">
                  <c:v>-6738.8811096986401</c:v>
                </c:pt>
                <c:pt idx="463">
                  <c:v>-6747.5839721088996</c:v>
                </c:pt>
                <c:pt idx="464">
                  <c:v>-6754.6741392801496</c:v>
                </c:pt>
                <c:pt idx="465">
                  <c:v>-6737.6079591819498</c:v>
                </c:pt>
                <c:pt idx="466">
                  <c:v>-6726.5753721901901</c:v>
                </c:pt>
                <c:pt idx="467">
                  <c:v>-6712.4339088284696</c:v>
                </c:pt>
                <c:pt idx="468">
                  <c:v>-6661.5915959683198</c:v>
                </c:pt>
                <c:pt idx="469">
                  <c:v>-6595.4792688745301</c:v>
                </c:pt>
                <c:pt idx="470">
                  <c:v>-6551.1630456839803</c:v>
                </c:pt>
                <c:pt idx="471">
                  <c:v>-6523.7764160488696</c:v>
                </c:pt>
                <c:pt idx="472">
                  <c:v>-6474.3195615111999</c:v>
                </c:pt>
                <c:pt idx="473">
                  <c:v>-6418.99384426497</c:v>
                </c:pt>
                <c:pt idx="474">
                  <c:v>-6361.7067345024298</c:v>
                </c:pt>
                <c:pt idx="475">
                  <c:v>-6298.9265251382303</c:v>
                </c:pt>
                <c:pt idx="476">
                  <c:v>-6237.2217702620401</c:v>
                </c:pt>
                <c:pt idx="477">
                  <c:v>-6168.4876482834097</c:v>
                </c:pt>
                <c:pt idx="478">
                  <c:v>-6078.0658388986203</c:v>
                </c:pt>
                <c:pt idx="479">
                  <c:v>-5973.9182950296999</c:v>
                </c:pt>
                <c:pt idx="480">
                  <c:v>-5874.13003276782</c:v>
                </c:pt>
                <c:pt idx="481">
                  <c:v>-5782.1825184542904</c:v>
                </c:pt>
                <c:pt idx="482">
                  <c:v>-5686.9785081968603</c:v>
                </c:pt>
                <c:pt idx="483">
                  <c:v>-5582.1471753790602</c:v>
                </c:pt>
                <c:pt idx="484">
                  <c:v>-5468.9459657341204</c:v>
                </c:pt>
                <c:pt idx="485">
                  <c:v>-5348.2558170590601</c:v>
                </c:pt>
                <c:pt idx="486">
                  <c:v>-5227.41809509212</c:v>
                </c:pt>
                <c:pt idx="487">
                  <c:v>-5110.4392043173902</c:v>
                </c:pt>
                <c:pt idx="488">
                  <c:v>-4976.01742615902</c:v>
                </c:pt>
                <c:pt idx="489">
                  <c:v>-4833.2074030047097</c:v>
                </c:pt>
                <c:pt idx="490">
                  <c:v>-4701.8671844861201</c:v>
                </c:pt>
                <c:pt idx="491">
                  <c:v>-4571.2876581971996</c:v>
                </c:pt>
                <c:pt idx="492">
                  <c:v>-4453.1200713032604</c:v>
                </c:pt>
                <c:pt idx="493">
                  <c:v>-4324.2194327125198</c:v>
                </c:pt>
                <c:pt idx="494">
                  <c:v>-4167.8912593063096</c:v>
                </c:pt>
                <c:pt idx="495">
                  <c:v>-4012.00489398226</c:v>
                </c:pt>
                <c:pt idx="496">
                  <c:v>-3868.7657562867098</c:v>
                </c:pt>
                <c:pt idx="497">
                  <c:v>-3713.9809269725101</c:v>
                </c:pt>
                <c:pt idx="498">
                  <c:v>-3528.68339800992</c:v>
                </c:pt>
                <c:pt idx="499">
                  <c:v>-3373.93772714229</c:v>
                </c:pt>
                <c:pt idx="500">
                  <c:v>-3229.6694596065499</c:v>
                </c:pt>
                <c:pt idx="501">
                  <c:v>-3058.3524383081899</c:v>
                </c:pt>
                <c:pt idx="502">
                  <c:v>-2900.2538688967002</c:v>
                </c:pt>
                <c:pt idx="503">
                  <c:v>-2743.7158223377901</c:v>
                </c:pt>
                <c:pt idx="504">
                  <c:v>-2578.7229295083998</c:v>
                </c:pt>
                <c:pt idx="505">
                  <c:v>-2410.20552110057</c:v>
                </c:pt>
                <c:pt idx="506">
                  <c:v>-2240.2002976629901</c:v>
                </c:pt>
                <c:pt idx="507">
                  <c:v>-2068.5092987439398</c:v>
                </c:pt>
                <c:pt idx="508">
                  <c:v>-1898.1056333701099</c:v>
                </c:pt>
                <c:pt idx="509">
                  <c:v>-1730.1537187625599</c:v>
                </c:pt>
                <c:pt idx="510">
                  <c:v>-1558.8172463226899</c:v>
                </c:pt>
                <c:pt idx="511">
                  <c:v>-1384.8637871114099</c:v>
                </c:pt>
                <c:pt idx="512">
                  <c:v>-1212.5927519909001</c:v>
                </c:pt>
                <c:pt idx="513">
                  <c:v>-1041.6678063591301</c:v>
                </c:pt>
                <c:pt idx="514">
                  <c:v>-876.89210525658598</c:v>
                </c:pt>
                <c:pt idx="515">
                  <c:v>-708.544405817231</c:v>
                </c:pt>
                <c:pt idx="516">
                  <c:v>-530.93467616583405</c:v>
                </c:pt>
                <c:pt idx="517">
                  <c:v>-355.23578199675899</c:v>
                </c:pt>
                <c:pt idx="518">
                  <c:v>-207.01170909840999</c:v>
                </c:pt>
                <c:pt idx="519">
                  <c:v>-65.528911404565406</c:v>
                </c:pt>
                <c:pt idx="520">
                  <c:v>101.95893841023801</c:v>
                </c:pt>
                <c:pt idx="521">
                  <c:v>275.90273530757099</c:v>
                </c:pt>
                <c:pt idx="522">
                  <c:v>441.780000974117</c:v>
                </c:pt>
                <c:pt idx="523">
                  <c:v>593.14841600811303</c:v>
                </c:pt>
                <c:pt idx="524">
                  <c:v>740.54781617012998</c:v>
                </c:pt>
                <c:pt idx="525">
                  <c:v>885.57321961402204</c:v>
                </c:pt>
                <c:pt idx="526">
                  <c:v>1039.81834371124</c:v>
                </c:pt>
                <c:pt idx="527">
                  <c:v>1200.5929984143399</c:v>
                </c:pt>
                <c:pt idx="528">
                  <c:v>1353.59204048725</c:v>
                </c:pt>
                <c:pt idx="529">
                  <c:v>1495.74650589008</c:v>
                </c:pt>
                <c:pt idx="530">
                  <c:v>1633.5139464833201</c:v>
                </c:pt>
                <c:pt idx="531">
                  <c:v>1775.0567286190401</c:v>
                </c:pt>
                <c:pt idx="532">
                  <c:v>1917.0078180517501</c:v>
                </c:pt>
                <c:pt idx="533">
                  <c:v>2056.36655353382</c:v>
                </c:pt>
                <c:pt idx="534">
                  <c:v>2187.1320215454398</c:v>
                </c:pt>
                <c:pt idx="535">
                  <c:v>2310.4971173457102</c:v>
                </c:pt>
                <c:pt idx="536">
                  <c:v>2433.3132592319098</c:v>
                </c:pt>
                <c:pt idx="537">
                  <c:v>2557.83755323984</c:v>
                </c:pt>
                <c:pt idx="538">
                  <c:v>2682.8440473119199</c:v>
                </c:pt>
                <c:pt idx="539">
                  <c:v>2806.6579716260899</c:v>
                </c:pt>
                <c:pt idx="540">
                  <c:v>2924.0002525541199</c:v>
                </c:pt>
                <c:pt idx="541">
                  <c:v>3051.2809552142498</c:v>
                </c:pt>
                <c:pt idx="542">
                  <c:v>3187.1394857180499</c:v>
                </c:pt>
                <c:pt idx="543">
                  <c:v>3305.0473382441201</c:v>
                </c:pt>
                <c:pt idx="544">
                  <c:v>3389.7330318023801</c:v>
                </c:pt>
                <c:pt idx="545">
                  <c:v>3470.9168079001802</c:v>
                </c:pt>
                <c:pt idx="546">
                  <c:v>3577.0924448205301</c:v>
                </c:pt>
                <c:pt idx="547">
                  <c:v>3678.6989883897199</c:v>
                </c:pt>
                <c:pt idx="548">
                  <c:v>3772.1507403216901</c:v>
                </c:pt>
                <c:pt idx="549">
                  <c:v>3865.8841374254798</c:v>
                </c:pt>
                <c:pt idx="550">
                  <c:v>3963.87211852374</c:v>
                </c:pt>
                <c:pt idx="551">
                  <c:v>4056.1618024760301</c:v>
                </c:pt>
                <c:pt idx="552">
                  <c:v>4137.3853723748298</c:v>
                </c:pt>
                <c:pt idx="553">
                  <c:v>4215.6682069091103</c:v>
                </c:pt>
                <c:pt idx="554">
                  <c:v>4297.8739767837396</c:v>
                </c:pt>
                <c:pt idx="555">
                  <c:v>4384.9165925949101</c:v>
                </c:pt>
                <c:pt idx="556">
                  <c:v>4471.7423446227804</c:v>
                </c:pt>
                <c:pt idx="557">
                  <c:v>4550.1741976295098</c:v>
                </c:pt>
                <c:pt idx="558">
                  <c:v>4618.43156860617</c:v>
                </c:pt>
                <c:pt idx="559">
                  <c:v>4679.0236346752299</c:v>
                </c:pt>
                <c:pt idx="560">
                  <c:v>4737.8536294372498</c:v>
                </c:pt>
                <c:pt idx="561">
                  <c:v>4796.9105267804998</c:v>
                </c:pt>
                <c:pt idx="562">
                  <c:v>4860.39337722451</c:v>
                </c:pt>
                <c:pt idx="563">
                  <c:v>4923.7262186567204</c:v>
                </c:pt>
                <c:pt idx="564">
                  <c:v>4979.94168467702</c:v>
                </c:pt>
                <c:pt idx="565">
                  <c:v>5033.5037341868101</c:v>
                </c:pt>
                <c:pt idx="566">
                  <c:v>5106.12692744996</c:v>
                </c:pt>
                <c:pt idx="567">
                  <c:v>5176.4915039693997</c:v>
                </c:pt>
                <c:pt idx="568">
                  <c:v>5217.7694666441303</c:v>
                </c:pt>
                <c:pt idx="569">
                  <c:v>5247.96323429112</c:v>
                </c:pt>
                <c:pt idx="570">
                  <c:v>5291.9698780102499</c:v>
                </c:pt>
                <c:pt idx="571">
                  <c:v>5331.1200830405396</c:v>
                </c:pt>
                <c:pt idx="572">
                  <c:v>5351.4094730163797</c:v>
                </c:pt>
                <c:pt idx="573">
                  <c:v>5403.5614319940196</c:v>
                </c:pt>
                <c:pt idx="574">
                  <c:v>5469.9281443760301</c:v>
                </c:pt>
                <c:pt idx="575">
                  <c:v>5506.3212176561101</c:v>
                </c:pt>
                <c:pt idx="576">
                  <c:v>5519.9467244453199</c:v>
                </c:pt>
                <c:pt idx="577">
                  <c:v>5544.1101429002301</c:v>
                </c:pt>
                <c:pt idx="578">
                  <c:v>5575.2392644463098</c:v>
                </c:pt>
                <c:pt idx="579">
                  <c:v>5601.8753066895997</c:v>
                </c:pt>
                <c:pt idx="580">
                  <c:v>5632.4732756260501</c:v>
                </c:pt>
                <c:pt idx="581">
                  <c:v>5664.2292002005597</c:v>
                </c:pt>
                <c:pt idx="582">
                  <c:v>5686.68088664685</c:v>
                </c:pt>
                <c:pt idx="583">
                  <c:v>5697.9920327489799</c:v>
                </c:pt>
                <c:pt idx="584">
                  <c:v>5705.7191941231604</c:v>
                </c:pt>
                <c:pt idx="585">
                  <c:v>5721.9784918637097</c:v>
                </c:pt>
                <c:pt idx="586">
                  <c:v>5744.0429448391797</c:v>
                </c:pt>
                <c:pt idx="587">
                  <c:v>5757.4357739260804</c:v>
                </c:pt>
                <c:pt idx="588">
                  <c:v>5763.8553267181796</c:v>
                </c:pt>
                <c:pt idx="589">
                  <c:v>5761.3723442069104</c:v>
                </c:pt>
                <c:pt idx="590">
                  <c:v>5766.7361420729403</c:v>
                </c:pt>
                <c:pt idx="591">
                  <c:v>5787.3656153779202</c:v>
                </c:pt>
                <c:pt idx="592">
                  <c:v>5796.0925672491803</c:v>
                </c:pt>
                <c:pt idx="593">
                  <c:v>5779.5601773764502</c:v>
                </c:pt>
                <c:pt idx="594">
                  <c:v>5759.0024042934501</c:v>
                </c:pt>
                <c:pt idx="595">
                  <c:v>5750.5462291648601</c:v>
                </c:pt>
                <c:pt idx="596">
                  <c:v>5753.6777802259803</c:v>
                </c:pt>
                <c:pt idx="597">
                  <c:v>5752.2257374099299</c:v>
                </c:pt>
                <c:pt idx="598">
                  <c:v>5734.8871256777002</c:v>
                </c:pt>
                <c:pt idx="599">
                  <c:v>5708.83094950963</c:v>
                </c:pt>
                <c:pt idx="600">
                  <c:v>5685.6104477258204</c:v>
                </c:pt>
                <c:pt idx="601">
                  <c:v>5670.2188792185898</c:v>
                </c:pt>
                <c:pt idx="602">
                  <c:v>5652.5090975740404</c:v>
                </c:pt>
                <c:pt idx="603">
                  <c:v>5632.6190378701003</c:v>
                </c:pt>
                <c:pt idx="604">
                  <c:v>5607.1837120174096</c:v>
                </c:pt>
                <c:pt idx="605">
                  <c:v>5580.5489630780503</c:v>
                </c:pt>
                <c:pt idx="606">
                  <c:v>5558.4545827820202</c:v>
                </c:pt>
                <c:pt idx="607">
                  <c:v>5519.2979213067601</c:v>
                </c:pt>
                <c:pt idx="608">
                  <c:v>5463.6112244963697</c:v>
                </c:pt>
                <c:pt idx="609">
                  <c:v>5413.9393360276999</c:v>
                </c:pt>
                <c:pt idx="610">
                  <c:v>5370.3008202234796</c:v>
                </c:pt>
                <c:pt idx="611">
                  <c:v>5327.0533539690005</c:v>
                </c:pt>
                <c:pt idx="612">
                  <c:v>5284.0975669224299</c:v>
                </c:pt>
                <c:pt idx="613">
                  <c:v>5241.5007541429604</c:v>
                </c:pt>
                <c:pt idx="614">
                  <c:v>5191.45827636593</c:v>
                </c:pt>
                <c:pt idx="615">
                  <c:v>5135.64670163337</c:v>
                </c:pt>
                <c:pt idx="616">
                  <c:v>5076.31790779736</c:v>
                </c:pt>
                <c:pt idx="617">
                  <c:v>5013.6581065134096</c:v>
                </c:pt>
                <c:pt idx="618">
                  <c:v>4957.1099262687303</c:v>
                </c:pt>
                <c:pt idx="619">
                  <c:v>4901.3167602346803</c:v>
                </c:pt>
                <c:pt idx="620">
                  <c:v>4836.0312763734801</c:v>
                </c:pt>
                <c:pt idx="621">
                  <c:v>4766.08584871316</c:v>
                </c:pt>
                <c:pt idx="622">
                  <c:v>4696.9931042557901</c:v>
                </c:pt>
                <c:pt idx="623">
                  <c:v>4626.9070470327697</c:v>
                </c:pt>
                <c:pt idx="624">
                  <c:v>4552.0144111034497</c:v>
                </c:pt>
                <c:pt idx="625">
                  <c:v>4476.0383572603596</c:v>
                </c:pt>
                <c:pt idx="626">
                  <c:v>4387.2372571507403</c:v>
                </c:pt>
                <c:pt idx="627">
                  <c:v>4291.39038628042</c:v>
                </c:pt>
                <c:pt idx="628">
                  <c:v>4202.2625504094303</c:v>
                </c:pt>
                <c:pt idx="629">
                  <c:v>4114.7882491620203</c:v>
                </c:pt>
                <c:pt idx="630">
                  <c:v>4026.1987184528598</c:v>
                </c:pt>
                <c:pt idx="631">
                  <c:v>3939.9369036133999</c:v>
                </c:pt>
                <c:pt idx="632">
                  <c:v>3859.4240563589101</c:v>
                </c:pt>
                <c:pt idx="633">
                  <c:v>3773.3805824534302</c:v>
                </c:pt>
                <c:pt idx="634">
                  <c:v>3672.9563525438298</c:v>
                </c:pt>
                <c:pt idx="635">
                  <c:v>3569.8935118153599</c:v>
                </c:pt>
                <c:pt idx="636">
                  <c:v>3477.5089002987002</c:v>
                </c:pt>
                <c:pt idx="637">
                  <c:v>3371.2427167604301</c:v>
                </c:pt>
                <c:pt idx="638">
                  <c:v>3255.14912288404</c:v>
                </c:pt>
                <c:pt idx="639">
                  <c:v>3150.1994565656701</c:v>
                </c:pt>
                <c:pt idx="640">
                  <c:v>3046.7653142856302</c:v>
                </c:pt>
                <c:pt idx="641">
                  <c:v>2952.7110414054</c:v>
                </c:pt>
                <c:pt idx="642">
                  <c:v>2860.6817447704002</c:v>
                </c:pt>
                <c:pt idx="643">
                  <c:v>2760.3968860423502</c:v>
                </c:pt>
                <c:pt idx="644">
                  <c:v>2657.6189572685298</c:v>
                </c:pt>
                <c:pt idx="645">
                  <c:v>2566.3157614144702</c:v>
                </c:pt>
                <c:pt idx="646">
                  <c:v>2462.8517780107099</c:v>
                </c:pt>
                <c:pt idx="647">
                  <c:v>2320.8289974105101</c:v>
                </c:pt>
                <c:pt idx="648">
                  <c:v>2187.9437115547098</c:v>
                </c:pt>
                <c:pt idx="649">
                  <c:v>2083.9651177565702</c:v>
                </c:pt>
                <c:pt idx="650">
                  <c:v>1984.15178446405</c:v>
                </c:pt>
                <c:pt idx="651">
                  <c:v>1879.5727210001101</c:v>
                </c:pt>
                <c:pt idx="652">
                  <c:v>1776.2919591990001</c:v>
                </c:pt>
                <c:pt idx="653">
                  <c:v>1678.8074662481499</c:v>
                </c:pt>
                <c:pt idx="654">
                  <c:v>1580.68341794462</c:v>
                </c:pt>
                <c:pt idx="655">
                  <c:v>1471.49454079834</c:v>
                </c:pt>
                <c:pt idx="656">
                  <c:v>1353.07212218412</c:v>
                </c:pt>
                <c:pt idx="657">
                  <c:v>1240.2293285839201</c:v>
                </c:pt>
                <c:pt idx="658">
                  <c:v>1135.4769792340501</c:v>
                </c:pt>
                <c:pt idx="659">
                  <c:v>1029.2356852376499</c:v>
                </c:pt>
                <c:pt idx="660">
                  <c:v>924.22225803512094</c:v>
                </c:pt>
                <c:pt idx="661">
                  <c:v>823.87909227423097</c:v>
                </c:pt>
                <c:pt idx="662">
                  <c:v>724.66580092249399</c:v>
                </c:pt>
                <c:pt idx="663">
                  <c:v>616.98477086330502</c:v>
                </c:pt>
                <c:pt idx="664">
                  <c:v>505.48337951309298</c:v>
                </c:pt>
                <c:pt idx="665">
                  <c:v>404.14405379705602</c:v>
                </c:pt>
                <c:pt idx="666">
                  <c:v>313.59124857664398</c:v>
                </c:pt>
                <c:pt idx="667">
                  <c:v>226.16751669711999</c:v>
                </c:pt>
                <c:pt idx="668">
                  <c:v>129.61228925394099</c:v>
                </c:pt>
                <c:pt idx="669">
                  <c:v>28.8981348514078</c:v>
                </c:pt>
                <c:pt idx="670">
                  <c:v>-65.816111271980503</c:v>
                </c:pt>
                <c:pt idx="671">
                  <c:v>-146.93729960352701</c:v>
                </c:pt>
                <c:pt idx="672">
                  <c:v>-227.41041905115901</c:v>
                </c:pt>
                <c:pt idx="673">
                  <c:v>-318.95988266987399</c:v>
                </c:pt>
                <c:pt idx="674">
                  <c:v>-418.79021514756897</c:v>
                </c:pt>
                <c:pt idx="675">
                  <c:v>-511.88099919917101</c:v>
                </c:pt>
                <c:pt idx="676">
                  <c:v>-593.46134575676399</c:v>
                </c:pt>
                <c:pt idx="677">
                  <c:v>-679.10951303060006</c:v>
                </c:pt>
                <c:pt idx="678">
                  <c:v>-763.86626966052097</c:v>
                </c:pt>
                <c:pt idx="679">
                  <c:v>-839.94877637476304</c:v>
                </c:pt>
                <c:pt idx="680">
                  <c:v>-909.88357429212999</c:v>
                </c:pt>
                <c:pt idx="681">
                  <c:v>-979.93090925049705</c:v>
                </c:pt>
                <c:pt idx="682">
                  <c:v>-1056.28229648192</c:v>
                </c:pt>
                <c:pt idx="683">
                  <c:v>-1131.4859625327299</c:v>
                </c:pt>
                <c:pt idx="684">
                  <c:v>-1196.02490828281</c:v>
                </c:pt>
                <c:pt idx="685">
                  <c:v>-1255.8114351638301</c:v>
                </c:pt>
                <c:pt idx="686">
                  <c:v>-1316.81040719574</c:v>
                </c:pt>
                <c:pt idx="687">
                  <c:v>-1379.5321923791901</c:v>
                </c:pt>
                <c:pt idx="688">
                  <c:v>-1438.27644677784</c:v>
                </c:pt>
                <c:pt idx="689">
                  <c:v>-1499.8700369666601</c:v>
                </c:pt>
                <c:pt idx="690">
                  <c:v>-1565.03361102693</c:v>
                </c:pt>
                <c:pt idx="691">
                  <c:v>-1624.0617289397101</c:v>
                </c:pt>
                <c:pt idx="692">
                  <c:v>-1671.5759104080901</c:v>
                </c:pt>
                <c:pt idx="693">
                  <c:v>-1719.2437381825901</c:v>
                </c:pt>
                <c:pt idx="694">
                  <c:v>-1766.1858926074699</c:v>
                </c:pt>
                <c:pt idx="695">
                  <c:v>-1802.8399963724501</c:v>
                </c:pt>
                <c:pt idx="696">
                  <c:v>-1832.2862680214901</c:v>
                </c:pt>
                <c:pt idx="697">
                  <c:v>-1865.05194472372</c:v>
                </c:pt>
                <c:pt idx="698">
                  <c:v>-1909.71895912281</c:v>
                </c:pt>
                <c:pt idx="699">
                  <c:v>-1956.91436350653</c:v>
                </c:pt>
                <c:pt idx="700">
                  <c:v>-1991.4685320077599</c:v>
                </c:pt>
                <c:pt idx="701">
                  <c:v>-2014.61532655974</c:v>
                </c:pt>
                <c:pt idx="702">
                  <c:v>-2040.6402728943799</c:v>
                </c:pt>
                <c:pt idx="703">
                  <c:v>-2069.5855967237499</c:v>
                </c:pt>
                <c:pt idx="704">
                  <c:v>-2090.1407237377698</c:v>
                </c:pt>
                <c:pt idx="705">
                  <c:v>-2108.73955218333</c:v>
                </c:pt>
                <c:pt idx="706">
                  <c:v>-2136.4621695289002</c:v>
                </c:pt>
                <c:pt idx="707">
                  <c:v>-2169.2626970870401</c:v>
                </c:pt>
                <c:pt idx="708">
                  <c:v>-2199.3980737860202</c:v>
                </c:pt>
                <c:pt idx="709">
                  <c:v>-2213.9972007116298</c:v>
                </c:pt>
                <c:pt idx="710">
                  <c:v>-2219.8116032439498</c:v>
                </c:pt>
                <c:pt idx="711">
                  <c:v>-2233.4155750811801</c:v>
                </c:pt>
                <c:pt idx="712">
                  <c:v>-2249.61695786163</c:v>
                </c:pt>
                <c:pt idx="713">
                  <c:v>-2250.7684958751001</c:v>
                </c:pt>
                <c:pt idx="714">
                  <c:v>-2238.2363696673701</c:v>
                </c:pt>
                <c:pt idx="715">
                  <c:v>-2232.0381926049699</c:v>
                </c:pt>
                <c:pt idx="716">
                  <c:v>-2244.6317723317902</c:v>
                </c:pt>
                <c:pt idx="717">
                  <c:v>-2258.2312199031799</c:v>
                </c:pt>
                <c:pt idx="718">
                  <c:v>-2258.0576164525501</c:v>
                </c:pt>
                <c:pt idx="719">
                  <c:v>-2253.9006085006399</c:v>
                </c:pt>
                <c:pt idx="720">
                  <c:v>-2255.6310878235299</c:v>
                </c:pt>
                <c:pt idx="721">
                  <c:v>-2258.6407272108499</c:v>
                </c:pt>
                <c:pt idx="722">
                  <c:v>-2256.1581655428899</c:v>
                </c:pt>
                <c:pt idx="723">
                  <c:v>-2252.3785136443298</c:v>
                </c:pt>
                <c:pt idx="724">
                  <c:v>-2243.9687709157702</c:v>
                </c:pt>
                <c:pt idx="725">
                  <c:v>-2226.2180984018701</c:v>
                </c:pt>
                <c:pt idx="726">
                  <c:v>-2209.6954257520601</c:v>
                </c:pt>
                <c:pt idx="727">
                  <c:v>-2197.2146055623698</c:v>
                </c:pt>
                <c:pt idx="728">
                  <c:v>-2183.4535111237701</c:v>
                </c:pt>
                <c:pt idx="729">
                  <c:v>-2165.4486150458201</c:v>
                </c:pt>
                <c:pt idx="730">
                  <c:v>-2149.7334747887598</c:v>
                </c:pt>
                <c:pt idx="731">
                  <c:v>-2136.9770858811198</c:v>
                </c:pt>
                <c:pt idx="732">
                  <c:v>-2121.08215585064</c:v>
                </c:pt>
                <c:pt idx="733">
                  <c:v>-2101.6366675013601</c:v>
                </c:pt>
                <c:pt idx="734">
                  <c:v>-2079.46235426366</c:v>
                </c:pt>
                <c:pt idx="735">
                  <c:v>-2059.5005385904601</c:v>
                </c:pt>
                <c:pt idx="736">
                  <c:v>-2041.2174373062301</c:v>
                </c:pt>
                <c:pt idx="737">
                  <c:v>-2015.6871938817101</c:v>
                </c:pt>
                <c:pt idx="738">
                  <c:v>-1986.6643280006699</c:v>
                </c:pt>
                <c:pt idx="739">
                  <c:v>-1956.69303342444</c:v>
                </c:pt>
                <c:pt idx="740">
                  <c:v>-1922.66951435946</c:v>
                </c:pt>
                <c:pt idx="741">
                  <c:v>-1896.6241700405301</c:v>
                </c:pt>
                <c:pt idx="742">
                  <c:v>-1872.64292515738</c:v>
                </c:pt>
                <c:pt idx="743">
                  <c:v>-1838.5954533239601</c:v>
                </c:pt>
                <c:pt idx="744">
                  <c:v>-1799.72329343875</c:v>
                </c:pt>
                <c:pt idx="745">
                  <c:v>-1754.9309771257001</c:v>
                </c:pt>
                <c:pt idx="746">
                  <c:v>-1708.3671737392001</c:v>
                </c:pt>
                <c:pt idx="747">
                  <c:v>-1670.9470042033799</c:v>
                </c:pt>
                <c:pt idx="748">
                  <c:v>-1656.0576935572999</c:v>
                </c:pt>
                <c:pt idx="749">
                  <c:v>-1635.8471706855901</c:v>
                </c:pt>
                <c:pt idx="750">
                  <c:v>-1594.8460865403599</c:v>
                </c:pt>
                <c:pt idx="751">
                  <c:v>-1553.3906416995701</c:v>
                </c:pt>
                <c:pt idx="752">
                  <c:v>-1495.1173081021</c:v>
                </c:pt>
                <c:pt idx="753">
                  <c:v>-1425.3221181912299</c:v>
                </c:pt>
                <c:pt idx="754">
                  <c:v>-1369.0950333333301</c:v>
                </c:pt>
                <c:pt idx="755">
                  <c:v>-1327.77663176543</c:v>
                </c:pt>
                <c:pt idx="756">
                  <c:v>-1311.3203191468101</c:v>
                </c:pt>
                <c:pt idx="757">
                  <c:v>-1287.6100178822001</c:v>
                </c:pt>
                <c:pt idx="758">
                  <c:v>-1235.0768089727301</c:v>
                </c:pt>
                <c:pt idx="759">
                  <c:v>-1185.5860770223301</c:v>
                </c:pt>
                <c:pt idx="760">
                  <c:v>-1135.65033450432</c:v>
                </c:pt>
                <c:pt idx="761">
                  <c:v>-1080.8342789723699</c:v>
                </c:pt>
                <c:pt idx="762">
                  <c:v>-1022.8683351089001</c:v>
                </c:pt>
                <c:pt idx="763">
                  <c:v>-963.81875000889204</c:v>
                </c:pt>
                <c:pt idx="764">
                  <c:v>-913.95929147952404</c:v>
                </c:pt>
                <c:pt idx="765">
                  <c:v>-874.23160702042901</c:v>
                </c:pt>
                <c:pt idx="766">
                  <c:v>-831.82175815800701</c:v>
                </c:pt>
                <c:pt idx="767">
                  <c:v>-772.12151107855095</c:v>
                </c:pt>
                <c:pt idx="768">
                  <c:v>-718.53723908594998</c:v>
                </c:pt>
                <c:pt idx="769">
                  <c:v>-682.331950825999</c:v>
                </c:pt>
                <c:pt idx="770">
                  <c:v>-636.76879939967102</c:v>
                </c:pt>
                <c:pt idx="771">
                  <c:v>-582.64540611307905</c:v>
                </c:pt>
                <c:pt idx="772">
                  <c:v>-527.22013163825204</c:v>
                </c:pt>
                <c:pt idx="773">
                  <c:v>-475.94788036530599</c:v>
                </c:pt>
                <c:pt idx="774">
                  <c:v>-423.459939093618</c:v>
                </c:pt>
                <c:pt idx="775">
                  <c:v>-375.18370719613699</c:v>
                </c:pt>
                <c:pt idx="776">
                  <c:v>-328.71559682506501</c:v>
                </c:pt>
                <c:pt idx="777">
                  <c:v>-277.71588382666602</c:v>
                </c:pt>
                <c:pt idx="778">
                  <c:v>-224.383381931863</c:v>
                </c:pt>
                <c:pt idx="779">
                  <c:v>-173.10147522691099</c:v>
                </c:pt>
                <c:pt idx="780">
                  <c:v>-131.192891956702</c:v>
                </c:pt>
                <c:pt idx="781">
                  <c:v>-97.015193914081095</c:v>
                </c:pt>
                <c:pt idx="782">
                  <c:v>-62.072236424365201</c:v>
                </c:pt>
                <c:pt idx="783">
                  <c:v>-20.654266095537398</c:v>
                </c:pt>
                <c:pt idx="784">
                  <c:v>24.9314898487583</c:v>
                </c:pt>
                <c:pt idx="785">
                  <c:v>72.196154937418299</c:v>
                </c:pt>
                <c:pt idx="786">
                  <c:v>117.69981101502199</c:v>
                </c:pt>
                <c:pt idx="787">
                  <c:v>152.452077669891</c:v>
                </c:pt>
                <c:pt idx="788">
                  <c:v>180.15453821894599</c:v>
                </c:pt>
                <c:pt idx="789">
                  <c:v>212.47699621136701</c:v>
                </c:pt>
                <c:pt idx="790">
                  <c:v>249.27017083067</c:v>
                </c:pt>
                <c:pt idx="791">
                  <c:v>283.56131763809498</c:v>
                </c:pt>
                <c:pt idx="792">
                  <c:v>313.11330845638702</c:v>
                </c:pt>
                <c:pt idx="793">
                  <c:v>343.131722292505</c:v>
                </c:pt>
                <c:pt idx="794">
                  <c:v>372.51899453630699</c:v>
                </c:pt>
                <c:pt idx="795">
                  <c:v>399.15913953846098</c:v>
                </c:pt>
                <c:pt idx="796">
                  <c:v>424.71048103861699</c:v>
                </c:pt>
                <c:pt idx="797">
                  <c:v>444.88807763589</c:v>
                </c:pt>
                <c:pt idx="798">
                  <c:v>460.37774405602698</c:v>
                </c:pt>
                <c:pt idx="799">
                  <c:v>475.859490690332</c:v>
                </c:pt>
                <c:pt idx="800">
                  <c:v>490.717032518454</c:v>
                </c:pt>
                <c:pt idx="801">
                  <c:v>504.82342538998603</c:v>
                </c:pt>
                <c:pt idx="802">
                  <c:v>520.59651646406996</c:v>
                </c:pt>
                <c:pt idx="803">
                  <c:v>536.56747516548501</c:v>
                </c:pt>
                <c:pt idx="804">
                  <c:v>545.729719778554</c:v>
                </c:pt>
                <c:pt idx="805">
                  <c:v>548.238994783978</c:v>
                </c:pt>
                <c:pt idx="806">
                  <c:v>551.22850304893404</c:v>
                </c:pt>
                <c:pt idx="807">
                  <c:v>556.30386455910195</c:v>
                </c:pt>
                <c:pt idx="808">
                  <c:v>555.67031807130297</c:v>
                </c:pt>
                <c:pt idx="809">
                  <c:v>568.47356512491797</c:v>
                </c:pt>
                <c:pt idx="810">
                  <c:v>587.33858439007395</c:v>
                </c:pt>
                <c:pt idx="811">
                  <c:v>582.31837051891102</c:v>
                </c:pt>
                <c:pt idx="812">
                  <c:v>551.66372767882604</c:v>
                </c:pt>
                <c:pt idx="813">
                  <c:v>525.30007650405901</c:v>
                </c:pt>
                <c:pt idx="814">
                  <c:v>519.00967389047798</c:v>
                </c:pt>
                <c:pt idx="815">
                  <c:v>505.49094105946199</c:v>
                </c:pt>
                <c:pt idx="816">
                  <c:v>494.01702564060002</c:v>
                </c:pt>
                <c:pt idx="817">
                  <c:v>486.30463225692898</c:v>
                </c:pt>
                <c:pt idx="818">
                  <c:v>474.68194418120402</c:v>
                </c:pt>
                <c:pt idx="819">
                  <c:v>464.60096431193898</c:v>
                </c:pt>
                <c:pt idx="820">
                  <c:v>446.19725675531799</c:v>
                </c:pt>
                <c:pt idx="821">
                  <c:v>422.08270262979499</c:v>
                </c:pt>
                <c:pt idx="822">
                  <c:v>403.85904564541602</c:v>
                </c:pt>
                <c:pt idx="823">
                  <c:v>358.03113141494299</c:v>
                </c:pt>
                <c:pt idx="824">
                  <c:v>331.47039459553798</c:v>
                </c:pt>
                <c:pt idx="825">
                  <c:v>344.15533480179499</c:v>
                </c:pt>
                <c:pt idx="826">
                  <c:v>334.67678086031998</c:v>
                </c:pt>
                <c:pt idx="827">
                  <c:v>293.38548896237103</c:v>
                </c:pt>
                <c:pt idx="828">
                  <c:v>249.310367949447</c:v>
                </c:pt>
                <c:pt idx="829">
                  <c:v>227.23524693012601</c:v>
                </c:pt>
                <c:pt idx="830">
                  <c:v>203.291882783879</c:v>
                </c:pt>
                <c:pt idx="831">
                  <c:v>173.722459508588</c:v>
                </c:pt>
                <c:pt idx="832">
                  <c:v>140.602521637846</c:v>
                </c:pt>
                <c:pt idx="833">
                  <c:v>108.73450472028399</c:v>
                </c:pt>
                <c:pt idx="834">
                  <c:v>80.199733271869306</c:v>
                </c:pt>
                <c:pt idx="835">
                  <c:v>60.590928951947497</c:v>
                </c:pt>
                <c:pt idx="836">
                  <c:v>41.205403422437499</c:v>
                </c:pt>
                <c:pt idx="837">
                  <c:v>12.7309416537743</c:v>
                </c:pt>
                <c:pt idx="838">
                  <c:v>-23.698084308905901</c:v>
                </c:pt>
                <c:pt idx="839">
                  <c:v>-56.097090762044303</c:v>
                </c:pt>
                <c:pt idx="840">
                  <c:v>-78.460340075590594</c:v>
                </c:pt>
                <c:pt idx="841">
                  <c:v>-100.263766891516</c:v>
                </c:pt>
                <c:pt idx="842">
                  <c:v>-126.96157073173499</c:v>
                </c:pt>
                <c:pt idx="843">
                  <c:v>-157.946832567911</c:v>
                </c:pt>
                <c:pt idx="844">
                  <c:v>-185.74337748180599</c:v>
                </c:pt>
                <c:pt idx="845">
                  <c:v>-207.67672816533499</c:v>
                </c:pt>
                <c:pt idx="846">
                  <c:v>-226.470602615221</c:v>
                </c:pt>
                <c:pt idx="847">
                  <c:v>-244.03359678453401</c:v>
                </c:pt>
                <c:pt idx="848">
                  <c:v>-257.92258699782002</c:v>
                </c:pt>
                <c:pt idx="849">
                  <c:v>-272.27537490744999</c:v>
                </c:pt>
                <c:pt idx="850">
                  <c:v>-282.44091018464599</c:v>
                </c:pt>
                <c:pt idx="851">
                  <c:v>-290.02216317207399</c:v>
                </c:pt>
                <c:pt idx="852">
                  <c:v>-303.14599595140999</c:v>
                </c:pt>
                <c:pt idx="853">
                  <c:v>-313.71702159044099</c:v>
                </c:pt>
                <c:pt idx="854">
                  <c:v>-319.45584321260702</c:v>
                </c:pt>
                <c:pt idx="855">
                  <c:v>-325.549191593991</c:v>
                </c:pt>
                <c:pt idx="856">
                  <c:v>-333.42311818666298</c:v>
                </c:pt>
                <c:pt idx="857">
                  <c:v>-325.36617556198001</c:v>
                </c:pt>
                <c:pt idx="858">
                  <c:v>-309.60600365490501</c:v>
                </c:pt>
                <c:pt idx="859">
                  <c:v>-306.44485536417898</c:v>
                </c:pt>
                <c:pt idx="860">
                  <c:v>-306.62724847232101</c:v>
                </c:pt>
                <c:pt idx="861">
                  <c:v>-305.629774447535</c:v>
                </c:pt>
                <c:pt idx="862">
                  <c:v>-297.68835880386899</c:v>
                </c:pt>
                <c:pt idx="863">
                  <c:v>-283.24167184769101</c:v>
                </c:pt>
                <c:pt idx="864">
                  <c:v>-235.81483153108101</c:v>
                </c:pt>
                <c:pt idx="865">
                  <c:v>-192.70687788755299</c:v>
                </c:pt>
                <c:pt idx="866">
                  <c:v>-186.63397493174699</c:v>
                </c:pt>
                <c:pt idx="867">
                  <c:v>-181.72242103954099</c:v>
                </c:pt>
                <c:pt idx="868">
                  <c:v>-152.74576243805899</c:v>
                </c:pt>
                <c:pt idx="869">
                  <c:v>-104.180903653394</c:v>
                </c:pt>
                <c:pt idx="870">
                  <c:v>-64.9514676488822</c:v>
                </c:pt>
                <c:pt idx="871">
                  <c:v>-31.821712974028401</c:v>
                </c:pt>
                <c:pt idx="872">
                  <c:v>7.49875887291478</c:v>
                </c:pt>
                <c:pt idx="873">
                  <c:v>58.0341881526127</c:v>
                </c:pt>
                <c:pt idx="874">
                  <c:v>109.201309507457</c:v>
                </c:pt>
                <c:pt idx="875">
                  <c:v>162.58720409799901</c:v>
                </c:pt>
                <c:pt idx="876">
                  <c:v>208.52998967025101</c:v>
                </c:pt>
                <c:pt idx="877">
                  <c:v>254.194929007355</c:v>
                </c:pt>
                <c:pt idx="878">
                  <c:v>315.571987261262</c:v>
                </c:pt>
                <c:pt idx="879">
                  <c:v>382.91285714481398</c:v>
                </c:pt>
                <c:pt idx="880">
                  <c:v>446.62948580084901</c:v>
                </c:pt>
                <c:pt idx="881">
                  <c:v>508.20007671648</c:v>
                </c:pt>
                <c:pt idx="882">
                  <c:v>572.61803730529698</c:v>
                </c:pt>
                <c:pt idx="883">
                  <c:v>633.13253128950498</c:v>
                </c:pt>
                <c:pt idx="884">
                  <c:v>688.66446421147805</c:v>
                </c:pt>
                <c:pt idx="885">
                  <c:v>747.30842371614006</c:v>
                </c:pt>
                <c:pt idx="886">
                  <c:v>815.30317892047901</c:v>
                </c:pt>
                <c:pt idx="887">
                  <c:v>893.61826162593798</c:v>
                </c:pt>
                <c:pt idx="888">
                  <c:v>970.39593978185496</c:v>
                </c:pt>
                <c:pt idx="889">
                  <c:v>1040.8769512031299</c:v>
                </c:pt>
                <c:pt idx="890">
                  <c:v>1112.8943979999301</c:v>
                </c:pt>
                <c:pt idx="891">
                  <c:v>1186.12176454973</c:v>
                </c:pt>
                <c:pt idx="892">
                  <c:v>1255.93943341422</c:v>
                </c:pt>
                <c:pt idx="893">
                  <c:v>1322.69520251056</c:v>
                </c:pt>
                <c:pt idx="894">
                  <c:v>1394.1244266674</c:v>
                </c:pt>
                <c:pt idx="895">
                  <c:v>1473.38281545872</c:v>
                </c:pt>
                <c:pt idx="896">
                  <c:v>1551.9266444236</c:v>
                </c:pt>
                <c:pt idx="897">
                  <c:v>1625.2397566336999</c:v>
                </c:pt>
                <c:pt idx="898">
                  <c:v>1700.3760854040499</c:v>
                </c:pt>
                <c:pt idx="899">
                  <c:v>1772.9327486520999</c:v>
                </c:pt>
                <c:pt idx="900">
                  <c:v>1836.13943534796</c:v>
                </c:pt>
                <c:pt idx="901">
                  <c:v>1903.5027223388499</c:v>
                </c:pt>
                <c:pt idx="902">
                  <c:v>1969.71420571411</c:v>
                </c:pt>
                <c:pt idx="903">
                  <c:v>2030.5821552632599</c:v>
                </c:pt>
                <c:pt idx="904">
                  <c:v>2092.7965346322299</c:v>
                </c:pt>
                <c:pt idx="905">
                  <c:v>2160.2211821723599</c:v>
                </c:pt>
                <c:pt idx="906">
                  <c:v>2227.6770495518499</c:v>
                </c:pt>
                <c:pt idx="907">
                  <c:v>2289.0019315766799</c:v>
                </c:pt>
                <c:pt idx="908">
                  <c:v>2349.4779088692299</c:v>
                </c:pt>
                <c:pt idx="909">
                  <c:v>2412.8527255600402</c:v>
                </c:pt>
                <c:pt idx="910">
                  <c:v>2468.3609972152399</c:v>
                </c:pt>
                <c:pt idx="911">
                  <c:v>2511.5310489312201</c:v>
                </c:pt>
                <c:pt idx="912">
                  <c:v>2555.2855676429899</c:v>
                </c:pt>
                <c:pt idx="913">
                  <c:v>2605.7298981959302</c:v>
                </c:pt>
                <c:pt idx="914">
                  <c:v>2656.4098627118101</c:v>
                </c:pt>
                <c:pt idx="915">
                  <c:v>2698.4734472028799</c:v>
                </c:pt>
                <c:pt idx="916">
                  <c:v>2732.6866711679399</c:v>
                </c:pt>
                <c:pt idx="917">
                  <c:v>2768.5353049865998</c:v>
                </c:pt>
                <c:pt idx="918">
                  <c:v>2807.1604935785299</c:v>
                </c:pt>
                <c:pt idx="919">
                  <c:v>2837.8395435697398</c:v>
                </c:pt>
                <c:pt idx="920">
                  <c:v>2882.4500705287401</c:v>
                </c:pt>
                <c:pt idx="921">
                  <c:v>2916.1603831398502</c:v>
                </c:pt>
                <c:pt idx="922">
                  <c:v>2918.5347113606799</c:v>
                </c:pt>
                <c:pt idx="923">
                  <c:v>2918.2659031088301</c:v>
                </c:pt>
                <c:pt idx="924">
                  <c:v>2937.2483931403399</c:v>
                </c:pt>
                <c:pt idx="925">
                  <c:v>2963.5837264767301</c:v>
                </c:pt>
                <c:pt idx="926">
                  <c:v>2970.6573018804002</c:v>
                </c:pt>
                <c:pt idx="927">
                  <c:v>2972.8062308068802</c:v>
                </c:pt>
                <c:pt idx="928">
                  <c:v>2974.0017514388801</c:v>
                </c:pt>
                <c:pt idx="929">
                  <c:v>2973.4352480560401</c:v>
                </c:pt>
                <c:pt idx="930">
                  <c:v>2968.8570798672799</c:v>
                </c:pt>
                <c:pt idx="931">
                  <c:v>2966.4329645218199</c:v>
                </c:pt>
                <c:pt idx="932">
                  <c:v>2960.9537309851298</c:v>
                </c:pt>
                <c:pt idx="933">
                  <c:v>2948.23325480515</c:v>
                </c:pt>
                <c:pt idx="934">
                  <c:v>2935.94262698477</c:v>
                </c:pt>
                <c:pt idx="935">
                  <c:v>2916.5366315025999</c:v>
                </c:pt>
                <c:pt idx="936">
                  <c:v>2889.94016567679</c:v>
                </c:pt>
                <c:pt idx="937">
                  <c:v>2861.1571403569701</c:v>
                </c:pt>
                <c:pt idx="938">
                  <c:v>2823.82615755807</c:v>
                </c:pt>
                <c:pt idx="939">
                  <c:v>2782.9498420595401</c:v>
                </c:pt>
                <c:pt idx="940">
                  <c:v>2749.6798995856102</c:v>
                </c:pt>
                <c:pt idx="941">
                  <c:v>2721.2261449314501</c:v>
                </c:pt>
                <c:pt idx="942">
                  <c:v>2690.7099293512501</c:v>
                </c:pt>
                <c:pt idx="943">
                  <c:v>2654.9713101171301</c:v>
                </c:pt>
                <c:pt idx="944">
                  <c:v>2611.6169861421599</c:v>
                </c:pt>
                <c:pt idx="945">
                  <c:v>2561.1371534433301</c:v>
                </c:pt>
                <c:pt idx="946">
                  <c:v>2513.1440487300501</c:v>
                </c:pt>
                <c:pt idx="947">
                  <c:v>2467.8883852822701</c:v>
                </c:pt>
                <c:pt idx="948">
                  <c:v>2418.3915291630001</c:v>
                </c:pt>
                <c:pt idx="949">
                  <c:v>2366.0707704880901</c:v>
                </c:pt>
                <c:pt idx="950">
                  <c:v>2319.52006376086</c:v>
                </c:pt>
                <c:pt idx="951">
                  <c:v>2272.21867964691</c:v>
                </c:pt>
                <c:pt idx="952">
                  <c:v>2215.1133366285599</c:v>
                </c:pt>
                <c:pt idx="953">
                  <c:v>2154.9334707766502</c:v>
                </c:pt>
                <c:pt idx="954">
                  <c:v>2100.1802130139899</c:v>
                </c:pt>
                <c:pt idx="955">
                  <c:v>2052.1838753812799</c:v>
                </c:pt>
                <c:pt idx="956">
                  <c:v>2002.6420132047001</c:v>
                </c:pt>
                <c:pt idx="957">
                  <c:v>1949.2567667134199</c:v>
                </c:pt>
                <c:pt idx="958">
                  <c:v>1889.93237604614</c:v>
                </c:pt>
                <c:pt idx="959">
                  <c:v>1827.52773803331</c:v>
                </c:pt>
                <c:pt idx="960">
                  <c:v>1762.6869799460301</c:v>
                </c:pt>
                <c:pt idx="961">
                  <c:v>1702.0152225189099</c:v>
                </c:pt>
                <c:pt idx="962">
                  <c:v>1649.4585242015</c:v>
                </c:pt>
                <c:pt idx="963">
                  <c:v>1599.74443108577</c:v>
                </c:pt>
                <c:pt idx="964">
                  <c:v>1550.52309860177</c:v>
                </c:pt>
                <c:pt idx="965">
                  <c:v>1502.3553458802601</c:v>
                </c:pt>
                <c:pt idx="966">
                  <c:v>1453.7424613259</c:v>
                </c:pt>
                <c:pt idx="967">
                  <c:v>1404.6091357827399</c:v>
                </c:pt>
                <c:pt idx="968">
                  <c:v>1358.5291394072899</c:v>
                </c:pt>
                <c:pt idx="969">
                  <c:v>1317.2450319546699</c:v>
                </c:pt>
                <c:pt idx="970">
                  <c:v>1272.4737938978501</c:v>
                </c:pt>
                <c:pt idx="971">
                  <c:v>1220.6876620474</c:v>
                </c:pt>
                <c:pt idx="972">
                  <c:v>1203.9816360177899</c:v>
                </c:pt>
                <c:pt idx="973">
                  <c:v>1189.6411137277501</c:v>
                </c:pt>
                <c:pt idx="974">
                  <c:v>1138.68591203552</c:v>
                </c:pt>
                <c:pt idx="975">
                  <c:v>1086.9646540779499</c:v>
                </c:pt>
                <c:pt idx="976">
                  <c:v>1051.8192814310601</c:v>
                </c:pt>
                <c:pt idx="977">
                  <c:v>1031.76959378572</c:v>
                </c:pt>
                <c:pt idx="978">
                  <c:v>1008.09698307197</c:v>
                </c:pt>
                <c:pt idx="979">
                  <c:v>982.83885080414802</c:v>
                </c:pt>
                <c:pt idx="980">
                  <c:v>958.48922989071696</c:v>
                </c:pt>
                <c:pt idx="981">
                  <c:v>942.06335090741402</c:v>
                </c:pt>
                <c:pt idx="982">
                  <c:v>933.37455616602404</c:v>
                </c:pt>
                <c:pt idx="983">
                  <c:v>932.37013631582795</c:v>
                </c:pt>
                <c:pt idx="984">
                  <c:v>935.71215660254302</c:v>
                </c:pt>
                <c:pt idx="985">
                  <c:v>934.13087350960302</c:v>
                </c:pt>
                <c:pt idx="986">
                  <c:v>926.77202100794898</c:v>
                </c:pt>
                <c:pt idx="987">
                  <c:v>918.20578286554803</c:v>
                </c:pt>
                <c:pt idx="988">
                  <c:v>923.78568144209203</c:v>
                </c:pt>
                <c:pt idx="989">
                  <c:v>944.18511688533499</c:v>
                </c:pt>
                <c:pt idx="990">
                  <c:v>966.08572418942197</c:v>
                </c:pt>
                <c:pt idx="991">
                  <c:v>980.55510679351505</c:v>
                </c:pt>
                <c:pt idx="992">
                  <c:v>991.614933168633</c:v>
                </c:pt>
                <c:pt idx="993">
                  <c:v>1012.55467115503</c:v>
                </c:pt>
                <c:pt idx="994">
                  <c:v>1045.7431264455599</c:v>
                </c:pt>
                <c:pt idx="995">
                  <c:v>1074.8246342227501</c:v>
                </c:pt>
                <c:pt idx="996">
                  <c:v>1093.44293718368</c:v>
                </c:pt>
                <c:pt idx="997">
                  <c:v>1117.43206938392</c:v>
                </c:pt>
                <c:pt idx="998">
                  <c:v>1155.63520248654</c:v>
                </c:pt>
                <c:pt idx="999">
                  <c:v>1195.9592548963501</c:v>
                </c:pt>
                <c:pt idx="1000">
                  <c:v>1239.52540771591</c:v>
                </c:pt>
                <c:pt idx="1001">
                  <c:v>1309.4625373348799</c:v>
                </c:pt>
                <c:pt idx="1002">
                  <c:v>1367.91978296553</c:v>
                </c:pt>
                <c:pt idx="1003">
                  <c:v>1396.78146343612</c:v>
                </c:pt>
                <c:pt idx="1004">
                  <c:v>1427.8719088375401</c:v>
                </c:pt>
                <c:pt idx="1005">
                  <c:v>1477.16372702379</c:v>
                </c:pt>
                <c:pt idx="1006">
                  <c:v>1528.6332542995799</c:v>
                </c:pt>
                <c:pt idx="1007">
                  <c:v>1570.6082207854699</c:v>
                </c:pt>
                <c:pt idx="1008">
                  <c:v>1614.65048094044</c:v>
                </c:pt>
                <c:pt idx="1009">
                  <c:v>1665.94302881769</c:v>
                </c:pt>
                <c:pt idx="1010">
                  <c:v>1726.1273680731899</c:v>
                </c:pt>
                <c:pt idx="1011">
                  <c:v>1789.3136546623</c:v>
                </c:pt>
                <c:pt idx="1012">
                  <c:v>1853.1045996837599</c:v>
                </c:pt>
                <c:pt idx="1013">
                  <c:v>1913.4958987249199</c:v>
                </c:pt>
                <c:pt idx="1014">
                  <c:v>1978.00359670375</c:v>
                </c:pt>
                <c:pt idx="1015">
                  <c:v>2049.7539099961</c:v>
                </c:pt>
                <c:pt idx="1016">
                  <c:v>2120.7981226174902</c:v>
                </c:pt>
                <c:pt idx="1017">
                  <c:v>2175.9588469332998</c:v>
                </c:pt>
                <c:pt idx="1018">
                  <c:v>2224.4536982290001</c:v>
                </c:pt>
                <c:pt idx="1019">
                  <c:v>2282.52961503704</c:v>
                </c:pt>
                <c:pt idx="1020">
                  <c:v>2330.9228990653601</c:v>
                </c:pt>
                <c:pt idx="1021">
                  <c:v>2370.6873141256601</c:v>
                </c:pt>
                <c:pt idx="1022">
                  <c:v>2416.0673620288499</c:v>
                </c:pt>
                <c:pt idx="1023">
                  <c:v>2468.8145244608299</c:v>
                </c:pt>
                <c:pt idx="1024">
                  <c:v>2519.8875948139598</c:v>
                </c:pt>
                <c:pt idx="1025">
                  <c:v>2567.6432902717702</c:v>
                </c:pt>
                <c:pt idx="1026">
                  <c:v>2614.8073562886698</c:v>
                </c:pt>
                <c:pt idx="1027">
                  <c:v>2662.1825546514701</c:v>
                </c:pt>
                <c:pt idx="1028">
                  <c:v>2741.1842974183401</c:v>
                </c:pt>
                <c:pt idx="1029">
                  <c:v>2818.8879042707999</c:v>
                </c:pt>
                <c:pt idx="1030">
                  <c:v>2852.65420854085</c:v>
                </c:pt>
                <c:pt idx="1031">
                  <c:v>2867.3015992228402</c:v>
                </c:pt>
                <c:pt idx="1032">
                  <c:v>2885.7059313599402</c:v>
                </c:pt>
                <c:pt idx="1033">
                  <c:v>2925.4976015007501</c:v>
                </c:pt>
                <c:pt idx="1034">
                  <c:v>2967.3444098528598</c:v>
                </c:pt>
                <c:pt idx="1035">
                  <c:v>3000.57831332466</c:v>
                </c:pt>
                <c:pt idx="1036">
                  <c:v>3027.6197029642899</c:v>
                </c:pt>
                <c:pt idx="1037">
                  <c:v>3052.4258418798199</c:v>
                </c:pt>
                <c:pt idx="1038">
                  <c:v>3071.6699689080601</c:v>
                </c:pt>
                <c:pt idx="1039">
                  <c:v>3084.5392013896899</c:v>
                </c:pt>
                <c:pt idx="1040">
                  <c:v>3098.27637846077</c:v>
                </c:pt>
                <c:pt idx="1041">
                  <c:v>3116.84760295356</c:v>
                </c:pt>
                <c:pt idx="1042">
                  <c:v>3134.4263724910402</c:v>
                </c:pt>
                <c:pt idx="1043">
                  <c:v>3144.3256826716301</c:v>
                </c:pt>
                <c:pt idx="1044">
                  <c:v>3143.6040861936999</c:v>
                </c:pt>
                <c:pt idx="1045">
                  <c:v>3139.7443895485499</c:v>
                </c:pt>
                <c:pt idx="1046">
                  <c:v>3137.2594021833902</c:v>
                </c:pt>
                <c:pt idx="1047">
                  <c:v>3135.0221414942898</c:v>
                </c:pt>
                <c:pt idx="1048">
                  <c:v>3129.4816943779801</c:v>
                </c:pt>
                <c:pt idx="1049">
                  <c:v>3119.9250874672398</c:v>
                </c:pt>
                <c:pt idx="1050">
                  <c:v>3105.2576930627802</c:v>
                </c:pt>
                <c:pt idx="1051">
                  <c:v>3088.76418710404</c:v>
                </c:pt>
                <c:pt idx="1052">
                  <c:v>3067.6108405976502</c:v>
                </c:pt>
                <c:pt idx="1053">
                  <c:v>3037.2445820328098</c:v>
                </c:pt>
                <c:pt idx="1054">
                  <c:v>3030.2387531509698</c:v>
                </c:pt>
                <c:pt idx="1055">
                  <c:v>2996.8339786542401</c:v>
                </c:pt>
                <c:pt idx="1056">
                  <c:v>2924.5517766600001</c:v>
                </c:pt>
                <c:pt idx="1057">
                  <c:v>2891.8495209656498</c:v>
                </c:pt>
                <c:pt idx="1058">
                  <c:v>2882.3885465276098</c:v>
                </c:pt>
                <c:pt idx="1059">
                  <c:v>2843.42324358624</c:v>
                </c:pt>
                <c:pt idx="1060">
                  <c:v>2774.7228329801301</c:v>
                </c:pt>
                <c:pt idx="1061">
                  <c:v>2727.58086659112</c:v>
                </c:pt>
                <c:pt idx="1062">
                  <c:v>2679.8874763601002</c:v>
                </c:pt>
                <c:pt idx="1063">
                  <c:v>2618.88573889708</c:v>
                </c:pt>
                <c:pt idx="1064">
                  <c:v>2566.9471007519201</c:v>
                </c:pt>
                <c:pt idx="1065">
                  <c:v>2519.77564385604</c:v>
                </c:pt>
                <c:pt idx="1066">
                  <c:v>2466.7580682141102</c:v>
                </c:pt>
                <c:pt idx="1067">
                  <c:v>2403.9818671109101</c:v>
                </c:pt>
                <c:pt idx="1068">
                  <c:v>2341.3389858089699</c:v>
                </c:pt>
                <c:pt idx="1069">
                  <c:v>2274.9391225653699</c:v>
                </c:pt>
                <c:pt idx="1070">
                  <c:v>2205.0705617048402</c:v>
                </c:pt>
                <c:pt idx="1071">
                  <c:v>2135.7723476107699</c:v>
                </c:pt>
                <c:pt idx="1072">
                  <c:v>2067.59701055492</c:v>
                </c:pt>
                <c:pt idx="1073">
                  <c:v>2002.17354768883</c:v>
                </c:pt>
                <c:pt idx="1074">
                  <c:v>1933.86357813206</c:v>
                </c:pt>
                <c:pt idx="1075">
                  <c:v>1859.96639699504</c:v>
                </c:pt>
                <c:pt idx="1076">
                  <c:v>1786.9209343362199</c:v>
                </c:pt>
                <c:pt idx="1077">
                  <c:v>1712.2462100068699</c:v>
                </c:pt>
                <c:pt idx="1078">
                  <c:v>1633.6277912171199</c:v>
                </c:pt>
                <c:pt idx="1079">
                  <c:v>1554.27006785093</c:v>
                </c:pt>
                <c:pt idx="1080">
                  <c:v>1481.13658300722</c:v>
                </c:pt>
                <c:pt idx="1081">
                  <c:v>1407.4901306870699</c:v>
                </c:pt>
                <c:pt idx="1082">
                  <c:v>1336.16450694747</c:v>
                </c:pt>
                <c:pt idx="1083">
                  <c:v>1286.1825694164099</c:v>
                </c:pt>
                <c:pt idx="1084">
                  <c:v>1214.8678126339901</c:v>
                </c:pt>
                <c:pt idx="1085">
                  <c:v>1113.1301771246999</c:v>
                </c:pt>
                <c:pt idx="1086">
                  <c:v>1023.21763367113</c:v>
                </c:pt>
                <c:pt idx="1087">
                  <c:v>957.38865996017205</c:v>
                </c:pt>
                <c:pt idx="1088">
                  <c:v>894.60981171626895</c:v>
                </c:pt>
                <c:pt idx="1089">
                  <c:v>818.18245701075705</c:v>
                </c:pt>
                <c:pt idx="1090">
                  <c:v>742.428965175695</c:v>
                </c:pt>
                <c:pt idx="1091">
                  <c:v>662.42447184662205</c:v>
                </c:pt>
                <c:pt idx="1092">
                  <c:v>585.17544009962205</c:v>
                </c:pt>
                <c:pt idx="1093">
                  <c:v>518.45215635785996</c:v>
                </c:pt>
                <c:pt idx="1094">
                  <c:v>456.24932646524599</c:v>
                </c:pt>
                <c:pt idx="1095">
                  <c:v>389.95028951453497</c:v>
                </c:pt>
                <c:pt idx="1096">
                  <c:v>319.46115410615101</c:v>
                </c:pt>
                <c:pt idx="1097">
                  <c:v>253.570899139142</c:v>
                </c:pt>
                <c:pt idx="1098">
                  <c:v>193.59357769393699</c:v>
                </c:pt>
                <c:pt idx="1099">
                  <c:v>132.19101952601099</c:v>
                </c:pt>
                <c:pt idx="1100">
                  <c:v>60.982526791466199</c:v>
                </c:pt>
                <c:pt idx="1101">
                  <c:v>-11.898235705924799</c:v>
                </c:pt>
                <c:pt idx="1102">
                  <c:v>-72.873490436916001</c:v>
                </c:pt>
                <c:pt idx="1103">
                  <c:v>-133.161796159006</c:v>
                </c:pt>
                <c:pt idx="1104">
                  <c:v>-201.64917978953201</c:v>
                </c:pt>
                <c:pt idx="1105">
                  <c:v>-268.06146295417699</c:v>
                </c:pt>
                <c:pt idx="1106">
                  <c:v>-326.50927062695598</c:v>
                </c:pt>
                <c:pt idx="1107">
                  <c:v>-377.655085228362</c:v>
                </c:pt>
                <c:pt idx="1108">
                  <c:v>-426.608370899872</c:v>
                </c:pt>
                <c:pt idx="1109">
                  <c:v>-470.04425497481702</c:v>
                </c:pt>
                <c:pt idx="1110">
                  <c:v>-534.61044107084103</c:v>
                </c:pt>
                <c:pt idx="1111">
                  <c:v>-591.20042020119001</c:v>
                </c:pt>
                <c:pt idx="1112">
                  <c:v>-618.81557394158006</c:v>
                </c:pt>
                <c:pt idx="1113">
                  <c:v>-664.89369736266599</c:v>
                </c:pt>
                <c:pt idx="1114">
                  <c:v>-738.61797897862596</c:v>
                </c:pt>
                <c:pt idx="1115">
                  <c:v>-812.55652271653901</c:v>
                </c:pt>
                <c:pt idx="1116">
                  <c:v>-867.216534840647</c:v>
                </c:pt>
                <c:pt idx="1117">
                  <c:v>-921.14869434392494</c:v>
                </c:pt>
                <c:pt idx="1118">
                  <c:v>-965.27382933764295</c:v>
                </c:pt>
                <c:pt idx="1119">
                  <c:v>-1002.25144963764</c:v>
                </c:pt>
                <c:pt idx="1120">
                  <c:v>-1046.62937156517</c:v>
                </c:pt>
                <c:pt idx="1121">
                  <c:v>-1098.18540545521</c:v>
                </c:pt>
                <c:pt idx="1122">
                  <c:v>-1143.64923416696</c:v>
                </c:pt>
                <c:pt idx="1123">
                  <c:v>-1180.4767407554</c:v>
                </c:pt>
                <c:pt idx="1124">
                  <c:v>-1224.3736650021499</c:v>
                </c:pt>
                <c:pt idx="1125">
                  <c:v>-1274.33917330077</c:v>
                </c:pt>
                <c:pt idx="1126">
                  <c:v>-1321.41547573003</c:v>
                </c:pt>
                <c:pt idx="1127">
                  <c:v>-1363.8016902321001</c:v>
                </c:pt>
                <c:pt idx="1128">
                  <c:v>-1412.1253135111201</c:v>
                </c:pt>
                <c:pt idx="1129">
                  <c:v>-1465.79888583459</c:v>
                </c:pt>
                <c:pt idx="1130">
                  <c:v>-1520.3208315706599</c:v>
                </c:pt>
                <c:pt idx="1131">
                  <c:v>-1574.5785650359401</c:v>
                </c:pt>
                <c:pt idx="1132">
                  <c:v>-1623.91873639957</c:v>
                </c:pt>
                <c:pt idx="1133">
                  <c:v>-1669.25249317414</c:v>
                </c:pt>
                <c:pt idx="1134">
                  <c:v>-1720.1000968222399</c:v>
                </c:pt>
                <c:pt idx="1135">
                  <c:v>-1779.3580194937099</c:v>
                </c:pt>
                <c:pt idx="1136">
                  <c:v>-1844.76671957141</c:v>
                </c:pt>
                <c:pt idx="1137">
                  <c:v>-1900.9838339922001</c:v>
                </c:pt>
                <c:pt idx="1138">
                  <c:v>-1938.6652917389699</c:v>
                </c:pt>
                <c:pt idx="1139">
                  <c:v>-1959.1791110455099</c:v>
                </c:pt>
                <c:pt idx="1140">
                  <c:v>-1998.59912514403</c:v>
                </c:pt>
                <c:pt idx="1141">
                  <c:v>-2074.6738381088498</c:v>
                </c:pt>
                <c:pt idx="1142">
                  <c:v>-2152.3409506786602</c:v>
                </c:pt>
                <c:pt idx="1143">
                  <c:v>-2217.3097351186202</c:v>
                </c:pt>
                <c:pt idx="1144">
                  <c:v>-2271.1157328949998</c:v>
                </c:pt>
                <c:pt idx="1145">
                  <c:v>-2326.8843095690299</c:v>
                </c:pt>
                <c:pt idx="1146">
                  <c:v>-2386.2199994501502</c:v>
                </c:pt>
                <c:pt idx="1147">
                  <c:v>-2443.3975106849698</c:v>
                </c:pt>
                <c:pt idx="1148">
                  <c:v>-2497.7369029970801</c:v>
                </c:pt>
                <c:pt idx="1149">
                  <c:v>-2554.2974545349698</c:v>
                </c:pt>
                <c:pt idx="1150">
                  <c:v>-2614.38816773402</c:v>
                </c:pt>
                <c:pt idx="1151">
                  <c:v>-2675.8203299289598</c:v>
                </c:pt>
                <c:pt idx="1152">
                  <c:v>-2738.7999581726899</c:v>
                </c:pt>
                <c:pt idx="1153">
                  <c:v>-2803.0947016026698</c:v>
                </c:pt>
                <c:pt idx="1154">
                  <c:v>-2866.7423966155802</c:v>
                </c:pt>
                <c:pt idx="1155">
                  <c:v>-2928.2953748362302</c:v>
                </c:pt>
                <c:pt idx="1156">
                  <c:v>-2989.25766874702</c:v>
                </c:pt>
                <c:pt idx="1157">
                  <c:v>-3051.9691214847699</c:v>
                </c:pt>
                <c:pt idx="1158">
                  <c:v>-3117.09137623689</c:v>
                </c:pt>
                <c:pt idx="1159">
                  <c:v>-3179.66031034968</c:v>
                </c:pt>
                <c:pt idx="1160">
                  <c:v>-3236.7734192778798</c:v>
                </c:pt>
                <c:pt idx="1161">
                  <c:v>-3292.92776155401</c:v>
                </c:pt>
                <c:pt idx="1162">
                  <c:v>-3354.8601234288299</c:v>
                </c:pt>
                <c:pt idx="1163">
                  <c:v>-3418.9221727532699</c:v>
                </c:pt>
                <c:pt idx="1164">
                  <c:v>-3474.9825236700099</c:v>
                </c:pt>
                <c:pt idx="1165">
                  <c:v>-3522.8443611676598</c:v>
                </c:pt>
                <c:pt idx="1166">
                  <c:v>-3577.5309274697402</c:v>
                </c:pt>
                <c:pt idx="1167">
                  <c:v>-3628.98710988524</c:v>
                </c:pt>
                <c:pt idx="1168">
                  <c:v>-3668.75170194764</c:v>
                </c:pt>
                <c:pt idx="1169">
                  <c:v>-3730.4535261699202</c:v>
                </c:pt>
                <c:pt idx="1170">
                  <c:v>-3813.9363366192401</c:v>
                </c:pt>
                <c:pt idx="1171">
                  <c:v>-3884.6608670650999</c:v>
                </c:pt>
                <c:pt idx="1172">
                  <c:v>-3931.7683381259899</c:v>
                </c:pt>
                <c:pt idx="1173">
                  <c:v>-3962.0150222384</c:v>
                </c:pt>
                <c:pt idx="1174">
                  <c:v>-3985.8541069521898</c:v>
                </c:pt>
                <c:pt idx="1175">
                  <c:v>-4018.6166134022801</c:v>
                </c:pt>
                <c:pt idx="1176">
                  <c:v>-4056.0055770570598</c:v>
                </c:pt>
                <c:pt idx="1177">
                  <c:v>-4091.2010295812001</c:v>
                </c:pt>
                <c:pt idx="1178">
                  <c:v>-4128.3001697760801</c:v>
                </c:pt>
                <c:pt idx="1179">
                  <c:v>-4166.5150289293697</c:v>
                </c:pt>
                <c:pt idx="1180">
                  <c:v>-4193.6096532605898</c:v>
                </c:pt>
                <c:pt idx="1181">
                  <c:v>-4213.1160802047398</c:v>
                </c:pt>
                <c:pt idx="1182">
                  <c:v>-4234.9975098519299</c:v>
                </c:pt>
                <c:pt idx="1183">
                  <c:v>-4258.4319114971704</c:v>
                </c:pt>
                <c:pt idx="1184">
                  <c:v>-4274.7538026885004</c:v>
                </c:pt>
                <c:pt idx="1185">
                  <c:v>-4290.6715823068298</c:v>
                </c:pt>
                <c:pt idx="1186">
                  <c:v>-4305.7699756789698</c:v>
                </c:pt>
                <c:pt idx="1187">
                  <c:v>-4311.5677670077102</c:v>
                </c:pt>
                <c:pt idx="1188">
                  <c:v>-4313.0370620209096</c:v>
                </c:pt>
                <c:pt idx="1189">
                  <c:v>-4306.5268095209003</c:v>
                </c:pt>
                <c:pt idx="1190">
                  <c:v>-4292.2633886343101</c:v>
                </c:pt>
                <c:pt idx="1191">
                  <c:v>-4276.4278484713304</c:v>
                </c:pt>
                <c:pt idx="1192">
                  <c:v>-4261.5908441890197</c:v>
                </c:pt>
                <c:pt idx="1193">
                  <c:v>-4244.0052776549201</c:v>
                </c:pt>
                <c:pt idx="1194">
                  <c:v>-4219.1817265616401</c:v>
                </c:pt>
                <c:pt idx="1195">
                  <c:v>-4190.8764874416302</c:v>
                </c:pt>
                <c:pt idx="1196">
                  <c:v>-4147.0527201872901</c:v>
                </c:pt>
                <c:pt idx="1197">
                  <c:v>-4106.3743247951797</c:v>
                </c:pt>
                <c:pt idx="1198">
                  <c:v>-4085.3280473497798</c:v>
                </c:pt>
                <c:pt idx="1199">
                  <c:v>-4056.4523536903698</c:v>
                </c:pt>
                <c:pt idx="1200">
                  <c:v>-4005.6812008340398</c:v>
                </c:pt>
                <c:pt idx="1201">
                  <c:v>-3942.11310709195</c:v>
                </c:pt>
                <c:pt idx="1202">
                  <c:v>-3878.8609418874298</c:v>
                </c:pt>
                <c:pt idx="1203">
                  <c:v>-3810.7994468418901</c:v>
                </c:pt>
                <c:pt idx="1204">
                  <c:v>-3751.1707290852501</c:v>
                </c:pt>
                <c:pt idx="1205">
                  <c:v>-3699.7552003649098</c:v>
                </c:pt>
                <c:pt idx="1206">
                  <c:v>-3638.6024814125699</c:v>
                </c:pt>
                <c:pt idx="1207">
                  <c:v>-3562.7014786591399</c:v>
                </c:pt>
                <c:pt idx="1208">
                  <c:v>-3480.5363083072398</c:v>
                </c:pt>
                <c:pt idx="1209">
                  <c:v>-3402.6896626489001</c:v>
                </c:pt>
                <c:pt idx="1210">
                  <c:v>-3324.7690913841102</c:v>
                </c:pt>
                <c:pt idx="1211">
                  <c:v>-3236.0779065728998</c:v>
                </c:pt>
                <c:pt idx="1212">
                  <c:v>-3136.9640776104202</c:v>
                </c:pt>
                <c:pt idx="1213">
                  <c:v>-3040.3389374376402</c:v>
                </c:pt>
                <c:pt idx="1214">
                  <c:v>-2952.0713250727399</c:v>
                </c:pt>
                <c:pt idx="1215">
                  <c:v>-2865.30412176751</c:v>
                </c:pt>
                <c:pt idx="1216">
                  <c:v>-2774.0445056293001</c:v>
                </c:pt>
                <c:pt idx="1217">
                  <c:v>-2688.11394018183</c:v>
                </c:pt>
                <c:pt idx="1218">
                  <c:v>-2590.44268535438</c:v>
                </c:pt>
                <c:pt idx="1219">
                  <c:v>-2475.7689299101398</c:v>
                </c:pt>
                <c:pt idx="1220">
                  <c:v>-2362.5530011801702</c:v>
                </c:pt>
                <c:pt idx="1221">
                  <c:v>-2258.3210790707899</c:v>
                </c:pt>
                <c:pt idx="1222">
                  <c:v>-2152.5137885597201</c:v>
                </c:pt>
                <c:pt idx="1223">
                  <c:v>-2042.82387931577</c:v>
                </c:pt>
                <c:pt idx="1224">
                  <c:v>-1933.4008288073101</c:v>
                </c:pt>
                <c:pt idx="1225">
                  <c:v>-1801.3788144433399</c:v>
                </c:pt>
                <c:pt idx="1226">
                  <c:v>-1679.2024391766599</c:v>
                </c:pt>
                <c:pt idx="1227">
                  <c:v>-1589.59092473946</c:v>
                </c:pt>
                <c:pt idx="1228">
                  <c:v>-1501.7596231894099</c:v>
                </c:pt>
                <c:pt idx="1229">
                  <c:v>-1398.1853739968001</c:v>
                </c:pt>
                <c:pt idx="1230">
                  <c:v>-1281.6935114733401</c:v>
                </c:pt>
                <c:pt idx="1231">
                  <c:v>-1173.1205150400899</c:v>
                </c:pt>
                <c:pt idx="1232">
                  <c:v>-1072.8502347134399</c:v>
                </c:pt>
                <c:pt idx="1233">
                  <c:v>-981.86399496499405</c:v>
                </c:pt>
                <c:pt idx="1234">
                  <c:v>-883.39611518601896</c:v>
                </c:pt>
                <c:pt idx="1235">
                  <c:v>-771.34616408094598</c:v>
                </c:pt>
                <c:pt idx="1236">
                  <c:v>-657.15438065920705</c:v>
                </c:pt>
                <c:pt idx="1237">
                  <c:v>-551.83221223661405</c:v>
                </c:pt>
                <c:pt idx="1238">
                  <c:v>-459.48663918928401</c:v>
                </c:pt>
                <c:pt idx="1239">
                  <c:v>-369.70252919266198</c:v>
                </c:pt>
                <c:pt idx="1240">
                  <c:v>-280.53876170104797</c:v>
                </c:pt>
                <c:pt idx="1241">
                  <c:v>-199.02682496338301</c:v>
                </c:pt>
                <c:pt idx="1242">
                  <c:v>-124.68162785565001</c:v>
                </c:pt>
                <c:pt idx="1243">
                  <c:v>-48.973529235966801</c:v>
                </c:pt>
                <c:pt idx="1244">
                  <c:v>29.267078759578901</c:v>
                </c:pt>
                <c:pt idx="1245">
                  <c:v>102.0285980204</c:v>
                </c:pt>
                <c:pt idx="1246">
                  <c:v>166.79160490463499</c:v>
                </c:pt>
                <c:pt idx="1247">
                  <c:v>236.18945442479799</c:v>
                </c:pt>
                <c:pt idx="1248">
                  <c:v>312.47318950034997</c:v>
                </c:pt>
                <c:pt idx="1249">
                  <c:v>381.12639950985999</c:v>
                </c:pt>
                <c:pt idx="1250">
                  <c:v>434.05914375460401</c:v>
                </c:pt>
                <c:pt idx="1251">
                  <c:v>479.816151312751</c:v>
                </c:pt>
                <c:pt idx="1252">
                  <c:v>520.89217992336899</c:v>
                </c:pt>
                <c:pt idx="1253">
                  <c:v>574.093075162697</c:v>
                </c:pt>
                <c:pt idx="1254">
                  <c:v>642.25451899634504</c:v>
                </c:pt>
                <c:pt idx="1255">
                  <c:v>686.86915264661502</c:v>
                </c:pt>
                <c:pt idx="1256">
                  <c:v>686.11792398524096</c:v>
                </c:pt>
                <c:pt idx="1257">
                  <c:v>681.03133042761203</c:v>
                </c:pt>
                <c:pt idx="1258">
                  <c:v>702.01473670048995</c:v>
                </c:pt>
                <c:pt idx="1259">
                  <c:v>736.31983185769195</c:v>
                </c:pt>
                <c:pt idx="1260">
                  <c:v>761.91578119160295</c:v>
                </c:pt>
                <c:pt idx="1261">
                  <c:v>772.90013720341403</c:v>
                </c:pt>
                <c:pt idx="1262">
                  <c:v>779.66837494316303</c:v>
                </c:pt>
                <c:pt idx="1263">
                  <c:v>793.20750687358804</c:v>
                </c:pt>
                <c:pt idx="1264">
                  <c:v>807.62648041950399</c:v>
                </c:pt>
                <c:pt idx="1265">
                  <c:v>809.87634509588804</c:v>
                </c:pt>
                <c:pt idx="1266">
                  <c:v>804.86088130449605</c:v>
                </c:pt>
                <c:pt idx="1267">
                  <c:v>801.37011692388501</c:v>
                </c:pt>
                <c:pt idx="1268">
                  <c:v>799.09354489314796</c:v>
                </c:pt>
                <c:pt idx="1269">
                  <c:v>788.55972204768705</c:v>
                </c:pt>
                <c:pt idx="1270">
                  <c:v>766.49221017433695</c:v>
                </c:pt>
                <c:pt idx="1271">
                  <c:v>745.07394295293295</c:v>
                </c:pt>
                <c:pt idx="1272">
                  <c:v>733.51661413054001</c:v>
                </c:pt>
                <c:pt idx="1273">
                  <c:v>721.69147907598301</c:v>
                </c:pt>
                <c:pt idx="1274">
                  <c:v>695.89396159271701</c:v>
                </c:pt>
                <c:pt idx="1275">
                  <c:v>663.07800069712698</c:v>
                </c:pt>
                <c:pt idx="1276">
                  <c:v>640.56902792592803</c:v>
                </c:pt>
                <c:pt idx="1277">
                  <c:v>624.11480130100801</c:v>
                </c:pt>
                <c:pt idx="1278">
                  <c:v>604.15308084126798</c:v>
                </c:pt>
                <c:pt idx="1279">
                  <c:v>577.63087677741601</c:v>
                </c:pt>
                <c:pt idx="1280">
                  <c:v>552.82229551670503</c:v>
                </c:pt>
                <c:pt idx="1281">
                  <c:v>519.77960608288902</c:v>
                </c:pt>
                <c:pt idx="1282">
                  <c:v>498.87580720998301</c:v>
                </c:pt>
                <c:pt idx="1283">
                  <c:v>493.97436527769702</c:v>
                </c:pt>
                <c:pt idx="1284">
                  <c:v>481.457034665207</c:v>
                </c:pt>
                <c:pt idx="1285">
                  <c:v>439.33003619602698</c:v>
                </c:pt>
                <c:pt idx="1286">
                  <c:v>395.49436023080102</c:v>
                </c:pt>
                <c:pt idx="1287">
                  <c:v>379.630718484939</c:v>
                </c:pt>
                <c:pt idx="1288">
                  <c:v>360.435155594273</c:v>
                </c:pt>
                <c:pt idx="1289">
                  <c:v>335.51718937104198</c:v>
                </c:pt>
                <c:pt idx="1290">
                  <c:v>313.37242932433702</c:v>
                </c:pt>
                <c:pt idx="1291">
                  <c:v>298.13675268613201</c:v>
                </c:pt>
                <c:pt idx="1292">
                  <c:v>277.578595139264</c:v>
                </c:pt>
                <c:pt idx="1293">
                  <c:v>251.40552834856999</c:v>
                </c:pt>
                <c:pt idx="1294">
                  <c:v>235.853022611271</c:v>
                </c:pt>
                <c:pt idx="1295">
                  <c:v>234.30971739270299</c:v>
                </c:pt>
                <c:pt idx="1296">
                  <c:v>220.69146280724601</c:v>
                </c:pt>
                <c:pt idx="1297">
                  <c:v>203.626129044648</c:v>
                </c:pt>
                <c:pt idx="1298">
                  <c:v>207.283057833659</c:v>
                </c:pt>
                <c:pt idx="1299">
                  <c:v>226.01138098176801</c:v>
                </c:pt>
                <c:pt idx="1300">
                  <c:v>239.50416648165501</c:v>
                </c:pt>
                <c:pt idx="1301">
                  <c:v>242.843034291539</c:v>
                </c:pt>
                <c:pt idx="1302">
                  <c:v>250.63781260081001</c:v>
                </c:pt>
                <c:pt idx="1303">
                  <c:v>257.21651337122398</c:v>
                </c:pt>
                <c:pt idx="1304">
                  <c:v>260.51811208087099</c:v>
                </c:pt>
                <c:pt idx="1305">
                  <c:v>270.04491786846302</c:v>
                </c:pt>
                <c:pt idx="1306">
                  <c:v>290.34556905370101</c:v>
                </c:pt>
                <c:pt idx="1307">
                  <c:v>311.79029821670503</c:v>
                </c:pt>
                <c:pt idx="1308">
                  <c:v>318.77700371592999</c:v>
                </c:pt>
                <c:pt idx="1309">
                  <c:v>336.06839792835302</c:v>
                </c:pt>
                <c:pt idx="1310">
                  <c:v>391.53977798900701</c:v>
                </c:pt>
                <c:pt idx="1311">
                  <c:v>457.08583970780501</c:v>
                </c:pt>
                <c:pt idx="1312">
                  <c:v>487.10930946033801</c:v>
                </c:pt>
                <c:pt idx="1313">
                  <c:v>497.33598724879801</c:v>
                </c:pt>
                <c:pt idx="1314">
                  <c:v>537.84227172262797</c:v>
                </c:pt>
                <c:pt idx="1315">
                  <c:v>587.87915607091395</c:v>
                </c:pt>
                <c:pt idx="1316">
                  <c:v>635.40757722460205</c:v>
                </c:pt>
                <c:pt idx="1317">
                  <c:v>688.30009811978402</c:v>
                </c:pt>
                <c:pt idx="1318">
                  <c:v>742.26709522277599</c:v>
                </c:pt>
                <c:pt idx="1319">
                  <c:v>798.80491291374994</c:v>
                </c:pt>
                <c:pt idx="1320">
                  <c:v>855.39326973901802</c:v>
                </c:pt>
                <c:pt idx="1321">
                  <c:v>909.47577906521303</c:v>
                </c:pt>
                <c:pt idx="1322">
                  <c:v>967.31165035098195</c:v>
                </c:pt>
                <c:pt idx="1323">
                  <c:v>1027.57112422417</c:v>
                </c:pt>
                <c:pt idx="1324">
                  <c:v>1089.28717319823</c:v>
                </c:pt>
                <c:pt idx="1325">
                  <c:v>1155.7266236923001</c:v>
                </c:pt>
                <c:pt idx="1326">
                  <c:v>1224.3445639090501</c:v>
                </c:pt>
                <c:pt idx="1327">
                  <c:v>1288.5315138482799</c:v>
                </c:pt>
                <c:pt idx="1328">
                  <c:v>1348.36711814465</c:v>
                </c:pt>
                <c:pt idx="1329">
                  <c:v>1409.1333405693699</c:v>
                </c:pt>
                <c:pt idx="1330">
                  <c:v>1465.01660995323</c:v>
                </c:pt>
                <c:pt idx="1331">
                  <c:v>1523.50804726503</c:v>
                </c:pt>
                <c:pt idx="1332">
                  <c:v>1593.1037580807999</c:v>
                </c:pt>
                <c:pt idx="1333">
                  <c:v>1676.4343942216899</c:v>
                </c:pt>
                <c:pt idx="1334">
                  <c:v>1752.4403219384101</c:v>
                </c:pt>
                <c:pt idx="1335">
                  <c:v>1808.1247294109801</c:v>
                </c:pt>
                <c:pt idx="1336">
                  <c:v>1861.8551620539099</c:v>
                </c:pt>
                <c:pt idx="1337">
                  <c:v>1908.9453824737</c:v>
                </c:pt>
                <c:pt idx="1338">
                  <c:v>1967.0897450791001</c:v>
                </c:pt>
                <c:pt idx="1339">
                  <c:v>2038.6618219423101</c:v>
                </c:pt>
                <c:pt idx="1340">
                  <c:v>2102.6034317787098</c:v>
                </c:pt>
                <c:pt idx="1341">
                  <c:v>2139.15122549846</c:v>
                </c:pt>
                <c:pt idx="1342">
                  <c:v>2172.2743587138398</c:v>
                </c:pt>
                <c:pt idx="1343">
                  <c:v>2226.6601976540001</c:v>
                </c:pt>
                <c:pt idx="1344">
                  <c:v>2272.86699407576</c:v>
                </c:pt>
                <c:pt idx="1345">
                  <c:v>2308.21417457806</c:v>
                </c:pt>
                <c:pt idx="1346">
                  <c:v>2342.5405372211599</c:v>
                </c:pt>
                <c:pt idx="1347">
                  <c:v>2380.15091833732</c:v>
                </c:pt>
                <c:pt idx="1348">
                  <c:v>2410.5242603563702</c:v>
                </c:pt>
                <c:pt idx="1349">
                  <c:v>2432.7231920427198</c:v>
                </c:pt>
                <c:pt idx="1350">
                  <c:v>2455.358666138</c:v>
                </c:pt>
                <c:pt idx="1351">
                  <c:v>2480.88439909525</c:v>
                </c:pt>
                <c:pt idx="1352">
                  <c:v>2499.4713053137598</c:v>
                </c:pt>
                <c:pt idx="1353">
                  <c:v>2509.3524994290301</c:v>
                </c:pt>
                <c:pt idx="1354">
                  <c:v>2516.30711673823</c:v>
                </c:pt>
                <c:pt idx="1355">
                  <c:v>2519.11814975059</c:v>
                </c:pt>
                <c:pt idx="1356">
                  <c:v>2514.7933195902501</c:v>
                </c:pt>
                <c:pt idx="1357">
                  <c:v>2508.7125966057602</c:v>
                </c:pt>
                <c:pt idx="1358">
                  <c:v>2505.0060517311099</c:v>
                </c:pt>
                <c:pt idx="1359">
                  <c:v>2498.0454331034098</c:v>
                </c:pt>
                <c:pt idx="1360">
                  <c:v>2484.7993892713798</c:v>
                </c:pt>
                <c:pt idx="1361">
                  <c:v>2464.03267465815</c:v>
                </c:pt>
                <c:pt idx="1362">
                  <c:v>2437.9709405982899</c:v>
                </c:pt>
                <c:pt idx="1363">
                  <c:v>2406.7775018304001</c:v>
                </c:pt>
                <c:pt idx="1364">
                  <c:v>2363.0223655981999</c:v>
                </c:pt>
                <c:pt idx="1365">
                  <c:v>2311.99337544224</c:v>
                </c:pt>
                <c:pt idx="1366">
                  <c:v>2265.1758062459398</c:v>
                </c:pt>
                <c:pt idx="1367">
                  <c:v>2218.66029904376</c:v>
                </c:pt>
                <c:pt idx="1368">
                  <c:v>2167.9326658487598</c:v>
                </c:pt>
                <c:pt idx="1369">
                  <c:v>2115.1748220098898</c:v>
                </c:pt>
                <c:pt idx="1370">
                  <c:v>2070.3551220900399</c:v>
                </c:pt>
                <c:pt idx="1371">
                  <c:v>2018.8160613687801</c:v>
                </c:pt>
                <c:pt idx="1372">
                  <c:v>1957.3718453773699</c:v>
                </c:pt>
                <c:pt idx="1373">
                  <c:v>1894.72225290353</c:v>
                </c:pt>
                <c:pt idx="1374">
                  <c:v>1802.73504349258</c:v>
                </c:pt>
                <c:pt idx="1375">
                  <c:v>1724.63508848846</c:v>
                </c:pt>
                <c:pt idx="1376">
                  <c:v>1689.1891154637999</c:v>
                </c:pt>
                <c:pt idx="1377">
                  <c:v>1654.54329477905</c:v>
                </c:pt>
                <c:pt idx="1378">
                  <c:v>1562.63481570621</c:v>
                </c:pt>
                <c:pt idx="1379">
                  <c:v>1450.1130933229799</c:v>
                </c:pt>
                <c:pt idx="1380">
                  <c:v>1378.18347134754</c:v>
                </c:pt>
                <c:pt idx="1381">
                  <c:v>1304.6786693563399</c:v>
                </c:pt>
                <c:pt idx="1382">
                  <c:v>1245.4514068876899</c:v>
                </c:pt>
                <c:pt idx="1383">
                  <c:v>1186.9055022382599</c:v>
                </c:pt>
                <c:pt idx="1384">
                  <c:v>1109.5131406145699</c:v>
                </c:pt>
                <c:pt idx="1385">
                  <c:v>1020.04601825238</c:v>
                </c:pt>
                <c:pt idx="1386">
                  <c:v>930.74887756569206</c:v>
                </c:pt>
                <c:pt idx="1387">
                  <c:v>856.13033248628301</c:v>
                </c:pt>
                <c:pt idx="1388">
                  <c:v>787.86875534013097</c:v>
                </c:pt>
                <c:pt idx="1389">
                  <c:v>717.83783918259098</c:v>
                </c:pt>
                <c:pt idx="1390">
                  <c:v>651.80607316091903</c:v>
                </c:pt>
                <c:pt idx="1391">
                  <c:v>594.75124659150401</c:v>
                </c:pt>
                <c:pt idx="1392">
                  <c:v>541.46428331042398</c:v>
                </c:pt>
                <c:pt idx="1393">
                  <c:v>483.76916723857698</c:v>
                </c:pt>
                <c:pt idx="1394">
                  <c:v>416.5137420447</c:v>
                </c:pt>
                <c:pt idx="1395">
                  <c:v>360.91697653900201</c:v>
                </c:pt>
                <c:pt idx="1396">
                  <c:v>342.43653695526399</c:v>
                </c:pt>
                <c:pt idx="1397">
                  <c:v>324.05569541384301</c:v>
                </c:pt>
                <c:pt idx="1398">
                  <c:v>271.63514441202398</c:v>
                </c:pt>
                <c:pt idx="1399">
                  <c:v>212.313679022706</c:v>
                </c:pt>
                <c:pt idx="1400">
                  <c:v>166.71289144468901</c:v>
                </c:pt>
                <c:pt idx="1401">
                  <c:v>132.98114710922499</c:v>
                </c:pt>
                <c:pt idx="1402">
                  <c:v>109.09861693483001</c:v>
                </c:pt>
                <c:pt idx="1403">
                  <c:v>97.614984883215996</c:v>
                </c:pt>
                <c:pt idx="1404">
                  <c:v>83.211002516670007</c:v>
                </c:pt>
                <c:pt idx="1405">
                  <c:v>63.5150349007098</c:v>
                </c:pt>
                <c:pt idx="1406">
                  <c:v>51.949140365318399</c:v>
                </c:pt>
                <c:pt idx="1407">
                  <c:v>52.756906460244103</c:v>
                </c:pt>
                <c:pt idx="1408">
                  <c:v>63.043152924210503</c:v>
                </c:pt>
                <c:pt idx="1409">
                  <c:v>77.553507782120306</c:v>
                </c:pt>
                <c:pt idx="1410">
                  <c:v>92.469777563668202</c:v>
                </c:pt>
                <c:pt idx="1411">
                  <c:v>105.9269713301</c:v>
                </c:pt>
                <c:pt idx="1412">
                  <c:v>123.85935227539601</c:v>
                </c:pt>
                <c:pt idx="1413">
                  <c:v>148.33627089770999</c:v>
                </c:pt>
                <c:pt idx="1414">
                  <c:v>174.84576850348401</c:v>
                </c:pt>
                <c:pt idx="1415">
                  <c:v>207.328772413514</c:v>
                </c:pt>
                <c:pt idx="1416">
                  <c:v>247.54363563770499</c:v>
                </c:pt>
                <c:pt idx="1417">
                  <c:v>292.30550030517298</c:v>
                </c:pt>
                <c:pt idx="1418">
                  <c:v>339.24690432500898</c:v>
                </c:pt>
                <c:pt idx="1419">
                  <c:v>394.429220636146</c:v>
                </c:pt>
                <c:pt idx="1420">
                  <c:v>459.25135396546</c:v>
                </c:pt>
                <c:pt idx="1421">
                  <c:v>522.23766543471595</c:v>
                </c:pt>
                <c:pt idx="1422">
                  <c:v>574.55707496433399</c:v>
                </c:pt>
                <c:pt idx="1423">
                  <c:v>662.72054960053504</c:v>
                </c:pt>
                <c:pt idx="1424">
                  <c:v>757.16245802640594</c:v>
                </c:pt>
                <c:pt idx="1425">
                  <c:v>813.99556351743502</c:v>
                </c:pt>
                <c:pt idx="1426">
                  <c:v>884.76301959845205</c:v>
                </c:pt>
                <c:pt idx="1427">
                  <c:v>980.79772569144495</c:v>
                </c:pt>
                <c:pt idx="1428">
                  <c:v>1080.8301099913699</c:v>
                </c:pt>
                <c:pt idx="1429">
                  <c:v>1167.53210771967</c:v>
                </c:pt>
                <c:pt idx="1430">
                  <c:v>1249.24122143809</c:v>
                </c:pt>
                <c:pt idx="1431">
                  <c:v>1326.04250618469</c:v>
                </c:pt>
                <c:pt idx="1432">
                  <c:v>1411.5704054461401</c:v>
                </c:pt>
                <c:pt idx="1433">
                  <c:v>1514.76425389308</c:v>
                </c:pt>
                <c:pt idx="1434">
                  <c:v>1614.8397087864</c:v>
                </c:pt>
                <c:pt idx="1435">
                  <c:v>1708.62980830273</c:v>
                </c:pt>
                <c:pt idx="1436">
                  <c:v>1805.8884103481801</c:v>
                </c:pt>
                <c:pt idx="1437">
                  <c:v>1900.4674402416899</c:v>
                </c:pt>
                <c:pt idx="1438">
                  <c:v>1997.5785110817801</c:v>
                </c:pt>
                <c:pt idx="1439">
                  <c:v>2097.70867730379</c:v>
                </c:pt>
                <c:pt idx="1440">
                  <c:v>2195.5304340654502</c:v>
                </c:pt>
                <c:pt idx="1441">
                  <c:v>2292.0040404534798</c:v>
                </c:pt>
                <c:pt idx="1442">
                  <c:v>2389.43282004921</c:v>
                </c:pt>
                <c:pt idx="1443">
                  <c:v>2480.89015638091</c:v>
                </c:pt>
                <c:pt idx="1444">
                  <c:v>2560.6078942057002</c:v>
                </c:pt>
                <c:pt idx="1445">
                  <c:v>2638.7724579981</c:v>
                </c:pt>
                <c:pt idx="1446">
                  <c:v>2713.2820674325098</c:v>
                </c:pt>
                <c:pt idx="1447">
                  <c:v>2785.5294982710798</c:v>
                </c:pt>
                <c:pt idx="1448">
                  <c:v>2865.3131798373602</c:v>
                </c:pt>
                <c:pt idx="1449">
                  <c:v>2938.02758461334</c:v>
                </c:pt>
                <c:pt idx="1450">
                  <c:v>2997.67737253722</c:v>
                </c:pt>
                <c:pt idx="1451">
                  <c:v>3061.3036617395701</c:v>
                </c:pt>
                <c:pt idx="1452">
                  <c:v>3149.46260377616</c:v>
                </c:pt>
                <c:pt idx="1453">
                  <c:v>3192.1430754587</c:v>
                </c:pt>
                <c:pt idx="1454">
                  <c:v>3198.1890676304802</c:v>
                </c:pt>
                <c:pt idx="1455">
                  <c:v>3240.9391164068502</c:v>
                </c:pt>
                <c:pt idx="1456">
                  <c:v>3280.36897832469</c:v>
                </c:pt>
                <c:pt idx="1457">
                  <c:v>3308.1248944014301</c:v>
                </c:pt>
                <c:pt idx="1458">
                  <c:v>3329.08901866212</c:v>
                </c:pt>
                <c:pt idx="1459">
                  <c:v>3346.0265879529802</c:v>
                </c:pt>
                <c:pt idx="1460">
                  <c:v>3351.6614103178899</c:v>
                </c:pt>
                <c:pt idx="1461">
                  <c:v>3354.1512484755299</c:v>
                </c:pt>
                <c:pt idx="1462">
                  <c:v>3356.8479350003499</c:v>
                </c:pt>
                <c:pt idx="1463">
                  <c:v>3346.49484517156</c:v>
                </c:pt>
                <c:pt idx="1464">
                  <c:v>3325.7374866241298</c:v>
                </c:pt>
                <c:pt idx="1465">
                  <c:v>3302.2641919890102</c:v>
                </c:pt>
                <c:pt idx="1466">
                  <c:v>3275.89889839328</c:v>
                </c:pt>
                <c:pt idx="1467">
                  <c:v>3241.4540097661702</c:v>
                </c:pt>
                <c:pt idx="1468">
                  <c:v>3194.5236994167299</c:v>
                </c:pt>
                <c:pt idx="1469">
                  <c:v>3138.6501801275599</c:v>
                </c:pt>
                <c:pt idx="1470">
                  <c:v>3079.83481810577</c:v>
                </c:pt>
                <c:pt idx="1471">
                  <c:v>3020.0829948156102</c:v>
                </c:pt>
                <c:pt idx="1472">
                  <c:v>2954.0104964387101</c:v>
                </c:pt>
                <c:pt idx="1473">
                  <c:v>2876.7459557173802</c:v>
                </c:pt>
                <c:pt idx="1474">
                  <c:v>2793.6310711131</c:v>
                </c:pt>
                <c:pt idx="1475">
                  <c:v>2705.1819686158001</c:v>
                </c:pt>
                <c:pt idx="1476">
                  <c:v>2610.95240079118</c:v>
                </c:pt>
                <c:pt idx="1477">
                  <c:v>2508.6985178994801</c:v>
                </c:pt>
                <c:pt idx="1478">
                  <c:v>2395.37705880773</c:v>
                </c:pt>
                <c:pt idx="1479">
                  <c:v>2305.12981832691</c:v>
                </c:pt>
                <c:pt idx="1480">
                  <c:v>2217.6916890815901</c:v>
                </c:pt>
                <c:pt idx="1481">
                  <c:v>2091.6907330080298</c:v>
                </c:pt>
                <c:pt idx="1482">
                  <c:v>1939.66568888393</c:v>
                </c:pt>
                <c:pt idx="1483">
                  <c:v>1797.4863032211799</c:v>
                </c:pt>
                <c:pt idx="1484">
                  <c:v>1677.65661331517</c:v>
                </c:pt>
                <c:pt idx="1485">
                  <c:v>1546.1488167828099</c:v>
                </c:pt>
                <c:pt idx="1486">
                  <c:v>1402.5410870558701</c:v>
                </c:pt>
                <c:pt idx="1487">
                  <c:v>1254.9896772806301</c:v>
                </c:pt>
                <c:pt idx="1488">
                  <c:v>1115.7527287446901</c:v>
                </c:pt>
                <c:pt idx="1489">
                  <c:v>984.83131097967498</c:v>
                </c:pt>
                <c:pt idx="1490">
                  <c:v>855.51447028467203</c:v>
                </c:pt>
                <c:pt idx="1491">
                  <c:v>709.93129315572105</c:v>
                </c:pt>
                <c:pt idx="1492">
                  <c:v>550.75717730320196</c:v>
                </c:pt>
                <c:pt idx="1493">
                  <c:v>392.45499092479798</c:v>
                </c:pt>
                <c:pt idx="1494">
                  <c:v>237.73814686189601</c:v>
                </c:pt>
                <c:pt idx="1495">
                  <c:v>92.948616280693997</c:v>
                </c:pt>
                <c:pt idx="1496">
                  <c:v>-43.528486515632501</c:v>
                </c:pt>
                <c:pt idx="1497">
                  <c:v>-185.56862135679799</c:v>
                </c:pt>
                <c:pt idx="1498">
                  <c:v>-338.34266379866301</c:v>
                </c:pt>
                <c:pt idx="1499">
                  <c:v>-488.129650775919</c:v>
                </c:pt>
                <c:pt idx="1500">
                  <c:v>-625.68726681886199</c:v>
                </c:pt>
                <c:pt idx="1501">
                  <c:v>-764.07478514775198</c:v>
                </c:pt>
                <c:pt idx="1502">
                  <c:v>-897.40593403778996</c:v>
                </c:pt>
                <c:pt idx="1503">
                  <c:v>-1022.94537565312</c:v>
                </c:pt>
                <c:pt idx="1504">
                  <c:v>-1158.03885535475</c:v>
                </c:pt>
                <c:pt idx="1505">
                  <c:v>-1281.3970996775099</c:v>
                </c:pt>
                <c:pt idx="1506">
                  <c:v>-1390.3560745750499</c:v>
                </c:pt>
                <c:pt idx="1507">
                  <c:v>-1498.2014211261701</c:v>
                </c:pt>
                <c:pt idx="1508">
                  <c:v>-1583.5753066570601</c:v>
                </c:pt>
                <c:pt idx="1509">
                  <c:v>-1696.9910579679299</c:v>
                </c:pt>
                <c:pt idx="1510">
                  <c:v>-1829.00558968923</c:v>
                </c:pt>
                <c:pt idx="1511">
                  <c:v>-1920.7073594768699</c:v>
                </c:pt>
                <c:pt idx="1512">
                  <c:v>-2012.50194151285</c:v>
                </c:pt>
                <c:pt idx="1513">
                  <c:v>-2098.3391352712601</c:v>
                </c:pt>
                <c:pt idx="1514">
                  <c:v>-2163.6154667584601</c:v>
                </c:pt>
                <c:pt idx="1515">
                  <c:v>-2221.1009729355201</c:v>
                </c:pt>
                <c:pt idx="1516">
                  <c:v>-2283.8003056139401</c:v>
                </c:pt>
                <c:pt idx="1517">
                  <c:v>-2345.21751064516</c:v>
                </c:pt>
                <c:pt idx="1518">
                  <c:v>-2388.3650997334098</c:v>
                </c:pt>
                <c:pt idx="1519">
                  <c:v>-2415.5435252019802</c:v>
                </c:pt>
                <c:pt idx="1520">
                  <c:v>-2441.7134560834402</c:v>
                </c:pt>
                <c:pt idx="1521">
                  <c:v>-2474.63639483416</c:v>
                </c:pt>
                <c:pt idx="1522">
                  <c:v>-2498.2606030641</c:v>
                </c:pt>
                <c:pt idx="1523">
                  <c:v>-2492.6283216380698</c:v>
                </c:pt>
                <c:pt idx="1524">
                  <c:v>-2483.6378459059001</c:v>
                </c:pt>
                <c:pt idx="1525">
                  <c:v>-2492.1382888510898</c:v>
                </c:pt>
                <c:pt idx="1526">
                  <c:v>-2493.5299000569198</c:v>
                </c:pt>
                <c:pt idx="1527">
                  <c:v>-2473.9821179157502</c:v>
                </c:pt>
                <c:pt idx="1528">
                  <c:v>-2446.3538097465298</c:v>
                </c:pt>
                <c:pt idx="1529">
                  <c:v>-2419.28959089925</c:v>
                </c:pt>
                <c:pt idx="1530">
                  <c:v>-2370.3077244923802</c:v>
                </c:pt>
                <c:pt idx="1531">
                  <c:v>-2311.4085249478198</c:v>
                </c:pt>
                <c:pt idx="1532">
                  <c:v>-2260.32483919075</c:v>
                </c:pt>
                <c:pt idx="1533">
                  <c:v>-2212.1416267229201</c:v>
                </c:pt>
                <c:pt idx="1534">
                  <c:v>-2154.1756119650399</c:v>
                </c:pt>
                <c:pt idx="1535">
                  <c:v>-2050.1179517433502</c:v>
                </c:pt>
                <c:pt idx="1536">
                  <c:v>-1939.34944487949</c:v>
                </c:pt>
                <c:pt idx="1537">
                  <c:v>-1872.47407324299</c:v>
                </c:pt>
                <c:pt idx="1538">
                  <c:v>-1813.6443061678899</c:v>
                </c:pt>
                <c:pt idx="1539">
                  <c:v>-1720.44939106993</c:v>
                </c:pt>
                <c:pt idx="1540">
                  <c:v>-1597.24974588341</c:v>
                </c:pt>
                <c:pt idx="1541">
                  <c:v>-1486.0618051511999</c:v>
                </c:pt>
                <c:pt idx="1542">
                  <c:v>-1364.5849956751499</c:v>
                </c:pt>
                <c:pt idx="1543">
                  <c:v>-1236.5419905458</c:v>
                </c:pt>
                <c:pt idx="1544">
                  <c:v>-1119.76593552247</c:v>
                </c:pt>
                <c:pt idx="1545">
                  <c:v>-1010.75203588182</c:v>
                </c:pt>
                <c:pt idx="1546">
                  <c:v>-901.97506497152006</c:v>
                </c:pt>
                <c:pt idx="1547">
                  <c:v>-776.53860730018096</c:v>
                </c:pt>
                <c:pt idx="1548">
                  <c:v>-636.72751140996399</c:v>
                </c:pt>
                <c:pt idx="1549">
                  <c:v>-489.98381152393898</c:v>
                </c:pt>
                <c:pt idx="1550">
                  <c:v>-355.41258886812102</c:v>
                </c:pt>
                <c:pt idx="1551">
                  <c:v>-229.64636399027401</c:v>
                </c:pt>
                <c:pt idx="1552">
                  <c:v>-91.667020418506397</c:v>
                </c:pt>
                <c:pt idx="1553">
                  <c:v>51.180108283637097</c:v>
                </c:pt>
                <c:pt idx="1554">
                  <c:v>199.605844298698</c:v>
                </c:pt>
                <c:pt idx="1555">
                  <c:v>347.60977845998502</c:v>
                </c:pt>
                <c:pt idx="1556">
                  <c:v>488.04598286816798</c:v>
                </c:pt>
                <c:pt idx="1557">
                  <c:v>637.56174526316295</c:v>
                </c:pt>
                <c:pt idx="1558">
                  <c:v>777.82335149732501</c:v>
                </c:pt>
                <c:pt idx="1559">
                  <c:v>897.06462116275702</c:v>
                </c:pt>
                <c:pt idx="1560">
                  <c:v>1024.53586427864</c:v>
                </c:pt>
                <c:pt idx="1561">
                  <c:v>1159.6055427271899</c:v>
                </c:pt>
                <c:pt idx="1562">
                  <c:v>1312.68829948287</c:v>
                </c:pt>
                <c:pt idx="1563">
                  <c:v>1475.1055561842099</c:v>
                </c:pt>
                <c:pt idx="1564">
                  <c:v>1574.13084336406</c:v>
                </c:pt>
                <c:pt idx="1565">
                  <c:v>1656.17698379124</c:v>
                </c:pt>
                <c:pt idx="1566">
                  <c:v>1780.30091767976</c:v>
                </c:pt>
                <c:pt idx="1567">
                  <c:v>1900.78335336241</c:v>
                </c:pt>
                <c:pt idx="1568">
                  <c:v>2015.08960172247</c:v>
                </c:pt>
                <c:pt idx="1569">
                  <c:v>2120.9274987181898</c:v>
                </c:pt>
                <c:pt idx="1570">
                  <c:v>2221.31915868543</c:v>
                </c:pt>
                <c:pt idx="1571">
                  <c:v>2319.4074262869299</c:v>
                </c:pt>
                <c:pt idx="1572">
                  <c:v>2415.5786498025</c:v>
                </c:pt>
                <c:pt idx="1573">
                  <c:v>2505.337328999</c:v>
                </c:pt>
                <c:pt idx="1574">
                  <c:v>2586.38055523086</c:v>
                </c:pt>
                <c:pt idx="1575">
                  <c:v>2662.69220124199</c:v>
                </c:pt>
                <c:pt idx="1576">
                  <c:v>2735.0326518121601</c:v>
                </c:pt>
                <c:pt idx="1577">
                  <c:v>2798.6757294241402</c:v>
                </c:pt>
                <c:pt idx="1578">
                  <c:v>2851.0122266885</c:v>
                </c:pt>
                <c:pt idx="1579">
                  <c:v>2893.2323745927702</c:v>
                </c:pt>
                <c:pt idx="1580">
                  <c:v>2936.4419704871998</c:v>
                </c:pt>
                <c:pt idx="1581">
                  <c:v>2983.1884363070199</c:v>
                </c:pt>
                <c:pt idx="1582">
                  <c:v>3023.2919061167499</c:v>
                </c:pt>
                <c:pt idx="1583">
                  <c:v>3050.5136809911301</c:v>
                </c:pt>
                <c:pt idx="1584">
                  <c:v>3069.6282243032701</c:v>
                </c:pt>
                <c:pt idx="1585">
                  <c:v>3083.0286730262301</c:v>
                </c:pt>
                <c:pt idx="1586">
                  <c:v>3076.2541133351501</c:v>
                </c:pt>
                <c:pt idx="1587">
                  <c:v>3093.82621480747</c:v>
                </c:pt>
                <c:pt idx="1588">
                  <c:v>3126.9997972294</c:v>
                </c:pt>
                <c:pt idx="1589">
                  <c:v>3124.54108964954</c:v>
                </c:pt>
                <c:pt idx="1590">
                  <c:v>3082.0926246683498</c:v>
                </c:pt>
                <c:pt idx="1591">
                  <c:v>3039.65231687715</c:v>
                </c:pt>
                <c:pt idx="1592">
                  <c:v>3019.9696960476999</c:v>
                </c:pt>
                <c:pt idx="1593">
                  <c:v>2985.8228741704802</c:v>
                </c:pt>
                <c:pt idx="1594">
                  <c:v>2951.3957319681299</c:v>
                </c:pt>
                <c:pt idx="1595">
                  <c:v>2916.6856162591898</c:v>
                </c:pt>
                <c:pt idx="1596">
                  <c:v>2875.1587898596499</c:v>
                </c:pt>
                <c:pt idx="1597">
                  <c:v>2831.3422406520799</c:v>
                </c:pt>
                <c:pt idx="1598">
                  <c:v>2771.04265258231</c:v>
                </c:pt>
                <c:pt idx="1599">
                  <c:v>2703.2628485157602</c:v>
                </c:pt>
                <c:pt idx="1600">
                  <c:v>2643.03666914425</c:v>
                </c:pt>
                <c:pt idx="1601">
                  <c:v>2578.26421289273</c:v>
                </c:pt>
                <c:pt idx="1602">
                  <c:v>2505.4276377712699</c:v>
                </c:pt>
                <c:pt idx="1603">
                  <c:v>2426.4459531361799</c:v>
                </c:pt>
                <c:pt idx="1604">
                  <c:v>2346.8485603621102</c:v>
                </c:pt>
                <c:pt idx="1605">
                  <c:v>2273.9824074549801</c:v>
                </c:pt>
                <c:pt idx="1606">
                  <c:v>2201.5286948807002</c:v>
                </c:pt>
                <c:pt idx="1607">
                  <c:v>2116.5907053987999</c:v>
                </c:pt>
                <c:pt idx="1608">
                  <c:v>2022.9541525090301</c:v>
                </c:pt>
                <c:pt idx="1609">
                  <c:v>1923.9495516494101</c:v>
                </c:pt>
                <c:pt idx="1610">
                  <c:v>1826.03479018896</c:v>
                </c:pt>
                <c:pt idx="1611">
                  <c:v>1732.45259755384</c:v>
                </c:pt>
                <c:pt idx="1612">
                  <c:v>1641.26560074811</c:v>
                </c:pt>
                <c:pt idx="1613">
                  <c:v>1560.8705506813001</c:v>
                </c:pt>
                <c:pt idx="1614">
                  <c:v>1476.14680557106</c:v>
                </c:pt>
                <c:pt idx="1615">
                  <c:v>1382.1305714361299</c:v>
                </c:pt>
                <c:pt idx="1616">
                  <c:v>1317.4014296810301</c:v>
                </c:pt>
                <c:pt idx="1617">
                  <c:v>1239.5204523012501</c:v>
                </c:pt>
                <c:pt idx="1618">
                  <c:v>1116.8209918258499</c:v>
                </c:pt>
                <c:pt idx="1619">
                  <c:v>991.06907824670498</c:v>
                </c:pt>
                <c:pt idx="1620">
                  <c:v>894.78035421826905</c:v>
                </c:pt>
                <c:pt idx="1621">
                  <c:v>817.82491814161403</c:v>
                </c:pt>
                <c:pt idx="1622">
                  <c:v>735.00075980903603</c:v>
                </c:pt>
                <c:pt idx="1623">
                  <c:v>660.92773629107603</c:v>
                </c:pt>
                <c:pt idx="1624">
                  <c:v>586.92228149296898</c:v>
                </c:pt>
                <c:pt idx="1625">
                  <c:v>505.63582423443597</c:v>
                </c:pt>
                <c:pt idx="1626">
                  <c:v>421.86387250050802</c:v>
                </c:pt>
                <c:pt idx="1627">
                  <c:v>338.50466063668</c:v>
                </c:pt>
                <c:pt idx="1628">
                  <c:v>257.71641887505098</c:v>
                </c:pt>
                <c:pt idx="1629">
                  <c:v>185.29436613622599</c:v>
                </c:pt>
                <c:pt idx="1630">
                  <c:v>119.958924327549</c:v>
                </c:pt>
                <c:pt idx="1631">
                  <c:v>56.248468592696497</c:v>
                </c:pt>
                <c:pt idx="1632">
                  <c:v>-3.5894970362009899</c:v>
                </c:pt>
                <c:pt idx="1633">
                  <c:v>-59.109738959011302</c:v>
                </c:pt>
                <c:pt idx="1634">
                  <c:v>-113.676268177094</c:v>
                </c:pt>
                <c:pt idx="1635">
                  <c:v>-176.31592636578401</c:v>
                </c:pt>
                <c:pt idx="1636">
                  <c:v>-233.32738853267199</c:v>
                </c:pt>
                <c:pt idx="1637">
                  <c:v>-276.27581943573102</c:v>
                </c:pt>
                <c:pt idx="1638">
                  <c:v>-321.84235595300601</c:v>
                </c:pt>
                <c:pt idx="1639">
                  <c:v>-365.97009213843501</c:v>
                </c:pt>
                <c:pt idx="1640">
                  <c:v>-404.26732478514901</c:v>
                </c:pt>
                <c:pt idx="1641">
                  <c:v>-436.62842889532197</c:v>
                </c:pt>
                <c:pt idx="1642">
                  <c:v>-460.48617387542203</c:v>
                </c:pt>
                <c:pt idx="1643">
                  <c:v>-490.090857048891</c:v>
                </c:pt>
                <c:pt idx="1644">
                  <c:v>-510.47950723951902</c:v>
                </c:pt>
                <c:pt idx="1645">
                  <c:v>-504.75080977804902</c:v>
                </c:pt>
                <c:pt idx="1646">
                  <c:v>-515.14015312143999</c:v>
                </c:pt>
                <c:pt idx="1647">
                  <c:v>-553.26275977591104</c:v>
                </c:pt>
                <c:pt idx="1648">
                  <c:v>-585.03953711675604</c:v>
                </c:pt>
                <c:pt idx="1649">
                  <c:v>-595.41396383516599</c:v>
                </c:pt>
                <c:pt idx="1650">
                  <c:v>-605.87034914310595</c:v>
                </c:pt>
                <c:pt idx="1651">
                  <c:v>-616.83922344160897</c:v>
                </c:pt>
                <c:pt idx="1652">
                  <c:v>-617.85013315892695</c:v>
                </c:pt>
                <c:pt idx="1653">
                  <c:v>-614.08089511399498</c:v>
                </c:pt>
                <c:pt idx="1654">
                  <c:v>-611.60821779947798</c:v>
                </c:pt>
                <c:pt idx="1655">
                  <c:v>-611.93176140630896</c:v>
                </c:pt>
                <c:pt idx="1656">
                  <c:v>-608.06411913000898</c:v>
                </c:pt>
                <c:pt idx="1657">
                  <c:v>-593.40975056713205</c:v>
                </c:pt>
                <c:pt idx="1658">
                  <c:v>-585.24759300128096</c:v>
                </c:pt>
                <c:pt idx="1659">
                  <c:v>-586.51227809490695</c:v>
                </c:pt>
                <c:pt idx="1660">
                  <c:v>-578.63401373323802</c:v>
                </c:pt>
                <c:pt idx="1661">
                  <c:v>-564.69436041050801</c:v>
                </c:pt>
                <c:pt idx="1662">
                  <c:v>-551.72793192993095</c:v>
                </c:pt>
                <c:pt idx="1663">
                  <c:v>-542.13993957878995</c:v>
                </c:pt>
                <c:pt idx="1664">
                  <c:v>-529.25012594306304</c:v>
                </c:pt>
                <c:pt idx="1665">
                  <c:v>-521.35049722338897</c:v>
                </c:pt>
                <c:pt idx="1666">
                  <c:v>-518.85725935012897</c:v>
                </c:pt>
                <c:pt idx="1667">
                  <c:v>-513.60825054373595</c:v>
                </c:pt>
                <c:pt idx="1668">
                  <c:v>-503.93867994121598</c:v>
                </c:pt>
                <c:pt idx="1669">
                  <c:v>-488.38028366849898</c:v>
                </c:pt>
                <c:pt idx="1670">
                  <c:v>-477.85659545842299</c:v>
                </c:pt>
                <c:pt idx="1671">
                  <c:v>-474.19558790348401</c:v>
                </c:pt>
                <c:pt idx="1672">
                  <c:v>-449.87248235857999</c:v>
                </c:pt>
                <c:pt idx="1673">
                  <c:v>-423.69455696130399</c:v>
                </c:pt>
                <c:pt idx="1674">
                  <c:v>-429.310467841177</c:v>
                </c:pt>
                <c:pt idx="1675">
                  <c:v>-454.10718871537301</c:v>
                </c:pt>
                <c:pt idx="1676">
                  <c:v>-466.54442383031102</c:v>
                </c:pt>
                <c:pt idx="1677">
                  <c:v>-460.39068629144703</c:v>
                </c:pt>
                <c:pt idx="1678">
                  <c:v>-468.03403590084099</c:v>
                </c:pt>
                <c:pt idx="1679">
                  <c:v>-503.51047944348301</c:v>
                </c:pt>
                <c:pt idx="1680">
                  <c:v>-526.43384370147896</c:v>
                </c:pt>
                <c:pt idx="1681">
                  <c:v>-504.57714867759501</c:v>
                </c:pt>
                <c:pt idx="1682">
                  <c:v>-481.828602431474</c:v>
                </c:pt>
                <c:pt idx="1683">
                  <c:v>-511.74184061751401</c:v>
                </c:pt>
                <c:pt idx="1684">
                  <c:v>-550.77180421241405</c:v>
                </c:pt>
                <c:pt idx="1685">
                  <c:v>-567.39678356509899</c:v>
                </c:pt>
                <c:pt idx="1686">
                  <c:v>-596.92613716143501</c:v>
                </c:pt>
                <c:pt idx="1687">
                  <c:v>-623.554794711824</c:v>
                </c:pt>
                <c:pt idx="1688">
                  <c:v>-650.47784405986101</c:v>
                </c:pt>
                <c:pt idx="1689">
                  <c:v>-688.25370168816903</c:v>
                </c:pt>
                <c:pt idx="1690">
                  <c:v>-734.63750010538695</c:v>
                </c:pt>
                <c:pt idx="1691">
                  <c:v>-772.17061210790803</c:v>
                </c:pt>
                <c:pt idx="1692">
                  <c:v>-802.16032009171704</c:v>
                </c:pt>
                <c:pt idx="1693">
                  <c:v>-840.76882680236497</c:v>
                </c:pt>
                <c:pt idx="1694">
                  <c:v>-884.40893184813297</c:v>
                </c:pt>
                <c:pt idx="1695">
                  <c:v>-942.11343806981404</c:v>
                </c:pt>
                <c:pt idx="1696">
                  <c:v>-1009.10727876976</c:v>
                </c:pt>
                <c:pt idx="1697">
                  <c:v>-1068.9548905343599</c:v>
                </c:pt>
                <c:pt idx="1698">
                  <c:v>-1107.43330796081</c:v>
                </c:pt>
                <c:pt idx="1699">
                  <c:v>-1138.2151374013799</c:v>
                </c:pt>
                <c:pt idx="1700">
                  <c:v>-1214.20531712655</c:v>
                </c:pt>
                <c:pt idx="1701">
                  <c:v>-1332.82554865518</c:v>
                </c:pt>
                <c:pt idx="1702">
                  <c:v>-1363.95848157245</c:v>
                </c:pt>
                <c:pt idx="1703">
                  <c:v>-1389.0102601844801</c:v>
                </c:pt>
                <c:pt idx="1704">
                  <c:v>-1492.0786673098501</c:v>
                </c:pt>
                <c:pt idx="1705">
                  <c:v>-1554.6142847217</c:v>
                </c:pt>
                <c:pt idx="1706">
                  <c:v>-1621.8746939149</c:v>
                </c:pt>
                <c:pt idx="1707">
                  <c:v>-1724.79288825974</c:v>
                </c:pt>
                <c:pt idx="1708">
                  <c:v>-1813.8982765682499</c:v>
                </c:pt>
                <c:pt idx="1709">
                  <c:v>-1821.3523118610001</c:v>
                </c:pt>
                <c:pt idx="1710">
                  <c:v>-1878.9631537646201</c:v>
                </c:pt>
                <c:pt idx="1711">
                  <c:v>-2001.8603609249401</c:v>
                </c:pt>
                <c:pt idx="1712">
                  <c:v>-2067.0516705126201</c:v>
                </c:pt>
                <c:pt idx="1713">
                  <c:v>-2145.75479615023</c:v>
                </c:pt>
                <c:pt idx="1714">
                  <c:v>-2233.3759487398602</c:v>
                </c:pt>
                <c:pt idx="1715">
                  <c:v>-2308.06603410547</c:v>
                </c:pt>
                <c:pt idx="1716">
                  <c:v>-2381.74129080379</c:v>
                </c:pt>
                <c:pt idx="1717">
                  <c:v>-2458.1147751479898</c:v>
                </c:pt>
                <c:pt idx="1718">
                  <c:v>-2536.3509949825002</c:v>
                </c:pt>
                <c:pt idx="1719">
                  <c:v>-2611.3577195726798</c:v>
                </c:pt>
                <c:pt idx="1720">
                  <c:v>-2681.8735126114202</c:v>
                </c:pt>
                <c:pt idx="1721">
                  <c:v>-2743.0239605949901</c:v>
                </c:pt>
                <c:pt idx="1722">
                  <c:v>-2811.7328625192799</c:v>
                </c:pt>
                <c:pt idx="1723">
                  <c:v>-2892.0709538830401</c:v>
                </c:pt>
                <c:pt idx="1724">
                  <c:v>-2954.40475774786</c:v>
                </c:pt>
                <c:pt idx="1725">
                  <c:v>-3015.9317582991098</c:v>
                </c:pt>
                <c:pt idx="1726">
                  <c:v>-3087.9830538035699</c:v>
                </c:pt>
                <c:pt idx="1727">
                  <c:v>-3152.9248524507698</c:v>
                </c:pt>
                <c:pt idx="1728">
                  <c:v>-3207.70199559102</c:v>
                </c:pt>
                <c:pt idx="1729">
                  <c:v>-3262.59270894267</c:v>
                </c:pt>
                <c:pt idx="1730">
                  <c:v>-3304.8664760613401</c:v>
                </c:pt>
                <c:pt idx="1731">
                  <c:v>-3308.74116604751</c:v>
                </c:pt>
                <c:pt idx="1732">
                  <c:v>-3368.0822338380999</c:v>
                </c:pt>
                <c:pt idx="1733">
                  <c:v>-3462.8721083345799</c:v>
                </c:pt>
                <c:pt idx="1734">
                  <c:v>-3509.1553571393601</c:v>
                </c:pt>
                <c:pt idx="1735">
                  <c:v>-3546.0718356461798</c:v>
                </c:pt>
                <c:pt idx="1736">
                  <c:v>-3572.8354625931402</c:v>
                </c:pt>
                <c:pt idx="1737">
                  <c:v>-3595.9835582199498</c:v>
                </c:pt>
                <c:pt idx="1738">
                  <c:v>-3620.1421003434598</c:v>
                </c:pt>
                <c:pt idx="1739">
                  <c:v>-3641.5855161455102</c:v>
                </c:pt>
                <c:pt idx="1740">
                  <c:v>-3661.7524144161298</c:v>
                </c:pt>
                <c:pt idx="1741">
                  <c:v>-3679.84410866193</c:v>
                </c:pt>
                <c:pt idx="1742">
                  <c:v>-3693.7338447690299</c:v>
                </c:pt>
                <c:pt idx="1743">
                  <c:v>-3706.5757755945201</c:v>
                </c:pt>
                <c:pt idx="1744">
                  <c:v>-3708.3226819769102</c:v>
                </c:pt>
                <c:pt idx="1745">
                  <c:v>-3699.08531587077</c:v>
                </c:pt>
                <c:pt idx="1746">
                  <c:v>-3692.0921520080501</c:v>
                </c:pt>
                <c:pt idx="1747">
                  <c:v>-3685.8462173365101</c:v>
                </c:pt>
                <c:pt idx="1748">
                  <c:v>-3673.95354625052</c:v>
                </c:pt>
                <c:pt idx="1749">
                  <c:v>-3654.52194421489</c:v>
                </c:pt>
                <c:pt idx="1750">
                  <c:v>-3631.9588841096802</c:v>
                </c:pt>
                <c:pt idx="1751">
                  <c:v>-3609.6729869273599</c:v>
                </c:pt>
                <c:pt idx="1752">
                  <c:v>-3584.6282704658001</c:v>
                </c:pt>
                <c:pt idx="1753">
                  <c:v>-3551.9357782316401</c:v>
                </c:pt>
                <c:pt idx="1754">
                  <c:v>-3511.0806929156902</c:v>
                </c:pt>
                <c:pt idx="1755">
                  <c:v>-3470.9073221315298</c:v>
                </c:pt>
                <c:pt idx="1756">
                  <c:v>-3433.4494359350301</c:v>
                </c:pt>
                <c:pt idx="1757">
                  <c:v>-3389.4309905796499</c:v>
                </c:pt>
                <c:pt idx="1758">
                  <c:v>-3343.9440648783402</c:v>
                </c:pt>
                <c:pt idx="1759">
                  <c:v>-3270.91915805895</c:v>
                </c:pt>
                <c:pt idx="1760">
                  <c:v>-3181.3328334533398</c:v>
                </c:pt>
                <c:pt idx="1761">
                  <c:v>-3124.19051792355</c:v>
                </c:pt>
                <c:pt idx="1762">
                  <c:v>-3088.70357004676</c:v>
                </c:pt>
                <c:pt idx="1763">
                  <c:v>-3035.40370028088</c:v>
                </c:pt>
                <c:pt idx="1764">
                  <c:v>-2957.9600001219601</c:v>
                </c:pt>
                <c:pt idx="1765">
                  <c:v>-2881.4218176783902</c:v>
                </c:pt>
                <c:pt idx="1766">
                  <c:v>-2805.2303679463498</c:v>
                </c:pt>
                <c:pt idx="1767">
                  <c:v>-2724.7801127480898</c:v>
                </c:pt>
                <c:pt idx="1768">
                  <c:v>-2642.1606075591899</c:v>
                </c:pt>
                <c:pt idx="1769">
                  <c:v>-2560.0144772950598</c:v>
                </c:pt>
                <c:pt idx="1770">
                  <c:v>-2476.5322332205501</c:v>
                </c:pt>
                <c:pt idx="1771">
                  <c:v>-2390.3659901709898</c:v>
                </c:pt>
                <c:pt idx="1772">
                  <c:v>-2304.3371693335198</c:v>
                </c:pt>
                <c:pt idx="1773">
                  <c:v>-2222.2299654795202</c:v>
                </c:pt>
                <c:pt idx="1774">
                  <c:v>-2134.3107878227001</c:v>
                </c:pt>
                <c:pt idx="1775">
                  <c:v>-2034.95289744909</c:v>
                </c:pt>
                <c:pt idx="1776">
                  <c:v>-1932.5274160434301</c:v>
                </c:pt>
                <c:pt idx="1777">
                  <c:v>-1833.3435885695101</c:v>
                </c:pt>
                <c:pt idx="1778">
                  <c:v>-1738.10749277477</c:v>
                </c:pt>
                <c:pt idx="1779">
                  <c:v>-1642.18953634491</c:v>
                </c:pt>
                <c:pt idx="1780">
                  <c:v>-1556.5123648557101</c:v>
                </c:pt>
                <c:pt idx="1781">
                  <c:v>-1456.39201063884</c:v>
                </c:pt>
                <c:pt idx="1782">
                  <c:v>-1339.46421096484</c:v>
                </c:pt>
                <c:pt idx="1783">
                  <c:v>-1235.70499468363</c:v>
                </c:pt>
                <c:pt idx="1784">
                  <c:v>-1159.0133251376301</c:v>
                </c:pt>
                <c:pt idx="1785">
                  <c:v>-1074.9061614826401</c:v>
                </c:pt>
                <c:pt idx="1786">
                  <c:v>-961.97641614746897</c:v>
                </c:pt>
                <c:pt idx="1787">
                  <c:v>-857.84319200250502</c:v>
                </c:pt>
                <c:pt idx="1788">
                  <c:v>-763.98971287071697</c:v>
                </c:pt>
                <c:pt idx="1789">
                  <c:v>-671.28470832456503</c:v>
                </c:pt>
                <c:pt idx="1790">
                  <c:v>-573.81758842734996</c:v>
                </c:pt>
                <c:pt idx="1791">
                  <c:v>-479.05199845693102</c:v>
                </c:pt>
                <c:pt idx="1792">
                  <c:v>-379.09601670863498</c:v>
                </c:pt>
                <c:pt idx="1793">
                  <c:v>-277.57929733377603</c:v>
                </c:pt>
                <c:pt idx="1794">
                  <c:v>-184.01748862359599</c:v>
                </c:pt>
                <c:pt idx="1795">
                  <c:v>-92.731316412743894</c:v>
                </c:pt>
                <c:pt idx="1796">
                  <c:v>-2.60451924172843</c:v>
                </c:pt>
                <c:pt idx="1797">
                  <c:v>99.085959004728196</c:v>
                </c:pt>
                <c:pt idx="1798">
                  <c:v>221.57837582157001</c:v>
                </c:pt>
                <c:pt idx="1799">
                  <c:v>334.20722025318997</c:v>
                </c:pt>
                <c:pt idx="1800">
                  <c:v>404.382150546726</c:v>
                </c:pt>
                <c:pt idx="1801">
                  <c:v>462.63098172928699</c:v>
                </c:pt>
                <c:pt idx="1802">
                  <c:v>545.36992421976004</c:v>
                </c:pt>
                <c:pt idx="1803">
                  <c:v>637.70498356045198</c:v>
                </c:pt>
                <c:pt idx="1804">
                  <c:v>727.77094945162196</c:v>
                </c:pt>
                <c:pt idx="1805">
                  <c:v>819.03328924877803</c:v>
                </c:pt>
                <c:pt idx="1806">
                  <c:v>904.39509678901004</c:v>
                </c:pt>
                <c:pt idx="1807">
                  <c:v>988.975452548269</c:v>
                </c:pt>
                <c:pt idx="1808">
                  <c:v>1077.4679966129399</c:v>
                </c:pt>
                <c:pt idx="1809">
                  <c:v>1165.1026501399399</c:v>
                </c:pt>
                <c:pt idx="1810">
                  <c:v>1248.2557211385199</c:v>
                </c:pt>
                <c:pt idx="1811">
                  <c:v>1329.1871175741101</c:v>
                </c:pt>
                <c:pt idx="1812">
                  <c:v>1408.3975739339</c:v>
                </c:pt>
                <c:pt idx="1813">
                  <c:v>1479.01033163593</c:v>
                </c:pt>
                <c:pt idx="1814">
                  <c:v>1580.0641492874799</c:v>
                </c:pt>
                <c:pt idx="1815">
                  <c:v>1686.28051561443</c:v>
                </c:pt>
                <c:pt idx="1816">
                  <c:v>1752.48586663279</c:v>
                </c:pt>
                <c:pt idx="1817">
                  <c:v>1793.7428394844101</c:v>
                </c:pt>
                <c:pt idx="1818">
                  <c:v>1846.2917748468301</c:v>
                </c:pt>
                <c:pt idx="1819">
                  <c:v>1927.19737298976</c:v>
                </c:pt>
                <c:pt idx="1820">
                  <c:v>2005.6395711421401</c:v>
                </c:pt>
                <c:pt idx="1821">
                  <c:v>2084.9188931080098</c:v>
                </c:pt>
                <c:pt idx="1822">
                  <c:v>2157.6858163266102</c:v>
                </c:pt>
                <c:pt idx="1823">
                  <c:v>2224.9970212462399</c:v>
                </c:pt>
                <c:pt idx="1824">
                  <c:v>2296.6350496165201</c:v>
                </c:pt>
                <c:pt idx="1825">
                  <c:v>2371.9772695541201</c:v>
                </c:pt>
                <c:pt idx="1826">
                  <c:v>2437.5780656347501</c:v>
                </c:pt>
                <c:pt idx="1827">
                  <c:v>2493.0531200535002</c:v>
                </c:pt>
                <c:pt idx="1828">
                  <c:v>2554.0349616665198</c:v>
                </c:pt>
                <c:pt idx="1829">
                  <c:v>2608.2934256479498</c:v>
                </c:pt>
                <c:pt idx="1830">
                  <c:v>2685.5668416458798</c:v>
                </c:pt>
                <c:pt idx="1831">
                  <c:v>2790.9288204975501</c:v>
                </c:pt>
                <c:pt idx="1832">
                  <c:v>2868.0259737380402</c:v>
                </c:pt>
                <c:pt idx="1833">
                  <c:v>2875.9056928251498</c:v>
                </c:pt>
                <c:pt idx="1834">
                  <c:v>2882.6047363675302</c:v>
                </c:pt>
                <c:pt idx="1835">
                  <c:v>2952.1417189302101</c:v>
                </c:pt>
                <c:pt idx="1836">
                  <c:v>3039.1331376943299</c:v>
                </c:pt>
                <c:pt idx="1837">
                  <c:v>3113.0354555655499</c:v>
                </c:pt>
                <c:pt idx="1838">
                  <c:v>3168.4345421219</c:v>
                </c:pt>
                <c:pt idx="1839">
                  <c:v>3224.6719706294398</c:v>
                </c:pt>
                <c:pt idx="1840">
                  <c:v>3277.8146015614998</c:v>
                </c:pt>
                <c:pt idx="1841">
                  <c:v>3332.4914789221998</c:v>
                </c:pt>
                <c:pt idx="1842">
                  <c:v>3390.0743656827699</c:v>
                </c:pt>
                <c:pt idx="1843">
                  <c:v>3440.57454860193</c:v>
                </c:pt>
                <c:pt idx="1844">
                  <c:v>3483.7927638913402</c:v>
                </c:pt>
                <c:pt idx="1845">
                  <c:v>3521.6792452887198</c:v>
                </c:pt>
                <c:pt idx="1846">
                  <c:v>3565.6455957384501</c:v>
                </c:pt>
                <c:pt idx="1847">
                  <c:v>3655.6170067210501</c:v>
                </c:pt>
                <c:pt idx="1848">
                  <c:v>3734.4991017197099</c:v>
                </c:pt>
                <c:pt idx="1849">
                  <c:v>3760.52385003974</c:v>
                </c:pt>
                <c:pt idx="1850">
                  <c:v>3787.1910517445599</c:v>
                </c:pt>
                <c:pt idx="1851">
                  <c:v>3822.4816325347801</c:v>
                </c:pt>
                <c:pt idx="1852">
                  <c:v>3868.2840688844899</c:v>
                </c:pt>
                <c:pt idx="1853">
                  <c:v>3916.55730798082</c:v>
                </c:pt>
                <c:pt idx="1854">
                  <c:v>3966.79429948299</c:v>
                </c:pt>
                <c:pt idx="1855">
                  <c:v>4004.0259855857398</c:v>
                </c:pt>
                <c:pt idx="1856">
                  <c:v>4041.4407841172701</c:v>
                </c:pt>
                <c:pt idx="1857">
                  <c:v>4091.55140864226</c:v>
                </c:pt>
                <c:pt idx="1858">
                  <c:v>4131.9525038317897</c:v>
                </c:pt>
                <c:pt idx="1859">
                  <c:v>4160.09568069337</c:v>
                </c:pt>
                <c:pt idx="1860">
                  <c:v>4186.21281194114</c:v>
                </c:pt>
                <c:pt idx="1861">
                  <c:v>4215.86080968028</c:v>
                </c:pt>
                <c:pt idx="1862">
                  <c:v>4239.9698690322002</c:v>
                </c:pt>
                <c:pt idx="1863">
                  <c:v>4309.3078659258999</c:v>
                </c:pt>
                <c:pt idx="1864">
                  <c:v>4379.7442767825796</c:v>
                </c:pt>
                <c:pt idx="1865">
                  <c:v>4368.0815046388097</c:v>
                </c:pt>
                <c:pt idx="1866">
                  <c:v>4360.2693027441501</c:v>
                </c:pt>
                <c:pt idx="1867">
                  <c:v>4379.3751215091097</c:v>
                </c:pt>
                <c:pt idx="1868">
                  <c:v>4393.4750580964901</c:v>
                </c:pt>
                <c:pt idx="1869">
                  <c:v>4413.8310097404301</c:v>
                </c:pt>
                <c:pt idx="1870">
                  <c:v>4435.7976863633903</c:v>
                </c:pt>
                <c:pt idx="1871">
                  <c:v>4452.8095177863697</c:v>
                </c:pt>
                <c:pt idx="1872">
                  <c:v>4464.3212095090703</c:v>
                </c:pt>
                <c:pt idx="1873">
                  <c:v>4468.3507673842896</c:v>
                </c:pt>
                <c:pt idx="1874">
                  <c:v>4468.4316356049803</c:v>
                </c:pt>
                <c:pt idx="1875">
                  <c:v>4466.7821501490398</c:v>
                </c:pt>
                <c:pt idx="1876">
                  <c:v>4460.8498192429797</c:v>
                </c:pt>
                <c:pt idx="1877">
                  <c:v>4458.5485471181501</c:v>
                </c:pt>
                <c:pt idx="1878">
                  <c:v>4451.3276627239002</c:v>
                </c:pt>
                <c:pt idx="1879">
                  <c:v>4446.6033964184098</c:v>
                </c:pt>
                <c:pt idx="1880">
                  <c:v>4467.0492319279301</c:v>
                </c:pt>
                <c:pt idx="1881">
                  <c:v>4434.8387613561899</c:v>
                </c:pt>
                <c:pt idx="1882">
                  <c:v>4377.5084284340401</c:v>
                </c:pt>
                <c:pt idx="1883">
                  <c:v>4360.2541155907902</c:v>
                </c:pt>
                <c:pt idx="1884">
                  <c:v>4327.0982130922202</c:v>
                </c:pt>
                <c:pt idx="1885">
                  <c:v>4291.9298727209498</c:v>
                </c:pt>
                <c:pt idx="1886">
                  <c:v>4259.1063985861101</c:v>
                </c:pt>
                <c:pt idx="1887">
                  <c:v>4219.6372801645803</c:v>
                </c:pt>
                <c:pt idx="1888">
                  <c:v>4192.4223359689804</c:v>
                </c:pt>
                <c:pt idx="1889">
                  <c:v>4160.1637164331896</c:v>
                </c:pt>
                <c:pt idx="1890">
                  <c:v>4106.5464589531402</c:v>
                </c:pt>
                <c:pt idx="1891">
                  <c:v>4047.7523990773002</c:v>
                </c:pt>
                <c:pt idx="1892">
                  <c:v>3987.9160037390702</c:v>
                </c:pt>
                <c:pt idx="1893">
                  <c:v>3929.2494829542902</c:v>
                </c:pt>
                <c:pt idx="1894">
                  <c:v>3873.6695745480902</c:v>
                </c:pt>
                <c:pt idx="1895">
                  <c:v>3825.38169878384</c:v>
                </c:pt>
                <c:pt idx="1896">
                  <c:v>3802.8590922384501</c:v>
                </c:pt>
                <c:pt idx="1897">
                  <c:v>3750.04901854645</c:v>
                </c:pt>
                <c:pt idx="1898">
                  <c:v>3642.9930587008698</c:v>
                </c:pt>
                <c:pt idx="1899">
                  <c:v>3547.4778572434998</c:v>
                </c:pt>
                <c:pt idx="1900">
                  <c:v>3454.95374887455</c:v>
                </c:pt>
                <c:pt idx="1901">
                  <c:v>3371.3995008521301</c:v>
                </c:pt>
                <c:pt idx="1902">
                  <c:v>3307.1525387302199</c:v>
                </c:pt>
                <c:pt idx="1903">
                  <c:v>3243.4305661932099</c:v>
                </c:pt>
                <c:pt idx="1904">
                  <c:v>3166.0690359115301</c:v>
                </c:pt>
                <c:pt idx="1905">
                  <c:v>3074.4278729277098</c:v>
                </c:pt>
                <c:pt idx="1906">
                  <c:v>2978.9733765502601</c:v>
                </c:pt>
                <c:pt idx="1907">
                  <c:v>2880.6232013560002</c:v>
                </c:pt>
                <c:pt idx="1908">
                  <c:v>2785.6435783556099</c:v>
                </c:pt>
                <c:pt idx="1909">
                  <c:v>2693.2085163645102</c:v>
                </c:pt>
                <c:pt idx="1910">
                  <c:v>2596.1278617200901</c:v>
                </c:pt>
                <c:pt idx="1911">
                  <c:v>2512.8377407309199</c:v>
                </c:pt>
                <c:pt idx="1912">
                  <c:v>2435.02432962783</c:v>
                </c:pt>
                <c:pt idx="1913">
                  <c:v>2339.1937442128801</c:v>
                </c:pt>
                <c:pt idx="1914">
                  <c:v>2221.9749776559902</c:v>
                </c:pt>
                <c:pt idx="1915">
                  <c:v>2107.4465616248399</c:v>
                </c:pt>
                <c:pt idx="1916">
                  <c:v>2007.42464433141</c:v>
                </c:pt>
                <c:pt idx="1917">
                  <c:v>1900.1032782966799</c:v>
                </c:pt>
                <c:pt idx="1918">
                  <c:v>1796.2862025751399</c:v>
                </c:pt>
                <c:pt idx="1919">
                  <c:v>1698.30809867942</c:v>
                </c:pt>
                <c:pt idx="1920">
                  <c:v>1598.19056016481</c:v>
                </c:pt>
                <c:pt idx="1921">
                  <c:v>1494.3180180523</c:v>
                </c:pt>
                <c:pt idx="1922">
                  <c:v>1379.3988778104599</c:v>
                </c:pt>
                <c:pt idx="1923">
                  <c:v>1261.89955159602</c:v>
                </c:pt>
                <c:pt idx="1924">
                  <c:v>1154.4570206307501</c:v>
                </c:pt>
                <c:pt idx="1925">
                  <c:v>1052.5672542989</c:v>
                </c:pt>
                <c:pt idx="1926">
                  <c:v>943.80753428183402</c:v>
                </c:pt>
                <c:pt idx="1927">
                  <c:v>846.69869144467305</c:v>
                </c:pt>
                <c:pt idx="1928">
                  <c:v>773.48529280761704</c:v>
                </c:pt>
                <c:pt idx="1929">
                  <c:v>676.30856945273899</c:v>
                </c:pt>
                <c:pt idx="1930">
                  <c:v>543.27154772827896</c:v>
                </c:pt>
                <c:pt idx="1931">
                  <c:v>418.28166617636498</c:v>
                </c:pt>
                <c:pt idx="1932">
                  <c:v>322.03329720383698</c:v>
                </c:pt>
                <c:pt idx="1933">
                  <c:v>223.78625059747199</c:v>
                </c:pt>
                <c:pt idx="1934">
                  <c:v>126.15839418934399</c:v>
                </c:pt>
                <c:pt idx="1935">
                  <c:v>34.7159180702158</c:v>
                </c:pt>
                <c:pt idx="1936">
                  <c:v>-69.811057008030204</c:v>
                </c:pt>
                <c:pt idx="1937">
                  <c:v>-182.03427758272201</c:v>
                </c:pt>
                <c:pt idx="1938">
                  <c:v>-282.10775114386001</c:v>
                </c:pt>
                <c:pt idx="1939">
                  <c:v>-368.97405530305701</c:v>
                </c:pt>
                <c:pt idx="1940">
                  <c:v>-460.54260329138498</c:v>
                </c:pt>
                <c:pt idx="1941">
                  <c:v>-555.15636485374796</c:v>
                </c:pt>
                <c:pt idx="1942">
                  <c:v>-643.24331151761896</c:v>
                </c:pt>
                <c:pt idx="1943">
                  <c:v>-718.89115079647195</c:v>
                </c:pt>
                <c:pt idx="1944">
                  <c:v>-743.53404961340402</c:v>
                </c:pt>
                <c:pt idx="1945">
                  <c:v>-790.68531535491297</c:v>
                </c:pt>
                <c:pt idx="1946">
                  <c:v>-908.05502292531901</c:v>
                </c:pt>
                <c:pt idx="1947">
                  <c:v>-1022.10913781721</c:v>
                </c:pt>
                <c:pt idx="1948">
                  <c:v>-1109.9849779435001</c:v>
                </c:pt>
                <c:pt idx="1949">
                  <c:v>-1176.6236772361999</c:v>
                </c:pt>
                <c:pt idx="1950">
                  <c:v>-1247.00393944659</c:v>
                </c:pt>
                <c:pt idx="1951">
                  <c:v>-1312.77349871665</c:v>
                </c:pt>
                <c:pt idx="1952">
                  <c:v>-1376.1292926825099</c:v>
                </c:pt>
                <c:pt idx="1953">
                  <c:v>-1440.58414097932</c:v>
                </c:pt>
                <c:pt idx="1954">
                  <c:v>-1504.8730197213699</c:v>
                </c:pt>
                <c:pt idx="1955">
                  <c:v>-1565.3781129655199</c:v>
                </c:pt>
                <c:pt idx="1956">
                  <c:v>-1619.0600813452199</c:v>
                </c:pt>
                <c:pt idx="1957">
                  <c:v>-1666.6898159433599</c:v>
                </c:pt>
                <c:pt idx="1958">
                  <c:v>-1711.7224476730701</c:v>
                </c:pt>
                <c:pt idx="1959">
                  <c:v>-1764.15227259468</c:v>
                </c:pt>
                <c:pt idx="1960">
                  <c:v>-1786.7291255743</c:v>
                </c:pt>
                <c:pt idx="1961">
                  <c:v>-1794.8322876725899</c:v>
                </c:pt>
                <c:pt idx="1962">
                  <c:v>-1851.9644345618999</c:v>
                </c:pt>
                <c:pt idx="1963">
                  <c:v>-1929.3046359100999</c:v>
                </c:pt>
                <c:pt idx="1964">
                  <c:v>-1984.7780753188199</c:v>
                </c:pt>
                <c:pt idx="1965">
                  <c:v>-2019.77378943756</c:v>
                </c:pt>
                <c:pt idx="1966">
                  <c:v>-2055.9039229908699</c:v>
                </c:pt>
                <c:pt idx="1967">
                  <c:v>-2083.0336601128001</c:v>
                </c:pt>
                <c:pt idx="1968">
                  <c:v>-2105.3453810756801</c:v>
                </c:pt>
                <c:pt idx="1969">
                  <c:v>-2135.6278575699998</c:v>
                </c:pt>
                <c:pt idx="1970">
                  <c:v>-2167.4146250470098</c:v>
                </c:pt>
                <c:pt idx="1971">
                  <c:v>-2195.4868185443902</c:v>
                </c:pt>
                <c:pt idx="1972">
                  <c:v>-2219.5705636675598</c:v>
                </c:pt>
                <c:pt idx="1973">
                  <c:v>-2243.8761922542999</c:v>
                </c:pt>
                <c:pt idx="1974">
                  <c:v>-2268.4710636545001</c:v>
                </c:pt>
                <c:pt idx="1975">
                  <c:v>-2267.22275455626</c:v>
                </c:pt>
                <c:pt idx="1976">
                  <c:v>-2260.0792552262801</c:v>
                </c:pt>
                <c:pt idx="1977">
                  <c:v>-2301.7252573656701</c:v>
                </c:pt>
                <c:pt idx="1978">
                  <c:v>-2363.6537763931701</c:v>
                </c:pt>
                <c:pt idx="1979">
                  <c:v>-2396.2606163400601</c:v>
                </c:pt>
                <c:pt idx="1980">
                  <c:v>-2405.6878972831</c:v>
                </c:pt>
                <c:pt idx="1981">
                  <c:v>-2421.4228507545199</c:v>
                </c:pt>
                <c:pt idx="1982">
                  <c:v>-2433.5928280585499</c:v>
                </c:pt>
                <c:pt idx="1983">
                  <c:v>-2442.9996331478401</c:v>
                </c:pt>
                <c:pt idx="1984">
                  <c:v>-2461.9695003588199</c:v>
                </c:pt>
                <c:pt idx="1985">
                  <c:v>-2474.4643568062302</c:v>
                </c:pt>
                <c:pt idx="1986">
                  <c:v>-2481.00491807034</c:v>
                </c:pt>
                <c:pt idx="1987">
                  <c:v>-2489.8241030853901</c:v>
                </c:pt>
                <c:pt idx="1988">
                  <c:v>-2497.5333869865799</c:v>
                </c:pt>
                <c:pt idx="1989">
                  <c:v>-2510.72945403935</c:v>
                </c:pt>
                <c:pt idx="1990">
                  <c:v>-2531.6865985443901</c:v>
                </c:pt>
                <c:pt idx="1991">
                  <c:v>-2541.92161692947</c:v>
                </c:pt>
                <c:pt idx="1992">
                  <c:v>-2516.9635796545999</c:v>
                </c:pt>
                <c:pt idx="1993">
                  <c:v>-2512.2193543285198</c:v>
                </c:pt>
                <c:pt idx="1994">
                  <c:v>-2543.77322944865</c:v>
                </c:pt>
                <c:pt idx="1995">
                  <c:v>-2560.5074374150599</c:v>
                </c:pt>
                <c:pt idx="1996">
                  <c:v>-2565.38752394431</c:v>
                </c:pt>
                <c:pt idx="1997">
                  <c:v>-2572.9548840134098</c:v>
                </c:pt>
                <c:pt idx="1998">
                  <c:v>-2583.66638492641</c:v>
                </c:pt>
                <c:pt idx="1999">
                  <c:v>-2582.2276873927199</c:v>
                </c:pt>
                <c:pt idx="2000">
                  <c:v>-2581.35590772347</c:v>
                </c:pt>
                <c:pt idx="2001">
                  <c:v>-2579.1729391752301</c:v>
                </c:pt>
                <c:pt idx="2002">
                  <c:v>-2573.5572614132898</c:v>
                </c:pt>
                <c:pt idx="2003">
                  <c:v>-2572.4833610631799</c:v>
                </c:pt>
                <c:pt idx="2004">
                  <c:v>-2578.9651978796701</c:v>
                </c:pt>
                <c:pt idx="2005">
                  <c:v>-2582.82984579502</c:v>
                </c:pt>
                <c:pt idx="2006">
                  <c:v>-2578.6885486309402</c:v>
                </c:pt>
                <c:pt idx="2007">
                  <c:v>-2579.5327125327899</c:v>
                </c:pt>
                <c:pt idx="2008">
                  <c:v>-2540.3357238212302</c:v>
                </c:pt>
                <c:pt idx="2009">
                  <c:v>-2499.8746120921301</c:v>
                </c:pt>
                <c:pt idx="2010">
                  <c:v>-2515.0656572559101</c:v>
                </c:pt>
                <c:pt idx="2011">
                  <c:v>-2531.0238945700098</c:v>
                </c:pt>
                <c:pt idx="2012">
                  <c:v>-2524.4816312071498</c:v>
                </c:pt>
                <c:pt idx="2013">
                  <c:v>-2506.44376910447</c:v>
                </c:pt>
                <c:pt idx="2014">
                  <c:v>-2494.2333766895599</c:v>
                </c:pt>
                <c:pt idx="2015">
                  <c:v>-2478.4508491638298</c:v>
                </c:pt>
                <c:pt idx="2016">
                  <c:v>-2457.6188684318699</c:v>
                </c:pt>
                <c:pt idx="2017">
                  <c:v>-2438.3282664629401</c:v>
                </c:pt>
                <c:pt idx="2018">
                  <c:v>-2421.3925556377699</c:v>
                </c:pt>
                <c:pt idx="2019">
                  <c:v>-2398.6074338266799</c:v>
                </c:pt>
                <c:pt idx="2020">
                  <c:v>-2368.5917749873602</c:v>
                </c:pt>
                <c:pt idx="2021">
                  <c:v>-2338.4935894072401</c:v>
                </c:pt>
                <c:pt idx="2022">
                  <c:v>-2307.5023769049799</c:v>
                </c:pt>
                <c:pt idx="2023">
                  <c:v>-2270.6031244402202</c:v>
                </c:pt>
                <c:pt idx="2024">
                  <c:v>-2234.2807828464402</c:v>
                </c:pt>
                <c:pt idx="2025">
                  <c:v>-2205.56302176602</c:v>
                </c:pt>
                <c:pt idx="2026">
                  <c:v>-2172.1032477829099</c:v>
                </c:pt>
                <c:pt idx="2027">
                  <c:v>-2134.6384540609502</c:v>
                </c:pt>
                <c:pt idx="2028">
                  <c:v>-2095.0806262244701</c:v>
                </c:pt>
                <c:pt idx="2029">
                  <c:v>-2048.2169400005801</c:v>
                </c:pt>
                <c:pt idx="2030">
                  <c:v>-1995.64117387892</c:v>
                </c:pt>
                <c:pt idx="2031">
                  <c:v>-1950.5105091165699</c:v>
                </c:pt>
                <c:pt idx="2032">
                  <c:v>-1901.6879208430701</c:v>
                </c:pt>
                <c:pt idx="2033">
                  <c:v>-1812.5405845078101</c:v>
                </c:pt>
                <c:pt idx="2034">
                  <c:v>-1740.86505688276</c:v>
                </c:pt>
                <c:pt idx="2035">
                  <c:v>-1710.6212778107899</c:v>
                </c:pt>
                <c:pt idx="2036">
                  <c:v>-1668.6336935110601</c:v>
                </c:pt>
                <c:pt idx="2037">
                  <c:v>-1603.9781639610801</c:v>
                </c:pt>
                <c:pt idx="2038">
                  <c:v>-1525.89820650721</c:v>
                </c:pt>
                <c:pt idx="2039">
                  <c:v>-1452.58014776715</c:v>
                </c:pt>
                <c:pt idx="2040">
                  <c:v>-1379.4684800072</c:v>
                </c:pt>
                <c:pt idx="2041">
                  <c:v>-1305.5768679624</c:v>
                </c:pt>
                <c:pt idx="2042">
                  <c:v>-1233.9338732468</c:v>
                </c:pt>
                <c:pt idx="2043">
                  <c:v>-1158.21517512536</c:v>
                </c:pt>
                <c:pt idx="2044">
                  <c:v>-1067.9392113387601</c:v>
                </c:pt>
                <c:pt idx="2045">
                  <c:v>-972.57582287569301</c:v>
                </c:pt>
                <c:pt idx="2046">
                  <c:v>-883.96390791612305</c:v>
                </c:pt>
                <c:pt idx="2047">
                  <c:v>-799.67670598511802</c:v>
                </c:pt>
                <c:pt idx="2048">
                  <c:v>-716.35186634283696</c:v>
                </c:pt>
                <c:pt idx="2049">
                  <c:v>-629.94429345843002</c:v>
                </c:pt>
                <c:pt idx="2050">
                  <c:v>-538.56562407888498</c:v>
                </c:pt>
                <c:pt idx="2051">
                  <c:v>-446.22116186602398</c:v>
                </c:pt>
                <c:pt idx="2052">
                  <c:v>-354.41763622942102</c:v>
                </c:pt>
                <c:pt idx="2053">
                  <c:v>-261.71177514969497</c:v>
                </c:pt>
                <c:pt idx="2054">
                  <c:v>-165.489611376146</c:v>
                </c:pt>
                <c:pt idx="2055">
                  <c:v>-66.104879239881299</c:v>
                </c:pt>
                <c:pt idx="2056">
                  <c:v>37.999378261043198</c:v>
                </c:pt>
                <c:pt idx="2057">
                  <c:v>133.12930709875101</c:v>
                </c:pt>
                <c:pt idx="2058">
                  <c:v>228.88540566048999</c:v>
                </c:pt>
                <c:pt idx="2059">
                  <c:v>360.52374253208802</c:v>
                </c:pt>
                <c:pt idx="2060">
                  <c:v>478.796699998441</c:v>
                </c:pt>
                <c:pt idx="2061">
                  <c:v>550.51345694507302</c:v>
                </c:pt>
                <c:pt idx="2062">
                  <c:v>618.36603496481803</c:v>
                </c:pt>
                <c:pt idx="2063">
                  <c:v>710.75193500361297</c:v>
                </c:pt>
                <c:pt idx="2064">
                  <c:v>816.68709818123</c:v>
                </c:pt>
                <c:pt idx="2065">
                  <c:v>915.77974926053696</c:v>
                </c:pt>
                <c:pt idx="2066">
                  <c:v>1014.67413902662</c:v>
                </c:pt>
                <c:pt idx="2067">
                  <c:v>1111.4776235107199</c:v>
                </c:pt>
                <c:pt idx="2068">
                  <c:v>1209.90000487414</c:v>
                </c:pt>
                <c:pt idx="2069">
                  <c:v>1308.31349488657</c:v>
                </c:pt>
                <c:pt idx="2070">
                  <c:v>1400.4057249022601</c:v>
                </c:pt>
                <c:pt idx="2071">
                  <c:v>1480.3734983080899</c:v>
                </c:pt>
                <c:pt idx="2072">
                  <c:v>1556.0887153716401</c:v>
                </c:pt>
                <c:pt idx="2073">
                  <c:v>1636.6098424033401</c:v>
                </c:pt>
                <c:pt idx="2074">
                  <c:v>1713.94373844451</c:v>
                </c:pt>
                <c:pt idx="2075">
                  <c:v>1789.5369542484</c:v>
                </c:pt>
                <c:pt idx="2076">
                  <c:v>1858.8381701538699</c:v>
                </c:pt>
                <c:pt idx="2077">
                  <c:v>1924.8063376164801</c:v>
                </c:pt>
                <c:pt idx="2078">
                  <c:v>2024.1661498322501</c:v>
                </c:pt>
                <c:pt idx="2079">
                  <c:v>2134.3845623193902</c:v>
                </c:pt>
                <c:pt idx="2080">
                  <c:v>2198.0628557025598</c:v>
                </c:pt>
                <c:pt idx="2081">
                  <c:v>2223.9840356793702</c:v>
                </c:pt>
                <c:pt idx="2082">
                  <c:v>2264.7647674380901</c:v>
                </c:pt>
                <c:pt idx="2083">
                  <c:v>2323.0918741731698</c:v>
                </c:pt>
                <c:pt idx="2084">
                  <c:v>2364.9372287809601</c:v>
                </c:pt>
                <c:pt idx="2085">
                  <c:v>2396.20565971523</c:v>
                </c:pt>
                <c:pt idx="2086">
                  <c:v>2426.8320612012199</c:v>
                </c:pt>
                <c:pt idx="2087">
                  <c:v>2462.8300279259802</c:v>
                </c:pt>
                <c:pt idx="2088">
                  <c:v>2494.9470893723501</c:v>
                </c:pt>
                <c:pt idx="2089">
                  <c:v>2516.3448246867802</c:v>
                </c:pt>
                <c:pt idx="2090">
                  <c:v>2539.45802082501</c:v>
                </c:pt>
                <c:pt idx="2091">
                  <c:v>2565.2154381701898</c:v>
                </c:pt>
                <c:pt idx="2092">
                  <c:v>2579.7194819113001</c:v>
                </c:pt>
                <c:pt idx="2093">
                  <c:v>2578.62010631473</c:v>
                </c:pt>
                <c:pt idx="2094">
                  <c:v>2566.7834588937199</c:v>
                </c:pt>
                <c:pt idx="2095">
                  <c:v>2553.3980943443598</c:v>
                </c:pt>
                <c:pt idx="2096">
                  <c:v>2533.6844442480601</c:v>
                </c:pt>
                <c:pt idx="2097">
                  <c:v>2556.1362549708601</c:v>
                </c:pt>
                <c:pt idx="2098">
                  <c:v>2573.35064622856</c:v>
                </c:pt>
                <c:pt idx="2099">
                  <c:v>2525.1955761674699</c:v>
                </c:pt>
                <c:pt idx="2100">
                  <c:v>2452.5143263862101</c:v>
                </c:pt>
                <c:pt idx="2101">
                  <c:v>2446.4763609432198</c:v>
                </c:pt>
                <c:pt idx="2102">
                  <c:v>2450.0786808419398</c:v>
                </c:pt>
                <c:pt idx="2103">
                  <c:v>2367.0177814291301</c:v>
                </c:pt>
                <c:pt idx="2104">
                  <c:v>2308.2510835980802</c:v>
                </c:pt>
                <c:pt idx="2105">
                  <c:v>2268.5090874518701</c:v>
                </c:pt>
                <c:pt idx="2106">
                  <c:v>2214.4769345038499</c:v>
                </c:pt>
                <c:pt idx="2107">
                  <c:v>2155.3643425487298</c:v>
                </c:pt>
                <c:pt idx="2108">
                  <c:v>2091.3720069502801</c:v>
                </c:pt>
                <c:pt idx="2109">
                  <c:v>2027.0773012141599</c:v>
                </c:pt>
                <c:pt idx="2110">
                  <c:v>1963.2011391093199</c:v>
                </c:pt>
                <c:pt idx="2111">
                  <c:v>1895.5952731777099</c:v>
                </c:pt>
                <c:pt idx="2112">
                  <c:v>1818.8508580817299</c:v>
                </c:pt>
                <c:pt idx="2113">
                  <c:v>1729.59578781699</c:v>
                </c:pt>
                <c:pt idx="2114">
                  <c:v>1636.6074816433199</c:v>
                </c:pt>
                <c:pt idx="2115">
                  <c:v>1547.5506446813299</c:v>
                </c:pt>
                <c:pt idx="2116">
                  <c:v>1459.1513255498501</c:v>
                </c:pt>
                <c:pt idx="2117">
                  <c:v>1380.07259653386</c:v>
                </c:pt>
                <c:pt idx="2118">
                  <c:v>1317.1598399333</c:v>
                </c:pt>
                <c:pt idx="2119">
                  <c:v>1265.1325856045601</c:v>
                </c:pt>
                <c:pt idx="2120">
                  <c:v>1166.0292073973301</c:v>
                </c:pt>
                <c:pt idx="2121">
                  <c:v>1033.3040946328999</c:v>
                </c:pt>
                <c:pt idx="2122">
                  <c:v>937.54722557657499</c:v>
                </c:pt>
                <c:pt idx="2123">
                  <c:v>838.31138077859498</c:v>
                </c:pt>
                <c:pt idx="2124">
                  <c:v>735.38834690087401</c:v>
                </c:pt>
                <c:pt idx="2125">
                  <c:v>643.62617637776498</c:v>
                </c:pt>
                <c:pt idx="2126">
                  <c:v>548.74921440204503</c:v>
                </c:pt>
                <c:pt idx="2127">
                  <c:v>452.990915047344</c:v>
                </c:pt>
                <c:pt idx="2128">
                  <c:v>364.08432396662801</c:v>
                </c:pt>
                <c:pt idx="2129">
                  <c:v>280.13651636766002</c:v>
                </c:pt>
                <c:pt idx="2130">
                  <c:v>189.02613777694401</c:v>
                </c:pt>
                <c:pt idx="2131">
                  <c:v>88.590320993814302</c:v>
                </c:pt>
                <c:pt idx="2132">
                  <c:v>-8.8373952821245094</c:v>
                </c:pt>
                <c:pt idx="2133">
                  <c:v>-97.515076006283707</c:v>
                </c:pt>
                <c:pt idx="2134">
                  <c:v>-189.323981765615</c:v>
                </c:pt>
                <c:pt idx="2135">
                  <c:v>-268.15080413081301</c:v>
                </c:pt>
                <c:pt idx="2136">
                  <c:v>-318.42325905056902</c:v>
                </c:pt>
                <c:pt idx="2137">
                  <c:v>-347.81841494229201</c:v>
                </c:pt>
                <c:pt idx="2138">
                  <c:v>-438.739136085501</c:v>
                </c:pt>
                <c:pt idx="2139">
                  <c:v>-553.86009702734498</c:v>
                </c:pt>
                <c:pt idx="2140">
                  <c:v>-613.96056056612599</c:v>
                </c:pt>
                <c:pt idx="2141">
                  <c:v>-680.05912231587695</c:v>
                </c:pt>
                <c:pt idx="2142">
                  <c:v>-739.59270161542202</c:v>
                </c:pt>
                <c:pt idx="2143">
                  <c:v>-787.20618243175295</c:v>
                </c:pt>
                <c:pt idx="2144">
                  <c:v>-833.58634847990402</c:v>
                </c:pt>
                <c:pt idx="2145">
                  <c:v>-876.89067964620199</c:v>
                </c:pt>
                <c:pt idx="2146">
                  <c:v>-911.07039851404704</c:v>
                </c:pt>
                <c:pt idx="2147">
                  <c:v>-938.11628993027898</c:v>
                </c:pt>
                <c:pt idx="2148">
                  <c:v>-964.27103167571499</c:v>
                </c:pt>
                <c:pt idx="2149">
                  <c:v>-978.74070024666503</c:v>
                </c:pt>
                <c:pt idx="2150">
                  <c:v>-965.95708314394597</c:v>
                </c:pt>
                <c:pt idx="2151">
                  <c:v>-957.93897616166805</c:v>
                </c:pt>
                <c:pt idx="2152">
                  <c:v>-998.77152611356905</c:v>
                </c:pt>
                <c:pt idx="2153">
                  <c:v>-1032.91149108485</c:v>
                </c:pt>
                <c:pt idx="2154">
                  <c:v>-1027.4249728342299</c:v>
                </c:pt>
                <c:pt idx="2155">
                  <c:v>-1012.88142781161</c:v>
                </c:pt>
                <c:pt idx="2156">
                  <c:v>-995.44713455481497</c:v>
                </c:pt>
                <c:pt idx="2157">
                  <c:v>-976.96597238538504</c:v>
                </c:pt>
                <c:pt idx="2158">
                  <c:v>-950.55769816469694</c:v>
                </c:pt>
                <c:pt idx="2159">
                  <c:v>-913.81162749091698</c:v>
                </c:pt>
                <c:pt idx="2160">
                  <c:v>-879.091546616085</c:v>
                </c:pt>
                <c:pt idx="2161">
                  <c:v>-840.49990414387105</c:v>
                </c:pt>
                <c:pt idx="2162">
                  <c:v>-790.661526427117</c:v>
                </c:pt>
                <c:pt idx="2163">
                  <c:v>-736.70309559138195</c:v>
                </c:pt>
                <c:pt idx="2164">
                  <c:v>-682.59162541981595</c:v>
                </c:pt>
                <c:pt idx="2165">
                  <c:v>-599.22755569875801</c:v>
                </c:pt>
                <c:pt idx="2166">
                  <c:v>-507.59583487224199</c:v>
                </c:pt>
                <c:pt idx="2167">
                  <c:v>-479.26108030585402</c:v>
                </c:pt>
                <c:pt idx="2168">
                  <c:v>-433.55919176814098</c:v>
                </c:pt>
                <c:pt idx="2169">
                  <c:v>-337.098683377106</c:v>
                </c:pt>
                <c:pt idx="2170">
                  <c:v>-249.92243937654601</c:v>
                </c:pt>
                <c:pt idx="2171">
                  <c:v>-161.24553192451501</c:v>
                </c:pt>
                <c:pt idx="2172">
                  <c:v>-69.557033828958097</c:v>
                </c:pt>
                <c:pt idx="2173">
                  <c:v>26.369814820461901</c:v>
                </c:pt>
                <c:pt idx="2174">
                  <c:v>126.33693550723</c:v>
                </c:pt>
                <c:pt idx="2175">
                  <c:v>225.69058677787501</c:v>
                </c:pt>
                <c:pt idx="2176">
                  <c:v>318.26327500196601</c:v>
                </c:pt>
                <c:pt idx="2177">
                  <c:v>414.74879913308899</c:v>
                </c:pt>
                <c:pt idx="2178">
                  <c:v>526.56093747456305</c:v>
                </c:pt>
                <c:pt idx="2179">
                  <c:v>634.96986644662604</c:v>
                </c:pt>
                <c:pt idx="2180">
                  <c:v>771.46670573318897</c:v>
                </c:pt>
                <c:pt idx="2181">
                  <c:v>927.700145492366</c:v>
                </c:pt>
                <c:pt idx="2182">
                  <c:v>1020.56360267364</c:v>
                </c:pt>
                <c:pt idx="2183">
                  <c:v>1107.04262726457</c:v>
                </c:pt>
                <c:pt idx="2184">
                  <c:v>1235.8782820755</c:v>
                </c:pt>
                <c:pt idx="2185">
                  <c:v>1368.65989506035</c:v>
                </c:pt>
                <c:pt idx="2186">
                  <c:v>1516.5651708855</c:v>
                </c:pt>
                <c:pt idx="2187">
                  <c:v>1655.9390804536799</c:v>
                </c:pt>
                <c:pt idx="2188">
                  <c:v>1778.7027331491499</c:v>
                </c:pt>
                <c:pt idx="2189">
                  <c:v>1909.0419514723701</c:v>
                </c:pt>
                <c:pt idx="2190">
                  <c:v>2039.42271911429</c:v>
                </c:pt>
                <c:pt idx="2191">
                  <c:v>2164.6964383670202</c:v>
                </c:pt>
                <c:pt idx="2192">
                  <c:v>2285.4381658704201</c:v>
                </c:pt>
                <c:pt idx="2193">
                  <c:v>2398.11887030565</c:v>
                </c:pt>
                <c:pt idx="2194">
                  <c:v>2552.0418725263198</c:v>
                </c:pt>
                <c:pt idx="2195">
                  <c:v>2698.9998230867</c:v>
                </c:pt>
                <c:pt idx="2196">
                  <c:v>2787.7657692857701</c:v>
                </c:pt>
                <c:pt idx="2197">
                  <c:v>2889.2434684191298</c:v>
                </c:pt>
                <c:pt idx="2198">
                  <c:v>3004.08737877051</c:v>
                </c:pt>
                <c:pt idx="2199">
                  <c:v>3118.0361676828302</c:v>
                </c:pt>
                <c:pt idx="2200">
                  <c:v>3226.0382016009999</c:v>
                </c:pt>
                <c:pt idx="2201">
                  <c:v>3321.38748240727</c:v>
                </c:pt>
                <c:pt idx="2202">
                  <c:v>3425.4317095984602</c:v>
                </c:pt>
                <c:pt idx="2203">
                  <c:v>3540.7652514145998</c:v>
                </c:pt>
                <c:pt idx="2204">
                  <c:v>3642.6435999047799</c:v>
                </c:pt>
                <c:pt idx="2205">
                  <c:v>3735.7748862906001</c:v>
                </c:pt>
                <c:pt idx="2206">
                  <c:v>3824.9371686992399</c:v>
                </c:pt>
                <c:pt idx="2207">
                  <c:v>3904.7228415101599</c:v>
                </c:pt>
                <c:pt idx="2208">
                  <c:v>3963.2347574302999</c:v>
                </c:pt>
                <c:pt idx="2209">
                  <c:v>4036.8530406936202</c:v>
                </c:pt>
                <c:pt idx="2210">
                  <c:v>4102.3488130625101</c:v>
                </c:pt>
                <c:pt idx="2211">
                  <c:v>4123.7955254507597</c:v>
                </c:pt>
                <c:pt idx="2212">
                  <c:v>4147.1453254068601</c:v>
                </c:pt>
                <c:pt idx="2213">
                  <c:v>4189.89291469201</c:v>
                </c:pt>
                <c:pt idx="2214">
                  <c:v>4236.2367909363602</c:v>
                </c:pt>
                <c:pt idx="2215">
                  <c:v>4269.8238155440704</c:v>
                </c:pt>
                <c:pt idx="2216">
                  <c:v>4277.5023398998101</c:v>
                </c:pt>
                <c:pt idx="2217">
                  <c:v>4273.3941897434597</c:v>
                </c:pt>
                <c:pt idx="2218">
                  <c:v>4274.6300907002496</c:v>
                </c:pt>
                <c:pt idx="2219">
                  <c:v>4266.7468487971801</c:v>
                </c:pt>
                <c:pt idx="2220">
                  <c:v>4251.7466388017201</c:v>
                </c:pt>
                <c:pt idx="2221">
                  <c:v>4237.86969135458</c:v>
                </c:pt>
                <c:pt idx="2222">
                  <c:v>4225.9508586997599</c:v>
                </c:pt>
                <c:pt idx="2223">
                  <c:v>4217.8831968121804</c:v>
                </c:pt>
                <c:pt idx="2224">
                  <c:v>4152.5253322522904</c:v>
                </c:pt>
                <c:pt idx="2225">
                  <c:v>4052.3598526501801</c:v>
                </c:pt>
                <c:pt idx="2226">
                  <c:v>3989.7483809576702</c:v>
                </c:pt>
                <c:pt idx="2227">
                  <c:v>3930.3178440376601</c:v>
                </c:pt>
                <c:pt idx="2228">
                  <c:v>3867.7354666044998</c:v>
                </c:pt>
                <c:pt idx="2229">
                  <c:v>3789.5272161068901</c:v>
                </c:pt>
                <c:pt idx="2230">
                  <c:v>3690.63229086919</c:v>
                </c:pt>
                <c:pt idx="2231">
                  <c:v>3599.9620451964402</c:v>
                </c:pt>
                <c:pt idx="2232">
                  <c:v>3500.79551557986</c:v>
                </c:pt>
                <c:pt idx="2233">
                  <c:v>3373.2699867547899</c:v>
                </c:pt>
                <c:pt idx="2234">
                  <c:v>3242.52928120467</c:v>
                </c:pt>
                <c:pt idx="2235">
                  <c:v>3115.1575942046902</c:v>
                </c:pt>
                <c:pt idx="2236">
                  <c:v>3012.3773931852502</c:v>
                </c:pt>
                <c:pt idx="2237">
                  <c:v>2912.5911121170998</c:v>
                </c:pt>
                <c:pt idx="2238">
                  <c:v>2748.7948871548901</c:v>
                </c:pt>
                <c:pt idx="2239">
                  <c:v>2521.0569424659898</c:v>
                </c:pt>
                <c:pt idx="2240">
                  <c:v>2334.6459830144099</c:v>
                </c:pt>
                <c:pt idx="2241">
                  <c:v>2212.3272015216298</c:v>
                </c:pt>
                <c:pt idx="2242">
                  <c:v>2041.8004273670399</c:v>
                </c:pt>
                <c:pt idx="2243">
                  <c:v>1832.4748961564501</c:v>
                </c:pt>
                <c:pt idx="2244">
                  <c:v>1644.86152559743</c:v>
                </c:pt>
                <c:pt idx="2245">
                  <c:v>1458.78214914758</c:v>
                </c:pt>
                <c:pt idx="2246">
                  <c:v>1260.6234347770601</c:v>
                </c:pt>
                <c:pt idx="2247">
                  <c:v>1037.5322228151899</c:v>
                </c:pt>
                <c:pt idx="2248">
                  <c:v>802.15563573646796</c:v>
                </c:pt>
                <c:pt idx="2249">
                  <c:v>569.90019081072501</c:v>
                </c:pt>
                <c:pt idx="2250">
                  <c:v>388.66175597200203</c:v>
                </c:pt>
                <c:pt idx="2251">
                  <c:v>182.917876651905</c:v>
                </c:pt>
                <c:pt idx="2252">
                  <c:v>-105.203043748967</c:v>
                </c:pt>
                <c:pt idx="2253">
                  <c:v>-381.15236448774999</c:v>
                </c:pt>
                <c:pt idx="2254">
                  <c:v>-625.19839270083696</c:v>
                </c:pt>
                <c:pt idx="2255">
                  <c:v>-861.93482655087098</c:v>
                </c:pt>
                <c:pt idx="2256">
                  <c:v>-1108.78210898514</c:v>
                </c:pt>
                <c:pt idx="2257">
                  <c:v>-1362.5821135430599</c:v>
                </c:pt>
                <c:pt idx="2258">
                  <c:v>-1631.1836916443399</c:v>
                </c:pt>
                <c:pt idx="2259">
                  <c:v>-1905.7319341975499</c:v>
                </c:pt>
                <c:pt idx="2260">
                  <c:v>-2169.3032241251099</c:v>
                </c:pt>
                <c:pt idx="2261">
                  <c:v>-2441.6465498868301</c:v>
                </c:pt>
                <c:pt idx="2262">
                  <c:v>-2720.8759037570499</c:v>
                </c:pt>
                <c:pt idx="2263">
                  <c:v>-2993.6097196512801</c:v>
                </c:pt>
                <c:pt idx="2264">
                  <c:v>-3285.4750568777799</c:v>
                </c:pt>
                <c:pt idx="2265">
                  <c:v>-3567.77564739326</c:v>
                </c:pt>
                <c:pt idx="2266">
                  <c:v>-3839.1206737093999</c:v>
                </c:pt>
                <c:pt idx="2267">
                  <c:v>-4129.7977195072899</c:v>
                </c:pt>
                <c:pt idx="2268">
                  <c:v>-4409.9198558300604</c:v>
                </c:pt>
                <c:pt idx="2269">
                  <c:v>-4688.1013740262497</c:v>
                </c:pt>
                <c:pt idx="2270">
                  <c:v>-4970.7986297605103</c:v>
                </c:pt>
                <c:pt idx="2271">
                  <c:v>-5240.3062559854097</c:v>
                </c:pt>
                <c:pt idx="2272">
                  <c:v>-5508.7870733896698</c:v>
                </c:pt>
                <c:pt idx="2273">
                  <c:v>-5795.1493852854001</c:v>
                </c:pt>
                <c:pt idx="2274">
                  <c:v>-6087.3577943032296</c:v>
                </c:pt>
                <c:pt idx="2275">
                  <c:v>-6360.6166115977303</c:v>
                </c:pt>
                <c:pt idx="2276">
                  <c:v>-6615.1721012886701</c:v>
                </c:pt>
                <c:pt idx="2277">
                  <c:v>-6873.4758480256996</c:v>
                </c:pt>
                <c:pt idx="2278">
                  <c:v>-7134.7974033148303</c:v>
                </c:pt>
                <c:pt idx="2279">
                  <c:v>-7349.2354884652495</c:v>
                </c:pt>
                <c:pt idx="2280">
                  <c:v>-7603.2583319079104</c:v>
                </c:pt>
                <c:pt idx="2281">
                  <c:v>-7907.6074958683503</c:v>
                </c:pt>
                <c:pt idx="2282">
                  <c:v>-8167.3343055833802</c:v>
                </c:pt>
                <c:pt idx="2283">
                  <c:v>-8404.7322428740299</c:v>
                </c:pt>
                <c:pt idx="2284">
                  <c:v>-8632.3118059544995</c:v>
                </c:pt>
                <c:pt idx="2285">
                  <c:v>-8858.0556799471306</c:v>
                </c:pt>
                <c:pt idx="2286">
                  <c:v>-9076.3153852042706</c:v>
                </c:pt>
                <c:pt idx="2287">
                  <c:v>-9293.3237259389698</c:v>
                </c:pt>
                <c:pt idx="2288">
                  <c:v>-9505.0865317286098</c:v>
                </c:pt>
                <c:pt idx="2289">
                  <c:v>-9707.0222144343497</c:v>
                </c:pt>
                <c:pt idx="2290">
                  <c:v>-9906.5067862961805</c:v>
                </c:pt>
                <c:pt idx="2291">
                  <c:v>-10100.5084240576</c:v>
                </c:pt>
                <c:pt idx="2292">
                  <c:v>-10280.2032118641</c:v>
                </c:pt>
                <c:pt idx="2293">
                  <c:v>-10448.09058821</c:v>
                </c:pt>
                <c:pt idx="2294">
                  <c:v>-10619.2629987649</c:v>
                </c:pt>
                <c:pt idx="2295">
                  <c:v>-10759.1318118046</c:v>
                </c:pt>
                <c:pt idx="2296">
                  <c:v>-10882.236193528101</c:v>
                </c:pt>
                <c:pt idx="2297">
                  <c:v>-11036.160285300401</c:v>
                </c:pt>
                <c:pt idx="2298">
                  <c:v>-11192.107126491001</c:v>
                </c:pt>
                <c:pt idx="2299">
                  <c:v>-11358.0674587592</c:v>
                </c:pt>
                <c:pt idx="2300">
                  <c:v>-11492.713248800001</c:v>
                </c:pt>
                <c:pt idx="2301">
                  <c:v>-11525.997207226401</c:v>
                </c:pt>
                <c:pt idx="2302">
                  <c:v>-11588.941156929201</c:v>
                </c:pt>
                <c:pt idx="2303">
                  <c:v>-11702.670151761</c:v>
                </c:pt>
                <c:pt idx="2304">
                  <c:v>-11773.721484297501</c:v>
                </c:pt>
                <c:pt idx="2305">
                  <c:v>-11852.7396683241</c:v>
                </c:pt>
                <c:pt idx="2306">
                  <c:v>-11924.445565922</c:v>
                </c:pt>
                <c:pt idx="2307">
                  <c:v>-11967.680951132101</c:v>
                </c:pt>
                <c:pt idx="2308">
                  <c:v>-11995.0076252737</c:v>
                </c:pt>
                <c:pt idx="2309">
                  <c:v>-12017.7738655185</c:v>
                </c:pt>
                <c:pt idx="2310">
                  <c:v>-12036.3270893685</c:v>
                </c:pt>
                <c:pt idx="2311">
                  <c:v>-12038.8585516774</c:v>
                </c:pt>
                <c:pt idx="2312">
                  <c:v>-12021.369748270399</c:v>
                </c:pt>
                <c:pt idx="2313">
                  <c:v>-11940.5082878504</c:v>
                </c:pt>
                <c:pt idx="2314">
                  <c:v>-11888.1178779248</c:v>
                </c:pt>
                <c:pt idx="2315">
                  <c:v>-11904.997739152701</c:v>
                </c:pt>
                <c:pt idx="2316">
                  <c:v>-11876.7100371046</c:v>
                </c:pt>
                <c:pt idx="2317">
                  <c:v>-11822.795841846701</c:v>
                </c:pt>
                <c:pt idx="2318">
                  <c:v>-11778.906904502001</c:v>
                </c:pt>
                <c:pt idx="2319">
                  <c:v>-11722.288486454399</c:v>
                </c:pt>
                <c:pt idx="2320">
                  <c:v>-11553.124679451101</c:v>
                </c:pt>
                <c:pt idx="2321">
                  <c:v>-11401.952720763</c:v>
                </c:pt>
                <c:pt idx="2322">
                  <c:v>-11338.126057677</c:v>
                </c:pt>
                <c:pt idx="2323">
                  <c:v>-11231.2273121731</c:v>
                </c:pt>
                <c:pt idx="2324">
                  <c:v>-11094.1707366438</c:v>
                </c:pt>
                <c:pt idx="2325">
                  <c:v>-10944.3375645139</c:v>
                </c:pt>
                <c:pt idx="2326">
                  <c:v>-10795.670208772501</c:v>
                </c:pt>
                <c:pt idx="2327">
                  <c:v>-10639.6722587401</c:v>
                </c:pt>
                <c:pt idx="2328">
                  <c:v>-10473.449126306699</c:v>
                </c:pt>
                <c:pt idx="2329">
                  <c:v>-10296.917504728999</c:v>
                </c:pt>
                <c:pt idx="2330">
                  <c:v>-10112.005430237101</c:v>
                </c:pt>
                <c:pt idx="2331">
                  <c:v>-9915.7494254569192</c:v>
                </c:pt>
                <c:pt idx="2332">
                  <c:v>-9672.3027236802209</c:v>
                </c:pt>
                <c:pt idx="2333">
                  <c:v>-9436.0326714567891</c:v>
                </c:pt>
                <c:pt idx="2334">
                  <c:v>-9257.0600699451807</c:v>
                </c:pt>
                <c:pt idx="2335">
                  <c:v>-9066.9583134836103</c:v>
                </c:pt>
                <c:pt idx="2336">
                  <c:v>-8838.4563020333608</c:v>
                </c:pt>
                <c:pt idx="2337">
                  <c:v>-8588.8744206518604</c:v>
                </c:pt>
                <c:pt idx="2338">
                  <c:v>-8343.8881115884305</c:v>
                </c:pt>
                <c:pt idx="2339">
                  <c:v>-8097.0062165807904</c:v>
                </c:pt>
                <c:pt idx="2340">
                  <c:v>-7839.8334425168196</c:v>
                </c:pt>
                <c:pt idx="2341">
                  <c:v>-7571.9854411279002</c:v>
                </c:pt>
                <c:pt idx="2342">
                  <c:v>-7298.0495906736496</c:v>
                </c:pt>
                <c:pt idx="2343">
                  <c:v>-7023.4112207586404</c:v>
                </c:pt>
                <c:pt idx="2344">
                  <c:v>-6746.1255806643503</c:v>
                </c:pt>
                <c:pt idx="2345">
                  <c:v>-6460.8594320304501</c:v>
                </c:pt>
                <c:pt idx="2346">
                  <c:v>-6169.0423201575604</c:v>
                </c:pt>
                <c:pt idx="2347">
                  <c:v>-5872.5882371453399</c:v>
                </c:pt>
                <c:pt idx="2348">
                  <c:v>-5551.6897238931697</c:v>
                </c:pt>
                <c:pt idx="2349">
                  <c:v>-5206.0730917000001</c:v>
                </c:pt>
                <c:pt idx="2350">
                  <c:v>-4928.3387785979703</c:v>
                </c:pt>
                <c:pt idx="2351">
                  <c:v>-4674.6950915458801</c:v>
                </c:pt>
                <c:pt idx="2352">
                  <c:v>-4365.7061502311999</c:v>
                </c:pt>
                <c:pt idx="2353">
                  <c:v>-4049.3135672779999</c:v>
                </c:pt>
                <c:pt idx="2354">
                  <c:v>-3733.8550653583702</c:v>
                </c:pt>
                <c:pt idx="2355">
                  <c:v>-3421.3734786111199</c:v>
                </c:pt>
                <c:pt idx="2356">
                  <c:v>-3104.2312701834098</c:v>
                </c:pt>
                <c:pt idx="2357">
                  <c:v>-2787.8922987842898</c:v>
                </c:pt>
                <c:pt idx="2358">
                  <c:v>-2470.7064812826802</c:v>
                </c:pt>
                <c:pt idx="2359">
                  <c:v>-2155.0515938726298</c:v>
                </c:pt>
                <c:pt idx="2360">
                  <c:v>-1841.28222404755</c:v>
                </c:pt>
                <c:pt idx="2361">
                  <c:v>-1525.9184801664501</c:v>
                </c:pt>
                <c:pt idx="2362">
                  <c:v>-1208.57696778121</c:v>
                </c:pt>
                <c:pt idx="2363">
                  <c:v>-890.739240109972</c:v>
                </c:pt>
                <c:pt idx="2364">
                  <c:v>-569.80879341779598</c:v>
                </c:pt>
                <c:pt idx="2365">
                  <c:v>-251.95216282140501</c:v>
                </c:pt>
                <c:pt idx="2366">
                  <c:v>65.824974024324703</c:v>
                </c:pt>
                <c:pt idx="2367">
                  <c:v>366.87498502815299</c:v>
                </c:pt>
                <c:pt idx="2368">
                  <c:v>625.13375499207905</c:v>
                </c:pt>
                <c:pt idx="2369">
                  <c:v>915.38799741195601</c:v>
                </c:pt>
                <c:pt idx="2370">
                  <c:v>1226.0840249846599</c:v>
                </c:pt>
                <c:pt idx="2371">
                  <c:v>1501.0562911085599</c:v>
                </c:pt>
                <c:pt idx="2372">
                  <c:v>1791.44603347374</c:v>
                </c:pt>
                <c:pt idx="2373">
                  <c:v>2088.5119969715402</c:v>
                </c:pt>
                <c:pt idx="2374">
                  <c:v>2369.6210171790499</c:v>
                </c:pt>
                <c:pt idx="2375">
                  <c:v>2636.3286952922199</c:v>
                </c:pt>
                <c:pt idx="2376">
                  <c:v>2897.6155309371902</c:v>
                </c:pt>
                <c:pt idx="2377">
                  <c:v>3161.1504739345701</c:v>
                </c:pt>
                <c:pt idx="2378">
                  <c:v>3422.0100572596798</c:v>
                </c:pt>
                <c:pt idx="2379">
                  <c:v>3671.6604474420801</c:v>
                </c:pt>
                <c:pt idx="2380">
                  <c:v>3905.36511403334</c:v>
                </c:pt>
                <c:pt idx="2381">
                  <c:v>4146.4896610836504</c:v>
                </c:pt>
                <c:pt idx="2382">
                  <c:v>4408.8428944015604</c:v>
                </c:pt>
                <c:pt idx="2383">
                  <c:v>4676.5899854321697</c:v>
                </c:pt>
                <c:pt idx="2384">
                  <c:v>4896.2103082494395</c:v>
                </c:pt>
                <c:pt idx="2385">
                  <c:v>5085.3117136314804</c:v>
                </c:pt>
                <c:pt idx="2386">
                  <c:v>5301.0971988464198</c:v>
                </c:pt>
                <c:pt idx="2387">
                  <c:v>5500.4806681833998</c:v>
                </c:pt>
                <c:pt idx="2388">
                  <c:v>5698.4844143938599</c:v>
                </c:pt>
                <c:pt idx="2389">
                  <c:v>5905.3189134405302</c:v>
                </c:pt>
                <c:pt idx="2390">
                  <c:v>6103.7524273102999</c:v>
                </c:pt>
                <c:pt idx="2391">
                  <c:v>6284.4644318405499</c:v>
                </c:pt>
                <c:pt idx="2392">
                  <c:v>6456.7970853670004</c:v>
                </c:pt>
                <c:pt idx="2393">
                  <c:v>6631.24480797058</c:v>
                </c:pt>
                <c:pt idx="2394">
                  <c:v>6798.0676950242496</c:v>
                </c:pt>
                <c:pt idx="2395">
                  <c:v>6975.62967261011</c:v>
                </c:pt>
                <c:pt idx="2396">
                  <c:v>7144.83707502167</c:v>
                </c:pt>
                <c:pt idx="2397">
                  <c:v>7289.9853996948004</c:v>
                </c:pt>
                <c:pt idx="2398">
                  <c:v>7430.3298207020898</c:v>
                </c:pt>
                <c:pt idx="2399">
                  <c:v>7584.5782872926902</c:v>
                </c:pt>
                <c:pt idx="2400">
                  <c:v>7754.1701867281399</c:v>
                </c:pt>
                <c:pt idx="2401">
                  <c:v>7907.9886724010103</c:v>
                </c:pt>
                <c:pt idx="2402">
                  <c:v>7997.9522395471504</c:v>
                </c:pt>
                <c:pt idx="2403">
                  <c:v>8085.8083542452096</c:v>
                </c:pt>
                <c:pt idx="2404">
                  <c:v>8215.7607799317593</c:v>
                </c:pt>
                <c:pt idx="2405">
                  <c:v>8328.5343285569998</c:v>
                </c:pt>
                <c:pt idx="2406">
                  <c:v>8429.2996757705896</c:v>
                </c:pt>
                <c:pt idx="2407">
                  <c:v>8526.6156421757896</c:v>
                </c:pt>
                <c:pt idx="2408">
                  <c:v>8622.1051342929095</c:v>
                </c:pt>
                <c:pt idx="2409">
                  <c:v>8707.7964699167405</c:v>
                </c:pt>
                <c:pt idx="2410">
                  <c:v>8789.6831968906899</c:v>
                </c:pt>
                <c:pt idx="2411">
                  <c:v>8877.0503039274809</c:v>
                </c:pt>
                <c:pt idx="2412">
                  <c:v>8962.5452490686694</c:v>
                </c:pt>
                <c:pt idx="2413">
                  <c:v>9030.2558863774902</c:v>
                </c:pt>
                <c:pt idx="2414">
                  <c:v>9087.7178206518402</c:v>
                </c:pt>
                <c:pt idx="2415">
                  <c:v>9157.2464214992906</c:v>
                </c:pt>
                <c:pt idx="2416">
                  <c:v>9237.8860521708593</c:v>
                </c:pt>
                <c:pt idx="2417">
                  <c:v>9310.2269418292199</c:v>
                </c:pt>
                <c:pt idx="2418">
                  <c:v>9327.7908298955808</c:v>
                </c:pt>
                <c:pt idx="2419">
                  <c:v>9324.9924800518693</c:v>
                </c:pt>
                <c:pt idx="2420">
                  <c:v>9365.7470443526599</c:v>
                </c:pt>
                <c:pt idx="2421">
                  <c:v>9404.0327729503897</c:v>
                </c:pt>
                <c:pt idx="2422">
                  <c:v>9418.9767031078209</c:v>
                </c:pt>
                <c:pt idx="2423">
                  <c:v>9430.4377881336095</c:v>
                </c:pt>
                <c:pt idx="2424">
                  <c:v>9448.0763295112392</c:v>
                </c:pt>
                <c:pt idx="2425">
                  <c:v>9478.7698560444405</c:v>
                </c:pt>
                <c:pt idx="2426">
                  <c:v>9508.4160206317192</c:v>
                </c:pt>
                <c:pt idx="2427">
                  <c:v>9522.6120834632693</c:v>
                </c:pt>
                <c:pt idx="2428">
                  <c:v>9527.5485342741104</c:v>
                </c:pt>
                <c:pt idx="2429">
                  <c:v>9521.9986466458704</c:v>
                </c:pt>
                <c:pt idx="2430">
                  <c:v>9513.4015890017599</c:v>
                </c:pt>
                <c:pt idx="2431">
                  <c:v>9505.8483551920908</c:v>
                </c:pt>
                <c:pt idx="2432">
                  <c:v>9486.9278667561794</c:v>
                </c:pt>
                <c:pt idx="2433">
                  <c:v>9485.4311387518592</c:v>
                </c:pt>
                <c:pt idx="2434">
                  <c:v>9500.8156998656596</c:v>
                </c:pt>
                <c:pt idx="2435">
                  <c:v>9494.5206373569508</c:v>
                </c:pt>
                <c:pt idx="2436">
                  <c:v>9436.3486787759393</c:v>
                </c:pt>
                <c:pt idx="2437">
                  <c:v>9367.4713594982404</c:v>
                </c:pt>
                <c:pt idx="2438">
                  <c:v>9335.6007338590207</c:v>
                </c:pt>
                <c:pt idx="2439">
                  <c:v>9302.3831567757097</c:v>
                </c:pt>
                <c:pt idx="2440">
                  <c:v>9271.8108677380005</c:v>
                </c:pt>
                <c:pt idx="2441">
                  <c:v>9234.8860273318496</c:v>
                </c:pt>
                <c:pt idx="2442">
                  <c:v>9184.4859348441296</c:v>
                </c:pt>
                <c:pt idx="2443">
                  <c:v>9133.0293548323807</c:v>
                </c:pt>
                <c:pt idx="2444">
                  <c:v>9081.4898218380804</c:v>
                </c:pt>
                <c:pt idx="2445">
                  <c:v>9025.6283670400899</c:v>
                </c:pt>
                <c:pt idx="2446">
                  <c:v>8965.1141377800395</c:v>
                </c:pt>
                <c:pt idx="2447">
                  <c:v>8900.7013243826696</c:v>
                </c:pt>
                <c:pt idx="2448">
                  <c:v>8826.2804853076505</c:v>
                </c:pt>
                <c:pt idx="2449">
                  <c:v>8752.9985145544997</c:v>
                </c:pt>
                <c:pt idx="2450">
                  <c:v>8702.3076407025401</c:v>
                </c:pt>
                <c:pt idx="2451">
                  <c:v>8636.5581641278004</c:v>
                </c:pt>
                <c:pt idx="2452">
                  <c:v>8523.7494576520094</c:v>
                </c:pt>
                <c:pt idx="2453">
                  <c:v>8397.3918987827692</c:v>
                </c:pt>
                <c:pt idx="2454">
                  <c:v>8293.0463583202309</c:v>
                </c:pt>
                <c:pt idx="2455">
                  <c:v>8194.5562193155893</c:v>
                </c:pt>
                <c:pt idx="2456">
                  <c:v>8086.5137020081402</c:v>
                </c:pt>
                <c:pt idx="2457">
                  <c:v>7981.2455850780898</c:v>
                </c:pt>
                <c:pt idx="2458">
                  <c:v>7880.2347228862</c:v>
                </c:pt>
                <c:pt idx="2459">
                  <c:v>7767.9261528896304</c:v>
                </c:pt>
                <c:pt idx="2460">
                  <c:v>7633.6246874693798</c:v>
                </c:pt>
                <c:pt idx="2461">
                  <c:v>7489.7980781914603</c:v>
                </c:pt>
                <c:pt idx="2462">
                  <c:v>7348.0315444061798</c:v>
                </c:pt>
                <c:pt idx="2463">
                  <c:v>7207.7779183464399</c:v>
                </c:pt>
                <c:pt idx="2464">
                  <c:v>7058.4750891877202</c:v>
                </c:pt>
                <c:pt idx="2465">
                  <c:v>6902.1569283868002</c:v>
                </c:pt>
                <c:pt idx="2466">
                  <c:v>6732.1716908093804</c:v>
                </c:pt>
                <c:pt idx="2467">
                  <c:v>6577.9927978825099</c:v>
                </c:pt>
                <c:pt idx="2468">
                  <c:v>6446.5841619784196</c:v>
                </c:pt>
                <c:pt idx="2469">
                  <c:v>6289.5672535036601</c:v>
                </c:pt>
                <c:pt idx="2470">
                  <c:v>6084.9444299614497</c:v>
                </c:pt>
                <c:pt idx="2471">
                  <c:v>5871.4244304781496</c:v>
                </c:pt>
                <c:pt idx="2472">
                  <c:v>5682.6302124356498</c:v>
                </c:pt>
                <c:pt idx="2473">
                  <c:v>5498.3604934488503</c:v>
                </c:pt>
                <c:pt idx="2474">
                  <c:v>5301.3148890196699</c:v>
                </c:pt>
                <c:pt idx="2475">
                  <c:v>5088.6684530883304</c:v>
                </c:pt>
                <c:pt idx="2476">
                  <c:v>4870.9225418493897</c:v>
                </c:pt>
                <c:pt idx="2477">
                  <c:v>4650.8171066537998</c:v>
                </c:pt>
                <c:pt idx="2478">
                  <c:v>4437.9458391358803</c:v>
                </c:pt>
                <c:pt idx="2479">
                  <c:v>4228.2125232430699</c:v>
                </c:pt>
                <c:pt idx="2480">
                  <c:v>4009.6061170827602</c:v>
                </c:pt>
                <c:pt idx="2481">
                  <c:v>3772.4843669290399</c:v>
                </c:pt>
                <c:pt idx="2482">
                  <c:v>3521.65187139712</c:v>
                </c:pt>
                <c:pt idx="2483">
                  <c:v>3270.9327029962101</c:v>
                </c:pt>
                <c:pt idx="2484">
                  <c:v>3024.3813612016002</c:v>
                </c:pt>
                <c:pt idx="2485">
                  <c:v>2774.9077798917301</c:v>
                </c:pt>
                <c:pt idx="2486">
                  <c:v>2530.1381455899</c:v>
                </c:pt>
                <c:pt idx="2487">
                  <c:v>2304.4935454107199</c:v>
                </c:pt>
                <c:pt idx="2488">
                  <c:v>2052.4017951529099</c:v>
                </c:pt>
                <c:pt idx="2489">
                  <c:v>1767.0322724381899</c:v>
                </c:pt>
                <c:pt idx="2490">
                  <c:v>1486.8906665633799</c:v>
                </c:pt>
                <c:pt idx="2491">
                  <c:v>1216.6693746794001</c:v>
                </c:pt>
                <c:pt idx="2492">
                  <c:v>949.727072415674</c:v>
                </c:pt>
                <c:pt idx="2493">
                  <c:v>678.67840876852097</c:v>
                </c:pt>
                <c:pt idx="2494">
                  <c:v>403.53031055900198</c:v>
                </c:pt>
                <c:pt idx="2495">
                  <c:v>121.593020056775</c:v>
                </c:pt>
                <c:pt idx="2496">
                  <c:v>-159.875323636639</c:v>
                </c:pt>
                <c:pt idx="2497">
                  <c:v>-433.82394869382199</c:v>
                </c:pt>
                <c:pt idx="2498">
                  <c:v>-704.70617519274197</c:v>
                </c:pt>
                <c:pt idx="2499">
                  <c:v>-971.47130804903804</c:v>
                </c:pt>
                <c:pt idx="2500">
                  <c:v>-1244.6957978323301</c:v>
                </c:pt>
                <c:pt idx="2501">
                  <c:v>-1525.17022871463</c:v>
                </c:pt>
                <c:pt idx="2502">
                  <c:v>-1799.4839774770101</c:v>
                </c:pt>
                <c:pt idx="2503">
                  <c:v>-2091.89623480302</c:v>
                </c:pt>
                <c:pt idx="2504">
                  <c:v>-2365.87371610626</c:v>
                </c:pt>
                <c:pt idx="2505">
                  <c:v>-2611.39725719119</c:v>
                </c:pt>
                <c:pt idx="2506">
                  <c:v>-2896.3290623241601</c:v>
                </c:pt>
                <c:pt idx="2507">
                  <c:v>-3189.6056481186301</c:v>
                </c:pt>
                <c:pt idx="2508">
                  <c:v>-3456.4613371446098</c:v>
                </c:pt>
                <c:pt idx="2509">
                  <c:v>-3714.3056307304801</c:v>
                </c:pt>
                <c:pt idx="2510">
                  <c:v>-3980.80561881536</c:v>
                </c:pt>
                <c:pt idx="2511">
                  <c:v>-4245.5390233588196</c:v>
                </c:pt>
                <c:pt idx="2512">
                  <c:v>-4492.8083540594598</c:v>
                </c:pt>
                <c:pt idx="2513">
                  <c:v>-4730.0359245908803</c:v>
                </c:pt>
                <c:pt idx="2514">
                  <c:v>-4971.9202639002597</c:v>
                </c:pt>
                <c:pt idx="2515">
                  <c:v>-5219.9804340288701</c:v>
                </c:pt>
                <c:pt idx="2516">
                  <c:v>-5460.4587280713304</c:v>
                </c:pt>
                <c:pt idx="2517">
                  <c:v>-5690.9833634196102</c:v>
                </c:pt>
                <c:pt idx="2518">
                  <c:v>-5920.7527383565002</c:v>
                </c:pt>
                <c:pt idx="2519">
                  <c:v>-6146.9980141951801</c:v>
                </c:pt>
                <c:pt idx="2520">
                  <c:v>-6360.8860422916896</c:v>
                </c:pt>
                <c:pt idx="2521">
                  <c:v>-6565.8208413553102</c:v>
                </c:pt>
                <c:pt idx="2522">
                  <c:v>-6771.7565553836002</c:v>
                </c:pt>
                <c:pt idx="2523">
                  <c:v>-6955.5604985228301</c:v>
                </c:pt>
                <c:pt idx="2524">
                  <c:v>-7106.2620230757002</c:v>
                </c:pt>
                <c:pt idx="2525">
                  <c:v>-7287.3435444875904</c:v>
                </c:pt>
                <c:pt idx="2526">
                  <c:v>-7484.1979926788299</c:v>
                </c:pt>
                <c:pt idx="2527">
                  <c:v>-7673.2436511441001</c:v>
                </c:pt>
                <c:pt idx="2528">
                  <c:v>-7881.5022910285697</c:v>
                </c:pt>
                <c:pt idx="2529">
                  <c:v>-7991.0274905176402</c:v>
                </c:pt>
                <c:pt idx="2530">
                  <c:v>-8061.9108344895703</c:v>
                </c:pt>
                <c:pt idx="2531">
                  <c:v>-8207.9804633913609</c:v>
                </c:pt>
                <c:pt idx="2532">
                  <c:v>-8356.0350216456609</c:v>
                </c:pt>
                <c:pt idx="2533">
                  <c:v>-8482.7903496435301</c:v>
                </c:pt>
                <c:pt idx="2534">
                  <c:v>-8580.2553259154192</c:v>
                </c:pt>
                <c:pt idx="2535">
                  <c:v>-8669.24103947802</c:v>
                </c:pt>
                <c:pt idx="2536">
                  <c:v>-8749.2197736939706</c:v>
                </c:pt>
                <c:pt idx="2537">
                  <c:v>-8830.3342291417703</c:v>
                </c:pt>
                <c:pt idx="2538">
                  <c:v>-8902.6626069075301</c:v>
                </c:pt>
                <c:pt idx="2539">
                  <c:v>-8951.6405370862503</c:v>
                </c:pt>
                <c:pt idx="2540">
                  <c:v>-8994.7601737946297</c:v>
                </c:pt>
                <c:pt idx="2541">
                  <c:v>-9002.5191284969806</c:v>
                </c:pt>
                <c:pt idx="2542">
                  <c:v>-9000.0273431546993</c:v>
                </c:pt>
                <c:pt idx="2543">
                  <c:v>-9048.5879457565807</c:v>
                </c:pt>
                <c:pt idx="2544">
                  <c:v>-9095.0763498105098</c:v>
                </c:pt>
                <c:pt idx="2545">
                  <c:v>-9126.4840359058308</c:v>
                </c:pt>
                <c:pt idx="2546">
                  <c:v>-9138.0653288210506</c:v>
                </c:pt>
                <c:pt idx="2547">
                  <c:v>-9066.2116466373809</c:v>
                </c:pt>
                <c:pt idx="2548">
                  <c:v>-9001.5788927044305</c:v>
                </c:pt>
                <c:pt idx="2549">
                  <c:v>-8991.6834572760508</c:v>
                </c:pt>
                <c:pt idx="2550">
                  <c:v>-8961.7410008909701</c:v>
                </c:pt>
                <c:pt idx="2551">
                  <c:v>-8906.9185866147509</c:v>
                </c:pt>
                <c:pt idx="2552">
                  <c:v>-8844.1306459313</c:v>
                </c:pt>
                <c:pt idx="2553">
                  <c:v>-8776.7945917071193</c:v>
                </c:pt>
                <c:pt idx="2554">
                  <c:v>-8686.5050970047705</c:v>
                </c:pt>
                <c:pt idx="2555">
                  <c:v>-8590.0222731271097</c:v>
                </c:pt>
                <c:pt idx="2556">
                  <c:v>-8499.9943897384401</c:v>
                </c:pt>
                <c:pt idx="2557">
                  <c:v>-8406.8021898143106</c:v>
                </c:pt>
                <c:pt idx="2558">
                  <c:v>-8298.2334261134893</c:v>
                </c:pt>
                <c:pt idx="2559">
                  <c:v>-8183.8149773633704</c:v>
                </c:pt>
                <c:pt idx="2560">
                  <c:v>-8037.2255200816498</c:v>
                </c:pt>
                <c:pt idx="2561">
                  <c:v>-7864.5909135602897</c:v>
                </c:pt>
                <c:pt idx="2562">
                  <c:v>-7733.6790030356397</c:v>
                </c:pt>
                <c:pt idx="2563">
                  <c:v>-7624.8053719240297</c:v>
                </c:pt>
                <c:pt idx="2564">
                  <c:v>-7485.7441353004997</c:v>
                </c:pt>
                <c:pt idx="2565">
                  <c:v>-7321.2737758879803</c:v>
                </c:pt>
                <c:pt idx="2566">
                  <c:v>-7153.71827719875</c:v>
                </c:pt>
                <c:pt idx="2567">
                  <c:v>-6974.5108961815904</c:v>
                </c:pt>
                <c:pt idx="2568">
                  <c:v>-6783.3407100524801</c:v>
                </c:pt>
                <c:pt idx="2569">
                  <c:v>-6596.7251267497404</c:v>
                </c:pt>
                <c:pt idx="2570">
                  <c:v>-6421.0950888807502</c:v>
                </c:pt>
                <c:pt idx="2571">
                  <c:v>-6248.6217424173401</c:v>
                </c:pt>
                <c:pt idx="2572">
                  <c:v>-6063.3588661398298</c:v>
                </c:pt>
                <c:pt idx="2573">
                  <c:v>-5868.6278548776099</c:v>
                </c:pt>
                <c:pt idx="2574">
                  <c:v>-5676.6925443698701</c:v>
                </c:pt>
                <c:pt idx="2575">
                  <c:v>-5459.6386176450897</c:v>
                </c:pt>
                <c:pt idx="2576">
                  <c:v>-5213.8948715466804</c:v>
                </c:pt>
                <c:pt idx="2577">
                  <c:v>-5011.8960476722104</c:v>
                </c:pt>
                <c:pt idx="2578">
                  <c:v>-4833.19797890665</c:v>
                </c:pt>
                <c:pt idx="2579">
                  <c:v>-4631.4316455923799</c:v>
                </c:pt>
                <c:pt idx="2580">
                  <c:v>-4420.5996070331003</c:v>
                </c:pt>
                <c:pt idx="2581">
                  <c:v>-4201.3345519146797</c:v>
                </c:pt>
                <c:pt idx="2582">
                  <c:v>-3979.2464705288398</c:v>
                </c:pt>
                <c:pt idx="2583">
                  <c:v>-3758.9265300442999</c:v>
                </c:pt>
                <c:pt idx="2584">
                  <c:v>-3534.3451129006098</c:v>
                </c:pt>
                <c:pt idx="2585">
                  <c:v>-3307.67553009013</c:v>
                </c:pt>
                <c:pt idx="2586">
                  <c:v>-3090.1730148143602</c:v>
                </c:pt>
                <c:pt idx="2587">
                  <c:v>-2881.1606643298301</c:v>
                </c:pt>
                <c:pt idx="2588">
                  <c:v>-2667.7744279888898</c:v>
                </c:pt>
                <c:pt idx="2589">
                  <c:v>-2450.14958649662</c:v>
                </c:pt>
                <c:pt idx="2590">
                  <c:v>-2232.59698678423</c:v>
                </c:pt>
                <c:pt idx="2591">
                  <c:v>-2018.01239346126</c:v>
                </c:pt>
                <c:pt idx="2592">
                  <c:v>-1809.7502367981799</c:v>
                </c:pt>
                <c:pt idx="2593">
                  <c:v>-1614.6613250591699</c:v>
                </c:pt>
                <c:pt idx="2594">
                  <c:v>-1402.2637020976699</c:v>
                </c:pt>
                <c:pt idx="2595">
                  <c:v>-1152.19723034715</c:v>
                </c:pt>
                <c:pt idx="2596">
                  <c:v>-954.85405996255395</c:v>
                </c:pt>
                <c:pt idx="2597">
                  <c:v>-797.40421699485705</c:v>
                </c:pt>
                <c:pt idx="2598">
                  <c:v>-606.83342529992501</c:v>
                </c:pt>
                <c:pt idx="2599">
                  <c:v>-408.15391519103599</c:v>
                </c:pt>
                <c:pt idx="2600">
                  <c:v>-207.90286786602201</c:v>
                </c:pt>
                <c:pt idx="2601">
                  <c:v>-16.142899777906202</c:v>
                </c:pt>
                <c:pt idx="2602">
                  <c:v>167.71201560931999</c:v>
                </c:pt>
                <c:pt idx="2603">
                  <c:v>347.537710473885</c:v>
                </c:pt>
                <c:pt idx="2604">
                  <c:v>532.77282293602104</c:v>
                </c:pt>
                <c:pt idx="2605">
                  <c:v>716.87835581199295</c:v>
                </c:pt>
                <c:pt idx="2606">
                  <c:v>887.55798017833195</c:v>
                </c:pt>
                <c:pt idx="2607">
                  <c:v>1051.9067821021099</c:v>
                </c:pt>
                <c:pt idx="2608">
                  <c:v>1206.5620479193201</c:v>
                </c:pt>
                <c:pt idx="2609">
                  <c:v>1371.7508858440301</c:v>
                </c:pt>
                <c:pt idx="2610">
                  <c:v>1568.36204585614</c:v>
                </c:pt>
                <c:pt idx="2611">
                  <c:v>1671.9866656894501</c:v>
                </c:pt>
                <c:pt idx="2612">
                  <c:v>1786.24494761084</c:v>
                </c:pt>
                <c:pt idx="2613">
                  <c:v>1999.84612999916</c:v>
                </c:pt>
                <c:pt idx="2614">
                  <c:v>2135.4469444036999</c:v>
                </c:pt>
                <c:pt idx="2615">
                  <c:v>2246.7786659161502</c:v>
                </c:pt>
                <c:pt idx="2616">
                  <c:v>2383.5203663765101</c:v>
                </c:pt>
                <c:pt idx="2617">
                  <c:v>2515.72812802206</c:v>
                </c:pt>
                <c:pt idx="2618">
                  <c:v>2630.56157836271</c:v>
                </c:pt>
                <c:pt idx="2619">
                  <c:v>2739.1383771692699</c:v>
                </c:pt>
                <c:pt idx="2620">
                  <c:v>2849.9499750711698</c:v>
                </c:pt>
                <c:pt idx="2621">
                  <c:v>2952.5324544845398</c:v>
                </c:pt>
                <c:pt idx="2622">
                  <c:v>3063.63407803359</c:v>
                </c:pt>
                <c:pt idx="2623">
                  <c:v>3176.9623118506101</c:v>
                </c:pt>
                <c:pt idx="2624">
                  <c:v>3278.1046572905302</c:v>
                </c:pt>
                <c:pt idx="2625">
                  <c:v>3375.89801427262</c:v>
                </c:pt>
                <c:pt idx="2626">
                  <c:v>3449.9354197605298</c:v>
                </c:pt>
                <c:pt idx="2627">
                  <c:v>3544.8934794822699</c:v>
                </c:pt>
                <c:pt idx="2628">
                  <c:v>3668.35063466973</c:v>
                </c:pt>
                <c:pt idx="2629">
                  <c:v>3731.5813461826101</c:v>
                </c:pt>
                <c:pt idx="2630">
                  <c:v>3773.0089158691899</c:v>
                </c:pt>
                <c:pt idx="2631">
                  <c:v>3837.49664362972</c:v>
                </c:pt>
                <c:pt idx="2632">
                  <c:v>3901.3880939774799</c:v>
                </c:pt>
                <c:pt idx="2633">
                  <c:v>3962.0059077434098</c:v>
                </c:pt>
                <c:pt idx="2634">
                  <c:v>4022.7365064238102</c:v>
                </c:pt>
                <c:pt idx="2635">
                  <c:v>4083.7819537416699</c:v>
                </c:pt>
                <c:pt idx="2636">
                  <c:v>4140.9338254755303</c:v>
                </c:pt>
                <c:pt idx="2637">
                  <c:v>4187.2643018316503</c:v>
                </c:pt>
                <c:pt idx="2638">
                  <c:v>4224.3286458212497</c:v>
                </c:pt>
                <c:pt idx="2639">
                  <c:v>4263.2800318468298</c:v>
                </c:pt>
                <c:pt idx="2640">
                  <c:v>4306.2268568319196</c:v>
                </c:pt>
                <c:pt idx="2641">
                  <c:v>4342.3799264770696</c:v>
                </c:pt>
                <c:pt idx="2642">
                  <c:v>4365.0895525723799</c:v>
                </c:pt>
                <c:pt idx="2643">
                  <c:v>4392.0441817692099</c:v>
                </c:pt>
                <c:pt idx="2644">
                  <c:v>4456.0155870798699</c:v>
                </c:pt>
                <c:pt idx="2645">
                  <c:v>4489.4069258345698</c:v>
                </c:pt>
                <c:pt idx="2646">
                  <c:v>4476.9038932772301</c:v>
                </c:pt>
                <c:pt idx="2647">
                  <c:v>4488.6654902791997</c:v>
                </c:pt>
                <c:pt idx="2648">
                  <c:v>4509.0730437310604</c:v>
                </c:pt>
                <c:pt idx="2649">
                  <c:v>4532.2462156840302</c:v>
                </c:pt>
                <c:pt idx="2650">
                  <c:v>4548.2684298410804</c:v>
                </c:pt>
                <c:pt idx="2651">
                  <c:v>4553.6803191671997</c:v>
                </c:pt>
                <c:pt idx="2652">
                  <c:v>4560.5189626848496</c:v>
                </c:pt>
                <c:pt idx="2653">
                  <c:v>4562.3606252643003</c:v>
                </c:pt>
                <c:pt idx="2654">
                  <c:v>4554.5557626259197</c:v>
                </c:pt>
                <c:pt idx="2655">
                  <c:v>4552.9289493035803</c:v>
                </c:pt>
                <c:pt idx="2656">
                  <c:v>4554.4818913547997</c:v>
                </c:pt>
                <c:pt idx="2657">
                  <c:v>4553.0372950200699</c:v>
                </c:pt>
                <c:pt idx="2658">
                  <c:v>4548.0879906828704</c:v>
                </c:pt>
                <c:pt idx="2659">
                  <c:v>4539.6926149087903</c:v>
                </c:pt>
                <c:pt idx="2660">
                  <c:v>4528.7243502699002</c:v>
                </c:pt>
                <c:pt idx="2661">
                  <c:v>4542.7979495961799</c:v>
                </c:pt>
                <c:pt idx="2662">
                  <c:v>4591.4800565072501</c:v>
                </c:pt>
                <c:pt idx="2663">
                  <c:v>4573.1491671513904</c:v>
                </c:pt>
                <c:pt idx="2664">
                  <c:v>4513.7485525041302</c:v>
                </c:pt>
                <c:pt idx="2665">
                  <c:v>4497.4826124559304</c:v>
                </c:pt>
                <c:pt idx="2666">
                  <c:v>4488.1225862843103</c:v>
                </c:pt>
                <c:pt idx="2667">
                  <c:v>4475.4748863664499</c:v>
                </c:pt>
                <c:pt idx="2668">
                  <c:v>4460.8794144333897</c:v>
                </c:pt>
                <c:pt idx="2669">
                  <c:v>4450.5087801673799</c:v>
                </c:pt>
                <c:pt idx="2670">
                  <c:v>4435.7788963932899</c:v>
                </c:pt>
                <c:pt idx="2671">
                  <c:v>4418.7017864989202</c:v>
                </c:pt>
                <c:pt idx="2672">
                  <c:v>4404.5910384838298</c:v>
                </c:pt>
                <c:pt idx="2673">
                  <c:v>4391.9072513098999</c:v>
                </c:pt>
                <c:pt idx="2674">
                  <c:v>4369.8460337465804</c:v>
                </c:pt>
                <c:pt idx="2675">
                  <c:v>4338.4274692993604</c:v>
                </c:pt>
                <c:pt idx="2676">
                  <c:v>4309.27569001951</c:v>
                </c:pt>
                <c:pt idx="2677">
                  <c:v>4284.4503927448004</c:v>
                </c:pt>
                <c:pt idx="2678">
                  <c:v>4311.8179208859001</c:v>
                </c:pt>
                <c:pt idx="2679">
                  <c:v>4320.4422956605704</c:v>
                </c:pt>
                <c:pt idx="2680">
                  <c:v>4259.20969015021</c:v>
                </c:pt>
                <c:pt idx="2681">
                  <c:v>4210.2156699696698</c:v>
                </c:pt>
                <c:pt idx="2682">
                  <c:v>4181.68890502671</c:v>
                </c:pt>
                <c:pt idx="2683">
                  <c:v>4162.4683771453001</c:v>
                </c:pt>
                <c:pt idx="2684">
                  <c:v>4136.18381895948</c:v>
                </c:pt>
                <c:pt idx="2685">
                  <c:v>4114.2435012609903</c:v>
                </c:pt>
                <c:pt idx="2686">
                  <c:v>4093.46444240137</c:v>
                </c:pt>
                <c:pt idx="2687">
                  <c:v>4063.2612501110302</c:v>
                </c:pt>
                <c:pt idx="2688">
                  <c:v>4024.56884586249</c:v>
                </c:pt>
                <c:pt idx="2689">
                  <c:v>3988.7687150328602</c:v>
                </c:pt>
                <c:pt idx="2690">
                  <c:v>3964.2164661718102</c:v>
                </c:pt>
                <c:pt idx="2691">
                  <c:v>3940.3939598789402</c:v>
                </c:pt>
                <c:pt idx="2692">
                  <c:v>3906.5467531171298</c:v>
                </c:pt>
                <c:pt idx="2693">
                  <c:v>3866.7512800044301</c:v>
                </c:pt>
                <c:pt idx="2694">
                  <c:v>3825.5669219302399</c:v>
                </c:pt>
                <c:pt idx="2695">
                  <c:v>3800.7709006523701</c:v>
                </c:pt>
                <c:pt idx="2696">
                  <c:v>3826.0261638030101</c:v>
                </c:pt>
                <c:pt idx="2697">
                  <c:v>3794.6419642077299</c:v>
                </c:pt>
                <c:pt idx="2698">
                  <c:v>3699.74669974367</c:v>
                </c:pt>
                <c:pt idx="2699">
                  <c:v>3645.9289650127998</c:v>
                </c:pt>
                <c:pt idx="2700">
                  <c:v>3600.6406274697201</c:v>
                </c:pt>
                <c:pt idx="2701">
                  <c:v>3567.4541230374998</c:v>
                </c:pt>
                <c:pt idx="2702">
                  <c:v>3538.8026191167701</c:v>
                </c:pt>
                <c:pt idx="2703">
                  <c:v>3502.2533670407101</c:v>
                </c:pt>
                <c:pt idx="2704">
                  <c:v>3473.91425692437</c:v>
                </c:pt>
                <c:pt idx="2705">
                  <c:v>3436.9128891489099</c:v>
                </c:pt>
                <c:pt idx="2706">
                  <c:v>3377.4557763212401</c:v>
                </c:pt>
                <c:pt idx="2707">
                  <c:v>3312.1311051437201</c:v>
                </c:pt>
                <c:pt idx="2708">
                  <c:v>3251.74236218845</c:v>
                </c:pt>
                <c:pt idx="2709">
                  <c:v>3205.3267973851798</c:v>
                </c:pt>
                <c:pt idx="2710">
                  <c:v>3160.4127402814202</c:v>
                </c:pt>
                <c:pt idx="2711">
                  <c:v>3105.1674883503802</c:v>
                </c:pt>
                <c:pt idx="2712">
                  <c:v>3087.96089217912</c:v>
                </c:pt>
                <c:pt idx="2713">
                  <c:v>3066.6267302330598</c:v>
                </c:pt>
                <c:pt idx="2714">
                  <c:v>2978.7782101989701</c:v>
                </c:pt>
                <c:pt idx="2715">
                  <c:v>2893.0129222312498</c:v>
                </c:pt>
                <c:pt idx="2716">
                  <c:v>2835.8464100606102</c:v>
                </c:pt>
                <c:pt idx="2717">
                  <c:v>2785.5523367342598</c:v>
                </c:pt>
                <c:pt idx="2718">
                  <c:v>2722.09796778703</c:v>
                </c:pt>
                <c:pt idx="2719">
                  <c:v>2663.2722444566198</c:v>
                </c:pt>
                <c:pt idx="2720">
                  <c:v>2606.7834082811</c:v>
                </c:pt>
                <c:pt idx="2721">
                  <c:v>2541.3203393527201</c:v>
                </c:pt>
                <c:pt idx="2722">
                  <c:v>2475.7729029055299</c:v>
                </c:pt>
                <c:pt idx="2723">
                  <c:v>2403.74238951496</c:v>
                </c:pt>
                <c:pt idx="2724">
                  <c:v>2323.3544258227598</c:v>
                </c:pt>
                <c:pt idx="2725">
                  <c:v>2242.0259358738499</c:v>
                </c:pt>
                <c:pt idx="2726">
                  <c:v>2164.8104843483102</c:v>
                </c:pt>
                <c:pt idx="2727">
                  <c:v>2092.7419219871299</c:v>
                </c:pt>
                <c:pt idx="2728">
                  <c:v>2018.88650181814</c:v>
                </c:pt>
                <c:pt idx="2729">
                  <c:v>1942.5691318410099</c:v>
                </c:pt>
                <c:pt idx="2730">
                  <c:v>1899.6364219519501</c:v>
                </c:pt>
                <c:pt idx="2731">
                  <c:v>1829.3268311889501</c:v>
                </c:pt>
                <c:pt idx="2732">
                  <c:v>1705.6672585280101</c:v>
                </c:pt>
                <c:pt idx="2733">
                  <c:v>1601.87223056927</c:v>
                </c:pt>
                <c:pt idx="2734">
                  <c:v>1506.65126909828</c:v>
                </c:pt>
                <c:pt idx="2735">
                  <c:v>1414.2663969180201</c:v>
                </c:pt>
                <c:pt idx="2736">
                  <c:v>1326.0056579187101</c:v>
                </c:pt>
                <c:pt idx="2737">
                  <c:v>1244.2144147767001</c:v>
                </c:pt>
                <c:pt idx="2738">
                  <c:v>1160.72843633091</c:v>
                </c:pt>
                <c:pt idx="2739">
                  <c:v>1064.97531757874</c:v>
                </c:pt>
                <c:pt idx="2740">
                  <c:v>961.82610618613899</c:v>
                </c:pt>
                <c:pt idx="2741">
                  <c:v>854.69692230817805</c:v>
                </c:pt>
                <c:pt idx="2742">
                  <c:v>755.24667351437904</c:v>
                </c:pt>
                <c:pt idx="2743">
                  <c:v>661.83760092115995</c:v>
                </c:pt>
                <c:pt idx="2744">
                  <c:v>561.58292197065896</c:v>
                </c:pt>
                <c:pt idx="2745">
                  <c:v>442.59129846134601</c:v>
                </c:pt>
                <c:pt idx="2746">
                  <c:v>354.34953366365397</c:v>
                </c:pt>
                <c:pt idx="2747">
                  <c:v>292.44535690707897</c:v>
                </c:pt>
                <c:pt idx="2748">
                  <c:v>178.567477485669</c:v>
                </c:pt>
                <c:pt idx="2749">
                  <c:v>-5.0776474946181596</c:v>
                </c:pt>
                <c:pt idx="2750">
                  <c:v>-136.073951526923</c:v>
                </c:pt>
                <c:pt idx="2751">
                  <c:v>-174.59902963899799</c:v>
                </c:pt>
                <c:pt idx="2752">
                  <c:v>-265.81656156073501</c:v>
                </c:pt>
                <c:pt idx="2753">
                  <c:v>-394.80258208973601</c:v>
                </c:pt>
                <c:pt idx="2754">
                  <c:v>-506.56072011869298</c:v>
                </c:pt>
                <c:pt idx="2755">
                  <c:v>-604.62905178717494</c:v>
                </c:pt>
                <c:pt idx="2756">
                  <c:v>-704.83548471728898</c:v>
                </c:pt>
                <c:pt idx="2757">
                  <c:v>-825.28361627772199</c:v>
                </c:pt>
                <c:pt idx="2758">
                  <c:v>-955.50059597733798</c:v>
                </c:pt>
                <c:pt idx="2759">
                  <c:v>-1075.7227395162299</c:v>
                </c:pt>
                <c:pt idx="2760">
                  <c:v>-1188.47418263806</c:v>
                </c:pt>
                <c:pt idx="2761">
                  <c:v>-1266.9069125641599</c:v>
                </c:pt>
                <c:pt idx="2762">
                  <c:v>-1332.58121411405</c:v>
                </c:pt>
                <c:pt idx="2763">
                  <c:v>-1449.2600627156301</c:v>
                </c:pt>
                <c:pt idx="2764">
                  <c:v>-1589.2375937458901</c:v>
                </c:pt>
                <c:pt idx="2765">
                  <c:v>-1705.87447153878</c:v>
                </c:pt>
                <c:pt idx="2766">
                  <c:v>-1806.2403841775099</c:v>
                </c:pt>
                <c:pt idx="2767">
                  <c:v>-1906.4338988053901</c:v>
                </c:pt>
                <c:pt idx="2768">
                  <c:v>-2008.27262706026</c:v>
                </c:pt>
                <c:pt idx="2769">
                  <c:v>-2109.6320468672998</c:v>
                </c:pt>
                <c:pt idx="2770">
                  <c:v>-2210.29622797501</c:v>
                </c:pt>
                <c:pt idx="2771">
                  <c:v>-2316.6966937642901</c:v>
                </c:pt>
                <c:pt idx="2772">
                  <c:v>-2413.8211376833401</c:v>
                </c:pt>
                <c:pt idx="2773">
                  <c:v>-2499.1508162770401</c:v>
                </c:pt>
                <c:pt idx="2774">
                  <c:v>-2592.3027482838802</c:v>
                </c:pt>
                <c:pt idx="2775">
                  <c:v>-2688.45676973626</c:v>
                </c:pt>
                <c:pt idx="2776">
                  <c:v>-2785.24646353247</c:v>
                </c:pt>
                <c:pt idx="2777">
                  <c:v>-2873.6271023383201</c:v>
                </c:pt>
                <c:pt idx="2778">
                  <c:v>-2928.3037996708399</c:v>
                </c:pt>
                <c:pt idx="2779">
                  <c:v>-2998.2118615060999</c:v>
                </c:pt>
                <c:pt idx="2780">
                  <c:v>-3106.4714231010198</c:v>
                </c:pt>
                <c:pt idx="2781">
                  <c:v>-3207.67166888171</c:v>
                </c:pt>
                <c:pt idx="2782">
                  <c:v>-3297.33664002459</c:v>
                </c:pt>
                <c:pt idx="2783">
                  <c:v>-3372.3253689501898</c:v>
                </c:pt>
                <c:pt idx="2784">
                  <c:v>-3441.2073536141902</c:v>
                </c:pt>
                <c:pt idx="2785">
                  <c:v>-3508.94870578673</c:v>
                </c:pt>
                <c:pt idx="2786">
                  <c:v>-3583.3208486144299</c:v>
                </c:pt>
                <c:pt idx="2787">
                  <c:v>-3655.82705846812</c:v>
                </c:pt>
                <c:pt idx="2788">
                  <c:v>-3716.15355943038</c:v>
                </c:pt>
                <c:pt idx="2789">
                  <c:v>-3772.7365302973699</c:v>
                </c:pt>
                <c:pt idx="2790">
                  <c:v>-3827.5060869740601</c:v>
                </c:pt>
                <c:pt idx="2791">
                  <c:v>-3880.2309717199601</c:v>
                </c:pt>
                <c:pt idx="2792">
                  <c:v>-3932.96496077662</c:v>
                </c:pt>
                <c:pt idx="2793">
                  <c:v>-4002.2799536719399</c:v>
                </c:pt>
                <c:pt idx="2794">
                  <c:v>-4028.3359035450198</c:v>
                </c:pt>
                <c:pt idx="2795">
                  <c:v>-4033.88364321994</c:v>
                </c:pt>
                <c:pt idx="2796">
                  <c:v>-4092.4909434644501</c:v>
                </c:pt>
                <c:pt idx="2797">
                  <c:v>-4162.0776418381902</c:v>
                </c:pt>
                <c:pt idx="2798">
                  <c:v>-4209.9342133074197</c:v>
                </c:pt>
                <c:pt idx="2799">
                  <c:v>-4237.4238196340602</c:v>
                </c:pt>
                <c:pt idx="2800">
                  <c:v>-4268.4280239468799</c:v>
                </c:pt>
                <c:pt idx="2801">
                  <c:v>-4305.1295643368103</c:v>
                </c:pt>
                <c:pt idx="2802">
                  <c:v>-4338.6908901771703</c:v>
                </c:pt>
                <c:pt idx="2803">
                  <c:v>-4360.3829194111504</c:v>
                </c:pt>
                <c:pt idx="2804">
                  <c:v>-4371.62890053094</c:v>
                </c:pt>
                <c:pt idx="2805">
                  <c:v>-4382.2560274534299</c:v>
                </c:pt>
                <c:pt idx="2806">
                  <c:v>-4402.0203417251396</c:v>
                </c:pt>
                <c:pt idx="2807">
                  <c:v>-4422.5980097417696</c:v>
                </c:pt>
                <c:pt idx="2808">
                  <c:v>-4435.9787489785904</c:v>
                </c:pt>
                <c:pt idx="2809">
                  <c:v>-4446.49585040691</c:v>
                </c:pt>
                <c:pt idx="2810">
                  <c:v>-4440.1836067364402</c:v>
                </c:pt>
                <c:pt idx="2811">
                  <c:v>-4404.4776789492898</c:v>
                </c:pt>
                <c:pt idx="2812">
                  <c:v>-4406.3304393708004</c:v>
                </c:pt>
                <c:pt idx="2813">
                  <c:v>-4441.4562657726901</c:v>
                </c:pt>
                <c:pt idx="2814">
                  <c:v>-4453.3560920079499</c:v>
                </c:pt>
                <c:pt idx="2815">
                  <c:v>-4450.7116671304802</c:v>
                </c:pt>
                <c:pt idx="2816">
                  <c:v>-4445.4428050008801</c:v>
                </c:pt>
                <c:pt idx="2817">
                  <c:v>-4442.8610125145797</c:v>
                </c:pt>
                <c:pt idx="2818">
                  <c:v>-4437.46498403235</c:v>
                </c:pt>
                <c:pt idx="2819">
                  <c:v>-4431.1188762652901</c:v>
                </c:pt>
                <c:pt idx="2820">
                  <c:v>-4420.0224901669199</c:v>
                </c:pt>
                <c:pt idx="2821">
                  <c:v>-4405.5694582669403</c:v>
                </c:pt>
                <c:pt idx="2822">
                  <c:v>-4392.66596728887</c:v>
                </c:pt>
                <c:pt idx="2823">
                  <c:v>-4377.6871190026004</c:v>
                </c:pt>
                <c:pt idx="2824">
                  <c:v>-4368.6271283795704</c:v>
                </c:pt>
                <c:pt idx="2825">
                  <c:v>-4344.8211076548396</c:v>
                </c:pt>
                <c:pt idx="2826">
                  <c:v>-4281.7764805651896</c:v>
                </c:pt>
                <c:pt idx="2827">
                  <c:v>-4257.4023716624697</c:v>
                </c:pt>
                <c:pt idx="2828">
                  <c:v>-4270.9716889473002</c:v>
                </c:pt>
                <c:pt idx="2829">
                  <c:v>-4273.87507032756</c:v>
                </c:pt>
                <c:pt idx="2830">
                  <c:v>-4304.9305048926799</c:v>
                </c:pt>
                <c:pt idx="2831">
                  <c:v>-4259.0396869502902</c:v>
                </c:pt>
                <c:pt idx="2832">
                  <c:v>-4169.1790763223198</c:v>
                </c:pt>
                <c:pt idx="2833">
                  <c:v>-4151.4969241244298</c:v>
                </c:pt>
                <c:pt idx="2834">
                  <c:v>-4162.2596303580003</c:v>
                </c:pt>
                <c:pt idx="2835">
                  <c:v>-4156.7606898037702</c:v>
                </c:pt>
                <c:pt idx="2836">
                  <c:v>-4121.9850269406297</c:v>
                </c:pt>
                <c:pt idx="2837">
                  <c:v>-4096.4226157601397</c:v>
                </c:pt>
                <c:pt idx="2838">
                  <c:v>-4074.48406814277</c:v>
                </c:pt>
                <c:pt idx="2839">
                  <c:v>-4051.1025343861302</c:v>
                </c:pt>
                <c:pt idx="2840">
                  <c:v>-4030.3712142949698</c:v>
                </c:pt>
                <c:pt idx="2841">
                  <c:v>-4020.2961532481199</c:v>
                </c:pt>
                <c:pt idx="2842">
                  <c:v>-3970.4552675804498</c:v>
                </c:pt>
                <c:pt idx="2843">
                  <c:v>-3921.3024893880602</c:v>
                </c:pt>
                <c:pt idx="2844">
                  <c:v>-3922.8166555131502</c:v>
                </c:pt>
                <c:pt idx="2845">
                  <c:v>-3923.3438117004898</c:v>
                </c:pt>
                <c:pt idx="2846">
                  <c:v>-3907.3132586871202</c:v>
                </c:pt>
                <c:pt idx="2847">
                  <c:v>-3878.67063660953</c:v>
                </c:pt>
                <c:pt idx="2848">
                  <c:v>-3854.4678978306301</c:v>
                </c:pt>
                <c:pt idx="2849">
                  <c:v>-3824.7192322641499</c:v>
                </c:pt>
                <c:pt idx="2850">
                  <c:v>-3798.80582019744</c:v>
                </c:pt>
                <c:pt idx="2851">
                  <c:v>-3781.5304807946</c:v>
                </c:pt>
                <c:pt idx="2852">
                  <c:v>-3762.38757485939</c:v>
                </c:pt>
                <c:pt idx="2853">
                  <c:v>-3745.9682699299601</c:v>
                </c:pt>
                <c:pt idx="2854">
                  <c:v>-3730.4658860199502</c:v>
                </c:pt>
                <c:pt idx="2855">
                  <c:v>-3710.82418916092</c:v>
                </c:pt>
                <c:pt idx="2856">
                  <c:v>-3687.72930622695</c:v>
                </c:pt>
                <c:pt idx="2857">
                  <c:v>-3671.8900476283602</c:v>
                </c:pt>
                <c:pt idx="2858">
                  <c:v>-3634.3436678599601</c:v>
                </c:pt>
                <c:pt idx="2859">
                  <c:v>-3573.5330261909999</c:v>
                </c:pt>
                <c:pt idx="2860">
                  <c:v>-3555.6988394303298</c:v>
                </c:pt>
                <c:pt idx="2861">
                  <c:v>-3562.24515694414</c:v>
                </c:pt>
                <c:pt idx="2862">
                  <c:v>-3548.1822016994001</c:v>
                </c:pt>
                <c:pt idx="2863">
                  <c:v>-3520.7905647264902</c:v>
                </c:pt>
                <c:pt idx="2864">
                  <c:v>-3488.9653464940702</c:v>
                </c:pt>
                <c:pt idx="2865">
                  <c:v>-3460.3219103946899</c:v>
                </c:pt>
                <c:pt idx="2866">
                  <c:v>-3435.26329445178</c:v>
                </c:pt>
                <c:pt idx="2867">
                  <c:v>-3407.4660902006199</c:v>
                </c:pt>
                <c:pt idx="2868">
                  <c:v>-3370.8739529250101</c:v>
                </c:pt>
                <c:pt idx="2869">
                  <c:v>-3330.2506721694299</c:v>
                </c:pt>
                <c:pt idx="2870">
                  <c:v>-3296.5247454774399</c:v>
                </c:pt>
                <c:pt idx="2871">
                  <c:v>-3269.3691639430199</c:v>
                </c:pt>
                <c:pt idx="2872">
                  <c:v>-3240.9252327685999</c:v>
                </c:pt>
                <c:pt idx="2873">
                  <c:v>-3204.8892497960201</c:v>
                </c:pt>
                <c:pt idx="2874">
                  <c:v>-3158.2783454566802</c:v>
                </c:pt>
                <c:pt idx="2875">
                  <c:v>-3067.6908709373201</c:v>
                </c:pt>
                <c:pt idx="2876">
                  <c:v>-2992.4361219060902</c:v>
                </c:pt>
                <c:pt idx="2877">
                  <c:v>-2991.0033463299801</c:v>
                </c:pt>
                <c:pt idx="2878">
                  <c:v>-3008.0759238825199</c:v>
                </c:pt>
                <c:pt idx="2879">
                  <c:v>-2922.59188557589</c:v>
                </c:pt>
                <c:pt idx="2880">
                  <c:v>-2804.3378625805299</c:v>
                </c:pt>
                <c:pt idx="2881">
                  <c:v>-2764.77975475227</c:v>
                </c:pt>
                <c:pt idx="2882">
                  <c:v>-2724.52516245367</c:v>
                </c:pt>
                <c:pt idx="2883">
                  <c:v>-2663.71542594012</c:v>
                </c:pt>
                <c:pt idx="2884">
                  <c:v>-2590.31505923964</c:v>
                </c:pt>
                <c:pt idx="2885">
                  <c:v>-2525.3860096404601</c:v>
                </c:pt>
                <c:pt idx="2886">
                  <c:v>-2457.2876388904701</c:v>
                </c:pt>
                <c:pt idx="2887">
                  <c:v>-2383.37880144371</c:v>
                </c:pt>
                <c:pt idx="2888">
                  <c:v>-2305.3715736948402</c:v>
                </c:pt>
                <c:pt idx="2889">
                  <c:v>-2227.8198733494801</c:v>
                </c:pt>
                <c:pt idx="2890">
                  <c:v>-2155.0348484068199</c:v>
                </c:pt>
                <c:pt idx="2891">
                  <c:v>-2039.5294123984299</c:v>
                </c:pt>
                <c:pt idx="2892">
                  <c:v>-1906.44325869977</c:v>
                </c:pt>
                <c:pt idx="2893">
                  <c:v>-1822.27805171317</c:v>
                </c:pt>
                <c:pt idx="2894">
                  <c:v>-1750.6118136116499</c:v>
                </c:pt>
                <c:pt idx="2895">
                  <c:v>-1657.59939237249</c:v>
                </c:pt>
                <c:pt idx="2896">
                  <c:v>-1546.96949812397</c:v>
                </c:pt>
                <c:pt idx="2897">
                  <c:v>-1441.3181770256899</c:v>
                </c:pt>
                <c:pt idx="2898">
                  <c:v>-1332.4492297643001</c:v>
                </c:pt>
                <c:pt idx="2899">
                  <c:v>-1217.91516529821</c:v>
                </c:pt>
                <c:pt idx="2900">
                  <c:v>-1104.3187162295401</c:v>
                </c:pt>
                <c:pt idx="2901">
                  <c:v>-993.39588574367303</c:v>
                </c:pt>
                <c:pt idx="2902">
                  <c:v>-876.87099250899303</c:v>
                </c:pt>
                <c:pt idx="2903">
                  <c:v>-752.02331918006098</c:v>
                </c:pt>
                <c:pt idx="2904">
                  <c:v>-627.70488309575705</c:v>
                </c:pt>
                <c:pt idx="2905">
                  <c:v>-501.45213553706299</c:v>
                </c:pt>
                <c:pt idx="2906">
                  <c:v>-370.70431628497403</c:v>
                </c:pt>
                <c:pt idx="2907">
                  <c:v>-220.40348527325699</c:v>
                </c:pt>
                <c:pt idx="2908">
                  <c:v>-39.703969101922198</c:v>
                </c:pt>
                <c:pt idx="2909">
                  <c:v>94.119442691215397</c:v>
                </c:pt>
                <c:pt idx="2910">
                  <c:v>193.95461741414701</c:v>
                </c:pt>
                <c:pt idx="2911">
                  <c:v>328.03444077108702</c:v>
                </c:pt>
                <c:pt idx="2912">
                  <c:v>464.97786288324198</c:v>
                </c:pt>
                <c:pt idx="2913">
                  <c:v>598.99951515787302</c:v>
                </c:pt>
                <c:pt idx="2914">
                  <c:v>744.11651010146704</c:v>
                </c:pt>
                <c:pt idx="2915">
                  <c:v>906.26018204112904</c:v>
                </c:pt>
                <c:pt idx="2916">
                  <c:v>1063.9325086737799</c:v>
                </c:pt>
                <c:pt idx="2917">
                  <c:v>1218.99255495487</c:v>
                </c:pt>
                <c:pt idx="2918">
                  <c:v>1369.9230625210801</c:v>
                </c:pt>
                <c:pt idx="2919">
                  <c:v>1510.2302759164199</c:v>
                </c:pt>
                <c:pt idx="2920">
                  <c:v>1649.67608319174</c:v>
                </c:pt>
                <c:pt idx="2921">
                  <c:v>1798.2347811970301</c:v>
                </c:pt>
                <c:pt idx="2922">
                  <c:v>1951.2024734731101</c:v>
                </c:pt>
                <c:pt idx="2923">
                  <c:v>2098.15245739478</c:v>
                </c:pt>
                <c:pt idx="2924">
                  <c:v>2283.7897033122199</c:v>
                </c:pt>
                <c:pt idx="2925">
                  <c:v>2460.5430069916702</c:v>
                </c:pt>
                <c:pt idx="2926">
                  <c:v>2579.5569069892399</c:v>
                </c:pt>
                <c:pt idx="2927">
                  <c:v>2695.2966670221699</c:v>
                </c:pt>
                <c:pt idx="2928">
                  <c:v>2833.82909870004</c:v>
                </c:pt>
                <c:pt idx="2929">
                  <c:v>2987.44675768456</c:v>
                </c:pt>
                <c:pt idx="2930">
                  <c:v>3127.6089895382202</c:v>
                </c:pt>
                <c:pt idx="2931">
                  <c:v>3269.6240495085899</c:v>
                </c:pt>
                <c:pt idx="2932">
                  <c:v>3413.6505016946999</c:v>
                </c:pt>
                <c:pt idx="2933">
                  <c:v>3549.3811546882398</c:v>
                </c:pt>
                <c:pt idx="2934">
                  <c:v>3675.5671260966301</c:v>
                </c:pt>
                <c:pt idx="2935">
                  <c:v>3811.1344010928101</c:v>
                </c:pt>
                <c:pt idx="2936">
                  <c:v>3953.4102291087102</c:v>
                </c:pt>
                <c:pt idx="2937">
                  <c:v>4083.6407828064398</c:v>
                </c:pt>
                <c:pt idx="2938">
                  <c:v>4203.8180052387497</c:v>
                </c:pt>
                <c:pt idx="2939">
                  <c:v>4347.7853941718704</c:v>
                </c:pt>
                <c:pt idx="2940">
                  <c:v>4480.7344800634501</c:v>
                </c:pt>
                <c:pt idx="2941">
                  <c:v>4565.0789476317696</c:v>
                </c:pt>
                <c:pt idx="2942">
                  <c:v>4645.1694209733796</c:v>
                </c:pt>
                <c:pt idx="2943">
                  <c:v>4745.74027944316</c:v>
                </c:pt>
                <c:pt idx="2944">
                  <c:v>4862.3613278495604</c:v>
                </c:pt>
                <c:pt idx="2945">
                  <c:v>4969.6098247111304</c:v>
                </c:pt>
                <c:pt idx="2946">
                  <c:v>5056.5296311562997</c:v>
                </c:pt>
                <c:pt idx="2947">
                  <c:v>5138.4161363611802</c:v>
                </c:pt>
                <c:pt idx="2948">
                  <c:v>5228.8791809757104</c:v>
                </c:pt>
                <c:pt idx="2949">
                  <c:v>5310.7925097949001</c:v>
                </c:pt>
                <c:pt idx="2950">
                  <c:v>5382.1303968911197</c:v>
                </c:pt>
                <c:pt idx="2951">
                  <c:v>5451.2189861073402</c:v>
                </c:pt>
                <c:pt idx="2952">
                  <c:v>5519.87509812396</c:v>
                </c:pt>
                <c:pt idx="2953">
                  <c:v>5574.7766069818599</c:v>
                </c:pt>
                <c:pt idx="2954">
                  <c:v>5662.1096633157003</c:v>
                </c:pt>
                <c:pt idx="2955">
                  <c:v>5739.6175458798998</c:v>
                </c:pt>
                <c:pt idx="2956">
                  <c:v>5753.7911982957003</c:v>
                </c:pt>
                <c:pt idx="2957">
                  <c:v>5771.80508772148</c:v>
                </c:pt>
                <c:pt idx="2958">
                  <c:v>5809.3189886669998</c:v>
                </c:pt>
                <c:pt idx="2959">
                  <c:v>5846.9611112757502</c:v>
                </c:pt>
                <c:pt idx="2960">
                  <c:v>5871.8206826984797</c:v>
                </c:pt>
                <c:pt idx="2961">
                  <c:v>5900.5642144077201</c:v>
                </c:pt>
                <c:pt idx="2962">
                  <c:v>5924.31110299589</c:v>
                </c:pt>
                <c:pt idx="2963">
                  <c:v>5929.4579544734997</c:v>
                </c:pt>
                <c:pt idx="2964">
                  <c:v>5925.2257199095102</c:v>
                </c:pt>
                <c:pt idx="2965">
                  <c:v>5918.9798985056505</c:v>
                </c:pt>
                <c:pt idx="2966">
                  <c:v>5917.0705373846104</c:v>
                </c:pt>
                <c:pt idx="2967">
                  <c:v>5913.8533536980904</c:v>
                </c:pt>
                <c:pt idx="2968">
                  <c:v>5907.4589394020004</c:v>
                </c:pt>
                <c:pt idx="2969">
                  <c:v>5931.6487587434704</c:v>
                </c:pt>
                <c:pt idx="2970">
                  <c:v>5938.1613307269499</c:v>
                </c:pt>
                <c:pt idx="2971">
                  <c:v>5878.5815304409898</c:v>
                </c:pt>
                <c:pt idx="2972">
                  <c:v>5818.0972164205796</c:v>
                </c:pt>
                <c:pt idx="2973">
                  <c:v>5785.3636037934602</c:v>
                </c:pt>
                <c:pt idx="2974">
                  <c:v>5764.9263573895896</c:v>
                </c:pt>
                <c:pt idx="2975">
                  <c:v>5738.16244440844</c:v>
                </c:pt>
                <c:pt idx="2976">
                  <c:v>5689.96044054291</c:v>
                </c:pt>
                <c:pt idx="2977">
                  <c:v>5634.3672571114903</c:v>
                </c:pt>
                <c:pt idx="2978">
                  <c:v>5586.4560252207002</c:v>
                </c:pt>
                <c:pt idx="2979">
                  <c:v>5524.54610601892</c:v>
                </c:pt>
                <c:pt idx="2980">
                  <c:v>5459.96302997781</c:v>
                </c:pt>
                <c:pt idx="2981">
                  <c:v>5397.5021595953604</c:v>
                </c:pt>
                <c:pt idx="2982">
                  <c:v>5331.1487752496396</c:v>
                </c:pt>
                <c:pt idx="2983">
                  <c:v>5273.3537423553698</c:v>
                </c:pt>
                <c:pt idx="2984">
                  <c:v>5249.9863942747997</c:v>
                </c:pt>
                <c:pt idx="2985">
                  <c:v>5208.21685079688</c:v>
                </c:pt>
                <c:pt idx="2986">
                  <c:v>5103.2897440797597</c:v>
                </c:pt>
                <c:pt idx="2987">
                  <c:v>5005.0533416205199</c:v>
                </c:pt>
                <c:pt idx="2988">
                  <c:v>4940.1813897019001</c:v>
                </c:pt>
                <c:pt idx="2989">
                  <c:v>4875.8713502746004</c:v>
                </c:pt>
                <c:pt idx="2990">
                  <c:v>4793.6648516063096</c:v>
                </c:pt>
                <c:pt idx="2991">
                  <c:v>4695.8559382654603</c:v>
                </c:pt>
                <c:pt idx="2992">
                  <c:v>4594.6858389278405</c:v>
                </c:pt>
                <c:pt idx="2993">
                  <c:v>4502.5877749159299</c:v>
                </c:pt>
                <c:pt idx="2994">
                  <c:v>4424.7477512905598</c:v>
                </c:pt>
                <c:pt idx="2995">
                  <c:v>4347.5561935574997</c:v>
                </c:pt>
                <c:pt idx="2996">
                  <c:v>4259.0783701785103</c:v>
                </c:pt>
                <c:pt idx="2997">
                  <c:v>4167.4480152306396</c:v>
                </c:pt>
                <c:pt idx="2998">
                  <c:v>4065.3444088265501</c:v>
                </c:pt>
                <c:pt idx="2999">
                  <c:v>4000.0140636833298</c:v>
                </c:pt>
                <c:pt idx="3000">
                  <c:v>3940.9245680415502</c:v>
                </c:pt>
                <c:pt idx="3001">
                  <c:v>3818.99430532514</c:v>
                </c:pt>
                <c:pt idx="3002">
                  <c:v>3705.6359068748302</c:v>
                </c:pt>
                <c:pt idx="3003">
                  <c:v>3617.5851523925198</c:v>
                </c:pt>
                <c:pt idx="3004">
                  <c:v>3522.2216334366599</c:v>
                </c:pt>
                <c:pt idx="3005">
                  <c:v>3420.4618527234102</c:v>
                </c:pt>
                <c:pt idx="3006">
                  <c:v>3310.8537598306798</c:v>
                </c:pt>
                <c:pt idx="3007">
                  <c:v>3195.0347753849401</c:v>
                </c:pt>
                <c:pt idx="3008">
                  <c:v>3079.53577558807</c:v>
                </c:pt>
                <c:pt idx="3009">
                  <c:v>2973.29088798165</c:v>
                </c:pt>
                <c:pt idx="3010">
                  <c:v>2877.6348210151</c:v>
                </c:pt>
                <c:pt idx="3011">
                  <c:v>2780.5863469810201</c:v>
                </c:pt>
                <c:pt idx="3012">
                  <c:v>2678.17126182021</c:v>
                </c:pt>
                <c:pt idx="3013">
                  <c:v>2586.9572278895098</c:v>
                </c:pt>
                <c:pt idx="3014">
                  <c:v>2488.77080774774</c:v>
                </c:pt>
                <c:pt idx="3015">
                  <c:v>2386.7868178434401</c:v>
                </c:pt>
                <c:pt idx="3016">
                  <c:v>2314.46790509936</c:v>
                </c:pt>
                <c:pt idx="3017">
                  <c:v>2186.8477024632498</c:v>
                </c:pt>
                <c:pt idx="3018">
                  <c:v>2033.5780012709999</c:v>
                </c:pt>
                <c:pt idx="3019">
                  <c:v>1922.44004563873</c:v>
                </c:pt>
                <c:pt idx="3020">
                  <c:v>1791.44549554688</c:v>
                </c:pt>
                <c:pt idx="3021">
                  <c:v>1660.6383524942601</c:v>
                </c:pt>
                <c:pt idx="3022">
                  <c:v>1551.92025810982</c:v>
                </c:pt>
                <c:pt idx="3023">
                  <c:v>1451.5370284937001</c:v>
                </c:pt>
                <c:pt idx="3024">
                  <c:v>1349.8887682351699</c:v>
                </c:pt>
                <c:pt idx="3025">
                  <c:v>1230.1134444235699</c:v>
                </c:pt>
                <c:pt idx="3026">
                  <c:v>1097.31815115053</c:v>
                </c:pt>
                <c:pt idx="3027">
                  <c:v>970.97656344798895</c:v>
                </c:pt>
                <c:pt idx="3028">
                  <c:v>854.58829787129605</c:v>
                </c:pt>
                <c:pt idx="3029">
                  <c:v>735.40092874116795</c:v>
                </c:pt>
                <c:pt idx="3030">
                  <c:v>602.77839680228101</c:v>
                </c:pt>
                <c:pt idx="3031">
                  <c:v>467.49575962555502</c:v>
                </c:pt>
                <c:pt idx="3032">
                  <c:v>373.657595416672</c:v>
                </c:pt>
                <c:pt idx="3033">
                  <c:v>263.12827738512902</c:v>
                </c:pt>
                <c:pt idx="3034">
                  <c:v>90.093134707452904</c:v>
                </c:pt>
                <c:pt idx="3035">
                  <c:v>-67.360194866399496</c:v>
                </c:pt>
                <c:pt idx="3036">
                  <c:v>-203.97760035228299</c:v>
                </c:pt>
                <c:pt idx="3037">
                  <c:v>-337.10492556180202</c:v>
                </c:pt>
                <c:pt idx="3038">
                  <c:v>-477.48191300219901</c:v>
                </c:pt>
                <c:pt idx="3039">
                  <c:v>-619.01325711035099</c:v>
                </c:pt>
                <c:pt idx="3040">
                  <c:v>-758.90783158059401</c:v>
                </c:pt>
                <c:pt idx="3041">
                  <c:v>-895.08271176144297</c:v>
                </c:pt>
                <c:pt idx="3042">
                  <c:v>-1027.5793780720801</c:v>
                </c:pt>
                <c:pt idx="3043">
                  <c:v>-1179.5850353661999</c:v>
                </c:pt>
                <c:pt idx="3044">
                  <c:v>-1337.9812398199199</c:v>
                </c:pt>
                <c:pt idx="3045">
                  <c:v>-1481.5014599138699</c:v>
                </c:pt>
                <c:pt idx="3046">
                  <c:v>-1627.91582519084</c:v>
                </c:pt>
                <c:pt idx="3047">
                  <c:v>-1776.4282693173</c:v>
                </c:pt>
                <c:pt idx="3048">
                  <c:v>-1906.6019137249</c:v>
                </c:pt>
                <c:pt idx="3049">
                  <c:v>-2027.74182491382</c:v>
                </c:pt>
                <c:pt idx="3050">
                  <c:v>-2201.4550458021599</c:v>
                </c:pt>
                <c:pt idx="3051">
                  <c:v>-2389.6225803105699</c:v>
                </c:pt>
                <c:pt idx="3052">
                  <c:v>-2548.3227394693099</c:v>
                </c:pt>
                <c:pt idx="3053">
                  <c:v>-2706.72184703209</c:v>
                </c:pt>
                <c:pt idx="3054">
                  <c:v>-2847.24894951947</c:v>
                </c:pt>
                <c:pt idx="3055">
                  <c:v>-2987.4013219347498</c:v>
                </c:pt>
                <c:pt idx="3056">
                  <c:v>-3143.7775233622501</c:v>
                </c:pt>
                <c:pt idx="3057">
                  <c:v>-3297.1548765544899</c:v>
                </c:pt>
                <c:pt idx="3058">
                  <c:v>-3448.8477451372701</c:v>
                </c:pt>
                <c:pt idx="3059">
                  <c:v>-3599.5343551147398</c:v>
                </c:pt>
                <c:pt idx="3060">
                  <c:v>-3750.6989588525098</c:v>
                </c:pt>
                <c:pt idx="3061">
                  <c:v>-3905.5235222291099</c:v>
                </c:pt>
                <c:pt idx="3062">
                  <c:v>-4055.1577278090199</c:v>
                </c:pt>
                <c:pt idx="3063">
                  <c:v>-4176.1681360615703</c:v>
                </c:pt>
                <c:pt idx="3064">
                  <c:v>-4283.1414079772303</c:v>
                </c:pt>
                <c:pt idx="3065">
                  <c:v>-4447.4127016479897</c:v>
                </c:pt>
                <c:pt idx="3066">
                  <c:v>-4626.9960525010802</c:v>
                </c:pt>
                <c:pt idx="3067">
                  <c:v>-4761.4064974155099</c:v>
                </c:pt>
                <c:pt idx="3068">
                  <c:v>-4887.2760330562196</c:v>
                </c:pt>
                <c:pt idx="3069">
                  <c:v>-5015.5840190339704</c:v>
                </c:pt>
                <c:pt idx="3070">
                  <c:v>-5145.0152273174299</c:v>
                </c:pt>
                <c:pt idx="3071">
                  <c:v>-5271.3687373879702</c:v>
                </c:pt>
                <c:pt idx="3072">
                  <c:v>-5401.2584195415502</c:v>
                </c:pt>
                <c:pt idx="3073">
                  <c:v>-5516.0384614573704</c:v>
                </c:pt>
                <c:pt idx="3074">
                  <c:v>-5613.9552567048704</c:v>
                </c:pt>
                <c:pt idx="3075">
                  <c:v>-5713.4197990913999</c:v>
                </c:pt>
                <c:pt idx="3076">
                  <c:v>-5814.3811304323899</c:v>
                </c:pt>
                <c:pt idx="3077">
                  <c:v>-5922.5355438543902</c:v>
                </c:pt>
                <c:pt idx="3078">
                  <c:v>-6002.9710165073202</c:v>
                </c:pt>
                <c:pt idx="3079">
                  <c:v>-6050.6203275758999</c:v>
                </c:pt>
                <c:pt idx="3080">
                  <c:v>-6194.7489987259996</c:v>
                </c:pt>
                <c:pt idx="3081">
                  <c:v>-6280.1530019560096</c:v>
                </c:pt>
                <c:pt idx="3082">
                  <c:v>-6264.9355969505796</c:v>
                </c:pt>
                <c:pt idx="3083">
                  <c:v>-6353.4622640654998</c:v>
                </c:pt>
                <c:pt idx="3084">
                  <c:v>-6444.2412383848696</c:v>
                </c:pt>
                <c:pt idx="3085">
                  <c:v>-6493.5477522312503</c:v>
                </c:pt>
                <c:pt idx="3086">
                  <c:v>-6534.4984529931899</c:v>
                </c:pt>
                <c:pt idx="3087">
                  <c:v>-6573.3427946885204</c:v>
                </c:pt>
                <c:pt idx="3088">
                  <c:v>-6600.7693651818299</c:v>
                </c:pt>
                <c:pt idx="3089">
                  <c:v>-6615.9017237314602</c:v>
                </c:pt>
                <c:pt idx="3090">
                  <c:v>-6627.0637452046503</c:v>
                </c:pt>
                <c:pt idx="3091">
                  <c:v>-6631.2937460963003</c:v>
                </c:pt>
                <c:pt idx="3092">
                  <c:v>-6628.14032035936</c:v>
                </c:pt>
                <c:pt idx="3093">
                  <c:v>-6614.6830448001801</c:v>
                </c:pt>
                <c:pt idx="3094">
                  <c:v>-6590.5621469359503</c:v>
                </c:pt>
                <c:pt idx="3095">
                  <c:v>-6570.2459734477598</c:v>
                </c:pt>
                <c:pt idx="3096">
                  <c:v>-6506.7727326150598</c:v>
                </c:pt>
                <c:pt idx="3097">
                  <c:v>-6425.2213673382403</c:v>
                </c:pt>
                <c:pt idx="3098">
                  <c:v>-6408.6738968388499</c:v>
                </c:pt>
                <c:pt idx="3099">
                  <c:v>-6372.6528923579199</c:v>
                </c:pt>
                <c:pt idx="3100">
                  <c:v>-6291.3920467178796</c:v>
                </c:pt>
                <c:pt idx="3101">
                  <c:v>-6212.1301068662897</c:v>
                </c:pt>
                <c:pt idx="3102">
                  <c:v>-6124.4319906425799</c:v>
                </c:pt>
                <c:pt idx="3103">
                  <c:v>-6031.2848759627695</c:v>
                </c:pt>
                <c:pt idx="3104">
                  <c:v>-5927.3178977236003</c:v>
                </c:pt>
                <c:pt idx="3105">
                  <c:v>-5810.1815380246398</c:v>
                </c:pt>
                <c:pt idx="3106">
                  <c:v>-5696.2287711768204</c:v>
                </c:pt>
                <c:pt idx="3107">
                  <c:v>-5569.4569905490998</c:v>
                </c:pt>
                <c:pt idx="3108">
                  <c:v>-5428.8513641544696</c:v>
                </c:pt>
                <c:pt idx="3109">
                  <c:v>-5296.0631895180004</c:v>
                </c:pt>
                <c:pt idx="3110">
                  <c:v>-5144.00143426054</c:v>
                </c:pt>
                <c:pt idx="3111">
                  <c:v>-4981.3361580917199</c:v>
                </c:pt>
                <c:pt idx="3112">
                  <c:v>-4811.3217253681196</c:v>
                </c:pt>
                <c:pt idx="3113">
                  <c:v>-4600.1999503522002</c:v>
                </c:pt>
                <c:pt idx="3114">
                  <c:v>-4435.5156860974303</c:v>
                </c:pt>
                <c:pt idx="3115">
                  <c:v>-4295.9835948516702</c:v>
                </c:pt>
                <c:pt idx="3116">
                  <c:v>-4100.6007898799899</c:v>
                </c:pt>
                <c:pt idx="3117">
                  <c:v>-3899.9288183704198</c:v>
                </c:pt>
                <c:pt idx="3118">
                  <c:v>-3694.3167455683301</c:v>
                </c:pt>
                <c:pt idx="3119">
                  <c:v>-3489.28570742581</c:v>
                </c:pt>
                <c:pt idx="3120">
                  <c:v>-3288.9573126062201</c:v>
                </c:pt>
                <c:pt idx="3121">
                  <c:v>-3070.5676538234702</c:v>
                </c:pt>
                <c:pt idx="3122">
                  <c:v>-2842.0514313754202</c:v>
                </c:pt>
                <c:pt idx="3123">
                  <c:v>-2618.14900393784</c:v>
                </c:pt>
                <c:pt idx="3124">
                  <c:v>-2388.73015827257</c:v>
                </c:pt>
                <c:pt idx="3125">
                  <c:v>-2164.00515471877</c:v>
                </c:pt>
                <c:pt idx="3126">
                  <c:v>-1941.2372508603801</c:v>
                </c:pt>
                <c:pt idx="3127">
                  <c:v>-1711.2814098562301</c:v>
                </c:pt>
                <c:pt idx="3128">
                  <c:v>-1478.82299350107</c:v>
                </c:pt>
                <c:pt idx="3129">
                  <c:v>-1194.35950352335</c:v>
                </c:pt>
                <c:pt idx="3130">
                  <c:v>-927.264075769903</c:v>
                </c:pt>
                <c:pt idx="3131">
                  <c:v>-736.76932430424097</c:v>
                </c:pt>
                <c:pt idx="3132">
                  <c:v>-522.85670597233798</c:v>
                </c:pt>
                <c:pt idx="3133">
                  <c:v>-287.27306579555102</c:v>
                </c:pt>
                <c:pt idx="3134">
                  <c:v>-47.893810252332401</c:v>
                </c:pt>
                <c:pt idx="3135">
                  <c:v>202.42148420726599</c:v>
                </c:pt>
                <c:pt idx="3136">
                  <c:v>444.09005940466301</c:v>
                </c:pt>
                <c:pt idx="3137">
                  <c:v>678.30818975240697</c:v>
                </c:pt>
                <c:pt idx="3138">
                  <c:v>916.38234367310395</c:v>
                </c:pt>
                <c:pt idx="3139">
                  <c:v>1154.1385998220501</c:v>
                </c:pt>
                <c:pt idx="3140">
                  <c:v>1398.89389277895</c:v>
                </c:pt>
                <c:pt idx="3141">
                  <c:v>1636.78344757895</c:v>
                </c:pt>
                <c:pt idx="3142">
                  <c:v>1855.1254286488099</c:v>
                </c:pt>
                <c:pt idx="3143">
                  <c:v>2060.12984103701</c:v>
                </c:pt>
                <c:pt idx="3144">
                  <c:v>2316.7987872359099</c:v>
                </c:pt>
                <c:pt idx="3145">
                  <c:v>2564.2781588136199</c:v>
                </c:pt>
                <c:pt idx="3146">
                  <c:v>2725.54709380333</c:v>
                </c:pt>
                <c:pt idx="3147">
                  <c:v>2902.12371820218</c:v>
                </c:pt>
                <c:pt idx="3148">
                  <c:v>3106.39713319968</c:v>
                </c:pt>
                <c:pt idx="3149">
                  <c:v>3306.4909323881602</c:v>
                </c:pt>
                <c:pt idx="3150">
                  <c:v>3497.6661975510001</c:v>
                </c:pt>
                <c:pt idx="3151">
                  <c:v>3693.0419827892101</c:v>
                </c:pt>
                <c:pt idx="3152">
                  <c:v>3885.16073258496</c:v>
                </c:pt>
                <c:pt idx="3153">
                  <c:v>4063.0315946904898</c:v>
                </c:pt>
                <c:pt idx="3154">
                  <c:v>4238.5493744647101</c:v>
                </c:pt>
                <c:pt idx="3155">
                  <c:v>4418.9511398202503</c:v>
                </c:pt>
                <c:pt idx="3156">
                  <c:v>4581.1105761154004</c:v>
                </c:pt>
                <c:pt idx="3157">
                  <c:v>4715.99878889109</c:v>
                </c:pt>
                <c:pt idx="3158">
                  <c:v>4853.9252099652904</c:v>
                </c:pt>
                <c:pt idx="3159">
                  <c:v>5026.5683911998203</c:v>
                </c:pt>
                <c:pt idx="3160">
                  <c:v>5184.1610598134403</c:v>
                </c:pt>
                <c:pt idx="3161">
                  <c:v>5275.5049232179799</c:v>
                </c:pt>
                <c:pt idx="3162">
                  <c:v>5317.5251757629003</c:v>
                </c:pt>
                <c:pt idx="3163">
                  <c:v>5443.82710384454</c:v>
                </c:pt>
                <c:pt idx="3164">
                  <c:v>5630.52617633309</c:v>
                </c:pt>
                <c:pt idx="3165">
                  <c:v>5711.1926735590396</c:v>
                </c:pt>
                <c:pt idx="3166">
                  <c:v>5768.4941881749101</c:v>
                </c:pt>
                <c:pt idx="3167">
                  <c:v>5855.4099295735105</c:v>
                </c:pt>
                <c:pt idx="3168">
                  <c:v>5943.4156732515103</c:v>
                </c:pt>
                <c:pt idx="3169">
                  <c:v>6012.3053794938696</c:v>
                </c:pt>
                <c:pt idx="3170">
                  <c:v>6070.1413634888104</c:v>
                </c:pt>
                <c:pt idx="3171">
                  <c:v>6125.9408216034899</c:v>
                </c:pt>
                <c:pt idx="3172">
                  <c:v>6174.4689322048998</c:v>
                </c:pt>
                <c:pt idx="3173">
                  <c:v>6206.9683332380901</c:v>
                </c:pt>
                <c:pt idx="3174">
                  <c:v>6268.7867974526098</c:v>
                </c:pt>
                <c:pt idx="3175">
                  <c:v>6331.3720412385101</c:v>
                </c:pt>
                <c:pt idx="3176">
                  <c:v>6332.0523530937598</c:v>
                </c:pt>
                <c:pt idx="3177">
                  <c:v>6320.6519652283296</c:v>
                </c:pt>
                <c:pt idx="3178">
                  <c:v>6321.0666105639402</c:v>
                </c:pt>
                <c:pt idx="3179">
                  <c:v>6322.1780721107998</c:v>
                </c:pt>
                <c:pt idx="3180">
                  <c:v>6312.8432950005199</c:v>
                </c:pt>
                <c:pt idx="3181">
                  <c:v>6311.4599446046104</c:v>
                </c:pt>
                <c:pt idx="3182">
                  <c:v>6311.0681158281504</c:v>
                </c:pt>
                <c:pt idx="3183">
                  <c:v>6292.5066592652202</c:v>
                </c:pt>
                <c:pt idx="3184">
                  <c:v>6265.0196659938301</c:v>
                </c:pt>
                <c:pt idx="3185">
                  <c:v>6226.4045339826398</c:v>
                </c:pt>
                <c:pt idx="3186">
                  <c:v>6185.44147696863</c:v>
                </c:pt>
                <c:pt idx="3187">
                  <c:v>6147.2055416981302</c:v>
                </c:pt>
                <c:pt idx="3188">
                  <c:v>6099.0472597919997</c:v>
                </c:pt>
                <c:pt idx="3189">
                  <c:v>6086.9683076235497</c:v>
                </c:pt>
                <c:pt idx="3190">
                  <c:v>6075.4148170403796</c:v>
                </c:pt>
                <c:pt idx="3191">
                  <c:v>5990.9932215478502</c:v>
                </c:pt>
                <c:pt idx="3192">
                  <c:v>5902.77038868811</c:v>
                </c:pt>
                <c:pt idx="3193">
                  <c:v>5836.1675792773303</c:v>
                </c:pt>
                <c:pt idx="3194">
                  <c:v>5767.6886660175896</c:v>
                </c:pt>
                <c:pt idx="3195">
                  <c:v>5698.3236490111303</c:v>
                </c:pt>
                <c:pt idx="3196">
                  <c:v>5621.7043659856899</c:v>
                </c:pt>
                <c:pt idx="3197">
                  <c:v>5544.6416266634897</c:v>
                </c:pt>
                <c:pt idx="3198">
                  <c:v>5472.6252970063697</c:v>
                </c:pt>
                <c:pt idx="3199">
                  <c:v>5390.1327093902701</c:v>
                </c:pt>
                <c:pt idx="3200">
                  <c:v>5306.9042712690998</c:v>
                </c:pt>
                <c:pt idx="3201">
                  <c:v>5228.8705075096304</c:v>
                </c:pt>
                <c:pt idx="3202">
                  <c:v>5146.2744187942599</c:v>
                </c:pt>
                <c:pt idx="3203">
                  <c:v>5063.0358389006797</c:v>
                </c:pt>
                <c:pt idx="3204">
                  <c:v>4973.4111004685701</c:v>
                </c:pt>
                <c:pt idx="3205">
                  <c:v>4889.3348513527899</c:v>
                </c:pt>
                <c:pt idx="3206">
                  <c:v>4830.3088746265303</c:v>
                </c:pt>
                <c:pt idx="3207">
                  <c:v>4716.3226692615899</c:v>
                </c:pt>
                <c:pt idx="3208">
                  <c:v>4573.64321587012</c:v>
                </c:pt>
                <c:pt idx="3209">
                  <c:v>4476.9110817710798</c:v>
                </c:pt>
                <c:pt idx="3210">
                  <c:v>4382.9637355096902</c:v>
                </c:pt>
                <c:pt idx="3211">
                  <c:v>4282.2001344647197</c:v>
                </c:pt>
                <c:pt idx="3212">
                  <c:v>4168.8963125236396</c:v>
                </c:pt>
                <c:pt idx="3213">
                  <c:v>4052.7789960802502</c:v>
                </c:pt>
                <c:pt idx="3214">
                  <c:v>3951.4229267501801</c:v>
                </c:pt>
                <c:pt idx="3215">
                  <c:v>3854.4629018269302</c:v>
                </c:pt>
                <c:pt idx="3216">
                  <c:v>3749.33177812235</c:v>
                </c:pt>
                <c:pt idx="3217">
                  <c:v>3646.6426589760499</c:v>
                </c:pt>
                <c:pt idx="3218">
                  <c:v>3536.3672959690398</c:v>
                </c:pt>
                <c:pt idx="3219">
                  <c:v>3420.7422171385701</c:v>
                </c:pt>
                <c:pt idx="3220">
                  <c:v>3307.1473210692502</c:v>
                </c:pt>
                <c:pt idx="3221">
                  <c:v>3190.8771583151301</c:v>
                </c:pt>
                <c:pt idx="3222">
                  <c:v>3095.49309440247</c:v>
                </c:pt>
                <c:pt idx="3223">
                  <c:v>2985.8011174774701</c:v>
                </c:pt>
                <c:pt idx="3224">
                  <c:v>2838.1774735464601</c:v>
                </c:pt>
                <c:pt idx="3225">
                  <c:v>2702.5241779764301</c:v>
                </c:pt>
                <c:pt idx="3226">
                  <c:v>2579.7924724929699</c:v>
                </c:pt>
                <c:pt idx="3227">
                  <c:v>2459.1356889825302</c:v>
                </c:pt>
                <c:pt idx="3228">
                  <c:v>2336.27040378827</c:v>
                </c:pt>
                <c:pt idx="3229">
                  <c:v>2206.1200801575501</c:v>
                </c:pt>
                <c:pt idx="3230">
                  <c:v>2066.6534973446101</c:v>
                </c:pt>
                <c:pt idx="3231">
                  <c:v>1929.9936905117399</c:v>
                </c:pt>
                <c:pt idx="3232">
                  <c:v>1802.5297121234901</c:v>
                </c:pt>
                <c:pt idx="3233">
                  <c:v>1673.8040233223601</c:v>
                </c:pt>
                <c:pt idx="3234">
                  <c:v>1536.2922758285599</c:v>
                </c:pt>
                <c:pt idx="3235">
                  <c:v>1395.6102815658801</c:v>
                </c:pt>
                <c:pt idx="3236">
                  <c:v>1257.04093198224</c:v>
                </c:pt>
                <c:pt idx="3237">
                  <c:v>1108.9006944656801</c:v>
                </c:pt>
                <c:pt idx="3238">
                  <c:v>975.03753192647503</c:v>
                </c:pt>
                <c:pt idx="3239">
                  <c:v>858.91946016247005</c:v>
                </c:pt>
                <c:pt idx="3240">
                  <c:v>688.24575788987795</c:v>
                </c:pt>
                <c:pt idx="3241">
                  <c:v>458.23678714194</c:v>
                </c:pt>
                <c:pt idx="3242">
                  <c:v>277.55968206328998</c:v>
                </c:pt>
                <c:pt idx="3243">
                  <c:v>182.55456015972601</c:v>
                </c:pt>
                <c:pt idx="3244">
                  <c:v>43.973336060404399</c:v>
                </c:pt>
                <c:pt idx="3245">
                  <c:v>-140.76344052164001</c:v>
                </c:pt>
                <c:pt idx="3246">
                  <c:v>-306.55536566977497</c:v>
                </c:pt>
                <c:pt idx="3247">
                  <c:v>-474.28757983797101</c:v>
                </c:pt>
                <c:pt idx="3248">
                  <c:v>-664.71975462739897</c:v>
                </c:pt>
                <c:pt idx="3249">
                  <c:v>-868.34478764058497</c:v>
                </c:pt>
                <c:pt idx="3250">
                  <c:v>-1060.77725443948</c:v>
                </c:pt>
                <c:pt idx="3251">
                  <c:v>-1238.6491352934399</c:v>
                </c:pt>
                <c:pt idx="3252">
                  <c:v>-1401.9485529675701</c:v>
                </c:pt>
                <c:pt idx="3253">
                  <c:v>-1577.1564033142499</c:v>
                </c:pt>
                <c:pt idx="3254">
                  <c:v>-1771.63381986729</c:v>
                </c:pt>
                <c:pt idx="3255">
                  <c:v>-1937.7510168101101</c:v>
                </c:pt>
                <c:pt idx="3256">
                  <c:v>-2120.60336717891</c:v>
                </c:pt>
                <c:pt idx="3257">
                  <c:v>-2350.5220902995802</c:v>
                </c:pt>
                <c:pt idx="3258">
                  <c:v>-2581.5438630116801</c:v>
                </c:pt>
                <c:pt idx="3259">
                  <c:v>-2801.6869618662799</c:v>
                </c:pt>
                <c:pt idx="3260">
                  <c:v>-3008.0983142464402</c:v>
                </c:pt>
                <c:pt idx="3261">
                  <c:v>-3213.5532381200601</c:v>
                </c:pt>
                <c:pt idx="3262">
                  <c:v>-3413.1787327607999</c:v>
                </c:pt>
                <c:pt idx="3263">
                  <c:v>-3613.76096433975</c:v>
                </c:pt>
                <c:pt idx="3264">
                  <c:v>-3818.2951272064101</c:v>
                </c:pt>
                <c:pt idx="3265">
                  <c:v>-4024.6410438002299</c:v>
                </c:pt>
                <c:pt idx="3266">
                  <c:v>-4241.5273893195499</c:v>
                </c:pt>
                <c:pt idx="3267">
                  <c:v>-4461.4595698569101</c:v>
                </c:pt>
                <c:pt idx="3268">
                  <c:v>-4683.2236679173002</c:v>
                </c:pt>
                <c:pt idx="3269">
                  <c:v>-4909.6552626267303</c:v>
                </c:pt>
                <c:pt idx="3270">
                  <c:v>-5091.3844849687603</c:v>
                </c:pt>
                <c:pt idx="3271">
                  <c:v>-5291.0166204160896</c:v>
                </c:pt>
                <c:pt idx="3272">
                  <c:v>-5538.9153749521101</c:v>
                </c:pt>
                <c:pt idx="3273">
                  <c:v>-5758.8506537290796</c:v>
                </c:pt>
                <c:pt idx="3274">
                  <c:v>-5974.2344165557397</c:v>
                </c:pt>
                <c:pt idx="3275">
                  <c:v>-6189.1476108696597</c:v>
                </c:pt>
                <c:pt idx="3276">
                  <c:v>-6396.67033353846</c:v>
                </c:pt>
                <c:pt idx="3277">
                  <c:v>-6602.2841222975603</c:v>
                </c:pt>
                <c:pt idx="3278">
                  <c:v>-6804.60404768227</c:v>
                </c:pt>
                <c:pt idx="3279">
                  <c:v>-7003.2235854912797</c:v>
                </c:pt>
                <c:pt idx="3280">
                  <c:v>-7199.7159518851604</c:v>
                </c:pt>
                <c:pt idx="3281">
                  <c:v>-7397.1886146091201</c:v>
                </c:pt>
                <c:pt idx="3282">
                  <c:v>-7598.5728481168599</c:v>
                </c:pt>
                <c:pt idx="3283">
                  <c:v>-7797.1261594265798</c:v>
                </c:pt>
                <c:pt idx="3284">
                  <c:v>-7987.6716804488797</c:v>
                </c:pt>
                <c:pt idx="3285">
                  <c:v>-8182.8601477990596</c:v>
                </c:pt>
                <c:pt idx="3286">
                  <c:v>-8328.1678099079109</c:v>
                </c:pt>
                <c:pt idx="3287">
                  <c:v>-8447.7489575202708</c:v>
                </c:pt>
                <c:pt idx="3288">
                  <c:v>-8634.7635260062307</c:v>
                </c:pt>
                <c:pt idx="3289">
                  <c:v>-8831.3337730965504</c:v>
                </c:pt>
                <c:pt idx="3290">
                  <c:v>-8991.90041925472</c:v>
                </c:pt>
                <c:pt idx="3291">
                  <c:v>-9137.6347392526404</c:v>
                </c:pt>
                <c:pt idx="3292">
                  <c:v>-9282.1226073421403</c:v>
                </c:pt>
                <c:pt idx="3293">
                  <c:v>-9420.6444011195399</c:v>
                </c:pt>
                <c:pt idx="3294">
                  <c:v>-9549.5118403077504</c:v>
                </c:pt>
                <c:pt idx="3295">
                  <c:v>-9671.1193886247402</c:v>
                </c:pt>
                <c:pt idx="3296">
                  <c:v>-9778.6022032115307</c:v>
                </c:pt>
                <c:pt idx="3297">
                  <c:v>-9888.6877026594502</c:v>
                </c:pt>
                <c:pt idx="3298">
                  <c:v>-10006.3279700442</c:v>
                </c:pt>
                <c:pt idx="3299">
                  <c:v>-10112.784028427001</c:v>
                </c:pt>
                <c:pt idx="3300">
                  <c:v>-10202.213076715199</c:v>
                </c:pt>
                <c:pt idx="3301">
                  <c:v>-10254.7482056712</c:v>
                </c:pt>
                <c:pt idx="3302">
                  <c:v>-10294.849294231801</c:v>
                </c:pt>
                <c:pt idx="3303">
                  <c:v>-10365.123267642</c:v>
                </c:pt>
                <c:pt idx="3304">
                  <c:v>-10425.3390958488</c:v>
                </c:pt>
                <c:pt idx="3305">
                  <c:v>-10460.877205147701</c:v>
                </c:pt>
                <c:pt idx="3306">
                  <c:v>-10497.114079192001</c:v>
                </c:pt>
                <c:pt idx="3307">
                  <c:v>-10526.6640944757</c:v>
                </c:pt>
                <c:pt idx="3308">
                  <c:v>-10548.2453256381</c:v>
                </c:pt>
                <c:pt idx="3309">
                  <c:v>-10554.6942797499</c:v>
                </c:pt>
                <c:pt idx="3310">
                  <c:v>-10545.751026615901</c:v>
                </c:pt>
                <c:pt idx="3311">
                  <c:v>-10544.1387849686</c:v>
                </c:pt>
                <c:pt idx="3312">
                  <c:v>-10534.918975517299</c:v>
                </c:pt>
                <c:pt idx="3313">
                  <c:v>-10498.7241177375</c:v>
                </c:pt>
                <c:pt idx="3314">
                  <c:v>-10450.6507816098</c:v>
                </c:pt>
                <c:pt idx="3315">
                  <c:v>-10403.9253297005</c:v>
                </c:pt>
                <c:pt idx="3316">
                  <c:v>-10333.9105988662</c:v>
                </c:pt>
                <c:pt idx="3317">
                  <c:v>-10244.5995571741</c:v>
                </c:pt>
                <c:pt idx="3318">
                  <c:v>-10199.169440887301</c:v>
                </c:pt>
                <c:pt idx="3319">
                  <c:v>-10157.080734958399</c:v>
                </c:pt>
                <c:pt idx="3320">
                  <c:v>-10058.1046299793</c:v>
                </c:pt>
                <c:pt idx="3321">
                  <c:v>-9926.5852816797396</c:v>
                </c:pt>
                <c:pt idx="3322">
                  <c:v>-9803.2930061144507</c:v>
                </c:pt>
                <c:pt idx="3323">
                  <c:v>-9689.3836636770302</c:v>
                </c:pt>
                <c:pt idx="3324">
                  <c:v>-9568.2160520734506</c:v>
                </c:pt>
                <c:pt idx="3325">
                  <c:v>-9439.4337510216301</c:v>
                </c:pt>
                <c:pt idx="3326">
                  <c:v>-9302.3121420253192</c:v>
                </c:pt>
                <c:pt idx="3327">
                  <c:v>-9151.3503093065901</c:v>
                </c:pt>
                <c:pt idx="3328">
                  <c:v>-8991.0374139847099</c:v>
                </c:pt>
                <c:pt idx="3329">
                  <c:v>-8831.7351902038208</c:v>
                </c:pt>
                <c:pt idx="3330">
                  <c:v>-8675.6004964758304</c:v>
                </c:pt>
                <c:pt idx="3331">
                  <c:v>-8506.1109575957398</c:v>
                </c:pt>
                <c:pt idx="3332">
                  <c:v>-8306.3683104752508</c:v>
                </c:pt>
                <c:pt idx="3333">
                  <c:v>-8062.27244963662</c:v>
                </c:pt>
                <c:pt idx="3334">
                  <c:v>-7869.0439918437996</c:v>
                </c:pt>
                <c:pt idx="3335">
                  <c:v>-7722.9942898273302</c:v>
                </c:pt>
                <c:pt idx="3336">
                  <c:v>-7523.6074537938403</c:v>
                </c:pt>
                <c:pt idx="3337">
                  <c:v>-7314.7176441377696</c:v>
                </c:pt>
                <c:pt idx="3338">
                  <c:v>-7102.7201104402302</c:v>
                </c:pt>
                <c:pt idx="3339">
                  <c:v>-6883.4909860457401</c:v>
                </c:pt>
                <c:pt idx="3340">
                  <c:v>-6659.6057079029897</c:v>
                </c:pt>
                <c:pt idx="3341">
                  <c:v>-6445.7417515561001</c:v>
                </c:pt>
                <c:pt idx="3342">
                  <c:v>-6228.0685292079697</c:v>
                </c:pt>
                <c:pt idx="3343">
                  <c:v>-5990.9617307674398</c:v>
                </c:pt>
                <c:pt idx="3344">
                  <c:v>-5748.435022785</c:v>
                </c:pt>
                <c:pt idx="3345">
                  <c:v>-5507.8397414874198</c:v>
                </c:pt>
                <c:pt idx="3346">
                  <c:v>-5275.42733896349</c:v>
                </c:pt>
                <c:pt idx="3347">
                  <c:v>-5036.1424801232097</c:v>
                </c:pt>
                <c:pt idx="3348">
                  <c:v>-4753.1137530548804</c:v>
                </c:pt>
                <c:pt idx="3349">
                  <c:v>-4501.5441860739402</c:v>
                </c:pt>
                <c:pt idx="3350">
                  <c:v>-4302.6805157483404</c:v>
                </c:pt>
                <c:pt idx="3351">
                  <c:v>-4078.89345477594</c:v>
                </c:pt>
                <c:pt idx="3352">
                  <c:v>-3833.7410431079302</c:v>
                </c:pt>
                <c:pt idx="3353">
                  <c:v>-3586.6771479399399</c:v>
                </c:pt>
                <c:pt idx="3354">
                  <c:v>-3355.2317334107001</c:v>
                </c:pt>
                <c:pt idx="3355">
                  <c:v>-3127.1873684398302</c:v>
                </c:pt>
                <c:pt idx="3356">
                  <c:v>-2899.2177916015598</c:v>
                </c:pt>
                <c:pt idx="3357">
                  <c:v>-2665.0851760116798</c:v>
                </c:pt>
                <c:pt idx="3358">
                  <c:v>-2426.0831498799398</c:v>
                </c:pt>
                <c:pt idx="3359">
                  <c:v>-2184.0907643926198</c:v>
                </c:pt>
                <c:pt idx="3360">
                  <c:v>-1946.95234850107</c:v>
                </c:pt>
                <c:pt idx="3361">
                  <c:v>-1720.87296351231</c:v>
                </c:pt>
                <c:pt idx="3362">
                  <c:v>-1494.0241289974299</c:v>
                </c:pt>
                <c:pt idx="3363">
                  <c:v>-1236.0445808683901</c:v>
                </c:pt>
                <c:pt idx="3364">
                  <c:v>-1017.5477533584</c:v>
                </c:pt>
                <c:pt idx="3365">
                  <c:v>-844.09636909525796</c:v>
                </c:pt>
                <c:pt idx="3366">
                  <c:v>-638.01979735338398</c:v>
                </c:pt>
                <c:pt idx="3367">
                  <c:v>-440.284021627333</c:v>
                </c:pt>
                <c:pt idx="3368">
                  <c:v>-246.60115188069099</c:v>
                </c:pt>
                <c:pt idx="3369">
                  <c:v>-39.731044755340399</c:v>
                </c:pt>
                <c:pt idx="3370">
                  <c:v>165.78953029772299</c:v>
                </c:pt>
                <c:pt idx="3371">
                  <c:v>360.41070209283799</c:v>
                </c:pt>
                <c:pt idx="3372">
                  <c:v>546.33737268577897</c:v>
                </c:pt>
                <c:pt idx="3373">
                  <c:v>731.42323987278803</c:v>
                </c:pt>
                <c:pt idx="3374">
                  <c:v>907.54175645857902</c:v>
                </c:pt>
                <c:pt idx="3375">
                  <c:v>1077.99563388363</c:v>
                </c:pt>
                <c:pt idx="3376">
                  <c:v>1239.49058044095</c:v>
                </c:pt>
                <c:pt idx="3377">
                  <c:v>1392.6028335225999</c:v>
                </c:pt>
                <c:pt idx="3378">
                  <c:v>1593.4377080193501</c:v>
                </c:pt>
                <c:pt idx="3379">
                  <c:v>1774.39198095855</c:v>
                </c:pt>
                <c:pt idx="3380">
                  <c:v>1893.8704033003401</c:v>
                </c:pt>
                <c:pt idx="3381">
                  <c:v>2030.3036058631701</c:v>
                </c:pt>
                <c:pt idx="3382">
                  <c:v>2161.3930876074</c:v>
                </c:pt>
                <c:pt idx="3383">
                  <c:v>2287.88239419915</c:v>
                </c:pt>
                <c:pt idx="3384">
                  <c:v>2422.5437646771302</c:v>
                </c:pt>
                <c:pt idx="3385">
                  <c:v>2561.80008713589</c:v>
                </c:pt>
                <c:pt idx="3386">
                  <c:v>2702.74012128101</c:v>
                </c:pt>
                <c:pt idx="3387">
                  <c:v>2823.0541687633299</c:v>
                </c:pt>
                <c:pt idx="3388">
                  <c:v>2921.6204783696598</c:v>
                </c:pt>
                <c:pt idx="3389">
                  <c:v>3021.3244481486399</c:v>
                </c:pt>
                <c:pt idx="3390">
                  <c:v>3119.6429960710502</c:v>
                </c:pt>
                <c:pt idx="3391">
                  <c:v>3235.4994109886802</c:v>
                </c:pt>
                <c:pt idx="3392">
                  <c:v>3379.81345886185</c:v>
                </c:pt>
                <c:pt idx="3393">
                  <c:v>3478.5064949685998</c:v>
                </c:pt>
                <c:pt idx="3394">
                  <c:v>3541.73294361644</c:v>
                </c:pt>
                <c:pt idx="3395">
                  <c:v>3626.2382730977902</c:v>
                </c:pt>
                <c:pt idx="3396">
                  <c:v>3714.9472319491902</c:v>
                </c:pt>
                <c:pt idx="3397">
                  <c:v>3801.7290436206799</c:v>
                </c:pt>
                <c:pt idx="3398">
                  <c:v>3883.2780710024299</c:v>
                </c:pt>
                <c:pt idx="3399">
                  <c:v>3962.7752492622099</c:v>
                </c:pt>
                <c:pt idx="3400">
                  <c:v>4042.1467063971199</c:v>
                </c:pt>
                <c:pt idx="3401">
                  <c:v>4115.6915570239298</c:v>
                </c:pt>
                <c:pt idx="3402">
                  <c:v>4185.1977379173704</c:v>
                </c:pt>
                <c:pt idx="3403">
                  <c:v>4258.3135594470796</c:v>
                </c:pt>
                <c:pt idx="3404">
                  <c:v>4336.6516704403202</c:v>
                </c:pt>
                <c:pt idx="3405">
                  <c:v>4408.3788894684803</c:v>
                </c:pt>
                <c:pt idx="3406">
                  <c:v>4483.96630272737</c:v>
                </c:pt>
                <c:pt idx="3407">
                  <c:v>4584.7135830644502</c:v>
                </c:pt>
                <c:pt idx="3408">
                  <c:v>4620.73881569066</c:v>
                </c:pt>
                <c:pt idx="3409">
                  <c:v>4636.3765413371002</c:v>
                </c:pt>
                <c:pt idx="3410">
                  <c:v>4704.54361674336</c:v>
                </c:pt>
                <c:pt idx="3411">
                  <c:v>4761.7858607500302</c:v>
                </c:pt>
                <c:pt idx="3412">
                  <c:v>4813.93729373529</c:v>
                </c:pt>
                <c:pt idx="3413">
                  <c:v>4868.7154481285197</c:v>
                </c:pt>
                <c:pt idx="3414">
                  <c:v>4922.8389620490498</c:v>
                </c:pt>
                <c:pt idx="3415">
                  <c:v>4967.6408797284803</c:v>
                </c:pt>
                <c:pt idx="3416">
                  <c:v>5022.34854753118</c:v>
                </c:pt>
                <c:pt idx="3417">
                  <c:v>5082.80232807025</c:v>
                </c:pt>
                <c:pt idx="3418">
                  <c:v>5128.1959494836901</c:v>
                </c:pt>
                <c:pt idx="3419">
                  <c:v>5184.7726835304402</c:v>
                </c:pt>
                <c:pt idx="3420">
                  <c:v>5270.5578791082999</c:v>
                </c:pt>
                <c:pt idx="3421">
                  <c:v>5338.6547687652901</c:v>
                </c:pt>
                <c:pt idx="3422">
                  <c:v>5349.8411263292901</c:v>
                </c:pt>
                <c:pt idx="3423">
                  <c:v>5363.3705585605303</c:v>
                </c:pt>
                <c:pt idx="3424">
                  <c:v>5409.3036646662304</c:v>
                </c:pt>
                <c:pt idx="3425">
                  <c:v>5460.33834536011</c:v>
                </c:pt>
                <c:pt idx="3426">
                  <c:v>5515.32170239888</c:v>
                </c:pt>
                <c:pt idx="3427">
                  <c:v>5551.7425207514598</c:v>
                </c:pt>
                <c:pt idx="3428">
                  <c:v>5582.65099537678</c:v>
                </c:pt>
                <c:pt idx="3429">
                  <c:v>5632.0674554433099</c:v>
                </c:pt>
                <c:pt idx="3430">
                  <c:v>5673.9675727146196</c:v>
                </c:pt>
                <c:pt idx="3431">
                  <c:v>5715.67648574962</c:v>
                </c:pt>
                <c:pt idx="3432">
                  <c:v>5764.9198601880698</c:v>
                </c:pt>
                <c:pt idx="3433">
                  <c:v>5812.46101671012</c:v>
                </c:pt>
                <c:pt idx="3434">
                  <c:v>5840.31069718049</c:v>
                </c:pt>
                <c:pt idx="3435">
                  <c:v>5896.97457196912</c:v>
                </c:pt>
                <c:pt idx="3436">
                  <c:v>5972.3092135921897</c:v>
                </c:pt>
                <c:pt idx="3437">
                  <c:v>5979.7507348662202</c:v>
                </c:pt>
                <c:pt idx="3438">
                  <c:v>5976.7958684945097</c:v>
                </c:pt>
                <c:pt idx="3439">
                  <c:v>6004.0191097736197</c:v>
                </c:pt>
                <c:pt idx="3440">
                  <c:v>6037.4486124840496</c:v>
                </c:pt>
                <c:pt idx="3441">
                  <c:v>6073.8028935141601</c:v>
                </c:pt>
                <c:pt idx="3442">
                  <c:v>6106.0272552085798</c:v>
                </c:pt>
                <c:pt idx="3443">
                  <c:v>6135.7611861852101</c:v>
                </c:pt>
                <c:pt idx="3444">
                  <c:v>6168.3140741881698</c:v>
                </c:pt>
                <c:pt idx="3445">
                  <c:v>6187.7580929406104</c:v>
                </c:pt>
                <c:pt idx="3446">
                  <c:v>6206.8423495564602</c:v>
                </c:pt>
                <c:pt idx="3447">
                  <c:v>6231.7184007283204</c:v>
                </c:pt>
                <c:pt idx="3448">
                  <c:v>6246.3590828359802</c:v>
                </c:pt>
                <c:pt idx="3449">
                  <c:v>6299.1019172940896</c:v>
                </c:pt>
                <c:pt idx="3450">
                  <c:v>6326.8922509320801</c:v>
                </c:pt>
                <c:pt idx="3451">
                  <c:v>6295.6020183645296</c:v>
                </c:pt>
                <c:pt idx="3452">
                  <c:v>6294.4792339293899</c:v>
                </c:pt>
                <c:pt idx="3453">
                  <c:v>6310.1904415316903</c:v>
                </c:pt>
                <c:pt idx="3454">
                  <c:v>6314.80938996855</c:v>
                </c:pt>
                <c:pt idx="3455">
                  <c:v>6306.1650352569204</c:v>
                </c:pt>
                <c:pt idx="3456">
                  <c:v>6299.0390509552799</c:v>
                </c:pt>
                <c:pt idx="3457">
                  <c:v>6292.8216826780499</c:v>
                </c:pt>
                <c:pt idx="3458">
                  <c:v>6281.0070912950196</c:v>
                </c:pt>
                <c:pt idx="3459">
                  <c:v>6263.3755505481704</c:v>
                </c:pt>
                <c:pt idx="3460">
                  <c:v>6243.1502598630696</c:v>
                </c:pt>
                <c:pt idx="3461">
                  <c:v>6222.8004796786599</c:v>
                </c:pt>
                <c:pt idx="3462">
                  <c:v>6199.8185790122297</c:v>
                </c:pt>
                <c:pt idx="3463">
                  <c:v>6171.8497185556798</c:v>
                </c:pt>
                <c:pt idx="3464">
                  <c:v>6132.9744460695902</c:v>
                </c:pt>
                <c:pt idx="3465">
                  <c:v>6114.4830020351001</c:v>
                </c:pt>
                <c:pt idx="3466">
                  <c:v>6104.1870966494798</c:v>
                </c:pt>
                <c:pt idx="3467">
                  <c:v>6028.4039807100999</c:v>
                </c:pt>
                <c:pt idx="3468">
                  <c:v>5942.90860880734</c:v>
                </c:pt>
                <c:pt idx="3469">
                  <c:v>5896.7110787399797</c:v>
                </c:pt>
                <c:pt idx="3470">
                  <c:v>5853.4534054899405</c:v>
                </c:pt>
                <c:pt idx="3471">
                  <c:v>5812.1601430930796</c:v>
                </c:pt>
                <c:pt idx="3472">
                  <c:v>5743.4026544898497</c:v>
                </c:pt>
                <c:pt idx="3473">
                  <c:v>5648.2121490760801</c:v>
                </c:pt>
                <c:pt idx="3474">
                  <c:v>5559.6534160750098</c:v>
                </c:pt>
                <c:pt idx="3475">
                  <c:v>5471.7237670310196</c:v>
                </c:pt>
                <c:pt idx="3476">
                  <c:v>5390.98480490988</c:v>
                </c:pt>
                <c:pt idx="3477">
                  <c:v>5310.3911432694504</c:v>
                </c:pt>
                <c:pt idx="3478">
                  <c:v>5215.0419596838801</c:v>
                </c:pt>
                <c:pt idx="3479">
                  <c:v>5111.1736974168798</c:v>
                </c:pt>
                <c:pt idx="3480">
                  <c:v>5028.2468160654698</c:v>
                </c:pt>
                <c:pt idx="3481">
                  <c:v>4953.24365857665</c:v>
                </c:pt>
                <c:pt idx="3482">
                  <c:v>4819.4457537161097</c:v>
                </c:pt>
                <c:pt idx="3483">
                  <c:v>4666.6472899269802</c:v>
                </c:pt>
                <c:pt idx="3484">
                  <c:v>4543.2208067337997</c:v>
                </c:pt>
                <c:pt idx="3485">
                  <c:v>4420.9324170727396</c:v>
                </c:pt>
                <c:pt idx="3486">
                  <c:v>4293.3724519443304</c:v>
                </c:pt>
                <c:pt idx="3487">
                  <c:v>4163.9454968792797</c:v>
                </c:pt>
                <c:pt idx="3488">
                  <c:v>4030.3023913404099</c:v>
                </c:pt>
                <c:pt idx="3489">
                  <c:v>3885.7102956169001</c:v>
                </c:pt>
                <c:pt idx="3490">
                  <c:v>3742.6718717890499</c:v>
                </c:pt>
                <c:pt idx="3491">
                  <c:v>3597.9504412230399</c:v>
                </c:pt>
                <c:pt idx="3492">
                  <c:v>3443.8710608955298</c:v>
                </c:pt>
                <c:pt idx="3493">
                  <c:v>3288.8827708496701</c:v>
                </c:pt>
                <c:pt idx="3494">
                  <c:v>3126.5299357249701</c:v>
                </c:pt>
                <c:pt idx="3495">
                  <c:v>2958.8443651661701</c:v>
                </c:pt>
                <c:pt idx="3496">
                  <c:v>2800.99793658519</c:v>
                </c:pt>
                <c:pt idx="3497">
                  <c:v>2682.62371851732</c:v>
                </c:pt>
                <c:pt idx="3498">
                  <c:v>2523.5891939970502</c:v>
                </c:pt>
                <c:pt idx="3499">
                  <c:v>2308.1202937173398</c:v>
                </c:pt>
                <c:pt idx="3500">
                  <c:v>2122.17205713966</c:v>
                </c:pt>
                <c:pt idx="3501">
                  <c:v>1938.8659816340701</c:v>
                </c:pt>
                <c:pt idx="3502">
                  <c:v>1748.36464721008</c:v>
                </c:pt>
                <c:pt idx="3503">
                  <c:v>1559.42585489208</c:v>
                </c:pt>
                <c:pt idx="3504">
                  <c:v>1379.16897812917</c:v>
                </c:pt>
                <c:pt idx="3505">
                  <c:v>1202.5841560947299</c:v>
                </c:pt>
                <c:pt idx="3506">
                  <c:v>1033.38414279835</c:v>
                </c:pt>
                <c:pt idx="3507">
                  <c:v>869.31385386918396</c:v>
                </c:pt>
                <c:pt idx="3508">
                  <c:v>699.73212946037495</c:v>
                </c:pt>
                <c:pt idx="3509">
                  <c:v>506.11035643038599</c:v>
                </c:pt>
                <c:pt idx="3510">
                  <c:v>303.21126068983602</c:v>
                </c:pt>
                <c:pt idx="3511">
                  <c:v>116.162291078582</c:v>
                </c:pt>
                <c:pt idx="3512">
                  <c:v>-66.241631237002593</c:v>
                </c:pt>
                <c:pt idx="3513">
                  <c:v>-252.866303926771</c:v>
                </c:pt>
                <c:pt idx="3514">
                  <c:v>-423.84468705702699</c:v>
                </c:pt>
                <c:pt idx="3515">
                  <c:v>-561.70250278456297</c:v>
                </c:pt>
                <c:pt idx="3516">
                  <c:v>-768.146939312016</c:v>
                </c:pt>
                <c:pt idx="3517">
                  <c:v>-1001.90305577986</c:v>
                </c:pt>
                <c:pt idx="3518">
                  <c:v>-1176.7678984578399</c:v>
                </c:pt>
                <c:pt idx="3519">
                  <c:v>-1351.79242831122</c:v>
                </c:pt>
                <c:pt idx="3520">
                  <c:v>-1526.49192029497</c:v>
                </c:pt>
                <c:pt idx="3521">
                  <c:v>-1701.7916194248901</c:v>
                </c:pt>
                <c:pt idx="3522">
                  <c:v>-1877.1499930667201</c:v>
                </c:pt>
                <c:pt idx="3523">
                  <c:v>-2049.47851084492</c:v>
                </c:pt>
                <c:pt idx="3524">
                  <c:v>-2215.9281324588301</c:v>
                </c:pt>
                <c:pt idx="3525">
                  <c:v>-2377.1693215803698</c:v>
                </c:pt>
                <c:pt idx="3526">
                  <c:v>-2536.0061832721099</c:v>
                </c:pt>
                <c:pt idx="3527">
                  <c:v>-2699.2089566057198</c:v>
                </c:pt>
                <c:pt idx="3528">
                  <c:v>-2861.8352283358099</c:v>
                </c:pt>
                <c:pt idx="3529">
                  <c:v>-2990.98385056906</c:v>
                </c:pt>
                <c:pt idx="3530">
                  <c:v>-3069.5784359671202</c:v>
                </c:pt>
                <c:pt idx="3531">
                  <c:v>-3221.05270577185</c:v>
                </c:pt>
                <c:pt idx="3532">
                  <c:v>-3426.9420254343099</c:v>
                </c:pt>
                <c:pt idx="3533">
                  <c:v>-3574.6099251641899</c:v>
                </c:pt>
                <c:pt idx="3534">
                  <c:v>-3703.2210404810098</c:v>
                </c:pt>
                <c:pt idx="3535">
                  <c:v>-3817.4803290956502</c:v>
                </c:pt>
                <c:pt idx="3536">
                  <c:v>-3937.8642181462601</c:v>
                </c:pt>
                <c:pt idx="3537">
                  <c:v>-4065.8940089387902</c:v>
                </c:pt>
                <c:pt idx="3538">
                  <c:v>-4185.0627698435701</c:v>
                </c:pt>
                <c:pt idx="3539">
                  <c:v>-4290.2423774634899</c:v>
                </c:pt>
                <c:pt idx="3540">
                  <c:v>-4385.9755143837601</c:v>
                </c:pt>
                <c:pt idx="3541">
                  <c:v>-4477.7489573262401</c:v>
                </c:pt>
                <c:pt idx="3542">
                  <c:v>-4566.4982709319302</c:v>
                </c:pt>
                <c:pt idx="3543">
                  <c:v>-4652.0983261629999</c:v>
                </c:pt>
                <c:pt idx="3544">
                  <c:v>-4729.81644493971</c:v>
                </c:pt>
                <c:pt idx="3545">
                  <c:v>-4796.3874681465904</c:v>
                </c:pt>
                <c:pt idx="3546">
                  <c:v>-4805.1258792541803</c:v>
                </c:pt>
                <c:pt idx="3547">
                  <c:v>-4845.7317021958497</c:v>
                </c:pt>
                <c:pt idx="3548">
                  <c:v>-4962.3362544073398</c:v>
                </c:pt>
                <c:pt idx="3549">
                  <c:v>-5029.8803561116802</c:v>
                </c:pt>
                <c:pt idx="3550">
                  <c:v>-5070.1028307447004</c:v>
                </c:pt>
                <c:pt idx="3551">
                  <c:v>-5110.8901093698496</c:v>
                </c:pt>
                <c:pt idx="3552">
                  <c:v>-5140.0750138039903</c:v>
                </c:pt>
                <c:pt idx="3553">
                  <c:v>-5152.9635157200601</c:v>
                </c:pt>
                <c:pt idx="3554">
                  <c:v>-5157.1022813344598</c:v>
                </c:pt>
                <c:pt idx="3555">
                  <c:v>-5159.5354581114098</c:v>
                </c:pt>
                <c:pt idx="3556">
                  <c:v>-5152.7754594936496</c:v>
                </c:pt>
                <c:pt idx="3557">
                  <c:v>-5159.2284059273497</c:v>
                </c:pt>
                <c:pt idx="3558">
                  <c:v>-5161.2550774769297</c:v>
                </c:pt>
                <c:pt idx="3559">
                  <c:v>-5137.6856048925201</c:v>
                </c:pt>
                <c:pt idx="3560">
                  <c:v>-5111.7467383737303</c:v>
                </c:pt>
                <c:pt idx="3561">
                  <c:v>-5047.4518905180403</c:v>
                </c:pt>
                <c:pt idx="3562">
                  <c:v>-4993.4731104633602</c:v>
                </c:pt>
                <c:pt idx="3563">
                  <c:v>-4986.6997145055502</c:v>
                </c:pt>
                <c:pt idx="3564">
                  <c:v>-4952.3425961662197</c:v>
                </c:pt>
                <c:pt idx="3565">
                  <c:v>-4890.7758956719499</c:v>
                </c:pt>
                <c:pt idx="3566">
                  <c:v>-4826.5013102876801</c:v>
                </c:pt>
                <c:pt idx="3567">
                  <c:v>-4763.9328878754604</c:v>
                </c:pt>
                <c:pt idx="3568">
                  <c:v>-4707.6145414875</c:v>
                </c:pt>
                <c:pt idx="3569">
                  <c:v>-4638.88833899981</c:v>
                </c:pt>
                <c:pt idx="3570">
                  <c:v>-4550.4450201087302</c:v>
                </c:pt>
                <c:pt idx="3571">
                  <c:v>-4462.8537713467504</c:v>
                </c:pt>
                <c:pt idx="3572">
                  <c:v>-4367.8115172032503</c:v>
                </c:pt>
                <c:pt idx="3573">
                  <c:v>-4266.3278863796204</c:v>
                </c:pt>
                <c:pt idx="3574">
                  <c:v>-4166.1796363203803</c:v>
                </c:pt>
                <c:pt idx="3575">
                  <c:v>-4067.2560409327298</c:v>
                </c:pt>
                <c:pt idx="3576">
                  <c:v>-3952.9677523707301</c:v>
                </c:pt>
                <c:pt idx="3577">
                  <c:v>-3809.15852478125</c:v>
                </c:pt>
                <c:pt idx="3578">
                  <c:v>-3659.4166041640401</c:v>
                </c:pt>
                <c:pt idx="3579">
                  <c:v>-3558.5799384284001</c:v>
                </c:pt>
                <c:pt idx="3580">
                  <c:v>-3463.6600804782202</c:v>
                </c:pt>
                <c:pt idx="3581">
                  <c:v>-3331.0493028006099</c:v>
                </c:pt>
                <c:pt idx="3582">
                  <c:v>-3203.1544496030901</c:v>
                </c:pt>
                <c:pt idx="3583">
                  <c:v>-3070.12381417696</c:v>
                </c:pt>
                <c:pt idx="3584">
                  <c:v>-2928.2164399088201</c:v>
                </c:pt>
                <c:pt idx="3585">
                  <c:v>-2781.4445181061901</c:v>
                </c:pt>
                <c:pt idx="3586">
                  <c:v>-2630.1959984868199</c:v>
                </c:pt>
                <c:pt idx="3587">
                  <c:v>-2473.67914421666</c:v>
                </c:pt>
                <c:pt idx="3588">
                  <c:v>-2315.3238453927102</c:v>
                </c:pt>
                <c:pt idx="3589">
                  <c:v>-2158.1058646750898</c:v>
                </c:pt>
                <c:pt idx="3590">
                  <c:v>-2002.3121629730001</c:v>
                </c:pt>
                <c:pt idx="3591">
                  <c:v>-1853.1658307442699</c:v>
                </c:pt>
                <c:pt idx="3592">
                  <c:v>-1707.9292856259999</c:v>
                </c:pt>
                <c:pt idx="3593">
                  <c:v>-1553.51703722452</c:v>
                </c:pt>
                <c:pt idx="3594">
                  <c:v>-1347.7213716440599</c:v>
                </c:pt>
                <c:pt idx="3595">
                  <c:v>-1167.02246622337</c:v>
                </c:pt>
                <c:pt idx="3596">
                  <c:v>-1039.44535890628</c:v>
                </c:pt>
                <c:pt idx="3597">
                  <c:v>-876.41094091323305</c:v>
                </c:pt>
                <c:pt idx="3598">
                  <c:v>-699.62488326044502</c:v>
                </c:pt>
                <c:pt idx="3599">
                  <c:v>-530.23501860666295</c:v>
                </c:pt>
                <c:pt idx="3600">
                  <c:v>-370.89203536565799</c:v>
                </c:pt>
                <c:pt idx="3601">
                  <c:v>-214.181174643991</c:v>
                </c:pt>
                <c:pt idx="3602">
                  <c:v>-61.355391519147197</c:v>
                </c:pt>
                <c:pt idx="3603">
                  <c:v>97.161413640447904</c:v>
                </c:pt>
                <c:pt idx="3604">
                  <c:v>264.08751659044998</c:v>
                </c:pt>
                <c:pt idx="3605">
                  <c:v>433.38175116945303</c:v>
                </c:pt>
                <c:pt idx="3606">
                  <c:v>604.78143344056298</c:v>
                </c:pt>
                <c:pt idx="3607">
                  <c:v>787.40455787515702</c:v>
                </c:pt>
                <c:pt idx="3608">
                  <c:v>981.34166622093699</c:v>
                </c:pt>
                <c:pt idx="3609">
                  <c:v>1116.14725208512</c:v>
                </c:pt>
                <c:pt idx="3610">
                  <c:v>1228.45813736337</c:v>
                </c:pt>
                <c:pt idx="3611">
                  <c:v>1378.13161446905</c:v>
                </c:pt>
                <c:pt idx="3612">
                  <c:v>1518.92098338453</c:v>
                </c:pt>
                <c:pt idx="3613">
                  <c:v>1669.8686774871901</c:v>
                </c:pt>
                <c:pt idx="3614">
                  <c:v>1827.4966808045299</c:v>
                </c:pt>
                <c:pt idx="3615">
                  <c:v>1970.67614210277</c:v>
                </c:pt>
                <c:pt idx="3616">
                  <c:v>2101.3667091473599</c:v>
                </c:pt>
                <c:pt idx="3617">
                  <c:v>2222.6768665547902</c:v>
                </c:pt>
                <c:pt idx="3618">
                  <c:v>2345.0478779653599</c:v>
                </c:pt>
                <c:pt idx="3619">
                  <c:v>2469.7032604532701</c:v>
                </c:pt>
                <c:pt idx="3620">
                  <c:v>2597.0766635568998</c:v>
                </c:pt>
                <c:pt idx="3621">
                  <c:v>2722.9093497785898</c:v>
                </c:pt>
                <c:pt idx="3622">
                  <c:v>2834.79991835291</c:v>
                </c:pt>
                <c:pt idx="3623">
                  <c:v>2934.5833202076701</c:v>
                </c:pt>
                <c:pt idx="3624">
                  <c:v>3075.9310467499599</c:v>
                </c:pt>
                <c:pt idx="3625">
                  <c:v>3183.2013064941302</c:v>
                </c:pt>
                <c:pt idx="3626">
                  <c:v>3222.16969620691</c:v>
                </c:pt>
                <c:pt idx="3627">
                  <c:v>3297.1627056877901</c:v>
                </c:pt>
                <c:pt idx="3628">
                  <c:v>3390.6220250915799</c:v>
                </c:pt>
                <c:pt idx="3629">
                  <c:v>3478.27373902201</c:v>
                </c:pt>
                <c:pt idx="3630">
                  <c:v>3556.5409138713298</c:v>
                </c:pt>
                <c:pt idx="3631">
                  <c:v>3628.3645046000102</c:v>
                </c:pt>
                <c:pt idx="3632">
                  <c:v>3695.0734310429998</c:v>
                </c:pt>
                <c:pt idx="3633">
                  <c:v>3754.7894971118999</c:v>
                </c:pt>
                <c:pt idx="3634">
                  <c:v>3806.9582750296599</c:v>
                </c:pt>
                <c:pt idx="3635">
                  <c:v>3865.8875918304998</c:v>
                </c:pt>
                <c:pt idx="3636">
                  <c:v>3925.9751802792598</c:v>
                </c:pt>
                <c:pt idx="3637">
                  <c:v>3982.87281985049</c:v>
                </c:pt>
                <c:pt idx="3638">
                  <c:v>4048.9178125692401</c:v>
                </c:pt>
                <c:pt idx="3639">
                  <c:v>4049.9350942726201</c:v>
                </c:pt>
                <c:pt idx="3640">
                  <c:v>4025.95198935501</c:v>
                </c:pt>
                <c:pt idx="3641">
                  <c:v>4052.0142195847902</c:v>
                </c:pt>
                <c:pt idx="3642">
                  <c:v>4077.9783041597302</c:v>
                </c:pt>
                <c:pt idx="3643">
                  <c:v>4097.6007255241102</c:v>
                </c:pt>
                <c:pt idx="3644">
                  <c:v>4107.6799457757797</c:v>
                </c:pt>
                <c:pt idx="3645">
                  <c:v>4113.0429539141796</c:v>
                </c:pt>
                <c:pt idx="3646">
                  <c:v>4113.0047799576596</c:v>
                </c:pt>
                <c:pt idx="3647">
                  <c:v>4109.1931821744201</c:v>
                </c:pt>
                <c:pt idx="3648">
                  <c:v>4105.8353380716599</c:v>
                </c:pt>
                <c:pt idx="3649">
                  <c:v>4102.8544334559901</c:v>
                </c:pt>
                <c:pt idx="3650">
                  <c:v>4089.2093748324301</c:v>
                </c:pt>
                <c:pt idx="3651">
                  <c:v>4071.9917009937999</c:v>
                </c:pt>
                <c:pt idx="3652">
                  <c:v>4068.0894429371801</c:v>
                </c:pt>
                <c:pt idx="3653">
                  <c:v>4078.3346729539198</c:v>
                </c:pt>
                <c:pt idx="3654">
                  <c:v>4020.9527852761098</c:v>
                </c:pt>
                <c:pt idx="3655">
                  <c:v>3931.8104976963</c:v>
                </c:pt>
                <c:pt idx="3656">
                  <c:v>3895.9014003203301</c:v>
                </c:pt>
                <c:pt idx="3657">
                  <c:v>3862.51789990733</c:v>
                </c:pt>
                <c:pt idx="3658">
                  <c:v>3828.8335253464902</c:v>
                </c:pt>
                <c:pt idx="3659">
                  <c:v>3785.9911511118198</c:v>
                </c:pt>
                <c:pt idx="3660">
                  <c:v>3732.9549956331098</c:v>
                </c:pt>
                <c:pt idx="3661">
                  <c:v>3680.7379368469001</c:v>
                </c:pt>
                <c:pt idx="3662">
                  <c:v>3631.98161967447</c:v>
                </c:pt>
                <c:pt idx="3663">
                  <c:v>3582.9722251175699</c:v>
                </c:pt>
                <c:pt idx="3664">
                  <c:v>3533.24735399779</c:v>
                </c:pt>
                <c:pt idx="3665">
                  <c:v>3481.9849434304801</c:v>
                </c:pt>
                <c:pt idx="3666">
                  <c:v>3418.3873502844999</c:v>
                </c:pt>
                <c:pt idx="3667">
                  <c:v>3349.6248810892698</c:v>
                </c:pt>
                <c:pt idx="3668">
                  <c:v>3296.00302673434</c:v>
                </c:pt>
                <c:pt idx="3669">
                  <c:v>3258.11689350398</c:v>
                </c:pt>
                <c:pt idx="3670">
                  <c:v>3188.9499853829102</c:v>
                </c:pt>
                <c:pt idx="3671">
                  <c:v>3084.8444263904598</c:v>
                </c:pt>
                <c:pt idx="3672">
                  <c:v>3011.7932831693902</c:v>
                </c:pt>
                <c:pt idx="3673">
                  <c:v>2952.6491959683799</c:v>
                </c:pt>
                <c:pt idx="3674">
                  <c:v>2884.98565170237</c:v>
                </c:pt>
                <c:pt idx="3675">
                  <c:v>2822.4630072620398</c:v>
                </c:pt>
                <c:pt idx="3676">
                  <c:v>2753.25693698433</c:v>
                </c:pt>
                <c:pt idx="3677">
                  <c:v>2678.0609396683999</c:v>
                </c:pt>
                <c:pt idx="3678">
                  <c:v>2605.3822770991801</c:v>
                </c:pt>
                <c:pt idx="3679">
                  <c:v>2534.2342954095502</c:v>
                </c:pt>
                <c:pt idx="3680">
                  <c:v>2477.6011873945499</c:v>
                </c:pt>
                <c:pt idx="3681">
                  <c:v>2421.0933903468999</c:v>
                </c:pt>
                <c:pt idx="3682">
                  <c:v>2355.29117467284</c:v>
                </c:pt>
                <c:pt idx="3683">
                  <c:v>2307.12528888929</c:v>
                </c:pt>
                <c:pt idx="3684">
                  <c:v>2288.5975201227802</c:v>
                </c:pt>
                <c:pt idx="3685">
                  <c:v>2227.2869592402199</c:v>
                </c:pt>
                <c:pt idx="3686">
                  <c:v>2103.6423136655299</c:v>
                </c:pt>
                <c:pt idx="3687">
                  <c:v>2022.22751007685</c:v>
                </c:pt>
                <c:pt idx="3688">
                  <c:v>1971.2067255485999</c:v>
                </c:pt>
                <c:pt idx="3689">
                  <c:v>1911.703081637</c:v>
                </c:pt>
                <c:pt idx="3690">
                  <c:v>1856.4799176673</c:v>
                </c:pt>
                <c:pt idx="3691">
                  <c:v>1802.65421570075</c:v>
                </c:pt>
                <c:pt idx="3692">
                  <c:v>1743.1744905175101</c:v>
                </c:pt>
                <c:pt idx="3693">
                  <c:v>1680.8809470375199</c:v>
                </c:pt>
                <c:pt idx="3694">
                  <c:v>1624.24091321326</c:v>
                </c:pt>
                <c:pt idx="3695">
                  <c:v>1574.2747162784599</c:v>
                </c:pt>
                <c:pt idx="3696">
                  <c:v>1523.8971189469701</c:v>
                </c:pt>
                <c:pt idx="3697">
                  <c:v>1474.5865744196799</c:v>
                </c:pt>
                <c:pt idx="3698">
                  <c:v>1447.5568644909299</c:v>
                </c:pt>
                <c:pt idx="3699">
                  <c:v>1438.30418676627</c:v>
                </c:pt>
                <c:pt idx="3700">
                  <c:v>1392.2730751530501</c:v>
                </c:pt>
                <c:pt idx="3701">
                  <c:v>1303.9058951736199</c:v>
                </c:pt>
                <c:pt idx="3702">
                  <c:v>1247.1395642319901</c:v>
                </c:pt>
                <c:pt idx="3703">
                  <c:v>1219.57582550953</c:v>
                </c:pt>
                <c:pt idx="3704">
                  <c:v>1184.71617693543</c:v>
                </c:pt>
                <c:pt idx="3705">
                  <c:v>1149.9028512094401</c:v>
                </c:pt>
                <c:pt idx="3706">
                  <c:v>1114.29033905134</c:v>
                </c:pt>
                <c:pt idx="3707">
                  <c:v>1086.3316032059199</c:v>
                </c:pt>
                <c:pt idx="3708">
                  <c:v>1062.6602852615599</c:v>
                </c:pt>
                <c:pt idx="3709">
                  <c:v>1026.5394130684399</c:v>
                </c:pt>
                <c:pt idx="3710">
                  <c:v>987.27170506558002</c:v>
                </c:pt>
                <c:pt idx="3711">
                  <c:v>949.42450928855499</c:v>
                </c:pt>
                <c:pt idx="3712">
                  <c:v>914.54051871019203</c:v>
                </c:pt>
                <c:pt idx="3713">
                  <c:v>904.79505794456497</c:v>
                </c:pt>
                <c:pt idx="3714">
                  <c:v>911.10511692513603</c:v>
                </c:pt>
                <c:pt idx="3715">
                  <c:v>889.83887251500005</c:v>
                </c:pt>
                <c:pt idx="3716">
                  <c:v>840.15174946214597</c:v>
                </c:pt>
                <c:pt idx="3717">
                  <c:v>821.02553251780898</c:v>
                </c:pt>
                <c:pt idx="3718">
                  <c:v>811.41420709125498</c:v>
                </c:pt>
                <c:pt idx="3719">
                  <c:v>778.40671361953503</c:v>
                </c:pt>
                <c:pt idx="3720">
                  <c:v>754.55663811278998</c:v>
                </c:pt>
                <c:pt idx="3721">
                  <c:v>743.80573852806697</c:v>
                </c:pt>
                <c:pt idx="3722">
                  <c:v>735.35101035510195</c:v>
                </c:pt>
                <c:pt idx="3723">
                  <c:v>717.27240121428497</c:v>
                </c:pt>
                <c:pt idx="3724">
                  <c:v>694.34378888451101</c:v>
                </c:pt>
                <c:pt idx="3725">
                  <c:v>677.33068723576696</c:v>
                </c:pt>
                <c:pt idx="3726">
                  <c:v>666.53307698297999</c:v>
                </c:pt>
                <c:pt idx="3727">
                  <c:v>653.35962451259002</c:v>
                </c:pt>
                <c:pt idx="3728">
                  <c:v>654.50345779973895</c:v>
                </c:pt>
                <c:pt idx="3729">
                  <c:v>663.97138499601397</c:v>
                </c:pt>
                <c:pt idx="3730">
                  <c:v>645.83885638964398</c:v>
                </c:pt>
                <c:pt idx="3731">
                  <c:v>595.679998172365</c:v>
                </c:pt>
                <c:pt idx="3732">
                  <c:v>573.44232995835398</c:v>
                </c:pt>
                <c:pt idx="3733">
                  <c:v>583.73569941247001</c:v>
                </c:pt>
                <c:pt idx="3734">
                  <c:v>586.44847097004697</c:v>
                </c:pt>
                <c:pt idx="3735">
                  <c:v>589.29816101932795</c:v>
                </c:pt>
                <c:pt idx="3736">
                  <c:v>580.99260794081204</c:v>
                </c:pt>
                <c:pt idx="3737">
                  <c:v>547.94708693099994</c:v>
                </c:pt>
                <c:pt idx="3738">
                  <c:v>506.54178228297599</c:v>
                </c:pt>
                <c:pt idx="3739">
                  <c:v>477.74183267260099</c:v>
                </c:pt>
                <c:pt idx="3740">
                  <c:v>459.68447002191499</c:v>
                </c:pt>
                <c:pt idx="3741">
                  <c:v>461.44632051137597</c:v>
                </c:pt>
                <c:pt idx="3742">
                  <c:v>485.44589075669103</c:v>
                </c:pt>
                <c:pt idx="3743">
                  <c:v>503.849738780292</c:v>
                </c:pt>
                <c:pt idx="3744">
                  <c:v>471.40533813003202</c:v>
                </c:pt>
                <c:pt idx="3745">
                  <c:v>419.75478328939499</c:v>
                </c:pt>
                <c:pt idx="3746">
                  <c:v>408.02221404476097</c:v>
                </c:pt>
                <c:pt idx="3747">
                  <c:v>401.55001406690599</c:v>
                </c:pt>
                <c:pt idx="3748">
                  <c:v>391.57160257725002</c:v>
                </c:pt>
                <c:pt idx="3749">
                  <c:v>384.61815768103497</c:v>
                </c:pt>
                <c:pt idx="3750">
                  <c:v>368.58465519338301</c:v>
                </c:pt>
                <c:pt idx="3751">
                  <c:v>341.98617202191099</c:v>
                </c:pt>
                <c:pt idx="3752">
                  <c:v>316.003301927076</c:v>
                </c:pt>
                <c:pt idx="3753">
                  <c:v>296.86280599499298</c:v>
                </c:pt>
                <c:pt idx="3754">
                  <c:v>276.512896690704</c:v>
                </c:pt>
                <c:pt idx="3755">
                  <c:v>284.55702619389803</c:v>
                </c:pt>
                <c:pt idx="3756">
                  <c:v>305.63931742004701</c:v>
                </c:pt>
                <c:pt idx="3757">
                  <c:v>299.658359845652</c:v>
                </c:pt>
                <c:pt idx="3758">
                  <c:v>252.46697954677401</c:v>
                </c:pt>
                <c:pt idx="3759">
                  <c:v>215.71113249666499</c:v>
                </c:pt>
                <c:pt idx="3760">
                  <c:v>221.358978134654</c:v>
                </c:pt>
                <c:pt idx="3761">
                  <c:v>217.88795006949201</c:v>
                </c:pt>
                <c:pt idx="3762">
                  <c:v>204.14634787626201</c:v>
                </c:pt>
                <c:pt idx="3763">
                  <c:v>189.57952962930699</c:v>
                </c:pt>
                <c:pt idx="3764">
                  <c:v>178.86566078903499</c:v>
                </c:pt>
                <c:pt idx="3765">
                  <c:v>156.275309063397</c:v>
                </c:pt>
                <c:pt idx="3766">
                  <c:v>133.84680673256801</c:v>
                </c:pt>
                <c:pt idx="3767">
                  <c:v>120.877787584014</c:v>
                </c:pt>
                <c:pt idx="3768">
                  <c:v>112.42658824735</c:v>
                </c:pt>
                <c:pt idx="3769">
                  <c:v>131.87962809154601</c:v>
                </c:pt>
                <c:pt idx="3770">
                  <c:v>161.612084399108</c:v>
                </c:pt>
                <c:pt idx="3771">
                  <c:v>153.705978789</c:v>
                </c:pt>
                <c:pt idx="3772">
                  <c:v>112.04537536545701</c:v>
                </c:pt>
                <c:pt idx="3773">
                  <c:v>89.706824852850801</c:v>
                </c:pt>
                <c:pt idx="3774">
                  <c:v>85.602938398669195</c:v>
                </c:pt>
                <c:pt idx="3775">
                  <c:v>69.830322913787796</c:v>
                </c:pt>
                <c:pt idx="3776">
                  <c:v>58.317214591298701</c:v>
                </c:pt>
                <c:pt idx="3777">
                  <c:v>60.157224917058201</c:v>
                </c:pt>
                <c:pt idx="3778">
                  <c:v>67.436303654572797</c:v>
                </c:pt>
                <c:pt idx="3779">
                  <c:v>65.592936207575505</c:v>
                </c:pt>
                <c:pt idx="3780">
                  <c:v>58.8752328586556</c:v>
                </c:pt>
                <c:pt idx="3781">
                  <c:v>49.868423320438701</c:v>
                </c:pt>
                <c:pt idx="3782">
                  <c:v>58.000634861323</c:v>
                </c:pt>
                <c:pt idx="3783">
                  <c:v>89.068332798820506</c:v>
                </c:pt>
                <c:pt idx="3784">
                  <c:v>134.320949386797</c:v>
                </c:pt>
                <c:pt idx="3785">
                  <c:v>99.6989973150352</c:v>
                </c:pt>
                <c:pt idx="3786">
                  <c:v>22.581149662461002</c:v>
                </c:pt>
                <c:pt idx="3787">
                  <c:v>28.4541907226976</c:v>
                </c:pt>
                <c:pt idx="3788">
                  <c:v>111.154380321871</c:v>
                </c:pt>
                <c:pt idx="3789">
                  <c:v>146.94973479840101</c:v>
                </c:pt>
                <c:pt idx="3790">
                  <c:v>101.708402718625</c:v>
                </c:pt>
                <c:pt idx="3791">
                  <c:v>107.173281187827</c:v>
                </c:pt>
                <c:pt idx="3792">
                  <c:v>137.42687422782799</c:v>
                </c:pt>
                <c:pt idx="3793">
                  <c:v>159.26178832970299</c:v>
                </c:pt>
                <c:pt idx="3794">
                  <c:v>178.16238788713</c:v>
                </c:pt>
                <c:pt idx="3795">
                  <c:v>187.84010761687901</c:v>
                </c:pt>
                <c:pt idx="3796">
                  <c:v>197.28797979304801</c:v>
                </c:pt>
                <c:pt idx="3797">
                  <c:v>230.27223385932899</c:v>
                </c:pt>
                <c:pt idx="3798">
                  <c:v>286.77963685342303</c:v>
                </c:pt>
                <c:pt idx="3799">
                  <c:v>352.02636741391399</c:v>
                </c:pt>
                <c:pt idx="3800">
                  <c:v>362.03996230256303</c:v>
                </c:pt>
                <c:pt idx="3801">
                  <c:v>336.62215215969599</c:v>
                </c:pt>
                <c:pt idx="3802">
                  <c:v>355.01311809852899</c:v>
                </c:pt>
                <c:pt idx="3803">
                  <c:v>385.42330812330999</c:v>
                </c:pt>
                <c:pt idx="3804">
                  <c:v>416.32277829263302</c:v>
                </c:pt>
                <c:pt idx="3805">
                  <c:v>455.96876235254501</c:v>
                </c:pt>
                <c:pt idx="3806">
                  <c:v>495.39576633489497</c:v>
                </c:pt>
                <c:pt idx="3807">
                  <c:v>527.79283546550903</c:v>
                </c:pt>
                <c:pt idx="3808">
                  <c:v>556.8088689727</c:v>
                </c:pt>
                <c:pt idx="3809">
                  <c:v>588.79161760933198</c:v>
                </c:pt>
                <c:pt idx="3810">
                  <c:v>613.55824550142597</c:v>
                </c:pt>
                <c:pt idx="3811">
                  <c:v>630.59882796309103</c:v>
                </c:pt>
                <c:pt idx="3812">
                  <c:v>651.51187902378399</c:v>
                </c:pt>
                <c:pt idx="3813">
                  <c:v>678.92703081226705</c:v>
                </c:pt>
                <c:pt idx="3814">
                  <c:v>727.92386628204702</c:v>
                </c:pt>
                <c:pt idx="3815">
                  <c:v>768.96390904024395</c:v>
                </c:pt>
                <c:pt idx="3816">
                  <c:v>782.75917986325101</c:v>
                </c:pt>
                <c:pt idx="3817">
                  <c:v>804.76421314944503</c:v>
                </c:pt>
                <c:pt idx="3818">
                  <c:v>831.11161007440705</c:v>
                </c:pt>
                <c:pt idx="3819">
                  <c:v>853.01178260424899</c:v>
                </c:pt>
                <c:pt idx="3820">
                  <c:v>866.10464058927403</c:v>
                </c:pt>
                <c:pt idx="3821">
                  <c:v>862.64323650779602</c:v>
                </c:pt>
                <c:pt idx="3822">
                  <c:v>851.29311378906903</c:v>
                </c:pt>
                <c:pt idx="3823">
                  <c:v>854.49488274886403</c:v>
                </c:pt>
                <c:pt idx="3824">
                  <c:v>869.84394121018204</c:v>
                </c:pt>
                <c:pt idx="3825">
                  <c:v>882.99496342744305</c:v>
                </c:pt>
                <c:pt idx="3826">
                  <c:v>889.577762720377</c:v>
                </c:pt>
                <c:pt idx="3827">
                  <c:v>888.16212301276198</c:v>
                </c:pt>
                <c:pt idx="3828">
                  <c:v>881.82301064969897</c:v>
                </c:pt>
                <c:pt idx="3829">
                  <c:v>897.15538757330705</c:v>
                </c:pt>
                <c:pt idx="3830">
                  <c:v>889.41138947951902</c:v>
                </c:pt>
                <c:pt idx="3831">
                  <c:v>837.98039358630604</c:v>
                </c:pt>
                <c:pt idx="3832">
                  <c:v>805.14597242712102</c:v>
                </c:pt>
                <c:pt idx="3833">
                  <c:v>781.38291564960196</c:v>
                </c:pt>
                <c:pt idx="3834">
                  <c:v>753.72544096352306</c:v>
                </c:pt>
                <c:pt idx="3835">
                  <c:v>721.79800218267997</c:v>
                </c:pt>
                <c:pt idx="3836">
                  <c:v>680.05493278546805</c:v>
                </c:pt>
                <c:pt idx="3837">
                  <c:v>634.39770377469495</c:v>
                </c:pt>
                <c:pt idx="3838">
                  <c:v>587.87186100691099</c:v>
                </c:pt>
                <c:pt idx="3839">
                  <c:v>531.740087733981</c:v>
                </c:pt>
                <c:pt idx="3840">
                  <c:v>466.92660480747998</c:v>
                </c:pt>
                <c:pt idx="3841">
                  <c:v>403.8769819675</c:v>
                </c:pt>
                <c:pt idx="3842">
                  <c:v>347.71487849918299</c:v>
                </c:pt>
                <c:pt idx="3843">
                  <c:v>293.97986485895302</c:v>
                </c:pt>
                <c:pt idx="3844">
                  <c:v>262.399663913258</c:v>
                </c:pt>
                <c:pt idx="3845">
                  <c:v>187.945945119436</c:v>
                </c:pt>
                <c:pt idx="3846">
                  <c:v>54.226505583299897</c:v>
                </c:pt>
                <c:pt idx="3847">
                  <c:v>-42.402130887003899</c:v>
                </c:pt>
                <c:pt idx="3848">
                  <c:v>-123.11773808329799</c:v>
                </c:pt>
                <c:pt idx="3849">
                  <c:v>-226.168546991499</c:v>
                </c:pt>
                <c:pt idx="3850">
                  <c:v>-344.51757561116602</c:v>
                </c:pt>
                <c:pt idx="3851">
                  <c:v>-463.84627246676399</c:v>
                </c:pt>
                <c:pt idx="3852">
                  <c:v>-573.19453746259205</c:v>
                </c:pt>
                <c:pt idx="3853">
                  <c:v>-685.11432208513895</c:v>
                </c:pt>
                <c:pt idx="3854">
                  <c:v>-815.99308342871404</c:v>
                </c:pt>
                <c:pt idx="3855">
                  <c:v>-942.57917142439203</c:v>
                </c:pt>
                <c:pt idx="3856">
                  <c:v>-1072.07740742692</c:v>
                </c:pt>
                <c:pt idx="3857">
                  <c:v>-1215.9348973788201</c:v>
                </c:pt>
                <c:pt idx="3858">
                  <c:v>-1358.8167838383299</c:v>
                </c:pt>
                <c:pt idx="3859">
                  <c:v>-1472.43102053403</c:v>
                </c:pt>
                <c:pt idx="3860">
                  <c:v>-1622.6459705121199</c:v>
                </c:pt>
                <c:pt idx="3861">
                  <c:v>-1841.8009695876101</c:v>
                </c:pt>
                <c:pt idx="3862">
                  <c:v>-2036.8898117568999</c:v>
                </c:pt>
                <c:pt idx="3863">
                  <c:v>-2200.7806017057101</c:v>
                </c:pt>
                <c:pt idx="3864">
                  <c:v>-2357.15487853267</c:v>
                </c:pt>
                <c:pt idx="3865">
                  <c:v>-2518.6830052779001</c:v>
                </c:pt>
                <c:pt idx="3866">
                  <c:v>-2690.45980396699</c:v>
                </c:pt>
                <c:pt idx="3867">
                  <c:v>-2878.4877202203902</c:v>
                </c:pt>
                <c:pt idx="3868">
                  <c:v>-3079.7660677478002</c:v>
                </c:pt>
                <c:pt idx="3869">
                  <c:v>-3293.0780173548101</c:v>
                </c:pt>
                <c:pt idx="3870">
                  <c:v>-3494.4466138282801</c:v>
                </c:pt>
                <c:pt idx="3871">
                  <c:v>-3688.7301458226102</c:v>
                </c:pt>
                <c:pt idx="3872">
                  <c:v>-3891.7842269974899</c:v>
                </c:pt>
                <c:pt idx="3873">
                  <c:v>-4092.20669616955</c:v>
                </c:pt>
                <c:pt idx="3874">
                  <c:v>-4248.28583611468</c:v>
                </c:pt>
                <c:pt idx="3875">
                  <c:v>-4422.4008040301396</c:v>
                </c:pt>
                <c:pt idx="3876">
                  <c:v>-4666.7346974909096</c:v>
                </c:pt>
                <c:pt idx="3877">
                  <c:v>-4894.6858588381801</c:v>
                </c:pt>
                <c:pt idx="3878">
                  <c:v>-5111.7913504035296</c:v>
                </c:pt>
                <c:pt idx="3879">
                  <c:v>-5336.3441374599097</c:v>
                </c:pt>
                <c:pt idx="3880">
                  <c:v>-5553.5833067286403</c:v>
                </c:pt>
                <c:pt idx="3881">
                  <c:v>-5761.8577557646704</c:v>
                </c:pt>
                <c:pt idx="3882">
                  <c:v>-5960.6979320915798</c:v>
                </c:pt>
                <c:pt idx="3883">
                  <c:v>-6165.7244481982398</c:v>
                </c:pt>
                <c:pt idx="3884">
                  <c:v>-6389.6552109045697</c:v>
                </c:pt>
                <c:pt idx="3885">
                  <c:v>-6606.3977824003496</c:v>
                </c:pt>
                <c:pt idx="3886">
                  <c:v>-6798.3468998046301</c:v>
                </c:pt>
                <c:pt idx="3887">
                  <c:v>-6979.6218853730697</c:v>
                </c:pt>
                <c:pt idx="3888">
                  <c:v>-7145.8419880272204</c:v>
                </c:pt>
                <c:pt idx="3889">
                  <c:v>-7358.0771652552703</c:v>
                </c:pt>
                <c:pt idx="3890">
                  <c:v>-7595.2595610910703</c:v>
                </c:pt>
                <c:pt idx="3891">
                  <c:v>-7785.4695944105397</c:v>
                </c:pt>
                <c:pt idx="3892">
                  <c:v>-7968.0295222796603</c:v>
                </c:pt>
                <c:pt idx="3893">
                  <c:v>-8148.7983189594197</c:v>
                </c:pt>
                <c:pt idx="3894">
                  <c:v>-8325.37446024153</c:v>
                </c:pt>
                <c:pt idx="3895">
                  <c:v>-8501.8348392831394</c:v>
                </c:pt>
                <c:pt idx="3896">
                  <c:v>-8663.98782959862</c:v>
                </c:pt>
                <c:pt idx="3897">
                  <c:v>-8822.3102208505206</c:v>
                </c:pt>
                <c:pt idx="3898">
                  <c:v>-8988.2382056447204</c:v>
                </c:pt>
                <c:pt idx="3899">
                  <c:v>-9146.6093082790103</c:v>
                </c:pt>
                <c:pt idx="3900">
                  <c:v>-9301.2996682336798</c:v>
                </c:pt>
                <c:pt idx="3901">
                  <c:v>-9445.4825728088908</c:v>
                </c:pt>
                <c:pt idx="3902">
                  <c:v>-9565.5034804865409</c:v>
                </c:pt>
                <c:pt idx="3903">
                  <c:v>-9631.3081685549896</c:v>
                </c:pt>
                <c:pt idx="3904">
                  <c:v>-9744.7850247843508</c:v>
                </c:pt>
                <c:pt idx="3905">
                  <c:v>-9907.8555874036501</c:v>
                </c:pt>
                <c:pt idx="3906">
                  <c:v>-10004.789056448</c:v>
                </c:pt>
                <c:pt idx="3907">
                  <c:v>-10083.942175636799</c:v>
                </c:pt>
                <c:pt idx="3908">
                  <c:v>-10165.169533537701</c:v>
                </c:pt>
                <c:pt idx="3909">
                  <c:v>-10243.1920498585</c:v>
                </c:pt>
                <c:pt idx="3910">
                  <c:v>-10311.609424799</c:v>
                </c:pt>
                <c:pt idx="3911">
                  <c:v>-10368.407245234601</c:v>
                </c:pt>
                <c:pt idx="3912">
                  <c:v>-10415.276378525899</c:v>
                </c:pt>
                <c:pt idx="3913">
                  <c:v>-10454.0684187712</c:v>
                </c:pt>
                <c:pt idx="3914">
                  <c:v>-10481.483406385099</c:v>
                </c:pt>
                <c:pt idx="3915">
                  <c:v>-10500.083691345601</c:v>
                </c:pt>
                <c:pt idx="3916">
                  <c:v>-10513.5548433274</c:v>
                </c:pt>
                <c:pt idx="3917">
                  <c:v>-10514.181896001701</c:v>
                </c:pt>
                <c:pt idx="3918">
                  <c:v>-10462.8826808377</c:v>
                </c:pt>
                <c:pt idx="3919">
                  <c:v>-10440.9367234686</c:v>
                </c:pt>
                <c:pt idx="3920">
                  <c:v>-10462.615660244999</c:v>
                </c:pt>
                <c:pt idx="3921">
                  <c:v>-10431.7046764757</c:v>
                </c:pt>
                <c:pt idx="3922">
                  <c:v>-10369.286441074901</c:v>
                </c:pt>
                <c:pt idx="3923">
                  <c:v>-10298.308452154701</c:v>
                </c:pt>
                <c:pt idx="3924">
                  <c:v>-10227.2527035271</c:v>
                </c:pt>
                <c:pt idx="3925">
                  <c:v>-10142.5497811775</c:v>
                </c:pt>
                <c:pt idx="3926">
                  <c:v>-10050.200542988299</c:v>
                </c:pt>
                <c:pt idx="3927">
                  <c:v>-9951.0016053699601</c:v>
                </c:pt>
                <c:pt idx="3928">
                  <c:v>-9842.6672873710195</c:v>
                </c:pt>
                <c:pt idx="3929">
                  <c:v>-9736.3951037615006</c:v>
                </c:pt>
                <c:pt idx="3930">
                  <c:v>-9590.7307561390899</c:v>
                </c:pt>
                <c:pt idx="3931">
                  <c:v>-9436.5403607676708</c:v>
                </c:pt>
                <c:pt idx="3932">
                  <c:v>-9327.2862340085903</c:v>
                </c:pt>
                <c:pt idx="3933">
                  <c:v>-9204.3218247781697</c:v>
                </c:pt>
                <c:pt idx="3934">
                  <c:v>-9059.8142713667003</c:v>
                </c:pt>
                <c:pt idx="3935">
                  <c:v>-8900.9241210279106</c:v>
                </c:pt>
                <c:pt idx="3936">
                  <c:v>-8718.6473374427405</c:v>
                </c:pt>
                <c:pt idx="3937">
                  <c:v>-8511.6886875372893</c:v>
                </c:pt>
                <c:pt idx="3938">
                  <c:v>-8300.4595519171507</c:v>
                </c:pt>
                <c:pt idx="3939">
                  <c:v>-8102.02050900425</c:v>
                </c:pt>
                <c:pt idx="3940">
                  <c:v>-7908.2387850729701</c:v>
                </c:pt>
                <c:pt idx="3941">
                  <c:v>-7711.0547437719197</c:v>
                </c:pt>
                <c:pt idx="3942">
                  <c:v>-7500.3376894692801</c:v>
                </c:pt>
                <c:pt idx="3943">
                  <c:v>-7272.1699494902496</c:v>
                </c:pt>
                <c:pt idx="3944">
                  <c:v>-6992.9913384631</c:v>
                </c:pt>
                <c:pt idx="3945">
                  <c:v>-6749.8648846982796</c:v>
                </c:pt>
                <c:pt idx="3946">
                  <c:v>-6559.9636451358901</c:v>
                </c:pt>
                <c:pt idx="3947">
                  <c:v>-6327.38524725145</c:v>
                </c:pt>
                <c:pt idx="3948">
                  <c:v>-6075.0406526789802</c:v>
                </c:pt>
                <c:pt idx="3949">
                  <c:v>-5818.8033985366101</c:v>
                </c:pt>
                <c:pt idx="3950">
                  <c:v>-5565.9685631341399</c:v>
                </c:pt>
                <c:pt idx="3951">
                  <c:v>-5312.3354209066601</c:v>
                </c:pt>
                <c:pt idx="3952">
                  <c:v>-5047.4093086912799</c:v>
                </c:pt>
                <c:pt idx="3953">
                  <c:v>-4772.32639003029</c:v>
                </c:pt>
                <c:pt idx="3954">
                  <c:v>-4501.8842010762201</c:v>
                </c:pt>
                <c:pt idx="3955">
                  <c:v>-4241.0692111957796</c:v>
                </c:pt>
                <c:pt idx="3956">
                  <c:v>-3945.26961847134</c:v>
                </c:pt>
                <c:pt idx="3957">
                  <c:v>-3650.91172468493</c:v>
                </c:pt>
                <c:pt idx="3958">
                  <c:v>-3412.1793986006701</c:v>
                </c:pt>
                <c:pt idx="3959">
                  <c:v>-3163.1603306619299</c:v>
                </c:pt>
                <c:pt idx="3960">
                  <c:v>-2889.8325068642998</c:v>
                </c:pt>
                <c:pt idx="3961">
                  <c:v>-2613.5995453339601</c:v>
                </c:pt>
                <c:pt idx="3962">
                  <c:v>-2343.68952541825</c:v>
                </c:pt>
                <c:pt idx="3963">
                  <c:v>-2076.2133883844499</c:v>
                </c:pt>
                <c:pt idx="3964">
                  <c:v>-1807.19752476862</c:v>
                </c:pt>
                <c:pt idx="3965">
                  <c:v>-1540.2097580065799</c:v>
                </c:pt>
                <c:pt idx="3966">
                  <c:v>-1280.6943885759699</c:v>
                </c:pt>
                <c:pt idx="3967">
                  <c:v>-1025.8140436359599</c:v>
                </c:pt>
                <c:pt idx="3968">
                  <c:v>-756.50943250717296</c:v>
                </c:pt>
                <c:pt idx="3969">
                  <c:v>-480.83088568558497</c:v>
                </c:pt>
                <c:pt idx="3970">
                  <c:v>-246.20946890772299</c:v>
                </c:pt>
                <c:pt idx="3971">
                  <c:v>-25.256700840277201</c:v>
                </c:pt>
                <c:pt idx="3972">
                  <c:v>216.22233165057199</c:v>
                </c:pt>
                <c:pt idx="3973">
                  <c:v>456.40756266683502</c:v>
                </c:pt>
                <c:pt idx="3974">
                  <c:v>688.90084720665197</c:v>
                </c:pt>
                <c:pt idx="3975">
                  <c:v>907.74519971858695</c:v>
                </c:pt>
                <c:pt idx="3976">
                  <c:v>1114.5562730588199</c:v>
                </c:pt>
                <c:pt idx="3977">
                  <c:v>1311.21028206133</c:v>
                </c:pt>
                <c:pt idx="3978">
                  <c:v>1504.5970818660501</c:v>
                </c:pt>
                <c:pt idx="3979">
                  <c:v>1709.5322278281701</c:v>
                </c:pt>
                <c:pt idx="3980">
                  <c:v>1929.26110505821</c:v>
                </c:pt>
                <c:pt idx="3981">
                  <c:v>2170.1102131392299</c:v>
                </c:pt>
                <c:pt idx="3982">
                  <c:v>2347.1472252937101</c:v>
                </c:pt>
                <c:pt idx="3983">
                  <c:v>2468.5870675984902</c:v>
                </c:pt>
                <c:pt idx="3984">
                  <c:v>2622.1820307023099</c:v>
                </c:pt>
                <c:pt idx="3985">
                  <c:v>2769.33645013769</c:v>
                </c:pt>
                <c:pt idx="3986">
                  <c:v>2912.6899100272399</c:v>
                </c:pt>
                <c:pt idx="3987">
                  <c:v>3057.9119506244501</c:v>
                </c:pt>
                <c:pt idx="3988">
                  <c:v>3197.3130812475802</c:v>
                </c:pt>
                <c:pt idx="3989">
                  <c:v>3339.45462975193</c:v>
                </c:pt>
                <c:pt idx="3990">
                  <c:v>3476.87507834698</c:v>
                </c:pt>
                <c:pt idx="3991">
                  <c:v>3595.2667728657898</c:v>
                </c:pt>
                <c:pt idx="3992">
                  <c:v>3699.1633450425202</c:v>
                </c:pt>
                <c:pt idx="3993">
                  <c:v>3849.9600167650201</c:v>
                </c:pt>
                <c:pt idx="3994">
                  <c:v>3975.65522410416</c:v>
                </c:pt>
                <c:pt idx="3995">
                  <c:v>4016.45335366071</c:v>
                </c:pt>
                <c:pt idx="3996">
                  <c:v>4076.22074086575</c:v>
                </c:pt>
                <c:pt idx="3997">
                  <c:v>4157.20177829571</c:v>
                </c:pt>
                <c:pt idx="3998">
                  <c:v>4236.0379677302199</c:v>
                </c:pt>
                <c:pt idx="3999">
                  <c:v>4305.8076995706697</c:v>
                </c:pt>
                <c:pt idx="4000">
                  <c:v>4376.6454134642199</c:v>
                </c:pt>
                <c:pt idx="4001">
                  <c:v>4433.6012258164101</c:v>
                </c:pt>
                <c:pt idx="4002">
                  <c:v>4478.2365574878104</c:v>
                </c:pt>
                <c:pt idx="4003">
                  <c:v>4534.3429143530002</c:v>
                </c:pt>
                <c:pt idx="4004">
                  <c:v>4624.7507686564904</c:v>
                </c:pt>
                <c:pt idx="4005">
                  <c:v>4668.9677010751402</c:v>
                </c:pt>
                <c:pt idx="4006">
                  <c:v>4646.0066535475798</c:v>
                </c:pt>
                <c:pt idx="4007">
                  <c:v>4664.5560141389196</c:v>
                </c:pt>
                <c:pt idx="4008">
                  <c:v>4695.7280194421701</c:v>
                </c:pt>
                <c:pt idx="4009">
                  <c:v>4718.98677434619</c:v>
                </c:pt>
                <c:pt idx="4010">
                  <c:v>4743.6774546808701</c:v>
                </c:pt>
                <c:pt idx="4011">
                  <c:v>4764.4070395250401</c:v>
                </c:pt>
                <c:pt idx="4012">
                  <c:v>4760.7658942235703</c:v>
                </c:pt>
                <c:pt idx="4013">
                  <c:v>4746.5671904444498</c:v>
                </c:pt>
                <c:pt idx="4014">
                  <c:v>4749.0859399942701</c:v>
                </c:pt>
                <c:pt idx="4015">
                  <c:v>4768.4029128048096</c:v>
                </c:pt>
                <c:pt idx="4016">
                  <c:v>4767.6419247224803</c:v>
                </c:pt>
                <c:pt idx="4017">
                  <c:v>4743.8574499488504</c:v>
                </c:pt>
                <c:pt idx="4018">
                  <c:v>4743.7423837179704</c:v>
                </c:pt>
                <c:pt idx="4019">
                  <c:v>4730.0125099564202</c:v>
                </c:pt>
                <c:pt idx="4020">
                  <c:v>4695.9928787122899</c:v>
                </c:pt>
                <c:pt idx="4021">
                  <c:v>4668.1541552524995</c:v>
                </c:pt>
                <c:pt idx="4022">
                  <c:v>4643.6278611870803</c:v>
                </c:pt>
                <c:pt idx="4023">
                  <c:v>4643.3694742490597</c:v>
                </c:pt>
                <c:pt idx="4024">
                  <c:v>4663.98935076013</c:v>
                </c:pt>
                <c:pt idx="4025">
                  <c:v>4673.4352601393502</c:v>
                </c:pt>
                <c:pt idx="4026">
                  <c:v>4624.3916013608005</c:v>
                </c:pt>
                <c:pt idx="4027">
                  <c:v>4572.9514835975197</c:v>
                </c:pt>
                <c:pt idx="4028">
                  <c:v>4566.6341463423596</c:v>
                </c:pt>
                <c:pt idx="4029">
                  <c:v>4550.8980523463097</c:v>
                </c:pt>
                <c:pt idx="4030">
                  <c:v>4529.5252148497402</c:v>
                </c:pt>
                <c:pt idx="4031">
                  <c:v>4500.2025402386998</c:v>
                </c:pt>
                <c:pt idx="4032">
                  <c:v>4472.0826757196701</c:v>
                </c:pt>
                <c:pt idx="4033">
                  <c:v>4457.4490747616001</c:v>
                </c:pt>
                <c:pt idx="4034">
                  <c:v>4439.4359328696301</c:v>
                </c:pt>
                <c:pt idx="4035">
                  <c:v>4427.6068329771197</c:v>
                </c:pt>
                <c:pt idx="4036">
                  <c:v>4438.0700730062899</c:v>
                </c:pt>
                <c:pt idx="4037">
                  <c:v>4461.8031676893497</c:v>
                </c:pt>
                <c:pt idx="4038">
                  <c:v>4457.1542603586104</c:v>
                </c:pt>
                <c:pt idx="4039">
                  <c:v>4434.1285807109698</c:v>
                </c:pt>
                <c:pt idx="4040">
                  <c:v>4439.0302318199501</c:v>
                </c:pt>
                <c:pt idx="4041">
                  <c:v>4432.0993869488302</c:v>
                </c:pt>
                <c:pt idx="4042">
                  <c:v>4421.4274510700598</c:v>
                </c:pt>
                <c:pt idx="4043">
                  <c:v>4429.5182165486203</c:v>
                </c:pt>
                <c:pt idx="4044">
                  <c:v>4445.0495588741596</c:v>
                </c:pt>
                <c:pt idx="4045">
                  <c:v>4451.1353970741602</c:v>
                </c:pt>
                <c:pt idx="4046">
                  <c:v>4479.3568152459502</c:v>
                </c:pt>
                <c:pt idx="4047">
                  <c:v>4545.2759567211097</c:v>
                </c:pt>
                <c:pt idx="4048">
                  <c:v>4614.6343739541398</c:v>
                </c:pt>
                <c:pt idx="4049">
                  <c:v>4618.6660886752898</c:v>
                </c:pt>
                <c:pt idx="4050">
                  <c:v>4602.2086023642596</c:v>
                </c:pt>
                <c:pt idx="4051">
                  <c:v>4647.5024445304798</c:v>
                </c:pt>
                <c:pt idx="4052">
                  <c:v>4701.01568188079</c:v>
                </c:pt>
                <c:pt idx="4053">
                  <c:v>4743.6921184462099</c:v>
                </c:pt>
                <c:pt idx="4054">
                  <c:v>4778.4975958607802</c:v>
                </c:pt>
                <c:pt idx="4055">
                  <c:v>4820.1054441163196</c:v>
                </c:pt>
                <c:pt idx="4056">
                  <c:v>4862.4976983941797</c:v>
                </c:pt>
                <c:pt idx="4057">
                  <c:v>4923.2973805318097</c:v>
                </c:pt>
                <c:pt idx="4058">
                  <c:v>5001.2302256535304</c:v>
                </c:pt>
                <c:pt idx="4059">
                  <c:v>5073.5208469119798</c:v>
                </c:pt>
                <c:pt idx="4060">
                  <c:v>5097.1222284632804</c:v>
                </c:pt>
                <c:pt idx="4061">
                  <c:v>5115.6826425675099</c:v>
                </c:pt>
                <c:pt idx="4062">
                  <c:v>5181.14022680582</c:v>
                </c:pt>
                <c:pt idx="4063">
                  <c:v>5237.2401736135798</c:v>
                </c:pt>
                <c:pt idx="4064">
                  <c:v>5297.8794409484399</c:v>
                </c:pt>
                <c:pt idx="4065">
                  <c:v>5366.8238560433501</c:v>
                </c:pt>
                <c:pt idx="4066">
                  <c:v>5428.3456862437797</c:v>
                </c:pt>
                <c:pt idx="4067">
                  <c:v>5483.0539040230897</c:v>
                </c:pt>
                <c:pt idx="4068">
                  <c:v>5539.8441693114</c:v>
                </c:pt>
                <c:pt idx="4069">
                  <c:v>5600.6680201948702</c:v>
                </c:pt>
                <c:pt idx="4070">
                  <c:v>5656.3316187330202</c:v>
                </c:pt>
                <c:pt idx="4071">
                  <c:v>5701.6374133660402</c:v>
                </c:pt>
                <c:pt idx="4072">
                  <c:v>5774.4438599218602</c:v>
                </c:pt>
                <c:pt idx="4073">
                  <c:v>5871.0480578233301</c:v>
                </c:pt>
                <c:pt idx="4074">
                  <c:v>5936.5777258798898</c:v>
                </c:pt>
                <c:pt idx="4075">
                  <c:v>5950.8704699138698</c:v>
                </c:pt>
                <c:pt idx="4076">
                  <c:v>5960.22367005243</c:v>
                </c:pt>
                <c:pt idx="4077">
                  <c:v>6003.42749510261</c:v>
                </c:pt>
                <c:pt idx="4078">
                  <c:v>6039.1475838277001</c:v>
                </c:pt>
                <c:pt idx="4079">
                  <c:v>6082.9684447413001</c:v>
                </c:pt>
                <c:pt idx="4080">
                  <c:v>6136.0265455647404</c:v>
                </c:pt>
                <c:pt idx="4081">
                  <c:v>6177.0344301714204</c:v>
                </c:pt>
                <c:pt idx="4082">
                  <c:v>6206.0642963604096</c:v>
                </c:pt>
                <c:pt idx="4083">
                  <c:v>6226.8222531694901</c:v>
                </c:pt>
                <c:pt idx="4084">
                  <c:v>6247.9112319821597</c:v>
                </c:pt>
                <c:pt idx="4085">
                  <c:v>6268.7855429904203</c:v>
                </c:pt>
                <c:pt idx="4086">
                  <c:v>6294.8559159103697</c:v>
                </c:pt>
                <c:pt idx="4087">
                  <c:v>6308.4455153192603</c:v>
                </c:pt>
                <c:pt idx="4088">
                  <c:v>6313.28068467102</c:v>
                </c:pt>
                <c:pt idx="4089">
                  <c:v>6352.0227550974596</c:v>
                </c:pt>
                <c:pt idx="4090">
                  <c:v>6373.3815694438599</c:v>
                </c:pt>
                <c:pt idx="4091">
                  <c:v>6344.4618171182001</c:v>
                </c:pt>
                <c:pt idx="4092">
                  <c:v>6308.9354775000102</c:v>
                </c:pt>
                <c:pt idx="4093">
                  <c:v>6284.1038550781504</c:v>
                </c:pt>
                <c:pt idx="4094">
                  <c:v>6261.5425891531004</c:v>
                </c:pt>
                <c:pt idx="4095">
                  <c:v>6232.3125916693598</c:v>
                </c:pt>
                <c:pt idx="4096">
                  <c:v>6204.9532372118601</c:v>
                </c:pt>
                <c:pt idx="4097">
                  <c:v>6170.9576323307801</c:v>
                </c:pt>
                <c:pt idx="4098">
                  <c:v>6132.8421750195903</c:v>
                </c:pt>
                <c:pt idx="4099">
                  <c:v>6091.5885365315098</c:v>
                </c:pt>
                <c:pt idx="4100">
                  <c:v>6040.7473566349399</c:v>
                </c:pt>
                <c:pt idx="4101">
                  <c:v>5979.26936377518</c:v>
                </c:pt>
                <c:pt idx="4102">
                  <c:v>5907.0746992796003</c:v>
                </c:pt>
                <c:pt idx="4103">
                  <c:v>5838.2415420765801</c:v>
                </c:pt>
                <c:pt idx="4104">
                  <c:v>5803.1422996991396</c:v>
                </c:pt>
                <c:pt idx="4105">
                  <c:v>5742.0306179654499</c:v>
                </c:pt>
                <c:pt idx="4106">
                  <c:v>5625.1140871416601</c:v>
                </c:pt>
                <c:pt idx="4107">
                  <c:v>5508.6414134406596</c:v>
                </c:pt>
                <c:pt idx="4108">
                  <c:v>5409.9784146745396</c:v>
                </c:pt>
                <c:pt idx="4109">
                  <c:v>5314.1174237525202</c:v>
                </c:pt>
                <c:pt idx="4110">
                  <c:v>5203.55618451182</c:v>
                </c:pt>
                <c:pt idx="4111">
                  <c:v>5094.0415183442101</c:v>
                </c:pt>
                <c:pt idx="4112">
                  <c:v>4975.82870576203</c:v>
                </c:pt>
                <c:pt idx="4113">
                  <c:v>4848.8020478077397</c:v>
                </c:pt>
                <c:pt idx="4114">
                  <c:v>4720.3246268360199</c:v>
                </c:pt>
                <c:pt idx="4115">
                  <c:v>4589.6043744787903</c:v>
                </c:pt>
                <c:pt idx="4116">
                  <c:v>4459.9379817098597</c:v>
                </c:pt>
                <c:pt idx="4117">
                  <c:v>4316.0274710496496</c:v>
                </c:pt>
                <c:pt idx="4118">
                  <c:v>4161.8903668726598</c:v>
                </c:pt>
                <c:pt idx="4119">
                  <c:v>4049.24731545433</c:v>
                </c:pt>
                <c:pt idx="4120">
                  <c:v>3915.25623320878</c:v>
                </c:pt>
                <c:pt idx="4121">
                  <c:v>3727.38436035833</c:v>
                </c:pt>
                <c:pt idx="4122">
                  <c:v>3547.94624359616</c:v>
                </c:pt>
                <c:pt idx="4123">
                  <c:v>3374.3825181737202</c:v>
                </c:pt>
                <c:pt idx="4124">
                  <c:v>3206.5031603530301</c:v>
                </c:pt>
                <c:pt idx="4125">
                  <c:v>3037.8688590484899</c:v>
                </c:pt>
                <c:pt idx="4126">
                  <c:v>2865.14955140556</c:v>
                </c:pt>
                <c:pt idx="4127">
                  <c:v>2687.9652347348901</c:v>
                </c:pt>
                <c:pt idx="4128">
                  <c:v>2503.8759498472</c:v>
                </c:pt>
                <c:pt idx="4129">
                  <c:v>2315.8272778375999</c:v>
                </c:pt>
                <c:pt idx="4130">
                  <c:v>2130.2317989817402</c:v>
                </c:pt>
                <c:pt idx="4131">
                  <c:v>1949.9733763714901</c:v>
                </c:pt>
                <c:pt idx="4132">
                  <c:v>1765.4164285055999</c:v>
                </c:pt>
                <c:pt idx="4133">
                  <c:v>1570.1893278249299</c:v>
                </c:pt>
                <c:pt idx="4134">
                  <c:v>1367.8867848974601</c:v>
                </c:pt>
                <c:pt idx="4135">
                  <c:v>1199.5006757379999</c:v>
                </c:pt>
                <c:pt idx="4136">
                  <c:v>1036.2971845776699</c:v>
                </c:pt>
                <c:pt idx="4137">
                  <c:v>819.88090513554801</c:v>
                </c:pt>
                <c:pt idx="4138">
                  <c:v>591.89633651996598</c:v>
                </c:pt>
                <c:pt idx="4139">
                  <c:v>385.979439621344</c:v>
                </c:pt>
                <c:pt idx="4140">
                  <c:v>195.291215351912</c:v>
                </c:pt>
                <c:pt idx="4141">
                  <c:v>-3.3313306254591901</c:v>
                </c:pt>
                <c:pt idx="4142">
                  <c:v>-200.70052255057999</c:v>
                </c:pt>
                <c:pt idx="4143">
                  <c:v>-396.284202472993</c:v>
                </c:pt>
                <c:pt idx="4144">
                  <c:v>-594.17626873428901</c:v>
                </c:pt>
                <c:pt idx="4145">
                  <c:v>-787.05427045099702</c:v>
                </c:pt>
                <c:pt idx="4146">
                  <c:v>-982.33824238713999</c:v>
                </c:pt>
                <c:pt idx="4147">
                  <c:v>-1183.33884345608</c:v>
                </c:pt>
                <c:pt idx="4148">
                  <c:v>-1376.6289633034301</c:v>
                </c:pt>
                <c:pt idx="4149">
                  <c:v>-1521.63472855188</c:v>
                </c:pt>
                <c:pt idx="4150">
                  <c:v>-1684.7823590396299</c:v>
                </c:pt>
                <c:pt idx="4151">
                  <c:v>-1901.9967705686699</c:v>
                </c:pt>
                <c:pt idx="4152">
                  <c:v>-2100.3892901578702</c:v>
                </c:pt>
                <c:pt idx="4153">
                  <c:v>-2274.0838756176199</c:v>
                </c:pt>
                <c:pt idx="4154">
                  <c:v>-2439.21841171915</c:v>
                </c:pt>
                <c:pt idx="4155">
                  <c:v>-2609.5059199317998</c:v>
                </c:pt>
                <c:pt idx="4156">
                  <c:v>-2765.6585759201198</c:v>
                </c:pt>
                <c:pt idx="4157">
                  <c:v>-2934.7033124801801</c:v>
                </c:pt>
                <c:pt idx="4158">
                  <c:v>-3115.2225386495402</c:v>
                </c:pt>
                <c:pt idx="4159">
                  <c:v>-3279.1170380553199</c:v>
                </c:pt>
                <c:pt idx="4160">
                  <c:v>-3432.82753995143</c:v>
                </c:pt>
                <c:pt idx="4161">
                  <c:v>-3574.8818357158498</c:v>
                </c:pt>
                <c:pt idx="4162">
                  <c:v>-3718.01824414783</c:v>
                </c:pt>
                <c:pt idx="4163">
                  <c:v>-3866.1881632832301</c:v>
                </c:pt>
                <c:pt idx="4164">
                  <c:v>-3956.9001324461101</c:v>
                </c:pt>
                <c:pt idx="4165">
                  <c:v>-4050.96798656888</c:v>
                </c:pt>
                <c:pt idx="4166">
                  <c:v>-4208.5902274558002</c:v>
                </c:pt>
                <c:pt idx="4167">
                  <c:v>-4366.1552196946004</c:v>
                </c:pt>
                <c:pt idx="4168">
                  <c:v>-4499.3267019240002</c:v>
                </c:pt>
                <c:pt idx="4169">
                  <c:v>-4608.2446180189199</c:v>
                </c:pt>
                <c:pt idx="4170">
                  <c:v>-4719.6469490241498</c:v>
                </c:pt>
                <c:pt idx="4171">
                  <c:v>-4830.7734077676596</c:v>
                </c:pt>
                <c:pt idx="4172">
                  <c:v>-4935.2046989685796</c:v>
                </c:pt>
                <c:pt idx="4173">
                  <c:v>-5042.7462699080597</c:v>
                </c:pt>
                <c:pt idx="4174">
                  <c:v>-5159.6752634424602</c:v>
                </c:pt>
                <c:pt idx="4175">
                  <c:v>-5253.05453901695</c:v>
                </c:pt>
                <c:pt idx="4176">
                  <c:v>-5335.1856947793003</c:v>
                </c:pt>
                <c:pt idx="4177">
                  <c:v>-5414.1950577560001</c:v>
                </c:pt>
                <c:pt idx="4178">
                  <c:v>-5474.6483624918801</c:v>
                </c:pt>
                <c:pt idx="4179">
                  <c:v>-5564.5952808536904</c:v>
                </c:pt>
                <c:pt idx="4180">
                  <c:v>-5680.5036779705697</c:v>
                </c:pt>
                <c:pt idx="4181">
                  <c:v>-5776.6237445851002</c:v>
                </c:pt>
                <c:pt idx="4182">
                  <c:v>-5857.2387617456898</c:v>
                </c:pt>
                <c:pt idx="4183">
                  <c:v>-5916.7114564261401</c:v>
                </c:pt>
                <c:pt idx="4184">
                  <c:v>-5975.29694474395</c:v>
                </c:pt>
                <c:pt idx="4185">
                  <c:v>-6045.9702860529696</c:v>
                </c:pt>
                <c:pt idx="4186">
                  <c:v>-6113.0631391810803</c:v>
                </c:pt>
                <c:pt idx="4187">
                  <c:v>-6180.4635002231798</c:v>
                </c:pt>
                <c:pt idx="4188">
                  <c:v>-6253.8406315898301</c:v>
                </c:pt>
                <c:pt idx="4189">
                  <c:v>-6328.0848208901898</c:v>
                </c:pt>
                <c:pt idx="4190">
                  <c:v>-6397.6066407585004</c:v>
                </c:pt>
                <c:pt idx="4191">
                  <c:v>-6453.1989482182098</c:v>
                </c:pt>
                <c:pt idx="4192">
                  <c:v>-6493.58490383566</c:v>
                </c:pt>
                <c:pt idx="4193">
                  <c:v>-6512.78396958147</c:v>
                </c:pt>
                <c:pt idx="4194">
                  <c:v>-6557.0526320058298</c:v>
                </c:pt>
                <c:pt idx="4195">
                  <c:v>-6629.5561969074597</c:v>
                </c:pt>
                <c:pt idx="4196">
                  <c:v>-6687.92775638275</c:v>
                </c:pt>
                <c:pt idx="4197">
                  <c:v>-6734.3848329513003</c:v>
                </c:pt>
                <c:pt idx="4198">
                  <c:v>-6771.8053615586996</c:v>
                </c:pt>
                <c:pt idx="4199">
                  <c:v>-6812.3545395667097</c:v>
                </c:pt>
                <c:pt idx="4200">
                  <c:v>-6857.6313513539399</c:v>
                </c:pt>
                <c:pt idx="4201">
                  <c:v>-6897.3348847546204</c:v>
                </c:pt>
                <c:pt idx="4202">
                  <c:v>-6931.9066583436997</c:v>
                </c:pt>
                <c:pt idx="4203">
                  <c:v>-6964.4688959739997</c:v>
                </c:pt>
                <c:pt idx="4204">
                  <c:v>-6994.3170345668595</c:v>
                </c:pt>
                <c:pt idx="4205">
                  <c:v>-7026.6140734221599</c:v>
                </c:pt>
                <c:pt idx="4206">
                  <c:v>-7030.1471165213898</c:v>
                </c:pt>
                <c:pt idx="4207">
                  <c:v>-7022.1577950459496</c:v>
                </c:pt>
                <c:pt idx="4208">
                  <c:v>-7058.3194085303803</c:v>
                </c:pt>
                <c:pt idx="4209">
                  <c:v>-7118.7788167522704</c:v>
                </c:pt>
                <c:pt idx="4210">
                  <c:v>-7157.44942839954</c:v>
                </c:pt>
                <c:pt idx="4211">
                  <c:v>-7170.0506108068903</c:v>
                </c:pt>
                <c:pt idx="4212">
                  <c:v>-7188.4850690244702</c:v>
                </c:pt>
                <c:pt idx="4213">
                  <c:v>-7210.9937771218601</c:v>
                </c:pt>
                <c:pt idx="4214">
                  <c:v>-7227.6439058649703</c:v>
                </c:pt>
                <c:pt idx="4215">
                  <c:v>-7238.72192307969</c:v>
                </c:pt>
                <c:pt idx="4216">
                  <c:v>-7251.2855194396798</c:v>
                </c:pt>
                <c:pt idx="4217">
                  <c:v>-7263.7604795288598</c:v>
                </c:pt>
                <c:pt idx="4218">
                  <c:v>-7274.5779727519903</c:v>
                </c:pt>
                <c:pt idx="4219">
                  <c:v>-7286.8928922560599</c:v>
                </c:pt>
                <c:pt idx="4220">
                  <c:v>-7311.9036229574604</c:v>
                </c:pt>
                <c:pt idx="4221">
                  <c:v>-7317.0669685647199</c:v>
                </c:pt>
                <c:pt idx="4222">
                  <c:v>-7297.7322535849798</c:v>
                </c:pt>
                <c:pt idx="4223">
                  <c:v>-7299.4576022852798</c:v>
                </c:pt>
                <c:pt idx="4224">
                  <c:v>-7374.1842879421602</c:v>
                </c:pt>
                <c:pt idx="4225">
                  <c:v>-7428.3053121595103</c:v>
                </c:pt>
                <c:pt idx="4226">
                  <c:v>-7388.2488833575198</c:v>
                </c:pt>
                <c:pt idx="4227">
                  <c:v>-7359.96556602081</c:v>
                </c:pt>
                <c:pt idx="4228">
                  <c:v>-7378.5963111528599</c:v>
                </c:pt>
                <c:pt idx="4229">
                  <c:v>-7409.7790243340396</c:v>
                </c:pt>
                <c:pt idx="4230">
                  <c:v>-7409.8358911660998</c:v>
                </c:pt>
                <c:pt idx="4231">
                  <c:v>-7397.3736132826898</c:v>
                </c:pt>
                <c:pt idx="4232">
                  <c:v>-7389.4808980600501</c:v>
                </c:pt>
                <c:pt idx="4233">
                  <c:v>-7390.3449201549802</c:v>
                </c:pt>
                <c:pt idx="4234">
                  <c:v>-7387.2325342563599</c:v>
                </c:pt>
                <c:pt idx="4235">
                  <c:v>-7386.3496130985204</c:v>
                </c:pt>
                <c:pt idx="4236">
                  <c:v>-7356.9132151998401</c:v>
                </c:pt>
                <c:pt idx="4237">
                  <c:v>-7303.3238863710903</c:v>
                </c:pt>
                <c:pt idx="4238">
                  <c:v>-7281.2717361843497</c:v>
                </c:pt>
                <c:pt idx="4239">
                  <c:v>-7299.0431803153497</c:v>
                </c:pt>
                <c:pt idx="4240">
                  <c:v>-7307.0260252009602</c:v>
                </c:pt>
                <c:pt idx="4241">
                  <c:v>-7278.6437424145397</c:v>
                </c:pt>
                <c:pt idx="4242">
                  <c:v>-7249.4346089193104</c:v>
                </c:pt>
                <c:pt idx="4243">
                  <c:v>-7211.0260149658598</c:v>
                </c:pt>
                <c:pt idx="4244">
                  <c:v>-7161.6343638463204</c:v>
                </c:pt>
                <c:pt idx="4245">
                  <c:v>-7116.3557064469896</c:v>
                </c:pt>
                <c:pt idx="4246">
                  <c:v>-7074.3377628557701</c:v>
                </c:pt>
                <c:pt idx="4247">
                  <c:v>-7025.4419465556102</c:v>
                </c:pt>
                <c:pt idx="4248">
                  <c:v>-6963.4545763654896</c:v>
                </c:pt>
                <c:pt idx="4249">
                  <c:v>-6895.7895214241398</c:v>
                </c:pt>
                <c:pt idx="4250">
                  <c:v>-6839.4281468855897</c:v>
                </c:pt>
                <c:pt idx="4251">
                  <c:v>-6763.9083910729896</c:v>
                </c:pt>
                <c:pt idx="4252">
                  <c:v>-6657.7575723304299</c:v>
                </c:pt>
                <c:pt idx="4253">
                  <c:v>-6578.0795399393501</c:v>
                </c:pt>
                <c:pt idx="4254">
                  <c:v>-6525.8400489121796</c:v>
                </c:pt>
                <c:pt idx="4255">
                  <c:v>-6461.5024093953998</c:v>
                </c:pt>
                <c:pt idx="4256">
                  <c:v>-6373.53646327148</c:v>
                </c:pt>
                <c:pt idx="4257">
                  <c:v>-6276.8091654046202</c:v>
                </c:pt>
                <c:pt idx="4258">
                  <c:v>-6167.6021496516096</c:v>
                </c:pt>
                <c:pt idx="4259">
                  <c:v>-6057.1128424684703</c:v>
                </c:pt>
                <c:pt idx="4260">
                  <c:v>-5959.9496942187097</c:v>
                </c:pt>
                <c:pt idx="4261">
                  <c:v>-5861.7633616303401</c:v>
                </c:pt>
                <c:pt idx="4262">
                  <c:v>-5741.3239615689599</c:v>
                </c:pt>
                <c:pt idx="4263">
                  <c:v>-5604.9174494038298</c:v>
                </c:pt>
                <c:pt idx="4264">
                  <c:v>-5470.7983051901701</c:v>
                </c:pt>
                <c:pt idx="4265">
                  <c:v>-5347.7978557530596</c:v>
                </c:pt>
                <c:pt idx="4266">
                  <c:v>-5226.7339611898597</c:v>
                </c:pt>
                <c:pt idx="4267">
                  <c:v>-5085.4867438361798</c:v>
                </c:pt>
                <c:pt idx="4268">
                  <c:v>-4899.9900722919501</c:v>
                </c:pt>
                <c:pt idx="4269">
                  <c:v>-4729.9977914478204</c:v>
                </c:pt>
                <c:pt idx="4270">
                  <c:v>-4607.5972983190104</c:v>
                </c:pt>
                <c:pt idx="4271">
                  <c:v>-4475.2305330562504</c:v>
                </c:pt>
                <c:pt idx="4272">
                  <c:v>-4316.3909510818303</c:v>
                </c:pt>
                <c:pt idx="4273">
                  <c:v>-4143.4509161750802</c:v>
                </c:pt>
                <c:pt idx="4274">
                  <c:v>-3976.50080464948</c:v>
                </c:pt>
                <c:pt idx="4275">
                  <c:v>-3802.1761644435901</c:v>
                </c:pt>
                <c:pt idx="4276">
                  <c:v>-3626.0727917478098</c:v>
                </c:pt>
                <c:pt idx="4277">
                  <c:v>-3447.4646514255601</c:v>
                </c:pt>
                <c:pt idx="4278">
                  <c:v>-3262.6402454587401</c:v>
                </c:pt>
                <c:pt idx="4279">
                  <c:v>-3075.7796022503899</c:v>
                </c:pt>
                <c:pt idx="4280">
                  <c:v>-2886.1815601715898</c:v>
                </c:pt>
                <c:pt idx="4281">
                  <c:v>-2687.6912628343798</c:v>
                </c:pt>
                <c:pt idx="4282">
                  <c:v>-2481.9826204733899</c:v>
                </c:pt>
                <c:pt idx="4283">
                  <c:v>-2287.0443133888998</c:v>
                </c:pt>
                <c:pt idx="4284">
                  <c:v>-2062.2617656214102</c:v>
                </c:pt>
                <c:pt idx="4285">
                  <c:v>-1822.0119114587101</c:v>
                </c:pt>
                <c:pt idx="4286">
                  <c:v>-1623.3311735733701</c:v>
                </c:pt>
                <c:pt idx="4287">
                  <c:v>-1436.58451331484</c:v>
                </c:pt>
                <c:pt idx="4288">
                  <c:v>-1226.13384038808</c:v>
                </c:pt>
                <c:pt idx="4289">
                  <c:v>-996.66289619211705</c:v>
                </c:pt>
                <c:pt idx="4290">
                  <c:v>-777.61666827619604</c:v>
                </c:pt>
                <c:pt idx="4291">
                  <c:v>-556.13835399360505</c:v>
                </c:pt>
                <c:pt idx="4292">
                  <c:v>-333.62484506504802</c:v>
                </c:pt>
                <c:pt idx="4293">
                  <c:v>-117.757035872673</c:v>
                </c:pt>
                <c:pt idx="4294">
                  <c:v>102.018193896819</c:v>
                </c:pt>
                <c:pt idx="4295">
                  <c:v>318.35741004026602</c:v>
                </c:pt>
                <c:pt idx="4296">
                  <c:v>540.83846021496504</c:v>
                </c:pt>
                <c:pt idx="4297">
                  <c:v>778.91740611775504</c:v>
                </c:pt>
                <c:pt idx="4298">
                  <c:v>1014.9573187291199</c:v>
                </c:pt>
                <c:pt idx="4299">
                  <c:v>1234.76915036635</c:v>
                </c:pt>
                <c:pt idx="4300">
                  <c:v>1464.32586698553</c:v>
                </c:pt>
                <c:pt idx="4301">
                  <c:v>1732.13923798216</c:v>
                </c:pt>
                <c:pt idx="4302">
                  <c:v>1956.8477079403599</c:v>
                </c:pt>
                <c:pt idx="4303">
                  <c:v>2141.6042142935999</c:v>
                </c:pt>
                <c:pt idx="4304">
                  <c:v>2350.8651159665101</c:v>
                </c:pt>
                <c:pt idx="4305">
                  <c:v>2553.8724699634599</c:v>
                </c:pt>
                <c:pt idx="4306">
                  <c:v>2757.57125300708</c:v>
                </c:pt>
                <c:pt idx="4307">
                  <c:v>2961.48534323076</c:v>
                </c:pt>
                <c:pt idx="4308">
                  <c:v>3156.8855666702402</c:v>
                </c:pt>
                <c:pt idx="4309">
                  <c:v>3343.6050497756601</c:v>
                </c:pt>
                <c:pt idx="4310">
                  <c:v>3537.4668165702401</c:v>
                </c:pt>
                <c:pt idx="4311">
                  <c:v>3742.5302398311801</c:v>
                </c:pt>
                <c:pt idx="4312">
                  <c:v>3942.2772737840601</c:v>
                </c:pt>
                <c:pt idx="4313">
                  <c:v>4127.0667409153102</c:v>
                </c:pt>
                <c:pt idx="4314">
                  <c:v>4304.37373038859</c:v>
                </c:pt>
                <c:pt idx="4315">
                  <c:v>4479.2967718283899</c:v>
                </c:pt>
                <c:pt idx="4316">
                  <c:v>4639.05250645674</c:v>
                </c:pt>
                <c:pt idx="4317">
                  <c:v>4850.2725422491803</c:v>
                </c:pt>
                <c:pt idx="4318">
                  <c:v>5039.70556279629</c:v>
                </c:pt>
                <c:pt idx="4319">
                  <c:v>5146.2851954006301</c:v>
                </c:pt>
                <c:pt idx="4320">
                  <c:v>5273.1324330161797</c:v>
                </c:pt>
                <c:pt idx="4321">
                  <c:v>5409.2356999018302</c:v>
                </c:pt>
                <c:pt idx="4322">
                  <c:v>5536.9054473860797</c:v>
                </c:pt>
                <c:pt idx="4323">
                  <c:v>5662.1902902955499</c:v>
                </c:pt>
                <c:pt idx="4324">
                  <c:v>5789.1103885478697</c:v>
                </c:pt>
                <c:pt idx="4325">
                  <c:v>5908.0890176656203</c:v>
                </c:pt>
                <c:pt idx="4326">
                  <c:v>6014.0764531488103</c:v>
                </c:pt>
                <c:pt idx="4327">
                  <c:v>6118.0209018768301</c:v>
                </c:pt>
                <c:pt idx="4328">
                  <c:v>6261.4313053102896</c:v>
                </c:pt>
                <c:pt idx="4329">
                  <c:v>6370.6548847495596</c:v>
                </c:pt>
                <c:pt idx="4330">
                  <c:v>6410.5044307285698</c:v>
                </c:pt>
                <c:pt idx="4331">
                  <c:v>6476.5884388787499</c:v>
                </c:pt>
                <c:pt idx="4332">
                  <c:v>6553.37113262206</c:v>
                </c:pt>
                <c:pt idx="4333">
                  <c:v>6616.1647618303004</c:v>
                </c:pt>
                <c:pt idx="4334">
                  <c:v>6666.0939451145496</c:v>
                </c:pt>
                <c:pt idx="4335">
                  <c:v>6714.7808167442099</c:v>
                </c:pt>
                <c:pt idx="4336">
                  <c:v>6777.5680768455804</c:v>
                </c:pt>
                <c:pt idx="4337">
                  <c:v>6853.4425291090301</c:v>
                </c:pt>
                <c:pt idx="4338">
                  <c:v>6920.5998432210599</c:v>
                </c:pt>
                <c:pt idx="4339">
                  <c:v>6913.6485585120399</c:v>
                </c:pt>
                <c:pt idx="4340">
                  <c:v>6881.76446336151</c:v>
                </c:pt>
                <c:pt idx="4341">
                  <c:v>6895.3516912202804</c:v>
                </c:pt>
                <c:pt idx="4342">
                  <c:v>6902.7769374658901</c:v>
                </c:pt>
                <c:pt idx="4343">
                  <c:v>6912.3249390083702</c:v>
                </c:pt>
                <c:pt idx="4344">
                  <c:v>6917.08819479876</c:v>
                </c:pt>
                <c:pt idx="4345">
                  <c:v>6904.3274191704104</c:v>
                </c:pt>
                <c:pt idx="4346">
                  <c:v>6874.7424076443504</c:v>
                </c:pt>
                <c:pt idx="4347">
                  <c:v>6858.0238963246802</c:v>
                </c:pt>
                <c:pt idx="4348">
                  <c:v>6858.2231716194301</c:v>
                </c:pt>
                <c:pt idx="4349">
                  <c:v>6839.7388519675196</c:v>
                </c:pt>
                <c:pt idx="4350">
                  <c:v>6771.41074297467</c:v>
                </c:pt>
                <c:pt idx="4351">
                  <c:v>6703.8528621797605</c:v>
                </c:pt>
                <c:pt idx="4352">
                  <c:v>6668.1607039152996</c:v>
                </c:pt>
                <c:pt idx="4353">
                  <c:v>6614.3223194231996</c:v>
                </c:pt>
                <c:pt idx="4354">
                  <c:v>6549.8403795880704</c:v>
                </c:pt>
                <c:pt idx="4355">
                  <c:v>6485.7727992631299</c:v>
                </c:pt>
                <c:pt idx="4356">
                  <c:v>6420.3457695851403</c:v>
                </c:pt>
                <c:pt idx="4357">
                  <c:v>6340.2604004192799</c:v>
                </c:pt>
                <c:pt idx="4358">
                  <c:v>6282.9749503353096</c:v>
                </c:pt>
                <c:pt idx="4359">
                  <c:v>6237.7579297310103</c:v>
                </c:pt>
                <c:pt idx="4360">
                  <c:v>6161.9769975200597</c:v>
                </c:pt>
                <c:pt idx="4361">
                  <c:v>6057.1045642577701</c:v>
                </c:pt>
                <c:pt idx="4362">
                  <c:v>5955.9582785361899</c:v>
                </c:pt>
                <c:pt idx="4363">
                  <c:v>5865.6521392292298</c:v>
                </c:pt>
                <c:pt idx="4364">
                  <c:v>5758.77862744289</c:v>
                </c:pt>
                <c:pt idx="4365">
                  <c:v>5666.0962164763896</c:v>
                </c:pt>
                <c:pt idx="4366">
                  <c:v>5581.5740131676703</c:v>
                </c:pt>
                <c:pt idx="4367">
                  <c:v>5478.9701884096203</c:v>
                </c:pt>
                <c:pt idx="4368">
                  <c:v>5360.9743269439796</c:v>
                </c:pt>
                <c:pt idx="4369">
                  <c:v>5294.8306138742701</c:v>
                </c:pt>
                <c:pt idx="4370">
                  <c:v>5238.1870232584097</c:v>
                </c:pt>
                <c:pt idx="4371">
                  <c:v>5121.0024351340298</c:v>
                </c:pt>
                <c:pt idx="4372">
                  <c:v>4986.1317837646102</c:v>
                </c:pt>
                <c:pt idx="4373">
                  <c:v>4865.8356064384798</c:v>
                </c:pt>
                <c:pt idx="4374">
                  <c:v>4770.97312232493</c:v>
                </c:pt>
                <c:pt idx="4375">
                  <c:v>4672.4068139188703</c:v>
                </c:pt>
                <c:pt idx="4376">
                  <c:v>4571.83170669629</c:v>
                </c:pt>
                <c:pt idx="4377">
                  <c:v>4474.8824681728702</c:v>
                </c:pt>
                <c:pt idx="4378">
                  <c:v>4386.8491138839499</c:v>
                </c:pt>
                <c:pt idx="4379">
                  <c:v>4308.3925788219003</c:v>
                </c:pt>
                <c:pt idx="4380">
                  <c:v>4271.2758706736304</c:v>
                </c:pt>
                <c:pt idx="4381">
                  <c:v>4196.6006912335497</c:v>
                </c:pt>
                <c:pt idx="4382">
                  <c:v>4055.97510478202</c:v>
                </c:pt>
                <c:pt idx="4383">
                  <c:v>3935.06837867591</c:v>
                </c:pt>
                <c:pt idx="4384">
                  <c:v>3829.7574242980099</c:v>
                </c:pt>
                <c:pt idx="4385">
                  <c:v>3753.7320008926899</c:v>
                </c:pt>
                <c:pt idx="4386">
                  <c:v>3698.4940678984499</c:v>
                </c:pt>
                <c:pt idx="4387">
                  <c:v>3639.09468744991</c:v>
                </c:pt>
                <c:pt idx="4388">
                  <c:v>3561.3593001907402</c:v>
                </c:pt>
                <c:pt idx="4389">
                  <c:v>3477.4666281290602</c:v>
                </c:pt>
                <c:pt idx="4390">
                  <c:v>3413.1558745802399</c:v>
                </c:pt>
                <c:pt idx="4391">
                  <c:v>3388.5401770001399</c:v>
                </c:pt>
                <c:pt idx="4392">
                  <c:v>3287.9671095048602</c:v>
                </c:pt>
                <c:pt idx="4393">
                  <c:v>3175.9208880721599</c:v>
                </c:pt>
                <c:pt idx="4394">
                  <c:v>3215.7658294140101</c:v>
                </c:pt>
                <c:pt idx="4395">
                  <c:v>3184.145773665</c:v>
                </c:pt>
                <c:pt idx="4396">
                  <c:v>3086.9200332614901</c:v>
                </c:pt>
                <c:pt idx="4397">
                  <c:v>3047.4798044598701</c:v>
                </c:pt>
                <c:pt idx="4398">
                  <c:v>3001.3190120439499</c:v>
                </c:pt>
                <c:pt idx="4399">
                  <c:v>2956.0542354203199</c:v>
                </c:pt>
                <c:pt idx="4400">
                  <c:v>2925.37258887184</c:v>
                </c:pt>
                <c:pt idx="4401">
                  <c:v>2914.07676838832</c:v>
                </c:pt>
                <c:pt idx="4402">
                  <c:v>2936.30450578913</c:v>
                </c:pt>
                <c:pt idx="4403">
                  <c:v>2917.8417184718201</c:v>
                </c:pt>
                <c:pt idx="4404">
                  <c:v>2863.6256508638398</c:v>
                </c:pt>
                <c:pt idx="4405">
                  <c:v>2854.6756578624299</c:v>
                </c:pt>
                <c:pt idx="4406">
                  <c:v>2859.7308665175101</c:v>
                </c:pt>
                <c:pt idx="4407">
                  <c:v>2848.8589234732699</c:v>
                </c:pt>
                <c:pt idx="4408">
                  <c:v>2828.31769674629</c:v>
                </c:pt>
                <c:pt idx="4409">
                  <c:v>2826.4629677473199</c:v>
                </c:pt>
                <c:pt idx="4410">
                  <c:v>2837.8936145316602</c:v>
                </c:pt>
                <c:pt idx="4411">
                  <c:v>2847.5724626830502</c:v>
                </c:pt>
                <c:pt idx="4412">
                  <c:v>2856.84057831158</c:v>
                </c:pt>
                <c:pt idx="4413">
                  <c:v>2888.3771322541202</c:v>
                </c:pt>
                <c:pt idx="4414">
                  <c:v>2940.79388842465</c:v>
                </c:pt>
                <c:pt idx="4415">
                  <c:v>2955.8377151894301</c:v>
                </c:pt>
                <c:pt idx="4416">
                  <c:v>2924.6602063999198</c:v>
                </c:pt>
                <c:pt idx="4417">
                  <c:v>2907.91293331011</c:v>
                </c:pt>
                <c:pt idx="4418">
                  <c:v>2920.0596527923599</c:v>
                </c:pt>
                <c:pt idx="4419">
                  <c:v>2954.17242451419</c:v>
                </c:pt>
                <c:pt idx="4420">
                  <c:v>2996.6051583008998</c:v>
                </c:pt>
                <c:pt idx="4421">
                  <c:v>3035.4253700909899</c:v>
                </c:pt>
                <c:pt idx="4422">
                  <c:v>3061.15494007501</c:v>
                </c:pt>
                <c:pt idx="4423">
                  <c:v>3082.9544853347002</c:v>
                </c:pt>
                <c:pt idx="4424">
                  <c:v>3111.1059042203701</c:v>
                </c:pt>
                <c:pt idx="4425">
                  <c:v>3140.2823914145501</c:v>
                </c:pt>
                <c:pt idx="4426">
                  <c:v>3165.9775033600799</c:v>
                </c:pt>
                <c:pt idx="4427">
                  <c:v>3202.1165961582201</c:v>
                </c:pt>
                <c:pt idx="4428">
                  <c:v>3278.2640351487298</c:v>
                </c:pt>
                <c:pt idx="4429">
                  <c:v>3328.7197465415502</c:v>
                </c:pt>
                <c:pt idx="4430">
                  <c:v>3324.1159236294002</c:v>
                </c:pt>
                <c:pt idx="4431">
                  <c:v>3328.54905932069</c:v>
                </c:pt>
                <c:pt idx="4432">
                  <c:v>3367.9418163471</c:v>
                </c:pt>
                <c:pt idx="4433">
                  <c:v>3403.3100775366502</c:v>
                </c:pt>
                <c:pt idx="4434">
                  <c:v>3410.2066581521799</c:v>
                </c:pt>
                <c:pt idx="4435">
                  <c:v>3427.99405974093</c:v>
                </c:pt>
                <c:pt idx="4436">
                  <c:v>3456.5522602666601</c:v>
                </c:pt>
                <c:pt idx="4437">
                  <c:v>3481.1182545442098</c:v>
                </c:pt>
                <c:pt idx="4438">
                  <c:v>3495.9543757546699</c:v>
                </c:pt>
                <c:pt idx="4439">
                  <c:v>3516.8773583072102</c:v>
                </c:pt>
                <c:pt idx="4440">
                  <c:v>3538.2166538524798</c:v>
                </c:pt>
                <c:pt idx="4441">
                  <c:v>3585.8260124216199</c:v>
                </c:pt>
                <c:pt idx="4442">
                  <c:v>3644.9374678344602</c:v>
                </c:pt>
                <c:pt idx="4443">
                  <c:v>3625.2309291258198</c:v>
                </c:pt>
                <c:pt idx="4444">
                  <c:v>3567.9578493403701</c:v>
                </c:pt>
                <c:pt idx="4445">
                  <c:v>3550.7739263516901</c:v>
                </c:pt>
                <c:pt idx="4446">
                  <c:v>3552.3926653558101</c:v>
                </c:pt>
                <c:pt idx="4447">
                  <c:v>3568.4806675723798</c:v>
                </c:pt>
                <c:pt idx="4448">
                  <c:v>3571.5575124961501</c:v>
                </c:pt>
                <c:pt idx="4449">
                  <c:v>3555.96892291827</c:v>
                </c:pt>
                <c:pt idx="4450">
                  <c:v>3552.9803632517701</c:v>
                </c:pt>
                <c:pt idx="4451">
                  <c:v>3537.3059514492902</c:v>
                </c:pt>
                <c:pt idx="4452">
                  <c:v>3543.2825125607101</c:v>
                </c:pt>
                <c:pt idx="4453">
                  <c:v>3563.0312561750602</c:v>
                </c:pt>
                <c:pt idx="4454">
                  <c:v>3507.2234369398402</c:v>
                </c:pt>
                <c:pt idx="4455">
                  <c:v>3440.9896187276399</c:v>
                </c:pt>
                <c:pt idx="4456">
                  <c:v>3403.9752142571201</c:v>
                </c:pt>
                <c:pt idx="4457">
                  <c:v>3355.925164192</c:v>
                </c:pt>
                <c:pt idx="4458">
                  <c:v>3316.9193483139402</c:v>
                </c:pt>
                <c:pt idx="4459">
                  <c:v>3290.35403998632</c:v>
                </c:pt>
                <c:pt idx="4460">
                  <c:v>3249.73412450972</c:v>
                </c:pt>
                <c:pt idx="4461">
                  <c:v>3184.0148402723898</c:v>
                </c:pt>
                <c:pt idx="4462">
                  <c:v>3104.99320047426</c:v>
                </c:pt>
                <c:pt idx="4463">
                  <c:v>3059.1873725394798</c:v>
                </c:pt>
                <c:pt idx="4464">
                  <c:v>3022.53226282283</c:v>
                </c:pt>
                <c:pt idx="4465">
                  <c:v>2921.6102380315701</c:v>
                </c:pt>
                <c:pt idx="4466">
                  <c:v>2821.8995437466001</c:v>
                </c:pt>
                <c:pt idx="4467">
                  <c:v>2752.19124698015</c:v>
                </c:pt>
                <c:pt idx="4468">
                  <c:v>2675.3835740087402</c:v>
                </c:pt>
                <c:pt idx="4469">
                  <c:v>2596.1675224380701</c:v>
                </c:pt>
                <c:pt idx="4470">
                  <c:v>2505.5385564899502</c:v>
                </c:pt>
                <c:pt idx="4471">
                  <c:v>2406.9247943188798</c:v>
                </c:pt>
                <c:pt idx="4472">
                  <c:v>2310.5736720377199</c:v>
                </c:pt>
                <c:pt idx="4473">
                  <c:v>2206.5811715774398</c:v>
                </c:pt>
                <c:pt idx="4474">
                  <c:v>2151.6462038258501</c:v>
                </c:pt>
                <c:pt idx="4475">
                  <c:v>2107.4207038306799</c:v>
                </c:pt>
                <c:pt idx="4476">
                  <c:v>1988.8733275846901</c:v>
                </c:pt>
                <c:pt idx="4477">
                  <c:v>1857.44610622152</c:v>
                </c:pt>
                <c:pt idx="4478">
                  <c:v>1732.6988722057799</c:v>
                </c:pt>
                <c:pt idx="4479">
                  <c:v>1609.39087117087</c:v>
                </c:pt>
                <c:pt idx="4480">
                  <c:v>1505.17111447193</c:v>
                </c:pt>
                <c:pt idx="4481">
                  <c:v>1400.8365696077501</c:v>
                </c:pt>
                <c:pt idx="4482">
                  <c:v>1289.3443316082501</c:v>
                </c:pt>
                <c:pt idx="4483">
                  <c:v>1185.4505120553899</c:v>
                </c:pt>
                <c:pt idx="4484">
                  <c:v>1095.3295878791901</c:v>
                </c:pt>
                <c:pt idx="4485">
                  <c:v>950.98982248049504</c:v>
                </c:pt>
                <c:pt idx="4486">
                  <c:v>777.13272214043604</c:v>
                </c:pt>
                <c:pt idx="4487">
                  <c:v>654.62542265458103</c:v>
                </c:pt>
                <c:pt idx="4488">
                  <c:v>537.510938820045</c:v>
                </c:pt>
                <c:pt idx="4489">
                  <c:v>418.16918317622401</c:v>
                </c:pt>
                <c:pt idx="4490">
                  <c:v>298.40726266134101</c:v>
                </c:pt>
                <c:pt idx="4491">
                  <c:v>172.579225659592</c:v>
                </c:pt>
                <c:pt idx="4492">
                  <c:v>37.124010423120303</c:v>
                </c:pt>
                <c:pt idx="4493">
                  <c:v>-90.236148703871905</c:v>
                </c:pt>
                <c:pt idx="4494">
                  <c:v>-197.193948844934</c:v>
                </c:pt>
                <c:pt idx="4495">
                  <c:v>-290.96940436998699</c:v>
                </c:pt>
                <c:pt idx="4496">
                  <c:v>-422.89857827106198</c:v>
                </c:pt>
                <c:pt idx="4497">
                  <c:v>-579.17134618395801</c:v>
                </c:pt>
                <c:pt idx="4498">
                  <c:v>-704.29814436409799</c:v>
                </c:pt>
                <c:pt idx="4499">
                  <c:v>-828.92467686055898</c:v>
                </c:pt>
                <c:pt idx="4500">
                  <c:v>-967.41601360902905</c:v>
                </c:pt>
                <c:pt idx="4501">
                  <c:v>-1112.2798847083</c:v>
                </c:pt>
                <c:pt idx="4502">
                  <c:v>-1248.7624071222201</c:v>
                </c:pt>
                <c:pt idx="4503">
                  <c:v>-1368.48378767289</c:v>
                </c:pt>
                <c:pt idx="4504">
                  <c:v>-1456.7057391077999</c:v>
                </c:pt>
                <c:pt idx="4505">
                  <c:v>-1558.06853956388</c:v>
                </c:pt>
                <c:pt idx="4506">
                  <c:v>-1719.6941208544299</c:v>
                </c:pt>
                <c:pt idx="4507">
                  <c:v>-1872.4963439460801</c:v>
                </c:pt>
                <c:pt idx="4508">
                  <c:v>-1988.74960499497</c:v>
                </c:pt>
                <c:pt idx="4509">
                  <c:v>-2107.4566367372199</c:v>
                </c:pt>
                <c:pt idx="4510">
                  <c:v>-2212.63375323217</c:v>
                </c:pt>
                <c:pt idx="4511">
                  <c:v>-2319.8754005754099</c:v>
                </c:pt>
                <c:pt idx="4512">
                  <c:v>-2442.2272383613599</c:v>
                </c:pt>
                <c:pt idx="4513">
                  <c:v>-2565.9675833961401</c:v>
                </c:pt>
                <c:pt idx="4514">
                  <c:v>-2687.8332369968098</c:v>
                </c:pt>
                <c:pt idx="4515">
                  <c:v>-2788.9871691117701</c:v>
                </c:pt>
                <c:pt idx="4516">
                  <c:v>-2873.4405427974898</c:v>
                </c:pt>
                <c:pt idx="4517">
                  <c:v>-2962.2118939561301</c:v>
                </c:pt>
                <c:pt idx="4518">
                  <c:v>-3118.3017937753202</c:v>
                </c:pt>
                <c:pt idx="4519">
                  <c:v>-3280.7326150188801</c:v>
                </c:pt>
                <c:pt idx="4520">
                  <c:v>-3376.0696049565399</c:v>
                </c:pt>
                <c:pt idx="4521">
                  <c:v>-3475.34985448426</c:v>
                </c:pt>
                <c:pt idx="4522">
                  <c:v>-3585.8980106467502</c:v>
                </c:pt>
                <c:pt idx="4523">
                  <c:v>-3694.5010692081801</c:v>
                </c:pt>
                <c:pt idx="4524">
                  <c:v>-3794.6416317387998</c:v>
                </c:pt>
                <c:pt idx="4525">
                  <c:v>-3901.35828955129</c:v>
                </c:pt>
                <c:pt idx="4526">
                  <c:v>-4008.4151359647699</c:v>
                </c:pt>
                <c:pt idx="4527">
                  <c:v>-4109.0416843605499</c:v>
                </c:pt>
                <c:pt idx="4528">
                  <c:v>-4206.4153051150697</c:v>
                </c:pt>
                <c:pt idx="4529">
                  <c:v>-4291.5329275898002</c:v>
                </c:pt>
                <c:pt idx="4530">
                  <c:v>-4350.8013539973899</c:v>
                </c:pt>
                <c:pt idx="4531">
                  <c:v>-4426.5618497781898</c:v>
                </c:pt>
                <c:pt idx="4532">
                  <c:v>-4562.5077742530102</c:v>
                </c:pt>
                <c:pt idx="4533">
                  <c:v>-4691.47810656614</c:v>
                </c:pt>
                <c:pt idx="4534">
                  <c:v>-4789.3218591738596</c:v>
                </c:pt>
                <c:pt idx="4535">
                  <c:v>-4890.8393933104499</c:v>
                </c:pt>
                <c:pt idx="4536">
                  <c:v>-4985.7965773483002</c:v>
                </c:pt>
                <c:pt idx="4537">
                  <c:v>-5072.0506398292</c:v>
                </c:pt>
                <c:pt idx="4538">
                  <c:v>-5158.4881941658005</c:v>
                </c:pt>
                <c:pt idx="4539">
                  <c:v>-5251.2538936215096</c:v>
                </c:pt>
                <c:pt idx="4540">
                  <c:v>-5348.7459824878697</c:v>
                </c:pt>
                <c:pt idx="4541">
                  <c:v>-5445.9089668219103</c:v>
                </c:pt>
                <c:pt idx="4542">
                  <c:v>-5536.5089166192502</c:v>
                </c:pt>
                <c:pt idx="4543">
                  <c:v>-5623.2825372780599</c:v>
                </c:pt>
                <c:pt idx="4544">
                  <c:v>-5702.9701500851697</c:v>
                </c:pt>
                <c:pt idx="4545">
                  <c:v>-5758.4882152150003</c:v>
                </c:pt>
                <c:pt idx="4546">
                  <c:v>-5819.45546397612</c:v>
                </c:pt>
                <c:pt idx="4547">
                  <c:v>-5934.3324303151603</c:v>
                </c:pt>
                <c:pt idx="4548">
                  <c:v>-6048.3863954482504</c:v>
                </c:pt>
                <c:pt idx="4549">
                  <c:v>-6131.5845571382397</c:v>
                </c:pt>
                <c:pt idx="4550">
                  <c:v>-6215.0863982687797</c:v>
                </c:pt>
                <c:pt idx="4551">
                  <c:v>-6295.7321283691399</c:v>
                </c:pt>
                <c:pt idx="4552">
                  <c:v>-6374.5748173060701</c:v>
                </c:pt>
                <c:pt idx="4553">
                  <c:v>-6450.3813044877497</c:v>
                </c:pt>
                <c:pt idx="4554">
                  <c:v>-6521.59031420662</c:v>
                </c:pt>
                <c:pt idx="4555">
                  <c:v>-6592.4150644317297</c:v>
                </c:pt>
                <c:pt idx="4556">
                  <c:v>-6658.9636492957698</c:v>
                </c:pt>
                <c:pt idx="4557">
                  <c:v>-6723.0174794903396</c:v>
                </c:pt>
                <c:pt idx="4558">
                  <c:v>-6790.6497738419303</c:v>
                </c:pt>
                <c:pt idx="4559">
                  <c:v>-6813.9569883989398</c:v>
                </c:pt>
                <c:pt idx="4560">
                  <c:v>-6866.5686046150304</c:v>
                </c:pt>
                <c:pt idx="4561">
                  <c:v>-6984.9140195948503</c:v>
                </c:pt>
                <c:pt idx="4562">
                  <c:v>-7068.35605784974</c:v>
                </c:pt>
                <c:pt idx="4563">
                  <c:v>-7124.7735184530902</c:v>
                </c:pt>
                <c:pt idx="4564">
                  <c:v>-7169.4901958370401</c:v>
                </c:pt>
                <c:pt idx="4565">
                  <c:v>-7211.2793257148496</c:v>
                </c:pt>
                <c:pt idx="4566">
                  <c:v>-7260.6866272268198</c:v>
                </c:pt>
                <c:pt idx="4567">
                  <c:v>-7306.8570831637699</c:v>
                </c:pt>
                <c:pt idx="4568">
                  <c:v>-7343.9131791803202</c:v>
                </c:pt>
                <c:pt idx="4569">
                  <c:v>-7383.9184980937798</c:v>
                </c:pt>
                <c:pt idx="4570">
                  <c:v>-7431.6503746581902</c:v>
                </c:pt>
                <c:pt idx="4571">
                  <c:v>-7477.7180677193101</c:v>
                </c:pt>
                <c:pt idx="4572">
                  <c:v>-7492.7784069519703</c:v>
                </c:pt>
                <c:pt idx="4573">
                  <c:v>-7464.5989205434598</c:v>
                </c:pt>
                <c:pt idx="4574">
                  <c:v>-7488.9474616345396</c:v>
                </c:pt>
                <c:pt idx="4575">
                  <c:v>-7556.8137090232503</c:v>
                </c:pt>
                <c:pt idx="4576">
                  <c:v>-7578.1910081513697</c:v>
                </c:pt>
                <c:pt idx="4577">
                  <c:v>-7575.6323869808502</c:v>
                </c:pt>
                <c:pt idx="4578">
                  <c:v>-7559.0705803639503</c:v>
                </c:pt>
                <c:pt idx="4579">
                  <c:v>-7542.7255238054104</c:v>
                </c:pt>
                <c:pt idx="4580">
                  <c:v>-7523.9783902670097</c:v>
                </c:pt>
                <c:pt idx="4581">
                  <c:v>-7507.74165751486</c:v>
                </c:pt>
                <c:pt idx="4582">
                  <c:v>-7503.2041243310996</c:v>
                </c:pt>
                <c:pt idx="4583">
                  <c:v>-7499.95856464183</c:v>
                </c:pt>
                <c:pt idx="4584">
                  <c:v>-7484.2650153692202</c:v>
                </c:pt>
                <c:pt idx="4585">
                  <c:v>-7405.7685934292504</c:v>
                </c:pt>
                <c:pt idx="4586">
                  <c:v>-7324.7072928880898</c:v>
                </c:pt>
                <c:pt idx="4587">
                  <c:v>-7296.1487119492504</c:v>
                </c:pt>
                <c:pt idx="4588">
                  <c:v>-7248.8863621865103</c:v>
                </c:pt>
                <c:pt idx="4589">
                  <c:v>-7195.1599240788501</c:v>
                </c:pt>
                <c:pt idx="4590">
                  <c:v>-7138.61671213105</c:v>
                </c:pt>
                <c:pt idx="4591">
                  <c:v>-7068.8033503972301</c:v>
                </c:pt>
                <c:pt idx="4592">
                  <c:v>-6979.3527549243699</c:v>
                </c:pt>
                <c:pt idx="4593">
                  <c:v>-6900.8668847168001</c:v>
                </c:pt>
                <c:pt idx="4594">
                  <c:v>-6800.3941483301996</c:v>
                </c:pt>
                <c:pt idx="4595">
                  <c:v>-6636.8710186078197</c:v>
                </c:pt>
                <c:pt idx="4596">
                  <c:v>-6494.5555062800804</c:v>
                </c:pt>
                <c:pt idx="4597">
                  <c:v>-6410.6989023375399</c:v>
                </c:pt>
                <c:pt idx="4598">
                  <c:v>-6327.9224520727003</c:v>
                </c:pt>
                <c:pt idx="4599">
                  <c:v>-6204.7532847122302</c:v>
                </c:pt>
                <c:pt idx="4600">
                  <c:v>-6064.05549741086</c:v>
                </c:pt>
                <c:pt idx="4601">
                  <c:v>-5910.58488986669</c:v>
                </c:pt>
                <c:pt idx="4602">
                  <c:v>-5741.2827381575098</c:v>
                </c:pt>
                <c:pt idx="4603">
                  <c:v>-5561.7743679191299</c:v>
                </c:pt>
                <c:pt idx="4604">
                  <c:v>-5395.4632354355399</c:v>
                </c:pt>
                <c:pt idx="4605">
                  <c:v>-5223.98532377621</c:v>
                </c:pt>
                <c:pt idx="4606">
                  <c:v>-5019.9239053176398</c:v>
                </c:pt>
                <c:pt idx="4607">
                  <c:v>-4810.5760605344203</c:v>
                </c:pt>
                <c:pt idx="4608">
                  <c:v>-4629.9008607892401</c:v>
                </c:pt>
                <c:pt idx="4609">
                  <c:v>-4448.0067766873499</c:v>
                </c:pt>
                <c:pt idx="4610">
                  <c:v>-4223.37091652039</c:v>
                </c:pt>
                <c:pt idx="4611">
                  <c:v>-3992.6075810739799</c:v>
                </c:pt>
                <c:pt idx="4612">
                  <c:v>-3778.69547860794</c:v>
                </c:pt>
                <c:pt idx="4613">
                  <c:v>-3567.4357970444398</c:v>
                </c:pt>
                <c:pt idx="4614">
                  <c:v>-3344.0107722459202</c:v>
                </c:pt>
                <c:pt idx="4615">
                  <c:v>-3115.02289576065</c:v>
                </c:pt>
                <c:pt idx="4616">
                  <c:v>-2856.6985293615398</c:v>
                </c:pt>
                <c:pt idx="4617">
                  <c:v>-2563.27313354631</c:v>
                </c:pt>
                <c:pt idx="4618">
                  <c:v>-2259.1896693328099</c:v>
                </c:pt>
                <c:pt idx="4619">
                  <c:v>-2009.7061256408299</c:v>
                </c:pt>
                <c:pt idx="4620">
                  <c:v>-1789.35017066</c:v>
                </c:pt>
                <c:pt idx="4621">
                  <c:v>-1524.4547172226901</c:v>
                </c:pt>
                <c:pt idx="4622">
                  <c:v>-1252.5398699213399</c:v>
                </c:pt>
                <c:pt idx="4623">
                  <c:v>-973.40863378703602</c:v>
                </c:pt>
                <c:pt idx="4624">
                  <c:v>-686.15475687985202</c:v>
                </c:pt>
                <c:pt idx="4625">
                  <c:v>-400.658451952581</c:v>
                </c:pt>
                <c:pt idx="4626">
                  <c:v>-122.79319112328</c:v>
                </c:pt>
                <c:pt idx="4627">
                  <c:v>172.85533827728801</c:v>
                </c:pt>
                <c:pt idx="4628">
                  <c:v>493.20704869836698</c:v>
                </c:pt>
                <c:pt idx="4629">
                  <c:v>810.55404109942697</c:v>
                </c:pt>
                <c:pt idx="4630">
                  <c:v>1050.07308804732</c:v>
                </c:pt>
                <c:pt idx="4631">
                  <c:v>1323.95174772273</c:v>
                </c:pt>
                <c:pt idx="4632">
                  <c:v>1707.9906868819301</c:v>
                </c:pt>
                <c:pt idx="4633">
                  <c:v>1988.1391374801401</c:v>
                </c:pt>
                <c:pt idx="4634">
                  <c:v>2236.8509721194</c:v>
                </c:pt>
                <c:pt idx="4635">
                  <c:v>2541.3838945528</c:v>
                </c:pt>
                <c:pt idx="4636">
                  <c:v>2834.5295640772802</c:v>
                </c:pt>
                <c:pt idx="4637">
                  <c:v>3125.68421410267</c:v>
                </c:pt>
                <c:pt idx="4638">
                  <c:v>3460.8104819157502</c:v>
                </c:pt>
                <c:pt idx="4639">
                  <c:v>3797.75855173538</c:v>
                </c:pt>
                <c:pt idx="4640">
                  <c:v>4057.3148062668201</c:v>
                </c:pt>
                <c:pt idx="4641">
                  <c:v>4267.8544702342597</c:v>
                </c:pt>
                <c:pt idx="4642">
                  <c:v>4566.1375734213398</c:v>
                </c:pt>
                <c:pt idx="4643">
                  <c:v>4931.6474965071402</c:v>
                </c:pt>
                <c:pt idx="4644">
                  <c:v>5181.2829036433604</c:v>
                </c:pt>
                <c:pt idx="4645">
                  <c:v>5400.04812233146</c:v>
                </c:pt>
                <c:pt idx="4646">
                  <c:v>5665.2970484875204</c:v>
                </c:pt>
                <c:pt idx="4647">
                  <c:v>5926.5349172897204</c:v>
                </c:pt>
                <c:pt idx="4648">
                  <c:v>6185.6015290410096</c:v>
                </c:pt>
                <c:pt idx="4649">
                  <c:v>6477.9385460185204</c:v>
                </c:pt>
                <c:pt idx="4650">
                  <c:v>6762.3173517383502</c:v>
                </c:pt>
                <c:pt idx="4651">
                  <c:v>6980.3878657627702</c:v>
                </c:pt>
                <c:pt idx="4652">
                  <c:v>7185.8953333142899</c:v>
                </c:pt>
                <c:pt idx="4653">
                  <c:v>7405.6754667179703</c:v>
                </c:pt>
                <c:pt idx="4654">
                  <c:v>7627.0742051267398</c:v>
                </c:pt>
                <c:pt idx="4655">
                  <c:v>7839.3641574132798</c:v>
                </c:pt>
                <c:pt idx="4656">
                  <c:v>8037.4936543733602</c:v>
                </c:pt>
                <c:pt idx="4657">
                  <c:v>8224.51480431653</c:v>
                </c:pt>
                <c:pt idx="4658">
                  <c:v>8405.2997071504597</c:v>
                </c:pt>
                <c:pt idx="4659">
                  <c:v>8573.7476596904908</c:v>
                </c:pt>
                <c:pt idx="4660">
                  <c:v>8776.8772852787297</c:v>
                </c:pt>
                <c:pt idx="4661">
                  <c:v>8973.6256377447298</c:v>
                </c:pt>
                <c:pt idx="4662">
                  <c:v>9101.3529887231998</c:v>
                </c:pt>
                <c:pt idx="4663">
                  <c:v>9204.2667133476807</c:v>
                </c:pt>
                <c:pt idx="4664">
                  <c:v>9315.6194715149995</c:v>
                </c:pt>
                <c:pt idx="4665">
                  <c:v>9433.3542428537094</c:v>
                </c:pt>
                <c:pt idx="4666">
                  <c:v>9528.1171495225899</c:v>
                </c:pt>
                <c:pt idx="4667">
                  <c:v>9618.9036666416305</c:v>
                </c:pt>
                <c:pt idx="4668">
                  <c:v>9706.6479093746402</c:v>
                </c:pt>
                <c:pt idx="4669">
                  <c:v>9788.4567027889807</c:v>
                </c:pt>
                <c:pt idx="4670">
                  <c:v>9885.1354628113895</c:v>
                </c:pt>
                <c:pt idx="4671">
                  <c:v>9956.91535568994</c:v>
                </c:pt>
                <c:pt idx="4672">
                  <c:v>9976.9267587525701</c:v>
                </c:pt>
                <c:pt idx="4673">
                  <c:v>9980.5149302666196</c:v>
                </c:pt>
                <c:pt idx="4674">
                  <c:v>9990.7134565116194</c:v>
                </c:pt>
                <c:pt idx="4675">
                  <c:v>9997.45414485744</c:v>
                </c:pt>
                <c:pt idx="4676">
                  <c:v>9989.5535228244498</c:v>
                </c:pt>
                <c:pt idx="4677">
                  <c:v>9975.2245454542608</c:v>
                </c:pt>
                <c:pt idx="4678">
                  <c:v>9936.8792577819204</c:v>
                </c:pt>
                <c:pt idx="4679">
                  <c:v>9905.2606983026308</c:v>
                </c:pt>
                <c:pt idx="4680">
                  <c:v>9889.5901857055596</c:v>
                </c:pt>
                <c:pt idx="4681">
                  <c:v>9853.2890699844593</c:v>
                </c:pt>
                <c:pt idx="4682">
                  <c:v>9749.1953683580505</c:v>
                </c:pt>
                <c:pt idx="4683">
                  <c:v>9625.1652649461303</c:v>
                </c:pt>
                <c:pt idx="4684">
                  <c:v>9540.3032315854198</c:v>
                </c:pt>
                <c:pt idx="4685">
                  <c:v>9439.1583246599603</c:v>
                </c:pt>
                <c:pt idx="4686">
                  <c:v>9321.6576006608302</c:v>
                </c:pt>
                <c:pt idx="4687">
                  <c:v>9189.4899240010309</c:v>
                </c:pt>
                <c:pt idx="4688">
                  <c:v>9047.5973723173702</c:v>
                </c:pt>
                <c:pt idx="4689">
                  <c:v>8922.4914090175607</c:v>
                </c:pt>
                <c:pt idx="4690">
                  <c:v>8813.2928793388401</c:v>
                </c:pt>
                <c:pt idx="4691">
                  <c:v>8661.5230634414092</c:v>
                </c:pt>
                <c:pt idx="4692">
                  <c:v>8449.4550706958908</c:v>
                </c:pt>
                <c:pt idx="4693">
                  <c:v>8241.5821806622407</c:v>
                </c:pt>
                <c:pt idx="4694">
                  <c:v>8049.2339541409801</c:v>
                </c:pt>
                <c:pt idx="4695">
                  <c:v>7842.8519559400302</c:v>
                </c:pt>
                <c:pt idx="4696">
                  <c:v>7631.0240469172704</c:v>
                </c:pt>
                <c:pt idx="4697">
                  <c:v>7412.2402623429798</c:v>
                </c:pt>
                <c:pt idx="4698">
                  <c:v>7181.97318505356</c:v>
                </c:pt>
                <c:pt idx="4699">
                  <c:v>6948.6942582091197</c:v>
                </c:pt>
                <c:pt idx="4700">
                  <c:v>6740.7318626199003</c:v>
                </c:pt>
                <c:pt idx="4701">
                  <c:v>6499.35739655624</c:v>
                </c:pt>
                <c:pt idx="4702">
                  <c:v>6216.9144616478097</c:v>
                </c:pt>
                <c:pt idx="4703">
                  <c:v>5957.0507977758898</c:v>
                </c:pt>
                <c:pt idx="4704">
                  <c:v>5702.52526691616</c:v>
                </c:pt>
                <c:pt idx="4705">
                  <c:v>5436.5447277905696</c:v>
                </c:pt>
                <c:pt idx="4706">
                  <c:v>5152.95493698467</c:v>
                </c:pt>
                <c:pt idx="4707">
                  <c:v>4863.2985383345003</c:v>
                </c:pt>
                <c:pt idx="4708">
                  <c:v>4571.7369207355296</c:v>
                </c:pt>
                <c:pt idx="4709">
                  <c:v>4312.9960811677802</c:v>
                </c:pt>
                <c:pt idx="4710">
                  <c:v>4062.53830432735</c:v>
                </c:pt>
                <c:pt idx="4711">
                  <c:v>3747.87224267905</c:v>
                </c:pt>
                <c:pt idx="4712">
                  <c:v>3409.0669950185002</c:v>
                </c:pt>
                <c:pt idx="4713">
                  <c:v>3099.5876713985299</c:v>
                </c:pt>
                <c:pt idx="4714">
                  <c:v>2803.5948393605299</c:v>
                </c:pt>
                <c:pt idx="4715">
                  <c:v>2508.1748558280101</c:v>
                </c:pt>
                <c:pt idx="4716">
                  <c:v>2199.4985512779999</c:v>
                </c:pt>
                <c:pt idx="4717">
                  <c:v>1897.40550909479</c:v>
                </c:pt>
                <c:pt idx="4718">
                  <c:v>1622.5445182088199</c:v>
                </c:pt>
                <c:pt idx="4719">
                  <c:v>1319.5276034132</c:v>
                </c:pt>
                <c:pt idx="4720">
                  <c:v>977.348768645939</c:v>
                </c:pt>
                <c:pt idx="4721">
                  <c:v>641.25513130091497</c:v>
                </c:pt>
                <c:pt idx="4722">
                  <c:v>320.920683842193</c:v>
                </c:pt>
                <c:pt idx="4723">
                  <c:v>12.2977157713834</c:v>
                </c:pt>
                <c:pt idx="4724">
                  <c:v>-283.39367977167802</c:v>
                </c:pt>
                <c:pt idx="4725">
                  <c:v>-562.48411790648004</c:v>
                </c:pt>
                <c:pt idx="4726">
                  <c:v>-811.73638219361999</c:v>
                </c:pt>
                <c:pt idx="4727">
                  <c:v>-1078.4099150013701</c:v>
                </c:pt>
                <c:pt idx="4728">
                  <c:v>-1400.07569144799</c:v>
                </c:pt>
                <c:pt idx="4729">
                  <c:v>-1731.97417147797</c:v>
                </c:pt>
                <c:pt idx="4730">
                  <c:v>-2029.81908480538</c:v>
                </c:pt>
                <c:pt idx="4731">
                  <c:v>-2310.8242489637701</c:v>
                </c:pt>
                <c:pt idx="4732">
                  <c:v>-2593.4857441546901</c:v>
                </c:pt>
                <c:pt idx="4733">
                  <c:v>-2851.90271667859</c:v>
                </c:pt>
                <c:pt idx="4734">
                  <c:v>-3103.0551930677202</c:v>
                </c:pt>
                <c:pt idx="4735">
                  <c:v>-3387.35812329174</c:v>
                </c:pt>
                <c:pt idx="4736">
                  <c:v>-3683.5055907717201</c:v>
                </c:pt>
                <c:pt idx="4737">
                  <c:v>-3933.2164425738301</c:v>
                </c:pt>
                <c:pt idx="4738">
                  <c:v>-4170.52308461757</c:v>
                </c:pt>
                <c:pt idx="4739">
                  <c:v>-4417.1913915321602</c:v>
                </c:pt>
                <c:pt idx="4740">
                  <c:v>-4652.3948361223202</c:v>
                </c:pt>
                <c:pt idx="4741">
                  <c:v>-4866.0616185239196</c:v>
                </c:pt>
                <c:pt idx="4742">
                  <c:v>-5059.7569100451501</c:v>
                </c:pt>
                <c:pt idx="4743">
                  <c:v>-5297.6467102771403</c:v>
                </c:pt>
                <c:pt idx="4744">
                  <c:v>-5585.8595306320703</c:v>
                </c:pt>
                <c:pt idx="4745">
                  <c:v>-5738.6534630190699</c:v>
                </c:pt>
                <c:pt idx="4746">
                  <c:v>-5895.2357332191395</c:v>
                </c:pt>
                <c:pt idx="4747">
                  <c:v>-6165.6437289909099</c:v>
                </c:pt>
                <c:pt idx="4748">
                  <c:v>-6368.1233115546802</c:v>
                </c:pt>
                <c:pt idx="4749">
                  <c:v>-6531.8937175563296</c:v>
                </c:pt>
                <c:pt idx="4750">
                  <c:v>-6666.0961022336396</c:v>
                </c:pt>
                <c:pt idx="4751">
                  <c:v>-6799.0911613033604</c:v>
                </c:pt>
                <c:pt idx="4752">
                  <c:v>-6989.3382498322599</c:v>
                </c:pt>
                <c:pt idx="4753">
                  <c:v>-7160.6704121310904</c:v>
                </c:pt>
                <c:pt idx="4754">
                  <c:v>-7282.6115637789499</c:v>
                </c:pt>
                <c:pt idx="4755">
                  <c:v>-7416.6950863496504</c:v>
                </c:pt>
                <c:pt idx="4756">
                  <c:v>-7546.0451177226396</c:v>
                </c:pt>
                <c:pt idx="4757">
                  <c:v>-7674.3987338734496</c:v>
                </c:pt>
                <c:pt idx="4758">
                  <c:v>-7777.5237914028403</c:v>
                </c:pt>
                <c:pt idx="4759">
                  <c:v>-7839.1657627176301</c:v>
                </c:pt>
                <c:pt idx="4760">
                  <c:v>-7939.0404899749401</c:v>
                </c:pt>
                <c:pt idx="4761">
                  <c:v>-8070.2846188041203</c:v>
                </c:pt>
                <c:pt idx="4762">
                  <c:v>-8165.2951004223096</c:v>
                </c:pt>
                <c:pt idx="4763">
                  <c:v>-8235.4854202689894</c:v>
                </c:pt>
                <c:pt idx="4764">
                  <c:v>-8295.9359061239593</c:v>
                </c:pt>
                <c:pt idx="4765">
                  <c:v>-8329.1325513316897</c:v>
                </c:pt>
                <c:pt idx="4766">
                  <c:v>-8339.9010710912098</c:v>
                </c:pt>
                <c:pt idx="4767">
                  <c:v>-8390.9005062035103</c:v>
                </c:pt>
                <c:pt idx="4768">
                  <c:v>-8460.0223979012098</c:v>
                </c:pt>
                <c:pt idx="4769">
                  <c:v>-8499.0056840180205</c:v>
                </c:pt>
                <c:pt idx="4770">
                  <c:v>-8516.0335769188405</c:v>
                </c:pt>
                <c:pt idx="4771">
                  <c:v>-8530.6610700972997</c:v>
                </c:pt>
                <c:pt idx="4772">
                  <c:v>-8550.0565592372805</c:v>
                </c:pt>
                <c:pt idx="4773">
                  <c:v>-8549.3862490389402</c:v>
                </c:pt>
                <c:pt idx="4774">
                  <c:v>-8511.1422870668794</c:v>
                </c:pt>
                <c:pt idx="4775">
                  <c:v>-8487.5534031720799</c:v>
                </c:pt>
                <c:pt idx="4776">
                  <c:v>-8494.5380605310493</c:v>
                </c:pt>
                <c:pt idx="4777">
                  <c:v>-8489.8922395162208</c:v>
                </c:pt>
                <c:pt idx="4778">
                  <c:v>-8461.1688848786598</c:v>
                </c:pt>
                <c:pt idx="4779">
                  <c:v>-8434.3078477901709</c:v>
                </c:pt>
                <c:pt idx="4780">
                  <c:v>-8413.6685774873295</c:v>
                </c:pt>
                <c:pt idx="4781">
                  <c:v>-8379.2177433509605</c:v>
                </c:pt>
                <c:pt idx="4782">
                  <c:v>-8338.2966220087601</c:v>
                </c:pt>
                <c:pt idx="4783">
                  <c:v>-8253.7362189497708</c:v>
                </c:pt>
                <c:pt idx="4784">
                  <c:v>-8147.3976073221802</c:v>
                </c:pt>
                <c:pt idx="4785">
                  <c:v>-8072.4312472061501</c:v>
                </c:pt>
                <c:pt idx="4786">
                  <c:v>-8036.14739731186</c:v>
                </c:pt>
                <c:pt idx="4787">
                  <c:v>-7990.1639983703799</c:v>
                </c:pt>
                <c:pt idx="4788">
                  <c:v>-7903.8245410006602</c:v>
                </c:pt>
                <c:pt idx="4789">
                  <c:v>-7824.6957097641998</c:v>
                </c:pt>
                <c:pt idx="4790">
                  <c:v>-7740.32831113667</c:v>
                </c:pt>
                <c:pt idx="4791">
                  <c:v>-7657.3303022841901</c:v>
                </c:pt>
                <c:pt idx="4792">
                  <c:v>-7574.5614301211699</c:v>
                </c:pt>
                <c:pt idx="4793">
                  <c:v>-7462.5320303543904</c:v>
                </c:pt>
                <c:pt idx="4794">
                  <c:v>-7334.55894608162</c:v>
                </c:pt>
                <c:pt idx="4795">
                  <c:v>-7241.2824437239497</c:v>
                </c:pt>
                <c:pt idx="4796">
                  <c:v>-7178.8991249074397</c:v>
                </c:pt>
                <c:pt idx="4797">
                  <c:v>-7085.9439754397499</c:v>
                </c:pt>
                <c:pt idx="4798">
                  <c:v>-6971.1898902804796</c:v>
                </c:pt>
                <c:pt idx="4799">
                  <c:v>-6863.9646492008296</c:v>
                </c:pt>
                <c:pt idx="4800">
                  <c:v>-6753.5085090264502</c:v>
                </c:pt>
                <c:pt idx="4801">
                  <c:v>-6636.38451502515</c:v>
                </c:pt>
                <c:pt idx="4802">
                  <c:v>-6520.2020511031396</c:v>
                </c:pt>
                <c:pt idx="4803">
                  <c:v>-6404.5196350348897</c:v>
                </c:pt>
                <c:pt idx="4804">
                  <c:v>-6274.03894399196</c:v>
                </c:pt>
                <c:pt idx="4805">
                  <c:v>-6127.1349355093998</c:v>
                </c:pt>
                <c:pt idx="4806">
                  <c:v>-6012.5713534429697</c:v>
                </c:pt>
                <c:pt idx="4807">
                  <c:v>-5931.9579386919204</c:v>
                </c:pt>
                <c:pt idx="4808">
                  <c:v>-5812.0006082751197</c:v>
                </c:pt>
                <c:pt idx="4809">
                  <c:v>-5676.6541754560403</c:v>
                </c:pt>
                <c:pt idx="4810">
                  <c:v>-5557.8535356173497</c:v>
                </c:pt>
                <c:pt idx="4811">
                  <c:v>-5438.6399226922304</c:v>
                </c:pt>
                <c:pt idx="4812">
                  <c:v>-5318.0185434397199</c:v>
                </c:pt>
                <c:pt idx="4813">
                  <c:v>-5190.0341450354799</c:v>
                </c:pt>
                <c:pt idx="4814">
                  <c:v>-5050.2606330070303</c:v>
                </c:pt>
                <c:pt idx="4815">
                  <c:v>-4899.5389705175403</c:v>
                </c:pt>
                <c:pt idx="4816">
                  <c:v>-4806.0947661873197</c:v>
                </c:pt>
                <c:pt idx="4817">
                  <c:v>-4731.7976698232396</c:v>
                </c:pt>
                <c:pt idx="4818">
                  <c:v>-4607.0319911926099</c:v>
                </c:pt>
                <c:pt idx="4819">
                  <c:v>-4481.3426607052897</c:v>
                </c:pt>
                <c:pt idx="4820">
                  <c:v>-4349.3039118198303</c:v>
                </c:pt>
                <c:pt idx="4821">
                  <c:v>-4222.1798271875696</c:v>
                </c:pt>
                <c:pt idx="4822">
                  <c:v>-4108.9346985269804</c:v>
                </c:pt>
                <c:pt idx="4823">
                  <c:v>-4001.9155576483299</c:v>
                </c:pt>
                <c:pt idx="4824">
                  <c:v>-3893.5185301819902</c:v>
                </c:pt>
                <c:pt idx="4825">
                  <c:v>-3758.9202838015299</c:v>
                </c:pt>
                <c:pt idx="4826">
                  <c:v>-3600.0717575978201</c:v>
                </c:pt>
                <c:pt idx="4827">
                  <c:v>-3515.9852725747801</c:v>
                </c:pt>
                <c:pt idx="4828">
                  <c:v>-3454.027507581</c:v>
                </c:pt>
                <c:pt idx="4829">
                  <c:v>-3327.8037516569502</c:v>
                </c:pt>
                <c:pt idx="4830">
                  <c:v>-3198.9460636834201</c:v>
                </c:pt>
                <c:pt idx="4831">
                  <c:v>-3091.2302863540299</c:v>
                </c:pt>
                <c:pt idx="4832">
                  <c:v>-3004.6815941359</c:v>
                </c:pt>
                <c:pt idx="4833">
                  <c:v>-2908.7548167499999</c:v>
                </c:pt>
                <c:pt idx="4834">
                  <c:v>-2794.85559393314</c:v>
                </c:pt>
                <c:pt idx="4835">
                  <c:v>-2644.3624668194898</c:v>
                </c:pt>
                <c:pt idx="4836">
                  <c:v>-2519.1781640869099</c:v>
                </c:pt>
                <c:pt idx="4837">
                  <c:v>-2451.3725563193202</c:v>
                </c:pt>
                <c:pt idx="4838">
                  <c:v>-2358.84611346678</c:v>
                </c:pt>
                <c:pt idx="4839">
                  <c:v>-2256.2481232381001</c:v>
                </c:pt>
                <c:pt idx="4840">
                  <c:v>-2176.9009783019101</c:v>
                </c:pt>
                <c:pt idx="4841">
                  <c:v>-2102.1414733659499</c:v>
                </c:pt>
                <c:pt idx="4842">
                  <c:v>-2009.43482133302</c:v>
                </c:pt>
                <c:pt idx="4843">
                  <c:v>-1874.39498496332</c:v>
                </c:pt>
                <c:pt idx="4844">
                  <c:v>-1729.1340979020399</c:v>
                </c:pt>
                <c:pt idx="4845">
                  <c:v>-1605.5783674460099</c:v>
                </c:pt>
                <c:pt idx="4846">
                  <c:v>-1564.6751681564101</c:v>
                </c:pt>
                <c:pt idx="4847">
                  <c:v>-1528.27875396842</c:v>
                </c:pt>
                <c:pt idx="4848">
                  <c:v>-1411.8090169712</c:v>
                </c:pt>
                <c:pt idx="4849">
                  <c:v>-1293.5487798940701</c:v>
                </c:pt>
                <c:pt idx="4850">
                  <c:v>-1187.2218084573401</c:v>
                </c:pt>
                <c:pt idx="4851">
                  <c:v>-1099.35924270795</c:v>
                </c:pt>
                <c:pt idx="4852">
                  <c:v>-1022.52023257112</c:v>
                </c:pt>
                <c:pt idx="4853">
                  <c:v>-943.89916494036004</c:v>
                </c:pt>
                <c:pt idx="4854">
                  <c:v>-824.38777659989398</c:v>
                </c:pt>
                <c:pt idx="4855">
                  <c:v>-683.99424803798104</c:v>
                </c:pt>
                <c:pt idx="4856">
                  <c:v>-572.17114333776999</c:v>
                </c:pt>
                <c:pt idx="4857">
                  <c:v>-509.04445382800901</c:v>
                </c:pt>
                <c:pt idx="4858">
                  <c:v>-449.39175160113098</c:v>
                </c:pt>
                <c:pt idx="4859">
                  <c:v>-353.27700703092302</c:v>
                </c:pt>
                <c:pt idx="4860">
                  <c:v>-265.82005885499598</c:v>
                </c:pt>
                <c:pt idx="4861">
                  <c:v>-174.46008591165401</c:v>
                </c:pt>
                <c:pt idx="4862">
                  <c:v>-79.848046167051905</c:v>
                </c:pt>
                <c:pt idx="4863">
                  <c:v>15.302725930854001</c:v>
                </c:pt>
                <c:pt idx="4864">
                  <c:v>162.06208526350201</c:v>
                </c:pt>
                <c:pt idx="4865">
                  <c:v>287.21834700073299</c:v>
                </c:pt>
                <c:pt idx="4866">
                  <c:v>348.926664127827</c:v>
                </c:pt>
                <c:pt idx="4867">
                  <c:v>421.833456469015</c:v>
                </c:pt>
                <c:pt idx="4868">
                  <c:v>517.761275569286</c:v>
                </c:pt>
                <c:pt idx="4869">
                  <c:v>624.38300970617297</c:v>
                </c:pt>
                <c:pt idx="4870">
                  <c:v>722.35609164438995</c:v>
                </c:pt>
                <c:pt idx="4871">
                  <c:v>824.72702842821104</c:v>
                </c:pt>
                <c:pt idx="4872">
                  <c:v>927.60599649109099</c:v>
                </c:pt>
                <c:pt idx="4873">
                  <c:v>1060.35812691057</c:v>
                </c:pt>
                <c:pt idx="4874">
                  <c:v>1210.3879723115699</c:v>
                </c:pt>
                <c:pt idx="4875">
                  <c:v>1303.3107700719499</c:v>
                </c:pt>
                <c:pt idx="4876">
                  <c:v>1381.8347682942699</c:v>
                </c:pt>
                <c:pt idx="4877">
                  <c:v>1488.2645973916501</c:v>
                </c:pt>
                <c:pt idx="4878">
                  <c:v>1595.9616125524001</c:v>
                </c:pt>
                <c:pt idx="4879">
                  <c:v>1717.18397890696</c:v>
                </c:pt>
                <c:pt idx="4880">
                  <c:v>1836.3332021419101</c:v>
                </c:pt>
                <c:pt idx="4881">
                  <c:v>1942.2778305925799</c:v>
                </c:pt>
                <c:pt idx="4882">
                  <c:v>2050.3899663125999</c:v>
                </c:pt>
                <c:pt idx="4883">
                  <c:v>2176.9393531045598</c:v>
                </c:pt>
                <c:pt idx="4884">
                  <c:v>2326.3682886916799</c:v>
                </c:pt>
                <c:pt idx="4885">
                  <c:v>2460.8262598398301</c:v>
                </c:pt>
                <c:pt idx="4886">
                  <c:v>2544.7458511374498</c:v>
                </c:pt>
                <c:pt idx="4887">
                  <c:v>2642.6314303504601</c:v>
                </c:pt>
                <c:pt idx="4888">
                  <c:v>2774.9406113111199</c:v>
                </c:pt>
                <c:pt idx="4889">
                  <c:v>2895.63712861863</c:v>
                </c:pt>
                <c:pt idx="4890">
                  <c:v>3024.80960592376</c:v>
                </c:pt>
                <c:pt idx="4891">
                  <c:v>3152.0340397407399</c:v>
                </c:pt>
                <c:pt idx="4892">
                  <c:v>3286.7516331895899</c:v>
                </c:pt>
                <c:pt idx="4893">
                  <c:v>3444.0144894432001</c:v>
                </c:pt>
                <c:pt idx="4894">
                  <c:v>3577.5181299502501</c:v>
                </c:pt>
                <c:pt idx="4895">
                  <c:v>3680.16520767779</c:v>
                </c:pt>
                <c:pt idx="4896">
                  <c:v>3790.0415151153502</c:v>
                </c:pt>
                <c:pt idx="4897">
                  <c:v>3918.6864188587501</c:v>
                </c:pt>
                <c:pt idx="4898">
                  <c:v>4052.2982098638699</c:v>
                </c:pt>
                <c:pt idx="4899">
                  <c:v>4186.8244673323497</c:v>
                </c:pt>
                <c:pt idx="4900">
                  <c:v>4324.6902109511002</c:v>
                </c:pt>
                <c:pt idx="4901">
                  <c:v>4461.1803448093897</c:v>
                </c:pt>
                <c:pt idx="4902">
                  <c:v>4636.6374111229898</c:v>
                </c:pt>
                <c:pt idx="4903">
                  <c:v>4785.2667504009796</c:v>
                </c:pt>
                <c:pt idx="4904">
                  <c:v>4861.5211986453596</c:v>
                </c:pt>
                <c:pt idx="4905">
                  <c:v>4968.4804954006004</c:v>
                </c:pt>
                <c:pt idx="4906">
                  <c:v>5101.1272832841996</c:v>
                </c:pt>
                <c:pt idx="4907">
                  <c:v>5227.8080438654597</c:v>
                </c:pt>
                <c:pt idx="4908">
                  <c:v>5362.0562092594</c:v>
                </c:pt>
                <c:pt idx="4909">
                  <c:v>5495.5455373225705</c:v>
                </c:pt>
                <c:pt idx="4910">
                  <c:v>5620.6467611336602</c:v>
                </c:pt>
                <c:pt idx="4911">
                  <c:v>5752.0118300337599</c:v>
                </c:pt>
                <c:pt idx="4912">
                  <c:v>5912.0758015329202</c:v>
                </c:pt>
                <c:pt idx="4913">
                  <c:v>6068.0675525870802</c:v>
                </c:pt>
                <c:pt idx="4914">
                  <c:v>6185.8127729866801</c:v>
                </c:pt>
                <c:pt idx="4915">
                  <c:v>6287.0716128354597</c:v>
                </c:pt>
                <c:pt idx="4916">
                  <c:v>6397.1143643374899</c:v>
                </c:pt>
                <c:pt idx="4917">
                  <c:v>6514.1191597903498</c:v>
                </c:pt>
                <c:pt idx="4918">
                  <c:v>6636.9819807703798</c:v>
                </c:pt>
                <c:pt idx="4919">
                  <c:v>6766.4349557891401</c:v>
                </c:pt>
                <c:pt idx="4920">
                  <c:v>6885.4661484354001</c:v>
                </c:pt>
                <c:pt idx="4921">
                  <c:v>7024.8258689988697</c:v>
                </c:pt>
                <c:pt idx="4922">
                  <c:v>7154.8435025586195</c:v>
                </c:pt>
                <c:pt idx="4923">
                  <c:v>7210.8372514821103</c:v>
                </c:pt>
                <c:pt idx="4924">
                  <c:v>7281.5587426801603</c:v>
                </c:pt>
                <c:pt idx="4925">
                  <c:v>7404.1286309679899</c:v>
                </c:pt>
                <c:pt idx="4926">
                  <c:v>7528.6112651120302</c:v>
                </c:pt>
                <c:pt idx="4927">
                  <c:v>7643.3654274981</c:v>
                </c:pt>
                <c:pt idx="4928">
                  <c:v>7736.2848219043199</c:v>
                </c:pt>
                <c:pt idx="4929">
                  <c:v>7839.3554531071204</c:v>
                </c:pt>
                <c:pt idx="4930">
                  <c:v>7968.3626220573396</c:v>
                </c:pt>
                <c:pt idx="4931">
                  <c:v>8072.7029850839899</c:v>
                </c:pt>
                <c:pt idx="4932">
                  <c:v>8126.3709625839501</c:v>
                </c:pt>
                <c:pt idx="4933">
                  <c:v>8173.4623033070402</c:v>
                </c:pt>
                <c:pt idx="4934">
                  <c:v>8258.5442060020905</c:v>
                </c:pt>
                <c:pt idx="4935">
                  <c:v>8353.22944285823</c:v>
                </c:pt>
                <c:pt idx="4936">
                  <c:v>8449.4281263001103</c:v>
                </c:pt>
                <c:pt idx="4937">
                  <c:v>8536.1571064298096</c:v>
                </c:pt>
                <c:pt idx="4938">
                  <c:v>8605.40686839921</c:v>
                </c:pt>
                <c:pt idx="4939">
                  <c:v>8719.6539296145493</c:v>
                </c:pt>
                <c:pt idx="4940">
                  <c:v>8788.7798600977603</c:v>
                </c:pt>
                <c:pt idx="4941">
                  <c:v>8775.3563749830391</c:v>
                </c:pt>
                <c:pt idx="4942">
                  <c:v>8824.6078292374896</c:v>
                </c:pt>
                <c:pt idx="4943">
                  <c:v>8895.4069009490704</c:v>
                </c:pt>
                <c:pt idx="4944">
                  <c:v>8942.5987002498896</c:v>
                </c:pt>
                <c:pt idx="4945">
                  <c:v>8989.3989135392494</c:v>
                </c:pt>
                <c:pt idx="4946">
                  <c:v>9031.2018950164893</c:v>
                </c:pt>
                <c:pt idx="4947">
                  <c:v>9110.2118873578202</c:v>
                </c:pt>
                <c:pt idx="4948">
                  <c:v>9194.3743459960606</c:v>
                </c:pt>
                <c:pt idx="4949">
                  <c:v>9220.0682235256099</c:v>
                </c:pt>
                <c:pt idx="4950">
                  <c:v>9224.1592837316603</c:v>
                </c:pt>
                <c:pt idx="4951">
                  <c:v>9230.2451535357995</c:v>
                </c:pt>
                <c:pt idx="4952">
                  <c:v>9243.0448164556601</c:v>
                </c:pt>
                <c:pt idx="4953">
                  <c:v>9256.69649120127</c:v>
                </c:pt>
                <c:pt idx="4954">
                  <c:v>9293.9398236607994</c:v>
                </c:pt>
                <c:pt idx="4955">
                  <c:v>9339.6636930185905</c:v>
                </c:pt>
                <c:pt idx="4956">
                  <c:v>9365.4866418923502</c:v>
                </c:pt>
                <c:pt idx="4957">
                  <c:v>9390.9360524427593</c:v>
                </c:pt>
                <c:pt idx="4958">
                  <c:v>9372.6811873370407</c:v>
                </c:pt>
                <c:pt idx="4959">
                  <c:v>9335.5298207887299</c:v>
                </c:pt>
                <c:pt idx="4960">
                  <c:v>9334.9099950248892</c:v>
                </c:pt>
                <c:pt idx="4961">
                  <c:v>9333.6790765775204</c:v>
                </c:pt>
                <c:pt idx="4962">
                  <c:v>9325.7288012795598</c:v>
                </c:pt>
                <c:pt idx="4963">
                  <c:v>9334.3657754279793</c:v>
                </c:pt>
                <c:pt idx="4964">
                  <c:v>9373.3882821099396</c:v>
                </c:pt>
                <c:pt idx="4965">
                  <c:v>9348.2493981848802</c:v>
                </c:pt>
                <c:pt idx="4966">
                  <c:v>9283.3014190324902</c:v>
                </c:pt>
                <c:pt idx="4967">
                  <c:v>9265.2347191054596</c:v>
                </c:pt>
                <c:pt idx="4968">
                  <c:v>9253.6723871302092</c:v>
                </c:pt>
                <c:pt idx="4969">
                  <c:v>9225.2895304058002</c:v>
                </c:pt>
                <c:pt idx="4970">
                  <c:v>9179.5608016092101</c:v>
                </c:pt>
                <c:pt idx="4971">
                  <c:v>9139.9440682446693</c:v>
                </c:pt>
                <c:pt idx="4972">
                  <c:v>9102.1582532046395</c:v>
                </c:pt>
                <c:pt idx="4973">
                  <c:v>9057.3257529172606</c:v>
                </c:pt>
                <c:pt idx="4974">
                  <c:v>9026.08126914067</c:v>
                </c:pt>
                <c:pt idx="4975">
                  <c:v>9023.5386031091002</c:v>
                </c:pt>
                <c:pt idx="4976">
                  <c:v>8974.7782284741406</c:v>
                </c:pt>
                <c:pt idx="4977">
                  <c:v>8889.47095247572</c:v>
                </c:pt>
                <c:pt idx="4978">
                  <c:v>8826.1491619418994</c:v>
                </c:pt>
                <c:pt idx="4979">
                  <c:v>8766.9227069236804</c:v>
                </c:pt>
                <c:pt idx="4980">
                  <c:v>8713.7622437766404</c:v>
                </c:pt>
                <c:pt idx="4981">
                  <c:v>8660.5182025913491</c:v>
                </c:pt>
                <c:pt idx="4982">
                  <c:v>8602.0869895086707</c:v>
                </c:pt>
                <c:pt idx="4983">
                  <c:v>8547.2452635019508</c:v>
                </c:pt>
                <c:pt idx="4984">
                  <c:v>8475.7118539066305</c:v>
                </c:pt>
                <c:pt idx="4985">
                  <c:v>8384.2454978354508</c:v>
                </c:pt>
                <c:pt idx="4986">
                  <c:v>8300.5501718972901</c:v>
                </c:pt>
                <c:pt idx="4987">
                  <c:v>8266.7559114693904</c:v>
                </c:pt>
                <c:pt idx="4988">
                  <c:v>8247.2149230482191</c:v>
                </c:pt>
                <c:pt idx="4989">
                  <c:v>8167.8068400444299</c:v>
                </c:pt>
                <c:pt idx="4990">
                  <c:v>8045.9778384114297</c:v>
                </c:pt>
                <c:pt idx="4991">
                  <c:v>7937.2638750044698</c:v>
                </c:pt>
                <c:pt idx="4992">
                  <c:v>7846.6414871685201</c:v>
                </c:pt>
                <c:pt idx="4993">
                  <c:v>7745.9362470947099</c:v>
                </c:pt>
                <c:pt idx="4994">
                  <c:v>7650.0357502800298</c:v>
                </c:pt>
                <c:pt idx="4995">
                  <c:v>7553.4648457543699</c:v>
                </c:pt>
                <c:pt idx="4996">
                  <c:v>7452.1190743975503</c:v>
                </c:pt>
                <c:pt idx="4997">
                  <c:v>7349.9310691079399</c:v>
                </c:pt>
                <c:pt idx="4998">
                  <c:v>7255.1682540777401</c:v>
                </c:pt>
                <c:pt idx="4999">
                  <c:v>7186.1518503097104</c:v>
                </c:pt>
                <c:pt idx="5000">
                  <c:v>7090.9009317636601</c:v>
                </c:pt>
                <c:pt idx="5001">
                  <c:v>6937.25605271737</c:v>
                </c:pt>
                <c:pt idx="5002">
                  <c:v>6812.5963118323798</c:v>
                </c:pt>
                <c:pt idx="5003">
                  <c:v>6711.3239946617996</c:v>
                </c:pt>
                <c:pt idx="5004">
                  <c:v>6588.5922600174499</c:v>
                </c:pt>
                <c:pt idx="5005">
                  <c:v>6461.6425965427497</c:v>
                </c:pt>
                <c:pt idx="5006">
                  <c:v>6327.6405695841404</c:v>
                </c:pt>
                <c:pt idx="5007">
                  <c:v>6196.6531686642402</c:v>
                </c:pt>
                <c:pt idx="5008">
                  <c:v>6069.1279928108797</c:v>
                </c:pt>
                <c:pt idx="5009">
                  <c:v>5928.6945399328497</c:v>
                </c:pt>
                <c:pt idx="5010">
                  <c:v>5774.8456293374002</c:v>
                </c:pt>
                <c:pt idx="5011">
                  <c:v>5642.8665380541197</c:v>
                </c:pt>
                <c:pt idx="5012">
                  <c:v>5532.1954593881401</c:v>
                </c:pt>
                <c:pt idx="5013">
                  <c:v>5364.9381730767</c:v>
                </c:pt>
                <c:pt idx="5014">
                  <c:v>5179.6721605824996</c:v>
                </c:pt>
                <c:pt idx="5015">
                  <c:v>5031.50173318827</c:v>
                </c:pt>
                <c:pt idx="5016">
                  <c:v>4884.2582708750397</c:v>
                </c:pt>
                <c:pt idx="5017">
                  <c:v>4718.6310709700401</c:v>
                </c:pt>
                <c:pt idx="5018">
                  <c:v>4541.0142551578801</c:v>
                </c:pt>
                <c:pt idx="5019">
                  <c:v>4367.5160244933904</c:v>
                </c:pt>
                <c:pt idx="5020">
                  <c:v>4188.4433142636099</c:v>
                </c:pt>
                <c:pt idx="5021">
                  <c:v>4014.6874581718798</c:v>
                </c:pt>
                <c:pt idx="5022">
                  <c:v>3863.2989220536701</c:v>
                </c:pt>
                <c:pt idx="5023">
                  <c:v>3718.1907902704602</c:v>
                </c:pt>
                <c:pt idx="5024">
                  <c:v>3548.2766303377298</c:v>
                </c:pt>
                <c:pt idx="5025">
                  <c:v>3323.8505185204299</c:v>
                </c:pt>
                <c:pt idx="5026">
                  <c:v>3094.6594135230798</c:v>
                </c:pt>
                <c:pt idx="5027">
                  <c:v>2907.8546464758401</c:v>
                </c:pt>
                <c:pt idx="5028">
                  <c:v>2721.7222921914999</c:v>
                </c:pt>
                <c:pt idx="5029">
                  <c:v>2525.3378203908701</c:v>
                </c:pt>
                <c:pt idx="5030">
                  <c:v>2322.99997366459</c:v>
                </c:pt>
                <c:pt idx="5031">
                  <c:v>2118.2104114674798</c:v>
                </c:pt>
                <c:pt idx="5032">
                  <c:v>1903.23355956304</c:v>
                </c:pt>
                <c:pt idx="5033">
                  <c:v>1680.62427715389</c:v>
                </c:pt>
                <c:pt idx="5034">
                  <c:v>1462.9051381774</c:v>
                </c:pt>
                <c:pt idx="5035">
                  <c:v>1251.3340378456101</c:v>
                </c:pt>
                <c:pt idx="5036">
                  <c:v>1027.98621149367</c:v>
                </c:pt>
                <c:pt idx="5037">
                  <c:v>827.85965898775498</c:v>
                </c:pt>
                <c:pt idx="5038">
                  <c:v>657.73043892235705</c:v>
                </c:pt>
                <c:pt idx="5039">
                  <c:v>413.45178750683101</c:v>
                </c:pt>
                <c:pt idx="5040">
                  <c:v>148.138864651799</c:v>
                </c:pt>
                <c:pt idx="5041">
                  <c:v>-79.419033053415603</c:v>
                </c:pt>
                <c:pt idx="5042">
                  <c:v>-316.25095276843399</c:v>
                </c:pt>
                <c:pt idx="5043">
                  <c:v>-550.03429106955298</c:v>
                </c:pt>
                <c:pt idx="5044">
                  <c:v>-784.31292117458804</c:v>
                </c:pt>
                <c:pt idx="5045">
                  <c:v>-1025.8302967812899</c:v>
                </c:pt>
                <c:pt idx="5046">
                  <c:v>-1267.71604947481</c:v>
                </c:pt>
                <c:pt idx="5047">
                  <c:v>-1506.1549937512</c:v>
                </c:pt>
                <c:pt idx="5048">
                  <c:v>-1739.32912635651</c:v>
                </c:pt>
                <c:pt idx="5049">
                  <c:v>-1975.2940633143601</c:v>
                </c:pt>
                <c:pt idx="5050">
                  <c:v>-2217.5848633802898</c:v>
                </c:pt>
                <c:pt idx="5051">
                  <c:v>-2471.0663196891701</c:v>
                </c:pt>
                <c:pt idx="5052">
                  <c:v>-2717.68087075726</c:v>
                </c:pt>
                <c:pt idx="5053">
                  <c:v>-2941.9835227380299</c:v>
                </c:pt>
                <c:pt idx="5054">
                  <c:v>-3150.87815757</c:v>
                </c:pt>
                <c:pt idx="5055">
                  <c:v>-3405.20965761961</c:v>
                </c:pt>
                <c:pt idx="5056">
                  <c:v>-3691.2875195311299</c:v>
                </c:pt>
                <c:pt idx="5057">
                  <c:v>-3936.33360384154</c:v>
                </c:pt>
                <c:pt idx="5058">
                  <c:v>-4171.2106172934</c:v>
                </c:pt>
                <c:pt idx="5059">
                  <c:v>-4406.95633992486</c:v>
                </c:pt>
                <c:pt idx="5060">
                  <c:v>-4643.1400851891003</c:v>
                </c:pt>
                <c:pt idx="5061">
                  <c:v>-4887.1932519697402</c:v>
                </c:pt>
                <c:pt idx="5062">
                  <c:v>-5127.8519357324603</c:v>
                </c:pt>
                <c:pt idx="5063">
                  <c:v>-5362.3444791640704</c:v>
                </c:pt>
                <c:pt idx="5064">
                  <c:v>-5594.70620354516</c:v>
                </c:pt>
                <c:pt idx="5065">
                  <c:v>-5809.13026065544</c:v>
                </c:pt>
                <c:pt idx="5066">
                  <c:v>-6026.2956983403501</c:v>
                </c:pt>
                <c:pt idx="5067">
                  <c:v>-6261.6987376275201</c:v>
                </c:pt>
                <c:pt idx="5068">
                  <c:v>-6495.4878739405704</c:v>
                </c:pt>
                <c:pt idx="5069">
                  <c:v>-6711.2100920694102</c:v>
                </c:pt>
                <c:pt idx="5070">
                  <c:v>-6886.1984713347701</c:v>
                </c:pt>
                <c:pt idx="5071">
                  <c:v>-7076.2894686772697</c:v>
                </c:pt>
                <c:pt idx="5072">
                  <c:v>-7329.4785943422603</c:v>
                </c:pt>
                <c:pt idx="5073">
                  <c:v>-7564.6821883213097</c:v>
                </c:pt>
                <c:pt idx="5074">
                  <c:v>-7754.4838563548001</c:v>
                </c:pt>
                <c:pt idx="5075">
                  <c:v>-7946.9144875154898</c:v>
                </c:pt>
                <c:pt idx="5076">
                  <c:v>-8149.0669633705102</c:v>
                </c:pt>
                <c:pt idx="5077">
                  <c:v>-8344.6966416235791</c:v>
                </c:pt>
                <c:pt idx="5078">
                  <c:v>-8519.5758241132298</c:v>
                </c:pt>
                <c:pt idx="5079">
                  <c:v>-8683.1806075639906</c:v>
                </c:pt>
                <c:pt idx="5080">
                  <c:v>-8848.8797874145203</c:v>
                </c:pt>
                <c:pt idx="5081">
                  <c:v>-9017.5537518751007</c:v>
                </c:pt>
                <c:pt idx="5082">
                  <c:v>-9181.6594721609908</c:v>
                </c:pt>
                <c:pt idx="5083">
                  <c:v>-9340.1631749191401</c:v>
                </c:pt>
                <c:pt idx="5084">
                  <c:v>-9492.1028808176907</c:v>
                </c:pt>
                <c:pt idx="5085">
                  <c:v>-9651.6694199887806</c:v>
                </c:pt>
                <c:pt idx="5086">
                  <c:v>-9798.5853990130909</c:v>
                </c:pt>
                <c:pt idx="5087">
                  <c:v>-9894.0045749445308</c:v>
                </c:pt>
                <c:pt idx="5088">
                  <c:v>-10005.602471083799</c:v>
                </c:pt>
                <c:pt idx="5089">
                  <c:v>-10161.413404310901</c:v>
                </c:pt>
                <c:pt idx="5090">
                  <c:v>-10306.535944073001</c:v>
                </c:pt>
                <c:pt idx="5091">
                  <c:v>-10423.2592950297</c:v>
                </c:pt>
                <c:pt idx="5092">
                  <c:v>-10520.955044623901</c:v>
                </c:pt>
                <c:pt idx="5093">
                  <c:v>-10617.832973570799</c:v>
                </c:pt>
                <c:pt idx="5094">
                  <c:v>-10712.478590741301</c:v>
                </c:pt>
                <c:pt idx="5095">
                  <c:v>-10804.683601692899</c:v>
                </c:pt>
                <c:pt idx="5096">
                  <c:v>-10885.6078438238</c:v>
                </c:pt>
                <c:pt idx="5097">
                  <c:v>-10957.522001670601</c:v>
                </c:pt>
                <c:pt idx="5098">
                  <c:v>-11028.2421775044</c:v>
                </c:pt>
                <c:pt idx="5099">
                  <c:v>-11095.463346520301</c:v>
                </c:pt>
                <c:pt idx="5100">
                  <c:v>-11157.135077281901</c:v>
                </c:pt>
                <c:pt idx="5101">
                  <c:v>-11201.4117168665</c:v>
                </c:pt>
                <c:pt idx="5102">
                  <c:v>-11208.1967926324</c:v>
                </c:pt>
                <c:pt idx="5103">
                  <c:v>-11264.0712827401</c:v>
                </c:pt>
                <c:pt idx="5104">
                  <c:v>-11355.103038314801</c:v>
                </c:pt>
                <c:pt idx="5105">
                  <c:v>-11396.7806477022</c:v>
                </c:pt>
                <c:pt idx="5106">
                  <c:v>-11421.922355106401</c:v>
                </c:pt>
                <c:pt idx="5107">
                  <c:v>-11442.1659065186</c:v>
                </c:pt>
                <c:pt idx="5108">
                  <c:v>-11462.467507925699</c:v>
                </c:pt>
                <c:pt idx="5109">
                  <c:v>-11472.988326644199</c:v>
                </c:pt>
                <c:pt idx="5110">
                  <c:v>-11477.0272368844</c:v>
                </c:pt>
                <c:pt idx="5111">
                  <c:v>-11482.428732947399</c:v>
                </c:pt>
                <c:pt idx="5112">
                  <c:v>-11488.912119188901</c:v>
                </c:pt>
                <c:pt idx="5113">
                  <c:v>-11485.707798366</c:v>
                </c:pt>
                <c:pt idx="5114">
                  <c:v>-11484.029266247</c:v>
                </c:pt>
                <c:pt idx="5115">
                  <c:v>-11469.1717663162</c:v>
                </c:pt>
                <c:pt idx="5116">
                  <c:v>-11430.3753652122</c:v>
                </c:pt>
                <c:pt idx="5117">
                  <c:v>-11372.074375036</c:v>
                </c:pt>
                <c:pt idx="5118">
                  <c:v>-11368.617250969201</c:v>
                </c:pt>
                <c:pt idx="5119">
                  <c:v>-11396.2241118763</c:v>
                </c:pt>
                <c:pt idx="5120">
                  <c:v>-11373.0742345377</c:v>
                </c:pt>
                <c:pt idx="5121">
                  <c:v>-11336.5858226747</c:v>
                </c:pt>
                <c:pt idx="5122">
                  <c:v>-11296.277057232501</c:v>
                </c:pt>
                <c:pt idx="5123">
                  <c:v>-11255.086013375099</c:v>
                </c:pt>
                <c:pt idx="5124">
                  <c:v>-11210.1423790564</c:v>
                </c:pt>
                <c:pt idx="5125">
                  <c:v>-11167.8832120151</c:v>
                </c:pt>
                <c:pt idx="5126">
                  <c:v>-11123.775149094001</c:v>
                </c:pt>
                <c:pt idx="5127">
                  <c:v>-11074.8933286961</c:v>
                </c:pt>
                <c:pt idx="5128">
                  <c:v>-11030.121492099001</c:v>
                </c:pt>
                <c:pt idx="5129">
                  <c:v>-10967.453553773799</c:v>
                </c:pt>
                <c:pt idx="5130">
                  <c:v>-10889.067912717701</c:v>
                </c:pt>
                <c:pt idx="5131">
                  <c:v>-10827.808108125801</c:v>
                </c:pt>
                <c:pt idx="5132">
                  <c:v>-10806.044422331899</c:v>
                </c:pt>
                <c:pt idx="5133">
                  <c:v>-10782.671418804301</c:v>
                </c:pt>
                <c:pt idx="5134">
                  <c:v>-10724.7176844317</c:v>
                </c:pt>
                <c:pt idx="5135">
                  <c:v>-10664.747455847601</c:v>
                </c:pt>
                <c:pt idx="5136">
                  <c:v>-10604.307964346101</c:v>
                </c:pt>
                <c:pt idx="5137">
                  <c:v>-10542.566577977201</c:v>
                </c:pt>
                <c:pt idx="5138">
                  <c:v>-10479.5557799622</c:v>
                </c:pt>
                <c:pt idx="5139">
                  <c:v>-10416.2057434451</c:v>
                </c:pt>
                <c:pt idx="5140">
                  <c:v>-10355.098331401599</c:v>
                </c:pt>
                <c:pt idx="5141">
                  <c:v>-10288.852363582901</c:v>
                </c:pt>
                <c:pt idx="5142">
                  <c:v>-10219.3387282652</c:v>
                </c:pt>
                <c:pt idx="5143">
                  <c:v>-10160.135949078</c:v>
                </c:pt>
                <c:pt idx="5144">
                  <c:v>-10083.5141585254</c:v>
                </c:pt>
                <c:pt idx="5145">
                  <c:v>-9982.1600606673892</c:v>
                </c:pt>
                <c:pt idx="5146">
                  <c:v>-9894.6507109910999</c:v>
                </c:pt>
                <c:pt idx="5147">
                  <c:v>-9869.8414881286208</c:v>
                </c:pt>
                <c:pt idx="5148">
                  <c:v>-9846.7338452786698</c:v>
                </c:pt>
                <c:pt idx="5149">
                  <c:v>-9774.1872783528506</c:v>
                </c:pt>
                <c:pt idx="5150">
                  <c:v>-9705.1979100629505</c:v>
                </c:pt>
                <c:pt idx="5151">
                  <c:v>-9641.9173645850296</c:v>
                </c:pt>
                <c:pt idx="5152">
                  <c:v>-9576.2484111638296</c:v>
                </c:pt>
                <c:pt idx="5153">
                  <c:v>-9505.1505849429705</c:v>
                </c:pt>
                <c:pt idx="5154">
                  <c:v>-9438.0532835244194</c:v>
                </c:pt>
                <c:pt idx="5155">
                  <c:v>-9362.9128823395695</c:v>
                </c:pt>
                <c:pt idx="5156">
                  <c:v>-9293.8380973471503</c:v>
                </c:pt>
                <c:pt idx="5157">
                  <c:v>-9234.6402865576492</c:v>
                </c:pt>
                <c:pt idx="5158">
                  <c:v>-9153.5806108086108</c:v>
                </c:pt>
                <c:pt idx="5159">
                  <c:v>-9037.3923357601507</c:v>
                </c:pt>
                <c:pt idx="5160">
                  <c:v>-8948.9125881590608</c:v>
                </c:pt>
                <c:pt idx="5161">
                  <c:v>-8913.4016831380995</c:v>
                </c:pt>
                <c:pt idx="5162">
                  <c:v>-8852.0325057772498</c:v>
                </c:pt>
                <c:pt idx="5163">
                  <c:v>-8769.5924429047609</c:v>
                </c:pt>
                <c:pt idx="5164">
                  <c:v>-8695.1823577011892</c:v>
                </c:pt>
                <c:pt idx="5165">
                  <c:v>-8620.4162675118896</c:v>
                </c:pt>
                <c:pt idx="5166">
                  <c:v>-8526.3407318721092</c:v>
                </c:pt>
                <c:pt idx="5167">
                  <c:v>-8434.2456123846805</c:v>
                </c:pt>
                <c:pt idx="5168">
                  <c:v>-8360.4535344214892</c:v>
                </c:pt>
                <c:pt idx="5169">
                  <c:v>-8278.5196277523592</c:v>
                </c:pt>
                <c:pt idx="5170">
                  <c:v>-8178.5142041735298</c:v>
                </c:pt>
                <c:pt idx="5171">
                  <c:v>-8075.27362261903</c:v>
                </c:pt>
                <c:pt idx="5172">
                  <c:v>-7977.5742479098099</c:v>
                </c:pt>
                <c:pt idx="5173">
                  <c:v>-7852.5803394712202</c:v>
                </c:pt>
                <c:pt idx="5174">
                  <c:v>-7706.6406793858496</c:v>
                </c:pt>
                <c:pt idx="5175">
                  <c:v>-7601.6502022088098</c:v>
                </c:pt>
                <c:pt idx="5176">
                  <c:v>-7543.6857253795597</c:v>
                </c:pt>
                <c:pt idx="5177">
                  <c:v>-7447.8548425177196</c:v>
                </c:pt>
                <c:pt idx="5178">
                  <c:v>-7316.9104579014102</c:v>
                </c:pt>
                <c:pt idx="5179">
                  <c:v>-7194.67966907141</c:v>
                </c:pt>
                <c:pt idx="5180">
                  <c:v>-7072.1062341916304</c:v>
                </c:pt>
                <c:pt idx="5181">
                  <c:v>-6934.4714409913704</c:v>
                </c:pt>
                <c:pt idx="5182">
                  <c:v>-6790.8328746646202</c:v>
                </c:pt>
                <c:pt idx="5183">
                  <c:v>-6652.8358731251001</c:v>
                </c:pt>
                <c:pt idx="5184">
                  <c:v>-6504.7899805306897</c:v>
                </c:pt>
                <c:pt idx="5185">
                  <c:v>-6354.3965952551898</c:v>
                </c:pt>
                <c:pt idx="5186">
                  <c:v>-6180.1283919038297</c:v>
                </c:pt>
                <c:pt idx="5187">
                  <c:v>-5976.1653487905396</c:v>
                </c:pt>
                <c:pt idx="5188">
                  <c:v>-5781.1880495648402</c:v>
                </c:pt>
                <c:pt idx="5189">
                  <c:v>-5649.6074921724203</c:v>
                </c:pt>
                <c:pt idx="5190">
                  <c:v>-5527.5915835040096</c:v>
                </c:pt>
                <c:pt idx="5191">
                  <c:v>-5343.6181675092903</c:v>
                </c:pt>
                <c:pt idx="5192">
                  <c:v>-5150.8465539156796</c:v>
                </c:pt>
                <c:pt idx="5193">
                  <c:v>-4955.9558597543</c:v>
                </c:pt>
                <c:pt idx="5194">
                  <c:v>-4751.8019920729002</c:v>
                </c:pt>
                <c:pt idx="5195">
                  <c:v>-4548.2277926919796</c:v>
                </c:pt>
                <c:pt idx="5196">
                  <c:v>-4343.4884434288397</c:v>
                </c:pt>
                <c:pt idx="5197">
                  <c:v>-4127.9211232481202</c:v>
                </c:pt>
                <c:pt idx="5198">
                  <c:v>-3900.4803559263801</c:v>
                </c:pt>
                <c:pt idx="5199">
                  <c:v>-3669.73902127154</c:v>
                </c:pt>
                <c:pt idx="5200">
                  <c:v>-3438.93981668579</c:v>
                </c:pt>
                <c:pt idx="5201">
                  <c:v>-3210.2235148411501</c:v>
                </c:pt>
                <c:pt idx="5202">
                  <c:v>-2975.05720418796</c:v>
                </c:pt>
                <c:pt idx="5203">
                  <c:v>-2702.8223820081098</c:v>
                </c:pt>
                <c:pt idx="5204">
                  <c:v>-2428.7536065553199</c:v>
                </c:pt>
                <c:pt idx="5205">
                  <c:v>-2192.75833909225</c:v>
                </c:pt>
                <c:pt idx="5206">
                  <c:v>-1967.8439789547199</c:v>
                </c:pt>
                <c:pt idx="5207">
                  <c:v>-1717.47308065017</c:v>
                </c:pt>
                <c:pt idx="5208">
                  <c:v>-1449.70383705168</c:v>
                </c:pt>
                <c:pt idx="5209">
                  <c:v>-1189.9582457798399</c:v>
                </c:pt>
                <c:pt idx="5210">
                  <c:v>-921.03314377172103</c:v>
                </c:pt>
                <c:pt idx="5211">
                  <c:v>-648.16618278738997</c:v>
                </c:pt>
                <c:pt idx="5212">
                  <c:v>-368.88702938046902</c:v>
                </c:pt>
                <c:pt idx="5213">
                  <c:v>-80.550502700315207</c:v>
                </c:pt>
                <c:pt idx="5214">
                  <c:v>212.56307832299299</c:v>
                </c:pt>
                <c:pt idx="5215">
                  <c:v>502.97954819701499</c:v>
                </c:pt>
                <c:pt idx="5216">
                  <c:v>788.91355220443802</c:v>
                </c:pt>
                <c:pt idx="5217">
                  <c:v>1076.41865150935</c:v>
                </c:pt>
                <c:pt idx="5218">
                  <c:v>1353.7233574944801</c:v>
                </c:pt>
                <c:pt idx="5219">
                  <c:v>1667.49387812758</c:v>
                </c:pt>
                <c:pt idx="5220">
                  <c:v>1998.50065082676</c:v>
                </c:pt>
                <c:pt idx="5221">
                  <c:v>2274.0387979065899</c:v>
                </c:pt>
                <c:pt idx="5222">
                  <c:v>2522.42708543247</c:v>
                </c:pt>
                <c:pt idx="5223">
                  <c:v>2794.1930758492599</c:v>
                </c:pt>
                <c:pt idx="5224">
                  <c:v>3094.7573837698101</c:v>
                </c:pt>
                <c:pt idx="5225">
                  <c:v>3391.0307796039301</c:v>
                </c:pt>
                <c:pt idx="5226">
                  <c:v>3686.15353261276</c:v>
                </c:pt>
                <c:pt idx="5227">
                  <c:v>3977.2177387229199</c:v>
                </c:pt>
                <c:pt idx="5228">
                  <c:v>4260.3526700775901</c:v>
                </c:pt>
                <c:pt idx="5229">
                  <c:v>4539.0224995401404</c:v>
                </c:pt>
                <c:pt idx="5230">
                  <c:v>4818.5924292018499</c:v>
                </c:pt>
                <c:pt idx="5231">
                  <c:v>5099.9021173769297</c:v>
                </c:pt>
                <c:pt idx="5232">
                  <c:v>5377.3002834390099</c:v>
                </c:pt>
                <c:pt idx="5233">
                  <c:v>5644.5377533329101</c:v>
                </c:pt>
                <c:pt idx="5234">
                  <c:v>5905.6743832639604</c:v>
                </c:pt>
                <c:pt idx="5235">
                  <c:v>6173.2652679228304</c:v>
                </c:pt>
                <c:pt idx="5236">
                  <c:v>6450.2651571595998</c:v>
                </c:pt>
                <c:pt idx="5237">
                  <c:v>6672.2177445218704</c:v>
                </c:pt>
                <c:pt idx="5238">
                  <c:v>6873.72423567853</c:v>
                </c:pt>
                <c:pt idx="5239">
                  <c:v>7120.8004023213798</c:v>
                </c:pt>
                <c:pt idx="5240">
                  <c:v>7370.0499241559801</c:v>
                </c:pt>
                <c:pt idx="5241">
                  <c:v>7600.9173401899097</c:v>
                </c:pt>
                <c:pt idx="5242">
                  <c:v>7837.8428089977697</c:v>
                </c:pt>
                <c:pt idx="5243">
                  <c:v>8097.5057586328903</c:v>
                </c:pt>
                <c:pt idx="5244">
                  <c:v>8278.6648025381401</c:v>
                </c:pt>
                <c:pt idx="5245">
                  <c:v>8431.3560514177007</c:v>
                </c:pt>
                <c:pt idx="5246">
                  <c:v>8622.7885334461498</c:v>
                </c:pt>
                <c:pt idx="5247">
                  <c:v>8799.3839599316907</c:v>
                </c:pt>
                <c:pt idx="5248">
                  <c:v>8973.5277845610599</c:v>
                </c:pt>
                <c:pt idx="5249">
                  <c:v>9173.6717874027108</c:v>
                </c:pt>
                <c:pt idx="5250">
                  <c:v>9366.2985732799407</c:v>
                </c:pt>
                <c:pt idx="5251">
                  <c:v>9491.7390897613204</c:v>
                </c:pt>
                <c:pt idx="5252">
                  <c:v>9590.2582506026902</c:v>
                </c:pt>
                <c:pt idx="5253">
                  <c:v>9704.1074717151405</c:v>
                </c:pt>
                <c:pt idx="5254">
                  <c:v>9828.6452668755301</c:v>
                </c:pt>
                <c:pt idx="5255">
                  <c:v>9991.6991340816603</c:v>
                </c:pt>
                <c:pt idx="5256">
                  <c:v>10118.409831245999</c:v>
                </c:pt>
                <c:pt idx="5257">
                  <c:v>10167.073185371401</c:v>
                </c:pt>
                <c:pt idx="5258">
                  <c:v>10208.1978368644</c:v>
                </c:pt>
                <c:pt idx="5259">
                  <c:v>10275.683221461401</c:v>
                </c:pt>
                <c:pt idx="5260">
                  <c:v>10360.1287675354</c:v>
                </c:pt>
                <c:pt idx="5261">
                  <c:v>10435.763149503</c:v>
                </c:pt>
                <c:pt idx="5262">
                  <c:v>10522.015444630801</c:v>
                </c:pt>
                <c:pt idx="5263">
                  <c:v>10577.3672775798</c:v>
                </c:pt>
                <c:pt idx="5264">
                  <c:v>10580.627968650901</c:v>
                </c:pt>
                <c:pt idx="5265">
                  <c:v>10571.8497986196</c:v>
                </c:pt>
                <c:pt idx="5266">
                  <c:v>10570.2551957661</c:v>
                </c:pt>
                <c:pt idx="5267">
                  <c:v>10602.758882984799</c:v>
                </c:pt>
                <c:pt idx="5268">
                  <c:v>10631.5565798999</c:v>
                </c:pt>
                <c:pt idx="5269">
                  <c:v>10611.2382269299</c:v>
                </c:pt>
                <c:pt idx="5270">
                  <c:v>10553.3060976981</c:v>
                </c:pt>
                <c:pt idx="5271">
                  <c:v>10496.834174065199</c:v>
                </c:pt>
                <c:pt idx="5272">
                  <c:v>10470.010583138701</c:v>
                </c:pt>
                <c:pt idx="5273">
                  <c:v>10443.455905766101</c:v>
                </c:pt>
                <c:pt idx="5274">
                  <c:v>10417.4548171768</c:v>
                </c:pt>
                <c:pt idx="5275">
                  <c:v>10347.801630055999</c:v>
                </c:pt>
                <c:pt idx="5276">
                  <c:v>10243.576998332999</c:v>
                </c:pt>
                <c:pt idx="5277">
                  <c:v>10166.073717263</c:v>
                </c:pt>
                <c:pt idx="5278">
                  <c:v>10079.623636684</c:v>
                </c:pt>
                <c:pt idx="5279">
                  <c:v>10000.619096161499</c:v>
                </c:pt>
                <c:pt idx="5280">
                  <c:v>9951.7644122116399</c:v>
                </c:pt>
                <c:pt idx="5281">
                  <c:v>9900.3683688576002</c:v>
                </c:pt>
                <c:pt idx="5282">
                  <c:v>9785.0274379412094</c:v>
                </c:pt>
                <c:pt idx="5283">
                  <c:v>9633.5864358794406</c:v>
                </c:pt>
                <c:pt idx="5284">
                  <c:v>9522.1492705861001</c:v>
                </c:pt>
                <c:pt idx="5285">
                  <c:v>9394.7015998160896</c:v>
                </c:pt>
                <c:pt idx="5286">
                  <c:v>9287.3980265565606</c:v>
                </c:pt>
                <c:pt idx="5287">
                  <c:v>9213.4353387426108</c:v>
                </c:pt>
                <c:pt idx="5288">
                  <c:v>9124.8524586879303</c:v>
                </c:pt>
                <c:pt idx="5289">
                  <c:v>8964.6278079934</c:v>
                </c:pt>
                <c:pt idx="5290">
                  <c:v>8790.2687444053299</c:v>
                </c:pt>
                <c:pt idx="5291">
                  <c:v>8678.9591644314896</c:v>
                </c:pt>
                <c:pt idx="5292">
                  <c:v>8571.9070799803394</c:v>
                </c:pt>
                <c:pt idx="5293">
                  <c:v>8476.0860575581301</c:v>
                </c:pt>
                <c:pt idx="5294">
                  <c:v>8344.6317417006194</c:v>
                </c:pt>
                <c:pt idx="5295">
                  <c:v>8172.1298954031799</c:v>
                </c:pt>
                <c:pt idx="5296">
                  <c:v>8034.6204535878196</c:v>
                </c:pt>
                <c:pt idx="5297">
                  <c:v>7912.9374680851297</c:v>
                </c:pt>
                <c:pt idx="5298">
                  <c:v>7788.7503151331603</c:v>
                </c:pt>
                <c:pt idx="5299">
                  <c:v>7685.32412361553</c:v>
                </c:pt>
                <c:pt idx="5300">
                  <c:v>7596.6142747963504</c:v>
                </c:pt>
                <c:pt idx="5301">
                  <c:v>7451.5851152549603</c:v>
                </c:pt>
                <c:pt idx="5302">
                  <c:v>7277.1535163610697</c:v>
                </c:pt>
                <c:pt idx="5303">
                  <c:v>7172.5754567472704</c:v>
                </c:pt>
                <c:pt idx="5304">
                  <c:v>7106.8269179584504</c:v>
                </c:pt>
                <c:pt idx="5305">
                  <c:v>7005.5159499953297</c:v>
                </c:pt>
                <c:pt idx="5306">
                  <c:v>6870.2906513830003</c:v>
                </c:pt>
                <c:pt idx="5307">
                  <c:v>6778.2739358553899</c:v>
                </c:pt>
                <c:pt idx="5308">
                  <c:v>6672.5756883989297</c:v>
                </c:pt>
                <c:pt idx="5309">
                  <c:v>6571.4135583366597</c:v>
                </c:pt>
                <c:pt idx="5310">
                  <c:v>6523.1362806679199</c:v>
                </c:pt>
                <c:pt idx="5311">
                  <c:v>6427.3375466225698</c:v>
                </c:pt>
                <c:pt idx="5312">
                  <c:v>6342.56611904074</c:v>
                </c:pt>
                <c:pt idx="5313">
                  <c:v>6288.8487295824198</c:v>
                </c:pt>
                <c:pt idx="5314">
                  <c:v>6193.1646182588802</c:v>
                </c:pt>
                <c:pt idx="5315">
                  <c:v>6140.6647665425398</c:v>
                </c:pt>
                <c:pt idx="5316">
                  <c:v>6071.7799299067801</c:v>
                </c:pt>
                <c:pt idx="5317">
                  <c:v>5961.7346456551204</c:v>
                </c:pt>
                <c:pt idx="5318">
                  <c:v>5932.1750301295597</c:v>
                </c:pt>
                <c:pt idx="5319">
                  <c:v>5931.2683974869997</c:v>
                </c:pt>
                <c:pt idx="5320">
                  <c:v>5900.4249009971199</c:v>
                </c:pt>
                <c:pt idx="5321">
                  <c:v>5864.1209055515001</c:v>
                </c:pt>
                <c:pt idx="5322">
                  <c:v>5866.7200982520799</c:v>
                </c:pt>
                <c:pt idx="5323">
                  <c:v>5854.3985458875404</c:v>
                </c:pt>
                <c:pt idx="5324">
                  <c:v>5826.9586448973896</c:v>
                </c:pt>
                <c:pt idx="5325">
                  <c:v>5840.2811031417496</c:v>
                </c:pt>
                <c:pt idx="5326">
                  <c:v>5828.94603317364</c:v>
                </c:pt>
                <c:pt idx="5327">
                  <c:v>5825.8134814526302</c:v>
                </c:pt>
                <c:pt idx="5328">
                  <c:v>5853.6034998722698</c:v>
                </c:pt>
                <c:pt idx="5329">
                  <c:v>5859.7490782963196</c:v>
                </c:pt>
                <c:pt idx="5330">
                  <c:v>5899.9455055538101</c:v>
                </c:pt>
                <c:pt idx="5331">
                  <c:v>5917.1321279283602</c:v>
                </c:pt>
                <c:pt idx="5332">
                  <c:v>5897.7955056053397</c:v>
                </c:pt>
                <c:pt idx="5333">
                  <c:v>5960.8158795480804</c:v>
                </c:pt>
                <c:pt idx="5334">
                  <c:v>6047.0189754128396</c:v>
                </c:pt>
                <c:pt idx="5335">
                  <c:v>6100.4423391014598</c:v>
                </c:pt>
                <c:pt idx="5336">
                  <c:v>6150.2469348535396</c:v>
                </c:pt>
                <c:pt idx="5337">
                  <c:v>6209.1501644446298</c:v>
                </c:pt>
                <c:pt idx="5338">
                  <c:v>6264.0570028442799</c:v>
                </c:pt>
                <c:pt idx="5339">
                  <c:v>6325.5100231208398</c:v>
                </c:pt>
                <c:pt idx="5340">
                  <c:v>6412.3437872933901</c:v>
                </c:pt>
                <c:pt idx="5341">
                  <c:v>6497.2917096068004</c:v>
                </c:pt>
                <c:pt idx="5342">
                  <c:v>6585.1781072833401</c:v>
                </c:pt>
                <c:pt idx="5343">
                  <c:v>6680.1427900803501</c:v>
                </c:pt>
                <c:pt idx="5344">
                  <c:v>6764.6825650113497</c:v>
                </c:pt>
                <c:pt idx="5345">
                  <c:v>6857.9753117644204</c:v>
                </c:pt>
                <c:pt idx="5346">
                  <c:v>6926.3124981328101</c:v>
                </c:pt>
                <c:pt idx="5347">
                  <c:v>6984.0998128664496</c:v>
                </c:pt>
                <c:pt idx="5348">
                  <c:v>7129.1517254377004</c:v>
                </c:pt>
                <c:pt idx="5349">
                  <c:v>7264.9674998209603</c:v>
                </c:pt>
                <c:pt idx="5350">
                  <c:v>7347.4046558537202</c:v>
                </c:pt>
                <c:pt idx="5351">
                  <c:v>7458.1512815738397</c:v>
                </c:pt>
                <c:pt idx="5352">
                  <c:v>7563.0310308478201</c:v>
                </c:pt>
                <c:pt idx="5353">
                  <c:v>7664.0401315236404</c:v>
                </c:pt>
                <c:pt idx="5354">
                  <c:v>7768.6328972695601</c:v>
                </c:pt>
                <c:pt idx="5355">
                  <c:v>7871.1336004500699</c:v>
                </c:pt>
                <c:pt idx="5356">
                  <c:v>7991.4895077563697</c:v>
                </c:pt>
                <c:pt idx="5357">
                  <c:v>8104.1128342746597</c:v>
                </c:pt>
                <c:pt idx="5358">
                  <c:v>8200.89040257743</c:v>
                </c:pt>
                <c:pt idx="5359">
                  <c:v>8320.54893433902</c:v>
                </c:pt>
                <c:pt idx="5360">
                  <c:v>8433.3688036485291</c:v>
                </c:pt>
                <c:pt idx="5361">
                  <c:v>8512.5470915896894</c:v>
                </c:pt>
                <c:pt idx="5362">
                  <c:v>8583.7845906370203</c:v>
                </c:pt>
                <c:pt idx="5363">
                  <c:v>8676.8352059601602</c:v>
                </c:pt>
                <c:pt idx="5364">
                  <c:v>8782.2304113736809</c:v>
                </c:pt>
                <c:pt idx="5365">
                  <c:v>8878.38100917673</c:v>
                </c:pt>
                <c:pt idx="5366">
                  <c:v>8967.7512684441608</c:v>
                </c:pt>
                <c:pt idx="5367">
                  <c:v>9041.3721886469193</c:v>
                </c:pt>
                <c:pt idx="5368">
                  <c:v>9141.0098135025601</c:v>
                </c:pt>
                <c:pt idx="5369">
                  <c:v>9249.2978524942991</c:v>
                </c:pt>
                <c:pt idx="5370">
                  <c:v>9302.0442996245893</c:v>
                </c:pt>
                <c:pt idx="5371">
                  <c:v>9328.7662957674202</c:v>
                </c:pt>
                <c:pt idx="5372">
                  <c:v>9371.7667981934301</c:v>
                </c:pt>
                <c:pt idx="5373">
                  <c:v>9430.2469769865093</c:v>
                </c:pt>
                <c:pt idx="5374">
                  <c:v>9476.7224362193992</c:v>
                </c:pt>
                <c:pt idx="5375">
                  <c:v>9517.5865765349608</c:v>
                </c:pt>
                <c:pt idx="5376">
                  <c:v>9552.5850244702997</c:v>
                </c:pt>
                <c:pt idx="5377">
                  <c:v>9576.24775457953</c:v>
                </c:pt>
                <c:pt idx="5378">
                  <c:v>9594.1232484499196</c:v>
                </c:pt>
                <c:pt idx="5379">
                  <c:v>9602.4399519855506</c:v>
                </c:pt>
                <c:pt idx="5380">
                  <c:v>9624.0192304469801</c:v>
                </c:pt>
                <c:pt idx="5381">
                  <c:v>9672.6658694451999</c:v>
                </c:pt>
                <c:pt idx="5382">
                  <c:v>9659.1921672191402</c:v>
                </c:pt>
                <c:pt idx="5383">
                  <c:v>9591.0218032643006</c:v>
                </c:pt>
                <c:pt idx="5384">
                  <c:v>9544.9728460676797</c:v>
                </c:pt>
                <c:pt idx="5385">
                  <c:v>9506.7942481485006</c:v>
                </c:pt>
                <c:pt idx="5386">
                  <c:v>9468.8125945229094</c:v>
                </c:pt>
                <c:pt idx="5387">
                  <c:v>9428.4456351891404</c:v>
                </c:pt>
                <c:pt idx="5388">
                  <c:v>9382.8964916734694</c:v>
                </c:pt>
                <c:pt idx="5389">
                  <c:v>9325.3571821105706</c:v>
                </c:pt>
                <c:pt idx="5390">
                  <c:v>9260.9003462373894</c:v>
                </c:pt>
                <c:pt idx="5391">
                  <c:v>9184.3870618719193</c:v>
                </c:pt>
                <c:pt idx="5392">
                  <c:v>9096.7550828290005</c:v>
                </c:pt>
                <c:pt idx="5393">
                  <c:v>9052.9323114937997</c:v>
                </c:pt>
                <c:pt idx="5394">
                  <c:v>8966.4436342857098</c:v>
                </c:pt>
                <c:pt idx="5395">
                  <c:v>8807.2476851887004</c:v>
                </c:pt>
                <c:pt idx="5396">
                  <c:v>8675.45631876478</c:v>
                </c:pt>
                <c:pt idx="5397">
                  <c:v>8553.3819071612706</c:v>
                </c:pt>
                <c:pt idx="5398">
                  <c:v>8419.1085636545795</c:v>
                </c:pt>
                <c:pt idx="5399">
                  <c:v>8269.0393135832601</c:v>
                </c:pt>
                <c:pt idx="5400">
                  <c:v>8117.1519050349598</c:v>
                </c:pt>
                <c:pt idx="5401">
                  <c:v>7956.9965162256904</c:v>
                </c:pt>
                <c:pt idx="5402">
                  <c:v>7781.7916538601903</c:v>
                </c:pt>
                <c:pt idx="5403">
                  <c:v>7608.5593024610598</c:v>
                </c:pt>
                <c:pt idx="5404">
                  <c:v>7482.8475202807003</c:v>
                </c:pt>
                <c:pt idx="5405">
                  <c:v>7307.3820172569403</c:v>
                </c:pt>
                <c:pt idx="5406">
                  <c:v>7063.6513486712802</c:v>
                </c:pt>
                <c:pt idx="5407">
                  <c:v>6855.1816980927497</c:v>
                </c:pt>
                <c:pt idx="5408">
                  <c:v>6651.1274517977599</c:v>
                </c:pt>
                <c:pt idx="5409">
                  <c:v>6444.9497362657603</c:v>
                </c:pt>
                <c:pt idx="5410">
                  <c:v>6230.82590017233</c:v>
                </c:pt>
                <c:pt idx="5411">
                  <c:v>6003.7389797993101</c:v>
                </c:pt>
                <c:pt idx="5412">
                  <c:v>5760.9419302322103</c:v>
                </c:pt>
                <c:pt idx="5413">
                  <c:v>5503.6040780583699</c:v>
                </c:pt>
                <c:pt idx="5414">
                  <c:v>5241.3433688581099</c:v>
                </c:pt>
                <c:pt idx="5415">
                  <c:v>4976.9143855196398</c:v>
                </c:pt>
                <c:pt idx="5416">
                  <c:v>4773.4523010230496</c:v>
                </c:pt>
                <c:pt idx="5417">
                  <c:v>4544.1837474553804</c:v>
                </c:pt>
                <c:pt idx="5418">
                  <c:v>4213.2105571025704</c:v>
                </c:pt>
                <c:pt idx="5419">
                  <c:v>3902.1662470419301</c:v>
                </c:pt>
                <c:pt idx="5420">
                  <c:v>3624.85260993462</c:v>
                </c:pt>
                <c:pt idx="5421">
                  <c:v>3344.47836239362</c:v>
                </c:pt>
                <c:pt idx="5422">
                  <c:v>3051.6247683152201</c:v>
                </c:pt>
                <c:pt idx="5423">
                  <c:v>2749.9435681089399</c:v>
                </c:pt>
                <c:pt idx="5424">
                  <c:v>2445.6177504365101</c:v>
                </c:pt>
                <c:pt idx="5425">
                  <c:v>2139.6257015893998</c:v>
                </c:pt>
                <c:pt idx="5426">
                  <c:v>1829.1176821039401</c:v>
                </c:pt>
                <c:pt idx="5427">
                  <c:v>1514.3874307280901</c:v>
                </c:pt>
                <c:pt idx="5428">
                  <c:v>1224.0204611577101</c:v>
                </c:pt>
                <c:pt idx="5429">
                  <c:v>942.70885766338495</c:v>
                </c:pt>
                <c:pt idx="5430">
                  <c:v>592.50242430949095</c:v>
                </c:pt>
                <c:pt idx="5431">
                  <c:v>240.170714187887</c:v>
                </c:pt>
                <c:pt idx="5432">
                  <c:v>-73.111199621963706</c:v>
                </c:pt>
                <c:pt idx="5433">
                  <c:v>-402.37752117244202</c:v>
                </c:pt>
                <c:pt idx="5434">
                  <c:v>-741.55137468754106</c:v>
                </c:pt>
                <c:pt idx="5435">
                  <c:v>-1086.30054839629</c:v>
                </c:pt>
                <c:pt idx="5436">
                  <c:v>-1425.9512584884501</c:v>
                </c:pt>
                <c:pt idx="5437">
                  <c:v>-1757.1379189305301</c:v>
                </c:pt>
                <c:pt idx="5438">
                  <c:v>-2085.0852151938502</c:v>
                </c:pt>
                <c:pt idx="5439">
                  <c:v>-2412.48536684081</c:v>
                </c:pt>
                <c:pt idx="5440">
                  <c:v>-2724.1854387548701</c:v>
                </c:pt>
                <c:pt idx="5441">
                  <c:v>-2998.0511463773501</c:v>
                </c:pt>
                <c:pt idx="5442">
                  <c:v>-3330.37821158917</c:v>
                </c:pt>
                <c:pt idx="5443">
                  <c:v>-3708.81177356637</c:v>
                </c:pt>
                <c:pt idx="5444">
                  <c:v>-4039.0591776855499</c:v>
                </c:pt>
                <c:pt idx="5445">
                  <c:v>-4363.7579976884599</c:v>
                </c:pt>
                <c:pt idx="5446">
                  <c:v>-4680.99390357834</c:v>
                </c:pt>
                <c:pt idx="5447">
                  <c:v>-4991.6911743569599</c:v>
                </c:pt>
                <c:pt idx="5448">
                  <c:v>-5304.3345747909298</c:v>
                </c:pt>
                <c:pt idx="5449">
                  <c:v>-5614.0333016157301</c:v>
                </c:pt>
                <c:pt idx="5450">
                  <c:v>-5919.75949469854</c:v>
                </c:pt>
                <c:pt idx="5451">
                  <c:v>-6199.5648982959201</c:v>
                </c:pt>
                <c:pt idx="5452">
                  <c:v>-6430.63177153791</c:v>
                </c:pt>
                <c:pt idx="5453">
                  <c:v>-6734.8943900207596</c:v>
                </c:pt>
                <c:pt idx="5454">
                  <c:v>-7084.7608756310601</c:v>
                </c:pt>
                <c:pt idx="5455">
                  <c:v>-7366.9758803150298</c:v>
                </c:pt>
                <c:pt idx="5456">
                  <c:v>-7638.0036225497097</c:v>
                </c:pt>
                <c:pt idx="5457">
                  <c:v>-7900.9003810636796</c:v>
                </c:pt>
                <c:pt idx="5458">
                  <c:v>-8159.5670128123102</c:v>
                </c:pt>
                <c:pt idx="5459">
                  <c:v>-8415.0538869234206</c:v>
                </c:pt>
                <c:pt idx="5460">
                  <c:v>-8671.4754021336303</c:v>
                </c:pt>
                <c:pt idx="5461">
                  <c:v>-8927.7891216149401</c:v>
                </c:pt>
                <c:pt idx="5462">
                  <c:v>-9173.6355468729798</c:v>
                </c:pt>
                <c:pt idx="5463">
                  <c:v>-9400.8658102116497</c:v>
                </c:pt>
                <c:pt idx="5464">
                  <c:v>-9614.0464142380006</c:v>
                </c:pt>
                <c:pt idx="5465">
                  <c:v>-9828.7666198014995</c:v>
                </c:pt>
                <c:pt idx="5466">
                  <c:v>-10031.5296193471</c:v>
                </c:pt>
                <c:pt idx="5467">
                  <c:v>-10187.6740426261</c:v>
                </c:pt>
                <c:pt idx="5468">
                  <c:v>-10388.1209486676</c:v>
                </c:pt>
                <c:pt idx="5469">
                  <c:v>-10616.172221029499</c:v>
                </c:pt>
                <c:pt idx="5470">
                  <c:v>-10789.540502575601</c:v>
                </c:pt>
                <c:pt idx="5471">
                  <c:v>-10958.5585415489</c:v>
                </c:pt>
                <c:pt idx="5472">
                  <c:v>-11123.765458746801</c:v>
                </c:pt>
                <c:pt idx="5473">
                  <c:v>-11279.979441961899</c:v>
                </c:pt>
                <c:pt idx="5474">
                  <c:v>-11431.1251896427</c:v>
                </c:pt>
                <c:pt idx="5475">
                  <c:v>-11583.9150742492</c:v>
                </c:pt>
                <c:pt idx="5476">
                  <c:v>-11735.261999243099</c:v>
                </c:pt>
                <c:pt idx="5477">
                  <c:v>-11862.1070461531</c:v>
                </c:pt>
                <c:pt idx="5478">
                  <c:v>-11960.847451904499</c:v>
                </c:pt>
                <c:pt idx="5479">
                  <c:v>-12061.393951828801</c:v>
                </c:pt>
                <c:pt idx="5480">
                  <c:v>-12165.5876848305</c:v>
                </c:pt>
                <c:pt idx="5481">
                  <c:v>-12244.3885349015</c:v>
                </c:pt>
                <c:pt idx="5482">
                  <c:v>-12290.047148265499</c:v>
                </c:pt>
                <c:pt idx="5483">
                  <c:v>-12376.1339776734</c:v>
                </c:pt>
                <c:pt idx="5484">
                  <c:v>-12486.6987539655</c:v>
                </c:pt>
                <c:pt idx="5485">
                  <c:v>-12549.2509411968</c:v>
                </c:pt>
                <c:pt idx="5486">
                  <c:v>-12605.905786382</c:v>
                </c:pt>
                <c:pt idx="5487">
                  <c:v>-12660.748680895</c:v>
                </c:pt>
                <c:pt idx="5488">
                  <c:v>-12697.3629365408</c:v>
                </c:pt>
                <c:pt idx="5489">
                  <c:v>-12715.6526280862</c:v>
                </c:pt>
                <c:pt idx="5490">
                  <c:v>-12747.2565539633</c:v>
                </c:pt>
                <c:pt idx="5491">
                  <c:v>-12785.391499428</c:v>
                </c:pt>
                <c:pt idx="5492">
                  <c:v>-12799.952768490601</c:v>
                </c:pt>
                <c:pt idx="5493">
                  <c:v>-12800.3029323916</c:v>
                </c:pt>
                <c:pt idx="5494">
                  <c:v>-12791.890713303799</c:v>
                </c:pt>
                <c:pt idx="5495">
                  <c:v>-12779.6515710066</c:v>
                </c:pt>
                <c:pt idx="5496">
                  <c:v>-12752.6369177251</c:v>
                </c:pt>
                <c:pt idx="5497">
                  <c:v>-12678.906163801301</c:v>
                </c:pt>
                <c:pt idx="5498">
                  <c:v>-12646.214833416199</c:v>
                </c:pt>
                <c:pt idx="5499">
                  <c:v>-12663.521723145301</c:v>
                </c:pt>
                <c:pt idx="5500">
                  <c:v>-12644.044756813801</c:v>
                </c:pt>
                <c:pt idx="5501">
                  <c:v>-12626.379596298901</c:v>
                </c:pt>
                <c:pt idx="5502">
                  <c:v>-12587.6970297649</c:v>
                </c:pt>
                <c:pt idx="5503">
                  <c:v>-12515.196335597901</c:v>
                </c:pt>
                <c:pt idx="5504">
                  <c:v>-12434.5510785975</c:v>
                </c:pt>
                <c:pt idx="5505">
                  <c:v>-12363.7665561585</c:v>
                </c:pt>
                <c:pt idx="5506">
                  <c:v>-12308.825730505399</c:v>
                </c:pt>
                <c:pt idx="5507">
                  <c:v>-12249.897840934</c:v>
                </c:pt>
                <c:pt idx="5508">
                  <c:v>-12181.2567994695</c:v>
                </c:pt>
                <c:pt idx="5509">
                  <c:v>-12109.5515492466</c:v>
                </c:pt>
                <c:pt idx="5510">
                  <c:v>-12011.730072611001</c:v>
                </c:pt>
                <c:pt idx="5511">
                  <c:v>-11892.9891407286</c:v>
                </c:pt>
                <c:pt idx="5512">
                  <c:v>-11819.915764302399</c:v>
                </c:pt>
                <c:pt idx="5513">
                  <c:v>-11766.5436088363</c:v>
                </c:pt>
                <c:pt idx="5514">
                  <c:v>-11686.717815389</c:v>
                </c:pt>
                <c:pt idx="5515">
                  <c:v>-11597.0704010473</c:v>
                </c:pt>
                <c:pt idx="5516">
                  <c:v>-11503.9035667477</c:v>
                </c:pt>
                <c:pt idx="5517">
                  <c:v>-11408.127155132801</c:v>
                </c:pt>
                <c:pt idx="5518">
                  <c:v>-11309.5532761344</c:v>
                </c:pt>
                <c:pt idx="5519">
                  <c:v>-11207.9260104105</c:v>
                </c:pt>
                <c:pt idx="5520">
                  <c:v>-11106.611301267099</c:v>
                </c:pt>
                <c:pt idx="5521">
                  <c:v>-11015.2112154674</c:v>
                </c:pt>
                <c:pt idx="5522">
                  <c:v>-10926.9022345297</c:v>
                </c:pt>
                <c:pt idx="5523">
                  <c:v>-10823.591423517801</c:v>
                </c:pt>
                <c:pt idx="5524">
                  <c:v>-10723.532778216801</c:v>
                </c:pt>
                <c:pt idx="5525">
                  <c:v>-10617.9715195463</c:v>
                </c:pt>
                <c:pt idx="5526">
                  <c:v>-10493.6270732344</c:v>
                </c:pt>
                <c:pt idx="5527">
                  <c:v>-10391.7847672628</c:v>
                </c:pt>
                <c:pt idx="5528">
                  <c:v>-10315.940991990599</c:v>
                </c:pt>
                <c:pt idx="5529">
                  <c:v>-10233.6617379249</c:v>
                </c:pt>
                <c:pt idx="5530">
                  <c:v>-10136.772009573901</c:v>
                </c:pt>
                <c:pt idx="5531">
                  <c:v>-10044.2093485321</c:v>
                </c:pt>
                <c:pt idx="5532">
                  <c:v>-9953.8354404210404</c:v>
                </c:pt>
                <c:pt idx="5533">
                  <c:v>-9855.2187763694401</c:v>
                </c:pt>
                <c:pt idx="5534">
                  <c:v>-9752.9815499427204</c:v>
                </c:pt>
                <c:pt idx="5535">
                  <c:v>-9656.1709114884707</c:v>
                </c:pt>
                <c:pt idx="5536">
                  <c:v>-9566.8186007796594</c:v>
                </c:pt>
                <c:pt idx="5537">
                  <c:v>-9477.9955611906007</c:v>
                </c:pt>
                <c:pt idx="5538">
                  <c:v>-9392.4020896989005</c:v>
                </c:pt>
                <c:pt idx="5539">
                  <c:v>-9268.0549024096908</c:v>
                </c:pt>
                <c:pt idx="5540">
                  <c:v>-9142.0574721372795</c:v>
                </c:pt>
                <c:pt idx="5541">
                  <c:v>-9070.8183784197299</c:v>
                </c:pt>
                <c:pt idx="5542">
                  <c:v>-9027.91283370579</c:v>
                </c:pt>
                <c:pt idx="5543">
                  <c:v>-8975.1428376650001</c:v>
                </c:pt>
                <c:pt idx="5544">
                  <c:v>-8893.0789310415403</c:v>
                </c:pt>
                <c:pt idx="5545">
                  <c:v>-8812.1216006186096</c:v>
                </c:pt>
                <c:pt idx="5546">
                  <c:v>-8710.3699294019407</c:v>
                </c:pt>
                <c:pt idx="5547">
                  <c:v>-8605.1309644827197</c:v>
                </c:pt>
                <c:pt idx="5548">
                  <c:v>-8522.2311511921507</c:v>
                </c:pt>
                <c:pt idx="5549">
                  <c:v>-8442.4779217243304</c:v>
                </c:pt>
                <c:pt idx="5550">
                  <c:v>-8356.7039024038095</c:v>
                </c:pt>
                <c:pt idx="5551">
                  <c:v>-8267.0991388658804</c:v>
                </c:pt>
                <c:pt idx="5552">
                  <c:v>-8185.8275903761196</c:v>
                </c:pt>
                <c:pt idx="5553">
                  <c:v>-8119.9383048630498</c:v>
                </c:pt>
                <c:pt idx="5554">
                  <c:v>-8021.5597368583703</c:v>
                </c:pt>
                <c:pt idx="5555">
                  <c:v>-7905.4485516252698</c:v>
                </c:pt>
                <c:pt idx="5556">
                  <c:v>-7831.1609190688196</c:v>
                </c:pt>
                <c:pt idx="5557">
                  <c:v>-7782.6667126402299</c:v>
                </c:pt>
                <c:pt idx="5558">
                  <c:v>-7706.9246116693603</c:v>
                </c:pt>
                <c:pt idx="5559">
                  <c:v>-7595.7587530412002</c:v>
                </c:pt>
                <c:pt idx="5560">
                  <c:v>-7501.8293642245899</c:v>
                </c:pt>
                <c:pt idx="5561">
                  <c:v>-7411.6435877776703</c:v>
                </c:pt>
                <c:pt idx="5562">
                  <c:v>-7316.50701098831</c:v>
                </c:pt>
                <c:pt idx="5563">
                  <c:v>-7221.0693968640398</c:v>
                </c:pt>
                <c:pt idx="5564">
                  <c:v>-7131.6712736196196</c:v>
                </c:pt>
                <c:pt idx="5565">
                  <c:v>-7049.1992779060101</c:v>
                </c:pt>
                <c:pt idx="5566">
                  <c:v>-6956.8765029025999</c:v>
                </c:pt>
                <c:pt idx="5567">
                  <c:v>-6843.5776380621301</c:v>
                </c:pt>
                <c:pt idx="5568">
                  <c:v>-6690.7913862028699</c:v>
                </c:pt>
                <c:pt idx="5569">
                  <c:v>-6545.6360437778903</c:v>
                </c:pt>
                <c:pt idx="5570">
                  <c:v>-6449.8181117767899</c:v>
                </c:pt>
                <c:pt idx="5571">
                  <c:v>-6363.5769783679898</c:v>
                </c:pt>
                <c:pt idx="5572">
                  <c:v>-6257.2038024990097</c:v>
                </c:pt>
                <c:pt idx="5573">
                  <c:v>-6141.9744362481997</c:v>
                </c:pt>
                <c:pt idx="5574">
                  <c:v>-6033.4319468923804</c:v>
                </c:pt>
                <c:pt idx="5575">
                  <c:v>-5906.2497637341203</c:v>
                </c:pt>
                <c:pt idx="5576">
                  <c:v>-5759.5609652272096</c:v>
                </c:pt>
                <c:pt idx="5577">
                  <c:v>-5610.33260113918</c:v>
                </c:pt>
                <c:pt idx="5578">
                  <c:v>-5467.3818587245696</c:v>
                </c:pt>
                <c:pt idx="5579">
                  <c:v>-5317.8087940659198</c:v>
                </c:pt>
                <c:pt idx="5580">
                  <c:v>-5176.74265183241</c:v>
                </c:pt>
                <c:pt idx="5581">
                  <c:v>-5018.6725165153703</c:v>
                </c:pt>
                <c:pt idx="5582">
                  <c:v>-4819.2191152469604</c:v>
                </c:pt>
                <c:pt idx="5583">
                  <c:v>-4619.5677079401403</c:v>
                </c:pt>
                <c:pt idx="5584">
                  <c:v>-4468.0108631348303</c:v>
                </c:pt>
                <c:pt idx="5585">
                  <c:v>-4333.0787962142604</c:v>
                </c:pt>
                <c:pt idx="5586">
                  <c:v>-4156.0777838469803</c:v>
                </c:pt>
                <c:pt idx="5587">
                  <c:v>-3969.5427302276998</c:v>
                </c:pt>
                <c:pt idx="5588">
                  <c:v>-3782.02570613736</c:v>
                </c:pt>
                <c:pt idx="5589">
                  <c:v>-3585.2733534416998</c:v>
                </c:pt>
                <c:pt idx="5590">
                  <c:v>-3388.8076374254201</c:v>
                </c:pt>
                <c:pt idx="5591">
                  <c:v>-3195.4748829375299</c:v>
                </c:pt>
                <c:pt idx="5592">
                  <c:v>-3002.2315991294599</c:v>
                </c:pt>
                <c:pt idx="5593">
                  <c:v>-2804.81857726312</c:v>
                </c:pt>
                <c:pt idx="5594">
                  <c:v>-2607.1150911346199</c:v>
                </c:pt>
                <c:pt idx="5595">
                  <c:v>-2376.5136664678598</c:v>
                </c:pt>
                <c:pt idx="5596">
                  <c:v>-2124.2711776897499</c:v>
                </c:pt>
                <c:pt idx="5597">
                  <c:v>-1892.1375976957199</c:v>
                </c:pt>
                <c:pt idx="5598">
                  <c:v>-1687.79310908091</c:v>
                </c:pt>
                <c:pt idx="5599">
                  <c:v>-1481.07374162108</c:v>
                </c:pt>
                <c:pt idx="5600">
                  <c:v>-1247.1343135817799</c:v>
                </c:pt>
                <c:pt idx="5601">
                  <c:v>-1014.06774177152</c:v>
                </c:pt>
                <c:pt idx="5602">
                  <c:v>-773.21705247536795</c:v>
                </c:pt>
                <c:pt idx="5603">
                  <c:v>-537.06186721387996</c:v>
                </c:pt>
                <c:pt idx="5604">
                  <c:v>-313.28668112728298</c:v>
                </c:pt>
                <c:pt idx="5605">
                  <c:v>-84.567424283330496</c:v>
                </c:pt>
                <c:pt idx="5606">
                  <c:v>163.19530388694901</c:v>
                </c:pt>
                <c:pt idx="5607">
                  <c:v>413.92458272479502</c:v>
                </c:pt>
                <c:pt idx="5608">
                  <c:v>651.80869086413497</c:v>
                </c:pt>
                <c:pt idx="5609">
                  <c:v>917.00807534440003</c:v>
                </c:pt>
                <c:pt idx="5610">
                  <c:v>1178.3653146418301</c:v>
                </c:pt>
                <c:pt idx="5611">
                  <c:v>1389.0823527852399</c:v>
                </c:pt>
                <c:pt idx="5612">
                  <c:v>1570.9697355834501</c:v>
                </c:pt>
                <c:pt idx="5613">
                  <c:v>1784.67143073174</c:v>
                </c:pt>
                <c:pt idx="5614">
                  <c:v>2037.88440806993</c:v>
                </c:pt>
                <c:pt idx="5615">
                  <c:v>2279.3574124674601</c:v>
                </c:pt>
                <c:pt idx="5616">
                  <c:v>2505.4220517254398</c:v>
                </c:pt>
                <c:pt idx="5617">
                  <c:v>2725.3454875514899</c:v>
                </c:pt>
                <c:pt idx="5618">
                  <c:v>2941.3679246238498</c:v>
                </c:pt>
                <c:pt idx="5619">
                  <c:v>3150.76780186513</c:v>
                </c:pt>
                <c:pt idx="5620">
                  <c:v>3365.8964747475802</c:v>
                </c:pt>
                <c:pt idx="5621">
                  <c:v>3579.3678909309601</c:v>
                </c:pt>
                <c:pt idx="5622">
                  <c:v>3797.2018308965899</c:v>
                </c:pt>
                <c:pt idx="5623">
                  <c:v>4027.7303194634801</c:v>
                </c:pt>
                <c:pt idx="5624">
                  <c:v>4229.8391638761204</c:v>
                </c:pt>
                <c:pt idx="5625">
                  <c:v>4390.0087960401597</c:v>
                </c:pt>
                <c:pt idx="5626">
                  <c:v>4549.76670366903</c:v>
                </c:pt>
                <c:pt idx="5627">
                  <c:v>4730.5861855017001</c:v>
                </c:pt>
                <c:pt idx="5628">
                  <c:v>4911.4597225847801</c:v>
                </c:pt>
                <c:pt idx="5629">
                  <c:v>5084.1202838243498</c:v>
                </c:pt>
                <c:pt idx="5630">
                  <c:v>5253.7795424611604</c:v>
                </c:pt>
                <c:pt idx="5631">
                  <c:v>5417.72348711221</c:v>
                </c:pt>
                <c:pt idx="5632">
                  <c:v>5565.9448527135801</c:v>
                </c:pt>
                <c:pt idx="5633">
                  <c:v>5701.3186827786903</c:v>
                </c:pt>
                <c:pt idx="5634">
                  <c:v>5834.12680868602</c:v>
                </c:pt>
                <c:pt idx="5635">
                  <c:v>5954.4631587520098</c:v>
                </c:pt>
                <c:pt idx="5636">
                  <c:v>6101.3378877134901</c:v>
                </c:pt>
                <c:pt idx="5637">
                  <c:v>6252.0565671610202</c:v>
                </c:pt>
                <c:pt idx="5638">
                  <c:v>6350.9730935519901</c:v>
                </c:pt>
                <c:pt idx="5639">
                  <c:v>6415.9516167532402</c:v>
                </c:pt>
                <c:pt idx="5640">
                  <c:v>6475.4725375575699</c:v>
                </c:pt>
                <c:pt idx="5641">
                  <c:v>6549.9558077523297</c:v>
                </c:pt>
                <c:pt idx="5642">
                  <c:v>6626.4205707692599</c:v>
                </c:pt>
                <c:pt idx="5643">
                  <c:v>6720.3540893020299</c:v>
                </c:pt>
                <c:pt idx="5644">
                  <c:v>6804.7779928044602</c:v>
                </c:pt>
                <c:pt idx="5645">
                  <c:v>6857.5647356718</c:v>
                </c:pt>
                <c:pt idx="5646">
                  <c:v>6910.2813379155696</c:v>
                </c:pt>
                <c:pt idx="5647">
                  <c:v>6957.7275158873199</c:v>
                </c:pt>
                <c:pt idx="5648">
                  <c:v>6988.0784736309197</c:v>
                </c:pt>
                <c:pt idx="5649">
                  <c:v>7012.4964987952999</c:v>
                </c:pt>
                <c:pt idx="5650">
                  <c:v>7083.2950830139598</c:v>
                </c:pt>
                <c:pt idx="5651">
                  <c:v>7136.79898918456</c:v>
                </c:pt>
                <c:pt idx="5652">
                  <c:v>7120.4276443299796</c:v>
                </c:pt>
                <c:pt idx="5653">
                  <c:v>7096.4391069226403</c:v>
                </c:pt>
                <c:pt idx="5654">
                  <c:v>7093.3053511346297</c:v>
                </c:pt>
                <c:pt idx="5655">
                  <c:v>7109.27516105828</c:v>
                </c:pt>
                <c:pt idx="5656">
                  <c:v>7111.5433307831699</c:v>
                </c:pt>
                <c:pt idx="5657">
                  <c:v>7105.3480611948398</c:v>
                </c:pt>
                <c:pt idx="5658">
                  <c:v>7091.5022634589404</c:v>
                </c:pt>
                <c:pt idx="5659">
                  <c:v>7068.65071683119</c:v>
                </c:pt>
                <c:pt idx="5660">
                  <c:v>7040.1667514576802</c:v>
                </c:pt>
                <c:pt idx="5661">
                  <c:v>7004.18990620358</c:v>
                </c:pt>
                <c:pt idx="5662">
                  <c:v>6962.6848153453602</c:v>
                </c:pt>
                <c:pt idx="5663">
                  <c:v>6954.4265534676997</c:v>
                </c:pt>
                <c:pt idx="5664">
                  <c:v>6989.69823614493</c:v>
                </c:pt>
                <c:pt idx="5665">
                  <c:v>6949.3457717003903</c:v>
                </c:pt>
                <c:pt idx="5666">
                  <c:v>6858.9969034148899</c:v>
                </c:pt>
                <c:pt idx="5667">
                  <c:v>6812.5712320205803</c:v>
                </c:pt>
                <c:pt idx="5668">
                  <c:v>6773.3782630247397</c:v>
                </c:pt>
                <c:pt idx="5669">
                  <c:v>6736.2060932893201</c:v>
                </c:pt>
                <c:pt idx="5670">
                  <c:v>6707.0965957972403</c:v>
                </c:pt>
                <c:pt idx="5671">
                  <c:v>6689.1642850672597</c:v>
                </c:pt>
                <c:pt idx="5672">
                  <c:v>6678.05588408535</c:v>
                </c:pt>
                <c:pt idx="5673">
                  <c:v>6653.0078533425503</c:v>
                </c:pt>
                <c:pt idx="5674">
                  <c:v>6610.92801664951</c:v>
                </c:pt>
                <c:pt idx="5675">
                  <c:v>6573.5496436225503</c:v>
                </c:pt>
                <c:pt idx="5676">
                  <c:v>6536.8106414718504</c:v>
                </c:pt>
                <c:pt idx="5677">
                  <c:v>6558.3261685559701</c:v>
                </c:pt>
                <c:pt idx="5678">
                  <c:v>6585.7769610047599</c:v>
                </c:pt>
                <c:pt idx="5679">
                  <c:v>6528.74036466902</c:v>
                </c:pt>
                <c:pt idx="5680">
                  <c:v>6477.9292764980401</c:v>
                </c:pt>
                <c:pt idx="5681">
                  <c:v>6468.9225747581804</c:v>
                </c:pt>
                <c:pt idx="5682">
                  <c:v>6471.9191406092796</c:v>
                </c:pt>
                <c:pt idx="5683">
                  <c:v>6477.0707521880604</c:v>
                </c:pt>
                <c:pt idx="5684">
                  <c:v>6486.8382625984204</c:v>
                </c:pt>
                <c:pt idx="5685">
                  <c:v>6506.4387574705697</c:v>
                </c:pt>
                <c:pt idx="5686">
                  <c:v>6530.1987113366204</c:v>
                </c:pt>
                <c:pt idx="5687">
                  <c:v>6550.8414649963497</c:v>
                </c:pt>
                <c:pt idx="5688">
                  <c:v>6570.0003145987403</c:v>
                </c:pt>
                <c:pt idx="5689">
                  <c:v>6598.6143256817304</c:v>
                </c:pt>
                <c:pt idx="5690">
                  <c:v>6645.9983641321096</c:v>
                </c:pt>
                <c:pt idx="5691">
                  <c:v>6754.50925508403</c:v>
                </c:pt>
                <c:pt idx="5692">
                  <c:v>6811.7439586746004</c:v>
                </c:pt>
                <c:pt idx="5693">
                  <c:v>6798.2526818012102</c:v>
                </c:pt>
                <c:pt idx="5694">
                  <c:v>6852.0036978800699</c:v>
                </c:pt>
                <c:pt idx="5695">
                  <c:v>6923.3567017770602</c:v>
                </c:pt>
                <c:pt idx="5696">
                  <c:v>6998.8583728125004</c:v>
                </c:pt>
                <c:pt idx="5697">
                  <c:v>7092.1701747787702</c:v>
                </c:pt>
                <c:pt idx="5698">
                  <c:v>7198.7709072922398</c:v>
                </c:pt>
                <c:pt idx="5699">
                  <c:v>7300.7593710055098</c:v>
                </c:pt>
                <c:pt idx="5700">
                  <c:v>7392.4916144933904</c:v>
                </c:pt>
                <c:pt idx="5701">
                  <c:v>7492.6266607814796</c:v>
                </c:pt>
                <c:pt idx="5702">
                  <c:v>7608.1727600211698</c:v>
                </c:pt>
                <c:pt idx="5703">
                  <c:v>7736.0993179630104</c:v>
                </c:pt>
                <c:pt idx="5704">
                  <c:v>7880.5200339410603</c:v>
                </c:pt>
                <c:pt idx="5705">
                  <c:v>8041.8440446869099</c:v>
                </c:pt>
                <c:pt idx="5706">
                  <c:v>8120.5639647349499</c:v>
                </c:pt>
                <c:pt idx="5707">
                  <c:v>8159.7244546579605</c:v>
                </c:pt>
                <c:pt idx="5708">
                  <c:v>8301.4506012101101</c:v>
                </c:pt>
                <c:pt idx="5709">
                  <c:v>8545.0214289014802</c:v>
                </c:pt>
                <c:pt idx="5710">
                  <c:v>8712.0683341018103</c:v>
                </c:pt>
                <c:pt idx="5711">
                  <c:v>8792.9979490728401</c:v>
                </c:pt>
                <c:pt idx="5712">
                  <c:v>8931.4763877381502</c:v>
                </c:pt>
                <c:pt idx="5713">
                  <c:v>9080.4969005967996</c:v>
                </c:pt>
                <c:pt idx="5714">
                  <c:v>9237.9023300003391</c:v>
                </c:pt>
                <c:pt idx="5715">
                  <c:v>9387.2393157479801</c:v>
                </c:pt>
                <c:pt idx="5716">
                  <c:v>9526.9648882309993</c:v>
                </c:pt>
                <c:pt idx="5717">
                  <c:v>9688.8566292544201</c:v>
                </c:pt>
                <c:pt idx="5718">
                  <c:v>9900.9507284148804</c:v>
                </c:pt>
                <c:pt idx="5719">
                  <c:v>10082.6082436751</c:v>
                </c:pt>
                <c:pt idx="5720">
                  <c:v>10170.0883580964</c:v>
                </c:pt>
                <c:pt idx="5721">
                  <c:v>10278.721321459099</c:v>
                </c:pt>
                <c:pt idx="5722">
                  <c:v>10429.627242738899</c:v>
                </c:pt>
                <c:pt idx="5723">
                  <c:v>10569.6694829033</c:v>
                </c:pt>
                <c:pt idx="5724">
                  <c:v>10713.250935350999</c:v>
                </c:pt>
                <c:pt idx="5725">
                  <c:v>10856.982800567101</c:v>
                </c:pt>
                <c:pt idx="5726">
                  <c:v>10988.5197016038</c:v>
                </c:pt>
                <c:pt idx="5727">
                  <c:v>11104.4394261946</c:v>
                </c:pt>
                <c:pt idx="5728">
                  <c:v>11208.503096730101</c:v>
                </c:pt>
                <c:pt idx="5729">
                  <c:v>11300.462293025201</c:v>
                </c:pt>
                <c:pt idx="5730">
                  <c:v>11400.794052163101</c:v>
                </c:pt>
                <c:pt idx="5731">
                  <c:v>11516.663596187</c:v>
                </c:pt>
                <c:pt idx="5732">
                  <c:v>11645.176481252</c:v>
                </c:pt>
                <c:pt idx="5733">
                  <c:v>11723.0395068248</c:v>
                </c:pt>
                <c:pt idx="5734">
                  <c:v>11754.6758505503</c:v>
                </c:pt>
                <c:pt idx="5735">
                  <c:v>11816.2486125739</c:v>
                </c:pt>
                <c:pt idx="5736">
                  <c:v>11885.449988173699</c:v>
                </c:pt>
                <c:pt idx="5737">
                  <c:v>11931.7833659712</c:v>
                </c:pt>
                <c:pt idx="5738">
                  <c:v>11952.9676811871</c:v>
                </c:pt>
                <c:pt idx="5739">
                  <c:v>11968.3617560237</c:v>
                </c:pt>
                <c:pt idx="5740">
                  <c:v>11978.0715966919</c:v>
                </c:pt>
                <c:pt idx="5741">
                  <c:v>11977.1175218648</c:v>
                </c:pt>
                <c:pt idx="5742">
                  <c:v>11960.1263536269</c:v>
                </c:pt>
                <c:pt idx="5743">
                  <c:v>11920.465371827</c:v>
                </c:pt>
                <c:pt idx="5744">
                  <c:v>11890.2517174531</c:v>
                </c:pt>
                <c:pt idx="5745">
                  <c:v>11881.9092486969</c:v>
                </c:pt>
                <c:pt idx="5746">
                  <c:v>11858.800764310199</c:v>
                </c:pt>
                <c:pt idx="5747">
                  <c:v>11718.397409908301</c:v>
                </c:pt>
                <c:pt idx="5748">
                  <c:v>11566.320718056701</c:v>
                </c:pt>
                <c:pt idx="5749">
                  <c:v>11522.7461761129</c:v>
                </c:pt>
                <c:pt idx="5750">
                  <c:v>11489.425841968799</c:v>
                </c:pt>
                <c:pt idx="5751">
                  <c:v>11357.555473713201</c:v>
                </c:pt>
                <c:pt idx="5752">
                  <c:v>11172.759918283</c:v>
                </c:pt>
                <c:pt idx="5753">
                  <c:v>11038.942831177599</c:v>
                </c:pt>
                <c:pt idx="5754">
                  <c:v>10870.9563328063</c:v>
                </c:pt>
                <c:pt idx="5755">
                  <c:v>10680.964852802799</c:v>
                </c:pt>
                <c:pt idx="5756">
                  <c:v>10491.582719022799</c:v>
                </c:pt>
                <c:pt idx="5757">
                  <c:v>10300.391361041</c:v>
                </c:pt>
                <c:pt idx="5758">
                  <c:v>10130.3979450672</c:v>
                </c:pt>
                <c:pt idx="5759">
                  <c:v>9947.6039166822793</c:v>
                </c:pt>
                <c:pt idx="5760">
                  <c:v>9702.5773972792995</c:v>
                </c:pt>
                <c:pt idx="5761">
                  <c:v>9416.3137685811907</c:v>
                </c:pt>
                <c:pt idx="5762">
                  <c:v>9149.8254640891191</c:v>
                </c:pt>
                <c:pt idx="5763">
                  <c:v>8902.9590798412501</c:v>
                </c:pt>
                <c:pt idx="5764">
                  <c:v>8632.4755719624409</c:v>
                </c:pt>
                <c:pt idx="5765">
                  <c:v>8353.9645729062395</c:v>
                </c:pt>
                <c:pt idx="5766">
                  <c:v>8060.0324413913804</c:v>
                </c:pt>
                <c:pt idx="5767">
                  <c:v>7756.9844140812802</c:v>
                </c:pt>
                <c:pt idx="5768">
                  <c:v>7453.2837371302703</c:v>
                </c:pt>
                <c:pt idx="5769">
                  <c:v>7141.3068531621702</c:v>
                </c:pt>
                <c:pt idx="5770">
                  <c:v>6820.7691099433796</c:v>
                </c:pt>
                <c:pt idx="5771">
                  <c:v>6492.4203719158304</c:v>
                </c:pt>
                <c:pt idx="5772">
                  <c:v>6156.1198336081698</c:v>
                </c:pt>
                <c:pt idx="5773">
                  <c:v>5793.9825184168703</c:v>
                </c:pt>
                <c:pt idx="5774">
                  <c:v>5463.5079482112596</c:v>
                </c:pt>
                <c:pt idx="5775">
                  <c:v>5161.6963263502303</c:v>
                </c:pt>
                <c:pt idx="5776">
                  <c:v>4812.8835219359098</c:v>
                </c:pt>
                <c:pt idx="5777">
                  <c:v>4409.2168460788198</c:v>
                </c:pt>
                <c:pt idx="5778">
                  <c:v>3983.7964062297701</c:v>
                </c:pt>
                <c:pt idx="5779">
                  <c:v>3594.04027358032</c:v>
                </c:pt>
                <c:pt idx="5780">
                  <c:v>3261.01784260574</c:v>
                </c:pt>
                <c:pt idx="5781">
                  <c:v>2963.2703571153802</c:v>
                </c:pt>
                <c:pt idx="5782">
                  <c:v>2604.22382768852</c:v>
                </c:pt>
                <c:pt idx="5783">
                  <c:v>2181.6912761671101</c:v>
                </c:pt>
                <c:pt idx="5784">
                  <c:v>1789.4997593693299</c:v>
                </c:pt>
                <c:pt idx="5785">
                  <c:v>1417.47287011398</c:v>
                </c:pt>
                <c:pt idx="5786">
                  <c:v>1039.6700300043599</c:v>
                </c:pt>
                <c:pt idx="5787">
                  <c:v>674.13813681072304</c:v>
                </c:pt>
                <c:pt idx="5788">
                  <c:v>319.03567951814699</c:v>
                </c:pt>
                <c:pt idx="5789">
                  <c:v>-42.1586005226333</c:v>
                </c:pt>
                <c:pt idx="5790">
                  <c:v>-400.53295703805497</c:v>
                </c:pt>
                <c:pt idx="5791">
                  <c:v>-722.98715046741904</c:v>
                </c:pt>
                <c:pt idx="5792">
                  <c:v>-1042.10605134908</c:v>
                </c:pt>
                <c:pt idx="5793">
                  <c:v>-1435.1098111932199</c:v>
                </c:pt>
                <c:pt idx="5794">
                  <c:v>-1859.8936692398099</c:v>
                </c:pt>
                <c:pt idx="5795">
                  <c:v>-2190.0009546758101</c:v>
                </c:pt>
                <c:pt idx="5796">
                  <c:v>-2457.1961574627599</c:v>
                </c:pt>
                <c:pt idx="5797">
                  <c:v>-2762.96276103947</c:v>
                </c:pt>
                <c:pt idx="5798">
                  <c:v>-3103.5395898378401</c:v>
                </c:pt>
                <c:pt idx="5799">
                  <c:v>-3419.18649102879</c:v>
                </c:pt>
                <c:pt idx="5800">
                  <c:v>-3717.6140856082902</c:v>
                </c:pt>
                <c:pt idx="5801">
                  <c:v>-4021.39993467354</c:v>
                </c:pt>
                <c:pt idx="5802">
                  <c:v>-4313.0718258062898</c:v>
                </c:pt>
                <c:pt idx="5803">
                  <c:v>-4591.8222487676103</c:v>
                </c:pt>
                <c:pt idx="5804">
                  <c:v>-4869.3894617046399</c:v>
                </c:pt>
                <c:pt idx="5805">
                  <c:v>-5148.21836466477</c:v>
                </c:pt>
                <c:pt idx="5806">
                  <c:v>-5416.3764882984697</c:v>
                </c:pt>
                <c:pt idx="5807">
                  <c:v>-5620.7452765757598</c:v>
                </c:pt>
                <c:pt idx="5808">
                  <c:v>-5810.0600240575204</c:v>
                </c:pt>
                <c:pt idx="5809">
                  <c:v>-6051.0836170923703</c:v>
                </c:pt>
                <c:pt idx="5810">
                  <c:v>-6308.76885183377</c:v>
                </c:pt>
                <c:pt idx="5811">
                  <c:v>-6544.6934271791197</c:v>
                </c:pt>
                <c:pt idx="5812">
                  <c:v>-6743.9959149938804</c:v>
                </c:pt>
                <c:pt idx="5813">
                  <c:v>-6938.8931628582404</c:v>
                </c:pt>
                <c:pt idx="5814">
                  <c:v>-7121.5174504016104</c:v>
                </c:pt>
                <c:pt idx="5815">
                  <c:v>-7289.2915964382901</c:v>
                </c:pt>
                <c:pt idx="5816">
                  <c:v>-7451.2700584307704</c:v>
                </c:pt>
                <c:pt idx="5817">
                  <c:v>-7608.1897084578404</c:v>
                </c:pt>
                <c:pt idx="5818">
                  <c:v>-7758.9409699886901</c:v>
                </c:pt>
                <c:pt idx="5819">
                  <c:v>-7898.7047838384697</c:v>
                </c:pt>
                <c:pt idx="5820">
                  <c:v>-8029.7375135924904</c:v>
                </c:pt>
                <c:pt idx="5821">
                  <c:v>-8159.0119737198702</c:v>
                </c:pt>
                <c:pt idx="5822">
                  <c:v>-8290.3728563495897</c:v>
                </c:pt>
                <c:pt idx="5823">
                  <c:v>-8386.8696121155899</c:v>
                </c:pt>
                <c:pt idx="5824">
                  <c:v>-8437.5873796512897</c:v>
                </c:pt>
                <c:pt idx="5825">
                  <c:v>-8510.2421650066408</c:v>
                </c:pt>
                <c:pt idx="5826">
                  <c:v>-8633.0280779548302</c:v>
                </c:pt>
                <c:pt idx="5827">
                  <c:v>-8747.4363196327504</c:v>
                </c:pt>
                <c:pt idx="5828">
                  <c:v>-8809.4704885179108</c:v>
                </c:pt>
                <c:pt idx="5829">
                  <c:v>-8866.0385706444104</c:v>
                </c:pt>
                <c:pt idx="5830">
                  <c:v>-8928.7351090797602</c:v>
                </c:pt>
                <c:pt idx="5831">
                  <c:v>-8987.4079382566706</c:v>
                </c:pt>
                <c:pt idx="5832">
                  <c:v>-9046.3770664522399</c:v>
                </c:pt>
                <c:pt idx="5833">
                  <c:v>-9103.1091551923291</c:v>
                </c:pt>
                <c:pt idx="5834">
                  <c:v>-9150.5210538735391</c:v>
                </c:pt>
                <c:pt idx="5835">
                  <c:v>-9190.6262909314792</c:v>
                </c:pt>
                <c:pt idx="5836">
                  <c:v>-9233.9453523435895</c:v>
                </c:pt>
                <c:pt idx="5837">
                  <c:v>-9272.00780557084</c:v>
                </c:pt>
                <c:pt idx="5838">
                  <c:v>-9295.8595690415605</c:v>
                </c:pt>
                <c:pt idx="5839">
                  <c:v>-9314.2224617455195</c:v>
                </c:pt>
                <c:pt idx="5840">
                  <c:v>-9332.10663867937</c:v>
                </c:pt>
                <c:pt idx="5841">
                  <c:v>-9315.4635554287106</c:v>
                </c:pt>
                <c:pt idx="5842">
                  <c:v>-9286.4165670194998</c:v>
                </c:pt>
                <c:pt idx="5843">
                  <c:v>-9297.7224260995699</c:v>
                </c:pt>
                <c:pt idx="5844">
                  <c:v>-9364.71534239231</c:v>
                </c:pt>
                <c:pt idx="5845">
                  <c:v>-9422.6296885402407</c:v>
                </c:pt>
                <c:pt idx="5846">
                  <c:v>-9426.1937929247906</c:v>
                </c:pt>
                <c:pt idx="5847">
                  <c:v>-9433.9799138174894</c:v>
                </c:pt>
                <c:pt idx="5848">
                  <c:v>-9446.2429992125199</c:v>
                </c:pt>
                <c:pt idx="5849">
                  <c:v>-9460.29136219258</c:v>
                </c:pt>
                <c:pt idx="5850">
                  <c:v>-9475.2621004915709</c:v>
                </c:pt>
                <c:pt idx="5851">
                  <c:v>-9495.8508289306392</c:v>
                </c:pt>
                <c:pt idx="5852">
                  <c:v>-9517.2807347068101</c:v>
                </c:pt>
                <c:pt idx="5853">
                  <c:v>-9526.0418394102198</c:v>
                </c:pt>
                <c:pt idx="5854">
                  <c:v>-9525.7585676191593</c:v>
                </c:pt>
                <c:pt idx="5855">
                  <c:v>-9532.7971264994194</c:v>
                </c:pt>
                <c:pt idx="5856">
                  <c:v>-9554.0095794826993</c:v>
                </c:pt>
                <c:pt idx="5857">
                  <c:v>-9577.3684263115192</c:v>
                </c:pt>
                <c:pt idx="5858">
                  <c:v>-9595.9211033015308</c:v>
                </c:pt>
                <c:pt idx="5859">
                  <c:v>-9631.3344788929298</c:v>
                </c:pt>
                <c:pt idx="5860">
                  <c:v>-9650.3652150349699</c:v>
                </c:pt>
                <c:pt idx="5861">
                  <c:v>-9636.8470930647109</c:v>
                </c:pt>
                <c:pt idx="5862">
                  <c:v>-9640.9997471569404</c:v>
                </c:pt>
                <c:pt idx="5863">
                  <c:v>-9696.9975310739301</c:v>
                </c:pt>
                <c:pt idx="5864">
                  <c:v>-9754.2849548863196</c:v>
                </c:pt>
                <c:pt idx="5865">
                  <c:v>-9764.3548095347305</c:v>
                </c:pt>
                <c:pt idx="5866">
                  <c:v>-9784.4727690636391</c:v>
                </c:pt>
                <c:pt idx="5867">
                  <c:v>-9815.2744111832908</c:v>
                </c:pt>
                <c:pt idx="5868">
                  <c:v>-9842.0212511613499</c:v>
                </c:pt>
                <c:pt idx="5869">
                  <c:v>-9870.2961845105401</c:v>
                </c:pt>
                <c:pt idx="5870">
                  <c:v>-9896.7277496486095</c:v>
                </c:pt>
                <c:pt idx="5871">
                  <c:v>-9923.9175096122799</c:v>
                </c:pt>
                <c:pt idx="5872">
                  <c:v>-9953.7991269638096</c:v>
                </c:pt>
                <c:pt idx="5873">
                  <c:v>-9982.7053983532805</c:v>
                </c:pt>
                <c:pt idx="5874">
                  <c:v>-10002.3001173225</c:v>
                </c:pt>
                <c:pt idx="5875">
                  <c:v>-10025.8988849283</c:v>
                </c:pt>
                <c:pt idx="5876">
                  <c:v>-10062.647688638201</c:v>
                </c:pt>
                <c:pt idx="5877">
                  <c:v>-10093.5427960286</c:v>
                </c:pt>
                <c:pt idx="5878">
                  <c:v>-10118.1781908721</c:v>
                </c:pt>
                <c:pt idx="5879">
                  <c:v>-10122.889949975701</c:v>
                </c:pt>
                <c:pt idx="5880">
                  <c:v>-10102.848246243801</c:v>
                </c:pt>
                <c:pt idx="5881">
                  <c:v>-10086.298238220599</c:v>
                </c:pt>
                <c:pt idx="5882">
                  <c:v>-10120.2934994148</c:v>
                </c:pt>
                <c:pt idx="5883">
                  <c:v>-10168.9689012617</c:v>
                </c:pt>
                <c:pt idx="5884">
                  <c:v>-10168.8343062206</c:v>
                </c:pt>
                <c:pt idx="5885">
                  <c:v>-10163.6294611374</c:v>
                </c:pt>
                <c:pt idx="5886">
                  <c:v>-10171.111932563899</c:v>
                </c:pt>
                <c:pt idx="5887">
                  <c:v>-10169.445961125701</c:v>
                </c:pt>
                <c:pt idx="5888">
                  <c:v>-10152.2074666395</c:v>
                </c:pt>
                <c:pt idx="5889">
                  <c:v>-10121.0290273931</c:v>
                </c:pt>
                <c:pt idx="5890">
                  <c:v>-10093.7565737929</c:v>
                </c:pt>
                <c:pt idx="5891">
                  <c:v>-10073.542460640299</c:v>
                </c:pt>
                <c:pt idx="5892">
                  <c:v>-10042.9176917481</c:v>
                </c:pt>
                <c:pt idx="5893">
                  <c:v>-9990.4530165979195</c:v>
                </c:pt>
                <c:pt idx="5894">
                  <c:v>-9930.3391740925799</c:v>
                </c:pt>
                <c:pt idx="5895">
                  <c:v>-9875.9429747356808</c:v>
                </c:pt>
                <c:pt idx="5896">
                  <c:v>-9787.5772463751091</c:v>
                </c:pt>
                <c:pt idx="5897">
                  <c:v>-9678.4617018162699</c:v>
                </c:pt>
                <c:pt idx="5898">
                  <c:v>-9601.5636886574703</c:v>
                </c:pt>
                <c:pt idx="5899">
                  <c:v>-9562.9648611345801</c:v>
                </c:pt>
                <c:pt idx="5900">
                  <c:v>-9493.5962988176998</c:v>
                </c:pt>
                <c:pt idx="5901">
                  <c:v>-9383.0310553852396</c:v>
                </c:pt>
                <c:pt idx="5902">
                  <c:v>-9279.6636456625802</c:v>
                </c:pt>
                <c:pt idx="5903">
                  <c:v>-9160.0959643066708</c:v>
                </c:pt>
                <c:pt idx="5904">
                  <c:v>-9023.0139487802498</c:v>
                </c:pt>
                <c:pt idx="5905">
                  <c:v>-8881.4362537234792</c:v>
                </c:pt>
                <c:pt idx="5906">
                  <c:v>-8739.5265366235399</c:v>
                </c:pt>
                <c:pt idx="5907">
                  <c:v>-8585.7948898319992</c:v>
                </c:pt>
                <c:pt idx="5908">
                  <c:v>-8426.8927700971508</c:v>
                </c:pt>
                <c:pt idx="5909">
                  <c:v>-8259.1169906606101</c:v>
                </c:pt>
                <c:pt idx="5910">
                  <c:v>-8068.2942456207802</c:v>
                </c:pt>
                <c:pt idx="5911">
                  <c:v>-7855.9542893206899</c:v>
                </c:pt>
                <c:pt idx="5912">
                  <c:v>-7680.52632981038</c:v>
                </c:pt>
                <c:pt idx="5913">
                  <c:v>-7534.4404619279603</c:v>
                </c:pt>
                <c:pt idx="5914">
                  <c:v>-7339.1653188444798</c:v>
                </c:pt>
                <c:pt idx="5915">
                  <c:v>-7110.5559822061296</c:v>
                </c:pt>
                <c:pt idx="5916">
                  <c:v>-6875.2837077385802</c:v>
                </c:pt>
                <c:pt idx="5917">
                  <c:v>-6638.3540019826896</c:v>
                </c:pt>
                <c:pt idx="5918">
                  <c:v>-6393.5592528402603</c:v>
                </c:pt>
                <c:pt idx="5919">
                  <c:v>-6139.3802182387499</c:v>
                </c:pt>
                <c:pt idx="5920">
                  <c:v>-5882.8354790416997</c:v>
                </c:pt>
                <c:pt idx="5921">
                  <c:v>-5627.5105205147802</c:v>
                </c:pt>
                <c:pt idx="5922">
                  <c:v>-5369.47575912095</c:v>
                </c:pt>
                <c:pt idx="5923">
                  <c:v>-5107.1201913105997</c:v>
                </c:pt>
                <c:pt idx="5924">
                  <c:v>-4831.8452558026502</c:v>
                </c:pt>
                <c:pt idx="5925">
                  <c:v>-4537.8309749647096</c:v>
                </c:pt>
                <c:pt idx="5926">
                  <c:v>-4214.2504877726196</c:v>
                </c:pt>
                <c:pt idx="5927">
                  <c:v>-3941.13367199201</c:v>
                </c:pt>
                <c:pt idx="5928">
                  <c:v>-3728.17295986095</c:v>
                </c:pt>
                <c:pt idx="5929">
                  <c:v>-3470.7630146125698</c:v>
                </c:pt>
                <c:pt idx="5930">
                  <c:v>-3108.9830963418599</c:v>
                </c:pt>
                <c:pt idx="5931">
                  <c:v>-2766.2636882591601</c:v>
                </c:pt>
                <c:pt idx="5932">
                  <c:v>-2533.3527827248299</c:v>
                </c:pt>
                <c:pt idx="5933">
                  <c:v>-2255.3790727246201</c:v>
                </c:pt>
                <c:pt idx="5934">
                  <c:v>-1940.6193440802199</c:v>
                </c:pt>
                <c:pt idx="5935">
                  <c:v>-1640.3034580408</c:v>
                </c:pt>
                <c:pt idx="5936">
                  <c:v>-1337.99581108045</c:v>
                </c:pt>
                <c:pt idx="5937">
                  <c:v>-1031.0786198107701</c:v>
                </c:pt>
                <c:pt idx="5938">
                  <c:v>-718.78000911613105</c:v>
                </c:pt>
                <c:pt idx="5939">
                  <c:v>-399.09973897016499</c:v>
                </c:pt>
                <c:pt idx="5940">
                  <c:v>-63.1155641086226</c:v>
                </c:pt>
                <c:pt idx="5941">
                  <c:v>211.48397986039799</c:v>
                </c:pt>
                <c:pt idx="5942">
                  <c:v>457.24211003759899</c:v>
                </c:pt>
                <c:pt idx="5943">
                  <c:v>750.63067976189598</c:v>
                </c:pt>
                <c:pt idx="5944">
                  <c:v>1035.44827276303</c:v>
                </c:pt>
                <c:pt idx="5945">
                  <c:v>1316.73608185433</c:v>
                </c:pt>
                <c:pt idx="5946">
                  <c:v>1600.6575856451</c:v>
                </c:pt>
                <c:pt idx="5947">
                  <c:v>1881.0389897431401</c:v>
                </c:pt>
                <c:pt idx="5948">
                  <c:v>2157.4532250421798</c:v>
                </c:pt>
                <c:pt idx="5949">
                  <c:v>2431.1022277295001</c:v>
                </c:pt>
                <c:pt idx="5950">
                  <c:v>2696.1716050914501</c:v>
                </c:pt>
                <c:pt idx="5951">
                  <c:v>2949.7331360221801</c:v>
                </c:pt>
                <c:pt idx="5952">
                  <c:v>3223.1203500015199</c:v>
                </c:pt>
                <c:pt idx="5953">
                  <c:v>3533.93901866849</c:v>
                </c:pt>
                <c:pt idx="5954">
                  <c:v>3814.5361846320902</c:v>
                </c:pt>
                <c:pt idx="5955">
                  <c:v>3983.3840026851999</c:v>
                </c:pt>
                <c:pt idx="5956">
                  <c:v>4149.3101850729799</c:v>
                </c:pt>
                <c:pt idx="5957">
                  <c:v>4384.1474951749196</c:v>
                </c:pt>
                <c:pt idx="5958">
                  <c:v>4611.3673927264599</c:v>
                </c:pt>
                <c:pt idx="5959">
                  <c:v>4823.1291696204798</c:v>
                </c:pt>
                <c:pt idx="5960">
                  <c:v>5033.2513428912498</c:v>
                </c:pt>
                <c:pt idx="5961">
                  <c:v>5242.1393719970101</c:v>
                </c:pt>
                <c:pt idx="5962">
                  <c:v>5432.8789203167198</c:v>
                </c:pt>
                <c:pt idx="5963">
                  <c:v>5614.6682180588596</c:v>
                </c:pt>
                <c:pt idx="5964">
                  <c:v>5798.9396308863297</c:v>
                </c:pt>
                <c:pt idx="5965">
                  <c:v>5997.7453937806404</c:v>
                </c:pt>
                <c:pt idx="5966">
                  <c:v>6210.5917582784004</c:v>
                </c:pt>
                <c:pt idx="5967">
                  <c:v>6347.2653137306297</c:v>
                </c:pt>
                <c:pt idx="5968">
                  <c:v>6450.73086011961</c:v>
                </c:pt>
                <c:pt idx="5969">
                  <c:v>6609.5407268680601</c:v>
                </c:pt>
                <c:pt idx="5970">
                  <c:v>6750.5909372400101</c:v>
                </c:pt>
                <c:pt idx="5971">
                  <c:v>6875.7051202815601</c:v>
                </c:pt>
                <c:pt idx="5972">
                  <c:v>6996.9778643233103</c:v>
                </c:pt>
                <c:pt idx="5973">
                  <c:v>7116.0650469557504</c:v>
                </c:pt>
                <c:pt idx="5974">
                  <c:v>7225.9634765365699</c:v>
                </c:pt>
                <c:pt idx="5975">
                  <c:v>7333.7632049385302</c:v>
                </c:pt>
                <c:pt idx="5976">
                  <c:v>7435.5677855475797</c:v>
                </c:pt>
                <c:pt idx="5977">
                  <c:v>7522.9449184441801</c:v>
                </c:pt>
                <c:pt idx="5978">
                  <c:v>7602.8717707870201</c:v>
                </c:pt>
                <c:pt idx="5979">
                  <c:v>7676.0542176250701</c:v>
                </c:pt>
                <c:pt idx="5980">
                  <c:v>7759.4325701794796</c:v>
                </c:pt>
                <c:pt idx="5981">
                  <c:v>7878.4481361914204</c:v>
                </c:pt>
                <c:pt idx="5982">
                  <c:v>7933.3959397284898</c:v>
                </c:pt>
                <c:pt idx="5983">
                  <c:v>7942.4642676118201</c:v>
                </c:pt>
                <c:pt idx="5984">
                  <c:v>7999.7160804688601</c:v>
                </c:pt>
                <c:pt idx="5985">
                  <c:v>8052.4578051139797</c:v>
                </c:pt>
                <c:pt idx="5986">
                  <c:v>8096.0618224931904</c:v>
                </c:pt>
                <c:pt idx="5987">
                  <c:v>8133.4554012102399</c:v>
                </c:pt>
                <c:pt idx="5988">
                  <c:v>8166.8925340933502</c:v>
                </c:pt>
                <c:pt idx="5989">
                  <c:v>8202.1813621091005</c:v>
                </c:pt>
                <c:pt idx="5990">
                  <c:v>8250.2385012711693</c:v>
                </c:pt>
                <c:pt idx="5991">
                  <c:v>8319.49024035601</c:v>
                </c:pt>
                <c:pt idx="5992">
                  <c:v>8411.4325390601098</c:v>
                </c:pt>
                <c:pt idx="5993">
                  <c:v>8410.4340227090397</c:v>
                </c:pt>
                <c:pt idx="5994">
                  <c:v>8365.8678167046601</c:v>
                </c:pt>
                <c:pt idx="5995">
                  <c:v>8390.3173414928297</c:v>
                </c:pt>
                <c:pt idx="5996">
                  <c:v>8415.6084119067309</c:v>
                </c:pt>
                <c:pt idx="5997">
                  <c:v>8439.2547493606507</c:v>
                </c:pt>
                <c:pt idx="5998">
                  <c:v>8463.3216604851696</c:v>
                </c:pt>
                <c:pt idx="5999">
                  <c:v>8492.1418818201491</c:v>
                </c:pt>
                <c:pt idx="6000">
                  <c:v>8530.1906982463697</c:v>
                </c:pt>
                <c:pt idx="6001">
                  <c:v>8605.0935414307296</c:v>
                </c:pt>
                <c:pt idx="6002">
                  <c:v>8654.0091412843703</c:v>
                </c:pt>
                <c:pt idx="6003">
                  <c:v>8627.95340108659</c:v>
                </c:pt>
                <c:pt idx="6004">
                  <c:v>8625.9194314428405</c:v>
                </c:pt>
                <c:pt idx="6005">
                  <c:v>8661.8049378605392</c:v>
                </c:pt>
                <c:pt idx="6006">
                  <c:v>8692.5598722751292</c:v>
                </c:pt>
                <c:pt idx="6007">
                  <c:v>8726.9581180327095</c:v>
                </c:pt>
                <c:pt idx="6008">
                  <c:v>8760.1134473402908</c:v>
                </c:pt>
                <c:pt idx="6009">
                  <c:v>8791.2923464718806</c:v>
                </c:pt>
                <c:pt idx="6010">
                  <c:v>8835.2914367158901</c:v>
                </c:pt>
                <c:pt idx="6011">
                  <c:v>8918.4630246800407</c:v>
                </c:pt>
                <c:pt idx="6012">
                  <c:v>8947.6239950894196</c:v>
                </c:pt>
                <c:pt idx="6013">
                  <c:v>8934.2568585203408</c:v>
                </c:pt>
                <c:pt idx="6014">
                  <c:v>8979.1980785285195</c:v>
                </c:pt>
                <c:pt idx="6015">
                  <c:v>9023.7099712547097</c:v>
                </c:pt>
                <c:pt idx="6016">
                  <c:v>9065.0597767236995</c:v>
                </c:pt>
                <c:pt idx="6017">
                  <c:v>9105.2083534472804</c:v>
                </c:pt>
                <c:pt idx="6018">
                  <c:v>9133.7807948990394</c:v>
                </c:pt>
                <c:pt idx="6019">
                  <c:v>9173.3667054602902</c:v>
                </c:pt>
                <c:pt idx="6020">
                  <c:v>9222.0830129856404</c:v>
                </c:pt>
                <c:pt idx="6021">
                  <c:v>9284.5036906020905</c:v>
                </c:pt>
                <c:pt idx="6022">
                  <c:v>9398.7492685697398</c:v>
                </c:pt>
                <c:pt idx="6023">
                  <c:v>9437.1480627071596</c:v>
                </c:pt>
                <c:pt idx="6024">
                  <c:v>9417.08062771605</c:v>
                </c:pt>
                <c:pt idx="6025">
                  <c:v>9460.0354033045405</c:v>
                </c:pt>
                <c:pt idx="6026">
                  <c:v>9502.4107568354393</c:v>
                </c:pt>
                <c:pt idx="6027">
                  <c:v>9537.7663181165008</c:v>
                </c:pt>
                <c:pt idx="6028">
                  <c:v>9570.4389841177999</c:v>
                </c:pt>
                <c:pt idx="6029">
                  <c:v>9602.9769040728697</c:v>
                </c:pt>
                <c:pt idx="6030">
                  <c:v>9639.5457690642197</c:v>
                </c:pt>
                <c:pt idx="6031">
                  <c:v>9678.1491708364192</c:v>
                </c:pt>
                <c:pt idx="6032">
                  <c:v>9712.4585793733204</c:v>
                </c:pt>
                <c:pt idx="6033">
                  <c:v>9743.8380932691598</c:v>
                </c:pt>
                <c:pt idx="6034">
                  <c:v>9812.2963679283002</c:v>
                </c:pt>
                <c:pt idx="6035">
                  <c:v>9847.2728260554104</c:v>
                </c:pt>
                <c:pt idx="6036">
                  <c:v>9817.96953160874</c:v>
                </c:pt>
                <c:pt idx="6037">
                  <c:v>9827.0637490396402</c:v>
                </c:pt>
                <c:pt idx="6038">
                  <c:v>9850.3734399744408</c:v>
                </c:pt>
                <c:pt idx="6039">
                  <c:v>9858.5288943990799</c:v>
                </c:pt>
                <c:pt idx="6040">
                  <c:v>9861.0269898772804</c:v>
                </c:pt>
                <c:pt idx="6041">
                  <c:v>9863.96533816804</c:v>
                </c:pt>
                <c:pt idx="6042">
                  <c:v>9853.2237795747806</c:v>
                </c:pt>
                <c:pt idx="6043">
                  <c:v>9828.0990149875797</c:v>
                </c:pt>
                <c:pt idx="6044">
                  <c:v>9803.8097718559202</c:v>
                </c:pt>
                <c:pt idx="6045">
                  <c:v>9773.1936366728805</c:v>
                </c:pt>
                <c:pt idx="6046">
                  <c:v>9738.9236573829494</c:v>
                </c:pt>
                <c:pt idx="6047">
                  <c:v>9733.6929072338608</c:v>
                </c:pt>
                <c:pt idx="6048">
                  <c:v>9789.5055225046908</c:v>
                </c:pt>
                <c:pt idx="6049">
                  <c:v>9741.6597659586605</c:v>
                </c:pt>
                <c:pt idx="6050">
                  <c:v>9606.6577540987892</c:v>
                </c:pt>
                <c:pt idx="6051">
                  <c:v>9532.4978173090803</c:v>
                </c:pt>
                <c:pt idx="6052">
                  <c:v>9449.2549045206906</c:v>
                </c:pt>
                <c:pt idx="6053">
                  <c:v>9381.3333056227893</c:v>
                </c:pt>
                <c:pt idx="6054">
                  <c:v>9340.6346367554506</c:v>
                </c:pt>
                <c:pt idx="6055">
                  <c:v>9295.2166682956195</c:v>
                </c:pt>
                <c:pt idx="6056">
                  <c:v>9200.0147119189696</c:v>
                </c:pt>
                <c:pt idx="6057">
                  <c:v>9069.3461201151003</c:v>
                </c:pt>
                <c:pt idx="6058">
                  <c:v>8948.7318877017806</c:v>
                </c:pt>
                <c:pt idx="6059">
                  <c:v>8827.2515835337199</c:v>
                </c:pt>
                <c:pt idx="6060">
                  <c:v>8713.0180732156605</c:v>
                </c:pt>
                <c:pt idx="6061">
                  <c:v>8632.3910245127208</c:v>
                </c:pt>
                <c:pt idx="6062">
                  <c:v>8544.4005653082495</c:v>
                </c:pt>
                <c:pt idx="6063">
                  <c:v>8379.9846916545193</c:v>
                </c:pt>
                <c:pt idx="6064">
                  <c:v>8206.4223196938092</c:v>
                </c:pt>
                <c:pt idx="6065">
                  <c:v>8055.6781465460499</c:v>
                </c:pt>
                <c:pt idx="6066">
                  <c:v>7887.0848200243599</c:v>
                </c:pt>
                <c:pt idx="6067">
                  <c:v>7720.5787698459098</c:v>
                </c:pt>
                <c:pt idx="6068">
                  <c:v>7554.7820418602696</c:v>
                </c:pt>
                <c:pt idx="6069">
                  <c:v>7380.4016763104601</c:v>
                </c:pt>
                <c:pt idx="6070">
                  <c:v>7197.9130645009</c:v>
                </c:pt>
                <c:pt idx="6071">
                  <c:v>7013.0558491567399</c:v>
                </c:pt>
                <c:pt idx="6072">
                  <c:v>6824.1427294693603</c:v>
                </c:pt>
                <c:pt idx="6073">
                  <c:v>6640.9103010430199</c:v>
                </c:pt>
                <c:pt idx="6074">
                  <c:v>6479.7347067520204</c:v>
                </c:pt>
                <c:pt idx="6075">
                  <c:v>6251.2701112329296</c:v>
                </c:pt>
                <c:pt idx="6076">
                  <c:v>5987.6233927852099</c:v>
                </c:pt>
                <c:pt idx="6077">
                  <c:v>5774.82958102676</c:v>
                </c:pt>
                <c:pt idx="6078">
                  <c:v>5562.9898539591204</c:v>
                </c:pt>
                <c:pt idx="6079">
                  <c:v>5336.8594730515097</c:v>
                </c:pt>
                <c:pt idx="6080">
                  <c:v>5098.7515830461698</c:v>
                </c:pt>
                <c:pt idx="6081">
                  <c:v>4865.8156482099803</c:v>
                </c:pt>
                <c:pt idx="6082">
                  <c:v>4640.2438084369796</c:v>
                </c:pt>
                <c:pt idx="6083">
                  <c:v>4414.5099064329497</c:v>
                </c:pt>
                <c:pt idx="6084">
                  <c:v>4175.9233291126802</c:v>
                </c:pt>
                <c:pt idx="6085">
                  <c:v>3928.3770764291698</c:v>
                </c:pt>
                <c:pt idx="6086">
                  <c:v>3669.6531761200399</c:v>
                </c:pt>
                <c:pt idx="6087">
                  <c:v>3452.6993804179601</c:v>
                </c:pt>
                <c:pt idx="6088">
                  <c:v>3253.6725671532799</c:v>
                </c:pt>
                <c:pt idx="6089">
                  <c:v>2983.05461562354</c:v>
                </c:pt>
                <c:pt idx="6090">
                  <c:v>2708.3556480336701</c:v>
                </c:pt>
                <c:pt idx="6091">
                  <c:v>2469.6899924157101</c:v>
                </c:pt>
                <c:pt idx="6092">
                  <c:v>2231.6694001606102</c:v>
                </c:pt>
                <c:pt idx="6093">
                  <c:v>1990.1590347409399</c:v>
                </c:pt>
                <c:pt idx="6094">
                  <c:v>1741.1409606079101</c:v>
                </c:pt>
                <c:pt idx="6095">
                  <c:v>1497.19388020467</c:v>
                </c:pt>
                <c:pt idx="6096">
                  <c:v>1266.2626840221201</c:v>
                </c:pt>
                <c:pt idx="6097">
                  <c:v>1033.88197137469</c:v>
                </c:pt>
                <c:pt idx="6098">
                  <c:v>841.79268999795397</c:v>
                </c:pt>
                <c:pt idx="6099">
                  <c:v>651.72979990250406</c:v>
                </c:pt>
                <c:pt idx="6100">
                  <c:v>385.87817199288202</c:v>
                </c:pt>
                <c:pt idx="6101">
                  <c:v>70.750185319266294</c:v>
                </c:pt>
                <c:pt idx="6102">
                  <c:v>-131.54957789387601</c:v>
                </c:pt>
                <c:pt idx="6103">
                  <c:v>-238.99219323460599</c:v>
                </c:pt>
                <c:pt idx="6104">
                  <c:v>-465.41407787197602</c:v>
                </c:pt>
                <c:pt idx="6105">
                  <c:v>-713.30148332265503</c:v>
                </c:pt>
                <c:pt idx="6106">
                  <c:v>-913.55881671100303</c:v>
                </c:pt>
                <c:pt idx="6107">
                  <c:v>-1115.7856856256301</c:v>
                </c:pt>
                <c:pt idx="6108">
                  <c:v>-1304.0674883622801</c:v>
                </c:pt>
                <c:pt idx="6109">
                  <c:v>-1453.9289560918601</c:v>
                </c:pt>
                <c:pt idx="6110">
                  <c:v>-1617.73558173785</c:v>
                </c:pt>
                <c:pt idx="6111">
                  <c:v>-1839.5870104585499</c:v>
                </c:pt>
                <c:pt idx="6112">
                  <c:v>-2034.42090631064</c:v>
                </c:pt>
                <c:pt idx="6113">
                  <c:v>-2194.9709186454702</c:v>
                </c:pt>
                <c:pt idx="6114">
                  <c:v>-2360.6086102334002</c:v>
                </c:pt>
                <c:pt idx="6115">
                  <c:v>-2524.9556731237199</c:v>
                </c:pt>
                <c:pt idx="6116">
                  <c:v>-2669.53809647257</c:v>
                </c:pt>
                <c:pt idx="6117">
                  <c:v>-2810.6766772998199</c:v>
                </c:pt>
                <c:pt idx="6118">
                  <c:v>-2969.4390423591599</c:v>
                </c:pt>
                <c:pt idx="6119">
                  <c:v>-3114.6505321179802</c:v>
                </c:pt>
                <c:pt idx="6120">
                  <c:v>-3260.8554833561702</c:v>
                </c:pt>
                <c:pt idx="6121">
                  <c:v>-3376.9455604432501</c:v>
                </c:pt>
                <c:pt idx="6122">
                  <c:v>-3457.1809436971498</c:v>
                </c:pt>
                <c:pt idx="6123">
                  <c:v>-3615.04118112483</c:v>
                </c:pt>
                <c:pt idx="6124">
                  <c:v>-3791.9133441753802</c:v>
                </c:pt>
                <c:pt idx="6125">
                  <c:v>-3906.2484712720998</c:v>
                </c:pt>
                <c:pt idx="6126">
                  <c:v>-4016.08989712621</c:v>
                </c:pt>
                <c:pt idx="6127">
                  <c:v>-4130.2975077467599</c:v>
                </c:pt>
                <c:pt idx="6128">
                  <c:v>-4247.6347031430896</c:v>
                </c:pt>
                <c:pt idx="6129">
                  <c:v>-4363.2807079397598</c:v>
                </c:pt>
                <c:pt idx="6130">
                  <c:v>-4477.6555543424201</c:v>
                </c:pt>
                <c:pt idx="6131">
                  <c:v>-4582.3989685711003</c:v>
                </c:pt>
                <c:pt idx="6132">
                  <c:v>-4651.82861788013</c:v>
                </c:pt>
                <c:pt idx="6133">
                  <c:v>-4714.5428194961096</c:v>
                </c:pt>
                <c:pt idx="6134">
                  <c:v>-4848.86164599105</c:v>
                </c:pt>
                <c:pt idx="6135">
                  <c:v>-4996.8667255012297</c:v>
                </c:pt>
                <c:pt idx="6136">
                  <c:v>-5099.3710651027905</c:v>
                </c:pt>
                <c:pt idx="6137">
                  <c:v>-5202.2640066113099</c:v>
                </c:pt>
                <c:pt idx="6138">
                  <c:v>-5307.7928752542502</c:v>
                </c:pt>
                <c:pt idx="6139">
                  <c:v>-5419.1264367103204</c:v>
                </c:pt>
                <c:pt idx="6140">
                  <c:v>-5530.6572663765501</c:v>
                </c:pt>
                <c:pt idx="6141">
                  <c:v>-5639.0953997475599</c:v>
                </c:pt>
                <c:pt idx="6142">
                  <c:v>-5739.2408328761003</c:v>
                </c:pt>
                <c:pt idx="6143">
                  <c:v>-5801.4284974903203</c:v>
                </c:pt>
                <c:pt idx="6144">
                  <c:v>-5867.0695346907596</c:v>
                </c:pt>
                <c:pt idx="6145">
                  <c:v>-6016.2482799404397</c:v>
                </c:pt>
                <c:pt idx="6146">
                  <c:v>-6170.4337877754797</c:v>
                </c:pt>
                <c:pt idx="6147">
                  <c:v>-6276.9325682638</c:v>
                </c:pt>
                <c:pt idx="6148">
                  <c:v>-6388.23872410063</c:v>
                </c:pt>
                <c:pt idx="6149">
                  <c:v>-6495.3437920173101</c:v>
                </c:pt>
                <c:pt idx="6150">
                  <c:v>-6618.8408339972702</c:v>
                </c:pt>
                <c:pt idx="6151">
                  <c:v>-6756.99998869515</c:v>
                </c:pt>
                <c:pt idx="6152">
                  <c:v>-6888.2483084228497</c:v>
                </c:pt>
                <c:pt idx="6153">
                  <c:v>-7026.2781103719799</c:v>
                </c:pt>
                <c:pt idx="6154">
                  <c:v>-7158.6237822558696</c:v>
                </c:pt>
                <c:pt idx="6155">
                  <c:v>-7270.3779315055599</c:v>
                </c:pt>
                <c:pt idx="6156">
                  <c:v>-7362.7260871013596</c:v>
                </c:pt>
                <c:pt idx="6157">
                  <c:v>-7505.4063598480197</c:v>
                </c:pt>
                <c:pt idx="6158">
                  <c:v>-7683.9721807537398</c:v>
                </c:pt>
                <c:pt idx="6159">
                  <c:v>-7829.5471058509302</c:v>
                </c:pt>
                <c:pt idx="6160">
                  <c:v>-7973.0140819295602</c:v>
                </c:pt>
                <c:pt idx="6161">
                  <c:v>-8119.1013379677797</c:v>
                </c:pt>
                <c:pt idx="6162">
                  <c:v>-8272.9667610881097</c:v>
                </c:pt>
                <c:pt idx="6163">
                  <c:v>-8431.7086127114999</c:v>
                </c:pt>
                <c:pt idx="6164">
                  <c:v>-8585.8897153519592</c:v>
                </c:pt>
                <c:pt idx="6165">
                  <c:v>-8743.1086367929493</c:v>
                </c:pt>
                <c:pt idx="6166">
                  <c:v>-8912.1012047494696</c:v>
                </c:pt>
                <c:pt idx="6167">
                  <c:v>-9085.3789929635204</c:v>
                </c:pt>
                <c:pt idx="6168">
                  <c:v>-9209.5219801238509</c:v>
                </c:pt>
                <c:pt idx="6169">
                  <c:v>-9350.7931741608409</c:v>
                </c:pt>
                <c:pt idx="6170">
                  <c:v>-9553.0665576900701</c:v>
                </c:pt>
                <c:pt idx="6171">
                  <c:v>-9727.9500623578606</c:v>
                </c:pt>
                <c:pt idx="6172">
                  <c:v>-9890.9995687439005</c:v>
                </c:pt>
                <c:pt idx="6173">
                  <c:v>-10056.5511647805</c:v>
                </c:pt>
                <c:pt idx="6174">
                  <c:v>-10222.7742738693</c:v>
                </c:pt>
                <c:pt idx="6175">
                  <c:v>-10394.7821362534</c:v>
                </c:pt>
                <c:pt idx="6176">
                  <c:v>-10572.4786619366</c:v>
                </c:pt>
                <c:pt idx="6177">
                  <c:v>-10743.717849852301</c:v>
                </c:pt>
                <c:pt idx="6178">
                  <c:v>-10904.543476521399</c:v>
                </c:pt>
                <c:pt idx="6179">
                  <c:v>-11050.1499068054</c:v>
                </c:pt>
                <c:pt idx="6180">
                  <c:v>-11149.852380640301</c:v>
                </c:pt>
                <c:pt idx="6181">
                  <c:v>-11264.568550264101</c:v>
                </c:pt>
                <c:pt idx="6182">
                  <c:v>-11466.3393331482</c:v>
                </c:pt>
                <c:pt idx="6183">
                  <c:v>-11652.438561163401</c:v>
                </c:pt>
                <c:pt idx="6184">
                  <c:v>-11783.523728722401</c:v>
                </c:pt>
                <c:pt idx="6185">
                  <c:v>-11912.835585742299</c:v>
                </c:pt>
                <c:pt idx="6186">
                  <c:v>-12037.5134541651</c:v>
                </c:pt>
                <c:pt idx="6187">
                  <c:v>-12159.2740017958</c:v>
                </c:pt>
                <c:pt idx="6188">
                  <c:v>-12276.685811213199</c:v>
                </c:pt>
                <c:pt idx="6189">
                  <c:v>-12386.726292826401</c:v>
                </c:pt>
                <c:pt idx="6190">
                  <c:v>-12490.6451801314</c:v>
                </c:pt>
                <c:pt idx="6191">
                  <c:v>-12571.866882705201</c:v>
                </c:pt>
                <c:pt idx="6192">
                  <c:v>-12608.451846043799</c:v>
                </c:pt>
                <c:pt idx="6193">
                  <c:v>-12609.6157031988</c:v>
                </c:pt>
                <c:pt idx="6194">
                  <c:v>-12688.097329056</c:v>
                </c:pt>
                <c:pt idx="6195">
                  <c:v>-12790.0850553412</c:v>
                </c:pt>
                <c:pt idx="6196">
                  <c:v>-12817.6506789464</c:v>
                </c:pt>
                <c:pt idx="6197">
                  <c:v>-12850.856917860499</c:v>
                </c:pt>
                <c:pt idx="6198">
                  <c:v>-12878.0522123272</c:v>
                </c:pt>
                <c:pt idx="6199">
                  <c:v>-12884.707135602401</c:v>
                </c:pt>
                <c:pt idx="6200">
                  <c:v>-12868.4236279425</c:v>
                </c:pt>
                <c:pt idx="6201">
                  <c:v>-12823.917889264199</c:v>
                </c:pt>
                <c:pt idx="6202">
                  <c:v>-12778.491569219001</c:v>
                </c:pt>
                <c:pt idx="6203">
                  <c:v>-12730.133150007199</c:v>
                </c:pt>
                <c:pt idx="6204">
                  <c:v>-12644.1519522012</c:v>
                </c:pt>
                <c:pt idx="6205">
                  <c:v>-12503.1865399174</c:v>
                </c:pt>
                <c:pt idx="6206">
                  <c:v>-12417.1442788145</c:v>
                </c:pt>
                <c:pt idx="6207">
                  <c:v>-12379.2795549689</c:v>
                </c:pt>
                <c:pt idx="6208">
                  <c:v>-12255.162515242801</c:v>
                </c:pt>
                <c:pt idx="6209">
                  <c:v>-12113.655968560401</c:v>
                </c:pt>
                <c:pt idx="6210">
                  <c:v>-11958.534164578899</c:v>
                </c:pt>
                <c:pt idx="6211">
                  <c:v>-11772.1562123514</c:v>
                </c:pt>
                <c:pt idx="6212">
                  <c:v>-11585.3772922684</c:v>
                </c:pt>
                <c:pt idx="6213">
                  <c:v>-11391.0706802802</c:v>
                </c:pt>
                <c:pt idx="6214">
                  <c:v>-11182.1129666458</c:v>
                </c:pt>
                <c:pt idx="6215">
                  <c:v>-10957.7321943797</c:v>
                </c:pt>
                <c:pt idx="6216">
                  <c:v>-10706.636329455399</c:v>
                </c:pt>
                <c:pt idx="6217">
                  <c:v>-10405.695495281099</c:v>
                </c:pt>
                <c:pt idx="6218">
                  <c:v>-10114.302268216201</c:v>
                </c:pt>
                <c:pt idx="6219">
                  <c:v>-9876.5813550293606</c:v>
                </c:pt>
                <c:pt idx="6220">
                  <c:v>-9608.6016866315695</c:v>
                </c:pt>
                <c:pt idx="6221">
                  <c:v>-9299.7481331394501</c:v>
                </c:pt>
                <c:pt idx="6222">
                  <c:v>-8976.7531428809398</c:v>
                </c:pt>
                <c:pt idx="6223">
                  <c:v>-8626.1329678592301</c:v>
                </c:pt>
                <c:pt idx="6224">
                  <c:v>-8247.1178925571894</c:v>
                </c:pt>
                <c:pt idx="6225">
                  <c:v>-7870.9972845093398</c:v>
                </c:pt>
                <c:pt idx="6226">
                  <c:v>-7508.0076295482904</c:v>
                </c:pt>
                <c:pt idx="6227">
                  <c:v>-7136.6932211372996</c:v>
                </c:pt>
                <c:pt idx="6228">
                  <c:v>-6752.9533006225101</c:v>
                </c:pt>
                <c:pt idx="6229">
                  <c:v>-6347.1761081964596</c:v>
                </c:pt>
                <c:pt idx="6230">
                  <c:v>-5914.9032537474204</c:v>
                </c:pt>
                <c:pt idx="6231">
                  <c:v>-5437.6892467389798</c:v>
                </c:pt>
                <c:pt idx="6232">
                  <c:v>-5002.2711442850295</c:v>
                </c:pt>
                <c:pt idx="6233">
                  <c:v>-4602.7359374218304</c:v>
                </c:pt>
                <c:pt idx="6234">
                  <c:v>-4134.1339686731399</c:v>
                </c:pt>
                <c:pt idx="6235">
                  <c:v>-3654.4764815956601</c:v>
                </c:pt>
                <c:pt idx="6236">
                  <c:v>-3196.1875301260102</c:v>
                </c:pt>
                <c:pt idx="6237">
                  <c:v>-2735.0758173136901</c:v>
                </c:pt>
                <c:pt idx="6238">
                  <c:v>-2252.7874631083901</c:v>
                </c:pt>
                <c:pt idx="6239">
                  <c:v>-1753.14617786231</c:v>
                </c:pt>
                <c:pt idx="6240">
                  <c:v>-1253.8679785290799</c:v>
                </c:pt>
                <c:pt idx="6241">
                  <c:v>-756.047593301794</c:v>
                </c:pt>
                <c:pt idx="6242">
                  <c:v>-223.88472842362</c:v>
                </c:pt>
                <c:pt idx="6243">
                  <c:v>351.83961898008403</c:v>
                </c:pt>
                <c:pt idx="6244">
                  <c:v>868.25769235943596</c:v>
                </c:pt>
                <c:pt idx="6245">
                  <c:v>1290.47327032369</c:v>
                </c:pt>
                <c:pt idx="6246">
                  <c:v>1764.2379270249701</c:v>
                </c:pt>
                <c:pt idx="6247">
                  <c:v>2293.3473892093498</c:v>
                </c:pt>
                <c:pt idx="6248">
                  <c:v>2811.3424748728698</c:v>
                </c:pt>
                <c:pt idx="6249">
                  <c:v>3333.03233556244</c:v>
                </c:pt>
                <c:pt idx="6250">
                  <c:v>3841.1936473402002</c:v>
                </c:pt>
                <c:pt idx="6251">
                  <c:v>4342.7289673754804</c:v>
                </c:pt>
                <c:pt idx="6252">
                  <c:v>4848.7473914043603</c:v>
                </c:pt>
                <c:pt idx="6253">
                  <c:v>5343.5459962409504</c:v>
                </c:pt>
                <c:pt idx="6254">
                  <c:v>5818.0498151667098</c:v>
                </c:pt>
                <c:pt idx="6255">
                  <c:v>6291.4244560346697</c:v>
                </c:pt>
                <c:pt idx="6256">
                  <c:v>6785.5482379362102</c:v>
                </c:pt>
                <c:pt idx="6257">
                  <c:v>7302.3940711626001</c:v>
                </c:pt>
                <c:pt idx="6258">
                  <c:v>7750.4565599649604</c:v>
                </c:pt>
                <c:pt idx="6259">
                  <c:v>8144.4977671304096</c:v>
                </c:pt>
                <c:pt idx="6260">
                  <c:v>8589.8953145760606</c:v>
                </c:pt>
                <c:pt idx="6261">
                  <c:v>9034.9270950324099</c:v>
                </c:pt>
                <c:pt idx="6262">
                  <c:v>9452.6640152630298</c:v>
                </c:pt>
                <c:pt idx="6263">
                  <c:v>9849.6786444719692</c:v>
                </c:pt>
                <c:pt idx="6264">
                  <c:v>10239.206858474399</c:v>
                </c:pt>
                <c:pt idx="6265">
                  <c:v>10619.994041518201</c:v>
                </c:pt>
                <c:pt idx="6266">
                  <c:v>10988.616174532801</c:v>
                </c:pt>
                <c:pt idx="6267">
                  <c:v>11345.3831473026</c:v>
                </c:pt>
                <c:pt idx="6268">
                  <c:v>11699.8791166552</c:v>
                </c:pt>
                <c:pt idx="6269">
                  <c:v>12039.2363855228</c:v>
                </c:pt>
                <c:pt idx="6270">
                  <c:v>12361.6701609503</c:v>
                </c:pt>
                <c:pt idx="6271">
                  <c:v>12681.6777619314</c:v>
                </c:pt>
                <c:pt idx="6272">
                  <c:v>13004.825517331899</c:v>
                </c:pt>
                <c:pt idx="6273">
                  <c:v>13263.537200918199</c:v>
                </c:pt>
                <c:pt idx="6274">
                  <c:v>13471.314942776</c:v>
                </c:pt>
                <c:pt idx="6275">
                  <c:v>13711.1251481248</c:v>
                </c:pt>
                <c:pt idx="6276">
                  <c:v>13945.6556911058</c:v>
                </c:pt>
                <c:pt idx="6277">
                  <c:v>14155.544826147499</c:v>
                </c:pt>
                <c:pt idx="6278">
                  <c:v>14346.033035326</c:v>
                </c:pt>
                <c:pt idx="6279">
                  <c:v>14521.2624408917</c:v>
                </c:pt>
                <c:pt idx="6280">
                  <c:v>14679.354617692299</c:v>
                </c:pt>
                <c:pt idx="6281">
                  <c:v>14826.9053577214</c:v>
                </c:pt>
                <c:pt idx="6282">
                  <c:v>14964.9256451409</c:v>
                </c:pt>
                <c:pt idx="6283">
                  <c:v>15081.678125684301</c:v>
                </c:pt>
                <c:pt idx="6284">
                  <c:v>15176.2948373114</c:v>
                </c:pt>
                <c:pt idx="6285">
                  <c:v>15260.3099379015</c:v>
                </c:pt>
                <c:pt idx="6286">
                  <c:v>15341.8574443669</c:v>
                </c:pt>
                <c:pt idx="6287">
                  <c:v>15441.7731667099</c:v>
                </c:pt>
                <c:pt idx="6288">
                  <c:v>15478.775355145601</c:v>
                </c:pt>
                <c:pt idx="6289">
                  <c:v>15449.725416174801</c:v>
                </c:pt>
                <c:pt idx="6290">
                  <c:v>15457.398984286699</c:v>
                </c:pt>
                <c:pt idx="6291">
                  <c:v>15466.612150806201</c:v>
                </c:pt>
                <c:pt idx="6292">
                  <c:v>15447.5717222159</c:v>
                </c:pt>
                <c:pt idx="6293">
                  <c:v>15405.6897585754</c:v>
                </c:pt>
                <c:pt idx="6294">
                  <c:v>15353.4720317136</c:v>
                </c:pt>
                <c:pt idx="6295">
                  <c:v>15291.9958111127</c:v>
                </c:pt>
                <c:pt idx="6296">
                  <c:v>15222.284883177799</c:v>
                </c:pt>
                <c:pt idx="6297">
                  <c:v>15139.1382942521</c:v>
                </c:pt>
                <c:pt idx="6298">
                  <c:v>15026.726541473699</c:v>
                </c:pt>
                <c:pt idx="6299">
                  <c:v>14923.4936973727</c:v>
                </c:pt>
                <c:pt idx="6300">
                  <c:v>14840.449402763301</c:v>
                </c:pt>
                <c:pt idx="6301">
                  <c:v>14735.6439130416</c:v>
                </c:pt>
                <c:pt idx="6302">
                  <c:v>14543.997687703601</c:v>
                </c:pt>
                <c:pt idx="6303">
                  <c:v>14335.52092153</c:v>
                </c:pt>
                <c:pt idx="6304">
                  <c:v>14186.312191429501</c:v>
                </c:pt>
                <c:pt idx="6305">
                  <c:v>14020.277575918501</c:v>
                </c:pt>
                <c:pt idx="6306">
                  <c:v>13837.7318001028</c:v>
                </c:pt>
                <c:pt idx="6307">
                  <c:v>13637.1564094232</c:v>
                </c:pt>
                <c:pt idx="6308">
                  <c:v>13423.351590763001</c:v>
                </c:pt>
                <c:pt idx="6309">
                  <c:v>13202.145569526499</c:v>
                </c:pt>
                <c:pt idx="6310">
                  <c:v>12980.134044222799</c:v>
                </c:pt>
                <c:pt idx="6311">
                  <c:v>12753.466402132301</c:v>
                </c:pt>
                <c:pt idx="6312">
                  <c:v>12516.204445877</c:v>
                </c:pt>
                <c:pt idx="6313">
                  <c:v>12281.5667812306</c:v>
                </c:pt>
                <c:pt idx="6314">
                  <c:v>12077.614075920301</c:v>
                </c:pt>
                <c:pt idx="6315">
                  <c:v>11837.341663315099</c:v>
                </c:pt>
                <c:pt idx="6316">
                  <c:v>11497.580775439999</c:v>
                </c:pt>
                <c:pt idx="6317">
                  <c:v>11167.058760924599</c:v>
                </c:pt>
                <c:pt idx="6318">
                  <c:v>10950.982429998699</c:v>
                </c:pt>
                <c:pt idx="6319">
                  <c:v>10753.978552741801</c:v>
                </c:pt>
                <c:pt idx="6320">
                  <c:v>10437.639153939799</c:v>
                </c:pt>
                <c:pt idx="6321">
                  <c:v>10107.230401991999</c:v>
                </c:pt>
                <c:pt idx="6322">
                  <c:v>9829.36034549756</c:v>
                </c:pt>
                <c:pt idx="6323">
                  <c:v>9543.1444798769207</c:v>
                </c:pt>
                <c:pt idx="6324">
                  <c:v>9251.6372754849999</c:v>
                </c:pt>
                <c:pt idx="6325">
                  <c:v>8955.1701132036706</c:v>
                </c:pt>
                <c:pt idx="6326">
                  <c:v>8668.0176671364607</c:v>
                </c:pt>
                <c:pt idx="6327">
                  <c:v>8398.2078497026505</c:v>
                </c:pt>
                <c:pt idx="6328">
                  <c:v>8149.4666227214702</c:v>
                </c:pt>
                <c:pt idx="6329">
                  <c:v>7840.1069348028304</c:v>
                </c:pt>
                <c:pt idx="6330">
                  <c:v>7484.6985953515004</c:v>
                </c:pt>
                <c:pt idx="6331">
                  <c:v>7192.2242462839004</c:v>
                </c:pt>
                <c:pt idx="6332">
                  <c:v>6910.8881745867402</c:v>
                </c:pt>
                <c:pt idx="6333">
                  <c:v>6608.0743528778203</c:v>
                </c:pt>
                <c:pt idx="6334">
                  <c:v>6302.6753507714502</c:v>
                </c:pt>
                <c:pt idx="6335">
                  <c:v>6004.5969889768603</c:v>
                </c:pt>
                <c:pt idx="6336">
                  <c:v>5712.9655362367002</c:v>
                </c:pt>
                <c:pt idx="6337">
                  <c:v>5422.0275693199801</c:v>
                </c:pt>
                <c:pt idx="6338">
                  <c:v>5129.8397416768603</c:v>
                </c:pt>
                <c:pt idx="6339">
                  <c:v>4838.49951318478</c:v>
                </c:pt>
                <c:pt idx="6340">
                  <c:v>4549.0637208928101</c:v>
                </c:pt>
                <c:pt idx="6341">
                  <c:v>4268.8798694144098</c:v>
                </c:pt>
                <c:pt idx="6342">
                  <c:v>4002.96928670544</c:v>
                </c:pt>
                <c:pt idx="6343">
                  <c:v>3776.0554312224999</c:v>
                </c:pt>
                <c:pt idx="6344">
                  <c:v>3504.9708894452901</c:v>
                </c:pt>
                <c:pt idx="6345">
                  <c:v>3175.9154901074098</c:v>
                </c:pt>
                <c:pt idx="6346">
                  <c:v>2896.4721804681499</c:v>
                </c:pt>
                <c:pt idx="6347">
                  <c:v>2627.0802053315902</c:v>
                </c:pt>
                <c:pt idx="6348">
                  <c:v>2352.3560144189</c:v>
                </c:pt>
                <c:pt idx="6349">
                  <c:v>2090.6041804511801</c:v>
                </c:pt>
                <c:pt idx="6350">
                  <c:v>1836.53765763004</c:v>
                </c:pt>
                <c:pt idx="6351">
                  <c:v>1584.4750607503599</c:v>
                </c:pt>
                <c:pt idx="6352">
                  <c:v>1335.16001397423</c:v>
                </c:pt>
                <c:pt idx="6353">
                  <c:v>1092.8004272431399</c:v>
                </c:pt>
                <c:pt idx="6354">
                  <c:v>841.77706068301802</c:v>
                </c:pt>
                <c:pt idx="6355">
                  <c:v>611.26014408752997</c:v>
                </c:pt>
                <c:pt idx="6356">
                  <c:v>415.54720811768999</c:v>
                </c:pt>
                <c:pt idx="6357">
                  <c:v>226.45450830391499</c:v>
                </c:pt>
                <c:pt idx="6358">
                  <c:v>-23.8314986363226</c:v>
                </c:pt>
                <c:pt idx="6359">
                  <c:v>-291.71015630953099</c:v>
                </c:pt>
                <c:pt idx="6360">
                  <c:v>-505.974718915143</c:v>
                </c:pt>
                <c:pt idx="6361">
                  <c:v>-726.04786386186095</c:v>
                </c:pt>
                <c:pt idx="6362">
                  <c:v>-943.58071510320997</c:v>
                </c:pt>
                <c:pt idx="6363">
                  <c:v>-1143.00350110619</c:v>
                </c:pt>
                <c:pt idx="6364">
                  <c:v>-1330.43243473751</c:v>
                </c:pt>
                <c:pt idx="6365">
                  <c:v>-1523.1192250397801</c:v>
                </c:pt>
                <c:pt idx="6366">
                  <c:v>-1715.4472379525901</c:v>
                </c:pt>
                <c:pt idx="6367">
                  <c:v>-1886.2616524412001</c:v>
                </c:pt>
                <c:pt idx="6368">
                  <c:v>-2033.77746552295</c:v>
                </c:pt>
                <c:pt idx="6369">
                  <c:v>-2167.0135514180702</c:v>
                </c:pt>
                <c:pt idx="6370">
                  <c:v>-2350.9827651966002</c:v>
                </c:pt>
                <c:pt idx="6371">
                  <c:v>-2564.5157668225102</c:v>
                </c:pt>
                <c:pt idx="6372">
                  <c:v>-2722.8527078054699</c:v>
                </c:pt>
                <c:pt idx="6373">
                  <c:v>-2865.65141828271</c:v>
                </c:pt>
                <c:pt idx="6374">
                  <c:v>-3013.8811153721099</c:v>
                </c:pt>
                <c:pt idx="6375">
                  <c:v>-3155.19182637728</c:v>
                </c:pt>
                <c:pt idx="6376">
                  <c:v>-3289.5317960812299</c:v>
                </c:pt>
                <c:pt idx="6377">
                  <c:v>-3405.2600684758399</c:v>
                </c:pt>
                <c:pt idx="6378">
                  <c:v>-3514.73106690861</c:v>
                </c:pt>
                <c:pt idx="6379">
                  <c:v>-3629.8060389062098</c:v>
                </c:pt>
                <c:pt idx="6380">
                  <c:v>-3718.8449499651401</c:v>
                </c:pt>
                <c:pt idx="6381">
                  <c:v>-3768.33143283246</c:v>
                </c:pt>
                <c:pt idx="6382">
                  <c:v>-3850.9797152506299</c:v>
                </c:pt>
                <c:pt idx="6383">
                  <c:v>-4006.8994051994</c:v>
                </c:pt>
                <c:pt idx="6384">
                  <c:v>-4136.2039322359697</c:v>
                </c:pt>
                <c:pt idx="6385">
                  <c:v>-4203.3193460552502</c:v>
                </c:pt>
                <c:pt idx="6386">
                  <c:v>-4258.9864216333599</c:v>
                </c:pt>
                <c:pt idx="6387">
                  <c:v>-4311.7159420624903</c:v>
                </c:pt>
                <c:pt idx="6388">
                  <c:v>-4368.9239520437504</c:v>
                </c:pt>
                <c:pt idx="6389">
                  <c:v>-4431.28641642605</c:v>
                </c:pt>
                <c:pt idx="6390">
                  <c:v>-4487.4715330934496</c:v>
                </c:pt>
                <c:pt idx="6391">
                  <c:v>-4532.4719949399096</c:v>
                </c:pt>
                <c:pt idx="6392">
                  <c:v>-4574.6449096835104</c:v>
                </c:pt>
                <c:pt idx="6393">
                  <c:v>-4605.6961682463298</c:v>
                </c:pt>
                <c:pt idx="6394">
                  <c:v>-4612.3958098618205</c:v>
                </c:pt>
                <c:pt idx="6395">
                  <c:v>-4590.0010763103601</c:v>
                </c:pt>
                <c:pt idx="6396">
                  <c:v>-4606.9037641505802</c:v>
                </c:pt>
                <c:pt idx="6397">
                  <c:v>-4657.9488229779199</c:v>
                </c:pt>
                <c:pt idx="6398">
                  <c:v>-4659.0031379086004</c:v>
                </c:pt>
                <c:pt idx="6399">
                  <c:v>-4649.8194044547599</c:v>
                </c:pt>
                <c:pt idx="6400">
                  <c:v>-4640.2612345279804</c:v>
                </c:pt>
                <c:pt idx="6401">
                  <c:v>-4619.8002108801302</c:v>
                </c:pt>
                <c:pt idx="6402">
                  <c:v>-4600.0600077090903</c:v>
                </c:pt>
                <c:pt idx="6403">
                  <c:v>-4571.42064445084</c:v>
                </c:pt>
                <c:pt idx="6404">
                  <c:v>-4540.1990915426004</c:v>
                </c:pt>
                <c:pt idx="6405">
                  <c:v>-4510.4386529636204</c:v>
                </c:pt>
                <c:pt idx="6406">
                  <c:v>-4450.3603807985</c:v>
                </c:pt>
                <c:pt idx="6407">
                  <c:v>-4353.9553873728701</c:v>
                </c:pt>
                <c:pt idx="6408">
                  <c:v>-4296.1694846809196</c:v>
                </c:pt>
                <c:pt idx="6409">
                  <c:v>-4306.1396973455103</c:v>
                </c:pt>
                <c:pt idx="6410">
                  <c:v>-4267.6826797395597</c:v>
                </c:pt>
                <c:pt idx="6411">
                  <c:v>-4192.0287904399001</c:v>
                </c:pt>
                <c:pt idx="6412">
                  <c:v>-4136.2198466829404</c:v>
                </c:pt>
                <c:pt idx="6413">
                  <c:v>-4059.5993714238598</c:v>
                </c:pt>
                <c:pt idx="6414">
                  <c:v>-3975.1484011590601</c:v>
                </c:pt>
                <c:pt idx="6415">
                  <c:v>-3888.6005301385599</c:v>
                </c:pt>
                <c:pt idx="6416">
                  <c:v>-3797.8057495524699</c:v>
                </c:pt>
                <c:pt idx="6417">
                  <c:v>-3709.3851944101102</c:v>
                </c:pt>
                <c:pt idx="6418">
                  <c:v>-3625.1338186113198</c:v>
                </c:pt>
                <c:pt idx="6419">
                  <c:v>-3513.9532270463201</c:v>
                </c:pt>
                <c:pt idx="6420">
                  <c:v>-3377.1201298390201</c:v>
                </c:pt>
                <c:pt idx="6421">
                  <c:v>-3322.8292893170801</c:v>
                </c:pt>
                <c:pt idx="6422">
                  <c:v>-3277.8634791272898</c:v>
                </c:pt>
                <c:pt idx="6423">
                  <c:v>-3160.9650849956902</c:v>
                </c:pt>
                <c:pt idx="6424">
                  <c:v>-3050.0632005584698</c:v>
                </c:pt>
                <c:pt idx="6425">
                  <c:v>-2939.5915465520502</c:v>
                </c:pt>
                <c:pt idx="6426">
                  <c:v>-2838.1538934324699</c:v>
                </c:pt>
                <c:pt idx="6427">
                  <c:v>-2740.1062631883401</c:v>
                </c:pt>
                <c:pt idx="6428">
                  <c:v>-2623.88383453596</c:v>
                </c:pt>
                <c:pt idx="6429">
                  <c:v>-2508.9706995874799</c:v>
                </c:pt>
                <c:pt idx="6430">
                  <c:v>-2397.8320856494802</c:v>
                </c:pt>
                <c:pt idx="6431">
                  <c:v>-2276.7596681615901</c:v>
                </c:pt>
                <c:pt idx="6432">
                  <c:v>-2154.2838370960599</c:v>
                </c:pt>
                <c:pt idx="6433">
                  <c:v>-2002.12742696999</c:v>
                </c:pt>
                <c:pt idx="6434">
                  <c:v>-1886.72955254248</c:v>
                </c:pt>
                <c:pt idx="6435">
                  <c:v>-1853.94687273158</c:v>
                </c:pt>
                <c:pt idx="6436">
                  <c:v>-1762.3677946396899</c:v>
                </c:pt>
                <c:pt idx="6437">
                  <c:v>-1625.7267416355501</c:v>
                </c:pt>
                <c:pt idx="6438">
                  <c:v>-1519.30109558544</c:v>
                </c:pt>
                <c:pt idx="6439">
                  <c:v>-1410.7015344551801</c:v>
                </c:pt>
                <c:pt idx="6440">
                  <c:v>-1299.1605532824999</c:v>
                </c:pt>
                <c:pt idx="6441">
                  <c:v>-1189.4593778041999</c:v>
                </c:pt>
                <c:pt idx="6442">
                  <c:v>-1088.5101553593399</c:v>
                </c:pt>
                <c:pt idx="6443">
                  <c:v>-1000.5218359354</c:v>
                </c:pt>
                <c:pt idx="6444">
                  <c:v>-914.98143418950201</c:v>
                </c:pt>
                <c:pt idx="6445">
                  <c:v>-809.47649082612998</c:v>
                </c:pt>
                <c:pt idx="6446">
                  <c:v>-684.17848445866196</c:v>
                </c:pt>
                <c:pt idx="6447">
                  <c:v>-530.95240721102004</c:v>
                </c:pt>
                <c:pt idx="6448">
                  <c:v>-452.97802017727298</c:v>
                </c:pt>
                <c:pt idx="6449">
                  <c:v>-431.52511261983398</c:v>
                </c:pt>
                <c:pt idx="6450">
                  <c:v>-343.75473069875801</c:v>
                </c:pt>
                <c:pt idx="6451">
                  <c:v>-255.45189109549199</c:v>
                </c:pt>
                <c:pt idx="6452">
                  <c:v>-176.56085335872899</c:v>
                </c:pt>
                <c:pt idx="6453">
                  <c:v>-94.427397262517999</c:v>
                </c:pt>
                <c:pt idx="6454">
                  <c:v>-24.888184349026702</c:v>
                </c:pt>
                <c:pt idx="6455">
                  <c:v>30.0312150233216</c:v>
                </c:pt>
                <c:pt idx="6456">
                  <c:v>84.153393078529206</c:v>
                </c:pt>
                <c:pt idx="6457">
                  <c:v>145.36098102283299</c:v>
                </c:pt>
                <c:pt idx="6458">
                  <c:v>205.46565304221099</c:v>
                </c:pt>
                <c:pt idx="6459">
                  <c:v>269.590045336809</c:v>
                </c:pt>
                <c:pt idx="6460">
                  <c:v>351.62540825256798</c:v>
                </c:pt>
                <c:pt idx="6461">
                  <c:v>438.95647417629402</c:v>
                </c:pt>
                <c:pt idx="6462">
                  <c:v>442.77119671318599</c:v>
                </c:pt>
                <c:pt idx="6463">
                  <c:v>430.99316189854801</c:v>
                </c:pt>
                <c:pt idx="6464">
                  <c:v>482.44973436900801</c:v>
                </c:pt>
                <c:pt idx="6465">
                  <c:v>527.88797224139898</c:v>
                </c:pt>
                <c:pt idx="6466">
                  <c:v>562.03104873100995</c:v>
                </c:pt>
                <c:pt idx="6467">
                  <c:v>586.89758155134598</c:v>
                </c:pt>
                <c:pt idx="6468">
                  <c:v>611.00106790296604</c:v>
                </c:pt>
                <c:pt idx="6469">
                  <c:v>632.64826626773402</c:v>
                </c:pt>
                <c:pt idx="6470">
                  <c:v>649.71359278038096</c:v>
                </c:pt>
                <c:pt idx="6471">
                  <c:v>661.32702178715999</c:v>
                </c:pt>
                <c:pt idx="6472">
                  <c:v>670.85953293608304</c:v>
                </c:pt>
                <c:pt idx="6473">
                  <c:v>681.85720002656205</c:v>
                </c:pt>
                <c:pt idx="6474">
                  <c:v>738.46906423808196</c:v>
                </c:pt>
                <c:pt idx="6475">
                  <c:v>778.05359049916206</c:v>
                </c:pt>
                <c:pt idx="6476">
                  <c:v>732.87511803565303</c:v>
                </c:pt>
                <c:pt idx="6477">
                  <c:v>705.25752384713405</c:v>
                </c:pt>
                <c:pt idx="6478">
                  <c:v>707.332347748644</c:v>
                </c:pt>
                <c:pt idx="6479">
                  <c:v>702.39319522937899</c:v>
                </c:pt>
                <c:pt idx="6480">
                  <c:v>700.53941319873195</c:v>
                </c:pt>
                <c:pt idx="6481">
                  <c:v>707.65914870195604</c:v>
                </c:pt>
                <c:pt idx="6482">
                  <c:v>710.03244043592804</c:v>
                </c:pt>
                <c:pt idx="6483">
                  <c:v>698.69881402609406</c:v>
                </c:pt>
                <c:pt idx="6484">
                  <c:v>689.40278165571101</c:v>
                </c:pt>
                <c:pt idx="6485">
                  <c:v>695.07579286370799</c:v>
                </c:pt>
                <c:pt idx="6486">
                  <c:v>728.53787747511103</c:v>
                </c:pt>
                <c:pt idx="6487">
                  <c:v>764.82526399136395</c:v>
                </c:pt>
                <c:pt idx="6488">
                  <c:v>715.26021986826299</c:v>
                </c:pt>
                <c:pt idx="6489">
                  <c:v>655.87351673803903</c:v>
                </c:pt>
                <c:pt idx="6490">
                  <c:v>665.14282926948499</c:v>
                </c:pt>
                <c:pt idx="6491">
                  <c:v>669.31737131957698</c:v>
                </c:pt>
                <c:pt idx="6492">
                  <c:v>678.23971228931202</c:v>
                </c:pt>
                <c:pt idx="6493">
                  <c:v>688.19565023974098</c:v>
                </c:pt>
                <c:pt idx="6494">
                  <c:v>693.02518890140095</c:v>
                </c:pt>
                <c:pt idx="6495">
                  <c:v>698.73831079381705</c:v>
                </c:pt>
                <c:pt idx="6496">
                  <c:v>701.52204679685701</c:v>
                </c:pt>
                <c:pt idx="6497">
                  <c:v>697.80243999732704</c:v>
                </c:pt>
                <c:pt idx="6498">
                  <c:v>699.31342752157798</c:v>
                </c:pt>
                <c:pt idx="6499">
                  <c:v>728.314905650985</c:v>
                </c:pt>
                <c:pt idx="6500">
                  <c:v>795.37109053565905</c:v>
                </c:pt>
                <c:pt idx="6501">
                  <c:v>820.34803653719996</c:v>
                </c:pt>
                <c:pt idx="6502">
                  <c:v>774.36003193706904</c:v>
                </c:pt>
                <c:pt idx="6503">
                  <c:v>764.309029453363</c:v>
                </c:pt>
                <c:pt idx="6504">
                  <c:v>797.99161899498199</c:v>
                </c:pt>
                <c:pt idx="6505">
                  <c:v>825.48562361805</c:v>
                </c:pt>
                <c:pt idx="6506">
                  <c:v>849.16227554112299</c:v>
                </c:pt>
                <c:pt idx="6507">
                  <c:v>872.72523031757203</c:v>
                </c:pt>
                <c:pt idx="6508">
                  <c:v>898.33649320154598</c:v>
                </c:pt>
                <c:pt idx="6509">
                  <c:v>925.69743950301995</c:v>
                </c:pt>
                <c:pt idx="6510">
                  <c:v>954.67815757154199</c:v>
                </c:pt>
                <c:pt idx="6511">
                  <c:v>1005.48908116149</c:v>
                </c:pt>
                <c:pt idx="6512">
                  <c:v>1086.2813349875801</c:v>
                </c:pt>
                <c:pt idx="6513">
                  <c:v>1161.63328850686</c:v>
                </c:pt>
                <c:pt idx="6514">
                  <c:v>1162.9748518645599</c:v>
                </c:pt>
                <c:pt idx="6515">
                  <c:v>1160.0976175784201</c:v>
                </c:pt>
                <c:pt idx="6516">
                  <c:v>1214.36255943591</c:v>
                </c:pt>
                <c:pt idx="6517">
                  <c:v>1261.0641680472199</c:v>
                </c:pt>
                <c:pt idx="6518">
                  <c:v>1310.77635937018</c:v>
                </c:pt>
                <c:pt idx="6519">
                  <c:v>1359.096192022</c:v>
                </c:pt>
                <c:pt idx="6520">
                  <c:v>1404.38398952548</c:v>
                </c:pt>
                <c:pt idx="6521">
                  <c:v>1456.28458533393</c:v>
                </c:pt>
                <c:pt idx="6522">
                  <c:v>1503.8701701223299</c:v>
                </c:pt>
                <c:pt idx="6523">
                  <c:v>1561.7783896672299</c:v>
                </c:pt>
                <c:pt idx="6524">
                  <c:v>1643.2584852615</c:v>
                </c:pt>
                <c:pt idx="6525">
                  <c:v>1740.4574215770101</c:v>
                </c:pt>
                <c:pt idx="6526">
                  <c:v>1766.16080438122</c:v>
                </c:pt>
                <c:pt idx="6527">
                  <c:v>1755.54906733352</c:v>
                </c:pt>
                <c:pt idx="6528">
                  <c:v>1807.77943729564</c:v>
                </c:pt>
                <c:pt idx="6529">
                  <c:v>1863.0832986416599</c:v>
                </c:pt>
                <c:pt idx="6530">
                  <c:v>1918.77791468184</c:v>
                </c:pt>
                <c:pt idx="6531">
                  <c:v>1977.97142723312</c:v>
                </c:pt>
                <c:pt idx="6532">
                  <c:v>2031.33608135496</c:v>
                </c:pt>
                <c:pt idx="6533">
                  <c:v>2069.7782266076902</c:v>
                </c:pt>
                <c:pt idx="6534">
                  <c:v>2103.63456744521</c:v>
                </c:pt>
                <c:pt idx="6535">
                  <c:v>2146.1796017768702</c:v>
                </c:pt>
                <c:pt idx="6536">
                  <c:v>2187.1967430324798</c:v>
                </c:pt>
                <c:pt idx="6537">
                  <c:v>2243.1345127893201</c:v>
                </c:pt>
                <c:pt idx="6538">
                  <c:v>2320.1570532385799</c:v>
                </c:pt>
                <c:pt idx="6539">
                  <c:v>2384.7072871816399</c:v>
                </c:pt>
                <c:pt idx="6540">
                  <c:v>2378.0283054240499</c:v>
                </c:pt>
                <c:pt idx="6541">
                  <c:v>2371.9493157938</c:v>
                </c:pt>
                <c:pt idx="6542">
                  <c:v>2412.2430769120701</c:v>
                </c:pt>
                <c:pt idx="6543">
                  <c:v>2434.52676551184</c:v>
                </c:pt>
                <c:pt idx="6544">
                  <c:v>2460.0589220901602</c:v>
                </c:pt>
                <c:pt idx="6545">
                  <c:v>2490.6766574993298</c:v>
                </c:pt>
                <c:pt idx="6546">
                  <c:v>2514.0568737399499</c:v>
                </c:pt>
                <c:pt idx="6547">
                  <c:v>2529.7183854616201</c:v>
                </c:pt>
                <c:pt idx="6548">
                  <c:v>2530.8015793509098</c:v>
                </c:pt>
                <c:pt idx="6549">
                  <c:v>2535.89062175873</c:v>
                </c:pt>
                <c:pt idx="6550">
                  <c:v>2564.1676031802999</c:v>
                </c:pt>
                <c:pt idx="6551">
                  <c:v>2615.5664045202898</c:v>
                </c:pt>
                <c:pt idx="6552">
                  <c:v>2594.6862890810298</c:v>
                </c:pt>
                <c:pt idx="6553">
                  <c:v>2533.6207442996401</c:v>
                </c:pt>
                <c:pt idx="6554">
                  <c:v>2534.3216393011799</c:v>
                </c:pt>
                <c:pt idx="6555">
                  <c:v>2528.9043483216701</c:v>
                </c:pt>
                <c:pt idx="6556">
                  <c:v>2511.0768865764198</c:v>
                </c:pt>
                <c:pt idx="6557">
                  <c:v>2487.9438119360798</c:v>
                </c:pt>
                <c:pt idx="6558">
                  <c:v>2458.92902320133</c:v>
                </c:pt>
                <c:pt idx="6559">
                  <c:v>2434.0047655441699</c:v>
                </c:pt>
                <c:pt idx="6560">
                  <c:v>2421.5419694900202</c:v>
                </c:pt>
                <c:pt idx="6561">
                  <c:v>2422.3653021408199</c:v>
                </c:pt>
                <c:pt idx="6562">
                  <c:v>2442.9633452522698</c:v>
                </c:pt>
                <c:pt idx="6563">
                  <c:v>2367.8464689543398</c:v>
                </c:pt>
                <c:pt idx="6564">
                  <c:v>2258.0945404538102</c:v>
                </c:pt>
                <c:pt idx="6565">
                  <c:v>2228.9209542987601</c:v>
                </c:pt>
                <c:pt idx="6566">
                  <c:v>2187.3574890172899</c:v>
                </c:pt>
                <c:pt idx="6567">
                  <c:v>2131.9678471918701</c:v>
                </c:pt>
                <c:pt idx="6568">
                  <c:v>2071.0497726342901</c:v>
                </c:pt>
                <c:pt idx="6569">
                  <c:v>2007.6580574479799</c:v>
                </c:pt>
                <c:pt idx="6570">
                  <c:v>1950.6832112653501</c:v>
                </c:pt>
                <c:pt idx="6571">
                  <c:v>1907.46560560495</c:v>
                </c:pt>
                <c:pt idx="6572">
                  <c:v>1882.1838054747</c:v>
                </c:pt>
                <c:pt idx="6573">
                  <c:v>1874.3125804037099</c:v>
                </c:pt>
                <c:pt idx="6574">
                  <c:v>1765.57969364826</c:v>
                </c:pt>
                <c:pt idx="6575">
                  <c:v>1629.28857728208</c:v>
                </c:pt>
                <c:pt idx="6576">
                  <c:v>1579.3730726261999</c:v>
                </c:pt>
                <c:pt idx="6577">
                  <c:v>1517.0761873041499</c:v>
                </c:pt>
                <c:pt idx="6578">
                  <c:v>1443.2934940098201</c:v>
                </c:pt>
                <c:pt idx="6579">
                  <c:v>1371.78314721319</c:v>
                </c:pt>
                <c:pt idx="6580">
                  <c:v>1309.4159925716399</c:v>
                </c:pt>
                <c:pt idx="6581">
                  <c:v>1252.9248558827801</c:v>
                </c:pt>
                <c:pt idx="6582">
                  <c:v>1182.2079905574999</c:v>
                </c:pt>
                <c:pt idx="6583">
                  <c:v>1107.396160558</c:v>
                </c:pt>
                <c:pt idx="6584">
                  <c:v>1058.33021683119</c:v>
                </c:pt>
                <c:pt idx="6585">
                  <c:v>1052.72449585605</c:v>
                </c:pt>
                <c:pt idx="6586">
                  <c:v>994.07348019827703</c:v>
                </c:pt>
                <c:pt idx="6587">
                  <c:v>869.95795622418598</c:v>
                </c:pt>
                <c:pt idx="6588">
                  <c:v>800.63144128156898</c:v>
                </c:pt>
                <c:pt idx="6589">
                  <c:v>739.93637753745702</c:v>
                </c:pt>
                <c:pt idx="6590">
                  <c:v>677.05240337023804</c:v>
                </c:pt>
                <c:pt idx="6591">
                  <c:v>627.66610769909801</c:v>
                </c:pt>
                <c:pt idx="6592">
                  <c:v>577.08143572799202</c:v>
                </c:pt>
                <c:pt idx="6593">
                  <c:v>525.82641751382005</c:v>
                </c:pt>
                <c:pt idx="6594">
                  <c:v>493.38621844969498</c:v>
                </c:pt>
                <c:pt idx="6595">
                  <c:v>487.065287369278</c:v>
                </c:pt>
                <c:pt idx="6596">
                  <c:v>507.64804239925297</c:v>
                </c:pt>
                <c:pt idx="6597">
                  <c:v>459.15661203886299</c:v>
                </c:pt>
                <c:pt idx="6598">
                  <c:v>366.60697710422698</c:v>
                </c:pt>
                <c:pt idx="6599">
                  <c:v>343.89172324826501</c:v>
                </c:pt>
                <c:pt idx="6600">
                  <c:v>328.16638733195498</c:v>
                </c:pt>
                <c:pt idx="6601">
                  <c:v>299.87770861378698</c:v>
                </c:pt>
                <c:pt idx="6602">
                  <c:v>282.01601995983299</c:v>
                </c:pt>
                <c:pt idx="6603">
                  <c:v>281.32709638841101</c:v>
                </c:pt>
                <c:pt idx="6604">
                  <c:v>280.268601271075</c:v>
                </c:pt>
                <c:pt idx="6605">
                  <c:v>299.088451875293</c:v>
                </c:pt>
                <c:pt idx="6606">
                  <c:v>358.93090871019302</c:v>
                </c:pt>
                <c:pt idx="6607">
                  <c:v>451.61695657777</c:v>
                </c:pt>
                <c:pt idx="6608">
                  <c:v>447.88647526343198</c:v>
                </c:pt>
                <c:pt idx="6609">
                  <c:v>381.29192411905001</c:v>
                </c:pt>
                <c:pt idx="6610">
                  <c:v>398.220154499518</c:v>
                </c:pt>
                <c:pt idx="6611">
                  <c:v>426.73099115370002</c:v>
                </c:pt>
                <c:pt idx="6612">
                  <c:v>466.46660549433699</c:v>
                </c:pt>
                <c:pt idx="6613">
                  <c:v>520.60783269146998</c:v>
                </c:pt>
                <c:pt idx="6614">
                  <c:v>572.58176114751598</c:v>
                </c:pt>
                <c:pt idx="6615">
                  <c:v>633.057170411519</c:v>
                </c:pt>
                <c:pt idx="6616">
                  <c:v>692.40445979398999</c:v>
                </c:pt>
                <c:pt idx="6617">
                  <c:v>748.27821141741003</c:v>
                </c:pt>
                <c:pt idx="6618">
                  <c:v>822.17017075086005</c:v>
                </c:pt>
                <c:pt idx="6619">
                  <c:v>941.36457986369498</c:v>
                </c:pt>
                <c:pt idx="6620">
                  <c:v>1029.27730099987</c:v>
                </c:pt>
                <c:pt idx="6621">
                  <c:v>1050.06361038621</c:v>
                </c:pt>
                <c:pt idx="6622">
                  <c:v>1110.4668807468699</c:v>
                </c:pt>
                <c:pt idx="6623">
                  <c:v>1204.0821439951801</c:v>
                </c:pt>
                <c:pt idx="6624">
                  <c:v>1291.2586788005401</c:v>
                </c:pt>
                <c:pt idx="6625">
                  <c:v>1375.8864286046301</c:v>
                </c:pt>
                <c:pt idx="6626">
                  <c:v>1473.0877898794599</c:v>
                </c:pt>
                <c:pt idx="6627">
                  <c:v>1574.3004688855101</c:v>
                </c:pt>
                <c:pt idx="6628">
                  <c:v>1671.95852978721</c:v>
                </c:pt>
                <c:pt idx="6629">
                  <c:v>1781.2489384262799</c:v>
                </c:pt>
                <c:pt idx="6630">
                  <c:v>1876.5614754836799</c:v>
                </c:pt>
                <c:pt idx="6631">
                  <c:v>1971.3711286028999</c:v>
                </c:pt>
                <c:pt idx="6632">
                  <c:v>2098.7327913838999</c:v>
                </c:pt>
                <c:pt idx="6633">
                  <c:v>2260.5981016655901</c:v>
                </c:pt>
                <c:pt idx="6634">
                  <c:v>2356.3600151369901</c:v>
                </c:pt>
                <c:pt idx="6635">
                  <c:v>2398.6216907735402</c:v>
                </c:pt>
                <c:pt idx="6636">
                  <c:v>2494.2545926838102</c:v>
                </c:pt>
                <c:pt idx="6637">
                  <c:v>2604.3588587337099</c:v>
                </c:pt>
                <c:pt idx="6638">
                  <c:v>2717.3076734599099</c:v>
                </c:pt>
                <c:pt idx="6639">
                  <c:v>2827.9916914199798</c:v>
                </c:pt>
                <c:pt idx="6640">
                  <c:v>2940.3894689446802</c:v>
                </c:pt>
                <c:pt idx="6641">
                  <c:v>3040.9614937277202</c:v>
                </c:pt>
                <c:pt idx="6642">
                  <c:v>3133.15756900522</c:v>
                </c:pt>
                <c:pt idx="6643">
                  <c:v>3227.1032082318102</c:v>
                </c:pt>
                <c:pt idx="6644">
                  <c:v>3314.8390143193901</c:v>
                </c:pt>
                <c:pt idx="6645">
                  <c:v>3429.1752466395001</c:v>
                </c:pt>
                <c:pt idx="6646">
                  <c:v>3572.1186144585399</c:v>
                </c:pt>
                <c:pt idx="6647">
                  <c:v>3689.6454055446702</c:v>
                </c:pt>
                <c:pt idx="6648">
                  <c:v>3724.6010133264399</c:v>
                </c:pt>
                <c:pt idx="6649">
                  <c:v>3759.4322405459602</c:v>
                </c:pt>
                <c:pt idx="6650">
                  <c:v>3847.2002285076201</c:v>
                </c:pt>
                <c:pt idx="6651">
                  <c:v>3914.8408286812</c:v>
                </c:pt>
                <c:pt idx="6652">
                  <c:v>3982.3992896784898</c:v>
                </c:pt>
                <c:pt idx="6653">
                  <c:v>4046.5879683020498</c:v>
                </c:pt>
                <c:pt idx="6654">
                  <c:v>4098.7338936124197</c:v>
                </c:pt>
                <c:pt idx="6655">
                  <c:v>4143.8794708730202</c:v>
                </c:pt>
                <c:pt idx="6656">
                  <c:v>4189.5402080497797</c:v>
                </c:pt>
                <c:pt idx="6657">
                  <c:v>4224.7662338724804</c:v>
                </c:pt>
                <c:pt idx="6658">
                  <c:v>4249.6652291740202</c:v>
                </c:pt>
                <c:pt idx="6659">
                  <c:v>4292.0113534830698</c:v>
                </c:pt>
                <c:pt idx="6660">
                  <c:v>4376.94476663772</c:v>
                </c:pt>
                <c:pt idx="6661">
                  <c:v>4415.5789123855202</c:v>
                </c:pt>
                <c:pt idx="6662">
                  <c:v>4368.7276867872897</c:v>
                </c:pt>
                <c:pt idx="6663">
                  <c:v>4352.5329836807896</c:v>
                </c:pt>
                <c:pt idx="6664">
                  <c:v>4356.8240088082603</c:v>
                </c:pt>
                <c:pt idx="6665">
                  <c:v>4342.8451377586498</c:v>
                </c:pt>
                <c:pt idx="6666">
                  <c:v>4323.5343744519396</c:v>
                </c:pt>
                <c:pt idx="6667">
                  <c:v>4304.8416356632897</c:v>
                </c:pt>
                <c:pt idx="6668">
                  <c:v>4285.7294970943103</c:v>
                </c:pt>
                <c:pt idx="6669">
                  <c:v>4256.7452164350298</c:v>
                </c:pt>
                <c:pt idx="6670">
                  <c:v>4216.0995613515897</c:v>
                </c:pt>
                <c:pt idx="6671">
                  <c:v>4165.3005629052104</c:v>
                </c:pt>
                <c:pt idx="6672">
                  <c:v>4113.9524091507101</c:v>
                </c:pt>
                <c:pt idx="6673">
                  <c:v>4074.6221739460598</c:v>
                </c:pt>
                <c:pt idx="6674">
                  <c:v>4066.81186100174</c:v>
                </c:pt>
                <c:pt idx="6675">
                  <c:v>3986.2031150971302</c:v>
                </c:pt>
                <c:pt idx="6676">
                  <c:v>3851.98458208289</c:v>
                </c:pt>
                <c:pt idx="6677">
                  <c:v>3777.13951396638</c:v>
                </c:pt>
                <c:pt idx="6678">
                  <c:v>3700.3507457677902</c:v>
                </c:pt>
                <c:pt idx="6679">
                  <c:v>3605.1463991645201</c:v>
                </c:pt>
                <c:pt idx="6680">
                  <c:v>3508.6431947539099</c:v>
                </c:pt>
                <c:pt idx="6681">
                  <c:v>3424.0867672711602</c:v>
                </c:pt>
                <c:pt idx="6682">
                  <c:v>3333.7019399184701</c:v>
                </c:pt>
                <c:pt idx="6683">
                  <c:v>3230.6100576594799</c:v>
                </c:pt>
                <c:pt idx="6684">
                  <c:v>3122.93096564085</c:v>
                </c:pt>
                <c:pt idx="6685">
                  <c:v>3012.1722900152199</c:v>
                </c:pt>
                <c:pt idx="6686">
                  <c:v>2909.0566556301301</c:v>
                </c:pt>
                <c:pt idx="6687">
                  <c:v>2822.39920795423</c:v>
                </c:pt>
                <c:pt idx="6688">
                  <c:v>2728.59035376767</c:v>
                </c:pt>
                <c:pt idx="6689">
                  <c:v>2575.1875795792598</c:v>
                </c:pt>
                <c:pt idx="6690">
                  <c:v>2415.46901062286</c:v>
                </c:pt>
                <c:pt idx="6691">
                  <c:v>2298.0460614179401</c:v>
                </c:pt>
                <c:pt idx="6692">
                  <c:v>2179.5080285818699</c:v>
                </c:pt>
                <c:pt idx="6693">
                  <c:v>2054.93933315922</c:v>
                </c:pt>
                <c:pt idx="6694">
                  <c:v>1922.54314142257</c:v>
                </c:pt>
                <c:pt idx="6695">
                  <c:v>1788.1020154565001</c:v>
                </c:pt>
                <c:pt idx="6696">
                  <c:v>1654.2327175339699</c:v>
                </c:pt>
                <c:pt idx="6697">
                  <c:v>1514.75845385756</c:v>
                </c:pt>
                <c:pt idx="6698">
                  <c:v>1382.7654098646899</c:v>
                </c:pt>
                <c:pt idx="6699">
                  <c:v>1264.8317771868601</c:v>
                </c:pt>
                <c:pt idx="6700">
                  <c:v>1149.67124457815</c:v>
                </c:pt>
                <c:pt idx="6701">
                  <c:v>1067.44211515134</c:v>
                </c:pt>
                <c:pt idx="6702">
                  <c:v>948.40543869701401</c:v>
                </c:pt>
                <c:pt idx="6703">
                  <c:v>756.67112547292504</c:v>
                </c:pt>
                <c:pt idx="6704">
                  <c:v>605.32180909498504</c:v>
                </c:pt>
                <c:pt idx="6705">
                  <c:v>493.15311881720203</c:v>
                </c:pt>
                <c:pt idx="6706">
                  <c:v>375.320239419171</c:v>
                </c:pt>
                <c:pt idx="6707">
                  <c:v>254.81117546909601</c:v>
                </c:pt>
                <c:pt idx="6708">
                  <c:v>133.17647679671899</c:v>
                </c:pt>
                <c:pt idx="6709">
                  <c:v>16.3300666208286</c:v>
                </c:pt>
                <c:pt idx="6710">
                  <c:v>-95.273489229474606</c:v>
                </c:pt>
                <c:pt idx="6711">
                  <c:v>-207.607451668865</c:v>
                </c:pt>
                <c:pt idx="6712">
                  <c:v>-324.19942715398997</c:v>
                </c:pt>
                <c:pt idx="6713">
                  <c:v>-427.73422020259301</c:v>
                </c:pt>
                <c:pt idx="6714">
                  <c:v>-506.83526566945801</c:v>
                </c:pt>
                <c:pt idx="6715">
                  <c:v>-563.74234672926798</c:v>
                </c:pt>
                <c:pt idx="6716">
                  <c:v>-677.54370720490294</c:v>
                </c:pt>
                <c:pt idx="6717">
                  <c:v>-822.68825086478796</c:v>
                </c:pt>
                <c:pt idx="6718">
                  <c:v>-908.88237604276696</c:v>
                </c:pt>
                <c:pt idx="6719">
                  <c:v>-991.85689198591501</c:v>
                </c:pt>
                <c:pt idx="6720">
                  <c:v>-1080.8508492630301</c:v>
                </c:pt>
                <c:pt idx="6721">
                  <c:v>-1163.09946995173</c:v>
                </c:pt>
                <c:pt idx="6722">
                  <c:v>-1236.15694306569</c:v>
                </c:pt>
                <c:pt idx="6723">
                  <c:v>-1308.4301478561799</c:v>
                </c:pt>
                <c:pt idx="6724">
                  <c:v>-1381.0107562994699</c:v>
                </c:pt>
                <c:pt idx="6725">
                  <c:v>-1450.77215052508</c:v>
                </c:pt>
                <c:pt idx="6726">
                  <c:v>-1521.4627503332099</c:v>
                </c:pt>
                <c:pt idx="6727">
                  <c:v>-1576.1630359471201</c:v>
                </c:pt>
                <c:pt idx="6728">
                  <c:v>-1594.29746592529</c:v>
                </c:pt>
                <c:pt idx="6729">
                  <c:v>-1613.3337931328499</c:v>
                </c:pt>
                <c:pt idx="6730">
                  <c:v>-1735.5694264205999</c:v>
                </c:pt>
                <c:pt idx="6731">
                  <c:v>-1869.3766860701801</c:v>
                </c:pt>
                <c:pt idx="6732">
                  <c:v>-1874.3035190737</c:v>
                </c:pt>
                <c:pt idx="6733">
                  <c:v>-1816.4344158687099</c:v>
                </c:pt>
                <c:pt idx="6734">
                  <c:v>-1875.9444930831201</c:v>
                </c:pt>
                <c:pt idx="6735">
                  <c:v>-1987.7180131197699</c:v>
                </c:pt>
                <c:pt idx="6736">
                  <c:v>-2010.3689429318699</c:v>
                </c:pt>
                <c:pt idx="6737">
                  <c:v>-2025.19358433303</c:v>
                </c:pt>
                <c:pt idx="6738">
                  <c:v>-2050.23318186084</c:v>
                </c:pt>
                <c:pt idx="6739">
                  <c:v>-2085.4745286417401</c:v>
                </c:pt>
                <c:pt idx="6740">
                  <c:v>-2111.2181041162798</c:v>
                </c:pt>
                <c:pt idx="6741">
                  <c:v>-2124.9324659101098</c:v>
                </c:pt>
                <c:pt idx="6742">
                  <c:v>-2093.5951930042102</c:v>
                </c:pt>
                <c:pt idx="6743">
                  <c:v>-2098.1100680950899</c:v>
                </c:pt>
                <c:pt idx="6744">
                  <c:v>-2181.8877143657601</c:v>
                </c:pt>
                <c:pt idx="6745">
                  <c:v>-2219.6983011147199</c:v>
                </c:pt>
                <c:pt idx="6746">
                  <c:v>-2225.29921864064</c:v>
                </c:pt>
                <c:pt idx="6747">
                  <c:v>-2245.0438154386302</c:v>
                </c:pt>
                <c:pt idx="6748">
                  <c:v>-2260.1135183391898</c:v>
                </c:pt>
                <c:pt idx="6749">
                  <c:v>-2271.49336228019</c:v>
                </c:pt>
                <c:pt idx="6750">
                  <c:v>-2273.0561705580599</c:v>
                </c:pt>
                <c:pt idx="6751">
                  <c:v>-2271.9547166300999</c:v>
                </c:pt>
                <c:pt idx="6752">
                  <c:v>-2282.2739613056701</c:v>
                </c:pt>
                <c:pt idx="6753">
                  <c:v>-2306.9521496225502</c:v>
                </c:pt>
                <c:pt idx="6754">
                  <c:v>-2316.2654165989702</c:v>
                </c:pt>
                <c:pt idx="6755">
                  <c:v>-2294.2778811876001</c:v>
                </c:pt>
                <c:pt idx="6756">
                  <c:v>-2251.96400089183</c:v>
                </c:pt>
                <c:pt idx="6757">
                  <c:v>-2278.9753797200901</c:v>
                </c:pt>
                <c:pt idx="6758">
                  <c:v>-2348.12380806698</c:v>
                </c:pt>
                <c:pt idx="6759">
                  <c:v>-2357.1401750752302</c:v>
                </c:pt>
                <c:pt idx="6760">
                  <c:v>-2363.3964752915099</c:v>
                </c:pt>
                <c:pt idx="6761">
                  <c:v>-2377.0193513991098</c:v>
                </c:pt>
                <c:pt idx="6762">
                  <c:v>-2389.73759924755</c:v>
                </c:pt>
                <c:pt idx="6763">
                  <c:v>-2403.4225351703499</c:v>
                </c:pt>
                <c:pt idx="6764">
                  <c:v>-2411.78892133301</c:v>
                </c:pt>
                <c:pt idx="6765">
                  <c:v>-2420.0997579879299</c:v>
                </c:pt>
                <c:pt idx="6766">
                  <c:v>-2435.4970600064798</c:v>
                </c:pt>
                <c:pt idx="6767">
                  <c:v>-2451.0761620960302</c:v>
                </c:pt>
                <c:pt idx="6768">
                  <c:v>-2450.97426499724</c:v>
                </c:pt>
                <c:pt idx="6769">
                  <c:v>-2427.2002660632302</c:v>
                </c:pt>
                <c:pt idx="6770">
                  <c:v>-2409.5620870433299</c:v>
                </c:pt>
                <c:pt idx="6771">
                  <c:v>-2464.2993407500398</c:v>
                </c:pt>
                <c:pt idx="6772">
                  <c:v>-2529.7419727810002</c:v>
                </c:pt>
                <c:pt idx="6773">
                  <c:v>-2548.1065634873698</c:v>
                </c:pt>
                <c:pt idx="6774">
                  <c:v>-2576.4164174458101</c:v>
                </c:pt>
                <c:pt idx="6775">
                  <c:v>-2609.6789952467602</c:v>
                </c:pt>
                <c:pt idx="6776">
                  <c:v>-2624.7832809903598</c:v>
                </c:pt>
                <c:pt idx="6777">
                  <c:v>-2625.3585300425302</c:v>
                </c:pt>
                <c:pt idx="6778">
                  <c:v>-2637.0999444855202</c:v>
                </c:pt>
                <c:pt idx="6779">
                  <c:v>-2638.1630256579001</c:v>
                </c:pt>
                <c:pt idx="6780">
                  <c:v>-2614.0540501938899</c:v>
                </c:pt>
                <c:pt idx="6781">
                  <c:v>-2605.5451522058602</c:v>
                </c:pt>
                <c:pt idx="6782">
                  <c:v>-2677.6413335819002</c:v>
                </c:pt>
                <c:pt idx="6783">
                  <c:v>-2739.6904423672099</c:v>
                </c:pt>
                <c:pt idx="6784">
                  <c:v>-2741.1653678068001</c:v>
                </c:pt>
                <c:pt idx="6785">
                  <c:v>-2755.52864558486</c:v>
                </c:pt>
                <c:pt idx="6786">
                  <c:v>-2771.7990784205799</c:v>
                </c:pt>
                <c:pt idx="6787">
                  <c:v>-2783.44162899619</c:v>
                </c:pt>
                <c:pt idx="6788">
                  <c:v>-2793.7587542025899</c:v>
                </c:pt>
                <c:pt idx="6789">
                  <c:v>-2809.6443984766302</c:v>
                </c:pt>
                <c:pt idx="6790">
                  <c:v>-2825.0376201174399</c:v>
                </c:pt>
                <c:pt idx="6791">
                  <c:v>-2827.14151165054</c:v>
                </c:pt>
                <c:pt idx="6792">
                  <c:v>-2811.9290681571902</c:v>
                </c:pt>
                <c:pt idx="6793">
                  <c:v>-2779.82262480704</c:v>
                </c:pt>
                <c:pt idx="6794">
                  <c:v>-2812.0215401759501</c:v>
                </c:pt>
                <c:pt idx="6795">
                  <c:v>-2859.70819365126</c:v>
                </c:pt>
                <c:pt idx="6796">
                  <c:v>-2837.4619512167701</c:v>
                </c:pt>
                <c:pt idx="6797">
                  <c:v>-2823.2128963402401</c:v>
                </c:pt>
                <c:pt idx="6798">
                  <c:v>-2826.2695064332902</c:v>
                </c:pt>
                <c:pt idx="6799">
                  <c:v>-2829.7777382335398</c:v>
                </c:pt>
                <c:pt idx="6800">
                  <c:v>-2823.2405285935001</c:v>
                </c:pt>
                <c:pt idx="6801">
                  <c:v>-2811.045811771</c:v>
                </c:pt>
                <c:pt idx="6802">
                  <c:v>-2788.7651807736502</c:v>
                </c:pt>
                <c:pt idx="6803">
                  <c:v>-2755.5130945364299</c:v>
                </c:pt>
                <c:pt idx="6804">
                  <c:v>-2714.2439014172101</c:v>
                </c:pt>
                <c:pt idx="6805">
                  <c:v>-2720.2126539675101</c:v>
                </c:pt>
                <c:pt idx="6806">
                  <c:v>-2721.89669645913</c:v>
                </c:pt>
                <c:pt idx="6807">
                  <c:v>-2668.3266017626402</c:v>
                </c:pt>
                <c:pt idx="6808">
                  <c:v>-2634.0059323505402</c:v>
                </c:pt>
                <c:pt idx="6809">
                  <c:v>-2606.1065539316201</c:v>
                </c:pt>
                <c:pt idx="6810">
                  <c:v>-2569.4850006809602</c:v>
                </c:pt>
                <c:pt idx="6811">
                  <c:v>-2529.20619369632</c:v>
                </c:pt>
                <c:pt idx="6812">
                  <c:v>-2488.7865815677001</c:v>
                </c:pt>
                <c:pt idx="6813">
                  <c:v>-2456.4500110464301</c:v>
                </c:pt>
                <c:pt idx="6814">
                  <c:v>-2419.2123740202801</c:v>
                </c:pt>
                <c:pt idx="6815">
                  <c:v>-2361.11458652076</c:v>
                </c:pt>
                <c:pt idx="6816">
                  <c:v>-2258.2941830291102</c:v>
                </c:pt>
                <c:pt idx="6817">
                  <c:v>-2189.73472304496</c:v>
                </c:pt>
                <c:pt idx="6818">
                  <c:v>-2175.75771895561</c:v>
                </c:pt>
                <c:pt idx="6819">
                  <c:v>-2119.6270355913398</c:v>
                </c:pt>
                <c:pt idx="6820">
                  <c:v>-2046.6089483523101</c:v>
                </c:pt>
                <c:pt idx="6821">
                  <c:v>-1984.10298067756</c:v>
                </c:pt>
                <c:pt idx="6822">
                  <c:v>-1928.3628663946999</c:v>
                </c:pt>
                <c:pt idx="6823">
                  <c:v>-1868.3251084544099</c:v>
                </c:pt>
                <c:pt idx="6824">
                  <c:v>-1792.8977753463701</c:v>
                </c:pt>
                <c:pt idx="6825">
                  <c:v>-1708.41399642997</c:v>
                </c:pt>
                <c:pt idx="6826">
                  <c:v>-1627.85011711936</c:v>
                </c:pt>
                <c:pt idx="6827">
                  <c:v>-1537.86197995873</c:v>
                </c:pt>
                <c:pt idx="6828">
                  <c:v>-1416.5515255879</c:v>
                </c:pt>
                <c:pt idx="6829">
                  <c:v>-1313.9107487543599</c:v>
                </c:pt>
                <c:pt idx="6830">
                  <c:v>-1277.8943741380799</c:v>
                </c:pt>
                <c:pt idx="6831">
                  <c:v>-1226.8147709939201</c:v>
                </c:pt>
                <c:pt idx="6832">
                  <c:v>-1139.2667071707499</c:v>
                </c:pt>
                <c:pt idx="6833">
                  <c:v>-1052.75564349201</c:v>
                </c:pt>
                <c:pt idx="6834">
                  <c:v>-958.92990506454998</c:v>
                </c:pt>
                <c:pt idx="6835">
                  <c:v>-859.32412487342799</c:v>
                </c:pt>
                <c:pt idx="6836">
                  <c:v>-767.58852256877799</c:v>
                </c:pt>
                <c:pt idx="6837">
                  <c:v>-684.70164193319499</c:v>
                </c:pt>
                <c:pt idx="6838">
                  <c:v>-594.646734351026</c:v>
                </c:pt>
                <c:pt idx="6839">
                  <c:v>-475.40641644488699</c:v>
                </c:pt>
                <c:pt idx="6840">
                  <c:v>-380.497069719634</c:v>
                </c:pt>
                <c:pt idx="6841">
                  <c:v>-347.573059670139</c:v>
                </c:pt>
                <c:pt idx="6842">
                  <c:v>-274.68802096242399</c:v>
                </c:pt>
                <c:pt idx="6843">
                  <c:v>-168.49009551101699</c:v>
                </c:pt>
                <c:pt idx="6844">
                  <c:v>-85.755098623777599</c:v>
                </c:pt>
                <c:pt idx="6845">
                  <c:v>-5.5248731449775699</c:v>
                </c:pt>
                <c:pt idx="6846">
                  <c:v>75.838060097871804</c:v>
                </c:pt>
                <c:pt idx="6847">
                  <c:v>161.091629586077</c:v>
                </c:pt>
                <c:pt idx="6848">
                  <c:v>247.27661605598601</c:v>
                </c:pt>
                <c:pt idx="6849">
                  <c:v>333.65084533908401</c:v>
                </c:pt>
                <c:pt idx="6850">
                  <c:v>453.21187884395698</c:v>
                </c:pt>
                <c:pt idx="6851">
                  <c:v>535.43272468184296</c:v>
                </c:pt>
                <c:pt idx="6852">
                  <c:v>540.15095727845596</c:v>
                </c:pt>
                <c:pt idx="6853">
                  <c:v>588.21495481204499</c:v>
                </c:pt>
                <c:pt idx="6854">
                  <c:v>661.87010456819405</c:v>
                </c:pt>
                <c:pt idx="6855">
                  <c:v>718.83326083646705</c:v>
                </c:pt>
                <c:pt idx="6856">
                  <c:v>783.75625249746599</c:v>
                </c:pt>
                <c:pt idx="6857">
                  <c:v>841.99206269547994</c:v>
                </c:pt>
                <c:pt idx="6858">
                  <c:v>899.636871492316</c:v>
                </c:pt>
                <c:pt idx="6859">
                  <c:v>958.12085055928299</c:v>
                </c:pt>
                <c:pt idx="6860">
                  <c:v>1001.22123427717</c:v>
                </c:pt>
                <c:pt idx="6861">
                  <c:v>1040.18288914614</c:v>
                </c:pt>
                <c:pt idx="6862">
                  <c:v>1088.34066348488</c:v>
                </c:pt>
                <c:pt idx="6863">
                  <c:v>1148.9576196645301</c:v>
                </c:pt>
                <c:pt idx="6864">
                  <c:v>1240.84853570478</c:v>
                </c:pt>
                <c:pt idx="6865">
                  <c:v>1252.6808425391901</c:v>
                </c:pt>
                <c:pt idx="6866">
                  <c:v>1212.5068184988399</c:v>
                </c:pt>
                <c:pt idx="6867">
                  <c:v>1245.81902418399</c:v>
                </c:pt>
                <c:pt idx="6868">
                  <c:v>1274.8656908969999</c:v>
                </c:pt>
                <c:pt idx="6869">
                  <c:v>1283.3001366559099</c:v>
                </c:pt>
                <c:pt idx="6870">
                  <c:v>1285.7246199194301</c:v>
                </c:pt>
                <c:pt idx="6871">
                  <c:v>1285.79660655781</c:v>
                </c:pt>
                <c:pt idx="6872">
                  <c:v>1301.0872705408401</c:v>
                </c:pt>
                <c:pt idx="6873">
                  <c:v>1319.9542545126001</c:v>
                </c:pt>
                <c:pt idx="6874">
                  <c:v>1325.35517089015</c:v>
                </c:pt>
                <c:pt idx="6875">
                  <c:v>1336.2385363979799</c:v>
                </c:pt>
                <c:pt idx="6876">
                  <c:v>1386.8297592951801</c:v>
                </c:pt>
                <c:pt idx="6877">
                  <c:v>1396.7643246918101</c:v>
                </c:pt>
                <c:pt idx="6878">
                  <c:v>1326.1622572169799</c:v>
                </c:pt>
                <c:pt idx="6879">
                  <c:v>1295.73740170516</c:v>
                </c:pt>
                <c:pt idx="6880">
                  <c:v>1285.8398697681801</c:v>
                </c:pt>
                <c:pt idx="6881">
                  <c:v>1258.95605903666</c:v>
                </c:pt>
                <c:pt idx="6882">
                  <c:v>1235.3847840992601</c:v>
                </c:pt>
                <c:pt idx="6883">
                  <c:v>1213.0834225783999</c:v>
                </c:pt>
                <c:pt idx="6884">
                  <c:v>1191.62915419212</c:v>
                </c:pt>
                <c:pt idx="6885">
                  <c:v>1167.66018422399</c:v>
                </c:pt>
                <c:pt idx="6886">
                  <c:v>1139.5353073789599</c:v>
                </c:pt>
                <c:pt idx="6887">
                  <c:v>1122.7563422390001</c:v>
                </c:pt>
                <c:pt idx="6888">
                  <c:v>1133.8594055787601</c:v>
                </c:pt>
                <c:pt idx="6889">
                  <c:v>1136.0250500335901</c:v>
                </c:pt>
                <c:pt idx="6890">
                  <c:v>1062.5048884085099</c:v>
                </c:pt>
                <c:pt idx="6891">
                  <c:v>974.28731289411905</c:v>
                </c:pt>
                <c:pt idx="6892">
                  <c:v>935.00040887546402</c:v>
                </c:pt>
                <c:pt idx="6893">
                  <c:v>904.17386506395201</c:v>
                </c:pt>
                <c:pt idx="6894">
                  <c:v>870.61305707247402</c:v>
                </c:pt>
                <c:pt idx="6895">
                  <c:v>838.80272330907303</c:v>
                </c:pt>
                <c:pt idx="6896">
                  <c:v>811.31418974440703</c:v>
                </c:pt>
                <c:pt idx="6897">
                  <c:v>782.89373852716096</c:v>
                </c:pt>
                <c:pt idx="6898">
                  <c:v>766.72716577201095</c:v>
                </c:pt>
                <c:pt idx="6899">
                  <c:v>774.66797582832805</c:v>
                </c:pt>
                <c:pt idx="6900">
                  <c:v>759.38126036233598</c:v>
                </c:pt>
                <c:pt idx="6901">
                  <c:v>666.29446680054002</c:v>
                </c:pt>
                <c:pt idx="6902">
                  <c:v>600.27398952069802</c:v>
                </c:pt>
                <c:pt idx="6903">
                  <c:v>588.33098198317896</c:v>
                </c:pt>
                <c:pt idx="6904">
                  <c:v>553.05152019553498</c:v>
                </c:pt>
                <c:pt idx="6905">
                  <c:v>512.32972776603503</c:v>
                </c:pt>
                <c:pt idx="6906">
                  <c:v>481.71894360696098</c:v>
                </c:pt>
                <c:pt idx="6907">
                  <c:v>465.76057944497501</c:v>
                </c:pt>
                <c:pt idx="6908">
                  <c:v>449.10891755691398</c:v>
                </c:pt>
                <c:pt idx="6909">
                  <c:v>418.75124625113699</c:v>
                </c:pt>
                <c:pt idx="6910">
                  <c:v>397.40320764032901</c:v>
                </c:pt>
                <c:pt idx="6911">
                  <c:v>409.94974510822402</c:v>
                </c:pt>
                <c:pt idx="6912">
                  <c:v>443.86907959901703</c:v>
                </c:pt>
                <c:pt idx="6913">
                  <c:v>392.36925869048798</c:v>
                </c:pt>
                <c:pt idx="6914">
                  <c:v>310.83534901939203</c:v>
                </c:pt>
                <c:pt idx="6915">
                  <c:v>307.14770538982498</c:v>
                </c:pt>
                <c:pt idx="6916">
                  <c:v>306.68527375360202</c:v>
                </c:pt>
                <c:pt idx="6917">
                  <c:v>311.76284563718701</c:v>
                </c:pt>
                <c:pt idx="6918">
                  <c:v>312.23123756108902</c:v>
                </c:pt>
                <c:pt idx="6919">
                  <c:v>302.618789172177</c:v>
                </c:pt>
                <c:pt idx="6920">
                  <c:v>286.28862555349201</c:v>
                </c:pt>
                <c:pt idx="6921">
                  <c:v>291.633307412688</c:v>
                </c:pt>
                <c:pt idx="6922">
                  <c:v>334.968518585791</c:v>
                </c:pt>
                <c:pt idx="6923">
                  <c:v>388.39006810068202</c:v>
                </c:pt>
                <c:pt idx="6924">
                  <c:v>356.28872187752103</c:v>
                </c:pt>
                <c:pt idx="6925">
                  <c:v>307.57354013535797</c:v>
                </c:pt>
                <c:pt idx="6926">
                  <c:v>331.61496452797297</c:v>
                </c:pt>
                <c:pt idx="6927">
                  <c:v>344.00530791975899</c:v>
                </c:pt>
                <c:pt idx="6928">
                  <c:v>358.14469402785898</c:v>
                </c:pt>
                <c:pt idx="6929">
                  <c:v>381.22754366063299</c:v>
                </c:pt>
                <c:pt idx="6930">
                  <c:v>404.94422040593702</c:v>
                </c:pt>
                <c:pt idx="6931">
                  <c:v>425.44186416994</c:v>
                </c:pt>
                <c:pt idx="6932">
                  <c:v>442.44661033246399</c:v>
                </c:pt>
                <c:pt idx="6933">
                  <c:v>458.348160864617</c:v>
                </c:pt>
                <c:pt idx="6934">
                  <c:v>477.55467928086</c:v>
                </c:pt>
                <c:pt idx="6935">
                  <c:v>518.86516511353705</c:v>
                </c:pt>
                <c:pt idx="6936">
                  <c:v>595.99250482750097</c:v>
                </c:pt>
                <c:pt idx="6937">
                  <c:v>645.32129590226396</c:v>
                </c:pt>
                <c:pt idx="6938">
                  <c:v>625.75330061024601</c:v>
                </c:pt>
                <c:pt idx="6939">
                  <c:v>618.41939229621096</c:v>
                </c:pt>
                <c:pt idx="6940">
                  <c:v>649.48075437560203</c:v>
                </c:pt>
                <c:pt idx="6941">
                  <c:v>683.18179844021199</c:v>
                </c:pt>
                <c:pt idx="6942">
                  <c:v>720.54564718892004</c:v>
                </c:pt>
                <c:pt idx="6943">
                  <c:v>750.30892242371704</c:v>
                </c:pt>
                <c:pt idx="6944">
                  <c:v>780.60681710742597</c:v>
                </c:pt>
                <c:pt idx="6945">
                  <c:v>831.72972274680001</c:v>
                </c:pt>
                <c:pt idx="6946">
                  <c:v>919.76435026691104</c:v>
                </c:pt>
                <c:pt idx="6947">
                  <c:v>939.02218192515704</c:v>
                </c:pt>
                <c:pt idx="6948">
                  <c:v>905.22227671621795</c:v>
                </c:pt>
                <c:pt idx="6949">
                  <c:v>938.12171558217301</c:v>
                </c:pt>
                <c:pt idx="6950">
                  <c:v>982.21036757122101</c:v>
                </c:pt>
                <c:pt idx="6951">
                  <c:v>1020.22785874357</c:v>
                </c:pt>
                <c:pt idx="6952">
                  <c:v>1052.2627280817301</c:v>
                </c:pt>
                <c:pt idx="6953">
                  <c:v>1079.0901549126199</c:v>
                </c:pt>
                <c:pt idx="6954">
                  <c:v>1103.1002287961701</c:v>
                </c:pt>
                <c:pt idx="6955">
                  <c:v>1127.6781800225599</c:v>
                </c:pt>
                <c:pt idx="6956">
                  <c:v>1150.6602538976699</c:v>
                </c:pt>
                <c:pt idx="6957">
                  <c:v>1166.0562289714601</c:v>
                </c:pt>
                <c:pt idx="6958">
                  <c:v>1205.4372949966501</c:v>
                </c:pt>
                <c:pt idx="6959">
                  <c:v>1273.89119624761</c:v>
                </c:pt>
                <c:pt idx="6960">
                  <c:v>1326.35678817544</c:v>
                </c:pt>
                <c:pt idx="6961">
                  <c:v>1297.25876390551</c:v>
                </c:pt>
                <c:pt idx="6962">
                  <c:v>1264.6354708122601</c:v>
                </c:pt>
                <c:pt idx="6963">
                  <c:v>1294.5462124604201</c:v>
                </c:pt>
                <c:pt idx="6964">
                  <c:v>1312.6069139147201</c:v>
                </c:pt>
                <c:pt idx="6965">
                  <c:v>1325.1314573147399</c:v>
                </c:pt>
                <c:pt idx="6966">
                  <c:v>1339.4995160512999</c:v>
                </c:pt>
                <c:pt idx="6967">
                  <c:v>1353.4880528080801</c:v>
                </c:pt>
                <c:pt idx="6968">
                  <c:v>1359.22212735374</c:v>
                </c:pt>
                <c:pt idx="6969">
                  <c:v>1354.91690003125</c:v>
                </c:pt>
                <c:pt idx="6970">
                  <c:v>1358.83339553927</c:v>
                </c:pt>
                <c:pt idx="6971">
                  <c:v>1383.5174208906401</c:v>
                </c:pt>
                <c:pt idx="6972">
                  <c:v>1431.6255151682401</c:v>
                </c:pt>
                <c:pt idx="6973">
                  <c:v>1416.0239074490601</c:v>
                </c:pt>
                <c:pt idx="6974">
                  <c:v>1354.4754286482901</c:v>
                </c:pt>
                <c:pt idx="6975">
                  <c:v>1344.70897597768</c:v>
                </c:pt>
                <c:pt idx="6976">
                  <c:v>1341.4812979824101</c:v>
                </c:pt>
                <c:pt idx="6977">
                  <c:v>1337.8205911631401</c:v>
                </c:pt>
                <c:pt idx="6978">
                  <c:v>1329.8162067758999</c:v>
                </c:pt>
                <c:pt idx="6979">
                  <c:v>1311.8103838540701</c:v>
                </c:pt>
                <c:pt idx="6980">
                  <c:v>1295.6837941707299</c:v>
                </c:pt>
                <c:pt idx="6981">
                  <c:v>1281.2449117498099</c:v>
                </c:pt>
                <c:pt idx="6982">
                  <c:v>1268.58194667047</c:v>
                </c:pt>
                <c:pt idx="6983">
                  <c:v>1274.05262679358</c:v>
                </c:pt>
                <c:pt idx="6984">
                  <c:v>1305.1606463952501</c:v>
                </c:pt>
                <c:pt idx="6985">
                  <c:v>1288.22918088341</c:v>
                </c:pt>
                <c:pt idx="6986">
                  <c:v>1209.3554933307801</c:v>
                </c:pt>
                <c:pt idx="6987">
                  <c:v>1167.1696997597701</c:v>
                </c:pt>
                <c:pt idx="6988">
                  <c:v>1151.7116762575099</c:v>
                </c:pt>
                <c:pt idx="6989">
                  <c:v>1131.3639398109401</c:v>
                </c:pt>
                <c:pt idx="6990">
                  <c:v>1114.72827891669</c:v>
                </c:pt>
                <c:pt idx="6991">
                  <c:v>1099.1039907321499</c:v>
                </c:pt>
                <c:pt idx="6992">
                  <c:v>1080.83552959238</c:v>
                </c:pt>
                <c:pt idx="6993">
                  <c:v>1056.24800564049</c:v>
                </c:pt>
                <c:pt idx="6994">
                  <c:v>1025.2401193001299</c:v>
                </c:pt>
                <c:pt idx="6995">
                  <c:v>1019.96709052867</c:v>
                </c:pt>
                <c:pt idx="6996">
                  <c:v>1045.32226495912</c:v>
                </c:pt>
                <c:pt idx="6997">
                  <c:v>1046.7322616102599</c:v>
                </c:pt>
                <c:pt idx="6998">
                  <c:v>973.989143965626</c:v>
                </c:pt>
                <c:pt idx="6999">
                  <c:v>914.99246943735704</c:v>
                </c:pt>
                <c:pt idx="7000">
                  <c:v>909.38903987719902</c:v>
                </c:pt>
                <c:pt idx="7001">
                  <c:v>885.53416504511699</c:v>
                </c:pt>
                <c:pt idx="7002">
                  <c:v>872.30651873129398</c:v>
                </c:pt>
                <c:pt idx="7003">
                  <c:v>863.51341002530705</c:v>
                </c:pt>
                <c:pt idx="7004">
                  <c:v>847.41957759404397</c:v>
                </c:pt>
                <c:pt idx="7005">
                  <c:v>831.73024240267102</c:v>
                </c:pt>
                <c:pt idx="7006">
                  <c:v>812.14443041838194</c:v>
                </c:pt>
                <c:pt idx="7007">
                  <c:v>809.28749095307398</c:v>
                </c:pt>
                <c:pt idx="7008">
                  <c:v>833.16273832877198</c:v>
                </c:pt>
                <c:pt idx="7009">
                  <c:v>870.78582112848403</c:v>
                </c:pt>
                <c:pt idx="7010">
                  <c:v>832.83751697373202</c:v>
                </c:pt>
                <c:pt idx="7011">
                  <c:v>772.29273989025501</c:v>
                </c:pt>
                <c:pt idx="7012">
                  <c:v>783.10083045087003</c:v>
                </c:pt>
                <c:pt idx="7013">
                  <c:v>783.64807180515504</c:v>
                </c:pt>
                <c:pt idx="7014">
                  <c:v>769.99793308671201</c:v>
                </c:pt>
                <c:pt idx="7015">
                  <c:v>761.86872063044598</c:v>
                </c:pt>
                <c:pt idx="7016">
                  <c:v>765.26194208484299</c:v>
                </c:pt>
                <c:pt idx="7017">
                  <c:v>771.92656587894396</c:v>
                </c:pt>
                <c:pt idx="7018">
                  <c:v>788.09339205480296</c:v>
                </c:pt>
                <c:pt idx="7019">
                  <c:v>801.13939524557702</c:v>
                </c:pt>
                <c:pt idx="7020">
                  <c:v>794.58232576635896</c:v>
                </c:pt>
                <c:pt idx="7021">
                  <c:v>818.84815150208203</c:v>
                </c:pt>
                <c:pt idx="7022">
                  <c:v>871.59142289150395</c:v>
                </c:pt>
                <c:pt idx="7023">
                  <c:v>893.15532467527396</c:v>
                </c:pt>
                <c:pt idx="7024">
                  <c:v>863.29262204922202</c:v>
                </c:pt>
                <c:pt idx="7025">
                  <c:v>856.17041890835799</c:v>
                </c:pt>
                <c:pt idx="7026">
                  <c:v>883.63669310997398</c:v>
                </c:pt>
                <c:pt idx="7027">
                  <c:v>884.50641438800403</c:v>
                </c:pt>
                <c:pt idx="7028">
                  <c:v>892.40711595429696</c:v>
                </c:pt>
                <c:pt idx="7029">
                  <c:v>908.28517001309001</c:v>
                </c:pt>
                <c:pt idx="7030">
                  <c:v>925.97905942795296</c:v>
                </c:pt>
                <c:pt idx="7031">
                  <c:v>946.53620667734594</c:v>
                </c:pt>
                <c:pt idx="7032">
                  <c:v>962.57116497158404</c:v>
                </c:pt>
                <c:pt idx="7033">
                  <c:v>1003.13611459965</c:v>
                </c:pt>
                <c:pt idx="7034">
                  <c:v>1067.63393747848</c:v>
                </c:pt>
                <c:pt idx="7035">
                  <c:v>1121.64455297007</c:v>
                </c:pt>
                <c:pt idx="7036">
                  <c:v>1101.62542507328</c:v>
                </c:pt>
                <c:pt idx="7037">
                  <c:v>1065.7790031247</c:v>
                </c:pt>
                <c:pt idx="7038">
                  <c:v>1092.3964986403601</c:v>
                </c:pt>
                <c:pt idx="7039">
                  <c:v>1114.87643142396</c:v>
                </c:pt>
                <c:pt idx="7040">
                  <c:v>1140.1744123425799</c:v>
                </c:pt>
                <c:pt idx="7041">
                  <c:v>1170.3418775350201</c:v>
                </c:pt>
                <c:pt idx="7042">
                  <c:v>1195.6437408464999</c:v>
                </c:pt>
                <c:pt idx="7043">
                  <c:v>1206.1904590946499</c:v>
                </c:pt>
                <c:pt idx="7044">
                  <c:v>1242.37395204124</c:v>
                </c:pt>
                <c:pt idx="7045">
                  <c:v>1309.6917019335499</c:v>
                </c:pt>
                <c:pt idx="7046">
                  <c:v>1362.22758530953</c:v>
                </c:pt>
                <c:pt idx="7047">
                  <c:v>1339.12944379803</c:v>
                </c:pt>
                <c:pt idx="7048">
                  <c:v>1303.7767773468599</c:v>
                </c:pt>
                <c:pt idx="7049">
                  <c:v>1328.98769786713</c:v>
                </c:pt>
                <c:pt idx="7050">
                  <c:v>1340.49395137549</c:v>
                </c:pt>
                <c:pt idx="7051">
                  <c:v>1343.9942830530999</c:v>
                </c:pt>
                <c:pt idx="7052">
                  <c:v>1359.7424688820599</c:v>
                </c:pt>
                <c:pt idx="7053">
                  <c:v>1384.38818975704</c:v>
                </c:pt>
                <c:pt idx="7054">
                  <c:v>1390.6442550192</c:v>
                </c:pt>
                <c:pt idx="7055">
                  <c:v>1411.6608778776999</c:v>
                </c:pt>
                <c:pt idx="7056">
                  <c:v>1452.0492992976001</c:v>
                </c:pt>
                <c:pt idx="7057">
                  <c:v>1472.1334268941901</c:v>
                </c:pt>
                <c:pt idx="7058">
                  <c:v>1438.23948871895</c:v>
                </c:pt>
                <c:pt idx="7059">
                  <c:v>1405.7620616444001</c:v>
                </c:pt>
                <c:pt idx="7060">
                  <c:v>1415.7355201159401</c:v>
                </c:pt>
                <c:pt idx="7061">
                  <c:v>1407.37794151664</c:v>
                </c:pt>
                <c:pt idx="7062">
                  <c:v>1399.39679632296</c:v>
                </c:pt>
                <c:pt idx="7063">
                  <c:v>1404.2640940543199</c:v>
                </c:pt>
                <c:pt idx="7064">
                  <c:v>1405.69602283528</c:v>
                </c:pt>
                <c:pt idx="7065">
                  <c:v>1386.4277806365501</c:v>
                </c:pt>
                <c:pt idx="7066">
                  <c:v>1395.24323768511</c:v>
                </c:pt>
                <c:pt idx="7067">
                  <c:v>1424.11340121172</c:v>
                </c:pt>
                <c:pt idx="7068">
                  <c:v>1414.96600009791</c:v>
                </c:pt>
                <c:pt idx="7069">
                  <c:v>1344.29118806213</c:v>
                </c:pt>
                <c:pt idx="7070">
                  <c:v>1284.80270370531</c:v>
                </c:pt>
                <c:pt idx="7071">
                  <c:v>1277.25048137352</c:v>
                </c:pt>
                <c:pt idx="7072">
                  <c:v>1250.6923047810101</c:v>
                </c:pt>
                <c:pt idx="7073">
                  <c:v>1215.48880271639</c:v>
                </c:pt>
                <c:pt idx="7074">
                  <c:v>1180.99235442187</c:v>
                </c:pt>
                <c:pt idx="7075">
                  <c:v>1149.7106224378799</c:v>
                </c:pt>
                <c:pt idx="7076">
                  <c:v>1117.0151771220701</c:v>
                </c:pt>
                <c:pt idx="7077">
                  <c:v>1067.9439313380799</c:v>
                </c:pt>
                <c:pt idx="7078">
                  <c:v>1039.3351006911701</c:v>
                </c:pt>
                <c:pt idx="7079">
                  <c:v>1046.83573735964</c:v>
                </c:pt>
                <c:pt idx="7080">
                  <c:v>1045.0243712260301</c:v>
                </c:pt>
                <c:pt idx="7081">
                  <c:v>968.102323716922</c:v>
                </c:pt>
                <c:pt idx="7082">
                  <c:v>863.56308643581201</c:v>
                </c:pt>
                <c:pt idx="7083">
                  <c:v>815.62655650474505</c:v>
                </c:pt>
                <c:pt idx="7084">
                  <c:v>772.78045809748596</c:v>
                </c:pt>
                <c:pt idx="7085">
                  <c:v>730.89951376002</c:v>
                </c:pt>
                <c:pt idx="7086">
                  <c:v>692.58537513216697</c:v>
                </c:pt>
                <c:pt idx="7087">
                  <c:v>651.96335473483498</c:v>
                </c:pt>
                <c:pt idx="7088">
                  <c:v>601.88067542716499</c:v>
                </c:pt>
                <c:pt idx="7089">
                  <c:v>534.89597686653201</c:v>
                </c:pt>
                <c:pt idx="7090">
                  <c:v>472.07211096020899</c:v>
                </c:pt>
                <c:pt idx="7091">
                  <c:v>438.27452617240999</c:v>
                </c:pt>
                <c:pt idx="7092">
                  <c:v>417.57213433732602</c:v>
                </c:pt>
                <c:pt idx="7093">
                  <c:v>356.47872344245599</c:v>
                </c:pt>
                <c:pt idx="7094">
                  <c:v>263.64259222010497</c:v>
                </c:pt>
                <c:pt idx="7095">
                  <c:v>205.10693924148001</c:v>
                </c:pt>
                <c:pt idx="7096">
                  <c:v>162.114830233585</c:v>
                </c:pt>
                <c:pt idx="7097">
                  <c:v>105.374878040422</c:v>
                </c:pt>
                <c:pt idx="7098">
                  <c:v>49.711982499625201</c:v>
                </c:pt>
                <c:pt idx="7099">
                  <c:v>1.0602456203336099</c:v>
                </c:pt>
                <c:pt idx="7100">
                  <c:v>-44.034884229545597</c:v>
                </c:pt>
                <c:pt idx="7101">
                  <c:v>-97.706167630861003</c:v>
                </c:pt>
                <c:pt idx="7102">
                  <c:v>-161.557457588853</c:v>
                </c:pt>
                <c:pt idx="7103">
                  <c:v>-187.95688207577399</c:v>
                </c:pt>
                <c:pt idx="7104">
                  <c:v>-189.85130619281799</c:v>
                </c:pt>
                <c:pt idx="7105">
                  <c:v>-231.38970468437699</c:v>
                </c:pt>
                <c:pt idx="7106">
                  <c:v>-329.30821558749898</c:v>
                </c:pt>
                <c:pt idx="7107">
                  <c:v>-407.69113552317202</c:v>
                </c:pt>
                <c:pt idx="7108">
                  <c:v>-437.02022777291802</c:v>
                </c:pt>
                <c:pt idx="7109">
                  <c:v>-480.637122454669</c:v>
                </c:pt>
                <c:pt idx="7110">
                  <c:v>-522.26251435289703</c:v>
                </c:pt>
                <c:pt idx="7111">
                  <c:v>-554.10497951238199</c:v>
                </c:pt>
                <c:pt idx="7112">
                  <c:v>-583.16258171397806</c:v>
                </c:pt>
                <c:pt idx="7113">
                  <c:v>-618.67568023940805</c:v>
                </c:pt>
                <c:pt idx="7114">
                  <c:v>-676.86040926217697</c:v>
                </c:pt>
                <c:pt idx="7115">
                  <c:v>-708.745667590469</c:v>
                </c:pt>
                <c:pt idx="7116">
                  <c:v>-696.23006182135202</c:v>
                </c:pt>
                <c:pt idx="7117">
                  <c:v>-692.91511119538802</c:v>
                </c:pt>
                <c:pt idx="7118">
                  <c:v>-765.99252473091303</c:v>
                </c:pt>
                <c:pt idx="7119">
                  <c:v>-852.94170446140697</c:v>
                </c:pt>
                <c:pt idx="7120">
                  <c:v>-870.01155893723103</c:v>
                </c:pt>
                <c:pt idx="7121">
                  <c:v>-890.22146305938804</c:v>
                </c:pt>
                <c:pt idx="7122">
                  <c:v>-915.37691974062795</c:v>
                </c:pt>
                <c:pt idx="7123">
                  <c:v>-939.17907161246796</c:v>
                </c:pt>
                <c:pt idx="7124">
                  <c:v>-960.61056709837101</c:v>
                </c:pt>
                <c:pt idx="7125">
                  <c:v>-974.647346113867</c:v>
                </c:pt>
                <c:pt idx="7126">
                  <c:v>-996.03021047018399</c:v>
                </c:pt>
                <c:pt idx="7127">
                  <c:v>-1017.92409323335</c:v>
                </c:pt>
                <c:pt idx="7128">
                  <c:v>-1015.394073862</c:v>
                </c:pt>
                <c:pt idx="7129">
                  <c:v>-1005.27267511458</c:v>
                </c:pt>
                <c:pt idx="7130">
                  <c:v>-1041.6972525598201</c:v>
                </c:pt>
                <c:pt idx="7131">
                  <c:v>-1105.2439186931599</c:v>
                </c:pt>
                <c:pt idx="7132">
                  <c:v>-1122.5385166275901</c:v>
                </c:pt>
                <c:pt idx="7133">
                  <c:v>-1125.5998750323599</c:v>
                </c:pt>
                <c:pt idx="7134">
                  <c:v>-1141.93632362312</c:v>
                </c:pt>
                <c:pt idx="7135">
                  <c:v>-1158.47119446691</c:v>
                </c:pt>
                <c:pt idx="7136">
                  <c:v>-1176.5204075755901</c:v>
                </c:pt>
                <c:pt idx="7137">
                  <c:v>-1193.2849193905799</c:v>
                </c:pt>
                <c:pt idx="7138">
                  <c:v>-1205.5251196639699</c:v>
                </c:pt>
                <c:pt idx="7139">
                  <c:v>-1216.17524195843</c:v>
                </c:pt>
                <c:pt idx="7140">
                  <c:v>-1236.2691252644099</c:v>
                </c:pt>
                <c:pt idx="7141">
                  <c:v>-1240.5481983985201</c:v>
                </c:pt>
                <c:pt idx="7142">
                  <c:v>-1223.5153514031799</c:v>
                </c:pt>
                <c:pt idx="7143">
                  <c:v>-1214.0468730417999</c:v>
                </c:pt>
                <c:pt idx="7144">
                  <c:v>-1278.6023691052601</c:v>
                </c:pt>
                <c:pt idx="7145">
                  <c:v>-1355.03852009141</c:v>
                </c:pt>
                <c:pt idx="7146">
                  <c:v>-1362.80165365733</c:v>
                </c:pt>
                <c:pt idx="7147">
                  <c:v>-1371.2383850513099</c:v>
                </c:pt>
                <c:pt idx="7148">
                  <c:v>-1380.0214870807499</c:v>
                </c:pt>
                <c:pt idx="7149">
                  <c:v>-1393.1350421345101</c:v>
                </c:pt>
                <c:pt idx="7150">
                  <c:v>-1415.33971438358</c:v>
                </c:pt>
                <c:pt idx="7151">
                  <c:v>-1453.02203419635</c:v>
                </c:pt>
                <c:pt idx="7152">
                  <c:v>-1471.5436026371699</c:v>
                </c:pt>
                <c:pt idx="7153">
                  <c:v>-1462.4016366268099</c:v>
                </c:pt>
                <c:pt idx="7154">
                  <c:v>-1464.52224844025</c:v>
                </c:pt>
                <c:pt idx="7155">
                  <c:v>-1544.1431399051901</c:v>
                </c:pt>
                <c:pt idx="7156">
                  <c:v>-1627.58403738022</c:v>
                </c:pt>
                <c:pt idx="7157">
                  <c:v>-1641.7456299698299</c:v>
                </c:pt>
                <c:pt idx="7158">
                  <c:v>-1671.8944422119901</c:v>
                </c:pt>
                <c:pt idx="7159">
                  <c:v>-1716.4291668041999</c:v>
                </c:pt>
                <c:pt idx="7160">
                  <c:v>-1764.4811578164099</c:v>
                </c:pt>
                <c:pt idx="7161">
                  <c:v>-1809.00210132865</c:v>
                </c:pt>
                <c:pt idx="7162">
                  <c:v>-1850.77842583907</c:v>
                </c:pt>
                <c:pt idx="7163">
                  <c:v>-1905.41218683138</c:v>
                </c:pt>
                <c:pt idx="7164">
                  <c:v>-1956.9893980975501</c:v>
                </c:pt>
                <c:pt idx="7165">
                  <c:v>-1982.15190009295</c:v>
                </c:pt>
                <c:pt idx="7166">
                  <c:v>-1983.0791348335699</c:v>
                </c:pt>
                <c:pt idx="7167">
                  <c:v>-2047.68621319621</c:v>
                </c:pt>
                <c:pt idx="7168">
                  <c:v>-2167.68880267144</c:v>
                </c:pt>
                <c:pt idx="7169">
                  <c:v>-2236.9033629333899</c:v>
                </c:pt>
                <c:pt idx="7170">
                  <c:v>-2299.0008058576</c:v>
                </c:pt>
                <c:pt idx="7171">
                  <c:v>-2367.9635300404598</c:v>
                </c:pt>
                <c:pt idx="7172">
                  <c:v>-2433.46845921559</c:v>
                </c:pt>
                <c:pt idx="7173">
                  <c:v>-2503.5097187717802</c:v>
                </c:pt>
                <c:pt idx="7174">
                  <c:v>-2572.33119772089</c:v>
                </c:pt>
                <c:pt idx="7175">
                  <c:v>-2642.9983931179199</c:v>
                </c:pt>
                <c:pt idx="7176">
                  <c:v>-2717.06013232739</c:v>
                </c:pt>
                <c:pt idx="7177">
                  <c:v>-2773.9458804585502</c:v>
                </c:pt>
                <c:pt idx="7178">
                  <c:v>-2808.8150276852498</c:v>
                </c:pt>
                <c:pt idx="7179">
                  <c:v>-2879.8313916019101</c:v>
                </c:pt>
                <c:pt idx="7180">
                  <c:v>-3010.0563093322999</c:v>
                </c:pt>
                <c:pt idx="7181">
                  <c:v>-3115.8533481999002</c:v>
                </c:pt>
                <c:pt idx="7182">
                  <c:v>-3197.3032510069502</c:v>
                </c:pt>
                <c:pt idx="7183">
                  <c:v>-3291.9053358209399</c:v>
                </c:pt>
                <c:pt idx="7184">
                  <c:v>-3377.77487551782</c:v>
                </c:pt>
                <c:pt idx="7185">
                  <c:v>-3462.2167250781099</c:v>
                </c:pt>
                <c:pt idx="7186">
                  <c:v>-3546.4180120252199</c:v>
                </c:pt>
                <c:pt idx="7187">
                  <c:v>-3629.9163570585201</c:v>
                </c:pt>
                <c:pt idx="7188">
                  <c:v>-3717.6245228788098</c:v>
                </c:pt>
                <c:pt idx="7189">
                  <c:v>-3799.3783855153001</c:v>
                </c:pt>
                <c:pt idx="7190">
                  <c:v>-3869.2057228476501</c:v>
                </c:pt>
                <c:pt idx="7191">
                  <c:v>-3942.8336903434101</c:v>
                </c:pt>
                <c:pt idx="7192">
                  <c:v>-4068.4608999203901</c:v>
                </c:pt>
                <c:pt idx="7193">
                  <c:v>-4189.99593475446</c:v>
                </c:pt>
                <c:pt idx="7194">
                  <c:v>-4265.7868419589804</c:v>
                </c:pt>
                <c:pt idx="7195">
                  <c:v>-4354.0112727080104</c:v>
                </c:pt>
                <c:pt idx="7196">
                  <c:v>-4432.2924511706797</c:v>
                </c:pt>
                <c:pt idx="7197">
                  <c:v>-4515.1631179384303</c:v>
                </c:pt>
                <c:pt idx="7198">
                  <c:v>-4620.2171007296301</c:v>
                </c:pt>
                <c:pt idx="7199">
                  <c:v>-4731.5011560551002</c:v>
                </c:pt>
                <c:pt idx="7200">
                  <c:v>-4819.4638539023299</c:v>
                </c:pt>
                <c:pt idx="7201">
                  <c:v>-4863.6720180144403</c:v>
                </c:pt>
                <c:pt idx="7202">
                  <c:v>-4910.1860717626096</c:v>
                </c:pt>
                <c:pt idx="7203">
                  <c:v>-5031.1807196055297</c:v>
                </c:pt>
                <c:pt idx="7204">
                  <c:v>-5156.7907098747</c:v>
                </c:pt>
                <c:pt idx="7205">
                  <c:v>-5233.6076037656503</c:v>
                </c:pt>
                <c:pt idx="7206">
                  <c:v>-5319.9870547455403</c:v>
                </c:pt>
                <c:pt idx="7207">
                  <c:v>-5383.16484356008</c:v>
                </c:pt>
                <c:pt idx="7208">
                  <c:v>-5442.1646781853196</c:v>
                </c:pt>
                <c:pt idx="7209">
                  <c:v>-5522.9270892805698</c:v>
                </c:pt>
                <c:pt idx="7210">
                  <c:v>-5603.9221387757298</c:v>
                </c:pt>
                <c:pt idx="7211">
                  <c:v>-5676.2585752846999</c:v>
                </c:pt>
                <c:pt idx="7212">
                  <c:v>-5721.9466166217799</c:v>
                </c:pt>
                <c:pt idx="7213">
                  <c:v>-5746.5822971226498</c:v>
                </c:pt>
                <c:pt idx="7214">
                  <c:v>-5759.4279493902004</c:v>
                </c:pt>
                <c:pt idx="7215">
                  <c:v>-5845.6607218880799</c:v>
                </c:pt>
                <c:pt idx="7216">
                  <c:v>-5962.70633142105</c:v>
                </c:pt>
                <c:pt idx="7217">
                  <c:v>-6011.0489899153799</c:v>
                </c:pt>
                <c:pt idx="7218">
                  <c:v>-6051.7044583194802</c:v>
                </c:pt>
                <c:pt idx="7219">
                  <c:v>-6099.3215184953297</c:v>
                </c:pt>
                <c:pt idx="7220">
                  <c:v>-6148.7265336877699</c:v>
                </c:pt>
                <c:pt idx="7221">
                  <c:v>-6192.1949727124802</c:v>
                </c:pt>
                <c:pt idx="7222">
                  <c:v>-6231.0063333132102</c:v>
                </c:pt>
                <c:pt idx="7223">
                  <c:v>-6263.4360525394204</c:v>
                </c:pt>
                <c:pt idx="7224">
                  <c:v>-6290.1423882497302</c:v>
                </c:pt>
                <c:pt idx="7225">
                  <c:v>-6313.2333786875997</c:v>
                </c:pt>
                <c:pt idx="7226">
                  <c:v>-6299.7599929603502</c:v>
                </c:pt>
                <c:pt idx="7227">
                  <c:v>-6310.37199453833</c:v>
                </c:pt>
                <c:pt idx="7228">
                  <c:v>-6373.7850967258601</c:v>
                </c:pt>
                <c:pt idx="7229">
                  <c:v>-6395.86073846196</c:v>
                </c:pt>
                <c:pt idx="7230">
                  <c:v>-6401.7204143406698</c:v>
                </c:pt>
                <c:pt idx="7231">
                  <c:v>-6417.00299934141</c:v>
                </c:pt>
                <c:pt idx="7232">
                  <c:v>-6423.9954464008997</c:v>
                </c:pt>
                <c:pt idx="7233">
                  <c:v>-6435.0406024642198</c:v>
                </c:pt>
                <c:pt idx="7234">
                  <c:v>-6455.7407125094296</c:v>
                </c:pt>
                <c:pt idx="7235">
                  <c:v>-6472.4027643464997</c:v>
                </c:pt>
                <c:pt idx="7236">
                  <c:v>-6475.2473446282802</c:v>
                </c:pt>
                <c:pt idx="7237">
                  <c:v>-6453.3064413231796</c:v>
                </c:pt>
                <c:pt idx="7238">
                  <c:v>-6421.3211405154498</c:v>
                </c:pt>
                <c:pt idx="7239">
                  <c:v>-6394.0578294258603</c:v>
                </c:pt>
                <c:pt idx="7240">
                  <c:v>-6347.8301108876303</c:v>
                </c:pt>
                <c:pt idx="7241">
                  <c:v>-6384.4730432363604</c:v>
                </c:pt>
                <c:pt idx="7242">
                  <c:v>-6454.0713109727203</c:v>
                </c:pt>
                <c:pt idx="7243">
                  <c:v>-6443.0660099331199</c:v>
                </c:pt>
                <c:pt idx="7244">
                  <c:v>-6416.4972478465997</c:v>
                </c:pt>
                <c:pt idx="7245">
                  <c:v>-6384.0200670017903</c:v>
                </c:pt>
                <c:pt idx="7246">
                  <c:v>-6358.2550131238904</c:v>
                </c:pt>
                <c:pt idx="7247">
                  <c:v>-6339.8034353659896</c:v>
                </c:pt>
                <c:pt idx="7248">
                  <c:v>-6306.6283176522402</c:v>
                </c:pt>
                <c:pt idx="7249">
                  <c:v>-6274.9162401264502</c:v>
                </c:pt>
                <c:pt idx="7250">
                  <c:v>-6258.1647388907804</c:v>
                </c:pt>
                <c:pt idx="7251">
                  <c:v>-6234.6921732370702</c:v>
                </c:pt>
                <c:pt idx="7252">
                  <c:v>-6179.2999206744898</c:v>
                </c:pt>
                <c:pt idx="7253">
                  <c:v>-6145.7080191555197</c:v>
                </c:pt>
                <c:pt idx="7254">
                  <c:v>-6154.0341030380096</c:v>
                </c:pt>
                <c:pt idx="7255">
                  <c:v>-6123.2144571934996</c:v>
                </c:pt>
                <c:pt idx="7256">
                  <c:v>-6090.91741651547</c:v>
                </c:pt>
                <c:pt idx="7257">
                  <c:v>-6075.1282295275596</c:v>
                </c:pt>
                <c:pt idx="7258">
                  <c:v>-6047.38101002855</c:v>
                </c:pt>
                <c:pt idx="7259">
                  <c:v>-6015.9689491887002</c:v>
                </c:pt>
                <c:pt idx="7260">
                  <c:v>-5975.3077919143798</c:v>
                </c:pt>
                <c:pt idx="7261">
                  <c:v>-5935.9097943353299</c:v>
                </c:pt>
                <c:pt idx="7262">
                  <c:v>-5909.1525631160803</c:v>
                </c:pt>
                <c:pt idx="7263">
                  <c:v>-5857.9493806494202</c:v>
                </c:pt>
                <c:pt idx="7264">
                  <c:v>-5767.8380623959201</c:v>
                </c:pt>
                <c:pt idx="7265">
                  <c:v>-5699.0998711554003</c:v>
                </c:pt>
                <c:pt idx="7266">
                  <c:v>-5699.1131650118696</c:v>
                </c:pt>
                <c:pt idx="7267">
                  <c:v>-5701.3583831155402</c:v>
                </c:pt>
                <c:pt idx="7268">
                  <c:v>-5668.4180679135998</c:v>
                </c:pt>
                <c:pt idx="7269">
                  <c:v>-5637.8918882089802</c:v>
                </c:pt>
                <c:pt idx="7270">
                  <c:v>-5607.34081869485</c:v>
                </c:pt>
                <c:pt idx="7271">
                  <c:v>-5571.0863349750198</c:v>
                </c:pt>
                <c:pt idx="7272">
                  <c:v>-5527.0030009976199</c:v>
                </c:pt>
                <c:pt idx="7273">
                  <c:v>-5481.0315041542299</c:v>
                </c:pt>
                <c:pt idx="7274">
                  <c:v>-5432.7992359505997</c:v>
                </c:pt>
                <c:pt idx="7275">
                  <c:v>-5381.6047687042901</c:v>
                </c:pt>
                <c:pt idx="7276">
                  <c:v>-5315.2283764151898</c:v>
                </c:pt>
                <c:pt idx="7277">
                  <c:v>-5223.64327254214</c:v>
                </c:pt>
                <c:pt idx="7278">
                  <c:v>-5217.0799813471403</c:v>
                </c:pt>
                <c:pt idx="7279">
                  <c:v>-5228.7847309196404</c:v>
                </c:pt>
                <c:pt idx="7280">
                  <c:v>-5162.2783234141898</c:v>
                </c:pt>
                <c:pt idx="7281">
                  <c:v>-5120.5075072113304</c:v>
                </c:pt>
                <c:pt idx="7282">
                  <c:v>-5083.8218577796697</c:v>
                </c:pt>
                <c:pt idx="7283">
                  <c:v>-5039.65778960015</c:v>
                </c:pt>
                <c:pt idx="7284">
                  <c:v>-4996.7948215377701</c:v>
                </c:pt>
                <c:pt idx="7285">
                  <c:v>-4942.96609971208</c:v>
                </c:pt>
                <c:pt idx="7286">
                  <c:v>-4897.1383852727504</c:v>
                </c:pt>
                <c:pt idx="7287">
                  <c:v>-4856.2261219269603</c:v>
                </c:pt>
                <c:pt idx="7288">
                  <c:v>-4793.5389902786601</c:v>
                </c:pt>
                <c:pt idx="7289">
                  <c:v>-4688.9619131213904</c:v>
                </c:pt>
                <c:pt idx="7290">
                  <c:v>-4636.5443604694901</c:v>
                </c:pt>
                <c:pt idx="7291">
                  <c:v>-4645.8045305855103</c:v>
                </c:pt>
                <c:pt idx="7292">
                  <c:v>-4596.8825906796301</c:v>
                </c:pt>
                <c:pt idx="7293">
                  <c:v>-4541.0959199485596</c:v>
                </c:pt>
                <c:pt idx="7294">
                  <c:v>-4503.2574554430303</c:v>
                </c:pt>
                <c:pt idx="7295">
                  <c:v>-4453.89707203332</c:v>
                </c:pt>
                <c:pt idx="7296">
                  <c:v>-4376.1782197049697</c:v>
                </c:pt>
                <c:pt idx="7297">
                  <c:v>-4307.0021641292997</c:v>
                </c:pt>
                <c:pt idx="7298">
                  <c:v>-4258.1031014692599</c:v>
                </c:pt>
                <c:pt idx="7299">
                  <c:v>-4196.9649885961899</c:v>
                </c:pt>
                <c:pt idx="7300">
                  <c:v>-4132.66826136281</c:v>
                </c:pt>
                <c:pt idx="7301">
                  <c:v>-4038.7280153351098</c:v>
                </c:pt>
                <c:pt idx="7302">
                  <c:v>-3953.0793395401101</c:v>
                </c:pt>
                <c:pt idx="7303">
                  <c:v>-3925.1931793488402</c:v>
                </c:pt>
                <c:pt idx="7304">
                  <c:v>-3892.7279771326898</c:v>
                </c:pt>
                <c:pt idx="7305">
                  <c:v>-3817.2442603899399</c:v>
                </c:pt>
                <c:pt idx="7306">
                  <c:v>-3726.2180838223098</c:v>
                </c:pt>
                <c:pt idx="7307">
                  <c:v>-3643.9191971099999</c:v>
                </c:pt>
                <c:pt idx="7308">
                  <c:v>-3564.9711347304201</c:v>
                </c:pt>
                <c:pt idx="7309">
                  <c:v>-3490.7653424751502</c:v>
                </c:pt>
                <c:pt idx="7310">
                  <c:v>-3420.8841209417301</c:v>
                </c:pt>
                <c:pt idx="7311">
                  <c:v>-3347.57088301265</c:v>
                </c:pt>
                <c:pt idx="7312">
                  <c:v>-3237.2867287621598</c:v>
                </c:pt>
                <c:pt idx="7313">
                  <c:v>-3137.4147342317001</c:v>
                </c:pt>
                <c:pt idx="7314">
                  <c:v>-3095.5654165269102</c:v>
                </c:pt>
                <c:pt idx="7315">
                  <c:v>-3032.8944570445601</c:v>
                </c:pt>
                <c:pt idx="7316">
                  <c:v>-2955.0632377112202</c:v>
                </c:pt>
                <c:pt idx="7317">
                  <c:v>-2882.0390948076601</c:v>
                </c:pt>
                <c:pt idx="7318">
                  <c:v>-2787.4876598044798</c:v>
                </c:pt>
                <c:pt idx="7319">
                  <c:v>-2673.1504828432699</c:v>
                </c:pt>
                <c:pt idx="7320">
                  <c:v>-2564.8273380535402</c:v>
                </c:pt>
                <c:pt idx="7321">
                  <c:v>-2473.9679668389799</c:v>
                </c:pt>
                <c:pt idx="7322">
                  <c:v>-2378.3368467654</c:v>
                </c:pt>
                <c:pt idx="7323">
                  <c:v>-2243.1254872978802</c:v>
                </c:pt>
                <c:pt idx="7324">
                  <c:v>-2130.9894592454202</c:v>
                </c:pt>
                <c:pt idx="7325">
                  <c:v>-2085.4836859863199</c:v>
                </c:pt>
                <c:pt idx="7326">
                  <c:v>-2018.75450681402</c:v>
                </c:pt>
                <c:pt idx="7327">
                  <c:v>-1932.46471443216</c:v>
                </c:pt>
                <c:pt idx="7328">
                  <c:v>-1838.18294932921</c:v>
                </c:pt>
                <c:pt idx="7329">
                  <c:v>-1727.3390497016401</c:v>
                </c:pt>
                <c:pt idx="7330">
                  <c:v>-1621.72972031116</c:v>
                </c:pt>
                <c:pt idx="7331">
                  <c:v>-1526.0984162205</c:v>
                </c:pt>
                <c:pt idx="7332">
                  <c:v>-1426.99985319543</c:v>
                </c:pt>
                <c:pt idx="7333">
                  <c:v>-1319.73063565494</c:v>
                </c:pt>
                <c:pt idx="7334">
                  <c:v>-1176.53755229478</c:v>
                </c:pt>
                <c:pt idx="7335">
                  <c:v>-1076.1077614682999</c:v>
                </c:pt>
                <c:pt idx="7336">
                  <c:v>-1045.3219972392901</c:v>
                </c:pt>
                <c:pt idx="7337">
                  <c:v>-972.34728372214295</c:v>
                </c:pt>
                <c:pt idx="7338">
                  <c:v>-867.08808766678101</c:v>
                </c:pt>
                <c:pt idx="7339">
                  <c:v>-774.17044506883599</c:v>
                </c:pt>
                <c:pt idx="7340">
                  <c:v>-698.36559682259394</c:v>
                </c:pt>
                <c:pt idx="7341">
                  <c:v>-625.52547406863698</c:v>
                </c:pt>
                <c:pt idx="7342">
                  <c:v>-538.82669482908295</c:v>
                </c:pt>
                <c:pt idx="7343">
                  <c:v>-442.61054447882901</c:v>
                </c:pt>
                <c:pt idx="7344">
                  <c:v>-353.53400202718501</c:v>
                </c:pt>
                <c:pt idx="7345">
                  <c:v>-263.71409387214402</c:v>
                </c:pt>
                <c:pt idx="7346">
                  <c:v>-142.12169771519399</c:v>
                </c:pt>
                <c:pt idx="7347">
                  <c:v>-27.573754349493701</c:v>
                </c:pt>
                <c:pt idx="7348">
                  <c:v>2.1076116447439301</c:v>
                </c:pt>
                <c:pt idx="7349">
                  <c:v>35.305300751753897</c:v>
                </c:pt>
                <c:pt idx="7350">
                  <c:v>115.94401123881001</c:v>
                </c:pt>
                <c:pt idx="7351">
                  <c:v>187.02734803041901</c:v>
                </c:pt>
                <c:pt idx="7352">
                  <c:v>258.00349284985299</c:v>
                </c:pt>
                <c:pt idx="7353">
                  <c:v>315.22326347351498</c:v>
                </c:pt>
                <c:pt idx="7354">
                  <c:v>363.06448438717399</c:v>
                </c:pt>
                <c:pt idx="7355">
                  <c:v>418.73013027982103</c:v>
                </c:pt>
                <c:pt idx="7356">
                  <c:v>479.35618656750103</c:v>
                </c:pt>
                <c:pt idx="7357">
                  <c:v>566.15180718463</c:v>
                </c:pt>
                <c:pt idx="7358">
                  <c:v>640.76636645531403</c:v>
                </c:pt>
                <c:pt idx="7359">
                  <c:v>650.60883913795999</c:v>
                </c:pt>
                <c:pt idx="7360">
                  <c:v>665.83689844543596</c:v>
                </c:pt>
                <c:pt idx="7361">
                  <c:v>711.41559480768001</c:v>
                </c:pt>
                <c:pt idx="7362">
                  <c:v>752.63922062433403</c:v>
                </c:pt>
                <c:pt idx="7363">
                  <c:v>799.66106529765705</c:v>
                </c:pt>
                <c:pt idx="7364">
                  <c:v>840.205565242749</c:v>
                </c:pt>
                <c:pt idx="7365">
                  <c:v>866.18046140708998</c:v>
                </c:pt>
                <c:pt idx="7366">
                  <c:v>887.13728490686594</c:v>
                </c:pt>
                <c:pt idx="7367">
                  <c:v>903.94815710839703</c:v>
                </c:pt>
                <c:pt idx="7368">
                  <c:v>931.22398638953098</c:v>
                </c:pt>
                <c:pt idx="7369">
                  <c:v>980.40128960881998</c:v>
                </c:pt>
                <c:pt idx="7370">
                  <c:v>1038.9804619189099</c:v>
                </c:pt>
                <c:pt idx="7371">
                  <c:v>1018.02139900161</c:v>
                </c:pt>
                <c:pt idx="7372">
                  <c:v>967.75864984396298</c:v>
                </c:pt>
                <c:pt idx="7373">
                  <c:v>972.03804582372902</c:v>
                </c:pt>
                <c:pt idx="7374">
                  <c:v>966.30522012849701</c:v>
                </c:pt>
                <c:pt idx="7375">
                  <c:v>981.54481447826504</c:v>
                </c:pt>
                <c:pt idx="7376">
                  <c:v>1000.90746635418</c:v>
                </c:pt>
                <c:pt idx="7377">
                  <c:v>991.95163948611105</c:v>
                </c:pt>
                <c:pt idx="7378">
                  <c:v>978.75266306702099</c:v>
                </c:pt>
                <c:pt idx="7379">
                  <c:v>956.38616161203799</c:v>
                </c:pt>
                <c:pt idx="7380">
                  <c:v>933.45614733601406</c:v>
                </c:pt>
                <c:pt idx="7381">
                  <c:v>923.32675145461701</c:v>
                </c:pt>
                <c:pt idx="7382">
                  <c:v>945.85188665833903</c:v>
                </c:pt>
                <c:pt idx="7383">
                  <c:v>917.52551279025295</c:v>
                </c:pt>
                <c:pt idx="7384">
                  <c:v>833.403605673024</c:v>
                </c:pt>
                <c:pt idx="7385">
                  <c:v>793.60418038824105</c:v>
                </c:pt>
                <c:pt idx="7386">
                  <c:v>774.99373392210703</c:v>
                </c:pt>
                <c:pt idx="7387">
                  <c:v>757.63851714766599</c:v>
                </c:pt>
                <c:pt idx="7388">
                  <c:v>730.43248575239795</c:v>
                </c:pt>
                <c:pt idx="7389">
                  <c:v>695.95243093361796</c:v>
                </c:pt>
                <c:pt idx="7390">
                  <c:v>653.96591638914799</c:v>
                </c:pt>
                <c:pt idx="7391">
                  <c:v>613.39253096643199</c:v>
                </c:pt>
                <c:pt idx="7392">
                  <c:v>583.73243671034902</c:v>
                </c:pt>
                <c:pt idx="7393">
                  <c:v>579.13505287348198</c:v>
                </c:pt>
                <c:pt idx="7394">
                  <c:v>531.85266987888201</c:v>
                </c:pt>
                <c:pt idx="7395">
                  <c:v>447.65940863395201</c:v>
                </c:pt>
                <c:pt idx="7396">
                  <c:v>402.82630989822297</c:v>
                </c:pt>
                <c:pt idx="7397">
                  <c:v>354.19723812696401</c:v>
                </c:pt>
                <c:pt idx="7398">
                  <c:v>306.05635498794697</c:v>
                </c:pt>
                <c:pt idx="7399">
                  <c:v>267.70343478278897</c:v>
                </c:pt>
                <c:pt idx="7400">
                  <c:v>221.015198844026</c:v>
                </c:pt>
                <c:pt idx="7401">
                  <c:v>176.624021913224</c:v>
                </c:pt>
                <c:pt idx="7402">
                  <c:v>130.981996693002</c:v>
                </c:pt>
                <c:pt idx="7403">
                  <c:v>81.048273011885996</c:v>
                </c:pt>
                <c:pt idx="7404">
                  <c:v>43.240235083410802</c:v>
                </c:pt>
                <c:pt idx="7405">
                  <c:v>37.740927981959203</c:v>
                </c:pt>
                <c:pt idx="7406">
                  <c:v>5.4948207117627197</c:v>
                </c:pt>
                <c:pt idx="7407">
                  <c:v>-85.346209190509498</c:v>
                </c:pt>
                <c:pt idx="7408">
                  <c:v>-154.16870905630699</c:v>
                </c:pt>
                <c:pt idx="7409">
                  <c:v>-198.456547054808</c:v>
                </c:pt>
                <c:pt idx="7410">
                  <c:v>-242.613251260867</c:v>
                </c:pt>
                <c:pt idx="7411">
                  <c:v>-282.21609572687998</c:v>
                </c:pt>
                <c:pt idx="7412">
                  <c:v>-322.21323346328199</c:v>
                </c:pt>
                <c:pt idx="7413">
                  <c:v>-369.93898672773997</c:v>
                </c:pt>
                <c:pt idx="7414">
                  <c:v>-421.89858686752302</c:v>
                </c:pt>
                <c:pt idx="7415">
                  <c:v>-470.34019310863499</c:v>
                </c:pt>
                <c:pt idx="7416">
                  <c:v>-480.68736697244702</c:v>
                </c:pt>
                <c:pt idx="7417">
                  <c:v>-500.12109260327901</c:v>
                </c:pt>
                <c:pt idx="7418">
                  <c:v>-565.93913960600196</c:v>
                </c:pt>
                <c:pt idx="7419">
                  <c:v>-610.022806076253</c:v>
                </c:pt>
                <c:pt idx="7420">
                  <c:v>-657.04139439586299</c:v>
                </c:pt>
                <c:pt idx="7421">
                  <c:v>-712.46282127300697</c:v>
                </c:pt>
                <c:pt idx="7422">
                  <c:v>-748.30760910059905</c:v>
                </c:pt>
                <c:pt idx="7423">
                  <c:v>-775.51101058922495</c:v>
                </c:pt>
                <c:pt idx="7424">
                  <c:v>-804.95319778550197</c:v>
                </c:pt>
                <c:pt idx="7425">
                  <c:v>-840.30485687813996</c:v>
                </c:pt>
                <c:pt idx="7426">
                  <c:v>-872.46156400630298</c:v>
                </c:pt>
                <c:pt idx="7427">
                  <c:v>-869.73047144909503</c:v>
                </c:pt>
                <c:pt idx="7428">
                  <c:v>-894.55365283642095</c:v>
                </c:pt>
                <c:pt idx="7429">
                  <c:v>-976.55170029494604</c:v>
                </c:pt>
                <c:pt idx="7430">
                  <c:v>-1037.5106758870099</c:v>
                </c:pt>
                <c:pt idx="7431">
                  <c:v>-1077.12480863667</c:v>
                </c:pt>
                <c:pt idx="7432">
                  <c:v>-1108.8444214517001</c:v>
                </c:pt>
                <c:pt idx="7433">
                  <c:v>-1143.0137450130101</c:v>
                </c:pt>
                <c:pt idx="7434">
                  <c:v>-1177.3431972004601</c:v>
                </c:pt>
                <c:pt idx="7435">
                  <c:v>-1219.0517985337799</c:v>
                </c:pt>
                <c:pt idx="7436">
                  <c:v>-1266.45545204986</c:v>
                </c:pt>
                <c:pt idx="7437">
                  <c:v>-1309.6129554905101</c:v>
                </c:pt>
                <c:pt idx="7438">
                  <c:v>-1336.8110178695699</c:v>
                </c:pt>
                <c:pt idx="7439">
                  <c:v>-1345.77218734958</c:v>
                </c:pt>
                <c:pt idx="7440">
                  <c:v>-1375.4521118139801</c:v>
                </c:pt>
                <c:pt idx="7441">
                  <c:v>-1451.0531287502999</c:v>
                </c:pt>
                <c:pt idx="7442">
                  <c:v>-1515.8677240970701</c:v>
                </c:pt>
                <c:pt idx="7443">
                  <c:v>-1562.3555638375799</c:v>
                </c:pt>
                <c:pt idx="7444">
                  <c:v>-1626.2998918052399</c:v>
                </c:pt>
                <c:pt idx="7445">
                  <c:v>-1678.1207390316899</c:v>
                </c:pt>
                <c:pt idx="7446">
                  <c:v>-1717.97800389853</c:v>
                </c:pt>
                <c:pt idx="7447">
                  <c:v>-1764.8895611995999</c:v>
                </c:pt>
                <c:pt idx="7448">
                  <c:v>-1826.9314338111801</c:v>
                </c:pt>
                <c:pt idx="7449">
                  <c:v>-1905.2893724631499</c:v>
                </c:pt>
                <c:pt idx="7450">
                  <c:v>-1983.1120410415299</c:v>
                </c:pt>
                <c:pt idx="7451">
                  <c:v>-2033.8711845909399</c:v>
                </c:pt>
                <c:pt idx="7452">
                  <c:v>-2068.4945027327199</c:v>
                </c:pt>
                <c:pt idx="7453">
                  <c:v>-2175.1188860942998</c:v>
                </c:pt>
                <c:pt idx="7454">
                  <c:v>-2305.74159692598</c:v>
                </c:pt>
                <c:pt idx="7455">
                  <c:v>-2377.4458480917301</c:v>
                </c:pt>
                <c:pt idx="7456">
                  <c:v>-2460.5813388860702</c:v>
                </c:pt>
                <c:pt idx="7457">
                  <c:v>-2550.6376141037799</c:v>
                </c:pt>
                <c:pt idx="7458">
                  <c:v>-2641.5523025872499</c:v>
                </c:pt>
                <c:pt idx="7459">
                  <c:v>-2736.3042565444398</c:v>
                </c:pt>
                <c:pt idx="7460">
                  <c:v>-2837.6284028626701</c:v>
                </c:pt>
                <c:pt idx="7461">
                  <c:v>-2936.4464882511802</c:v>
                </c:pt>
                <c:pt idx="7462">
                  <c:v>-3021.0954514998798</c:v>
                </c:pt>
                <c:pt idx="7463">
                  <c:v>-3101.6946181705098</c:v>
                </c:pt>
                <c:pt idx="7464">
                  <c:v>-3239.6874922495299</c:v>
                </c:pt>
                <c:pt idx="7465">
                  <c:v>-3392.27017786139</c:v>
                </c:pt>
                <c:pt idx="7466">
                  <c:v>-3502.82228752121</c:v>
                </c:pt>
                <c:pt idx="7467">
                  <c:v>-3620.1515255484001</c:v>
                </c:pt>
                <c:pt idx="7468">
                  <c:v>-3746.9784685198501</c:v>
                </c:pt>
                <c:pt idx="7469">
                  <c:v>-3889.2141450336999</c:v>
                </c:pt>
                <c:pt idx="7470">
                  <c:v>-4035.5216066440298</c:v>
                </c:pt>
                <c:pt idx="7471">
                  <c:v>-4172.6872476947601</c:v>
                </c:pt>
                <c:pt idx="7472">
                  <c:v>-4310.3487965689101</c:v>
                </c:pt>
                <c:pt idx="7473">
                  <c:v>-4447.5843674715697</c:v>
                </c:pt>
                <c:pt idx="7474">
                  <c:v>-4574.0881236134401</c:v>
                </c:pt>
                <c:pt idx="7475">
                  <c:v>-4681.4117831158801</c:v>
                </c:pt>
                <c:pt idx="7476">
                  <c:v>-4832.1334574689799</c:v>
                </c:pt>
                <c:pt idx="7477">
                  <c:v>-5018.5504874757398</c:v>
                </c:pt>
                <c:pt idx="7478">
                  <c:v>-5165.8884752171298</c:v>
                </c:pt>
                <c:pt idx="7479">
                  <c:v>-5306.5393444925303</c:v>
                </c:pt>
                <c:pt idx="7480">
                  <c:v>-5460.8176979875498</c:v>
                </c:pt>
                <c:pt idx="7481">
                  <c:v>-5626.4532753986596</c:v>
                </c:pt>
                <c:pt idx="7482">
                  <c:v>-5795.0289324267596</c:v>
                </c:pt>
                <c:pt idx="7483">
                  <c:v>-5957.5362785614998</c:v>
                </c:pt>
                <c:pt idx="7484">
                  <c:v>-6113.8827498390001</c:v>
                </c:pt>
                <c:pt idx="7485">
                  <c:v>-6270.8793943803903</c:v>
                </c:pt>
                <c:pt idx="7486">
                  <c:v>-6420.0846854255897</c:v>
                </c:pt>
                <c:pt idx="7487">
                  <c:v>-6544.2716670601303</c:v>
                </c:pt>
                <c:pt idx="7488">
                  <c:v>-6690.7764968931597</c:v>
                </c:pt>
                <c:pt idx="7489">
                  <c:v>-6886.7651475415596</c:v>
                </c:pt>
                <c:pt idx="7490">
                  <c:v>-7063.9208371488603</c:v>
                </c:pt>
                <c:pt idx="7491">
                  <c:v>-7214.7761054048497</c:v>
                </c:pt>
                <c:pt idx="7492">
                  <c:v>-7367.3288237669503</c:v>
                </c:pt>
                <c:pt idx="7493">
                  <c:v>-7523.7012730675697</c:v>
                </c:pt>
                <c:pt idx="7494">
                  <c:v>-7678.2369295880799</c:v>
                </c:pt>
                <c:pt idx="7495">
                  <c:v>-7816.65289586159</c:v>
                </c:pt>
                <c:pt idx="7496">
                  <c:v>-7950.2881230949997</c:v>
                </c:pt>
                <c:pt idx="7497">
                  <c:v>-8104.9408866137301</c:v>
                </c:pt>
                <c:pt idx="7498">
                  <c:v>-8244.6878362567495</c:v>
                </c:pt>
                <c:pt idx="7499">
                  <c:v>-8352.0852671467801</c:v>
                </c:pt>
                <c:pt idx="7500">
                  <c:v>-8470.0620816436895</c:v>
                </c:pt>
                <c:pt idx="7501">
                  <c:v>-8660.3993133412496</c:v>
                </c:pt>
                <c:pt idx="7502">
                  <c:v>-8773.2032301950494</c:v>
                </c:pt>
                <c:pt idx="7503">
                  <c:v>-8813.3645590427095</c:v>
                </c:pt>
                <c:pt idx="7504">
                  <c:v>-8949.2752952236297</c:v>
                </c:pt>
                <c:pt idx="7505">
                  <c:v>-9088.1069897633497</c:v>
                </c:pt>
                <c:pt idx="7506">
                  <c:v>-9194.9658099262997</c:v>
                </c:pt>
                <c:pt idx="7507">
                  <c:v>-9285.2625730072305</c:v>
                </c:pt>
                <c:pt idx="7508">
                  <c:v>-9374.2863424328607</c:v>
                </c:pt>
                <c:pt idx="7509">
                  <c:v>-9439.1746090161396</c:v>
                </c:pt>
                <c:pt idx="7510">
                  <c:v>-9458.3238687378707</c:v>
                </c:pt>
                <c:pt idx="7511">
                  <c:v>-9480.2315852446991</c:v>
                </c:pt>
                <c:pt idx="7512">
                  <c:v>-9578.9061589644498</c:v>
                </c:pt>
                <c:pt idx="7513">
                  <c:v>-9661.8112967060006</c:v>
                </c:pt>
                <c:pt idx="7514">
                  <c:v>-9684.0805382080198</c:v>
                </c:pt>
                <c:pt idx="7515">
                  <c:v>-9716.6249598446702</c:v>
                </c:pt>
                <c:pt idx="7516">
                  <c:v>-9737.5479689003005</c:v>
                </c:pt>
                <c:pt idx="7517">
                  <c:v>-9737.6027431648799</c:v>
                </c:pt>
                <c:pt idx="7518">
                  <c:v>-9723.0154165490803</c:v>
                </c:pt>
                <c:pt idx="7519">
                  <c:v>-9702.3624508963403</c:v>
                </c:pt>
                <c:pt idx="7520">
                  <c:v>-9687.9469579523793</c:v>
                </c:pt>
                <c:pt idx="7521">
                  <c:v>-9654.4283410650405</c:v>
                </c:pt>
                <c:pt idx="7522">
                  <c:v>-9580.1120346868902</c:v>
                </c:pt>
                <c:pt idx="7523">
                  <c:v>-9482.2517392157406</c:v>
                </c:pt>
                <c:pt idx="7524">
                  <c:v>-9440.6008727548306</c:v>
                </c:pt>
                <c:pt idx="7525">
                  <c:v>-9410.8140251345503</c:v>
                </c:pt>
                <c:pt idx="7526">
                  <c:v>-9309.4924882756895</c:v>
                </c:pt>
                <c:pt idx="7527">
                  <c:v>-9203.6251282313897</c:v>
                </c:pt>
                <c:pt idx="7528">
                  <c:v>-9100.3863943937795</c:v>
                </c:pt>
                <c:pt idx="7529">
                  <c:v>-8986.9212839267802</c:v>
                </c:pt>
                <c:pt idx="7530">
                  <c:v>-8854.9276791496595</c:v>
                </c:pt>
                <c:pt idx="7531">
                  <c:v>-8710.1260797911109</c:v>
                </c:pt>
                <c:pt idx="7532">
                  <c:v>-8544.6731544965696</c:v>
                </c:pt>
                <c:pt idx="7533">
                  <c:v>-8367.5215525857093</c:v>
                </c:pt>
                <c:pt idx="7534">
                  <c:v>-8193.7669780288998</c:v>
                </c:pt>
                <c:pt idx="7535">
                  <c:v>-7978.14178177739</c:v>
                </c:pt>
                <c:pt idx="7536">
                  <c:v>-7779.47936413565</c:v>
                </c:pt>
                <c:pt idx="7537">
                  <c:v>-7624.7124080957301</c:v>
                </c:pt>
                <c:pt idx="7538">
                  <c:v>-7431.5167774705697</c:v>
                </c:pt>
                <c:pt idx="7539">
                  <c:v>-7197.7620634239802</c:v>
                </c:pt>
                <c:pt idx="7540">
                  <c:v>-6954.2733361936498</c:v>
                </c:pt>
                <c:pt idx="7541">
                  <c:v>-6720.0419818569699</c:v>
                </c:pt>
                <c:pt idx="7542">
                  <c:v>-6477.8916177514502</c:v>
                </c:pt>
                <c:pt idx="7543">
                  <c:v>-6212.8753456564</c:v>
                </c:pt>
                <c:pt idx="7544">
                  <c:v>-5942.8835320462904</c:v>
                </c:pt>
                <c:pt idx="7545">
                  <c:v>-5687.8056019186197</c:v>
                </c:pt>
                <c:pt idx="7546">
                  <c:v>-5395.8861256182299</c:v>
                </c:pt>
                <c:pt idx="7547">
                  <c:v>-5069.1694172121297</c:v>
                </c:pt>
                <c:pt idx="7548">
                  <c:v>-4766.7025710089001</c:v>
                </c:pt>
                <c:pt idx="7549">
                  <c:v>-4501.9618674622698</c:v>
                </c:pt>
                <c:pt idx="7550">
                  <c:v>-4213.7915919021698</c:v>
                </c:pt>
                <c:pt idx="7551">
                  <c:v>-3892.7735814002999</c:v>
                </c:pt>
                <c:pt idx="7552">
                  <c:v>-3583.20026827328</c:v>
                </c:pt>
                <c:pt idx="7553">
                  <c:v>-3274.2998624402398</c:v>
                </c:pt>
                <c:pt idx="7554">
                  <c:v>-2955.51820863484</c:v>
                </c:pt>
                <c:pt idx="7555">
                  <c:v>-2621.60008941976</c:v>
                </c:pt>
                <c:pt idx="7556">
                  <c:v>-2284.7362587491998</c:v>
                </c:pt>
                <c:pt idx="7557">
                  <c:v>-1956.94592042676</c:v>
                </c:pt>
                <c:pt idx="7558">
                  <c:v>-1630.3915753303299</c:v>
                </c:pt>
                <c:pt idx="7559">
                  <c:v>-1274.8254406275901</c:v>
                </c:pt>
                <c:pt idx="7560">
                  <c:v>-888.094695909655</c:v>
                </c:pt>
                <c:pt idx="7561">
                  <c:v>-565.16052860179195</c:v>
                </c:pt>
                <c:pt idx="7562">
                  <c:v>-273.87450561354899</c:v>
                </c:pt>
                <c:pt idx="7563">
                  <c:v>62.000091845982297</c:v>
                </c:pt>
                <c:pt idx="7564">
                  <c:v>386.34775911654202</c:v>
                </c:pt>
                <c:pt idx="7565">
                  <c:v>718.64456117480802</c:v>
                </c:pt>
                <c:pt idx="7566">
                  <c:v>1062.72810169326</c:v>
                </c:pt>
                <c:pt idx="7567">
                  <c:v>1400.0989996798501</c:v>
                </c:pt>
                <c:pt idx="7568">
                  <c:v>1729.7629805762399</c:v>
                </c:pt>
                <c:pt idx="7569">
                  <c:v>2053.31754820487</c:v>
                </c:pt>
                <c:pt idx="7570">
                  <c:v>2378.2577630026599</c:v>
                </c:pt>
                <c:pt idx="7571">
                  <c:v>2710.4821779103299</c:v>
                </c:pt>
                <c:pt idx="7572">
                  <c:v>3084.82746514989</c:v>
                </c:pt>
                <c:pt idx="7573">
                  <c:v>3396.6548446214401</c:v>
                </c:pt>
                <c:pt idx="7574">
                  <c:v>3614.38853374475</c:v>
                </c:pt>
                <c:pt idx="7575">
                  <c:v>3850.0399689517199</c:v>
                </c:pt>
                <c:pt idx="7576">
                  <c:v>4225.66492075318</c:v>
                </c:pt>
                <c:pt idx="7577">
                  <c:v>4592.6274466927698</c:v>
                </c:pt>
                <c:pt idx="7578">
                  <c:v>4806.9698402759304</c:v>
                </c:pt>
                <c:pt idx="7579">
                  <c:v>5043.8048822708897</c:v>
                </c:pt>
                <c:pt idx="7580">
                  <c:v>5290.9401699148302</c:v>
                </c:pt>
                <c:pt idx="7581">
                  <c:v>5533.62314928462</c:v>
                </c:pt>
                <c:pt idx="7582">
                  <c:v>5771.9339293109697</c:v>
                </c:pt>
                <c:pt idx="7583">
                  <c:v>6010.9406020682</c:v>
                </c:pt>
                <c:pt idx="7584">
                  <c:v>6277.2004865405697</c:v>
                </c:pt>
                <c:pt idx="7585">
                  <c:v>6519.5544891400596</c:v>
                </c:pt>
                <c:pt idx="7586">
                  <c:v>6690.6342697130503</c:v>
                </c:pt>
                <c:pt idx="7587">
                  <c:v>6862.8959801117198</c:v>
                </c:pt>
                <c:pt idx="7588">
                  <c:v>7042.5526857279801</c:v>
                </c:pt>
                <c:pt idx="7589">
                  <c:v>7202.2574965554804</c:v>
                </c:pt>
                <c:pt idx="7590">
                  <c:v>7353.6687294679796</c:v>
                </c:pt>
                <c:pt idx="7591">
                  <c:v>7493.7303436225502</c:v>
                </c:pt>
                <c:pt idx="7592">
                  <c:v>7626.0910709639702</c:v>
                </c:pt>
                <c:pt idx="7593">
                  <c:v>7753.21351200548</c:v>
                </c:pt>
                <c:pt idx="7594">
                  <c:v>7873.3617970308796</c:v>
                </c:pt>
                <c:pt idx="7595">
                  <c:v>7978.1025451170199</c:v>
                </c:pt>
                <c:pt idx="7596">
                  <c:v>8057.2899544874299</c:v>
                </c:pt>
                <c:pt idx="7597">
                  <c:v>8122.6345487994104</c:v>
                </c:pt>
                <c:pt idx="7598">
                  <c:v>8208.7909926877692</c:v>
                </c:pt>
                <c:pt idx="7599">
                  <c:v>8249.2244836290902</c:v>
                </c:pt>
                <c:pt idx="7600">
                  <c:v>8230.8128889185009</c:v>
                </c:pt>
                <c:pt idx="7601">
                  <c:v>8232.8169912430203</c:v>
                </c:pt>
                <c:pt idx="7602">
                  <c:v>8225.2143540532506</c:v>
                </c:pt>
                <c:pt idx="7603">
                  <c:v>8208.5952599058091</c:v>
                </c:pt>
                <c:pt idx="7604">
                  <c:v>8189.8586363605</c:v>
                </c:pt>
                <c:pt idx="7605">
                  <c:v>8154.57932683934</c:v>
                </c:pt>
                <c:pt idx="7606">
                  <c:v>8091.3199299807802</c:v>
                </c:pt>
                <c:pt idx="7607">
                  <c:v>8010.7339378291699</c:v>
                </c:pt>
                <c:pt idx="7608">
                  <c:v>7932.74842793691</c:v>
                </c:pt>
                <c:pt idx="7609">
                  <c:v>7866.1828663849601</c:v>
                </c:pt>
                <c:pt idx="7610">
                  <c:v>7784.2720977120498</c:v>
                </c:pt>
                <c:pt idx="7611">
                  <c:v>7638.71364829296</c:v>
                </c:pt>
                <c:pt idx="7612">
                  <c:v>7445.9020654179303</c:v>
                </c:pt>
                <c:pt idx="7613">
                  <c:v>7265.4535743036904</c:v>
                </c:pt>
                <c:pt idx="7614">
                  <c:v>7100.1884661273698</c:v>
                </c:pt>
                <c:pt idx="7615">
                  <c:v>6915.9174500269201</c:v>
                </c:pt>
                <c:pt idx="7616">
                  <c:v>6718.7542763840001</c:v>
                </c:pt>
                <c:pt idx="7617">
                  <c:v>6505.7421090795897</c:v>
                </c:pt>
                <c:pt idx="7618">
                  <c:v>6270.2360008359401</c:v>
                </c:pt>
                <c:pt idx="7619">
                  <c:v>6026.26101774587</c:v>
                </c:pt>
                <c:pt idx="7620">
                  <c:v>5795.9453918033096</c:v>
                </c:pt>
                <c:pt idx="7621">
                  <c:v>5550.3897224163402</c:v>
                </c:pt>
                <c:pt idx="7622">
                  <c:v>5259.8226871419301</c:v>
                </c:pt>
                <c:pt idx="7623">
                  <c:v>4941.1342707531803</c:v>
                </c:pt>
                <c:pt idx="7624">
                  <c:v>4585.9864601121399</c:v>
                </c:pt>
                <c:pt idx="7625">
                  <c:v>4237.3074187064103</c:v>
                </c:pt>
                <c:pt idx="7626">
                  <c:v>3913.3907390815598</c:v>
                </c:pt>
                <c:pt idx="7627">
                  <c:v>3574.3629893125899</c:v>
                </c:pt>
                <c:pt idx="7628">
                  <c:v>3205.5959109660498</c:v>
                </c:pt>
                <c:pt idx="7629">
                  <c:v>2802.6230969788699</c:v>
                </c:pt>
                <c:pt idx="7630">
                  <c:v>2382.8711076258801</c:v>
                </c:pt>
                <c:pt idx="7631">
                  <c:v>1946.7857592994101</c:v>
                </c:pt>
                <c:pt idx="7632">
                  <c:v>1508.3131596962201</c:v>
                </c:pt>
                <c:pt idx="7633">
                  <c:v>1058.4789451065301</c:v>
                </c:pt>
                <c:pt idx="7634">
                  <c:v>580.30570708658604</c:v>
                </c:pt>
                <c:pt idx="7635">
                  <c:v>83.792251381263696</c:v>
                </c:pt>
                <c:pt idx="7636">
                  <c:v>-427.74354794405002</c:v>
                </c:pt>
                <c:pt idx="7637">
                  <c:v>-947.28596953483498</c:v>
                </c:pt>
                <c:pt idx="7638">
                  <c:v>-1474.7839055510201</c:v>
                </c:pt>
                <c:pt idx="7639">
                  <c:v>-2052.7260442444499</c:v>
                </c:pt>
                <c:pt idx="7640">
                  <c:v>-2655.6885870545898</c:v>
                </c:pt>
                <c:pt idx="7641">
                  <c:v>-3257.43515126992</c:v>
                </c:pt>
                <c:pt idx="7642">
                  <c:v>-3888.3696631620301</c:v>
                </c:pt>
                <c:pt idx="7643">
                  <c:v>-4492.3153058483704</c:v>
                </c:pt>
                <c:pt idx="7644">
                  <c:v>-5102.8185482071603</c:v>
                </c:pt>
                <c:pt idx="7645">
                  <c:v>-5789.4610190734602</c:v>
                </c:pt>
                <c:pt idx="7646">
                  <c:v>-6543.1859558034603</c:v>
                </c:pt>
                <c:pt idx="7647">
                  <c:v>-7296.1398087605503</c:v>
                </c:pt>
                <c:pt idx="7648">
                  <c:v>-8027.3213265598797</c:v>
                </c:pt>
                <c:pt idx="7649">
                  <c:v>-8780.7561662784792</c:v>
                </c:pt>
                <c:pt idx="7650">
                  <c:v>-9498.8055790242106</c:v>
                </c:pt>
                <c:pt idx="7651">
                  <c:v>-10132.1491201507</c:v>
                </c:pt>
                <c:pt idx="7652">
                  <c:v>-10741.4524342982</c:v>
                </c:pt>
                <c:pt idx="7653">
                  <c:v>-11381.0372006541</c:v>
                </c:pt>
                <c:pt idx="7654">
                  <c:v>-11937.0437955</c:v>
                </c:pt>
                <c:pt idx="7655">
                  <c:v>-12641.500915155901</c:v>
                </c:pt>
                <c:pt idx="7656">
                  <c:v>-13585.0116788347</c:v>
                </c:pt>
                <c:pt idx="7657">
                  <c:v>-14516.096408522701</c:v>
                </c:pt>
                <c:pt idx="7658">
                  <c:v>-15459.810915477499</c:v>
                </c:pt>
                <c:pt idx="7659">
                  <c:v>-16384.609996664101</c:v>
                </c:pt>
                <c:pt idx="7660">
                  <c:v>-17244.031822983801</c:v>
                </c:pt>
                <c:pt idx="7661">
                  <c:v>-17997.084422912802</c:v>
                </c:pt>
                <c:pt idx="7662">
                  <c:v>-18729.7126284937</c:v>
                </c:pt>
                <c:pt idx="7663">
                  <c:v>-19528.368307029301</c:v>
                </c:pt>
                <c:pt idx="7664">
                  <c:v>-20341.2049408487</c:v>
                </c:pt>
                <c:pt idx="7665">
                  <c:v>-21144.713126655199</c:v>
                </c:pt>
                <c:pt idx="7666">
                  <c:v>-21953.501186666701</c:v>
                </c:pt>
                <c:pt idx="7667">
                  <c:v>-22748.022034072401</c:v>
                </c:pt>
                <c:pt idx="7668">
                  <c:v>-23499.5702647853</c:v>
                </c:pt>
                <c:pt idx="7669">
                  <c:v>-24251.672661124201</c:v>
                </c:pt>
                <c:pt idx="7670">
                  <c:v>-25078.867886432501</c:v>
                </c:pt>
                <c:pt idx="7671">
                  <c:v>-25940.510829758401</c:v>
                </c:pt>
                <c:pt idx="7672">
                  <c:v>-26746.794699566501</c:v>
                </c:pt>
                <c:pt idx="7673">
                  <c:v>-27513.561278626199</c:v>
                </c:pt>
                <c:pt idx="7674">
                  <c:v>-28270.6363478905</c:v>
                </c:pt>
                <c:pt idx="7675">
                  <c:v>-29024.129604431098</c:v>
                </c:pt>
                <c:pt idx="7676">
                  <c:v>-29773.232931031202</c:v>
                </c:pt>
                <c:pt idx="7677">
                  <c:v>-30530.950512400901</c:v>
                </c:pt>
                <c:pt idx="7678">
                  <c:v>-31272.6515278671</c:v>
                </c:pt>
                <c:pt idx="7679">
                  <c:v>-31970.420212530102</c:v>
                </c:pt>
                <c:pt idx="7680">
                  <c:v>-32616.239119118301</c:v>
                </c:pt>
                <c:pt idx="7681">
                  <c:v>-33208.371122199504</c:v>
                </c:pt>
                <c:pt idx="7682">
                  <c:v>-33816.0637847373</c:v>
                </c:pt>
                <c:pt idx="7683">
                  <c:v>-34477.551206969103</c:v>
                </c:pt>
                <c:pt idx="7684">
                  <c:v>-35110.901989612103</c:v>
                </c:pt>
                <c:pt idx="7685">
                  <c:v>-35722.768715762402</c:v>
                </c:pt>
                <c:pt idx="7686">
                  <c:v>-36332.3062772548</c:v>
                </c:pt>
                <c:pt idx="7687">
                  <c:v>-36883.327211477103</c:v>
                </c:pt>
                <c:pt idx="7688">
                  <c:v>-37347.682528096302</c:v>
                </c:pt>
                <c:pt idx="7689">
                  <c:v>-37764.005406980003</c:v>
                </c:pt>
                <c:pt idx="7690">
                  <c:v>-38172.198236012802</c:v>
                </c:pt>
                <c:pt idx="7691">
                  <c:v>-38505.833027551897</c:v>
                </c:pt>
                <c:pt idx="7692">
                  <c:v>-38759.822199285598</c:v>
                </c:pt>
                <c:pt idx="7693">
                  <c:v>-39017.222508471903</c:v>
                </c:pt>
                <c:pt idx="7694">
                  <c:v>-39309.165282882903</c:v>
                </c:pt>
                <c:pt idx="7695">
                  <c:v>-39632.736562258302</c:v>
                </c:pt>
                <c:pt idx="7696">
                  <c:v>-39891.038893684199</c:v>
                </c:pt>
                <c:pt idx="7697">
                  <c:v>-40024.534197052402</c:v>
                </c:pt>
                <c:pt idx="7698">
                  <c:v>-40121.908112733698</c:v>
                </c:pt>
                <c:pt idx="7699">
                  <c:v>-40163.572337057303</c:v>
                </c:pt>
                <c:pt idx="7700">
                  <c:v>-40140.584247171399</c:v>
                </c:pt>
                <c:pt idx="7701">
                  <c:v>-40065.256790191001</c:v>
                </c:pt>
                <c:pt idx="7702">
                  <c:v>-39927.297415454297</c:v>
                </c:pt>
                <c:pt idx="7703">
                  <c:v>-39685.253569989698</c:v>
                </c:pt>
                <c:pt idx="7704">
                  <c:v>-39408.4573754925</c:v>
                </c:pt>
                <c:pt idx="7705">
                  <c:v>-39156.201751293702</c:v>
                </c:pt>
                <c:pt idx="7706">
                  <c:v>-38890.410880410403</c:v>
                </c:pt>
                <c:pt idx="7707">
                  <c:v>-38540.563633588798</c:v>
                </c:pt>
                <c:pt idx="7708">
                  <c:v>-38096.7140796319</c:v>
                </c:pt>
                <c:pt idx="7709">
                  <c:v>-37629.167166090898</c:v>
                </c:pt>
                <c:pt idx="7710">
                  <c:v>-37076.038223938303</c:v>
                </c:pt>
                <c:pt idx="7711">
                  <c:v>-36417.684962195497</c:v>
                </c:pt>
                <c:pt idx="7712">
                  <c:v>-35709.963295225702</c:v>
                </c:pt>
                <c:pt idx="7713">
                  <c:v>-34976.9031777536</c:v>
                </c:pt>
                <c:pt idx="7714">
                  <c:v>-34238.414738534499</c:v>
                </c:pt>
                <c:pt idx="7715">
                  <c:v>-33404.2138815894</c:v>
                </c:pt>
                <c:pt idx="7716">
                  <c:v>-32432.868414346402</c:v>
                </c:pt>
                <c:pt idx="7717">
                  <c:v>-31431.906629231002</c:v>
                </c:pt>
                <c:pt idx="7718">
                  <c:v>-30460.661423091798</c:v>
                </c:pt>
                <c:pt idx="7719">
                  <c:v>-29434.772918826999</c:v>
                </c:pt>
                <c:pt idx="7720">
                  <c:v>-28263.495780251</c:v>
                </c:pt>
                <c:pt idx="7721">
                  <c:v>-26967.2032746</c:v>
                </c:pt>
                <c:pt idx="7722">
                  <c:v>-25644.9379506941</c:v>
                </c:pt>
                <c:pt idx="7723">
                  <c:v>-24355.975886057899</c:v>
                </c:pt>
                <c:pt idx="7724">
                  <c:v>-23023.782777029301</c:v>
                </c:pt>
                <c:pt idx="7725">
                  <c:v>-21622.896568444401</c:v>
                </c:pt>
                <c:pt idx="7726">
                  <c:v>-20162.555180498399</c:v>
                </c:pt>
                <c:pt idx="7727">
                  <c:v>-18649.427311077201</c:v>
                </c:pt>
                <c:pt idx="7728">
                  <c:v>-17034.303446678601</c:v>
                </c:pt>
                <c:pt idx="7729">
                  <c:v>-15405.021377668099</c:v>
                </c:pt>
                <c:pt idx="7730">
                  <c:v>-13803.9139249447</c:v>
                </c:pt>
                <c:pt idx="7731">
                  <c:v>-12145.9419045342</c:v>
                </c:pt>
                <c:pt idx="7732">
                  <c:v>-10383.9729093038</c:v>
                </c:pt>
                <c:pt idx="7733">
                  <c:v>-8541.0312685570098</c:v>
                </c:pt>
                <c:pt idx="7734">
                  <c:v>-6679.7922754454503</c:v>
                </c:pt>
                <c:pt idx="7735">
                  <c:v>-4793.0597565194603</c:v>
                </c:pt>
                <c:pt idx="7736">
                  <c:v>-2873.68415484567</c:v>
                </c:pt>
                <c:pt idx="7737">
                  <c:v>-928.86926465961801</c:v>
                </c:pt>
                <c:pt idx="7738">
                  <c:v>1021.5499222985</c:v>
                </c:pt>
                <c:pt idx="7739">
                  <c:v>2957.8844609602402</c:v>
                </c:pt>
                <c:pt idx="7740">
                  <c:v>4998.3343620246496</c:v>
                </c:pt>
                <c:pt idx="7741">
                  <c:v>7068.61634028768</c:v>
                </c:pt>
                <c:pt idx="7742">
                  <c:v>9070.52256886744</c:v>
                </c:pt>
                <c:pt idx="7743">
                  <c:v>11153.6770280125</c:v>
                </c:pt>
                <c:pt idx="7744">
                  <c:v>13230.444334711099</c:v>
                </c:pt>
                <c:pt idx="7745">
                  <c:v>15243.596359344399</c:v>
                </c:pt>
                <c:pt idx="7746">
                  <c:v>17265.288762992299</c:v>
                </c:pt>
                <c:pt idx="7747">
                  <c:v>19310.6731002136</c:v>
                </c:pt>
                <c:pt idx="7748">
                  <c:v>21411.030445115099</c:v>
                </c:pt>
                <c:pt idx="7749">
                  <c:v>23519.620482173901</c:v>
                </c:pt>
                <c:pt idx="7750">
                  <c:v>25585.660719911801</c:v>
                </c:pt>
                <c:pt idx="7751">
                  <c:v>27678.4646819398</c:v>
                </c:pt>
                <c:pt idx="7752">
                  <c:v>29748.908006578102</c:v>
                </c:pt>
                <c:pt idx="7753">
                  <c:v>31731.365929898398</c:v>
                </c:pt>
                <c:pt idx="7754">
                  <c:v>33678.747336528599</c:v>
                </c:pt>
                <c:pt idx="7755">
                  <c:v>35700.885857598398</c:v>
                </c:pt>
                <c:pt idx="7756">
                  <c:v>37706.854145745099</c:v>
                </c:pt>
                <c:pt idx="7757">
                  <c:v>39571.503267730601</c:v>
                </c:pt>
                <c:pt idx="7758">
                  <c:v>41457.528518294297</c:v>
                </c:pt>
                <c:pt idx="7759">
                  <c:v>43352.4960477032</c:v>
                </c:pt>
                <c:pt idx="7760">
                  <c:v>45153.904874927102</c:v>
                </c:pt>
                <c:pt idx="7761">
                  <c:v>46850.820562404799</c:v>
                </c:pt>
                <c:pt idx="7762">
                  <c:v>48479.000851322002</c:v>
                </c:pt>
                <c:pt idx="7763">
                  <c:v>50131.897203831402</c:v>
                </c:pt>
                <c:pt idx="7764">
                  <c:v>51809.576694418698</c:v>
                </c:pt>
                <c:pt idx="7765">
                  <c:v>53422.6486383066</c:v>
                </c:pt>
                <c:pt idx="7766">
                  <c:v>54933.503362382296</c:v>
                </c:pt>
                <c:pt idx="7767">
                  <c:v>56358.954855548902</c:v>
                </c:pt>
                <c:pt idx="7768">
                  <c:v>57728.111847672197</c:v>
                </c:pt>
                <c:pt idx="7769">
                  <c:v>58982.314802966299</c:v>
                </c:pt>
                <c:pt idx="7770">
                  <c:v>60189.6206101059</c:v>
                </c:pt>
                <c:pt idx="7771">
                  <c:v>61387.720932942801</c:v>
                </c:pt>
                <c:pt idx="7772">
                  <c:v>62516.637824785699</c:v>
                </c:pt>
                <c:pt idx="7773">
                  <c:v>63589.069993491597</c:v>
                </c:pt>
                <c:pt idx="7774">
                  <c:v>64564.003327671002</c:v>
                </c:pt>
                <c:pt idx="7775">
                  <c:v>65440.477472970597</c:v>
                </c:pt>
                <c:pt idx="7776">
                  <c:v>66262.549894189593</c:v>
                </c:pt>
                <c:pt idx="7777">
                  <c:v>66970.715476001205</c:v>
                </c:pt>
                <c:pt idx="7778">
                  <c:v>67606.676940412697</c:v>
                </c:pt>
                <c:pt idx="7779">
                  <c:v>68221.238792110904</c:v>
                </c:pt>
                <c:pt idx="7780">
                  <c:v>68776.389881174997</c:v>
                </c:pt>
                <c:pt idx="7781">
                  <c:v>69188.052328944701</c:v>
                </c:pt>
                <c:pt idx="7782">
                  <c:v>69440.853275913396</c:v>
                </c:pt>
                <c:pt idx="7783">
                  <c:v>69626.457082108507</c:v>
                </c:pt>
                <c:pt idx="7784">
                  <c:v>69751.525561137998</c:v>
                </c:pt>
                <c:pt idx="7785">
                  <c:v>69810.687310476802</c:v>
                </c:pt>
                <c:pt idx="7786">
                  <c:v>69812.181863491394</c:v>
                </c:pt>
                <c:pt idx="7787">
                  <c:v>69769.274280319107</c:v>
                </c:pt>
                <c:pt idx="7788">
                  <c:v>69710.789393108003</c:v>
                </c:pt>
                <c:pt idx="7789">
                  <c:v>69538.947123107806</c:v>
                </c:pt>
                <c:pt idx="7790">
                  <c:v>69198.609701711801</c:v>
                </c:pt>
                <c:pt idx="7791">
                  <c:v>68790.292567931901</c:v>
                </c:pt>
                <c:pt idx="7792">
                  <c:v>68300.681460353197</c:v>
                </c:pt>
                <c:pt idx="7793">
                  <c:v>67679.211854263893</c:v>
                </c:pt>
                <c:pt idx="7794">
                  <c:v>66973.116185212901</c:v>
                </c:pt>
                <c:pt idx="7795">
                  <c:v>66287.603347096694</c:v>
                </c:pt>
                <c:pt idx="7796">
                  <c:v>65558.215206413806</c:v>
                </c:pt>
                <c:pt idx="7797">
                  <c:v>64723.099531807602</c:v>
                </c:pt>
                <c:pt idx="7798">
                  <c:v>63815.796663487599</c:v>
                </c:pt>
                <c:pt idx="7799">
                  <c:v>62855.360956062701</c:v>
                </c:pt>
                <c:pt idx="7800">
                  <c:v>61842.402440639802</c:v>
                </c:pt>
                <c:pt idx="7801">
                  <c:v>60752.701690563699</c:v>
                </c:pt>
                <c:pt idx="7802">
                  <c:v>59585.803913276803</c:v>
                </c:pt>
                <c:pt idx="7803">
                  <c:v>58390.3074667123</c:v>
                </c:pt>
                <c:pt idx="7804">
                  <c:v>57126.258863062598</c:v>
                </c:pt>
                <c:pt idx="7805">
                  <c:v>55781.057520898299</c:v>
                </c:pt>
                <c:pt idx="7806">
                  <c:v>54422.867515509803</c:v>
                </c:pt>
                <c:pt idx="7807">
                  <c:v>53070.212264752699</c:v>
                </c:pt>
                <c:pt idx="7808">
                  <c:v>51692.458411275402</c:v>
                </c:pt>
                <c:pt idx="7809">
                  <c:v>50241.726225379898</c:v>
                </c:pt>
                <c:pt idx="7810">
                  <c:v>48713.145914116598</c:v>
                </c:pt>
                <c:pt idx="7811">
                  <c:v>47125.572883881898</c:v>
                </c:pt>
                <c:pt idx="7812">
                  <c:v>45522.731142288503</c:v>
                </c:pt>
                <c:pt idx="7813">
                  <c:v>43918.739803206401</c:v>
                </c:pt>
                <c:pt idx="7814">
                  <c:v>42350.766458539198</c:v>
                </c:pt>
                <c:pt idx="7815">
                  <c:v>40795.344547414497</c:v>
                </c:pt>
                <c:pt idx="7816">
                  <c:v>39193.408801662197</c:v>
                </c:pt>
                <c:pt idx="7817">
                  <c:v>37561.9184343815</c:v>
                </c:pt>
                <c:pt idx="7818">
                  <c:v>35881.486310943001</c:v>
                </c:pt>
                <c:pt idx="7819">
                  <c:v>34175.894344731001</c:v>
                </c:pt>
                <c:pt idx="7820">
                  <c:v>32499.8266906221</c:v>
                </c:pt>
                <c:pt idx="7821">
                  <c:v>30849.5391823889</c:v>
                </c:pt>
                <c:pt idx="7822">
                  <c:v>29206.156100288699</c:v>
                </c:pt>
                <c:pt idx="7823">
                  <c:v>27597.524500355899</c:v>
                </c:pt>
                <c:pt idx="7824">
                  <c:v>26027.338433875499</c:v>
                </c:pt>
                <c:pt idx="7825">
                  <c:v>24418.576799404698</c:v>
                </c:pt>
                <c:pt idx="7826">
                  <c:v>22775.376239235698</c:v>
                </c:pt>
                <c:pt idx="7827">
                  <c:v>21180.9999036872</c:v>
                </c:pt>
                <c:pt idx="7828">
                  <c:v>19666.4852227093</c:v>
                </c:pt>
                <c:pt idx="7829">
                  <c:v>18241.765595319801</c:v>
                </c:pt>
                <c:pt idx="7830">
                  <c:v>16831.946204717799</c:v>
                </c:pt>
                <c:pt idx="7831">
                  <c:v>15376.0522190226</c:v>
                </c:pt>
                <c:pt idx="7832">
                  <c:v>13937.0663599945</c:v>
                </c:pt>
                <c:pt idx="7833">
                  <c:v>12499.738221830999</c:v>
                </c:pt>
                <c:pt idx="7834">
                  <c:v>11093.550430536499</c:v>
                </c:pt>
                <c:pt idx="7835">
                  <c:v>9775.18076187933</c:v>
                </c:pt>
                <c:pt idx="7836">
                  <c:v>8563.3044073207002</c:v>
                </c:pt>
                <c:pt idx="7837">
                  <c:v>7358.1313899414799</c:v>
                </c:pt>
                <c:pt idx="7838">
                  <c:v>6157.1744341886497</c:v>
                </c:pt>
                <c:pt idx="7839">
                  <c:v>5051.82527315279</c:v>
                </c:pt>
                <c:pt idx="7840">
                  <c:v>3986.50710286087</c:v>
                </c:pt>
                <c:pt idx="7841">
                  <c:v>2938.7719940542001</c:v>
                </c:pt>
                <c:pt idx="7842">
                  <c:v>1944.94857828217</c:v>
                </c:pt>
                <c:pt idx="7843">
                  <c:v>1042.85453432436</c:v>
                </c:pt>
                <c:pt idx="7844">
                  <c:v>223.81455116011401</c:v>
                </c:pt>
                <c:pt idx="7845">
                  <c:v>-582.09735255458099</c:v>
                </c:pt>
                <c:pt idx="7846">
                  <c:v>-1401.85946972749</c:v>
                </c:pt>
                <c:pt idx="7847">
                  <c:v>-2181.3510615529799</c:v>
                </c:pt>
                <c:pt idx="7848">
                  <c:v>-2922.0154390828902</c:v>
                </c:pt>
                <c:pt idx="7849">
                  <c:v>-3536.8327647912101</c:v>
                </c:pt>
                <c:pt idx="7850">
                  <c:v>-4040.90745006001</c:v>
                </c:pt>
                <c:pt idx="7851">
                  <c:v>-4562.8543445523201</c:v>
                </c:pt>
                <c:pt idx="7852">
                  <c:v>-5058.3528657697498</c:v>
                </c:pt>
                <c:pt idx="7853">
                  <c:v>-5477.5249511149204</c:v>
                </c:pt>
                <c:pt idx="7854">
                  <c:v>-5853.0002641287501</c:v>
                </c:pt>
                <c:pt idx="7855">
                  <c:v>-6207.6709358693297</c:v>
                </c:pt>
                <c:pt idx="7856">
                  <c:v>-6552.4088836577403</c:v>
                </c:pt>
                <c:pt idx="7857">
                  <c:v>-6861.0167544864698</c:v>
                </c:pt>
                <c:pt idx="7858">
                  <c:v>-7122.3933894362299</c:v>
                </c:pt>
                <c:pt idx="7859">
                  <c:v>-7276.4458511787598</c:v>
                </c:pt>
                <c:pt idx="7860">
                  <c:v>-7365.02716084441</c:v>
                </c:pt>
                <c:pt idx="7861">
                  <c:v>-7461.9941686989496</c:v>
                </c:pt>
                <c:pt idx="7862">
                  <c:v>-7523.7680974660198</c:v>
                </c:pt>
                <c:pt idx="7863">
                  <c:v>-7633.7554808376199</c:v>
                </c:pt>
                <c:pt idx="7864">
                  <c:v>-7720.9006186190099</c:v>
                </c:pt>
                <c:pt idx="7865">
                  <c:v>-7686.4680791760102</c:v>
                </c:pt>
                <c:pt idx="7866">
                  <c:v>-7590.8926427085598</c:v>
                </c:pt>
                <c:pt idx="7867">
                  <c:v>-7491.78258827215</c:v>
                </c:pt>
                <c:pt idx="7868">
                  <c:v>-7430.8206512270099</c:v>
                </c:pt>
                <c:pt idx="7869">
                  <c:v>-7369.3429057944804</c:v>
                </c:pt>
                <c:pt idx="7870">
                  <c:v>-7302.5917765778204</c:v>
                </c:pt>
                <c:pt idx="7871">
                  <c:v>-7147.8138128993596</c:v>
                </c:pt>
                <c:pt idx="7872">
                  <c:v>-6945.0758751746798</c:v>
                </c:pt>
                <c:pt idx="7873">
                  <c:v>-6813.1015629868698</c:v>
                </c:pt>
                <c:pt idx="7874">
                  <c:v>-6668.7171363829202</c:v>
                </c:pt>
                <c:pt idx="7875">
                  <c:v>-6492.1029455603602</c:v>
                </c:pt>
                <c:pt idx="7876">
                  <c:v>-6326.3359231326403</c:v>
                </c:pt>
                <c:pt idx="7877">
                  <c:v>-6165.42941784511</c:v>
                </c:pt>
                <c:pt idx="7878">
                  <c:v>-6031.5779109619098</c:v>
                </c:pt>
                <c:pt idx="7879">
                  <c:v>-5892.1047945094297</c:v>
                </c:pt>
                <c:pt idx="7880">
                  <c:v>-5720.3577738615604</c:v>
                </c:pt>
                <c:pt idx="7881">
                  <c:v>-5560.3526984448899</c:v>
                </c:pt>
                <c:pt idx="7882">
                  <c:v>-5444.5170458451803</c:v>
                </c:pt>
                <c:pt idx="7883">
                  <c:v>-5344.0809194014901</c:v>
                </c:pt>
                <c:pt idx="7884">
                  <c:v>-5215.0055630667302</c:v>
                </c:pt>
                <c:pt idx="7885">
                  <c:v>-4999.6014024530896</c:v>
                </c:pt>
                <c:pt idx="7886">
                  <c:v>-4871.8800360774503</c:v>
                </c:pt>
                <c:pt idx="7887">
                  <c:v>-4914.4734379889196</c:v>
                </c:pt>
                <c:pt idx="7888">
                  <c:v>-4940.3508122561598</c:v>
                </c:pt>
                <c:pt idx="7889">
                  <c:v>-4925.31131876576</c:v>
                </c:pt>
                <c:pt idx="7890">
                  <c:v>-4885.5355489923304</c:v>
                </c:pt>
                <c:pt idx="7891">
                  <c:v>-4874.9835763854098</c:v>
                </c:pt>
                <c:pt idx="7892">
                  <c:v>-4887.3243562584303</c:v>
                </c:pt>
                <c:pt idx="7893">
                  <c:v>-4972.0433068457696</c:v>
                </c:pt>
                <c:pt idx="7894">
                  <c:v>-5115.5804432831501</c:v>
                </c:pt>
                <c:pt idx="7895">
                  <c:v>-5253.9805765869496</c:v>
                </c:pt>
                <c:pt idx="7896">
                  <c:v>-5395.6299569093399</c:v>
                </c:pt>
                <c:pt idx="7897">
                  <c:v>-5529.61182701711</c:v>
                </c:pt>
                <c:pt idx="7898">
                  <c:v>-5710.3969565612297</c:v>
                </c:pt>
                <c:pt idx="7899">
                  <c:v>-5978.4775546954997</c:v>
                </c:pt>
                <c:pt idx="7900">
                  <c:v>-6308.4931699969802</c:v>
                </c:pt>
                <c:pt idx="7901">
                  <c:v>-6643.0949463667903</c:v>
                </c:pt>
                <c:pt idx="7902">
                  <c:v>-6967.8707310402297</c:v>
                </c:pt>
                <c:pt idx="7903">
                  <c:v>-7317.3864186143301</c:v>
                </c:pt>
                <c:pt idx="7904">
                  <c:v>-7636.5485880490196</c:v>
                </c:pt>
                <c:pt idx="7905">
                  <c:v>-7985.4838685650902</c:v>
                </c:pt>
                <c:pt idx="7906">
                  <c:v>-8432.4809587173404</c:v>
                </c:pt>
                <c:pt idx="7907">
                  <c:v>-8926.1960884542295</c:v>
                </c:pt>
                <c:pt idx="7908">
                  <c:v>-9389.3450320332704</c:v>
                </c:pt>
                <c:pt idx="7909">
                  <c:v>-9833.9996875960005</c:v>
                </c:pt>
                <c:pt idx="7910">
                  <c:v>-10335.5361299748</c:v>
                </c:pt>
                <c:pt idx="7911">
                  <c:v>-10799.154230684</c:v>
                </c:pt>
                <c:pt idx="7912">
                  <c:v>-11335.205663524401</c:v>
                </c:pt>
                <c:pt idx="7913">
                  <c:v>-11990.432566330601</c:v>
                </c:pt>
                <c:pt idx="7914">
                  <c:v>-12624.070287452399</c:v>
                </c:pt>
                <c:pt idx="7915">
                  <c:v>-13221.6026811138</c:v>
                </c:pt>
                <c:pt idx="7916">
                  <c:v>-13813.5763072348</c:v>
                </c:pt>
                <c:pt idx="7917">
                  <c:v>-14424.9815165728</c:v>
                </c:pt>
                <c:pt idx="7918">
                  <c:v>-15005.7861632121</c:v>
                </c:pt>
                <c:pt idx="7919">
                  <c:v>-15582.171993927401</c:v>
                </c:pt>
                <c:pt idx="7920">
                  <c:v>-16202.880746090401</c:v>
                </c:pt>
                <c:pt idx="7921">
                  <c:v>-16848.1052808694</c:v>
                </c:pt>
                <c:pt idx="7922">
                  <c:v>-17466.5967706845</c:v>
                </c:pt>
                <c:pt idx="7923">
                  <c:v>-18074.770102579099</c:v>
                </c:pt>
                <c:pt idx="7924">
                  <c:v>-18681.059017678101</c:v>
                </c:pt>
                <c:pt idx="7925">
                  <c:v>-19254.774099921298</c:v>
                </c:pt>
                <c:pt idx="7926">
                  <c:v>-19811.4245800155</c:v>
                </c:pt>
                <c:pt idx="7927">
                  <c:v>-20358.126609148399</c:v>
                </c:pt>
                <c:pt idx="7928">
                  <c:v>-20902.895230054299</c:v>
                </c:pt>
                <c:pt idx="7929">
                  <c:v>-21456.235535559801</c:v>
                </c:pt>
                <c:pt idx="7930">
                  <c:v>-22021.908778457</c:v>
                </c:pt>
                <c:pt idx="7931">
                  <c:v>-22576.340659214398</c:v>
                </c:pt>
                <c:pt idx="7932">
                  <c:v>-23069.828535311601</c:v>
                </c:pt>
                <c:pt idx="7933">
                  <c:v>-23429.503240657799</c:v>
                </c:pt>
                <c:pt idx="7934">
                  <c:v>-23779.953272491399</c:v>
                </c:pt>
                <c:pt idx="7935">
                  <c:v>-24213.711601995201</c:v>
                </c:pt>
                <c:pt idx="7936">
                  <c:v>-24619.183579370299</c:v>
                </c:pt>
                <c:pt idx="7937">
                  <c:v>-24948.423713452801</c:v>
                </c:pt>
                <c:pt idx="7938">
                  <c:v>-25191.5720341163</c:v>
                </c:pt>
                <c:pt idx="7939">
                  <c:v>-25408.091642125699</c:v>
                </c:pt>
                <c:pt idx="7940">
                  <c:v>-25616.5684543194</c:v>
                </c:pt>
                <c:pt idx="7941">
                  <c:v>-25860.009617727501</c:v>
                </c:pt>
                <c:pt idx="7942">
                  <c:v>-26076.019490205599</c:v>
                </c:pt>
                <c:pt idx="7943">
                  <c:v>-26191.2778313091</c:v>
                </c:pt>
                <c:pt idx="7944">
                  <c:v>-26261.043796841699</c:v>
                </c:pt>
                <c:pt idx="7945">
                  <c:v>-26240.364892814399</c:v>
                </c:pt>
                <c:pt idx="7946">
                  <c:v>-26188.112759372001</c:v>
                </c:pt>
                <c:pt idx="7947">
                  <c:v>-26160.635227189501</c:v>
                </c:pt>
                <c:pt idx="7948">
                  <c:v>-26086.582411384199</c:v>
                </c:pt>
                <c:pt idx="7949">
                  <c:v>-25922.344612192501</c:v>
                </c:pt>
                <c:pt idx="7950">
                  <c:v>-25715.482144785499</c:v>
                </c:pt>
                <c:pt idx="7951">
                  <c:v>-25523.977230704499</c:v>
                </c:pt>
                <c:pt idx="7952">
                  <c:v>-25300.1795806257</c:v>
                </c:pt>
                <c:pt idx="7953">
                  <c:v>-24999.090507634901</c:v>
                </c:pt>
                <c:pt idx="7954">
                  <c:v>-24632.8191857075</c:v>
                </c:pt>
                <c:pt idx="7955">
                  <c:v>-24239.3828554211</c:v>
                </c:pt>
                <c:pt idx="7956">
                  <c:v>-23820.132636390401</c:v>
                </c:pt>
                <c:pt idx="7957">
                  <c:v>-23328.023641749998</c:v>
                </c:pt>
                <c:pt idx="7958">
                  <c:v>-22765.986049516901</c:v>
                </c:pt>
                <c:pt idx="7959">
                  <c:v>-22206.968661543699</c:v>
                </c:pt>
                <c:pt idx="7960">
                  <c:v>-21689.8409570066</c:v>
                </c:pt>
                <c:pt idx="7961">
                  <c:v>-21153.086021752199</c:v>
                </c:pt>
                <c:pt idx="7962">
                  <c:v>-20533.635389759002</c:v>
                </c:pt>
                <c:pt idx="7963">
                  <c:v>-19865.241225522801</c:v>
                </c:pt>
                <c:pt idx="7964">
                  <c:v>-19088.150542219199</c:v>
                </c:pt>
                <c:pt idx="7965">
                  <c:v>-18251.9570112855</c:v>
                </c:pt>
                <c:pt idx="7966">
                  <c:v>-17446.511144975</c:v>
                </c:pt>
                <c:pt idx="7967">
                  <c:v>-16704.969788337599</c:v>
                </c:pt>
                <c:pt idx="7968">
                  <c:v>-15969.3070961464</c:v>
                </c:pt>
                <c:pt idx="7969">
                  <c:v>-15131.109129210099</c:v>
                </c:pt>
                <c:pt idx="7970">
                  <c:v>-14203.3790852411</c:v>
                </c:pt>
                <c:pt idx="7971">
                  <c:v>-13228.452407794</c:v>
                </c:pt>
                <c:pt idx="7972">
                  <c:v>-12348.6860235685</c:v>
                </c:pt>
                <c:pt idx="7973">
                  <c:v>-11541.116141062999</c:v>
                </c:pt>
                <c:pt idx="7974">
                  <c:v>-10635.2969766489</c:v>
                </c:pt>
                <c:pt idx="7975">
                  <c:v>-9607.0929322553493</c:v>
                </c:pt>
                <c:pt idx="7976">
                  <c:v>-8595.4367988192807</c:v>
                </c:pt>
                <c:pt idx="7977">
                  <c:v>-7671.2118925155701</c:v>
                </c:pt>
                <c:pt idx="7978">
                  <c:v>-6795.2646909221403</c:v>
                </c:pt>
                <c:pt idx="7979">
                  <c:v>-5899.7358578870799</c:v>
                </c:pt>
                <c:pt idx="7980">
                  <c:v>-4953.9431195853704</c:v>
                </c:pt>
                <c:pt idx="7981">
                  <c:v>-4015.9447427095402</c:v>
                </c:pt>
                <c:pt idx="7982">
                  <c:v>-3017.3088383069298</c:v>
                </c:pt>
                <c:pt idx="7983">
                  <c:v>-1977.14699113918</c:v>
                </c:pt>
                <c:pt idx="7984">
                  <c:v>-1007.25162349381</c:v>
                </c:pt>
                <c:pt idx="7985">
                  <c:v>-145.887114805078</c:v>
                </c:pt>
                <c:pt idx="7986">
                  <c:v>733.02395954478595</c:v>
                </c:pt>
                <c:pt idx="7987">
                  <c:v>1666.8857338773</c:v>
                </c:pt>
                <c:pt idx="7988">
                  <c:v>2549.9380856945299</c:v>
                </c:pt>
                <c:pt idx="7989">
                  <c:v>3421.8999421395001</c:v>
                </c:pt>
                <c:pt idx="7990">
                  <c:v>4270.2780065392499</c:v>
                </c:pt>
                <c:pt idx="7991">
                  <c:v>5065.7367837801303</c:v>
                </c:pt>
                <c:pt idx="7992">
                  <c:v>5810.8679387276297</c:v>
                </c:pt>
                <c:pt idx="7993">
                  <c:v>6510.98447658634</c:v>
                </c:pt>
                <c:pt idx="7994">
                  <c:v>7196.4226421741296</c:v>
                </c:pt>
                <c:pt idx="7995">
                  <c:v>7906.1401304989404</c:v>
                </c:pt>
                <c:pt idx="7996">
                  <c:v>8644.7585934146591</c:v>
                </c:pt>
                <c:pt idx="7997">
                  <c:v>9304.2872631222908</c:v>
                </c:pt>
                <c:pt idx="7998">
                  <c:v>9877.9063980578394</c:v>
                </c:pt>
                <c:pt idx="7999">
                  <c:v>10447.2290797158</c:v>
                </c:pt>
                <c:pt idx="8000">
                  <c:v>10969.307058573801</c:v>
                </c:pt>
                <c:pt idx="8001">
                  <c:v>11458.304565468299</c:v>
                </c:pt>
                <c:pt idx="8002">
                  <c:v>11908.7843997051</c:v>
                </c:pt>
                <c:pt idx="8003">
                  <c:v>12300.782351235501</c:v>
                </c:pt>
                <c:pt idx="8004">
                  <c:v>12639.8054759318</c:v>
                </c:pt>
                <c:pt idx="8005">
                  <c:v>12998.886749089401</c:v>
                </c:pt>
                <c:pt idx="8006">
                  <c:v>13395.060722472301</c:v>
                </c:pt>
                <c:pt idx="8007">
                  <c:v>13760.3554678459</c:v>
                </c:pt>
                <c:pt idx="8008">
                  <c:v>13971.0436217898</c:v>
                </c:pt>
                <c:pt idx="8009">
                  <c:v>14064.684720689</c:v>
                </c:pt>
                <c:pt idx="8010">
                  <c:v>14187.180720095999</c:v>
                </c:pt>
                <c:pt idx="8011">
                  <c:v>14305.249217193599</c:v>
                </c:pt>
                <c:pt idx="8012">
                  <c:v>14408.988445368799</c:v>
                </c:pt>
                <c:pt idx="8013">
                  <c:v>14465.933825858299</c:v>
                </c:pt>
                <c:pt idx="8014">
                  <c:v>14464.980620771301</c:v>
                </c:pt>
                <c:pt idx="8015">
                  <c:v>14403.2157623071</c:v>
                </c:pt>
                <c:pt idx="8016">
                  <c:v>14365.0955787042</c:v>
                </c:pt>
                <c:pt idx="8017">
                  <c:v>14327.851771567999</c:v>
                </c:pt>
                <c:pt idx="8018">
                  <c:v>14190.804218978201</c:v>
                </c:pt>
                <c:pt idx="8019">
                  <c:v>13985.534328469401</c:v>
                </c:pt>
                <c:pt idx="8020">
                  <c:v>13835.2291848243</c:v>
                </c:pt>
                <c:pt idx="8021">
                  <c:v>13721.062394524701</c:v>
                </c:pt>
                <c:pt idx="8022">
                  <c:v>13496.0802884354</c:v>
                </c:pt>
                <c:pt idx="8023">
                  <c:v>13209.2589885981</c:v>
                </c:pt>
                <c:pt idx="8024">
                  <c:v>12916.9846337404</c:v>
                </c:pt>
                <c:pt idx="8025">
                  <c:v>12612.915685497799</c:v>
                </c:pt>
                <c:pt idx="8026">
                  <c:v>12255.4877592918</c:v>
                </c:pt>
                <c:pt idx="8027">
                  <c:v>11874.046696060799</c:v>
                </c:pt>
                <c:pt idx="8028">
                  <c:v>11508.681225951501</c:v>
                </c:pt>
                <c:pt idx="8029">
                  <c:v>11141.7886447811</c:v>
                </c:pt>
                <c:pt idx="8030">
                  <c:v>10754.6122656319</c:v>
                </c:pt>
                <c:pt idx="8031">
                  <c:v>10339.4763654491</c:v>
                </c:pt>
                <c:pt idx="8032">
                  <c:v>9912.2625127628908</c:v>
                </c:pt>
                <c:pt idx="8033">
                  <c:v>9482.07499661572</c:v>
                </c:pt>
                <c:pt idx="8034">
                  <c:v>9015.9324119897501</c:v>
                </c:pt>
                <c:pt idx="8035">
                  <c:v>8515.3637043333802</c:v>
                </c:pt>
                <c:pt idx="8036">
                  <c:v>8023.7218663111898</c:v>
                </c:pt>
                <c:pt idx="8037">
                  <c:v>7551.8630951168598</c:v>
                </c:pt>
                <c:pt idx="8038">
                  <c:v>7086.7328151503898</c:v>
                </c:pt>
                <c:pt idx="8039">
                  <c:v>6614.9243252961596</c:v>
                </c:pt>
                <c:pt idx="8040">
                  <c:v>6143.5488671241001</c:v>
                </c:pt>
                <c:pt idx="8041">
                  <c:v>5692.1850808815998</c:v>
                </c:pt>
                <c:pt idx="8042">
                  <c:v>5222.5041808734804</c:v>
                </c:pt>
                <c:pt idx="8043">
                  <c:v>4712.7936817488799</c:v>
                </c:pt>
                <c:pt idx="8044">
                  <c:v>4199.6376023126304</c:v>
                </c:pt>
                <c:pt idx="8045">
                  <c:v>3707.9409453056301</c:v>
                </c:pt>
                <c:pt idx="8046">
                  <c:v>3240.0671550656298</c:v>
                </c:pt>
                <c:pt idx="8047">
                  <c:v>2768.7351852421798</c:v>
                </c:pt>
                <c:pt idx="8048">
                  <c:v>2292.5560416196699</c:v>
                </c:pt>
                <c:pt idx="8049">
                  <c:v>1803.8660630444599</c:v>
                </c:pt>
                <c:pt idx="8050">
                  <c:v>1318.0508705443599</c:v>
                </c:pt>
                <c:pt idx="8051">
                  <c:v>855.96599814559795</c:v>
                </c:pt>
                <c:pt idx="8052">
                  <c:v>406.39926003289099</c:v>
                </c:pt>
                <c:pt idx="8053">
                  <c:v>-15.5395497747528</c:v>
                </c:pt>
                <c:pt idx="8054">
                  <c:v>-413.493489217464</c:v>
                </c:pt>
                <c:pt idx="8055">
                  <c:v>-809.66059048022998</c:v>
                </c:pt>
                <c:pt idx="8056">
                  <c:v>-1226.8904369668501</c:v>
                </c:pt>
                <c:pt idx="8057">
                  <c:v>-1670.1544480083801</c:v>
                </c:pt>
                <c:pt idx="8058">
                  <c:v>-2077.34824010387</c:v>
                </c:pt>
                <c:pt idx="8059">
                  <c:v>-2419.9046196501099</c:v>
                </c:pt>
                <c:pt idx="8060">
                  <c:v>-2710.87035428024</c:v>
                </c:pt>
                <c:pt idx="8061">
                  <c:v>-3041.4901727546999</c:v>
                </c:pt>
                <c:pt idx="8062">
                  <c:v>-3428.4106279634698</c:v>
                </c:pt>
                <c:pt idx="8063">
                  <c:v>-3779.7483994421</c:v>
                </c:pt>
                <c:pt idx="8064">
                  <c:v>-4113.5248359814996</c:v>
                </c:pt>
                <c:pt idx="8065">
                  <c:v>-4452.1769520633497</c:v>
                </c:pt>
                <c:pt idx="8066">
                  <c:v>-4785.1018996470202</c:v>
                </c:pt>
                <c:pt idx="8067">
                  <c:v>-5091.9593622530201</c:v>
                </c:pt>
                <c:pt idx="8068">
                  <c:v>-5386.3485425314102</c:v>
                </c:pt>
                <c:pt idx="8069">
                  <c:v>-5665.1658226023901</c:v>
                </c:pt>
                <c:pt idx="8070">
                  <c:v>-5913.4953804324996</c:v>
                </c:pt>
                <c:pt idx="8071">
                  <c:v>-6140.8633942158704</c:v>
                </c:pt>
                <c:pt idx="8072">
                  <c:v>-6401.3677128541603</c:v>
                </c:pt>
                <c:pt idx="8073">
                  <c:v>-6689.4602226834804</c:v>
                </c:pt>
                <c:pt idx="8074">
                  <c:v>-6942.9767656557997</c:v>
                </c:pt>
                <c:pt idx="8075">
                  <c:v>-7197.65034388193</c:v>
                </c:pt>
                <c:pt idx="8076">
                  <c:v>-7440.2554107408596</c:v>
                </c:pt>
                <c:pt idx="8077">
                  <c:v>-7667.0276456811098</c:v>
                </c:pt>
                <c:pt idx="8078">
                  <c:v>-7916.9437856466002</c:v>
                </c:pt>
                <c:pt idx="8079">
                  <c:v>-8122.83853785881</c:v>
                </c:pt>
                <c:pt idx="8080">
                  <c:v>-8293.9072821857408</c:v>
                </c:pt>
                <c:pt idx="8081">
                  <c:v>-8510.1464806719996</c:v>
                </c:pt>
                <c:pt idx="8082">
                  <c:v>-8792.6808331625507</c:v>
                </c:pt>
                <c:pt idx="8083">
                  <c:v>-9046.9079839419592</c:v>
                </c:pt>
                <c:pt idx="8084">
                  <c:v>-9233.4496907615194</c:v>
                </c:pt>
                <c:pt idx="8085">
                  <c:v>-9443.7369988807804</c:v>
                </c:pt>
                <c:pt idx="8086">
                  <c:v>-9681.4990119644099</c:v>
                </c:pt>
                <c:pt idx="8087">
                  <c:v>-9917.4388849608004</c:v>
                </c:pt>
                <c:pt idx="8088">
                  <c:v>-10132.015953923399</c:v>
                </c:pt>
                <c:pt idx="8089">
                  <c:v>-10353.1996615352</c:v>
                </c:pt>
                <c:pt idx="8090">
                  <c:v>-10579.9234768284</c:v>
                </c:pt>
                <c:pt idx="8091">
                  <c:v>-10841.122271153599</c:v>
                </c:pt>
                <c:pt idx="8092">
                  <c:v>-11182.0839973987</c:v>
                </c:pt>
                <c:pt idx="8093">
                  <c:v>-11656.968109126399</c:v>
                </c:pt>
                <c:pt idx="8094">
                  <c:v>-12912.573782881</c:v>
                </c:pt>
                <c:pt idx="8095">
                  <c:v>-14071.734472463801</c:v>
                </c:pt>
                <c:pt idx="8096">
                  <c:v>-14146.7391217397</c:v>
                </c:pt>
                <c:pt idx="8097">
                  <c:v>-13508.0447549246</c:v>
                </c:pt>
                <c:pt idx="8098">
                  <c:v>-12754.9566743421</c:v>
                </c:pt>
                <c:pt idx="8099">
                  <c:v>-12958.502926306401</c:v>
                </c:pt>
                <c:pt idx="8100">
                  <c:v>-13839.293618178101</c:v>
                </c:pt>
                <c:pt idx="8101">
                  <c:v>-14590.201905444899</c:v>
                </c:pt>
                <c:pt idx="8102">
                  <c:v>-14966.9664845513</c:v>
                </c:pt>
                <c:pt idx="8103">
                  <c:v>-15352.8022788079</c:v>
                </c:pt>
                <c:pt idx="8104">
                  <c:v>-15882.2558316101</c:v>
                </c:pt>
                <c:pt idx="8105">
                  <c:v>-16607.150739132601</c:v>
                </c:pt>
                <c:pt idx="8106">
                  <c:v>-17288.829968488</c:v>
                </c:pt>
                <c:pt idx="8107">
                  <c:v>-17772.2086263733</c:v>
                </c:pt>
                <c:pt idx="8108">
                  <c:v>-18223.6931472416</c:v>
                </c:pt>
                <c:pt idx="8109">
                  <c:v>-18698.658235966701</c:v>
                </c:pt>
                <c:pt idx="8110">
                  <c:v>-19220.635913935101</c:v>
                </c:pt>
                <c:pt idx="8111">
                  <c:v>-19749.4608507595</c:v>
                </c:pt>
                <c:pt idx="8112">
                  <c:v>-20290.4310250737</c:v>
                </c:pt>
                <c:pt idx="8113">
                  <c:v>-20812.3433866702</c:v>
                </c:pt>
                <c:pt idx="8114">
                  <c:v>-21303.345542990599</c:v>
                </c:pt>
                <c:pt idx="8115">
                  <c:v>-21786.619530850101</c:v>
                </c:pt>
                <c:pt idx="8116">
                  <c:v>-22332.5870093741</c:v>
                </c:pt>
                <c:pt idx="8117">
                  <c:v>-22887.9698855522</c:v>
                </c:pt>
                <c:pt idx="8118">
                  <c:v>-23429.669934077399</c:v>
                </c:pt>
                <c:pt idx="8119">
                  <c:v>-24087.636379482101</c:v>
                </c:pt>
                <c:pt idx="8120">
                  <c:v>-24809.026875509098</c:v>
                </c:pt>
                <c:pt idx="8121">
                  <c:v>-25322.049829757401</c:v>
                </c:pt>
                <c:pt idx="8122">
                  <c:v>-25606.9965174217</c:v>
                </c:pt>
                <c:pt idx="8123">
                  <c:v>-25848.179624187502</c:v>
                </c:pt>
                <c:pt idx="8124">
                  <c:v>-26237.118392687298</c:v>
                </c:pt>
                <c:pt idx="8125">
                  <c:v>-26853.7280029461</c:v>
                </c:pt>
                <c:pt idx="8126">
                  <c:v>-27687.0122577068</c:v>
                </c:pt>
                <c:pt idx="8127">
                  <c:v>-30403.541317919498</c:v>
                </c:pt>
                <c:pt idx="8128">
                  <c:v>-31572.750875850401</c:v>
                </c:pt>
                <c:pt idx="8129">
                  <c:v>-29313.923924736398</c:v>
                </c:pt>
                <c:pt idx="8130">
                  <c:v>-27015.283278971299</c:v>
                </c:pt>
                <c:pt idx="8131">
                  <c:v>-27980.717876477102</c:v>
                </c:pt>
                <c:pt idx="8132">
                  <c:v>-31040.5455388718</c:v>
                </c:pt>
                <c:pt idx="8133">
                  <c:v>-32138.786268649401</c:v>
                </c:pt>
                <c:pt idx="8134">
                  <c:v>-32486.1007607791</c:v>
                </c:pt>
                <c:pt idx="8135">
                  <c:v>-32319.006844913401</c:v>
                </c:pt>
                <c:pt idx="8136">
                  <c:v>-32316.279866135501</c:v>
                </c:pt>
                <c:pt idx="8137">
                  <c:v>-32555.289265576401</c:v>
                </c:pt>
                <c:pt idx="8138">
                  <c:v>-32836.116757872303</c:v>
                </c:pt>
                <c:pt idx="8139">
                  <c:v>-33145.121745784199</c:v>
                </c:pt>
                <c:pt idx="8140">
                  <c:v>-33419.867075884198</c:v>
                </c:pt>
                <c:pt idx="8141">
                  <c:v>-33623.340823480197</c:v>
                </c:pt>
                <c:pt idx="8142">
                  <c:v>-33855.184964095897</c:v>
                </c:pt>
                <c:pt idx="8143">
                  <c:v>-34120.8103504432</c:v>
                </c:pt>
                <c:pt idx="8144">
                  <c:v>-34321.614456420997</c:v>
                </c:pt>
                <c:pt idx="8145">
                  <c:v>-34444.922995704001</c:v>
                </c:pt>
                <c:pt idx="8146">
                  <c:v>-34538.768264641199</c:v>
                </c:pt>
                <c:pt idx="8147">
                  <c:v>-34585.626280055803</c:v>
                </c:pt>
                <c:pt idx="8148">
                  <c:v>-34551.5551876221</c:v>
                </c:pt>
                <c:pt idx="8149">
                  <c:v>-34452.596640301301</c:v>
                </c:pt>
                <c:pt idx="8150">
                  <c:v>-34407.991198156698</c:v>
                </c:pt>
                <c:pt idx="8151">
                  <c:v>-34382.0869087869</c:v>
                </c:pt>
                <c:pt idx="8152">
                  <c:v>-34242.715708349497</c:v>
                </c:pt>
                <c:pt idx="8153">
                  <c:v>-34089.968027402101</c:v>
                </c:pt>
                <c:pt idx="8154">
                  <c:v>-33906.445805543903</c:v>
                </c:pt>
                <c:pt idx="8155">
                  <c:v>-33657.355371672202</c:v>
                </c:pt>
                <c:pt idx="8156">
                  <c:v>-33369.298013407897</c:v>
                </c:pt>
                <c:pt idx="8157">
                  <c:v>-33085.740451457503</c:v>
                </c:pt>
                <c:pt idx="8158">
                  <c:v>-32812.170715283501</c:v>
                </c:pt>
                <c:pt idx="8159">
                  <c:v>-32490.0219770447</c:v>
                </c:pt>
                <c:pt idx="8160">
                  <c:v>-32099.4948573324</c:v>
                </c:pt>
                <c:pt idx="8161">
                  <c:v>-31644.043770321801</c:v>
                </c:pt>
                <c:pt idx="8162">
                  <c:v>-31197.586481426501</c:v>
                </c:pt>
                <c:pt idx="8163">
                  <c:v>-30767.367632585901</c:v>
                </c:pt>
                <c:pt idx="8164">
                  <c:v>-30251.963084964402</c:v>
                </c:pt>
                <c:pt idx="8165">
                  <c:v>-29671.225106458201</c:v>
                </c:pt>
                <c:pt idx="8166">
                  <c:v>-29060.9779582581</c:v>
                </c:pt>
                <c:pt idx="8167">
                  <c:v>-28405.052343715</c:v>
                </c:pt>
                <c:pt idx="8168">
                  <c:v>-27763.510543395201</c:v>
                </c:pt>
                <c:pt idx="8169">
                  <c:v>-27145.4155084864</c:v>
                </c:pt>
                <c:pt idx="8170">
                  <c:v>-26494.321914918899</c:v>
                </c:pt>
                <c:pt idx="8171">
                  <c:v>-25804.6365545519</c:v>
                </c:pt>
                <c:pt idx="8172">
                  <c:v>-25008.4663887487</c:v>
                </c:pt>
                <c:pt idx="8173">
                  <c:v>-24186.697670219499</c:v>
                </c:pt>
                <c:pt idx="8174">
                  <c:v>-23421.387495183</c:v>
                </c:pt>
                <c:pt idx="8175">
                  <c:v>-22618.667698050602</c:v>
                </c:pt>
                <c:pt idx="8176">
                  <c:v>-21802.004705232601</c:v>
                </c:pt>
                <c:pt idx="8177">
                  <c:v>-20964.451048434599</c:v>
                </c:pt>
                <c:pt idx="8178">
                  <c:v>-20091.8464040873</c:v>
                </c:pt>
                <c:pt idx="8179">
                  <c:v>-19199.694040586</c:v>
                </c:pt>
                <c:pt idx="8180">
                  <c:v>-18311.1481479957</c:v>
                </c:pt>
                <c:pt idx="8181">
                  <c:v>-17420.3090255713</c:v>
                </c:pt>
                <c:pt idx="8182">
                  <c:v>-16502.7297594665</c:v>
                </c:pt>
                <c:pt idx="8183">
                  <c:v>-15486.3273082303</c:v>
                </c:pt>
                <c:pt idx="8184">
                  <c:v>-14498.3512921043</c:v>
                </c:pt>
                <c:pt idx="8185">
                  <c:v>-13614.7721237392</c:v>
                </c:pt>
                <c:pt idx="8186">
                  <c:v>-12695.4353571459</c:v>
                </c:pt>
                <c:pt idx="8187">
                  <c:v>-11724.039430619699</c:v>
                </c:pt>
                <c:pt idx="8188">
                  <c:v>-10747.9292844227</c:v>
                </c:pt>
                <c:pt idx="8189">
                  <c:v>-9813.0411042751202</c:v>
                </c:pt>
                <c:pt idx="8190">
                  <c:v>-8906.3646741326702</c:v>
                </c:pt>
                <c:pt idx="8191">
                  <c:v>-7967.4957560025396</c:v>
                </c:pt>
                <c:pt idx="8192">
                  <c:v>-6972.2364541509396</c:v>
                </c:pt>
                <c:pt idx="8193">
                  <c:v>-5983.5038780749001</c:v>
                </c:pt>
                <c:pt idx="8194">
                  <c:v>-5022.8851671083103</c:v>
                </c:pt>
                <c:pt idx="8195">
                  <c:v>-4083.2014877972001</c:v>
                </c:pt>
                <c:pt idx="8196">
                  <c:v>-3134.9320269633899</c:v>
                </c:pt>
                <c:pt idx="8197">
                  <c:v>-2176.2839748292599</c:v>
                </c:pt>
                <c:pt idx="8198">
                  <c:v>-1216.50578405179</c:v>
                </c:pt>
                <c:pt idx="8199">
                  <c:v>-289.13645798432702</c:v>
                </c:pt>
                <c:pt idx="8200">
                  <c:v>602.88966270072694</c:v>
                </c:pt>
                <c:pt idx="8201">
                  <c:v>1489.8035826872001</c:v>
                </c:pt>
                <c:pt idx="8202">
                  <c:v>2403.6926834852202</c:v>
                </c:pt>
                <c:pt idx="8203">
                  <c:v>3283.1855096224599</c:v>
                </c:pt>
                <c:pt idx="8204">
                  <c:v>4088.6565544031</c:v>
                </c:pt>
                <c:pt idx="8205">
                  <c:v>4912.17605664856</c:v>
                </c:pt>
                <c:pt idx="8206">
                  <c:v>5739.0226084713504</c:v>
                </c:pt>
                <c:pt idx="8207">
                  <c:v>6552.1900422969402</c:v>
                </c:pt>
                <c:pt idx="8208">
                  <c:v>7370.96264979435</c:v>
                </c:pt>
                <c:pt idx="8209">
                  <c:v>8196.5842727135605</c:v>
                </c:pt>
                <c:pt idx="8210">
                  <c:v>8987.2960122954191</c:v>
                </c:pt>
                <c:pt idx="8211">
                  <c:v>9734.7246776371594</c:v>
                </c:pt>
                <c:pt idx="8212">
                  <c:v>10484.579092007099</c:v>
                </c:pt>
                <c:pt idx="8213">
                  <c:v>11247.9580809374</c:v>
                </c:pt>
                <c:pt idx="8214">
                  <c:v>11967.209585062999</c:v>
                </c:pt>
                <c:pt idx="8215">
                  <c:v>12627.591871238799</c:v>
                </c:pt>
                <c:pt idx="8216">
                  <c:v>13310.1913764826</c:v>
                </c:pt>
                <c:pt idx="8217">
                  <c:v>13980.8334134456</c:v>
                </c:pt>
                <c:pt idx="8218">
                  <c:v>14605.046903881601</c:v>
                </c:pt>
                <c:pt idx="8219">
                  <c:v>15202.2636138176</c:v>
                </c:pt>
                <c:pt idx="8220">
                  <c:v>15775.5411336939</c:v>
                </c:pt>
                <c:pt idx="8221">
                  <c:v>16391.878304666301</c:v>
                </c:pt>
                <c:pt idx="8222">
                  <c:v>17053.821643571999</c:v>
                </c:pt>
                <c:pt idx="8223">
                  <c:v>17691.4995024772</c:v>
                </c:pt>
                <c:pt idx="8224">
                  <c:v>18215.4765028203</c:v>
                </c:pt>
                <c:pt idx="8225">
                  <c:v>18669.304504283598</c:v>
                </c:pt>
                <c:pt idx="8226">
                  <c:v>19167.2217631567</c:v>
                </c:pt>
                <c:pt idx="8227">
                  <c:v>19670.576135176001</c:v>
                </c:pt>
                <c:pt idx="8228">
                  <c:v>20168.6848656814</c:v>
                </c:pt>
                <c:pt idx="8229">
                  <c:v>20655.028872185401</c:v>
                </c:pt>
                <c:pt idx="8230">
                  <c:v>21143.264303425702</c:v>
                </c:pt>
                <c:pt idx="8231">
                  <c:v>21675.1392965163</c:v>
                </c:pt>
                <c:pt idx="8232">
                  <c:v>22178.8094627629</c:v>
                </c:pt>
                <c:pt idx="8233">
                  <c:v>22586.854694791498</c:v>
                </c:pt>
                <c:pt idx="8234">
                  <c:v>22960.750150354899</c:v>
                </c:pt>
                <c:pt idx="8235">
                  <c:v>23345.7244870793</c:v>
                </c:pt>
                <c:pt idx="8236">
                  <c:v>23742.5347172867</c:v>
                </c:pt>
                <c:pt idx="8237">
                  <c:v>24128.224067925701</c:v>
                </c:pt>
                <c:pt idx="8238">
                  <c:v>24506.617299561301</c:v>
                </c:pt>
                <c:pt idx="8239">
                  <c:v>24870.5279024146</c:v>
                </c:pt>
                <c:pt idx="8240">
                  <c:v>25259.789001256398</c:v>
                </c:pt>
                <c:pt idx="8241">
                  <c:v>25681.6221655845</c:v>
                </c:pt>
                <c:pt idx="8242">
                  <c:v>26094.728230349501</c:v>
                </c:pt>
                <c:pt idx="8243">
                  <c:v>26489.957640755401</c:v>
                </c:pt>
                <c:pt idx="8244">
                  <c:v>26853.448649391099</c:v>
                </c:pt>
                <c:pt idx="8245">
                  <c:v>27210.156899224399</c:v>
                </c:pt>
                <c:pt idx="8246">
                  <c:v>27627.956892387399</c:v>
                </c:pt>
                <c:pt idx="8247">
                  <c:v>28016.516573509001</c:v>
                </c:pt>
                <c:pt idx="8248">
                  <c:v>28313.0684228272</c:v>
                </c:pt>
                <c:pt idx="8249">
                  <c:v>28601.6160423484</c:v>
                </c:pt>
                <c:pt idx="8250">
                  <c:v>28895.3773953155</c:v>
                </c:pt>
                <c:pt idx="8251">
                  <c:v>29294.5205317166</c:v>
                </c:pt>
                <c:pt idx="8252">
                  <c:v>29757.160885701502</c:v>
                </c:pt>
                <c:pt idx="8253">
                  <c:v>30156.475188457702</c:v>
                </c:pt>
                <c:pt idx="8254">
                  <c:v>30544.691145895798</c:v>
                </c:pt>
                <c:pt idx="8255">
                  <c:v>30934.808285653598</c:v>
                </c:pt>
                <c:pt idx="8256">
                  <c:v>31296.930641341802</c:v>
                </c:pt>
                <c:pt idx="8257">
                  <c:v>31616.510202920301</c:v>
                </c:pt>
                <c:pt idx="8258">
                  <c:v>31959.898211828899</c:v>
                </c:pt>
                <c:pt idx="8259">
                  <c:v>32350.499451336302</c:v>
                </c:pt>
                <c:pt idx="8260">
                  <c:v>32731.871530104199</c:v>
                </c:pt>
                <c:pt idx="8261">
                  <c:v>33140.761947085899</c:v>
                </c:pt>
                <c:pt idx="8262">
                  <c:v>33499.244025241103</c:v>
                </c:pt>
                <c:pt idx="8263">
                  <c:v>33798.934257128203</c:v>
                </c:pt>
                <c:pt idx="8264">
                  <c:v>34128.8874565683</c:v>
                </c:pt>
                <c:pt idx="8265">
                  <c:v>34495.973147707802</c:v>
                </c:pt>
                <c:pt idx="8266">
                  <c:v>34922.7585311613</c:v>
                </c:pt>
                <c:pt idx="8267">
                  <c:v>35348.994768871104</c:v>
                </c:pt>
                <c:pt idx="8268">
                  <c:v>35703.238496251302</c:v>
                </c:pt>
                <c:pt idx="8269">
                  <c:v>36095.682998688302</c:v>
                </c:pt>
                <c:pt idx="8270">
                  <c:v>36526.135200331199</c:v>
                </c:pt>
                <c:pt idx="8271">
                  <c:v>36889.792024795097</c:v>
                </c:pt>
                <c:pt idx="8272">
                  <c:v>37180.111494479199</c:v>
                </c:pt>
                <c:pt idx="8273">
                  <c:v>37513.747712544697</c:v>
                </c:pt>
                <c:pt idx="8274">
                  <c:v>37908.300793971001</c:v>
                </c:pt>
                <c:pt idx="8275">
                  <c:v>38240.360956616198</c:v>
                </c:pt>
                <c:pt idx="8276">
                  <c:v>38576.100174410101</c:v>
                </c:pt>
                <c:pt idx="8277">
                  <c:v>38893.487251463099</c:v>
                </c:pt>
                <c:pt idx="8278">
                  <c:v>39181.1901518874</c:v>
                </c:pt>
                <c:pt idx="8279">
                  <c:v>39477.381995607298</c:v>
                </c:pt>
                <c:pt idx="8280">
                  <c:v>39800.6286744799</c:v>
                </c:pt>
                <c:pt idx="8281">
                  <c:v>40129.708347658503</c:v>
                </c:pt>
                <c:pt idx="8282">
                  <c:v>40427.058803678403</c:v>
                </c:pt>
                <c:pt idx="8283">
                  <c:v>40695.9206726169</c:v>
                </c:pt>
                <c:pt idx="8284">
                  <c:v>40959.058281734899</c:v>
                </c:pt>
                <c:pt idx="8285">
                  <c:v>41240.787273458198</c:v>
                </c:pt>
                <c:pt idx="8286">
                  <c:v>41530.861466910399</c:v>
                </c:pt>
                <c:pt idx="8287">
                  <c:v>41847.970531633502</c:v>
                </c:pt>
                <c:pt idx="8288">
                  <c:v>41971.208776407002</c:v>
                </c:pt>
                <c:pt idx="8289">
                  <c:v>41980.061439069897</c:v>
                </c:pt>
                <c:pt idx="8290">
                  <c:v>42160.375965236803</c:v>
                </c:pt>
                <c:pt idx="8291">
                  <c:v>42408.4610881517</c:v>
                </c:pt>
                <c:pt idx="8292">
                  <c:v>42603.588182190899</c:v>
                </c:pt>
                <c:pt idx="8293">
                  <c:v>42710.613583350903</c:v>
                </c:pt>
                <c:pt idx="8294">
                  <c:v>42799.254080883402</c:v>
                </c:pt>
                <c:pt idx="8295">
                  <c:v>42912.871089347303</c:v>
                </c:pt>
                <c:pt idx="8296">
                  <c:v>43041.933614957103</c:v>
                </c:pt>
                <c:pt idx="8297">
                  <c:v>43140.0873873788</c:v>
                </c:pt>
                <c:pt idx="8298">
                  <c:v>43227.233406806503</c:v>
                </c:pt>
                <c:pt idx="8299">
                  <c:v>43276.418274140902</c:v>
                </c:pt>
                <c:pt idx="8300">
                  <c:v>43243.215704363101</c:v>
                </c:pt>
                <c:pt idx="8301">
                  <c:v>43152.778506258197</c:v>
                </c:pt>
                <c:pt idx="8302">
                  <c:v>43082.296045367802</c:v>
                </c:pt>
                <c:pt idx="8303">
                  <c:v>43047.486795350596</c:v>
                </c:pt>
                <c:pt idx="8304">
                  <c:v>42982.351593184598</c:v>
                </c:pt>
                <c:pt idx="8305">
                  <c:v>42859.295974642999</c:v>
                </c:pt>
                <c:pt idx="8306">
                  <c:v>42664.897459677697</c:v>
                </c:pt>
                <c:pt idx="8307">
                  <c:v>42443.6737986304</c:v>
                </c:pt>
                <c:pt idx="8308">
                  <c:v>42246.174365586201</c:v>
                </c:pt>
                <c:pt idx="8309">
                  <c:v>42053.746524349903</c:v>
                </c:pt>
                <c:pt idx="8310">
                  <c:v>41933.291461733803</c:v>
                </c:pt>
                <c:pt idx="8311">
                  <c:v>41813.373171696701</c:v>
                </c:pt>
                <c:pt idx="8312">
                  <c:v>41583.120655551997</c:v>
                </c:pt>
                <c:pt idx="8313">
                  <c:v>41223.719175560502</c:v>
                </c:pt>
                <c:pt idx="8314">
                  <c:v>40819.040313310099</c:v>
                </c:pt>
                <c:pt idx="8315">
                  <c:v>40463.231902583597</c:v>
                </c:pt>
                <c:pt idx="8316">
                  <c:v>40096.316440861003</c:v>
                </c:pt>
                <c:pt idx="8317">
                  <c:v>39710.145138048603</c:v>
                </c:pt>
                <c:pt idx="8318">
                  <c:v>39287.4357045953</c:v>
                </c:pt>
                <c:pt idx="8319">
                  <c:v>38832.316233080499</c:v>
                </c:pt>
                <c:pt idx="8320">
                  <c:v>38364.106937918201</c:v>
                </c:pt>
                <c:pt idx="8321">
                  <c:v>37867.511869951501</c:v>
                </c:pt>
                <c:pt idx="8322">
                  <c:v>37393.430851979501</c:v>
                </c:pt>
                <c:pt idx="8323">
                  <c:v>36938.165833623098</c:v>
                </c:pt>
                <c:pt idx="8324">
                  <c:v>36413.161334685501</c:v>
                </c:pt>
                <c:pt idx="8325">
                  <c:v>35795.337057189201</c:v>
                </c:pt>
                <c:pt idx="8326">
                  <c:v>35162.833371021399</c:v>
                </c:pt>
                <c:pt idx="8327">
                  <c:v>34570.138983182202</c:v>
                </c:pt>
                <c:pt idx="8328">
                  <c:v>33971.102865147703</c:v>
                </c:pt>
                <c:pt idx="8329">
                  <c:v>33329.268036978101</c:v>
                </c:pt>
                <c:pt idx="8330">
                  <c:v>32640.614845109802</c:v>
                </c:pt>
                <c:pt idx="8331">
                  <c:v>31938.844016101299</c:v>
                </c:pt>
                <c:pt idx="8332">
                  <c:v>31263.862594517799</c:v>
                </c:pt>
                <c:pt idx="8333">
                  <c:v>30612.9062475381</c:v>
                </c:pt>
                <c:pt idx="8334">
                  <c:v>29928.81482585</c:v>
                </c:pt>
                <c:pt idx="8335">
                  <c:v>29205.234687639298</c:v>
                </c:pt>
                <c:pt idx="8336">
                  <c:v>28464.7256926068</c:v>
                </c:pt>
                <c:pt idx="8337">
                  <c:v>27672.201307347601</c:v>
                </c:pt>
                <c:pt idx="8338">
                  <c:v>26823.1387745879</c:v>
                </c:pt>
                <c:pt idx="8339">
                  <c:v>25988.198237449498</c:v>
                </c:pt>
                <c:pt idx="8340">
                  <c:v>25191.497902586401</c:v>
                </c:pt>
                <c:pt idx="8341">
                  <c:v>24397.628976483</c:v>
                </c:pt>
                <c:pt idx="8342">
                  <c:v>23571.4063732914</c:v>
                </c:pt>
                <c:pt idx="8343">
                  <c:v>22745.650381186799</c:v>
                </c:pt>
                <c:pt idx="8344">
                  <c:v>21902.662784723801</c:v>
                </c:pt>
                <c:pt idx="8345">
                  <c:v>21058.936937531402</c:v>
                </c:pt>
                <c:pt idx="8346">
                  <c:v>20263.444062578601</c:v>
                </c:pt>
                <c:pt idx="8347">
                  <c:v>19458.896634454599</c:v>
                </c:pt>
                <c:pt idx="8348">
                  <c:v>18615.326396674001</c:v>
                </c:pt>
                <c:pt idx="8349">
                  <c:v>17745.2378595101</c:v>
                </c:pt>
                <c:pt idx="8350">
                  <c:v>16822.475979974301</c:v>
                </c:pt>
                <c:pt idx="8351">
                  <c:v>15921.257723270701</c:v>
                </c:pt>
                <c:pt idx="8352">
                  <c:v>15080.5306645357</c:v>
                </c:pt>
                <c:pt idx="8353">
                  <c:v>14233.9907472868</c:v>
                </c:pt>
                <c:pt idx="8354">
                  <c:v>13345.0304840146</c:v>
                </c:pt>
                <c:pt idx="8355">
                  <c:v>12437.198817521201</c:v>
                </c:pt>
                <c:pt idx="8356">
                  <c:v>11532.3479137042</c:v>
                </c:pt>
                <c:pt idx="8357">
                  <c:v>10603.337780522101</c:v>
                </c:pt>
                <c:pt idx="8358">
                  <c:v>9678.4630588946693</c:v>
                </c:pt>
                <c:pt idx="8359">
                  <c:v>8821.2326545598207</c:v>
                </c:pt>
                <c:pt idx="8360">
                  <c:v>7993.1088932625798</c:v>
                </c:pt>
                <c:pt idx="8361">
                  <c:v>7107.8867326343097</c:v>
                </c:pt>
                <c:pt idx="8362">
                  <c:v>6224.52806379084</c:v>
                </c:pt>
                <c:pt idx="8363">
                  <c:v>5432.0806764645304</c:v>
                </c:pt>
                <c:pt idx="8364">
                  <c:v>4666.5387170645199</c:v>
                </c:pt>
                <c:pt idx="8365">
                  <c:v>3768.6149862351199</c:v>
                </c:pt>
                <c:pt idx="8366">
                  <c:v>2862.0559914468299</c:v>
                </c:pt>
                <c:pt idx="8367">
                  <c:v>2023.7301159170399</c:v>
                </c:pt>
                <c:pt idx="8368">
                  <c:v>1152.5500274718099</c:v>
                </c:pt>
                <c:pt idx="8369">
                  <c:v>228.82402038140799</c:v>
                </c:pt>
                <c:pt idx="8370">
                  <c:v>-662.04376820035304</c:v>
                </c:pt>
                <c:pt idx="8371">
                  <c:v>-1459.1386523809399</c:v>
                </c:pt>
                <c:pt idx="8372">
                  <c:v>-2236.7242739797898</c:v>
                </c:pt>
                <c:pt idx="8373">
                  <c:v>-2937.2909581000099</c:v>
                </c:pt>
                <c:pt idx="8374">
                  <c:v>-3665.12307804071</c:v>
                </c:pt>
                <c:pt idx="8375">
                  <c:v>-4471.6578943456398</c:v>
                </c:pt>
                <c:pt idx="8376">
                  <c:v>-5225.9464361813498</c:v>
                </c:pt>
                <c:pt idx="8377">
                  <c:v>-6050.3448610896103</c:v>
                </c:pt>
                <c:pt idx="8378">
                  <c:v>-6896.3483015270804</c:v>
                </c:pt>
                <c:pt idx="8379">
                  <c:v>-7628.6959972475297</c:v>
                </c:pt>
                <c:pt idx="8380">
                  <c:v>-8294.9272817972305</c:v>
                </c:pt>
                <c:pt idx="8381">
                  <c:v>-8983.7027331781192</c:v>
                </c:pt>
                <c:pt idx="8382">
                  <c:v>-9735.8710592254301</c:v>
                </c:pt>
                <c:pt idx="8383">
                  <c:v>-10467.712303555199</c:v>
                </c:pt>
                <c:pt idx="8384">
                  <c:v>-11096.218374489001</c:v>
                </c:pt>
                <c:pt idx="8385">
                  <c:v>-11686.705044844601</c:v>
                </c:pt>
                <c:pt idx="8386">
                  <c:v>-12334.863496887199</c:v>
                </c:pt>
                <c:pt idx="8387">
                  <c:v>-12980.446863119099</c:v>
                </c:pt>
                <c:pt idx="8388">
                  <c:v>-13645.048351936901</c:v>
                </c:pt>
                <c:pt idx="8389">
                  <c:v>-14342.5065004191</c:v>
                </c:pt>
                <c:pt idx="8390">
                  <c:v>-15035.188979917801</c:v>
                </c:pt>
                <c:pt idx="8391">
                  <c:v>-15704.269082291899</c:v>
                </c:pt>
                <c:pt idx="8392">
                  <c:v>-16259.690790152201</c:v>
                </c:pt>
                <c:pt idx="8393">
                  <c:v>-16744.061256135101</c:v>
                </c:pt>
                <c:pt idx="8394">
                  <c:v>-17262.529168929301</c:v>
                </c:pt>
                <c:pt idx="8395">
                  <c:v>-17730.136174614901</c:v>
                </c:pt>
                <c:pt idx="8396">
                  <c:v>-18183.0823820757</c:v>
                </c:pt>
                <c:pt idx="8397">
                  <c:v>-18687.983401186499</c:v>
                </c:pt>
                <c:pt idx="8398">
                  <c:v>-19214.900589188099</c:v>
                </c:pt>
                <c:pt idx="8399">
                  <c:v>-19764.960899474499</c:v>
                </c:pt>
                <c:pt idx="8400">
                  <c:v>-20281.511027863999</c:v>
                </c:pt>
                <c:pt idx="8401">
                  <c:v>-20721.998687549101</c:v>
                </c:pt>
                <c:pt idx="8402">
                  <c:v>-21125.319097714801</c:v>
                </c:pt>
                <c:pt idx="8403">
                  <c:v>-21495.446130014501</c:v>
                </c:pt>
                <c:pt idx="8404">
                  <c:v>-21866.4439782259</c:v>
                </c:pt>
                <c:pt idx="8405">
                  <c:v>-22260.875347750502</c:v>
                </c:pt>
                <c:pt idx="8406">
                  <c:v>-22704.344773037999</c:v>
                </c:pt>
                <c:pt idx="8407">
                  <c:v>-23125.9957544877</c:v>
                </c:pt>
                <c:pt idx="8408">
                  <c:v>-23473.517491487401</c:v>
                </c:pt>
                <c:pt idx="8409">
                  <c:v>-23805.145032730201</c:v>
                </c:pt>
                <c:pt idx="8410">
                  <c:v>-24135.960482338502</c:v>
                </c:pt>
                <c:pt idx="8411">
                  <c:v>-24458.079243581898</c:v>
                </c:pt>
                <c:pt idx="8412">
                  <c:v>-24750.697431883698</c:v>
                </c:pt>
                <c:pt idx="8413">
                  <c:v>-25015.211451110801</c:v>
                </c:pt>
                <c:pt idx="8414">
                  <c:v>-25248.314631991099</c:v>
                </c:pt>
                <c:pt idx="8415">
                  <c:v>-25482.1559626913</c:v>
                </c:pt>
                <c:pt idx="8416">
                  <c:v>-25732.500547330601</c:v>
                </c:pt>
                <c:pt idx="8417">
                  <c:v>-25970.357355153301</c:v>
                </c:pt>
                <c:pt idx="8418">
                  <c:v>-26090.765154267301</c:v>
                </c:pt>
                <c:pt idx="8419">
                  <c:v>-26203.385721159098</c:v>
                </c:pt>
                <c:pt idx="8420">
                  <c:v>-26434.771879866301</c:v>
                </c:pt>
                <c:pt idx="8421">
                  <c:v>-26651.700157990199</c:v>
                </c:pt>
                <c:pt idx="8422">
                  <c:v>-26863.161545705501</c:v>
                </c:pt>
                <c:pt idx="8423">
                  <c:v>-27043.0093846175</c:v>
                </c:pt>
                <c:pt idx="8424">
                  <c:v>-27155.6010851479</c:v>
                </c:pt>
                <c:pt idx="8425">
                  <c:v>-27223.1116144759</c:v>
                </c:pt>
                <c:pt idx="8426">
                  <c:v>-27290.1050617929</c:v>
                </c:pt>
                <c:pt idx="8427">
                  <c:v>-27375.036909200899</c:v>
                </c:pt>
                <c:pt idx="8428">
                  <c:v>-27445.601857920101</c:v>
                </c:pt>
                <c:pt idx="8429">
                  <c:v>-27515.6166756202</c:v>
                </c:pt>
                <c:pt idx="8430">
                  <c:v>-27587.767577030201</c:v>
                </c:pt>
                <c:pt idx="8431">
                  <c:v>-27634.993802411798</c:v>
                </c:pt>
                <c:pt idx="8432">
                  <c:v>-27627.745686266699</c:v>
                </c:pt>
                <c:pt idx="8433">
                  <c:v>-27640.162945391301</c:v>
                </c:pt>
                <c:pt idx="8434">
                  <c:v>-27667.381968005498</c:v>
                </c:pt>
                <c:pt idx="8435">
                  <c:v>-27636.7374920865</c:v>
                </c:pt>
                <c:pt idx="8436">
                  <c:v>-27603.578155882999</c:v>
                </c:pt>
                <c:pt idx="8437">
                  <c:v>-27562.1697617686</c:v>
                </c:pt>
                <c:pt idx="8438">
                  <c:v>-27518.008917191601</c:v>
                </c:pt>
                <c:pt idx="8439">
                  <c:v>-27497.046783946498</c:v>
                </c:pt>
                <c:pt idx="8440">
                  <c:v>-27505.379956948698</c:v>
                </c:pt>
                <c:pt idx="8441">
                  <c:v>-27455.797061687899</c:v>
                </c:pt>
                <c:pt idx="8442">
                  <c:v>-27318.856352916799</c:v>
                </c:pt>
                <c:pt idx="8443">
                  <c:v>-27180.8633751087</c:v>
                </c:pt>
                <c:pt idx="8444">
                  <c:v>-26975.905193386399</c:v>
                </c:pt>
                <c:pt idx="8445">
                  <c:v>-26832.643235622902</c:v>
                </c:pt>
                <c:pt idx="8446">
                  <c:v>-26823.809618595398</c:v>
                </c:pt>
                <c:pt idx="8447">
                  <c:v>-26809.997384664599</c:v>
                </c:pt>
                <c:pt idx="8448">
                  <c:v>-26729.729142067899</c:v>
                </c:pt>
                <c:pt idx="8449">
                  <c:v>-26581.540867277501</c:v>
                </c:pt>
                <c:pt idx="8450">
                  <c:v>-26431.2803077711</c:v>
                </c:pt>
                <c:pt idx="8451">
                  <c:v>-26300.259497501502</c:v>
                </c:pt>
                <c:pt idx="8452">
                  <c:v>-26146.796444134099</c:v>
                </c:pt>
                <c:pt idx="8453">
                  <c:v>-25950.810597483902</c:v>
                </c:pt>
                <c:pt idx="8454">
                  <c:v>-25752.398930066101</c:v>
                </c:pt>
                <c:pt idx="8455">
                  <c:v>-25482.954980902101</c:v>
                </c:pt>
                <c:pt idx="8456">
                  <c:v>-25235.734102441998</c:v>
                </c:pt>
                <c:pt idx="8457">
                  <c:v>-25008.782833481699</c:v>
                </c:pt>
                <c:pt idx="8458">
                  <c:v>-24562.393716947099</c:v>
                </c:pt>
                <c:pt idx="8459">
                  <c:v>-24271.034094198101</c:v>
                </c:pt>
                <c:pt idx="8460">
                  <c:v>-24273.415578415799</c:v>
                </c:pt>
                <c:pt idx="8461">
                  <c:v>-24227.973531268199</c:v>
                </c:pt>
                <c:pt idx="8462">
                  <c:v>-24090.7770441096</c:v>
                </c:pt>
                <c:pt idx="8463">
                  <c:v>-23868.729689116</c:v>
                </c:pt>
                <c:pt idx="8464">
                  <c:v>-23639.075522214302</c:v>
                </c:pt>
                <c:pt idx="8465">
                  <c:v>-23424.9897121457</c:v>
                </c:pt>
                <c:pt idx="8466">
                  <c:v>-23200.191355810199</c:v>
                </c:pt>
                <c:pt idx="8467">
                  <c:v>-22905.936351668101</c:v>
                </c:pt>
                <c:pt idx="8468">
                  <c:v>-22581.408515455401</c:v>
                </c:pt>
                <c:pt idx="8469">
                  <c:v>-22305.428859915399</c:v>
                </c:pt>
                <c:pt idx="8470">
                  <c:v>-22040.920972860898</c:v>
                </c:pt>
                <c:pt idx="8471">
                  <c:v>-21754.717339718602</c:v>
                </c:pt>
                <c:pt idx="8472">
                  <c:v>-21466.0875923067</c:v>
                </c:pt>
                <c:pt idx="8473">
                  <c:v>-21190.630797826099</c:v>
                </c:pt>
                <c:pt idx="8474">
                  <c:v>-20960.645867793501</c:v>
                </c:pt>
                <c:pt idx="8475">
                  <c:v>-20748.8212168842</c:v>
                </c:pt>
                <c:pt idx="8476">
                  <c:v>-20509.3598977045</c:v>
                </c:pt>
                <c:pt idx="8477">
                  <c:v>-20240.3396721961</c:v>
                </c:pt>
                <c:pt idx="8478">
                  <c:v>-19951.3040172908</c:v>
                </c:pt>
                <c:pt idx="8479">
                  <c:v>-19670.693165135399</c:v>
                </c:pt>
                <c:pt idx="8480">
                  <c:v>-19400.839687363099</c:v>
                </c:pt>
                <c:pt idx="8481">
                  <c:v>-19134.572611399501</c:v>
                </c:pt>
                <c:pt idx="8482">
                  <c:v>-18870.947896034399</c:v>
                </c:pt>
                <c:pt idx="8483">
                  <c:v>-18607.293620856501</c:v>
                </c:pt>
                <c:pt idx="8484">
                  <c:v>-18340.3091400755</c:v>
                </c:pt>
                <c:pt idx="8485">
                  <c:v>-18078.075425449199</c:v>
                </c:pt>
                <c:pt idx="8486">
                  <c:v>-17823.314151078001</c:v>
                </c:pt>
                <c:pt idx="8487">
                  <c:v>-17564.911296839098</c:v>
                </c:pt>
                <c:pt idx="8488">
                  <c:v>-17291.195237152799</c:v>
                </c:pt>
                <c:pt idx="8489">
                  <c:v>-16991.899099359001</c:v>
                </c:pt>
                <c:pt idx="8490">
                  <c:v>-16689.691516700499</c:v>
                </c:pt>
                <c:pt idx="8491">
                  <c:v>-16401.356376961201</c:v>
                </c:pt>
                <c:pt idx="8492">
                  <c:v>-16117.2424225007</c:v>
                </c:pt>
                <c:pt idx="8493">
                  <c:v>-15821.052597858299</c:v>
                </c:pt>
                <c:pt idx="8494">
                  <c:v>-15513.358600252301</c:v>
                </c:pt>
                <c:pt idx="8495">
                  <c:v>-15210.940634834</c:v>
                </c:pt>
                <c:pt idx="8496">
                  <c:v>-14887.599495734101</c:v>
                </c:pt>
                <c:pt idx="8497">
                  <c:v>-14560.7122724815</c:v>
                </c:pt>
                <c:pt idx="8498">
                  <c:v>-14252.9398568749</c:v>
                </c:pt>
                <c:pt idx="8499">
                  <c:v>-13947.1011425202</c:v>
                </c:pt>
                <c:pt idx="8500">
                  <c:v>-13628.4778601489</c:v>
                </c:pt>
                <c:pt idx="8501">
                  <c:v>-13302.6663490377</c:v>
                </c:pt>
                <c:pt idx="8502">
                  <c:v>-12975.838962428999</c:v>
                </c:pt>
                <c:pt idx="8503">
                  <c:v>-12612.0225933857</c:v>
                </c:pt>
                <c:pt idx="8504">
                  <c:v>-12225.233373486901</c:v>
                </c:pt>
                <c:pt idx="8505">
                  <c:v>-11855.079094172001</c:v>
                </c:pt>
                <c:pt idx="8506">
                  <c:v>-11494.464880482699</c:v>
                </c:pt>
                <c:pt idx="8507">
                  <c:v>-11149.2083099586</c:v>
                </c:pt>
                <c:pt idx="8508">
                  <c:v>-10767.1922158835</c:v>
                </c:pt>
                <c:pt idx="8509">
                  <c:v>-10335.820328046701</c:v>
                </c:pt>
                <c:pt idx="8510">
                  <c:v>-9902.0785657919096</c:v>
                </c:pt>
                <c:pt idx="8511">
                  <c:v>-9550.8134928911095</c:v>
                </c:pt>
                <c:pt idx="8512">
                  <c:v>-9221.3637351757206</c:v>
                </c:pt>
                <c:pt idx="8513">
                  <c:v>-8814.7879922501397</c:v>
                </c:pt>
                <c:pt idx="8514">
                  <c:v>-8399.1423530549691</c:v>
                </c:pt>
                <c:pt idx="8515">
                  <c:v>-7996.6338272831899</c:v>
                </c:pt>
                <c:pt idx="8516">
                  <c:v>-7607.3050918351901</c:v>
                </c:pt>
                <c:pt idx="8517">
                  <c:v>-7210.7756998989998</c:v>
                </c:pt>
                <c:pt idx="8518">
                  <c:v>-6784.1469606484497</c:v>
                </c:pt>
                <c:pt idx="8519">
                  <c:v>-6323.5772400434098</c:v>
                </c:pt>
                <c:pt idx="8520">
                  <c:v>-5843.7732584327696</c:v>
                </c:pt>
                <c:pt idx="8521">
                  <c:v>-5343.0219629453704</c:v>
                </c:pt>
                <c:pt idx="8522">
                  <c:v>-4805.0566619773399</c:v>
                </c:pt>
                <c:pt idx="8523">
                  <c:v>-4309.8736478486899</c:v>
                </c:pt>
                <c:pt idx="8524">
                  <c:v>-3869.51702712521</c:v>
                </c:pt>
                <c:pt idx="8525">
                  <c:v>-3378.7901516465499</c:v>
                </c:pt>
                <c:pt idx="8526">
                  <c:v>-2868.8802990273498</c:v>
                </c:pt>
                <c:pt idx="8527">
                  <c:v>-2358.6534119697499</c:v>
                </c:pt>
                <c:pt idx="8528">
                  <c:v>-1843.6371697760401</c:v>
                </c:pt>
                <c:pt idx="8529">
                  <c:v>-1357.0250143473299</c:v>
                </c:pt>
                <c:pt idx="8530">
                  <c:v>-889.47831097140602</c:v>
                </c:pt>
                <c:pt idx="8531">
                  <c:v>-378.09267887510998</c:v>
                </c:pt>
                <c:pt idx="8532">
                  <c:v>187.179547178376</c:v>
                </c:pt>
                <c:pt idx="8533">
                  <c:v>792.15335222686599</c:v>
                </c:pt>
                <c:pt idx="8534">
                  <c:v>1338.14252914543</c:v>
                </c:pt>
                <c:pt idx="8535">
                  <c:v>1829.0476832506199</c:v>
                </c:pt>
                <c:pt idx="8536">
                  <c:v>2383.7564521509398</c:v>
                </c:pt>
                <c:pt idx="8537">
                  <c:v>2933.60742535793</c:v>
                </c:pt>
                <c:pt idx="8538">
                  <c:v>3459.0532804176401</c:v>
                </c:pt>
                <c:pt idx="8539">
                  <c:v>3997.1856503322701</c:v>
                </c:pt>
                <c:pt idx="8540">
                  <c:v>4538.9113753779602</c:v>
                </c:pt>
                <c:pt idx="8541">
                  <c:v>5092.4819820534003</c:v>
                </c:pt>
                <c:pt idx="8542">
                  <c:v>5659.3266866223903</c:v>
                </c:pt>
                <c:pt idx="8543">
                  <c:v>6223.47306900695</c:v>
                </c:pt>
                <c:pt idx="8544">
                  <c:v>6785.4366491010096</c:v>
                </c:pt>
                <c:pt idx="8545">
                  <c:v>7425.6262794068698</c:v>
                </c:pt>
                <c:pt idx="8546">
                  <c:v>8114.80926164418</c:v>
                </c:pt>
                <c:pt idx="8547">
                  <c:v>8755.2468897303606</c:v>
                </c:pt>
                <c:pt idx="8548">
                  <c:v>9348.6060975441906</c:v>
                </c:pt>
                <c:pt idx="8549">
                  <c:v>9893.6529526380691</c:v>
                </c:pt>
                <c:pt idx="8550">
                  <c:v>10417.3247237122</c:v>
                </c:pt>
                <c:pt idx="8551">
                  <c:v>10920.1355375774</c:v>
                </c:pt>
                <c:pt idx="8552">
                  <c:v>11443.4043198824</c:v>
                </c:pt>
                <c:pt idx="8553">
                  <c:v>11973.5894808332</c:v>
                </c:pt>
                <c:pt idx="8554">
                  <c:v>12474.9439864415</c:v>
                </c:pt>
                <c:pt idx="8555">
                  <c:v>13001.464532570501</c:v>
                </c:pt>
                <c:pt idx="8556">
                  <c:v>13559.331496867801</c:v>
                </c:pt>
                <c:pt idx="8557">
                  <c:v>14133.077752142401</c:v>
                </c:pt>
                <c:pt idx="8558">
                  <c:v>14711.9216283639</c:v>
                </c:pt>
                <c:pt idx="8559">
                  <c:v>15283.1648679503</c:v>
                </c:pt>
                <c:pt idx="8560">
                  <c:v>15823.371154984499</c:v>
                </c:pt>
                <c:pt idx="8561">
                  <c:v>16328.2958949244</c:v>
                </c:pt>
                <c:pt idx="8562">
                  <c:v>16818.1019457283</c:v>
                </c:pt>
                <c:pt idx="8563">
                  <c:v>17356.934216121099</c:v>
                </c:pt>
                <c:pt idx="8564">
                  <c:v>17862.334339492099</c:v>
                </c:pt>
                <c:pt idx="8565">
                  <c:v>18275.9467526755</c:v>
                </c:pt>
                <c:pt idx="8566">
                  <c:v>18707.60620115</c:v>
                </c:pt>
                <c:pt idx="8567">
                  <c:v>19158.915852510701</c:v>
                </c:pt>
                <c:pt idx="8568">
                  <c:v>19618.7889189038</c:v>
                </c:pt>
                <c:pt idx="8569">
                  <c:v>20068.883717238201</c:v>
                </c:pt>
                <c:pt idx="8570">
                  <c:v>20494.147699904999</c:v>
                </c:pt>
                <c:pt idx="8571">
                  <c:v>20903.442387207899</c:v>
                </c:pt>
                <c:pt idx="8572">
                  <c:v>21315.573444230398</c:v>
                </c:pt>
                <c:pt idx="8573">
                  <c:v>21725.275431217298</c:v>
                </c:pt>
                <c:pt idx="8574">
                  <c:v>22070.572268144198</c:v>
                </c:pt>
                <c:pt idx="8575">
                  <c:v>22395.103502196798</c:v>
                </c:pt>
                <c:pt idx="8576">
                  <c:v>22747.9326995788</c:v>
                </c:pt>
                <c:pt idx="8577">
                  <c:v>23068.223895913801</c:v>
                </c:pt>
                <c:pt idx="8578">
                  <c:v>23373.4649411748</c:v>
                </c:pt>
                <c:pt idx="8579">
                  <c:v>23656.522760341901</c:v>
                </c:pt>
                <c:pt idx="8580">
                  <c:v>23898.398640137399</c:v>
                </c:pt>
                <c:pt idx="8581">
                  <c:v>24093.246253017802</c:v>
                </c:pt>
                <c:pt idx="8582">
                  <c:v>24325.750940740701</c:v>
                </c:pt>
                <c:pt idx="8583">
                  <c:v>24580.0851982446</c:v>
                </c:pt>
                <c:pt idx="8584">
                  <c:v>24764.294769517499</c:v>
                </c:pt>
                <c:pt idx="8585">
                  <c:v>24921.240479808701</c:v>
                </c:pt>
                <c:pt idx="8586">
                  <c:v>25089.318809024498</c:v>
                </c:pt>
                <c:pt idx="8587">
                  <c:v>25259.259687338399</c:v>
                </c:pt>
                <c:pt idx="8588">
                  <c:v>25394.727938263401</c:v>
                </c:pt>
                <c:pt idx="8589">
                  <c:v>25518.7125521243</c:v>
                </c:pt>
                <c:pt idx="8590">
                  <c:v>25590.772310557699</c:v>
                </c:pt>
                <c:pt idx="8591">
                  <c:v>25599.923826797301</c:v>
                </c:pt>
                <c:pt idx="8592">
                  <c:v>25594.998998892501</c:v>
                </c:pt>
                <c:pt idx="8593">
                  <c:v>25600.4293254527</c:v>
                </c:pt>
                <c:pt idx="8594">
                  <c:v>25569.488850184302</c:v>
                </c:pt>
                <c:pt idx="8595">
                  <c:v>25477.309312038</c:v>
                </c:pt>
                <c:pt idx="8596">
                  <c:v>25401.627182991</c:v>
                </c:pt>
                <c:pt idx="8597">
                  <c:v>25337.461349860499</c:v>
                </c:pt>
                <c:pt idx="8598">
                  <c:v>25243.372584171899</c:v>
                </c:pt>
                <c:pt idx="8599">
                  <c:v>25115.2922052303</c:v>
                </c:pt>
                <c:pt idx="8600">
                  <c:v>24973.198980248799</c:v>
                </c:pt>
                <c:pt idx="8601">
                  <c:v>24809.828364994199</c:v>
                </c:pt>
                <c:pt idx="8602">
                  <c:v>24622.419238902399</c:v>
                </c:pt>
                <c:pt idx="8603">
                  <c:v>24429.841620370498</c:v>
                </c:pt>
                <c:pt idx="8604">
                  <c:v>24248.073517774101</c:v>
                </c:pt>
                <c:pt idx="8605">
                  <c:v>24045.134881212602</c:v>
                </c:pt>
                <c:pt idx="8606">
                  <c:v>23783.265734869401</c:v>
                </c:pt>
                <c:pt idx="8607">
                  <c:v>23468.474613468301</c:v>
                </c:pt>
                <c:pt idx="8608">
                  <c:v>23125.172363825699</c:v>
                </c:pt>
                <c:pt idx="8609">
                  <c:v>22773.3122129041</c:v>
                </c:pt>
                <c:pt idx="8610">
                  <c:v>22396.971646367299</c:v>
                </c:pt>
                <c:pt idx="8611">
                  <c:v>21987.504845602001</c:v>
                </c:pt>
                <c:pt idx="8612">
                  <c:v>21614.318143318498</c:v>
                </c:pt>
                <c:pt idx="8613">
                  <c:v>21279.9714972527</c:v>
                </c:pt>
                <c:pt idx="8614">
                  <c:v>20905.5482084836</c:v>
                </c:pt>
                <c:pt idx="8615">
                  <c:v>20512.7431818361</c:v>
                </c:pt>
                <c:pt idx="8616">
                  <c:v>20090.136363717698</c:v>
                </c:pt>
                <c:pt idx="8617">
                  <c:v>19622.318262232598</c:v>
                </c:pt>
                <c:pt idx="8618">
                  <c:v>19118.4753501329</c:v>
                </c:pt>
                <c:pt idx="8619">
                  <c:v>18605.2996977894</c:v>
                </c:pt>
                <c:pt idx="8620">
                  <c:v>18101.0931222121</c:v>
                </c:pt>
                <c:pt idx="8621">
                  <c:v>17595.682326526901</c:v>
                </c:pt>
                <c:pt idx="8622">
                  <c:v>17096.6966542558</c:v>
                </c:pt>
                <c:pt idx="8623">
                  <c:v>16672.461592833999</c:v>
                </c:pt>
                <c:pt idx="8624">
                  <c:v>16233.875317985499</c:v>
                </c:pt>
                <c:pt idx="8625">
                  <c:v>15685.7133825936</c:v>
                </c:pt>
                <c:pt idx="8626">
                  <c:v>15085.9570739911</c:v>
                </c:pt>
                <c:pt idx="8627">
                  <c:v>14503.715126216901</c:v>
                </c:pt>
                <c:pt idx="8628">
                  <c:v>13941.5584892317</c:v>
                </c:pt>
                <c:pt idx="8629">
                  <c:v>13329.988588714899</c:v>
                </c:pt>
                <c:pt idx="8630">
                  <c:v>12694.456866574599</c:v>
                </c:pt>
                <c:pt idx="8631">
                  <c:v>12086.0896615167</c:v>
                </c:pt>
                <c:pt idx="8632">
                  <c:v>11510.3990315547</c:v>
                </c:pt>
                <c:pt idx="8633">
                  <c:v>10930.9254314748</c:v>
                </c:pt>
                <c:pt idx="8634">
                  <c:v>10380.283585457901</c:v>
                </c:pt>
                <c:pt idx="8635">
                  <c:v>9853.4241036842704</c:v>
                </c:pt>
                <c:pt idx="8636">
                  <c:v>9305.9570758913906</c:v>
                </c:pt>
                <c:pt idx="8637">
                  <c:v>8718.5775555270793</c:v>
                </c:pt>
                <c:pt idx="8638">
                  <c:v>8122.5546564156803</c:v>
                </c:pt>
                <c:pt idx="8639">
                  <c:v>7540.1145344530796</c:v>
                </c:pt>
                <c:pt idx="8640">
                  <c:v>6947.3123478759098</c:v>
                </c:pt>
                <c:pt idx="8641">
                  <c:v>6347.7293835123901</c:v>
                </c:pt>
                <c:pt idx="8642">
                  <c:v>5725.7801542583902</c:v>
                </c:pt>
                <c:pt idx="8643">
                  <c:v>5107.4473603611596</c:v>
                </c:pt>
                <c:pt idx="8644">
                  <c:v>4525.8701016079203</c:v>
                </c:pt>
                <c:pt idx="8645">
                  <c:v>3951.6450007488502</c:v>
                </c:pt>
                <c:pt idx="8646">
                  <c:v>3348.8839594170399</c:v>
                </c:pt>
                <c:pt idx="8647">
                  <c:v>2754.4349496918999</c:v>
                </c:pt>
                <c:pt idx="8648">
                  <c:v>2244.9541588420698</c:v>
                </c:pt>
                <c:pt idx="8649">
                  <c:v>1749.49458539743</c:v>
                </c:pt>
                <c:pt idx="8650">
                  <c:v>1191.0164315806501</c:v>
                </c:pt>
                <c:pt idx="8651">
                  <c:v>616.14480905765902</c:v>
                </c:pt>
                <c:pt idx="8652">
                  <c:v>56.520416661540899</c:v>
                </c:pt>
                <c:pt idx="8653">
                  <c:v>-472.79897684195902</c:v>
                </c:pt>
                <c:pt idx="8654">
                  <c:v>-970.75080561892696</c:v>
                </c:pt>
                <c:pt idx="8655">
                  <c:v>-1446.8743262759899</c:v>
                </c:pt>
                <c:pt idx="8656">
                  <c:v>-1918.9253969746501</c:v>
                </c:pt>
                <c:pt idx="8657">
                  <c:v>-2446.8593693687098</c:v>
                </c:pt>
                <c:pt idx="8658">
                  <c:v>-2980.3286625861901</c:v>
                </c:pt>
                <c:pt idx="8659">
                  <c:v>-3418.5181206254001</c:v>
                </c:pt>
                <c:pt idx="8660">
                  <c:v>-3832.1189563596399</c:v>
                </c:pt>
                <c:pt idx="8661">
                  <c:v>-4259.4016457810903</c:v>
                </c:pt>
                <c:pt idx="8662">
                  <c:v>-4675.8648251924596</c:v>
                </c:pt>
                <c:pt idx="8663">
                  <c:v>-5106.8426990340904</c:v>
                </c:pt>
                <c:pt idx="8664">
                  <c:v>-5489.7454955461499</c:v>
                </c:pt>
                <c:pt idx="8665">
                  <c:v>-5818.2685886510499</c:v>
                </c:pt>
                <c:pt idx="8666">
                  <c:v>-6164.8938023091396</c:v>
                </c:pt>
                <c:pt idx="8667">
                  <c:v>-6584.6002462064498</c:v>
                </c:pt>
                <c:pt idx="8668">
                  <c:v>-7000.08691827029</c:v>
                </c:pt>
                <c:pt idx="8669">
                  <c:v>-7318.1853870293398</c:v>
                </c:pt>
                <c:pt idx="8670">
                  <c:v>-7603.52892951786</c:v>
                </c:pt>
                <c:pt idx="8671">
                  <c:v>-7863.6435933621296</c:v>
                </c:pt>
                <c:pt idx="8672">
                  <c:v>-8122.5493081255499</c:v>
                </c:pt>
                <c:pt idx="8673">
                  <c:v>-8377.7132714906802</c:v>
                </c:pt>
                <c:pt idx="8674">
                  <c:v>-8599.8983007815295</c:v>
                </c:pt>
                <c:pt idx="8675">
                  <c:v>-8773.7296055158495</c:v>
                </c:pt>
                <c:pt idx="8676">
                  <c:v>-8980.0737188656003</c:v>
                </c:pt>
                <c:pt idx="8677">
                  <c:v>-9238.6176609909508</c:v>
                </c:pt>
                <c:pt idx="8678">
                  <c:v>-9436.9921621843496</c:v>
                </c:pt>
                <c:pt idx="8679">
                  <c:v>-9617.7387469244804</c:v>
                </c:pt>
                <c:pt idx="8680">
                  <c:v>-9811.2494848123606</c:v>
                </c:pt>
                <c:pt idx="8681">
                  <c:v>-9969.9358139767792</c:v>
                </c:pt>
                <c:pt idx="8682">
                  <c:v>-10087.726756959801</c:v>
                </c:pt>
                <c:pt idx="8683">
                  <c:v>-10199.755232171399</c:v>
                </c:pt>
                <c:pt idx="8684">
                  <c:v>-10322.3584093028</c:v>
                </c:pt>
                <c:pt idx="8685">
                  <c:v>-10417.0276695759</c:v>
                </c:pt>
                <c:pt idx="8686">
                  <c:v>-10412.125886607701</c:v>
                </c:pt>
                <c:pt idx="8687">
                  <c:v>-10418.9861331058</c:v>
                </c:pt>
                <c:pt idx="8688">
                  <c:v>-10517.443295527601</c:v>
                </c:pt>
                <c:pt idx="8689">
                  <c:v>-10575.193790458099</c:v>
                </c:pt>
                <c:pt idx="8690">
                  <c:v>-10609.3658564875</c:v>
                </c:pt>
                <c:pt idx="8691">
                  <c:v>-10635.803119398901</c:v>
                </c:pt>
                <c:pt idx="8692">
                  <c:v>-10644.1062255739</c:v>
                </c:pt>
                <c:pt idx="8693">
                  <c:v>-10662.413694815001</c:v>
                </c:pt>
                <c:pt idx="8694">
                  <c:v>-10668.0747081627</c:v>
                </c:pt>
                <c:pt idx="8695">
                  <c:v>-10634.1287138649</c:v>
                </c:pt>
                <c:pt idx="8696">
                  <c:v>-10585.9778157035</c:v>
                </c:pt>
                <c:pt idx="8697">
                  <c:v>-10568.494686309399</c:v>
                </c:pt>
                <c:pt idx="8698">
                  <c:v>-10534.358868830799</c:v>
                </c:pt>
                <c:pt idx="8699">
                  <c:v>-10436.518828553701</c:v>
                </c:pt>
                <c:pt idx="8700">
                  <c:v>-10327.889016827699</c:v>
                </c:pt>
                <c:pt idx="8701">
                  <c:v>-10215.0694753565</c:v>
                </c:pt>
                <c:pt idx="8702">
                  <c:v>-10117.878138878899</c:v>
                </c:pt>
                <c:pt idx="8703">
                  <c:v>-10035.286119651901</c:v>
                </c:pt>
                <c:pt idx="8704">
                  <c:v>-9965.8318734133209</c:v>
                </c:pt>
                <c:pt idx="8705">
                  <c:v>-9861.3885836958907</c:v>
                </c:pt>
                <c:pt idx="8706">
                  <c:v>-9750.3218521134404</c:v>
                </c:pt>
                <c:pt idx="8707">
                  <c:v>-9689.0799538151095</c:v>
                </c:pt>
                <c:pt idx="8708">
                  <c:v>-9596.9311416074797</c:v>
                </c:pt>
                <c:pt idx="8709">
                  <c:v>-9463.5794180142402</c:v>
                </c:pt>
                <c:pt idx="8710">
                  <c:v>-9334.2311049060499</c:v>
                </c:pt>
                <c:pt idx="8711">
                  <c:v>-9218.2454975885903</c:v>
                </c:pt>
                <c:pt idx="8712">
                  <c:v>-9093.5601800294808</c:v>
                </c:pt>
                <c:pt idx="8713">
                  <c:v>-8955.5442140122395</c:v>
                </c:pt>
                <c:pt idx="8714">
                  <c:v>-8804.9019032061296</c:v>
                </c:pt>
                <c:pt idx="8715">
                  <c:v>-8612.3513371975096</c:v>
                </c:pt>
                <c:pt idx="8716">
                  <c:v>-8501.9094532647596</c:v>
                </c:pt>
                <c:pt idx="8717">
                  <c:v>-8457.9781145628003</c:v>
                </c:pt>
                <c:pt idx="8718">
                  <c:v>-8358.1619503472302</c:v>
                </c:pt>
                <c:pt idx="8719">
                  <c:v>-8269.2226258707196</c:v>
                </c:pt>
                <c:pt idx="8720">
                  <c:v>-8183.1291267770603</c:v>
                </c:pt>
                <c:pt idx="8721">
                  <c:v>-8068.6385490914199</c:v>
                </c:pt>
                <c:pt idx="8722">
                  <c:v>-7931.3168816390898</c:v>
                </c:pt>
                <c:pt idx="8723">
                  <c:v>-7796.4732207389898</c:v>
                </c:pt>
                <c:pt idx="8724">
                  <c:v>-7641.0018409467702</c:v>
                </c:pt>
                <c:pt idx="8725">
                  <c:v>-7463.9994850474104</c:v>
                </c:pt>
                <c:pt idx="8726">
                  <c:v>-7295.94335746447</c:v>
                </c:pt>
                <c:pt idx="8727">
                  <c:v>-7236.8916511049902</c:v>
                </c:pt>
                <c:pt idx="8728">
                  <c:v>-7225.9781115213</c:v>
                </c:pt>
                <c:pt idx="8729">
                  <c:v>-7154.6748935241903</c:v>
                </c:pt>
                <c:pt idx="8730">
                  <c:v>-7120.1904008440897</c:v>
                </c:pt>
                <c:pt idx="8731">
                  <c:v>-7145.9201209747898</c:v>
                </c:pt>
                <c:pt idx="8732">
                  <c:v>-7147.5524460116103</c:v>
                </c:pt>
                <c:pt idx="8733">
                  <c:v>-7077.7545778352596</c:v>
                </c:pt>
                <c:pt idx="8734">
                  <c:v>-6977.0099924507904</c:v>
                </c:pt>
                <c:pt idx="8735">
                  <c:v>-6945.6794170604499</c:v>
                </c:pt>
                <c:pt idx="8736">
                  <c:v>-6945.8741095850201</c:v>
                </c:pt>
                <c:pt idx="8737">
                  <c:v>-6850.5747430484798</c:v>
                </c:pt>
                <c:pt idx="8738">
                  <c:v>-6822.0455828049098</c:v>
                </c:pt>
                <c:pt idx="8739">
                  <c:v>-6861.3511653165997</c:v>
                </c:pt>
                <c:pt idx="8740">
                  <c:v>-6861.7138252227996</c:v>
                </c:pt>
                <c:pt idx="8741">
                  <c:v>-6851.6101728713602</c:v>
                </c:pt>
                <c:pt idx="8742">
                  <c:v>-6857.6876651522198</c:v>
                </c:pt>
                <c:pt idx="8743">
                  <c:v>-6879.6484153482097</c:v>
                </c:pt>
                <c:pt idx="8744">
                  <c:v>-6892.9341442498198</c:v>
                </c:pt>
                <c:pt idx="8745">
                  <c:v>-6890.48739363816</c:v>
                </c:pt>
                <c:pt idx="8746">
                  <c:v>-6900.35806080974</c:v>
                </c:pt>
                <c:pt idx="8747">
                  <c:v>-6964.3631112569501</c:v>
                </c:pt>
                <c:pt idx="8748">
                  <c:v>-7064.3428969377501</c:v>
                </c:pt>
                <c:pt idx="8749">
                  <c:v>-7163.4421265601504</c:v>
                </c:pt>
                <c:pt idx="8750">
                  <c:v>-7232.61397630995</c:v>
                </c:pt>
                <c:pt idx="8751">
                  <c:v>-7279.4108747869705</c:v>
                </c:pt>
                <c:pt idx="8752">
                  <c:v>-7324.5777210878396</c:v>
                </c:pt>
                <c:pt idx="8753">
                  <c:v>-7391.3286477743104</c:v>
                </c:pt>
                <c:pt idx="8754">
                  <c:v>-7471.2563532975601</c:v>
                </c:pt>
                <c:pt idx="8755">
                  <c:v>-7543.7110637579999</c:v>
                </c:pt>
                <c:pt idx="8756">
                  <c:v>-7624.7980683349397</c:v>
                </c:pt>
                <c:pt idx="8757">
                  <c:v>-7677.5067349789297</c:v>
                </c:pt>
                <c:pt idx="8758">
                  <c:v>-7755.4325921686705</c:v>
                </c:pt>
                <c:pt idx="8759">
                  <c:v>-7900.7836843930199</c:v>
                </c:pt>
                <c:pt idx="8760">
                  <c:v>-8033.4853490451696</c:v>
                </c:pt>
                <c:pt idx="8761">
                  <c:v>-8158.6527413930899</c:v>
                </c:pt>
                <c:pt idx="8762">
                  <c:v>-8272.9074276246702</c:v>
                </c:pt>
                <c:pt idx="8763">
                  <c:v>-8362.1162286931994</c:v>
                </c:pt>
                <c:pt idx="8764">
                  <c:v>-8443.1395871875302</c:v>
                </c:pt>
                <c:pt idx="8765">
                  <c:v>-8540.8742526082697</c:v>
                </c:pt>
                <c:pt idx="8766">
                  <c:v>-8655.5883524847304</c:v>
                </c:pt>
                <c:pt idx="8767">
                  <c:v>-8763.7351975116308</c:v>
                </c:pt>
                <c:pt idx="8768">
                  <c:v>-8824.5181124099508</c:v>
                </c:pt>
                <c:pt idx="8769">
                  <c:v>-8894.0967304233</c:v>
                </c:pt>
                <c:pt idx="8770">
                  <c:v>-9013.6716534012994</c:v>
                </c:pt>
                <c:pt idx="8771">
                  <c:v>-9103.1893748510902</c:v>
                </c:pt>
                <c:pt idx="8772">
                  <c:v>-9182.1400966337205</c:v>
                </c:pt>
                <c:pt idx="8773">
                  <c:v>-9275.8335410719101</c:v>
                </c:pt>
                <c:pt idx="8774">
                  <c:v>-9369.1598812259508</c:v>
                </c:pt>
                <c:pt idx="8775">
                  <c:v>-9458.4883382823591</c:v>
                </c:pt>
                <c:pt idx="8776">
                  <c:v>-9561.7688245798199</c:v>
                </c:pt>
                <c:pt idx="8777">
                  <c:v>-9660.2410690903107</c:v>
                </c:pt>
                <c:pt idx="8778">
                  <c:v>-9723.3421289211801</c:v>
                </c:pt>
                <c:pt idx="8779">
                  <c:v>-9746.3591696106905</c:v>
                </c:pt>
                <c:pt idx="8780">
                  <c:v>-9793.4437077734601</c:v>
                </c:pt>
                <c:pt idx="8781">
                  <c:v>-9874.7308075032997</c:v>
                </c:pt>
                <c:pt idx="8782">
                  <c:v>-9909.1628914939593</c:v>
                </c:pt>
                <c:pt idx="8783">
                  <c:v>-9935.1949404717398</c:v>
                </c:pt>
                <c:pt idx="8784">
                  <c:v>-9969.4078026575007</c:v>
                </c:pt>
                <c:pt idx="8785">
                  <c:v>-9989.2297863010299</c:v>
                </c:pt>
                <c:pt idx="8786">
                  <c:v>-10004.9841022152</c:v>
                </c:pt>
                <c:pt idx="8787">
                  <c:v>-10002.789593036599</c:v>
                </c:pt>
                <c:pt idx="8788">
                  <c:v>-10006.4905194151</c:v>
                </c:pt>
                <c:pt idx="8789">
                  <c:v>-10035.8432490465</c:v>
                </c:pt>
                <c:pt idx="8790">
                  <c:v>-10004.7911650399</c:v>
                </c:pt>
                <c:pt idx="8791">
                  <c:v>-9952.4980210465801</c:v>
                </c:pt>
                <c:pt idx="8792">
                  <c:v>-9940.0247216007301</c:v>
                </c:pt>
                <c:pt idx="8793">
                  <c:v>-9918.2711807074102</c:v>
                </c:pt>
                <c:pt idx="8794">
                  <c:v>-9904.2905750713508</c:v>
                </c:pt>
                <c:pt idx="8795">
                  <c:v>-9872.8570280381991</c:v>
                </c:pt>
                <c:pt idx="8796">
                  <c:v>-9812.1272245430991</c:v>
                </c:pt>
                <c:pt idx="8797">
                  <c:v>-9760.3880731438203</c:v>
                </c:pt>
                <c:pt idx="8798">
                  <c:v>-9716.4139611304709</c:v>
                </c:pt>
                <c:pt idx="8799">
                  <c:v>-9660.0234760947606</c:v>
                </c:pt>
                <c:pt idx="8800">
                  <c:v>-9572.1480968360993</c:v>
                </c:pt>
                <c:pt idx="8801">
                  <c:v>-9398.2875345296197</c:v>
                </c:pt>
                <c:pt idx="8802">
                  <c:v>-9285.8719858461209</c:v>
                </c:pt>
                <c:pt idx="8803">
                  <c:v>-9224.4732069423608</c:v>
                </c:pt>
                <c:pt idx="8804">
                  <c:v>-9033.6121287020305</c:v>
                </c:pt>
                <c:pt idx="8805">
                  <c:v>-8880.34518513281</c:v>
                </c:pt>
                <c:pt idx="8806">
                  <c:v>-8754.1901036585405</c:v>
                </c:pt>
                <c:pt idx="8807">
                  <c:v>-8579.9628398703608</c:v>
                </c:pt>
                <c:pt idx="8808">
                  <c:v>-8422.8318673399899</c:v>
                </c:pt>
                <c:pt idx="8809">
                  <c:v>-8336.9026195402603</c:v>
                </c:pt>
                <c:pt idx="8810">
                  <c:v>-8260.94425753832</c:v>
                </c:pt>
                <c:pt idx="8811">
                  <c:v>-8102.4699118630797</c:v>
                </c:pt>
                <c:pt idx="8812">
                  <c:v>-7898.1633061504099</c:v>
                </c:pt>
                <c:pt idx="8813">
                  <c:v>-7711.3805592280096</c:v>
                </c:pt>
                <c:pt idx="8814">
                  <c:v>-7543.6004324563801</c:v>
                </c:pt>
                <c:pt idx="8815">
                  <c:v>-7335.90441130403</c:v>
                </c:pt>
                <c:pt idx="8816">
                  <c:v>-7129.5391183116899</c:v>
                </c:pt>
                <c:pt idx="8817">
                  <c:v>-6938.9568751996103</c:v>
                </c:pt>
                <c:pt idx="8818">
                  <c:v>-6747.7548000783499</c:v>
                </c:pt>
                <c:pt idx="8819">
                  <c:v>-6544.5858629164004</c:v>
                </c:pt>
                <c:pt idx="8820">
                  <c:v>-6313.2258479529801</c:v>
                </c:pt>
                <c:pt idx="8821">
                  <c:v>-6061.7334670206601</c:v>
                </c:pt>
                <c:pt idx="8822">
                  <c:v>-5804.8463703596199</c:v>
                </c:pt>
                <c:pt idx="8823">
                  <c:v>-5517.6861355199198</c:v>
                </c:pt>
                <c:pt idx="8824">
                  <c:v>-5304.5202216551397</c:v>
                </c:pt>
                <c:pt idx="8825">
                  <c:v>-5167.8696647595798</c:v>
                </c:pt>
                <c:pt idx="8826">
                  <c:v>-4994.4918928638599</c:v>
                </c:pt>
                <c:pt idx="8827">
                  <c:v>-4782.0275899374101</c:v>
                </c:pt>
                <c:pt idx="8828">
                  <c:v>-4565.9238993142499</c:v>
                </c:pt>
                <c:pt idx="8829">
                  <c:v>-4351.3917092798101</c:v>
                </c:pt>
                <c:pt idx="8830">
                  <c:v>-4106.3814079559297</c:v>
                </c:pt>
                <c:pt idx="8831">
                  <c:v>-3874.37668808134</c:v>
                </c:pt>
                <c:pt idx="8832">
                  <c:v>-3611.09535461318</c:v>
                </c:pt>
                <c:pt idx="8833">
                  <c:v>-3332.1471645125698</c:v>
                </c:pt>
                <c:pt idx="8834">
                  <c:v>-3121.4977295303702</c:v>
                </c:pt>
                <c:pt idx="8835">
                  <c:v>-2919.7615439787</c:v>
                </c:pt>
                <c:pt idx="8836">
                  <c:v>-2684.2089302529698</c:v>
                </c:pt>
                <c:pt idx="8837">
                  <c:v>-2444.1556761646402</c:v>
                </c:pt>
                <c:pt idx="8838">
                  <c:v>-2223.6633033481198</c:v>
                </c:pt>
                <c:pt idx="8839">
                  <c:v>-2049.8597673479499</c:v>
                </c:pt>
                <c:pt idx="8840">
                  <c:v>-1885.24872345467</c:v>
                </c:pt>
                <c:pt idx="8841">
                  <c:v>-1687.9489236178699</c:v>
                </c:pt>
                <c:pt idx="8842">
                  <c:v>-1467.0585598391899</c:v>
                </c:pt>
                <c:pt idx="8843">
                  <c:v>-1240.8384484852299</c:v>
                </c:pt>
                <c:pt idx="8844">
                  <c:v>-1012.00173194166</c:v>
                </c:pt>
                <c:pt idx="8845">
                  <c:v>-761.10990086130505</c:v>
                </c:pt>
                <c:pt idx="8846">
                  <c:v>-608.78634806603702</c:v>
                </c:pt>
                <c:pt idx="8847">
                  <c:v>-512.56620866980995</c:v>
                </c:pt>
                <c:pt idx="8848">
                  <c:v>-367.55522106958199</c:v>
                </c:pt>
                <c:pt idx="8849">
                  <c:v>-248.79070690401099</c:v>
                </c:pt>
                <c:pt idx="8850">
                  <c:v>-142.185255360643</c:v>
                </c:pt>
                <c:pt idx="8851">
                  <c:v>-11.0276569705509</c:v>
                </c:pt>
                <c:pt idx="8852">
                  <c:v>138.43872364248901</c:v>
                </c:pt>
                <c:pt idx="8853">
                  <c:v>284.47691440908199</c:v>
                </c:pt>
                <c:pt idx="8854">
                  <c:v>409.23550157639397</c:v>
                </c:pt>
                <c:pt idx="8855">
                  <c:v>551.40281643360697</c:v>
                </c:pt>
                <c:pt idx="8856">
                  <c:v>735.59629856829804</c:v>
                </c:pt>
                <c:pt idx="8857">
                  <c:v>884.65142045038897</c:v>
                </c:pt>
                <c:pt idx="8858">
                  <c:v>972.42306096751804</c:v>
                </c:pt>
                <c:pt idx="8859">
                  <c:v>1027.26829029698</c:v>
                </c:pt>
                <c:pt idx="8860">
                  <c:v>1067.82222098702</c:v>
                </c:pt>
                <c:pt idx="8861">
                  <c:v>1075.1365157626501</c:v>
                </c:pt>
                <c:pt idx="8862">
                  <c:v>1121.8280426491599</c:v>
                </c:pt>
                <c:pt idx="8863">
                  <c:v>1224.7070331381601</c:v>
                </c:pt>
                <c:pt idx="8864">
                  <c:v>1303.9452567949299</c:v>
                </c:pt>
                <c:pt idx="8865">
                  <c:v>1383.9820584342201</c:v>
                </c:pt>
                <c:pt idx="8866">
                  <c:v>1417.4571172266899</c:v>
                </c:pt>
                <c:pt idx="8867">
                  <c:v>1388.6141140823099</c:v>
                </c:pt>
                <c:pt idx="8868">
                  <c:v>1402.40476001047</c:v>
                </c:pt>
                <c:pt idx="8869">
                  <c:v>1411.0758901782399</c:v>
                </c:pt>
                <c:pt idx="8870">
                  <c:v>1386.19912331974</c:v>
                </c:pt>
                <c:pt idx="8871">
                  <c:v>1382.0957928303501</c:v>
                </c:pt>
                <c:pt idx="8872">
                  <c:v>1356.7422955365701</c:v>
                </c:pt>
                <c:pt idx="8873">
                  <c:v>1291.0029622321999</c:v>
                </c:pt>
                <c:pt idx="8874">
                  <c:v>1222.12698379893</c:v>
                </c:pt>
                <c:pt idx="8875">
                  <c:v>1182.0713678003101</c:v>
                </c:pt>
                <c:pt idx="8876">
                  <c:v>1138.7111656645</c:v>
                </c:pt>
                <c:pt idx="8877">
                  <c:v>1085.88109364867</c:v>
                </c:pt>
                <c:pt idx="8878">
                  <c:v>1039.38440595004</c:v>
                </c:pt>
                <c:pt idx="8879">
                  <c:v>988.32356102737504</c:v>
                </c:pt>
                <c:pt idx="8880">
                  <c:v>922.84394808768104</c:v>
                </c:pt>
                <c:pt idx="8881">
                  <c:v>824.83468937839302</c:v>
                </c:pt>
                <c:pt idx="8882">
                  <c:v>704.75582199402902</c:v>
                </c:pt>
                <c:pt idx="8883">
                  <c:v>574.65983341278002</c:v>
                </c:pt>
                <c:pt idx="8884">
                  <c:v>457.349536410832</c:v>
                </c:pt>
                <c:pt idx="8885">
                  <c:v>347.59071225630601</c:v>
                </c:pt>
                <c:pt idx="8886">
                  <c:v>223.64895044389701</c:v>
                </c:pt>
                <c:pt idx="8887">
                  <c:v>99.243618249198207</c:v>
                </c:pt>
                <c:pt idx="8888">
                  <c:v>-11.7377161086825</c:v>
                </c:pt>
                <c:pt idx="8889">
                  <c:v>-133.12094778209399</c:v>
                </c:pt>
                <c:pt idx="8890">
                  <c:v>-304.84278075090299</c:v>
                </c:pt>
                <c:pt idx="8891">
                  <c:v>-459.88050527135499</c:v>
                </c:pt>
                <c:pt idx="8892">
                  <c:v>-596.32277079954201</c:v>
                </c:pt>
                <c:pt idx="8893">
                  <c:v>-763.19609206547705</c:v>
                </c:pt>
                <c:pt idx="8894">
                  <c:v>-920.44557301090799</c:v>
                </c:pt>
                <c:pt idx="8895">
                  <c:v>-1079.9990459646899</c:v>
                </c:pt>
                <c:pt idx="8896">
                  <c:v>-1264.12488147658</c:v>
                </c:pt>
                <c:pt idx="8897">
                  <c:v>-1466.02997893053</c:v>
                </c:pt>
                <c:pt idx="8898">
                  <c:v>-1687.8206229355701</c:v>
                </c:pt>
                <c:pt idx="8899">
                  <c:v>-1892.57051515641</c:v>
                </c:pt>
                <c:pt idx="8900">
                  <c:v>-2059.9925741929201</c:v>
                </c:pt>
                <c:pt idx="8901">
                  <c:v>-2220.9118198149299</c:v>
                </c:pt>
                <c:pt idx="8902">
                  <c:v>-2434.6830816535098</c:v>
                </c:pt>
                <c:pt idx="8903">
                  <c:v>-2674.6050458403802</c:v>
                </c:pt>
                <c:pt idx="8904">
                  <c:v>-2880.9748263071701</c:v>
                </c:pt>
                <c:pt idx="8905">
                  <c:v>-3092.0384581324602</c:v>
                </c:pt>
                <c:pt idx="8906">
                  <c:v>-3297.5334256797701</c:v>
                </c:pt>
                <c:pt idx="8907">
                  <c:v>-3493.8033394682402</c:v>
                </c:pt>
                <c:pt idx="8908">
                  <c:v>-3696.3385517527299</c:v>
                </c:pt>
                <c:pt idx="8909">
                  <c:v>-3927.1927510443202</c:v>
                </c:pt>
                <c:pt idx="8910">
                  <c:v>-4160.8606594407702</c:v>
                </c:pt>
                <c:pt idx="8911">
                  <c:v>-4390.47058098458</c:v>
                </c:pt>
                <c:pt idx="8912">
                  <c:v>-4640.83274871511</c:v>
                </c:pt>
                <c:pt idx="8913">
                  <c:v>-4869.4167954985396</c:v>
                </c:pt>
                <c:pt idx="8914">
                  <c:v>-5075.5983622984804</c:v>
                </c:pt>
                <c:pt idx="8915">
                  <c:v>-5305.4790437474903</c:v>
                </c:pt>
                <c:pt idx="8916">
                  <c:v>-5567.6440663104604</c:v>
                </c:pt>
                <c:pt idx="8917">
                  <c:v>-5847.9196269557597</c:v>
                </c:pt>
                <c:pt idx="8918">
                  <c:v>-6090.9117561574803</c:v>
                </c:pt>
                <c:pt idx="8919">
                  <c:v>-6292.2399311495101</c:v>
                </c:pt>
                <c:pt idx="8920">
                  <c:v>-6493.73905246294</c:v>
                </c:pt>
                <c:pt idx="8921">
                  <c:v>-6705.1887631969803</c:v>
                </c:pt>
                <c:pt idx="8922">
                  <c:v>-6939.2256934117804</c:v>
                </c:pt>
                <c:pt idx="8923">
                  <c:v>-7185.5392219369496</c:v>
                </c:pt>
                <c:pt idx="8924">
                  <c:v>-7395.7446293606099</c:v>
                </c:pt>
                <c:pt idx="8925">
                  <c:v>-7592.8197889329003</c:v>
                </c:pt>
                <c:pt idx="8926">
                  <c:v>-7820.2589999637803</c:v>
                </c:pt>
                <c:pt idx="8927">
                  <c:v>-8058.0836509762203</c:v>
                </c:pt>
                <c:pt idx="8928">
                  <c:v>-8257.00504479968</c:v>
                </c:pt>
                <c:pt idx="8929">
                  <c:v>-8429.9284065974698</c:v>
                </c:pt>
                <c:pt idx="8930">
                  <c:v>-8616.2208542622593</c:v>
                </c:pt>
                <c:pt idx="8931">
                  <c:v>-8787.8298552911001</c:v>
                </c:pt>
                <c:pt idx="8932">
                  <c:v>-8979.1584635220606</c:v>
                </c:pt>
                <c:pt idx="8933">
                  <c:v>-9186.9386412688309</c:v>
                </c:pt>
                <c:pt idx="8934">
                  <c:v>-9374.7298367875301</c:v>
                </c:pt>
                <c:pt idx="8935">
                  <c:v>-9551.2501280519991</c:v>
                </c:pt>
                <c:pt idx="8936">
                  <c:v>-9705.6894179500105</c:v>
                </c:pt>
                <c:pt idx="8937">
                  <c:v>-9833.0794197742998</c:v>
                </c:pt>
                <c:pt idx="8938">
                  <c:v>-9945.7919031879501</c:v>
                </c:pt>
                <c:pt idx="8939">
                  <c:v>-10063.543158741701</c:v>
                </c:pt>
                <c:pt idx="8940">
                  <c:v>-10168.9188477138</c:v>
                </c:pt>
                <c:pt idx="8941">
                  <c:v>-10242.3915713353</c:v>
                </c:pt>
                <c:pt idx="8942">
                  <c:v>-10298.410237039599</c:v>
                </c:pt>
                <c:pt idx="8943">
                  <c:v>-10338.406895581</c:v>
                </c:pt>
                <c:pt idx="8944">
                  <c:v>-10388.501253865799</c:v>
                </c:pt>
                <c:pt idx="8945">
                  <c:v>-10451.736330685</c:v>
                </c:pt>
                <c:pt idx="8946">
                  <c:v>-10504.9406437366</c:v>
                </c:pt>
                <c:pt idx="8947">
                  <c:v>-10537.502365586501</c:v>
                </c:pt>
                <c:pt idx="8948">
                  <c:v>-10531.5170569685</c:v>
                </c:pt>
                <c:pt idx="8949">
                  <c:v>-10487.8570260304</c:v>
                </c:pt>
                <c:pt idx="8950">
                  <c:v>-10396.5748980185</c:v>
                </c:pt>
                <c:pt idx="8951">
                  <c:v>-10336.7490494914</c:v>
                </c:pt>
                <c:pt idx="8952">
                  <c:v>-10330.2554073832</c:v>
                </c:pt>
                <c:pt idx="8953">
                  <c:v>-10292.204622338801</c:v>
                </c:pt>
                <c:pt idx="8954">
                  <c:v>-10215.398687417201</c:v>
                </c:pt>
                <c:pt idx="8955">
                  <c:v>-10114.794166972701</c:v>
                </c:pt>
                <c:pt idx="8956">
                  <c:v>-10004.062950813301</c:v>
                </c:pt>
                <c:pt idx="8957">
                  <c:v>-9861.0939181820595</c:v>
                </c:pt>
                <c:pt idx="8958">
                  <c:v>-9704.6553576080405</c:v>
                </c:pt>
                <c:pt idx="8959">
                  <c:v>-9534.7431187323891</c:v>
                </c:pt>
                <c:pt idx="8960">
                  <c:v>-9337.7860834366802</c:v>
                </c:pt>
                <c:pt idx="8961">
                  <c:v>-9109.4553061273891</c:v>
                </c:pt>
                <c:pt idx="8962">
                  <c:v>-8806.0154364576701</c:v>
                </c:pt>
                <c:pt idx="8963">
                  <c:v>-8493.5002445445007</c:v>
                </c:pt>
                <c:pt idx="8964">
                  <c:v>-8240.4063611645797</c:v>
                </c:pt>
                <c:pt idx="8965">
                  <c:v>-7973.2319616453997</c:v>
                </c:pt>
                <c:pt idx="8966">
                  <c:v>-7692.2345582339904</c:v>
                </c:pt>
                <c:pt idx="8967">
                  <c:v>-7399.9919591026</c:v>
                </c:pt>
                <c:pt idx="8968">
                  <c:v>-7085.7198692525199</c:v>
                </c:pt>
                <c:pt idx="8969">
                  <c:v>-6746.2005056374001</c:v>
                </c:pt>
                <c:pt idx="8970">
                  <c:v>-6350.9131415920601</c:v>
                </c:pt>
                <c:pt idx="8971">
                  <c:v>-5916.7224855711402</c:v>
                </c:pt>
                <c:pt idx="8972">
                  <c:v>-5480.8184595932498</c:v>
                </c:pt>
                <c:pt idx="8973">
                  <c:v>-5044.2751829008703</c:v>
                </c:pt>
                <c:pt idx="8974">
                  <c:v>-4577.6026390857696</c:v>
                </c:pt>
                <c:pt idx="8975">
                  <c:v>-4076.3136042634101</c:v>
                </c:pt>
                <c:pt idx="8976">
                  <c:v>-3598.01237306743</c:v>
                </c:pt>
                <c:pt idx="8977">
                  <c:v>-3154.1686964385299</c:v>
                </c:pt>
                <c:pt idx="8978">
                  <c:v>-2691.4544058179099</c:v>
                </c:pt>
                <c:pt idx="8979">
                  <c:v>-2185.7417063241701</c:v>
                </c:pt>
                <c:pt idx="8980">
                  <c:v>-1629.1886764103799</c:v>
                </c:pt>
                <c:pt idx="8981">
                  <c:v>-1051.0608929074799</c:v>
                </c:pt>
                <c:pt idx="8982">
                  <c:v>-486.02066984436902</c:v>
                </c:pt>
                <c:pt idx="8983">
                  <c:v>86.277777356380497</c:v>
                </c:pt>
                <c:pt idx="8984">
                  <c:v>670.87606412216098</c:v>
                </c:pt>
                <c:pt idx="8985">
                  <c:v>1268.56777316643</c:v>
                </c:pt>
                <c:pt idx="8986">
                  <c:v>1875.2957981392201</c:v>
                </c:pt>
                <c:pt idx="8987">
                  <c:v>2490.1681364952501</c:v>
                </c:pt>
                <c:pt idx="8988">
                  <c:v>3134.7491333203802</c:v>
                </c:pt>
                <c:pt idx="8989">
                  <c:v>3758.7866313258301</c:v>
                </c:pt>
                <c:pt idx="8990">
                  <c:v>4325.7725674636904</c:v>
                </c:pt>
                <c:pt idx="8991">
                  <c:v>4881.3248308943203</c:v>
                </c:pt>
                <c:pt idx="8992">
                  <c:v>5455.4207027498396</c:v>
                </c:pt>
                <c:pt idx="8993">
                  <c:v>6077.35307692691</c:v>
                </c:pt>
                <c:pt idx="8994">
                  <c:v>6735.7447525874404</c:v>
                </c:pt>
                <c:pt idx="8995">
                  <c:v>7414.9538265172696</c:v>
                </c:pt>
                <c:pt idx="8996">
                  <c:v>8080.6016254020897</c:v>
                </c:pt>
                <c:pt idx="8997">
                  <c:v>8708.1294594737301</c:v>
                </c:pt>
                <c:pt idx="8998">
                  <c:v>9307.6478055646003</c:v>
                </c:pt>
                <c:pt idx="8999">
                  <c:v>9923.4269775923603</c:v>
                </c:pt>
                <c:pt idx="9000">
                  <c:v>10557.9539092386</c:v>
                </c:pt>
                <c:pt idx="9001">
                  <c:v>11165.1571013095</c:v>
                </c:pt>
                <c:pt idx="9002">
                  <c:v>11729.7400136956</c:v>
                </c:pt>
                <c:pt idx="9003">
                  <c:v>12299.0891482282</c:v>
                </c:pt>
                <c:pt idx="9004">
                  <c:v>12896.5965687803</c:v>
                </c:pt>
                <c:pt idx="9005">
                  <c:v>13473.958896497301</c:v>
                </c:pt>
                <c:pt idx="9006">
                  <c:v>14016.175017130699</c:v>
                </c:pt>
                <c:pt idx="9007">
                  <c:v>14545.132394181601</c:v>
                </c:pt>
                <c:pt idx="9008">
                  <c:v>15080.9793824441</c:v>
                </c:pt>
                <c:pt idx="9009">
                  <c:v>15598.2714953908</c:v>
                </c:pt>
                <c:pt idx="9010">
                  <c:v>16080.835728400099</c:v>
                </c:pt>
                <c:pt idx="9011">
                  <c:v>16536.381071498399</c:v>
                </c:pt>
                <c:pt idx="9012">
                  <c:v>16998.014959545199</c:v>
                </c:pt>
                <c:pt idx="9013">
                  <c:v>17480.232144362501</c:v>
                </c:pt>
                <c:pt idx="9014">
                  <c:v>17997.5297528023</c:v>
                </c:pt>
                <c:pt idx="9015">
                  <c:v>18430.0085653473</c:v>
                </c:pt>
                <c:pt idx="9016">
                  <c:v>18743.026278156402</c:v>
                </c:pt>
                <c:pt idx="9017">
                  <c:v>19101.015192802301</c:v>
                </c:pt>
                <c:pt idx="9018">
                  <c:v>19502.230532572601</c:v>
                </c:pt>
                <c:pt idx="9019">
                  <c:v>19868.5000429592</c:v>
                </c:pt>
                <c:pt idx="9020">
                  <c:v>20194.715615187401</c:v>
                </c:pt>
                <c:pt idx="9021">
                  <c:v>20485.945314860801</c:v>
                </c:pt>
                <c:pt idx="9022">
                  <c:v>20757.091606994702</c:v>
                </c:pt>
                <c:pt idx="9023">
                  <c:v>20997.705914341601</c:v>
                </c:pt>
                <c:pt idx="9024">
                  <c:v>21182.1193461488</c:v>
                </c:pt>
                <c:pt idx="9025">
                  <c:v>21365.142072758299</c:v>
                </c:pt>
                <c:pt idx="9026">
                  <c:v>21564.152548346301</c:v>
                </c:pt>
                <c:pt idx="9027">
                  <c:v>21714.736540485501</c:v>
                </c:pt>
                <c:pt idx="9028">
                  <c:v>21780.972187563901</c:v>
                </c:pt>
                <c:pt idx="9029">
                  <c:v>21849.066161218401</c:v>
                </c:pt>
                <c:pt idx="9030">
                  <c:v>21981.863594297301</c:v>
                </c:pt>
                <c:pt idx="9031">
                  <c:v>22108.1277858057</c:v>
                </c:pt>
                <c:pt idx="9032">
                  <c:v>22207.0644239014</c:v>
                </c:pt>
                <c:pt idx="9033">
                  <c:v>22199.5884969586</c:v>
                </c:pt>
                <c:pt idx="9034">
                  <c:v>22112.206222716901</c:v>
                </c:pt>
                <c:pt idx="9035">
                  <c:v>22042.2649958742</c:v>
                </c:pt>
                <c:pt idx="9036">
                  <c:v>21970.708786055799</c:v>
                </c:pt>
                <c:pt idx="9037">
                  <c:v>21872.899690257898</c:v>
                </c:pt>
                <c:pt idx="9038">
                  <c:v>21730.711275404199</c:v>
                </c:pt>
                <c:pt idx="9039">
                  <c:v>21547.594110091799</c:v>
                </c:pt>
                <c:pt idx="9040">
                  <c:v>21316.398020041099</c:v>
                </c:pt>
                <c:pt idx="9041">
                  <c:v>21075.513135671601</c:v>
                </c:pt>
                <c:pt idx="9042">
                  <c:v>20844.3245742742</c:v>
                </c:pt>
                <c:pt idx="9043">
                  <c:v>20602.137543871799</c:v>
                </c:pt>
                <c:pt idx="9044">
                  <c:v>20324.341876458999</c:v>
                </c:pt>
                <c:pt idx="9045">
                  <c:v>20023.679238264602</c:v>
                </c:pt>
                <c:pt idx="9046">
                  <c:v>19727.853492814102</c:v>
                </c:pt>
                <c:pt idx="9047">
                  <c:v>19387.932382591702</c:v>
                </c:pt>
                <c:pt idx="9048">
                  <c:v>19005.511682833301</c:v>
                </c:pt>
                <c:pt idx="9049">
                  <c:v>18613.563901185102</c:v>
                </c:pt>
                <c:pt idx="9050">
                  <c:v>18210.2045757128</c:v>
                </c:pt>
                <c:pt idx="9051">
                  <c:v>17801.022490397601</c:v>
                </c:pt>
                <c:pt idx="9052">
                  <c:v>17354.865616828301</c:v>
                </c:pt>
                <c:pt idx="9053">
                  <c:v>16854.791270581602</c:v>
                </c:pt>
                <c:pt idx="9054">
                  <c:v>16318.698530584699</c:v>
                </c:pt>
                <c:pt idx="9055">
                  <c:v>15759.511791684799</c:v>
                </c:pt>
                <c:pt idx="9056">
                  <c:v>15201.656064012601</c:v>
                </c:pt>
                <c:pt idx="9057">
                  <c:v>14654.974996626999</c:v>
                </c:pt>
                <c:pt idx="9058">
                  <c:v>14167.935901484199</c:v>
                </c:pt>
                <c:pt idx="9059">
                  <c:v>13699.242344704</c:v>
                </c:pt>
                <c:pt idx="9060">
                  <c:v>13167.2627024593</c:v>
                </c:pt>
                <c:pt idx="9061">
                  <c:v>12600.4936935038</c:v>
                </c:pt>
                <c:pt idx="9062">
                  <c:v>12024.396632715099</c:v>
                </c:pt>
                <c:pt idx="9063">
                  <c:v>11419.378141532899</c:v>
                </c:pt>
                <c:pt idx="9064">
                  <c:v>10794.893532509401</c:v>
                </c:pt>
                <c:pt idx="9065">
                  <c:v>10200.206108549201</c:v>
                </c:pt>
                <c:pt idx="9066">
                  <c:v>9548.5185261779898</c:v>
                </c:pt>
                <c:pt idx="9067">
                  <c:v>8874.1031793861803</c:v>
                </c:pt>
                <c:pt idx="9068">
                  <c:v>8260.5455477699306</c:v>
                </c:pt>
                <c:pt idx="9069">
                  <c:v>7650.4093540212398</c:v>
                </c:pt>
                <c:pt idx="9070">
                  <c:v>7027.5805227002702</c:v>
                </c:pt>
                <c:pt idx="9071">
                  <c:v>6403.9554842395901</c:v>
                </c:pt>
                <c:pt idx="9072">
                  <c:v>5797.46042024906</c:v>
                </c:pt>
                <c:pt idx="9073">
                  <c:v>5194.3187294939498</c:v>
                </c:pt>
                <c:pt idx="9074">
                  <c:v>4567.2581676557502</c:v>
                </c:pt>
                <c:pt idx="9075">
                  <c:v>3902.5735557821899</c:v>
                </c:pt>
                <c:pt idx="9076">
                  <c:v>3215.1098020100899</c:v>
                </c:pt>
                <c:pt idx="9077">
                  <c:v>2616.1133958994001</c:v>
                </c:pt>
                <c:pt idx="9078">
                  <c:v>2119.0606357155798</c:v>
                </c:pt>
                <c:pt idx="9079">
                  <c:v>1585.7506397560801</c:v>
                </c:pt>
                <c:pt idx="9080">
                  <c:v>968.16918899493805</c:v>
                </c:pt>
                <c:pt idx="9081">
                  <c:v>326.29643506734902</c:v>
                </c:pt>
                <c:pt idx="9082">
                  <c:v>-249.32826785484201</c:v>
                </c:pt>
                <c:pt idx="9083">
                  <c:v>-784.25947173319798</c:v>
                </c:pt>
                <c:pt idx="9084">
                  <c:v>-1344.75171518498</c:v>
                </c:pt>
                <c:pt idx="9085">
                  <c:v>-1920.6443402595601</c:v>
                </c:pt>
                <c:pt idx="9086">
                  <c:v>-2477.19728067697</c:v>
                </c:pt>
                <c:pt idx="9087">
                  <c:v>-3015.8948588490198</c:v>
                </c:pt>
                <c:pt idx="9088">
                  <c:v>-3517.9312703932101</c:v>
                </c:pt>
                <c:pt idx="9089">
                  <c:v>-4016.2342192740098</c:v>
                </c:pt>
                <c:pt idx="9090">
                  <c:v>-4525.2461769894398</c:v>
                </c:pt>
                <c:pt idx="9091">
                  <c:v>-4997.4151275251597</c:v>
                </c:pt>
                <c:pt idx="9092">
                  <c:v>-5404.4915213167696</c:v>
                </c:pt>
                <c:pt idx="9093">
                  <c:v>-5853.0244937486004</c:v>
                </c:pt>
                <c:pt idx="9094">
                  <c:v>-6378.0099343052998</c:v>
                </c:pt>
                <c:pt idx="9095">
                  <c:v>-6854.8816144011698</c:v>
                </c:pt>
                <c:pt idx="9096">
                  <c:v>-7261.97162755713</c:v>
                </c:pt>
                <c:pt idx="9097">
                  <c:v>-7616.0926429022502</c:v>
                </c:pt>
                <c:pt idx="9098">
                  <c:v>-7955.3672801844896</c:v>
                </c:pt>
                <c:pt idx="9099">
                  <c:v>-8300.1508051441506</c:v>
                </c:pt>
                <c:pt idx="9100">
                  <c:v>-8629.6737306779796</c:v>
                </c:pt>
                <c:pt idx="9101">
                  <c:v>-8950.5963337093908</c:v>
                </c:pt>
                <c:pt idx="9102">
                  <c:v>-9293.2065242037897</c:v>
                </c:pt>
                <c:pt idx="9103">
                  <c:v>-9635.8881959185801</c:v>
                </c:pt>
                <c:pt idx="9104">
                  <c:v>-9915.9805294820799</c:v>
                </c:pt>
                <c:pt idx="9105">
                  <c:v>-10131.916218387099</c:v>
                </c:pt>
                <c:pt idx="9106">
                  <c:v>-10335.8552447763</c:v>
                </c:pt>
                <c:pt idx="9107">
                  <c:v>-10595.4982957878</c:v>
                </c:pt>
                <c:pt idx="9108">
                  <c:v>-10871.0577353138</c:v>
                </c:pt>
                <c:pt idx="9109">
                  <c:v>-11068.5140692071</c:v>
                </c:pt>
                <c:pt idx="9110">
                  <c:v>-11202.3381106779</c:v>
                </c:pt>
                <c:pt idx="9111">
                  <c:v>-11316.189380968801</c:v>
                </c:pt>
                <c:pt idx="9112">
                  <c:v>-11469.9621669479</c:v>
                </c:pt>
                <c:pt idx="9113">
                  <c:v>-11633.9199711363</c:v>
                </c:pt>
                <c:pt idx="9114">
                  <c:v>-11780.5362072309</c:v>
                </c:pt>
                <c:pt idx="9115">
                  <c:v>-11910.2259977801</c:v>
                </c:pt>
                <c:pt idx="9116">
                  <c:v>-12027.7959363072</c:v>
                </c:pt>
                <c:pt idx="9117">
                  <c:v>-12129.2926538255</c:v>
                </c:pt>
                <c:pt idx="9118">
                  <c:v>-12166.67008383</c:v>
                </c:pt>
                <c:pt idx="9119">
                  <c:v>-12138.310066390301</c:v>
                </c:pt>
                <c:pt idx="9120">
                  <c:v>-12120.6290368436</c:v>
                </c:pt>
                <c:pt idx="9121">
                  <c:v>-12140.470479825701</c:v>
                </c:pt>
                <c:pt idx="9122">
                  <c:v>-12145.670421880201</c:v>
                </c:pt>
                <c:pt idx="9123">
                  <c:v>-12116.1994585997</c:v>
                </c:pt>
                <c:pt idx="9124">
                  <c:v>-12087.825404581799</c:v>
                </c:pt>
                <c:pt idx="9125">
                  <c:v>-12051.4738365056</c:v>
                </c:pt>
                <c:pt idx="9126">
                  <c:v>-12012.9741201629</c:v>
                </c:pt>
                <c:pt idx="9127">
                  <c:v>-11965.9391755283</c:v>
                </c:pt>
                <c:pt idx="9128">
                  <c:v>-11900.2478678798</c:v>
                </c:pt>
                <c:pt idx="9129">
                  <c:v>-11796.190482522299</c:v>
                </c:pt>
                <c:pt idx="9130">
                  <c:v>-11670.8838952523</c:v>
                </c:pt>
                <c:pt idx="9131">
                  <c:v>-11544.268399234899</c:v>
                </c:pt>
                <c:pt idx="9132">
                  <c:v>-11393.0090349498</c:v>
                </c:pt>
                <c:pt idx="9133">
                  <c:v>-11217.814625581599</c:v>
                </c:pt>
                <c:pt idx="9134">
                  <c:v>-11066.763270392101</c:v>
                </c:pt>
                <c:pt idx="9135">
                  <c:v>-10940.778735161901</c:v>
                </c:pt>
                <c:pt idx="9136">
                  <c:v>-10780.145630631199</c:v>
                </c:pt>
                <c:pt idx="9137">
                  <c:v>-10584.427302075799</c:v>
                </c:pt>
                <c:pt idx="9138">
                  <c:v>-10357.910010555001</c:v>
                </c:pt>
                <c:pt idx="9139">
                  <c:v>-10105.699468052901</c:v>
                </c:pt>
                <c:pt idx="9140">
                  <c:v>-9833.2128258071207</c:v>
                </c:pt>
                <c:pt idx="9141">
                  <c:v>-9560.2106441408505</c:v>
                </c:pt>
                <c:pt idx="9142">
                  <c:v>-9314.3738831566297</c:v>
                </c:pt>
                <c:pt idx="9143">
                  <c:v>-9080.7794434553198</c:v>
                </c:pt>
                <c:pt idx="9144">
                  <c:v>-8813.4938933430494</c:v>
                </c:pt>
                <c:pt idx="9145">
                  <c:v>-8483.6070792159298</c:v>
                </c:pt>
                <c:pt idx="9146">
                  <c:v>-8143.0826538903602</c:v>
                </c:pt>
                <c:pt idx="9147">
                  <c:v>-7835.38292081492</c:v>
                </c:pt>
                <c:pt idx="9148">
                  <c:v>-7503.3012402969698</c:v>
                </c:pt>
                <c:pt idx="9149">
                  <c:v>-7144.86256449352</c:v>
                </c:pt>
                <c:pt idx="9150">
                  <c:v>-6798.6446247428203</c:v>
                </c:pt>
                <c:pt idx="9151">
                  <c:v>-6431.3437785312299</c:v>
                </c:pt>
                <c:pt idx="9152">
                  <c:v>-6056.5239591987001</c:v>
                </c:pt>
                <c:pt idx="9153">
                  <c:v>-5684.0991089003501</c:v>
                </c:pt>
                <c:pt idx="9154">
                  <c:v>-5299.5322030790003</c:v>
                </c:pt>
                <c:pt idx="9155">
                  <c:v>-4877.5996333109397</c:v>
                </c:pt>
                <c:pt idx="9156">
                  <c:v>-4439.5875956668797</c:v>
                </c:pt>
                <c:pt idx="9157">
                  <c:v>-4012.8381230263599</c:v>
                </c:pt>
                <c:pt idx="9158">
                  <c:v>-3572.93670331768</c:v>
                </c:pt>
                <c:pt idx="9159">
                  <c:v>-3130.2177068395599</c:v>
                </c:pt>
                <c:pt idx="9160">
                  <c:v>-2715.08667933878</c:v>
                </c:pt>
                <c:pt idx="9161">
                  <c:v>-2312.5372241950499</c:v>
                </c:pt>
                <c:pt idx="9162">
                  <c:v>-1875.4221616054999</c:v>
                </c:pt>
                <c:pt idx="9163">
                  <c:v>-1393.9097791931899</c:v>
                </c:pt>
                <c:pt idx="9164">
                  <c:v>-892.32835952788696</c:v>
                </c:pt>
                <c:pt idx="9165">
                  <c:v>-395.501503903578</c:v>
                </c:pt>
                <c:pt idx="9166">
                  <c:v>99.535150621610299</c:v>
                </c:pt>
                <c:pt idx="9167">
                  <c:v>607.05792649898797</c:v>
                </c:pt>
                <c:pt idx="9168">
                  <c:v>1113.4199903978599</c:v>
                </c:pt>
                <c:pt idx="9169">
                  <c:v>1599.87607304227</c:v>
                </c:pt>
                <c:pt idx="9170">
                  <c:v>2138.7022058760899</c:v>
                </c:pt>
                <c:pt idx="9171">
                  <c:v>2724.0271527474401</c:v>
                </c:pt>
                <c:pt idx="9172">
                  <c:v>3253.6727940369501</c:v>
                </c:pt>
                <c:pt idx="9173">
                  <c:v>3691.53458573842</c:v>
                </c:pt>
                <c:pt idx="9174">
                  <c:v>4142.2574804038604</c:v>
                </c:pt>
                <c:pt idx="9175">
                  <c:v>4653.53400629312</c:v>
                </c:pt>
                <c:pt idx="9176">
                  <c:v>5157.8174372737403</c:v>
                </c:pt>
                <c:pt idx="9177">
                  <c:v>5646.4642316618601</c:v>
                </c:pt>
                <c:pt idx="9178">
                  <c:v>6138.9853359966301</c:v>
                </c:pt>
                <c:pt idx="9179">
                  <c:v>6644.6817551823397</c:v>
                </c:pt>
                <c:pt idx="9180">
                  <c:v>7147.7327321571802</c:v>
                </c:pt>
                <c:pt idx="9181">
                  <c:v>7645.7307019863701</c:v>
                </c:pt>
                <c:pt idx="9182">
                  <c:v>8201.0883695438006</c:v>
                </c:pt>
                <c:pt idx="9183">
                  <c:v>8793.3587554400892</c:v>
                </c:pt>
                <c:pt idx="9184">
                  <c:v>9342.4824323632602</c:v>
                </c:pt>
                <c:pt idx="9185">
                  <c:v>9783.2014349743695</c:v>
                </c:pt>
                <c:pt idx="9186">
                  <c:v>10207.1474004472</c:v>
                </c:pt>
                <c:pt idx="9187">
                  <c:v>10707.6061456019</c:v>
                </c:pt>
                <c:pt idx="9188">
                  <c:v>11181.4543725928</c:v>
                </c:pt>
                <c:pt idx="9189">
                  <c:v>11646.965263992401</c:v>
                </c:pt>
                <c:pt idx="9190">
                  <c:v>12105.4111563201</c:v>
                </c:pt>
                <c:pt idx="9191">
                  <c:v>12554.028520714999</c:v>
                </c:pt>
                <c:pt idx="9192">
                  <c:v>13025.240206222101</c:v>
                </c:pt>
                <c:pt idx="9193">
                  <c:v>13524.149475463601</c:v>
                </c:pt>
                <c:pt idx="9194">
                  <c:v>13998.530797068301</c:v>
                </c:pt>
                <c:pt idx="9195">
                  <c:v>14424.543370715801</c:v>
                </c:pt>
                <c:pt idx="9196">
                  <c:v>14750.9817435854</c:v>
                </c:pt>
                <c:pt idx="9197">
                  <c:v>15104.5713478167</c:v>
                </c:pt>
                <c:pt idx="9198">
                  <c:v>15549.6953529355</c:v>
                </c:pt>
                <c:pt idx="9199">
                  <c:v>15937.5926250583</c:v>
                </c:pt>
                <c:pt idx="9200">
                  <c:v>16311.2274493932</c:v>
                </c:pt>
                <c:pt idx="9201">
                  <c:v>16697.608159121599</c:v>
                </c:pt>
                <c:pt idx="9202">
                  <c:v>17070.234056531299</c:v>
                </c:pt>
                <c:pt idx="9203">
                  <c:v>17400.523296657899</c:v>
                </c:pt>
                <c:pt idx="9204">
                  <c:v>17670.3920398343</c:v>
                </c:pt>
                <c:pt idx="9205">
                  <c:v>17939.194060424499</c:v>
                </c:pt>
                <c:pt idx="9206">
                  <c:v>18240.9136889929</c:v>
                </c:pt>
                <c:pt idx="9207">
                  <c:v>18526.306584652801</c:v>
                </c:pt>
                <c:pt idx="9208">
                  <c:v>18756.506474410398</c:v>
                </c:pt>
                <c:pt idx="9209">
                  <c:v>18957.0813865442</c:v>
                </c:pt>
                <c:pt idx="9210">
                  <c:v>19173.4741101646</c:v>
                </c:pt>
                <c:pt idx="9211">
                  <c:v>19416.070631918799</c:v>
                </c:pt>
                <c:pt idx="9212">
                  <c:v>19646.610460471999</c:v>
                </c:pt>
                <c:pt idx="9213">
                  <c:v>19824.279779119901</c:v>
                </c:pt>
                <c:pt idx="9214">
                  <c:v>19978.558079545299</c:v>
                </c:pt>
                <c:pt idx="9215">
                  <c:v>20123.9094014691</c:v>
                </c:pt>
                <c:pt idx="9216">
                  <c:v>20256.429838986202</c:v>
                </c:pt>
                <c:pt idx="9217">
                  <c:v>20374.571176178</c:v>
                </c:pt>
                <c:pt idx="9218">
                  <c:v>20530.801482151299</c:v>
                </c:pt>
                <c:pt idx="9219">
                  <c:v>20594.823725787799</c:v>
                </c:pt>
                <c:pt idx="9220">
                  <c:v>20580.797766097101</c:v>
                </c:pt>
                <c:pt idx="9221">
                  <c:v>20632.826587008502</c:v>
                </c:pt>
                <c:pt idx="9222">
                  <c:v>20655.097777455401</c:v>
                </c:pt>
                <c:pt idx="9223">
                  <c:v>20630.061087768099</c:v>
                </c:pt>
                <c:pt idx="9224">
                  <c:v>20589.7977435787</c:v>
                </c:pt>
                <c:pt idx="9225">
                  <c:v>20539.450930177802</c:v>
                </c:pt>
                <c:pt idx="9226">
                  <c:v>20480.8263606537</c:v>
                </c:pt>
                <c:pt idx="9227">
                  <c:v>20394.031069306799</c:v>
                </c:pt>
                <c:pt idx="9228">
                  <c:v>20290.4382501625</c:v>
                </c:pt>
                <c:pt idx="9229">
                  <c:v>20222.180919151098</c:v>
                </c:pt>
                <c:pt idx="9230">
                  <c:v>20088.70024441</c:v>
                </c:pt>
                <c:pt idx="9231">
                  <c:v>19890.907107169201</c:v>
                </c:pt>
                <c:pt idx="9232">
                  <c:v>19715.8261221828</c:v>
                </c:pt>
                <c:pt idx="9233">
                  <c:v>19501.308541509101</c:v>
                </c:pt>
                <c:pt idx="9234">
                  <c:v>19261.356849694301</c:v>
                </c:pt>
                <c:pt idx="9235">
                  <c:v>19059.459255031401</c:v>
                </c:pt>
                <c:pt idx="9236">
                  <c:v>18895.670904332099</c:v>
                </c:pt>
                <c:pt idx="9237">
                  <c:v>18685.868745326901</c:v>
                </c:pt>
                <c:pt idx="9238">
                  <c:v>18411.6828698955</c:v>
                </c:pt>
                <c:pt idx="9239">
                  <c:v>18108.635474798099</c:v>
                </c:pt>
                <c:pt idx="9240">
                  <c:v>17768.1075373352</c:v>
                </c:pt>
                <c:pt idx="9241">
                  <c:v>17462.415265213702</c:v>
                </c:pt>
                <c:pt idx="9242">
                  <c:v>17118.7844583269</c:v>
                </c:pt>
                <c:pt idx="9243">
                  <c:v>16686.138620559599</c:v>
                </c:pt>
                <c:pt idx="9244">
                  <c:v>16286.484176530999</c:v>
                </c:pt>
                <c:pt idx="9245">
                  <c:v>15917.683426856</c:v>
                </c:pt>
                <c:pt idx="9246">
                  <c:v>15546.520235759899</c:v>
                </c:pt>
                <c:pt idx="9247">
                  <c:v>15166.1348462356</c:v>
                </c:pt>
                <c:pt idx="9248">
                  <c:v>14779.242858738</c:v>
                </c:pt>
                <c:pt idx="9249">
                  <c:v>14387.2729101558</c:v>
                </c:pt>
                <c:pt idx="9250">
                  <c:v>13994.244361196301</c:v>
                </c:pt>
                <c:pt idx="9251">
                  <c:v>13600.3293991343</c:v>
                </c:pt>
                <c:pt idx="9252">
                  <c:v>13133.8398466535</c:v>
                </c:pt>
                <c:pt idx="9253">
                  <c:v>12632.696142213301</c:v>
                </c:pt>
                <c:pt idx="9254">
                  <c:v>12169.9254383569</c:v>
                </c:pt>
                <c:pt idx="9255">
                  <c:v>11694.7388812844</c:v>
                </c:pt>
                <c:pt idx="9256">
                  <c:v>11219.765914560199</c:v>
                </c:pt>
                <c:pt idx="9257">
                  <c:v>10777.8539372542</c:v>
                </c:pt>
                <c:pt idx="9258">
                  <c:v>10359.6169856127</c:v>
                </c:pt>
                <c:pt idx="9259">
                  <c:v>9931.1357812855495</c:v>
                </c:pt>
                <c:pt idx="9260">
                  <c:v>9486.9872120214495</c:v>
                </c:pt>
                <c:pt idx="9261">
                  <c:v>9011.8283494976204</c:v>
                </c:pt>
                <c:pt idx="9262">
                  <c:v>8514.3763263521305</c:v>
                </c:pt>
                <c:pt idx="9263">
                  <c:v>8076.9327114636299</c:v>
                </c:pt>
                <c:pt idx="9264">
                  <c:v>7607.1758244211396</c:v>
                </c:pt>
                <c:pt idx="9265">
                  <c:v>7082.8892956688996</c:v>
                </c:pt>
                <c:pt idx="9266">
                  <c:v>6635.1561996815599</c:v>
                </c:pt>
                <c:pt idx="9267">
                  <c:v>6218.59903898833</c:v>
                </c:pt>
                <c:pt idx="9268">
                  <c:v>5817.2021715893598</c:v>
                </c:pt>
                <c:pt idx="9269">
                  <c:v>5413.7358533425904</c:v>
                </c:pt>
                <c:pt idx="9270">
                  <c:v>4964.2232713534804</c:v>
                </c:pt>
                <c:pt idx="9271">
                  <c:v>4498.8773406356404</c:v>
                </c:pt>
                <c:pt idx="9272">
                  <c:v>4094.28424431653</c:v>
                </c:pt>
                <c:pt idx="9273">
                  <c:v>3736.5344977562499</c:v>
                </c:pt>
                <c:pt idx="9274">
                  <c:v>3338.3985951300501</c:v>
                </c:pt>
                <c:pt idx="9275">
                  <c:v>2932.14435525201</c:v>
                </c:pt>
                <c:pt idx="9276">
                  <c:v>2557.4703026915899</c:v>
                </c:pt>
                <c:pt idx="9277">
                  <c:v>2179.0934600216401</c:v>
                </c:pt>
                <c:pt idx="9278">
                  <c:v>1771.56390566902</c:v>
                </c:pt>
                <c:pt idx="9279">
                  <c:v>1375.90122769601</c:v>
                </c:pt>
                <c:pt idx="9280">
                  <c:v>1023.37994987067</c:v>
                </c:pt>
                <c:pt idx="9281">
                  <c:v>666.64612879141998</c:v>
                </c:pt>
                <c:pt idx="9282">
                  <c:v>289.80604056021701</c:v>
                </c:pt>
                <c:pt idx="9283">
                  <c:v>-45.273644546522199</c:v>
                </c:pt>
                <c:pt idx="9284">
                  <c:v>-319.82788510789601</c:v>
                </c:pt>
                <c:pt idx="9285">
                  <c:v>-609.048188556382</c:v>
                </c:pt>
                <c:pt idx="9286">
                  <c:v>-933.09996480814505</c:v>
                </c:pt>
                <c:pt idx="9287">
                  <c:v>-1264.33886133287</c:v>
                </c:pt>
                <c:pt idx="9288">
                  <c:v>-1573.4772175994001</c:v>
                </c:pt>
                <c:pt idx="9289">
                  <c:v>-1875.78747120751</c:v>
                </c:pt>
                <c:pt idx="9290">
                  <c:v>-2170.0532573127798</c:v>
                </c:pt>
                <c:pt idx="9291">
                  <c:v>-2452.21800547463</c:v>
                </c:pt>
                <c:pt idx="9292">
                  <c:v>-2730.01482994445</c:v>
                </c:pt>
                <c:pt idx="9293">
                  <c:v>-3019.5130122942501</c:v>
                </c:pt>
                <c:pt idx="9294">
                  <c:v>-3300.3217274984099</c:v>
                </c:pt>
                <c:pt idx="9295">
                  <c:v>-3551.40720674778</c:v>
                </c:pt>
                <c:pt idx="9296">
                  <c:v>-3790.1992769221001</c:v>
                </c:pt>
                <c:pt idx="9297">
                  <c:v>-4006.1912514550099</c:v>
                </c:pt>
                <c:pt idx="9298">
                  <c:v>-4222.90869022063</c:v>
                </c:pt>
                <c:pt idx="9299">
                  <c:v>-4449.7020938409196</c:v>
                </c:pt>
                <c:pt idx="9300">
                  <c:v>-4654.8833970243204</c:v>
                </c:pt>
                <c:pt idx="9301">
                  <c:v>-4856.0780643662101</c:v>
                </c:pt>
                <c:pt idx="9302">
                  <c:v>-5075.5922680412896</c:v>
                </c:pt>
                <c:pt idx="9303">
                  <c:v>-5302.0433368466602</c:v>
                </c:pt>
                <c:pt idx="9304">
                  <c:v>-5534.2351717536903</c:v>
                </c:pt>
                <c:pt idx="9305">
                  <c:v>-5725.7797556073501</c:v>
                </c:pt>
                <c:pt idx="9306">
                  <c:v>-5896.5051671271804</c:v>
                </c:pt>
                <c:pt idx="9307">
                  <c:v>-6108.1136280843302</c:v>
                </c:pt>
                <c:pt idx="9308">
                  <c:v>-6340.92818204995</c:v>
                </c:pt>
                <c:pt idx="9309">
                  <c:v>-6551.4767446226497</c:v>
                </c:pt>
                <c:pt idx="9310">
                  <c:v>-6735.7176502344</c:v>
                </c:pt>
                <c:pt idx="9311">
                  <c:v>-6926.0216840243002</c:v>
                </c:pt>
                <c:pt idx="9312">
                  <c:v>-7100.1585295224604</c:v>
                </c:pt>
                <c:pt idx="9313">
                  <c:v>-7277.79114877344</c:v>
                </c:pt>
                <c:pt idx="9314">
                  <c:v>-7488.1052779315696</c:v>
                </c:pt>
                <c:pt idx="9315">
                  <c:v>-7696.2297983018198</c:v>
                </c:pt>
                <c:pt idx="9316">
                  <c:v>-7881.36395123287</c:v>
                </c:pt>
                <c:pt idx="9317">
                  <c:v>-8056.32509878776</c:v>
                </c:pt>
                <c:pt idx="9318">
                  <c:v>-8249.0804899139494</c:v>
                </c:pt>
                <c:pt idx="9319">
                  <c:v>-8450.1558286081599</c:v>
                </c:pt>
                <c:pt idx="9320">
                  <c:v>-8664.6136258132992</c:v>
                </c:pt>
                <c:pt idx="9321">
                  <c:v>-8890.7632120729504</c:v>
                </c:pt>
                <c:pt idx="9322">
                  <c:v>-9120.5466961683705</c:v>
                </c:pt>
                <c:pt idx="9323">
                  <c:v>-9346.4412442211596</c:v>
                </c:pt>
                <c:pt idx="9324">
                  <c:v>-9560.0770864390197</c:v>
                </c:pt>
                <c:pt idx="9325">
                  <c:v>-9766.5174297502508</c:v>
                </c:pt>
                <c:pt idx="9326">
                  <c:v>-9941.5341843634906</c:v>
                </c:pt>
                <c:pt idx="9327">
                  <c:v>-10123.335117557799</c:v>
                </c:pt>
                <c:pt idx="9328">
                  <c:v>-10353.239182806001</c:v>
                </c:pt>
                <c:pt idx="9329">
                  <c:v>-10603.1477146257</c:v>
                </c:pt>
                <c:pt idx="9330">
                  <c:v>-10847.619438235401</c:v>
                </c:pt>
                <c:pt idx="9331">
                  <c:v>-11101.687403804999</c:v>
                </c:pt>
                <c:pt idx="9332">
                  <c:v>-11371.837663983801</c:v>
                </c:pt>
                <c:pt idx="9333">
                  <c:v>-11633.470144340599</c:v>
                </c:pt>
                <c:pt idx="9334">
                  <c:v>-11892.514443808001</c:v>
                </c:pt>
                <c:pt idx="9335">
                  <c:v>-12144.492934936699</c:v>
                </c:pt>
                <c:pt idx="9336">
                  <c:v>-12393.568496445299</c:v>
                </c:pt>
                <c:pt idx="9337">
                  <c:v>-12645.2753902239</c:v>
                </c:pt>
                <c:pt idx="9338">
                  <c:v>-12905.201239521801</c:v>
                </c:pt>
                <c:pt idx="9339">
                  <c:v>-13199.245642252101</c:v>
                </c:pt>
                <c:pt idx="9340">
                  <c:v>-13514.802073913201</c:v>
                </c:pt>
                <c:pt idx="9341">
                  <c:v>-13806.8599643056</c:v>
                </c:pt>
                <c:pt idx="9342">
                  <c:v>-14110.0572723064</c:v>
                </c:pt>
                <c:pt idx="9343">
                  <c:v>-14439.3948725971</c:v>
                </c:pt>
                <c:pt idx="9344">
                  <c:v>-14751.236789623301</c:v>
                </c:pt>
                <c:pt idx="9345">
                  <c:v>-15031.387398597501</c:v>
                </c:pt>
                <c:pt idx="9346">
                  <c:v>-15276.747456384701</c:v>
                </c:pt>
                <c:pt idx="9347">
                  <c:v>-15522.6267970969</c:v>
                </c:pt>
                <c:pt idx="9348">
                  <c:v>-15765.4507425265</c:v>
                </c:pt>
                <c:pt idx="9349">
                  <c:v>-15993.8912251193</c:v>
                </c:pt>
                <c:pt idx="9350">
                  <c:v>-16284.705017157599</c:v>
                </c:pt>
                <c:pt idx="9351">
                  <c:v>-16642.3057085574</c:v>
                </c:pt>
                <c:pt idx="9352">
                  <c:v>-16973.071956611599</c:v>
                </c:pt>
                <c:pt idx="9353">
                  <c:v>-17286.7772074329</c:v>
                </c:pt>
                <c:pt idx="9354">
                  <c:v>-17564.944091462399</c:v>
                </c:pt>
                <c:pt idx="9355">
                  <c:v>-17801.991410806699</c:v>
                </c:pt>
                <c:pt idx="9356">
                  <c:v>-18053.2046249503</c:v>
                </c:pt>
                <c:pt idx="9357">
                  <c:v>-18325.9902869666</c:v>
                </c:pt>
                <c:pt idx="9358">
                  <c:v>-18595.425876080499</c:v>
                </c:pt>
                <c:pt idx="9359">
                  <c:v>-18855.505323577599</c:v>
                </c:pt>
                <c:pt idx="9360">
                  <c:v>-19123.551541245401</c:v>
                </c:pt>
                <c:pt idx="9361">
                  <c:v>-19397.776363953901</c:v>
                </c:pt>
                <c:pt idx="9362">
                  <c:v>-19664.906506792398</c:v>
                </c:pt>
                <c:pt idx="9363">
                  <c:v>-19935.9425630925</c:v>
                </c:pt>
                <c:pt idx="9364">
                  <c:v>-20182.273511713898</c:v>
                </c:pt>
                <c:pt idx="9365">
                  <c:v>-20363.8328989609</c:v>
                </c:pt>
                <c:pt idx="9366">
                  <c:v>-20512.036398685999</c:v>
                </c:pt>
                <c:pt idx="9367">
                  <c:v>-20685.078246056899</c:v>
                </c:pt>
                <c:pt idx="9368">
                  <c:v>-20875.885065520401</c:v>
                </c:pt>
                <c:pt idx="9369">
                  <c:v>-21022.368708112001</c:v>
                </c:pt>
                <c:pt idx="9370">
                  <c:v>-21117.026525987701</c:v>
                </c:pt>
                <c:pt idx="9371">
                  <c:v>-21283.962734171299</c:v>
                </c:pt>
                <c:pt idx="9372">
                  <c:v>-21474.869928698099</c:v>
                </c:pt>
                <c:pt idx="9373">
                  <c:v>-21608.6657153827</c:v>
                </c:pt>
                <c:pt idx="9374">
                  <c:v>-21750.559403529001</c:v>
                </c:pt>
                <c:pt idx="9375">
                  <c:v>-21861.6654162944</c:v>
                </c:pt>
                <c:pt idx="9376">
                  <c:v>-21922.251561056499</c:v>
                </c:pt>
                <c:pt idx="9377">
                  <c:v>-21961.129250840298</c:v>
                </c:pt>
                <c:pt idx="9378">
                  <c:v>-21990.1186460758</c:v>
                </c:pt>
                <c:pt idx="9379">
                  <c:v>-22011.999487958699</c:v>
                </c:pt>
                <c:pt idx="9380">
                  <c:v>-22015.9528093626</c:v>
                </c:pt>
                <c:pt idx="9381">
                  <c:v>-22004.084764072199</c:v>
                </c:pt>
                <c:pt idx="9382">
                  <c:v>-22030.620601370902</c:v>
                </c:pt>
                <c:pt idx="9383">
                  <c:v>-22043.298739394701</c:v>
                </c:pt>
                <c:pt idx="9384">
                  <c:v>-21987.616523680899</c:v>
                </c:pt>
                <c:pt idx="9385">
                  <c:v>-21909.050468386999</c:v>
                </c:pt>
                <c:pt idx="9386">
                  <c:v>-21809.622780326001</c:v>
                </c:pt>
                <c:pt idx="9387">
                  <c:v>-21678.1118656281</c:v>
                </c:pt>
                <c:pt idx="9388">
                  <c:v>-21528.403129591501</c:v>
                </c:pt>
                <c:pt idx="9389">
                  <c:v>-21382.534674508799</c:v>
                </c:pt>
                <c:pt idx="9390">
                  <c:v>-21202.621363670001</c:v>
                </c:pt>
                <c:pt idx="9391">
                  <c:v>-20974.959004575499</c:v>
                </c:pt>
                <c:pt idx="9392">
                  <c:v>-20747.6711826506</c:v>
                </c:pt>
                <c:pt idx="9393">
                  <c:v>-20582.165845040901</c:v>
                </c:pt>
                <c:pt idx="9394">
                  <c:v>-20410.711722086799</c:v>
                </c:pt>
                <c:pt idx="9395">
                  <c:v>-20169.135415009699</c:v>
                </c:pt>
                <c:pt idx="9396">
                  <c:v>-19904.928236996999</c:v>
                </c:pt>
                <c:pt idx="9397">
                  <c:v>-19614.533988255698</c:v>
                </c:pt>
                <c:pt idx="9398">
                  <c:v>-19297.807176387701</c:v>
                </c:pt>
                <c:pt idx="9399">
                  <c:v>-18960.263972812299</c:v>
                </c:pt>
                <c:pt idx="9400">
                  <c:v>-18602.747028408601</c:v>
                </c:pt>
                <c:pt idx="9401">
                  <c:v>-18255.8291425559</c:v>
                </c:pt>
                <c:pt idx="9402">
                  <c:v>-17901.580514064299</c:v>
                </c:pt>
                <c:pt idx="9403">
                  <c:v>-17525.0071898444</c:v>
                </c:pt>
                <c:pt idx="9404">
                  <c:v>-17173.201279540899</c:v>
                </c:pt>
                <c:pt idx="9405">
                  <c:v>-16807.5994036788</c:v>
                </c:pt>
                <c:pt idx="9406">
                  <c:v>-16399.629641916999</c:v>
                </c:pt>
                <c:pt idx="9407">
                  <c:v>-15968.3294690403</c:v>
                </c:pt>
                <c:pt idx="9408">
                  <c:v>-15496.399645006801</c:v>
                </c:pt>
                <c:pt idx="9409">
                  <c:v>-15013.4897410915</c:v>
                </c:pt>
                <c:pt idx="9410">
                  <c:v>-14557.3489750642</c:v>
                </c:pt>
                <c:pt idx="9411">
                  <c:v>-14109.223754119899</c:v>
                </c:pt>
                <c:pt idx="9412">
                  <c:v>-13669.529817467301</c:v>
                </c:pt>
                <c:pt idx="9413">
                  <c:v>-13185.4430381777</c:v>
                </c:pt>
                <c:pt idx="9414">
                  <c:v>-12655.8015196219</c:v>
                </c:pt>
                <c:pt idx="9415">
                  <c:v>-12140.714180610399</c:v>
                </c:pt>
                <c:pt idx="9416">
                  <c:v>-11664.306819031401</c:v>
                </c:pt>
                <c:pt idx="9417">
                  <c:v>-11202.381893435901</c:v>
                </c:pt>
                <c:pt idx="9418">
                  <c:v>-10706.698578425099</c:v>
                </c:pt>
                <c:pt idx="9419">
                  <c:v>-10183.8459850661</c:v>
                </c:pt>
                <c:pt idx="9420">
                  <c:v>-9643.7802590157098</c:v>
                </c:pt>
                <c:pt idx="9421">
                  <c:v>-9116.4140376832293</c:v>
                </c:pt>
                <c:pt idx="9422">
                  <c:v>-8602.1456968628208</c:v>
                </c:pt>
                <c:pt idx="9423">
                  <c:v>-8079.4703937701297</c:v>
                </c:pt>
                <c:pt idx="9424">
                  <c:v>-7528.4373156907304</c:v>
                </c:pt>
                <c:pt idx="9425">
                  <c:v>-7009.8577082838801</c:v>
                </c:pt>
                <c:pt idx="9426">
                  <c:v>-6564.5496763037499</c:v>
                </c:pt>
                <c:pt idx="9427">
                  <c:v>-6013.4805089781003</c:v>
                </c:pt>
                <c:pt idx="9428">
                  <c:v>-5447.3919318807502</c:v>
                </c:pt>
                <c:pt idx="9429">
                  <c:v>-4974.7531268860503</c:v>
                </c:pt>
                <c:pt idx="9430">
                  <c:v>-4442.1558385581002</c:v>
                </c:pt>
                <c:pt idx="9431">
                  <c:v>-3897.3024870700401</c:v>
                </c:pt>
                <c:pt idx="9432">
                  <c:v>-3388.0240164370498</c:v>
                </c:pt>
                <c:pt idx="9433">
                  <c:v>-2899.8691184173299</c:v>
                </c:pt>
                <c:pt idx="9434">
                  <c:v>-2423.1038121923498</c:v>
                </c:pt>
                <c:pt idx="9435">
                  <c:v>-1904.17271904941</c:v>
                </c:pt>
                <c:pt idx="9436">
                  <c:v>-1389.85436610192</c:v>
                </c:pt>
                <c:pt idx="9437">
                  <c:v>-946.05065303631</c:v>
                </c:pt>
                <c:pt idx="9438">
                  <c:v>-485.58310066862401</c:v>
                </c:pt>
                <c:pt idx="9439">
                  <c:v>-22.065679467390101</c:v>
                </c:pt>
                <c:pt idx="9440">
                  <c:v>421.01314527730301</c:v>
                </c:pt>
                <c:pt idx="9441">
                  <c:v>870.15380548157805</c:v>
                </c:pt>
                <c:pt idx="9442">
                  <c:v>1345.36863924258</c:v>
                </c:pt>
                <c:pt idx="9443">
                  <c:v>1817.6414169110401</c:v>
                </c:pt>
                <c:pt idx="9444">
                  <c:v>2247.7621116755799</c:v>
                </c:pt>
                <c:pt idx="9445">
                  <c:v>2653.64969978923</c:v>
                </c:pt>
                <c:pt idx="9446">
                  <c:v>3103.0515934631399</c:v>
                </c:pt>
                <c:pt idx="9447">
                  <c:v>3517.7966292946398</c:v>
                </c:pt>
                <c:pt idx="9448">
                  <c:v>3825.1035095161201</c:v>
                </c:pt>
                <c:pt idx="9449">
                  <c:v>4153.9579392010301</c:v>
                </c:pt>
                <c:pt idx="9450">
                  <c:v>4494.8923405058804</c:v>
                </c:pt>
                <c:pt idx="9451">
                  <c:v>4816.9717185863201</c:v>
                </c:pt>
                <c:pt idx="9452">
                  <c:v>5128.4036690502298</c:v>
                </c:pt>
                <c:pt idx="9453">
                  <c:v>5451.0976232194498</c:v>
                </c:pt>
                <c:pt idx="9454">
                  <c:v>5805.8723758306396</c:v>
                </c:pt>
                <c:pt idx="9455">
                  <c:v>6141.29896481579</c:v>
                </c:pt>
                <c:pt idx="9456">
                  <c:v>6414.6614148355302</c:v>
                </c:pt>
                <c:pt idx="9457">
                  <c:v>6646.8989773890098</c:v>
                </c:pt>
                <c:pt idx="9458">
                  <c:v>6850.83851289429</c:v>
                </c:pt>
                <c:pt idx="9459">
                  <c:v>7041.8209663674297</c:v>
                </c:pt>
                <c:pt idx="9460">
                  <c:v>7242.7885043693504</c:v>
                </c:pt>
                <c:pt idx="9461">
                  <c:v>7463.8245651322604</c:v>
                </c:pt>
                <c:pt idx="9462">
                  <c:v>7690.3453201598104</c:v>
                </c:pt>
                <c:pt idx="9463">
                  <c:v>7900.4657293632799</c:v>
                </c:pt>
                <c:pt idx="9464">
                  <c:v>8089.16109352273</c:v>
                </c:pt>
                <c:pt idx="9465">
                  <c:v>8247.97677274134</c:v>
                </c:pt>
                <c:pt idx="9466">
                  <c:v>8394.2815130847102</c:v>
                </c:pt>
                <c:pt idx="9467">
                  <c:v>8544.1638565035501</c:v>
                </c:pt>
                <c:pt idx="9468">
                  <c:v>8613.8362101204202</c:v>
                </c:pt>
                <c:pt idx="9469">
                  <c:v>8630.2306326685994</c:v>
                </c:pt>
                <c:pt idx="9470">
                  <c:v>8679.1349861640192</c:v>
                </c:pt>
                <c:pt idx="9471">
                  <c:v>8729.3011737587494</c:v>
                </c:pt>
                <c:pt idx="9472">
                  <c:v>8806.3529853990094</c:v>
                </c:pt>
                <c:pt idx="9473">
                  <c:v>8892.3439772148504</c:v>
                </c:pt>
                <c:pt idx="9474">
                  <c:v>8952.3693426936406</c:v>
                </c:pt>
                <c:pt idx="9475">
                  <c:v>9009.8258547574405</c:v>
                </c:pt>
                <c:pt idx="9476">
                  <c:v>9047.7462775625809</c:v>
                </c:pt>
                <c:pt idx="9477">
                  <c:v>9071.2230583610399</c:v>
                </c:pt>
                <c:pt idx="9478">
                  <c:v>9094.1543965853907</c:v>
                </c:pt>
                <c:pt idx="9479">
                  <c:v>9030.8887217199208</c:v>
                </c:pt>
                <c:pt idx="9480">
                  <c:v>8958.2142697040108</c:v>
                </c:pt>
                <c:pt idx="9481">
                  <c:v>8947.1720411993701</c:v>
                </c:pt>
                <c:pt idx="9482">
                  <c:v>8911.1924693070396</c:v>
                </c:pt>
                <c:pt idx="9483">
                  <c:v>8871.6007277707304</c:v>
                </c:pt>
                <c:pt idx="9484">
                  <c:v>8833.1345410265203</c:v>
                </c:pt>
                <c:pt idx="9485">
                  <c:v>8791.2405574526001</c:v>
                </c:pt>
                <c:pt idx="9486">
                  <c:v>8761.0114437212505</c:v>
                </c:pt>
                <c:pt idx="9487">
                  <c:v>8773.0205007050899</c:v>
                </c:pt>
                <c:pt idx="9488">
                  <c:v>8743.7658338226902</c:v>
                </c:pt>
                <c:pt idx="9489">
                  <c:v>8629.2298726315694</c:v>
                </c:pt>
                <c:pt idx="9490">
                  <c:v>8536.1964973437898</c:v>
                </c:pt>
                <c:pt idx="9491">
                  <c:v>8472.1938525662899</c:v>
                </c:pt>
                <c:pt idx="9492">
                  <c:v>8404.48030646794</c:v>
                </c:pt>
                <c:pt idx="9493">
                  <c:v>8325.9176516390107</c:v>
                </c:pt>
                <c:pt idx="9494">
                  <c:v>8215.7988442892201</c:v>
                </c:pt>
                <c:pt idx="9495">
                  <c:v>8103.2980944532301</c:v>
                </c:pt>
                <c:pt idx="9496">
                  <c:v>8017.39203262913</c:v>
                </c:pt>
                <c:pt idx="9497">
                  <c:v>7930.0882748916501</c:v>
                </c:pt>
                <c:pt idx="9498">
                  <c:v>7856.3583757859797</c:v>
                </c:pt>
                <c:pt idx="9499">
                  <c:v>7741.9433726362604</c:v>
                </c:pt>
                <c:pt idx="9500">
                  <c:v>7581.2065406477404</c:v>
                </c:pt>
                <c:pt idx="9501">
                  <c:v>7470.1332813399604</c:v>
                </c:pt>
                <c:pt idx="9502">
                  <c:v>7386.1310019061802</c:v>
                </c:pt>
                <c:pt idx="9503">
                  <c:v>7297.9114992327404</c:v>
                </c:pt>
                <c:pt idx="9504">
                  <c:v>7217.1370036766002</c:v>
                </c:pt>
                <c:pt idx="9505">
                  <c:v>7159.0234608468099</c:v>
                </c:pt>
                <c:pt idx="9506">
                  <c:v>7137.24727860853</c:v>
                </c:pt>
                <c:pt idx="9507">
                  <c:v>7103.7254936280797</c:v>
                </c:pt>
                <c:pt idx="9508">
                  <c:v>7034.7254162519403</c:v>
                </c:pt>
                <c:pt idx="9509">
                  <c:v>7006.0499933349302</c:v>
                </c:pt>
                <c:pt idx="9510">
                  <c:v>6948.2563956682397</c:v>
                </c:pt>
                <c:pt idx="9511">
                  <c:v>6825.4773868832099</c:v>
                </c:pt>
                <c:pt idx="9512">
                  <c:v>6739.7092308294896</c:v>
                </c:pt>
                <c:pt idx="9513">
                  <c:v>6647.3400116074399</c:v>
                </c:pt>
                <c:pt idx="9514">
                  <c:v>6534.3361404028001</c:v>
                </c:pt>
                <c:pt idx="9515">
                  <c:v>6426.2985921542004</c:v>
                </c:pt>
                <c:pt idx="9516">
                  <c:v>6307.10505946581</c:v>
                </c:pt>
                <c:pt idx="9517">
                  <c:v>6227.9586561923697</c:v>
                </c:pt>
                <c:pt idx="9518">
                  <c:v>6200.6749648945597</c:v>
                </c:pt>
                <c:pt idx="9519">
                  <c:v>6166.7524111320499</c:v>
                </c:pt>
                <c:pt idx="9520">
                  <c:v>6123.3417717952498</c:v>
                </c:pt>
                <c:pt idx="9521">
                  <c:v>6085.97961984421</c:v>
                </c:pt>
                <c:pt idx="9522">
                  <c:v>6074.7740601226396</c:v>
                </c:pt>
                <c:pt idx="9523">
                  <c:v>6086.9458763911798</c:v>
                </c:pt>
                <c:pt idx="9524">
                  <c:v>6087.9848451625303</c:v>
                </c:pt>
                <c:pt idx="9525">
                  <c:v>6019.4019048468799</c:v>
                </c:pt>
                <c:pt idx="9526">
                  <c:v>5917.1416668430302</c:v>
                </c:pt>
                <c:pt idx="9527">
                  <c:v>5852.8240464692499</c:v>
                </c:pt>
                <c:pt idx="9528">
                  <c:v>5849.0170864641796</c:v>
                </c:pt>
                <c:pt idx="9529">
                  <c:v>5861.7984107693101</c:v>
                </c:pt>
                <c:pt idx="9530">
                  <c:v>5857.9980085837997</c:v>
                </c:pt>
                <c:pt idx="9531">
                  <c:v>5922.9919186786501</c:v>
                </c:pt>
                <c:pt idx="9532">
                  <c:v>5935.8842166332497</c:v>
                </c:pt>
                <c:pt idx="9533">
                  <c:v>5870.2681581091601</c:v>
                </c:pt>
                <c:pt idx="9534">
                  <c:v>5863.2226393397596</c:v>
                </c:pt>
                <c:pt idx="9535">
                  <c:v>5870.3532723916896</c:v>
                </c:pt>
                <c:pt idx="9536">
                  <c:v>5863.2819617944797</c:v>
                </c:pt>
                <c:pt idx="9537">
                  <c:v>5852.4333365558095</c:v>
                </c:pt>
                <c:pt idx="9538">
                  <c:v>5857.42721250043</c:v>
                </c:pt>
                <c:pt idx="9539">
                  <c:v>5856.3444545578204</c:v>
                </c:pt>
                <c:pt idx="9540">
                  <c:v>5866.0735188885101</c:v>
                </c:pt>
                <c:pt idx="9541">
                  <c:v>5910.2872123789402</c:v>
                </c:pt>
                <c:pt idx="9542">
                  <c:v>5980.8890557743398</c:v>
                </c:pt>
                <c:pt idx="9543">
                  <c:v>5989.2062429441203</c:v>
                </c:pt>
                <c:pt idx="9544">
                  <c:v>5953.4066935852397</c:v>
                </c:pt>
                <c:pt idx="9545">
                  <c:v>5970.8268590480802</c:v>
                </c:pt>
                <c:pt idx="9546">
                  <c:v>5985.4697996559098</c:v>
                </c:pt>
                <c:pt idx="9547">
                  <c:v>6022.9804526632797</c:v>
                </c:pt>
                <c:pt idx="9548">
                  <c:v>6080.1564208097898</c:v>
                </c:pt>
                <c:pt idx="9549">
                  <c:v>6112.83811791066</c:v>
                </c:pt>
                <c:pt idx="9550">
                  <c:v>6135.6556395356301</c:v>
                </c:pt>
                <c:pt idx="9551">
                  <c:v>6164.9113661502897</c:v>
                </c:pt>
                <c:pt idx="9552">
                  <c:v>6217.1170662888599</c:v>
                </c:pt>
                <c:pt idx="9553">
                  <c:v>6307.3691482964296</c:v>
                </c:pt>
                <c:pt idx="9554">
                  <c:v>6365.0564870057297</c:v>
                </c:pt>
                <c:pt idx="9555">
                  <c:v>6363.2964528317198</c:v>
                </c:pt>
                <c:pt idx="9556">
                  <c:v>6366.1554251254602</c:v>
                </c:pt>
                <c:pt idx="9557">
                  <c:v>6385.6052859439596</c:v>
                </c:pt>
                <c:pt idx="9558">
                  <c:v>6401.9967672897601</c:v>
                </c:pt>
                <c:pt idx="9559">
                  <c:v>6433.0221011276299</c:v>
                </c:pt>
                <c:pt idx="9560">
                  <c:v>6501.5635797776004</c:v>
                </c:pt>
                <c:pt idx="9561">
                  <c:v>6538.5001362630401</c:v>
                </c:pt>
                <c:pt idx="9562">
                  <c:v>6551.8949782344898</c:v>
                </c:pt>
                <c:pt idx="9563">
                  <c:v>6582.8656841060802</c:v>
                </c:pt>
                <c:pt idx="9564">
                  <c:v>6620.8822131932802</c:v>
                </c:pt>
                <c:pt idx="9565">
                  <c:v>6595.1474179861798</c:v>
                </c:pt>
                <c:pt idx="9566">
                  <c:v>6553.2669200804103</c:v>
                </c:pt>
                <c:pt idx="9567">
                  <c:v>6569.7752842946902</c:v>
                </c:pt>
                <c:pt idx="9568">
                  <c:v>6584.9292149376797</c:v>
                </c:pt>
                <c:pt idx="9569">
                  <c:v>6588.4695701085402</c:v>
                </c:pt>
                <c:pt idx="9570">
                  <c:v>6556.9442017176998</c:v>
                </c:pt>
                <c:pt idx="9571">
                  <c:v>6498.4986471177399</c:v>
                </c:pt>
                <c:pt idx="9572">
                  <c:v>6449.5291658551996</c:v>
                </c:pt>
                <c:pt idx="9573">
                  <c:v>6423.64447072638</c:v>
                </c:pt>
                <c:pt idx="9574">
                  <c:v>6406.9008339096899</c:v>
                </c:pt>
                <c:pt idx="9575">
                  <c:v>6384.1044512329099</c:v>
                </c:pt>
                <c:pt idx="9576">
                  <c:v>6324.7272715884401</c:v>
                </c:pt>
                <c:pt idx="9577">
                  <c:v>6261.6846176121198</c:v>
                </c:pt>
                <c:pt idx="9578">
                  <c:v>6216.0544185790704</c:v>
                </c:pt>
                <c:pt idx="9579">
                  <c:v>6147.0896360111801</c:v>
                </c:pt>
                <c:pt idx="9580">
                  <c:v>6037.7512087580899</c:v>
                </c:pt>
                <c:pt idx="9581">
                  <c:v>5923.5078306015102</c:v>
                </c:pt>
                <c:pt idx="9582">
                  <c:v>5840.37168896811</c:v>
                </c:pt>
                <c:pt idx="9583">
                  <c:v>5778.2200837171804</c:v>
                </c:pt>
                <c:pt idx="9584">
                  <c:v>5711.6531730238203</c:v>
                </c:pt>
                <c:pt idx="9585">
                  <c:v>5614.2372900526898</c:v>
                </c:pt>
                <c:pt idx="9586">
                  <c:v>5501.7975376205604</c:v>
                </c:pt>
                <c:pt idx="9587">
                  <c:v>5345.6437354753298</c:v>
                </c:pt>
                <c:pt idx="9588">
                  <c:v>5167.0707748975401</c:v>
                </c:pt>
                <c:pt idx="9589">
                  <c:v>4987.0056582450097</c:v>
                </c:pt>
                <c:pt idx="9590">
                  <c:v>4774.2469070016396</c:v>
                </c:pt>
                <c:pt idx="9591">
                  <c:v>4544.4104940654397</c:v>
                </c:pt>
                <c:pt idx="9592">
                  <c:v>4321.1845487719702</c:v>
                </c:pt>
                <c:pt idx="9593">
                  <c:v>4115.5010762422198</c:v>
                </c:pt>
                <c:pt idx="9594">
                  <c:v>3938.73700142795</c:v>
                </c:pt>
                <c:pt idx="9595">
                  <c:v>3818.9098856544601</c:v>
                </c:pt>
                <c:pt idx="9596">
                  <c:v>3687.6337238993001</c:v>
                </c:pt>
                <c:pt idx="9597">
                  <c:v>3494.2295779845899</c:v>
                </c:pt>
                <c:pt idx="9598">
                  <c:v>3284.1689451115699</c:v>
                </c:pt>
                <c:pt idx="9599">
                  <c:v>3049.7041026496599</c:v>
                </c:pt>
                <c:pt idx="9600">
                  <c:v>2800.4602057141901</c:v>
                </c:pt>
                <c:pt idx="9601">
                  <c:v>2559.2432127491302</c:v>
                </c:pt>
                <c:pt idx="9602">
                  <c:v>2333.6631700645999</c:v>
                </c:pt>
                <c:pt idx="9603">
                  <c:v>2067.7664674695102</c:v>
                </c:pt>
                <c:pt idx="9604">
                  <c:v>1764.2880789856499</c:v>
                </c:pt>
                <c:pt idx="9605">
                  <c:v>1496.01333210284</c:v>
                </c:pt>
                <c:pt idx="9606">
                  <c:v>1253.99289705918</c:v>
                </c:pt>
                <c:pt idx="9607">
                  <c:v>1006.70088637612</c:v>
                </c:pt>
                <c:pt idx="9608">
                  <c:v>743.14724231673699</c:v>
                </c:pt>
                <c:pt idx="9609">
                  <c:v>490.746482531043</c:v>
                </c:pt>
                <c:pt idx="9610">
                  <c:v>238.52247313216901</c:v>
                </c:pt>
                <c:pt idx="9611">
                  <c:v>-43.923088806707</c:v>
                </c:pt>
                <c:pt idx="9612">
                  <c:v>-349.70549021970299</c:v>
                </c:pt>
                <c:pt idx="9613">
                  <c:v>-646.02531109977701</c:v>
                </c:pt>
                <c:pt idx="9614">
                  <c:v>-915.44569694534005</c:v>
                </c:pt>
                <c:pt idx="9615">
                  <c:v>-1202.53895659468</c:v>
                </c:pt>
                <c:pt idx="9616">
                  <c:v>-1541.9861826860599</c:v>
                </c:pt>
                <c:pt idx="9617">
                  <c:v>-1865.3955916014399</c:v>
                </c:pt>
                <c:pt idx="9618">
                  <c:v>-2154.98628273349</c:v>
                </c:pt>
                <c:pt idx="9619">
                  <c:v>-2439.36643366311</c:v>
                </c:pt>
                <c:pt idx="9620">
                  <c:v>-2714.9096069195898</c:v>
                </c:pt>
                <c:pt idx="9621">
                  <c:v>-2981.38136160466</c:v>
                </c:pt>
                <c:pt idx="9622">
                  <c:v>-3258.9623924996899</c:v>
                </c:pt>
                <c:pt idx="9623">
                  <c:v>-3557.3631387043902</c:v>
                </c:pt>
                <c:pt idx="9624">
                  <c:v>-3875.0773492744202</c:v>
                </c:pt>
                <c:pt idx="9625">
                  <c:v>-4151.4842763556499</c:v>
                </c:pt>
                <c:pt idx="9626">
                  <c:v>-4379.9442393406498</c:v>
                </c:pt>
                <c:pt idx="9627">
                  <c:v>-4628.1915526361199</c:v>
                </c:pt>
                <c:pt idx="9628">
                  <c:v>-4945.19213925648</c:v>
                </c:pt>
                <c:pt idx="9629">
                  <c:v>-5274.7551427509898</c:v>
                </c:pt>
                <c:pt idx="9630">
                  <c:v>-5544.4513590699698</c:v>
                </c:pt>
                <c:pt idx="9631">
                  <c:v>-5801.7380807591098</c:v>
                </c:pt>
                <c:pt idx="9632">
                  <c:v>-6069.6101406286998</c:v>
                </c:pt>
                <c:pt idx="9633">
                  <c:v>-6356.7793958266702</c:v>
                </c:pt>
                <c:pt idx="9634">
                  <c:v>-6644.9505712133796</c:v>
                </c:pt>
                <c:pt idx="9635">
                  <c:v>-6935.92921265526</c:v>
                </c:pt>
                <c:pt idx="9636">
                  <c:v>-7235.95297284555</c:v>
                </c:pt>
                <c:pt idx="9637">
                  <c:v>-7506.9424124829802</c:v>
                </c:pt>
                <c:pt idx="9638">
                  <c:v>-7729.8946908432799</c:v>
                </c:pt>
                <c:pt idx="9639">
                  <c:v>-7904.7118874940597</c:v>
                </c:pt>
                <c:pt idx="9640">
                  <c:v>-8083.9251410148499</c:v>
                </c:pt>
                <c:pt idx="9641">
                  <c:v>-8321.7881379000301</c:v>
                </c:pt>
                <c:pt idx="9642">
                  <c:v>-8575.0222872733902</c:v>
                </c:pt>
                <c:pt idx="9643">
                  <c:v>-8764.6449364114305</c:v>
                </c:pt>
                <c:pt idx="9644">
                  <c:v>-8923.8487062097101</c:v>
                </c:pt>
                <c:pt idx="9645">
                  <c:v>-9131.2263245426602</c:v>
                </c:pt>
                <c:pt idx="9646">
                  <c:v>-9359.9297331232192</c:v>
                </c:pt>
                <c:pt idx="9647">
                  <c:v>-9544.6014483975705</c:v>
                </c:pt>
                <c:pt idx="9648">
                  <c:v>-9663.7753244292107</c:v>
                </c:pt>
                <c:pt idx="9649">
                  <c:v>-9783.1461235095903</c:v>
                </c:pt>
                <c:pt idx="9650">
                  <c:v>-9932.1133332330101</c:v>
                </c:pt>
                <c:pt idx="9651">
                  <c:v>-10054.5570107736</c:v>
                </c:pt>
                <c:pt idx="9652">
                  <c:v>-10132.9190882363</c:v>
                </c:pt>
                <c:pt idx="9653">
                  <c:v>-10226.9224931193</c:v>
                </c:pt>
                <c:pt idx="9654">
                  <c:v>-10395.680634029701</c:v>
                </c:pt>
                <c:pt idx="9655">
                  <c:v>-10543.063578896201</c:v>
                </c:pt>
                <c:pt idx="9656">
                  <c:v>-10588.648289295101</c:v>
                </c:pt>
                <c:pt idx="9657">
                  <c:v>-10622.7207930841</c:v>
                </c:pt>
                <c:pt idx="9658">
                  <c:v>-10620.2451130958</c:v>
                </c:pt>
                <c:pt idx="9659">
                  <c:v>-10601.5782959196</c:v>
                </c:pt>
                <c:pt idx="9660">
                  <c:v>-10601.401744269901</c:v>
                </c:pt>
                <c:pt idx="9661">
                  <c:v>-10607.500827785399</c:v>
                </c:pt>
                <c:pt idx="9662">
                  <c:v>-10632.992183083899</c:v>
                </c:pt>
                <c:pt idx="9663">
                  <c:v>-10655.695439826501</c:v>
                </c:pt>
                <c:pt idx="9664">
                  <c:v>-10644.4147651151</c:v>
                </c:pt>
                <c:pt idx="9665">
                  <c:v>-10593.224381232099</c:v>
                </c:pt>
                <c:pt idx="9666">
                  <c:v>-10543.644649854999</c:v>
                </c:pt>
                <c:pt idx="9667">
                  <c:v>-10528.9110750415</c:v>
                </c:pt>
                <c:pt idx="9668">
                  <c:v>-10508.512924933</c:v>
                </c:pt>
                <c:pt idx="9669">
                  <c:v>-10385.1975919464</c:v>
                </c:pt>
                <c:pt idx="9670">
                  <c:v>-10189.2090790245</c:v>
                </c:pt>
                <c:pt idx="9671">
                  <c:v>-10035.9592163822</c:v>
                </c:pt>
                <c:pt idx="9672">
                  <c:v>-9907.7736085995093</c:v>
                </c:pt>
                <c:pt idx="9673">
                  <c:v>-9805.3373670759902</c:v>
                </c:pt>
                <c:pt idx="9674">
                  <c:v>-9690.0049739224796</c:v>
                </c:pt>
                <c:pt idx="9675">
                  <c:v>-9534.5361522949606</c:v>
                </c:pt>
                <c:pt idx="9676">
                  <c:v>-9364.8248981551005</c:v>
                </c:pt>
                <c:pt idx="9677">
                  <c:v>-9215.2729929056004</c:v>
                </c:pt>
                <c:pt idx="9678">
                  <c:v>-9051.1076437093197</c:v>
                </c:pt>
                <c:pt idx="9679">
                  <c:v>-8832.5428316830403</c:v>
                </c:pt>
                <c:pt idx="9680">
                  <c:v>-8610.5783209642304</c:v>
                </c:pt>
                <c:pt idx="9681">
                  <c:v>-8426.8555333821296</c:v>
                </c:pt>
                <c:pt idx="9682">
                  <c:v>-8251.0271296697101</c:v>
                </c:pt>
                <c:pt idx="9683">
                  <c:v>-8034.5124902023099</c:v>
                </c:pt>
                <c:pt idx="9684">
                  <c:v>-7805.2031854345596</c:v>
                </c:pt>
                <c:pt idx="9685">
                  <c:v>-7550.3322485730896</c:v>
                </c:pt>
                <c:pt idx="9686">
                  <c:v>-7270.9079557119803</c:v>
                </c:pt>
                <c:pt idx="9687">
                  <c:v>-6992.7553489761103</c:v>
                </c:pt>
                <c:pt idx="9688">
                  <c:v>-6721.47828140622</c:v>
                </c:pt>
                <c:pt idx="9689">
                  <c:v>-6468.8303141730703</c:v>
                </c:pt>
                <c:pt idx="9690">
                  <c:v>-6213.2203757975603</c:v>
                </c:pt>
                <c:pt idx="9691">
                  <c:v>-5912.5674805924</c:v>
                </c:pt>
                <c:pt idx="9692">
                  <c:v>-5566.3535262453297</c:v>
                </c:pt>
                <c:pt idx="9693">
                  <c:v>-5261.3995837551802</c:v>
                </c:pt>
                <c:pt idx="9694">
                  <c:v>-5017.7162123076496</c:v>
                </c:pt>
                <c:pt idx="9695">
                  <c:v>-4737.8216797660798</c:v>
                </c:pt>
                <c:pt idx="9696">
                  <c:v>-4394.2909459651</c:v>
                </c:pt>
                <c:pt idx="9697">
                  <c:v>-4047.9853126120602</c:v>
                </c:pt>
                <c:pt idx="9698">
                  <c:v>-3730.1978942228402</c:v>
                </c:pt>
                <c:pt idx="9699">
                  <c:v>-3393.3631581794498</c:v>
                </c:pt>
                <c:pt idx="9700">
                  <c:v>-3073.6191176147499</c:v>
                </c:pt>
                <c:pt idx="9701">
                  <c:v>-2789.9000123749802</c:v>
                </c:pt>
                <c:pt idx="9702">
                  <c:v>-2469.85136702923</c:v>
                </c:pt>
                <c:pt idx="9703">
                  <c:v>-2104.3477635146501</c:v>
                </c:pt>
                <c:pt idx="9704">
                  <c:v>-1720.14179293341</c:v>
                </c:pt>
                <c:pt idx="9705">
                  <c:v>-1349.12523956359</c:v>
                </c:pt>
                <c:pt idx="9706">
                  <c:v>-998.09636862727496</c:v>
                </c:pt>
                <c:pt idx="9707">
                  <c:v>-662.57079024848304</c:v>
                </c:pt>
                <c:pt idx="9708">
                  <c:v>-306.95376400894003</c:v>
                </c:pt>
                <c:pt idx="9709">
                  <c:v>81.119252607552696</c:v>
                </c:pt>
                <c:pt idx="9710">
                  <c:v>451.99210744605699</c:v>
                </c:pt>
                <c:pt idx="9711">
                  <c:v>801.60844843204802</c:v>
                </c:pt>
                <c:pt idx="9712">
                  <c:v>1153.4763100908599</c:v>
                </c:pt>
                <c:pt idx="9713">
                  <c:v>1503.0640166655501</c:v>
                </c:pt>
                <c:pt idx="9714">
                  <c:v>1838.1127750179601</c:v>
                </c:pt>
                <c:pt idx="9715">
                  <c:v>2171.84934218633</c:v>
                </c:pt>
                <c:pt idx="9716">
                  <c:v>2516.4244835889999</c:v>
                </c:pt>
                <c:pt idx="9717">
                  <c:v>2845.5080305475599</c:v>
                </c:pt>
                <c:pt idx="9718">
                  <c:v>3210.0744027112401</c:v>
                </c:pt>
                <c:pt idx="9719">
                  <c:v>3615.21748455437</c:v>
                </c:pt>
                <c:pt idx="9720">
                  <c:v>3999.26876013017</c:v>
                </c:pt>
                <c:pt idx="9721">
                  <c:v>4335.4027455033101</c:v>
                </c:pt>
                <c:pt idx="9722">
                  <c:v>4653.3631551567596</c:v>
                </c:pt>
                <c:pt idx="9723">
                  <c:v>4986.9284629191097</c:v>
                </c:pt>
                <c:pt idx="9724">
                  <c:v>5306.7656136036503</c:v>
                </c:pt>
                <c:pt idx="9725">
                  <c:v>5630.0906855986796</c:v>
                </c:pt>
                <c:pt idx="9726">
                  <c:v>5962.2816985775698</c:v>
                </c:pt>
                <c:pt idx="9727">
                  <c:v>6289.3933962798001</c:v>
                </c:pt>
                <c:pt idx="9728">
                  <c:v>6606.0810439669403</c:v>
                </c:pt>
                <c:pt idx="9729">
                  <c:v>6914.1042123121197</c:v>
                </c:pt>
                <c:pt idx="9730">
                  <c:v>7228.5404657853896</c:v>
                </c:pt>
                <c:pt idx="9731">
                  <c:v>7549.1138725978299</c:v>
                </c:pt>
                <c:pt idx="9732">
                  <c:v>7859.8159387124097</c:v>
                </c:pt>
                <c:pt idx="9733">
                  <c:v>8138.9923571668196</c:v>
                </c:pt>
                <c:pt idx="9734">
                  <c:v>8398.4991811884101</c:v>
                </c:pt>
                <c:pt idx="9735">
                  <c:v>8662.0189535568297</c:v>
                </c:pt>
                <c:pt idx="9736">
                  <c:v>8901.5318888629808</c:v>
                </c:pt>
                <c:pt idx="9737">
                  <c:v>9141.7305401169506</c:v>
                </c:pt>
                <c:pt idx="9738">
                  <c:v>9404.9260855969605</c:v>
                </c:pt>
                <c:pt idx="9739">
                  <c:v>9666.4624387987405</c:v>
                </c:pt>
                <c:pt idx="9740">
                  <c:v>9916.9205785969898</c:v>
                </c:pt>
                <c:pt idx="9741">
                  <c:v>10147.5925788482</c:v>
                </c:pt>
                <c:pt idx="9742">
                  <c:v>10357.6458248664</c:v>
                </c:pt>
                <c:pt idx="9743">
                  <c:v>10541.990384388901</c:v>
                </c:pt>
                <c:pt idx="9744">
                  <c:v>10734.5569533663</c:v>
                </c:pt>
                <c:pt idx="9745">
                  <c:v>10940.8659555634</c:v>
                </c:pt>
                <c:pt idx="9746">
                  <c:v>11127.416656425999</c:v>
                </c:pt>
                <c:pt idx="9747">
                  <c:v>11292.2010400913</c:v>
                </c:pt>
                <c:pt idx="9748">
                  <c:v>11438.0113366512</c:v>
                </c:pt>
                <c:pt idx="9749">
                  <c:v>11566.9316577019</c:v>
                </c:pt>
                <c:pt idx="9750">
                  <c:v>11675.401481750399</c:v>
                </c:pt>
                <c:pt idx="9751">
                  <c:v>11771.842699048</c:v>
                </c:pt>
                <c:pt idx="9752">
                  <c:v>11879.236024743001</c:v>
                </c:pt>
                <c:pt idx="9753">
                  <c:v>11987.7203110467</c:v>
                </c:pt>
                <c:pt idx="9754">
                  <c:v>12076.054150928599</c:v>
                </c:pt>
                <c:pt idx="9755">
                  <c:v>12169.1094918278</c:v>
                </c:pt>
                <c:pt idx="9756">
                  <c:v>12267.2172342944</c:v>
                </c:pt>
                <c:pt idx="9757">
                  <c:v>12337.856049669301</c:v>
                </c:pt>
                <c:pt idx="9758">
                  <c:v>12367.2867243404</c:v>
                </c:pt>
                <c:pt idx="9759">
                  <c:v>12371.274443819901</c:v>
                </c:pt>
                <c:pt idx="9760">
                  <c:v>12378.4100074979</c:v>
                </c:pt>
                <c:pt idx="9761">
                  <c:v>12383.098900921101</c:v>
                </c:pt>
                <c:pt idx="9762">
                  <c:v>12372.9222681421</c:v>
                </c:pt>
                <c:pt idx="9763">
                  <c:v>12337.200279401601</c:v>
                </c:pt>
                <c:pt idx="9764">
                  <c:v>12276.7575243421</c:v>
                </c:pt>
                <c:pt idx="9765">
                  <c:v>12201.289223305601</c:v>
                </c:pt>
                <c:pt idx="9766">
                  <c:v>12154.525539207199</c:v>
                </c:pt>
                <c:pt idx="9767">
                  <c:v>12130.629999589701</c:v>
                </c:pt>
                <c:pt idx="9768">
                  <c:v>12066.260555299899</c:v>
                </c:pt>
                <c:pt idx="9769">
                  <c:v>11953.0463799344</c:v>
                </c:pt>
                <c:pt idx="9770">
                  <c:v>11827.1167875179</c:v>
                </c:pt>
                <c:pt idx="9771">
                  <c:v>11700.2208257647</c:v>
                </c:pt>
                <c:pt idx="9772">
                  <c:v>11551.826334302899</c:v>
                </c:pt>
                <c:pt idx="9773">
                  <c:v>11390.7333825847</c:v>
                </c:pt>
                <c:pt idx="9774">
                  <c:v>11217.051753124</c:v>
                </c:pt>
                <c:pt idx="9775">
                  <c:v>11030.9609195052</c:v>
                </c:pt>
                <c:pt idx="9776">
                  <c:v>10834.682578301899</c:v>
                </c:pt>
                <c:pt idx="9777">
                  <c:v>10654.695495100401</c:v>
                </c:pt>
                <c:pt idx="9778">
                  <c:v>10464.8475794592</c:v>
                </c:pt>
                <c:pt idx="9779">
                  <c:v>10254.6602930925</c:v>
                </c:pt>
                <c:pt idx="9780">
                  <c:v>10066.0127510109</c:v>
                </c:pt>
                <c:pt idx="9781">
                  <c:v>9854.1449125413601</c:v>
                </c:pt>
                <c:pt idx="9782">
                  <c:v>9558.3729566396396</c:v>
                </c:pt>
                <c:pt idx="9783">
                  <c:v>9230.5376591486802</c:v>
                </c:pt>
                <c:pt idx="9784">
                  <c:v>8962.6851901417995</c:v>
                </c:pt>
                <c:pt idx="9785">
                  <c:v>8719.1041600939097</c:v>
                </c:pt>
                <c:pt idx="9786">
                  <c:v>8444.4548615796903</c:v>
                </c:pt>
                <c:pt idx="9787">
                  <c:v>8144.0091476810503</c:v>
                </c:pt>
                <c:pt idx="9788">
                  <c:v>7818.7896319870397</c:v>
                </c:pt>
                <c:pt idx="9789">
                  <c:v>7476.3771368875496</c:v>
                </c:pt>
                <c:pt idx="9790">
                  <c:v>7146.7295212129902</c:v>
                </c:pt>
                <c:pt idx="9791">
                  <c:v>6832.86946704006</c:v>
                </c:pt>
                <c:pt idx="9792">
                  <c:v>6508.2536447360098</c:v>
                </c:pt>
                <c:pt idx="9793">
                  <c:v>6161.0511194397104</c:v>
                </c:pt>
                <c:pt idx="9794">
                  <c:v>5800.4313411606599</c:v>
                </c:pt>
                <c:pt idx="9795">
                  <c:v>5430.4258354029698</c:v>
                </c:pt>
                <c:pt idx="9796">
                  <c:v>5032.2796565450799</c:v>
                </c:pt>
                <c:pt idx="9797">
                  <c:v>4645.7194926170796</c:v>
                </c:pt>
                <c:pt idx="9798">
                  <c:v>4293.8604922206796</c:v>
                </c:pt>
                <c:pt idx="9799">
                  <c:v>3935.8274225925702</c:v>
                </c:pt>
                <c:pt idx="9800">
                  <c:v>3567.0346461333902</c:v>
                </c:pt>
                <c:pt idx="9801">
                  <c:v>3188.0275064008201</c:v>
                </c:pt>
                <c:pt idx="9802">
                  <c:v>2804.27178655844</c:v>
                </c:pt>
                <c:pt idx="9803">
                  <c:v>2409.58845826775</c:v>
                </c:pt>
                <c:pt idx="9804">
                  <c:v>2010.06928420341</c:v>
                </c:pt>
                <c:pt idx="9805">
                  <c:v>1615.0423187988799</c:v>
                </c:pt>
                <c:pt idx="9806">
                  <c:v>1220.82252942276</c:v>
                </c:pt>
                <c:pt idx="9807">
                  <c:v>868.52442109782999</c:v>
                </c:pt>
                <c:pt idx="9808">
                  <c:v>528.91103609726395</c:v>
                </c:pt>
                <c:pt idx="9809">
                  <c:v>142.46106036641399</c:v>
                </c:pt>
                <c:pt idx="9810">
                  <c:v>-279.93943849670097</c:v>
                </c:pt>
                <c:pt idx="9811">
                  <c:v>-702.47156029673204</c:v>
                </c:pt>
                <c:pt idx="9812">
                  <c:v>-1101.1738671323101</c:v>
                </c:pt>
                <c:pt idx="9813">
                  <c:v>-1491.34265627998</c:v>
                </c:pt>
                <c:pt idx="9814">
                  <c:v>-1844.7849269963499</c:v>
                </c:pt>
                <c:pt idx="9815">
                  <c:v>-2175.6118846887798</c:v>
                </c:pt>
                <c:pt idx="9816">
                  <c:v>-2520.4746353801302</c:v>
                </c:pt>
                <c:pt idx="9817">
                  <c:v>-2869.2887452904101</c:v>
                </c:pt>
                <c:pt idx="9818">
                  <c:v>-3196.4383793727002</c:v>
                </c:pt>
                <c:pt idx="9819">
                  <c:v>-3506.6859415725798</c:v>
                </c:pt>
                <c:pt idx="9820">
                  <c:v>-3812.3954080516201</c:v>
                </c:pt>
                <c:pt idx="9821">
                  <c:v>-4092.3904670431202</c:v>
                </c:pt>
                <c:pt idx="9822">
                  <c:v>-4363.6037337223497</c:v>
                </c:pt>
                <c:pt idx="9823">
                  <c:v>-4663.4777165428404</c:v>
                </c:pt>
                <c:pt idx="9824">
                  <c:v>-4971.6660425401797</c:v>
                </c:pt>
                <c:pt idx="9825">
                  <c:v>-5240.5325483690604</c:v>
                </c:pt>
                <c:pt idx="9826">
                  <c:v>-5473.7385147016103</c:v>
                </c:pt>
                <c:pt idx="9827">
                  <c:v>-5684.3837677417096</c:v>
                </c:pt>
                <c:pt idx="9828">
                  <c:v>-5881.6095831682496</c:v>
                </c:pt>
                <c:pt idx="9829">
                  <c:v>-6088.3605151966103</c:v>
                </c:pt>
                <c:pt idx="9830">
                  <c:v>-6306.1828965554196</c:v>
                </c:pt>
                <c:pt idx="9831">
                  <c:v>-6490.3906828700101</c:v>
                </c:pt>
                <c:pt idx="9832">
                  <c:v>-6624.41128694083</c:v>
                </c:pt>
                <c:pt idx="9833">
                  <c:v>-6734.2495912967197</c:v>
                </c:pt>
                <c:pt idx="9834">
                  <c:v>-6824.3269505099897</c:v>
                </c:pt>
                <c:pt idx="9835">
                  <c:v>-6902.41224754616</c:v>
                </c:pt>
                <c:pt idx="9836">
                  <c:v>-6982.8909953927996</c:v>
                </c:pt>
                <c:pt idx="9837">
                  <c:v>-7130.3943383988099</c:v>
                </c:pt>
                <c:pt idx="9838">
                  <c:v>-7255.7942292889602</c:v>
                </c:pt>
                <c:pt idx="9839">
                  <c:v>-7270.5491436728798</c:v>
                </c:pt>
                <c:pt idx="9840">
                  <c:v>-7263.7764783368502</c:v>
                </c:pt>
                <c:pt idx="9841">
                  <c:v>-7265.33028271066</c:v>
                </c:pt>
                <c:pt idx="9842">
                  <c:v>-7274.7793248346397</c:v>
                </c:pt>
                <c:pt idx="9843">
                  <c:v>-7260.5497885678396</c:v>
                </c:pt>
                <c:pt idx="9844">
                  <c:v>-7196.88182021793</c:v>
                </c:pt>
                <c:pt idx="9845">
                  <c:v>-7101.5089190889503</c:v>
                </c:pt>
                <c:pt idx="9846">
                  <c:v>-7012.5321595493497</c:v>
                </c:pt>
                <c:pt idx="9847">
                  <c:v>-6917.6874043887701</c:v>
                </c:pt>
                <c:pt idx="9848">
                  <c:v>-6796.0190655876804</c:v>
                </c:pt>
                <c:pt idx="9849">
                  <c:v>-6685.53988792575</c:v>
                </c:pt>
                <c:pt idx="9850">
                  <c:v>-6595.3675535791699</c:v>
                </c:pt>
                <c:pt idx="9851">
                  <c:v>-6472.2626183635002</c:v>
                </c:pt>
                <c:pt idx="9852">
                  <c:v>-6326.2441819823998</c:v>
                </c:pt>
                <c:pt idx="9853">
                  <c:v>-6160.6683161904102</c:v>
                </c:pt>
                <c:pt idx="9854">
                  <c:v>-5973.3317512819503</c:v>
                </c:pt>
                <c:pt idx="9855">
                  <c:v>-5767.2273109445596</c:v>
                </c:pt>
                <c:pt idx="9856">
                  <c:v>-5568.8453005619904</c:v>
                </c:pt>
                <c:pt idx="9857">
                  <c:v>-5353.3922092185503</c:v>
                </c:pt>
                <c:pt idx="9858">
                  <c:v>-5082.2519040813704</c:v>
                </c:pt>
                <c:pt idx="9859">
                  <c:v>-4782.8175665434601</c:v>
                </c:pt>
                <c:pt idx="9860">
                  <c:v>-4551.16502152057</c:v>
                </c:pt>
                <c:pt idx="9861">
                  <c:v>-4370.77903070923</c:v>
                </c:pt>
                <c:pt idx="9862">
                  <c:v>-4134.6803066317898</c:v>
                </c:pt>
                <c:pt idx="9863">
                  <c:v>-3879.0427156364699</c:v>
                </c:pt>
                <c:pt idx="9864">
                  <c:v>-3615.4630412966098</c:v>
                </c:pt>
                <c:pt idx="9865">
                  <c:v>-3337.1509594624299</c:v>
                </c:pt>
                <c:pt idx="9866">
                  <c:v>-3055.56562962312</c:v>
                </c:pt>
                <c:pt idx="9867">
                  <c:v>-2776.4470406615401</c:v>
                </c:pt>
                <c:pt idx="9868">
                  <c:v>-2514.7621933681098</c:v>
                </c:pt>
                <c:pt idx="9869">
                  <c:v>-2263.0601232819699</c:v>
                </c:pt>
                <c:pt idx="9870">
                  <c:v>-1970.9406149454501</c:v>
                </c:pt>
                <c:pt idx="9871">
                  <c:v>-1633.9502263877</c:v>
                </c:pt>
                <c:pt idx="9872">
                  <c:v>-1343.53061221291</c:v>
                </c:pt>
                <c:pt idx="9873">
                  <c:v>-1129.9886242534899</c:v>
                </c:pt>
                <c:pt idx="9874">
                  <c:v>-886.17193003867999</c:v>
                </c:pt>
                <c:pt idx="9875">
                  <c:v>-594.04040165875301</c:v>
                </c:pt>
                <c:pt idx="9876">
                  <c:v>-316.57887227693499</c:v>
                </c:pt>
                <c:pt idx="9877">
                  <c:v>-51.259005375238601</c:v>
                </c:pt>
                <c:pt idx="9878">
                  <c:v>215.75646935613901</c:v>
                </c:pt>
                <c:pt idx="9879">
                  <c:v>476.52903334105599</c:v>
                </c:pt>
                <c:pt idx="9880">
                  <c:v>719.03013984806796</c:v>
                </c:pt>
                <c:pt idx="9881">
                  <c:v>957.74758354952996</c:v>
                </c:pt>
                <c:pt idx="9882">
                  <c:v>1195.85371831621</c:v>
                </c:pt>
                <c:pt idx="9883">
                  <c:v>1397.26350948748</c:v>
                </c:pt>
                <c:pt idx="9884">
                  <c:v>1551.9533643852801</c:v>
                </c:pt>
                <c:pt idx="9885">
                  <c:v>1731.84047142397</c:v>
                </c:pt>
                <c:pt idx="9886">
                  <c:v>1905.5864215443401</c:v>
                </c:pt>
                <c:pt idx="9887">
                  <c:v>2034.8319096136199</c:v>
                </c:pt>
                <c:pt idx="9888">
                  <c:v>2155.6684562789001</c:v>
                </c:pt>
                <c:pt idx="9889">
                  <c:v>2312.557736411</c:v>
                </c:pt>
                <c:pt idx="9890">
                  <c:v>2477.7679459515498</c:v>
                </c:pt>
                <c:pt idx="9891">
                  <c:v>2584.6287902511599</c:v>
                </c:pt>
                <c:pt idx="9892">
                  <c:v>2652.3331745351002</c:v>
                </c:pt>
                <c:pt idx="9893">
                  <c:v>2710.4452259968298</c:v>
                </c:pt>
                <c:pt idx="9894">
                  <c:v>2767.2134249292699</c:v>
                </c:pt>
                <c:pt idx="9895">
                  <c:v>2788.0439864339401</c:v>
                </c:pt>
                <c:pt idx="9896">
                  <c:v>2757.56818760954</c:v>
                </c:pt>
                <c:pt idx="9897">
                  <c:v>2738.1446047948398</c:v>
                </c:pt>
                <c:pt idx="9898">
                  <c:v>2760.7531600162702</c:v>
                </c:pt>
                <c:pt idx="9899">
                  <c:v>2760.3137827413302</c:v>
                </c:pt>
                <c:pt idx="9900">
                  <c:v>2689.9764839550999</c:v>
                </c:pt>
                <c:pt idx="9901">
                  <c:v>2546.11371140349</c:v>
                </c:pt>
                <c:pt idx="9902">
                  <c:v>2397.2326497302101</c:v>
                </c:pt>
                <c:pt idx="9903">
                  <c:v>2259.84552359089</c:v>
                </c:pt>
                <c:pt idx="9904">
                  <c:v>2186.7907259204098</c:v>
                </c:pt>
                <c:pt idx="9905">
                  <c:v>2114.8664656833398</c:v>
                </c:pt>
                <c:pt idx="9906">
                  <c:v>1947.81151694145</c:v>
                </c:pt>
                <c:pt idx="9907">
                  <c:v>1696.8902900522901</c:v>
                </c:pt>
                <c:pt idx="9908">
                  <c:v>1436.56899623097</c:v>
                </c:pt>
                <c:pt idx="9909">
                  <c:v>1210.44364023294</c:v>
                </c:pt>
                <c:pt idx="9910">
                  <c:v>960.16264634839899</c:v>
                </c:pt>
                <c:pt idx="9911">
                  <c:v>697.57650500675095</c:v>
                </c:pt>
                <c:pt idx="9912">
                  <c:v>419.35844514092901</c:v>
                </c:pt>
                <c:pt idx="9913">
                  <c:v>119.603208137466</c:v>
                </c:pt>
                <c:pt idx="9914">
                  <c:v>-197.39867681428001</c:v>
                </c:pt>
                <c:pt idx="9915">
                  <c:v>-533.44036584681203</c:v>
                </c:pt>
                <c:pt idx="9916">
                  <c:v>-865.84179149537795</c:v>
                </c:pt>
                <c:pt idx="9917">
                  <c:v>-1187.3464661558301</c:v>
                </c:pt>
                <c:pt idx="9918">
                  <c:v>-1513.3299606396999</c:v>
                </c:pt>
                <c:pt idx="9919">
                  <c:v>-1918.1640608479599</c:v>
                </c:pt>
                <c:pt idx="9920">
                  <c:v>-2368.5808560720202</c:v>
                </c:pt>
                <c:pt idx="9921">
                  <c:v>-2783.6821563060198</c:v>
                </c:pt>
                <c:pt idx="9922">
                  <c:v>-3223.5616480743702</c:v>
                </c:pt>
                <c:pt idx="9923">
                  <c:v>-3659.1981246262999</c:v>
                </c:pt>
                <c:pt idx="9924">
                  <c:v>-4082.3019298347599</c:v>
                </c:pt>
                <c:pt idx="9925">
                  <c:v>-4527.68339449621</c:v>
                </c:pt>
                <c:pt idx="9926">
                  <c:v>-4973.5542187719702</c:v>
                </c:pt>
                <c:pt idx="9927">
                  <c:v>-5397.27173005434</c:v>
                </c:pt>
                <c:pt idx="9928">
                  <c:v>-5811.5305523657298</c:v>
                </c:pt>
                <c:pt idx="9929">
                  <c:v>-6236.1999982536099</c:v>
                </c:pt>
                <c:pt idx="9930">
                  <c:v>-6687.5079864733098</c:v>
                </c:pt>
                <c:pt idx="9931">
                  <c:v>-7212.2704805244102</c:v>
                </c:pt>
                <c:pt idx="9932">
                  <c:v>-7764.9542769186</c:v>
                </c:pt>
                <c:pt idx="9933">
                  <c:v>-8261.5923964795093</c:v>
                </c:pt>
                <c:pt idx="9934">
                  <c:v>-8702.7038846218002</c:v>
                </c:pt>
                <c:pt idx="9935">
                  <c:v>-9149.7200983362</c:v>
                </c:pt>
                <c:pt idx="9936">
                  <c:v>-9631.5508248562601</c:v>
                </c:pt>
                <c:pt idx="9937">
                  <c:v>-10114.0006342163</c:v>
                </c:pt>
                <c:pt idx="9938">
                  <c:v>-10587.715248902699</c:v>
                </c:pt>
                <c:pt idx="9939">
                  <c:v>-11041.710407671701</c:v>
                </c:pt>
                <c:pt idx="9940">
                  <c:v>-11481.574800226899</c:v>
                </c:pt>
                <c:pt idx="9941">
                  <c:v>-11982.228472443099</c:v>
                </c:pt>
                <c:pt idx="9942">
                  <c:v>-12500.953619772999</c:v>
                </c:pt>
                <c:pt idx="9943">
                  <c:v>-12945.380356858101</c:v>
                </c:pt>
                <c:pt idx="9944">
                  <c:v>-13344.756507518299</c:v>
                </c:pt>
                <c:pt idx="9945">
                  <c:v>-13714.7842673911</c:v>
                </c:pt>
                <c:pt idx="9946">
                  <c:v>-14119.6932952888</c:v>
                </c:pt>
                <c:pt idx="9947">
                  <c:v>-14560.441118582299</c:v>
                </c:pt>
                <c:pt idx="9948">
                  <c:v>-14977.394928964</c:v>
                </c:pt>
                <c:pt idx="9949">
                  <c:v>-15376.0670063906</c:v>
                </c:pt>
                <c:pt idx="9950">
                  <c:v>-15765.254058173499</c:v>
                </c:pt>
                <c:pt idx="9951">
                  <c:v>-16143.522841567499</c:v>
                </c:pt>
                <c:pt idx="9952">
                  <c:v>-16530.126111664398</c:v>
                </c:pt>
                <c:pt idx="9953">
                  <c:v>-16921.468428346299</c:v>
                </c:pt>
                <c:pt idx="9954">
                  <c:v>-17265.257528724502</c:v>
                </c:pt>
                <c:pt idx="9955">
                  <c:v>-17550.4550906119</c:v>
                </c:pt>
                <c:pt idx="9956">
                  <c:v>-17842.8724272244</c:v>
                </c:pt>
                <c:pt idx="9957">
                  <c:v>-18156.692948361801</c:v>
                </c:pt>
                <c:pt idx="9958">
                  <c:v>-18429.4766375045</c:v>
                </c:pt>
                <c:pt idx="9959">
                  <c:v>-18623.470876792799</c:v>
                </c:pt>
                <c:pt idx="9960">
                  <c:v>-18778.8468644567</c:v>
                </c:pt>
                <c:pt idx="9961">
                  <c:v>-18985.050584549299</c:v>
                </c:pt>
                <c:pt idx="9962">
                  <c:v>-19226.1274268013</c:v>
                </c:pt>
                <c:pt idx="9963">
                  <c:v>-19433.957208807999</c:v>
                </c:pt>
                <c:pt idx="9964">
                  <c:v>-19598.890224842598</c:v>
                </c:pt>
                <c:pt idx="9965">
                  <c:v>-19747.571960478199</c:v>
                </c:pt>
                <c:pt idx="9966">
                  <c:v>-19893.194457554298</c:v>
                </c:pt>
                <c:pt idx="9967">
                  <c:v>-20001.674911648101</c:v>
                </c:pt>
                <c:pt idx="9968">
                  <c:v>-20084.445415253598</c:v>
                </c:pt>
                <c:pt idx="9969">
                  <c:v>-20164.701608325999</c:v>
                </c:pt>
                <c:pt idx="9970">
                  <c:v>-20228.475039163801</c:v>
                </c:pt>
                <c:pt idx="9971">
                  <c:v>-20301.769309391901</c:v>
                </c:pt>
                <c:pt idx="9972">
                  <c:v>-20334.229690609402</c:v>
                </c:pt>
                <c:pt idx="9973">
                  <c:v>-20296.273364078199</c:v>
                </c:pt>
                <c:pt idx="9974">
                  <c:v>-20241.937392102998</c:v>
                </c:pt>
                <c:pt idx="9975">
                  <c:v>-20109.633036157898</c:v>
                </c:pt>
                <c:pt idx="9976">
                  <c:v>-20019.126209808299</c:v>
                </c:pt>
                <c:pt idx="9977">
                  <c:v>-20054.9077188554</c:v>
                </c:pt>
                <c:pt idx="9978">
                  <c:v>-20069.101421053001</c:v>
                </c:pt>
                <c:pt idx="9979">
                  <c:v>-20028.588243476301</c:v>
                </c:pt>
                <c:pt idx="9980">
                  <c:v>-19923.027938603798</c:v>
                </c:pt>
                <c:pt idx="9981">
                  <c:v>-19760.443407746701</c:v>
                </c:pt>
                <c:pt idx="9982">
                  <c:v>-19589.491374749599</c:v>
                </c:pt>
                <c:pt idx="9983">
                  <c:v>-19423.754277976801</c:v>
                </c:pt>
                <c:pt idx="9984">
                  <c:v>-19241.587698323401</c:v>
                </c:pt>
                <c:pt idx="9985">
                  <c:v>-19033.513243514601</c:v>
                </c:pt>
                <c:pt idx="9986">
                  <c:v>-18814.0536800757</c:v>
                </c:pt>
                <c:pt idx="9987">
                  <c:v>-18593.264027564201</c:v>
                </c:pt>
                <c:pt idx="9988">
                  <c:v>-18372.773667496502</c:v>
                </c:pt>
                <c:pt idx="9989">
                  <c:v>-18186.7580184121</c:v>
                </c:pt>
                <c:pt idx="9990">
                  <c:v>-17988.086825881801</c:v>
                </c:pt>
                <c:pt idx="9991">
                  <c:v>-17731.7432785571</c:v>
                </c:pt>
                <c:pt idx="9992">
                  <c:v>-17454.166144951101</c:v>
                </c:pt>
                <c:pt idx="9993">
                  <c:v>-17175.332044860599</c:v>
                </c:pt>
                <c:pt idx="9994">
                  <c:v>-16907.150552517</c:v>
                </c:pt>
                <c:pt idx="9995">
                  <c:v>-16641.866465715499</c:v>
                </c:pt>
                <c:pt idx="9996">
                  <c:v>-16375.0760944472</c:v>
                </c:pt>
                <c:pt idx="9997">
                  <c:v>-16108.7085606321</c:v>
                </c:pt>
                <c:pt idx="9998">
                  <c:v>-15801.842629421801</c:v>
                </c:pt>
                <c:pt idx="9999">
                  <c:v>-15452.7767584582</c:v>
                </c:pt>
                <c:pt idx="10000">
                  <c:v>-15105.677253493201</c:v>
                </c:pt>
                <c:pt idx="10001">
                  <c:v>-14761.2839620096</c:v>
                </c:pt>
                <c:pt idx="10002">
                  <c:v>-14393.660716894699</c:v>
                </c:pt>
                <c:pt idx="10003">
                  <c:v>-13940.267358274499</c:v>
                </c:pt>
                <c:pt idx="10004">
                  <c:v>-13192.203111701299</c:v>
                </c:pt>
                <c:pt idx="10005">
                  <c:v>-12683.3109049916</c:v>
                </c:pt>
                <c:pt idx="10006">
                  <c:v>-13176.0429316927</c:v>
                </c:pt>
                <c:pt idx="10007">
                  <c:v>-14341.352445759099</c:v>
                </c:pt>
                <c:pt idx="10008">
                  <c:v>-15361.1172185083</c:v>
                </c:pt>
                <c:pt idx="10009">
                  <c:v>-14316.8392470991</c:v>
                </c:pt>
                <c:pt idx="10010">
                  <c:v>-12102.099492581599</c:v>
                </c:pt>
                <c:pt idx="10011">
                  <c:v>-11026.970163756099</c:v>
                </c:pt>
                <c:pt idx="10012">
                  <c:v>-9665.2481167747901</c:v>
                </c:pt>
                <c:pt idx="10013">
                  <c:v>-9311.8430137806608</c:v>
                </c:pt>
                <c:pt idx="10014">
                  <c:v>-10670.549544222</c:v>
                </c:pt>
                <c:pt idx="10015">
                  <c:v>-11533.8686091573</c:v>
                </c:pt>
                <c:pt idx="10016">
                  <c:v>-11492.6139680985</c:v>
                </c:pt>
                <c:pt idx="10017">
                  <c:v>-10838.6506244887</c:v>
                </c:pt>
                <c:pt idx="10018">
                  <c:v>-10211.1448519078</c:v>
                </c:pt>
                <c:pt idx="10019">
                  <c:v>-9693.9623713982201</c:v>
                </c:pt>
                <c:pt idx="10020">
                  <c:v>-9372.1950041745695</c:v>
                </c:pt>
                <c:pt idx="10021">
                  <c:v>-9157.3077545633205</c:v>
                </c:pt>
                <c:pt idx="10022">
                  <c:v>-8940.8780174219191</c:v>
                </c:pt>
                <c:pt idx="10023">
                  <c:v>-8719.7360861444904</c:v>
                </c:pt>
                <c:pt idx="10024">
                  <c:v>-8461.7921738170899</c:v>
                </c:pt>
                <c:pt idx="10025">
                  <c:v>-8208.3158977375497</c:v>
                </c:pt>
                <c:pt idx="10026">
                  <c:v>-8038.4200289498203</c:v>
                </c:pt>
                <c:pt idx="10027">
                  <c:v>-7886.1958571805599</c:v>
                </c:pt>
                <c:pt idx="10028">
                  <c:v>-7665.8844422924203</c:v>
                </c:pt>
                <c:pt idx="10029">
                  <c:v>-7417.5578942448401</c:v>
                </c:pt>
                <c:pt idx="10030">
                  <c:v>-7209.6003921811298</c:v>
                </c:pt>
                <c:pt idx="10031">
                  <c:v>-7025.2017263144598</c:v>
                </c:pt>
                <c:pt idx="10032">
                  <c:v>-6829.9651437734701</c:v>
                </c:pt>
                <c:pt idx="10033">
                  <c:v>-6635.7704405311297</c:v>
                </c:pt>
                <c:pt idx="10034">
                  <c:v>-6445.3943270790296</c:v>
                </c:pt>
                <c:pt idx="10035">
                  <c:v>-6232.8192254483902</c:v>
                </c:pt>
                <c:pt idx="10036">
                  <c:v>-6010.4609424686796</c:v>
                </c:pt>
                <c:pt idx="10037">
                  <c:v>-5813.3754748391802</c:v>
                </c:pt>
                <c:pt idx="10038">
                  <c:v>-5612.3873713290304</c:v>
                </c:pt>
                <c:pt idx="10039">
                  <c:v>-5408.8099804843596</c:v>
                </c:pt>
                <c:pt idx="10040">
                  <c:v>-5221.2829719766796</c:v>
                </c:pt>
                <c:pt idx="10041">
                  <c:v>-5041.5153105237496</c:v>
                </c:pt>
                <c:pt idx="10042">
                  <c:v>-4876.1961336638196</c:v>
                </c:pt>
                <c:pt idx="10043">
                  <c:v>-4732.3296861133804</c:v>
                </c:pt>
                <c:pt idx="10044">
                  <c:v>-4595.1119043457302</c:v>
                </c:pt>
                <c:pt idx="10045">
                  <c:v>-4440.2654922027996</c:v>
                </c:pt>
                <c:pt idx="10046">
                  <c:v>-4283.8011674467698</c:v>
                </c:pt>
                <c:pt idx="10047">
                  <c:v>-4102.7636933636104</c:v>
                </c:pt>
                <c:pt idx="10048">
                  <c:v>-3866.7128430714201</c:v>
                </c:pt>
                <c:pt idx="10049">
                  <c:v>-3684.7376820761501</c:v>
                </c:pt>
                <c:pt idx="10050">
                  <c:v>-3545.71871341728</c:v>
                </c:pt>
                <c:pt idx="10051">
                  <c:v>-3362.1132364332602</c:v>
                </c:pt>
                <c:pt idx="10052">
                  <c:v>-3147.3014555711402</c:v>
                </c:pt>
                <c:pt idx="10053">
                  <c:v>-2974.9391089484002</c:v>
                </c:pt>
                <c:pt idx="10054">
                  <c:v>-2825.6926907398702</c:v>
                </c:pt>
                <c:pt idx="10055">
                  <c:v>-2620.3431024030001</c:v>
                </c:pt>
                <c:pt idx="10056">
                  <c:v>-2367.0036572854101</c:v>
                </c:pt>
                <c:pt idx="10057">
                  <c:v>-2140.6782103033202</c:v>
                </c:pt>
                <c:pt idx="10058">
                  <c:v>-1945.1859480655401</c:v>
                </c:pt>
                <c:pt idx="10059">
                  <c:v>-1716.4662776759701</c:v>
                </c:pt>
                <c:pt idx="10060">
                  <c:v>-1552.99912420853</c:v>
                </c:pt>
                <c:pt idx="10061">
                  <c:v>-1373.0383384761999</c:v>
                </c:pt>
                <c:pt idx="10062">
                  <c:v>-1096.4693075503401</c:v>
                </c:pt>
                <c:pt idx="10063">
                  <c:v>-806.10154435075901</c:v>
                </c:pt>
                <c:pt idx="10064">
                  <c:v>-535.75189882382995</c:v>
                </c:pt>
                <c:pt idx="10065">
                  <c:v>-310.22804962333697</c:v>
                </c:pt>
                <c:pt idx="10066">
                  <c:v>-81.739963838689604</c:v>
                </c:pt>
                <c:pt idx="10067">
                  <c:v>189.90986262590201</c:v>
                </c:pt>
                <c:pt idx="10068">
                  <c:v>482.040378504675</c:v>
                </c:pt>
                <c:pt idx="10069">
                  <c:v>829.69768558605006</c:v>
                </c:pt>
                <c:pt idx="10070">
                  <c:v>1227.56377970929</c:v>
                </c:pt>
                <c:pt idx="10071">
                  <c:v>1564.30100232216</c:v>
                </c:pt>
                <c:pt idx="10072">
                  <c:v>1867.1429738286299</c:v>
                </c:pt>
                <c:pt idx="10073">
                  <c:v>2195.6312331692102</c:v>
                </c:pt>
                <c:pt idx="10074">
                  <c:v>2529.5840086620901</c:v>
                </c:pt>
                <c:pt idx="10075">
                  <c:v>2857.7332939702101</c:v>
                </c:pt>
                <c:pt idx="10076">
                  <c:v>3206.8943716917902</c:v>
                </c:pt>
                <c:pt idx="10077">
                  <c:v>3591.6853681890898</c:v>
                </c:pt>
                <c:pt idx="10078">
                  <c:v>3984.84209422296</c:v>
                </c:pt>
                <c:pt idx="10079">
                  <c:v>4422.4666785933696</c:v>
                </c:pt>
                <c:pt idx="10080">
                  <c:v>4908.4707971021598</c:v>
                </c:pt>
                <c:pt idx="10081">
                  <c:v>5368.2325758216102</c:v>
                </c:pt>
                <c:pt idx="10082">
                  <c:v>5740.6444573549297</c:v>
                </c:pt>
                <c:pt idx="10083">
                  <c:v>6073.9409529708801</c:v>
                </c:pt>
                <c:pt idx="10084">
                  <c:v>6494.5822741225202</c:v>
                </c:pt>
                <c:pt idx="10085">
                  <c:v>6994.4976047044602</c:v>
                </c:pt>
                <c:pt idx="10086">
                  <c:v>7498.8958471102496</c:v>
                </c:pt>
                <c:pt idx="10087">
                  <c:v>8004.4929059592196</c:v>
                </c:pt>
                <c:pt idx="10088">
                  <c:v>8512.8962333614509</c:v>
                </c:pt>
                <c:pt idx="10089">
                  <c:v>9016.6065401786</c:v>
                </c:pt>
                <c:pt idx="10090">
                  <c:v>9486.5950524656</c:v>
                </c:pt>
                <c:pt idx="10091">
                  <c:v>9885.20273918768</c:v>
                </c:pt>
                <c:pt idx="10092">
                  <c:v>10309.965063604601</c:v>
                </c:pt>
                <c:pt idx="10093">
                  <c:v>10866.7430191317</c:v>
                </c:pt>
                <c:pt idx="10094">
                  <c:v>11488.944411091499</c:v>
                </c:pt>
                <c:pt idx="10095">
                  <c:v>12055.3090172068</c:v>
                </c:pt>
                <c:pt idx="10096">
                  <c:v>12564.741065202201</c:v>
                </c:pt>
                <c:pt idx="10097">
                  <c:v>13073.071121663899</c:v>
                </c:pt>
                <c:pt idx="10098">
                  <c:v>13587.9967313453</c:v>
                </c:pt>
                <c:pt idx="10099">
                  <c:v>14122.5333581749</c:v>
                </c:pt>
                <c:pt idx="10100">
                  <c:v>14671.844425601599</c:v>
                </c:pt>
                <c:pt idx="10101">
                  <c:v>15231.917751586099</c:v>
                </c:pt>
                <c:pt idx="10102">
                  <c:v>15814.023999899</c:v>
                </c:pt>
                <c:pt idx="10103">
                  <c:v>16385.618431881601</c:v>
                </c:pt>
                <c:pt idx="10104">
                  <c:v>16915.932893187</c:v>
                </c:pt>
                <c:pt idx="10105">
                  <c:v>17447.6753101168</c:v>
                </c:pt>
                <c:pt idx="10106">
                  <c:v>17989.267755099401</c:v>
                </c:pt>
                <c:pt idx="10107">
                  <c:v>18528.360366660101</c:v>
                </c:pt>
                <c:pt idx="10108">
                  <c:v>19081.602657110099</c:v>
                </c:pt>
                <c:pt idx="10109">
                  <c:v>19612.399778294501</c:v>
                </c:pt>
                <c:pt idx="10110">
                  <c:v>20123.8608417996</c:v>
                </c:pt>
                <c:pt idx="10111">
                  <c:v>20650.319281789099</c:v>
                </c:pt>
                <c:pt idx="10112">
                  <c:v>21173.716423205999</c:v>
                </c:pt>
                <c:pt idx="10113">
                  <c:v>21681.2112155217</c:v>
                </c:pt>
                <c:pt idx="10114">
                  <c:v>22199.453258761499</c:v>
                </c:pt>
                <c:pt idx="10115">
                  <c:v>22745.192144644599</c:v>
                </c:pt>
                <c:pt idx="10116">
                  <c:v>23222.3564727995</c:v>
                </c:pt>
                <c:pt idx="10117">
                  <c:v>23676.6349411544</c:v>
                </c:pt>
                <c:pt idx="10118">
                  <c:v>24168.4361932006</c:v>
                </c:pt>
                <c:pt idx="10119">
                  <c:v>24628.1051597556</c:v>
                </c:pt>
                <c:pt idx="10120">
                  <c:v>25078.7378856041</c:v>
                </c:pt>
                <c:pt idx="10121">
                  <c:v>25509.729756814198</c:v>
                </c:pt>
                <c:pt idx="10122">
                  <c:v>25910.8968326465</c:v>
                </c:pt>
                <c:pt idx="10123">
                  <c:v>26293.5024375348</c:v>
                </c:pt>
                <c:pt idx="10124">
                  <c:v>26682.4336134478</c:v>
                </c:pt>
                <c:pt idx="10125">
                  <c:v>27062.705265580498</c:v>
                </c:pt>
                <c:pt idx="10126">
                  <c:v>27408.0350548231</c:v>
                </c:pt>
                <c:pt idx="10127">
                  <c:v>27756.663917056001</c:v>
                </c:pt>
                <c:pt idx="10128">
                  <c:v>28052.389284722201</c:v>
                </c:pt>
                <c:pt idx="10129">
                  <c:v>28314.376112030499</c:v>
                </c:pt>
                <c:pt idx="10130">
                  <c:v>28624.410408423701</c:v>
                </c:pt>
                <c:pt idx="10131">
                  <c:v>28890.9163972795</c:v>
                </c:pt>
                <c:pt idx="10132">
                  <c:v>29110.948379730198</c:v>
                </c:pt>
                <c:pt idx="10133">
                  <c:v>29328.2570266445</c:v>
                </c:pt>
                <c:pt idx="10134">
                  <c:v>29509.222297434</c:v>
                </c:pt>
                <c:pt idx="10135">
                  <c:v>29638.667386412901</c:v>
                </c:pt>
                <c:pt idx="10136">
                  <c:v>29759.102366391198</c:v>
                </c:pt>
                <c:pt idx="10137">
                  <c:v>29884.991374483401</c:v>
                </c:pt>
                <c:pt idx="10138">
                  <c:v>29942.683570215399</c:v>
                </c:pt>
                <c:pt idx="10139">
                  <c:v>29958.681492548301</c:v>
                </c:pt>
                <c:pt idx="10140">
                  <c:v>29970.732362270199</c:v>
                </c:pt>
                <c:pt idx="10141">
                  <c:v>29961.456470365199</c:v>
                </c:pt>
                <c:pt idx="10142">
                  <c:v>29956.383934175501</c:v>
                </c:pt>
                <c:pt idx="10143">
                  <c:v>29927.557184248799</c:v>
                </c:pt>
                <c:pt idx="10144">
                  <c:v>29850.184935351601</c:v>
                </c:pt>
                <c:pt idx="10145">
                  <c:v>29757.165370808802</c:v>
                </c:pt>
                <c:pt idx="10146">
                  <c:v>29631.623214068299</c:v>
                </c:pt>
                <c:pt idx="10147">
                  <c:v>29496.4812785867</c:v>
                </c:pt>
                <c:pt idx="10148">
                  <c:v>29353.4078425638</c:v>
                </c:pt>
                <c:pt idx="10149">
                  <c:v>29158.987840027199</c:v>
                </c:pt>
                <c:pt idx="10150">
                  <c:v>28908.3284498678</c:v>
                </c:pt>
                <c:pt idx="10151">
                  <c:v>28634.7909507476</c:v>
                </c:pt>
                <c:pt idx="10152">
                  <c:v>28359.675029583101</c:v>
                </c:pt>
                <c:pt idx="10153">
                  <c:v>28057.468609207099</c:v>
                </c:pt>
                <c:pt idx="10154">
                  <c:v>27718.1530702778</c:v>
                </c:pt>
                <c:pt idx="10155">
                  <c:v>27345.578589708701</c:v>
                </c:pt>
                <c:pt idx="10156">
                  <c:v>26950.281469100199</c:v>
                </c:pt>
                <c:pt idx="10157">
                  <c:v>26566.4212527661</c:v>
                </c:pt>
                <c:pt idx="10158">
                  <c:v>26194.843966103599</c:v>
                </c:pt>
                <c:pt idx="10159">
                  <c:v>25780.8574844717</c:v>
                </c:pt>
                <c:pt idx="10160">
                  <c:v>25305.3024874398</c:v>
                </c:pt>
                <c:pt idx="10161">
                  <c:v>24799.576403205701</c:v>
                </c:pt>
                <c:pt idx="10162">
                  <c:v>24309.482942888899</c:v>
                </c:pt>
                <c:pt idx="10163">
                  <c:v>23811.0787271601</c:v>
                </c:pt>
                <c:pt idx="10164">
                  <c:v>23240.914975707099</c:v>
                </c:pt>
                <c:pt idx="10165">
                  <c:v>22669.557918348401</c:v>
                </c:pt>
                <c:pt idx="10166">
                  <c:v>22118.4699672237</c:v>
                </c:pt>
                <c:pt idx="10167">
                  <c:v>21524.861657280799</c:v>
                </c:pt>
                <c:pt idx="10168">
                  <c:v>20911.2962836314</c:v>
                </c:pt>
                <c:pt idx="10169">
                  <c:v>20288.545032605201</c:v>
                </c:pt>
                <c:pt idx="10170">
                  <c:v>19662.204232230401</c:v>
                </c:pt>
                <c:pt idx="10171">
                  <c:v>19030.071321628599</c:v>
                </c:pt>
                <c:pt idx="10172">
                  <c:v>18415.856747215799</c:v>
                </c:pt>
                <c:pt idx="10173">
                  <c:v>17770.7941709447</c:v>
                </c:pt>
                <c:pt idx="10174">
                  <c:v>17074.1539017453</c:v>
                </c:pt>
                <c:pt idx="10175">
                  <c:v>16389.607762447198</c:v>
                </c:pt>
                <c:pt idx="10176">
                  <c:v>15716.4540510274</c:v>
                </c:pt>
                <c:pt idx="10177">
                  <c:v>15035.9120030757</c:v>
                </c:pt>
                <c:pt idx="10178">
                  <c:v>14343.5631354006</c:v>
                </c:pt>
                <c:pt idx="10179">
                  <c:v>13660.8691705087</c:v>
                </c:pt>
                <c:pt idx="10180">
                  <c:v>13012.6304682259</c:v>
                </c:pt>
                <c:pt idx="10181">
                  <c:v>12303.549936127099</c:v>
                </c:pt>
                <c:pt idx="10182">
                  <c:v>11480.163341290399</c:v>
                </c:pt>
                <c:pt idx="10183">
                  <c:v>10655.610504742101</c:v>
                </c:pt>
                <c:pt idx="10184">
                  <c:v>9892.4994665004106</c:v>
                </c:pt>
                <c:pt idx="10185">
                  <c:v>9175.0368609659508</c:v>
                </c:pt>
                <c:pt idx="10186">
                  <c:v>8463.3095196320592</c:v>
                </c:pt>
                <c:pt idx="10187">
                  <c:v>7748.9140228412498</c:v>
                </c:pt>
                <c:pt idx="10188">
                  <c:v>7030.9418912751198</c:v>
                </c:pt>
                <c:pt idx="10189">
                  <c:v>6321.2280109782596</c:v>
                </c:pt>
                <c:pt idx="10190">
                  <c:v>5631.2310389671402</c:v>
                </c:pt>
                <c:pt idx="10191">
                  <c:v>4961.7757420150301</c:v>
                </c:pt>
                <c:pt idx="10192">
                  <c:v>4286.2293205384203</c:v>
                </c:pt>
                <c:pt idx="10193">
                  <c:v>3593.1687399858301</c:v>
                </c:pt>
                <c:pt idx="10194">
                  <c:v>2884.7118140400498</c:v>
                </c:pt>
                <c:pt idx="10195">
                  <c:v>2161.8734861446401</c:v>
                </c:pt>
                <c:pt idx="10196">
                  <c:v>1456.7869982083701</c:v>
                </c:pt>
                <c:pt idx="10197">
                  <c:v>783.06871958629199</c:v>
                </c:pt>
                <c:pt idx="10198">
                  <c:v>182.586811586859</c:v>
                </c:pt>
                <c:pt idx="10199">
                  <c:v>-343.57004777622802</c:v>
                </c:pt>
                <c:pt idx="10200">
                  <c:v>-891.76895065263705</c:v>
                </c:pt>
                <c:pt idx="10201">
                  <c:v>-1503.9071492144401</c:v>
                </c:pt>
                <c:pt idx="10202">
                  <c:v>-2147.0918688818301</c:v>
                </c:pt>
                <c:pt idx="10203">
                  <c:v>-2797.4796482986999</c:v>
                </c:pt>
                <c:pt idx="10204">
                  <c:v>-3447.04187302737</c:v>
                </c:pt>
                <c:pt idx="10205">
                  <c:v>-4097.5214277751902</c:v>
                </c:pt>
                <c:pt idx="10206">
                  <c:v>-4721.7395154646201</c:v>
                </c:pt>
                <c:pt idx="10207">
                  <c:v>-5248.5185714236504</c:v>
                </c:pt>
                <c:pt idx="10208">
                  <c:v>-5691.0330440861098</c:v>
                </c:pt>
                <c:pt idx="10209">
                  <c:v>-6098.3228074028202</c:v>
                </c:pt>
                <c:pt idx="10210">
                  <c:v>-6490.37042925675</c:v>
                </c:pt>
                <c:pt idx="10211">
                  <c:v>-6897.1411789570002</c:v>
                </c:pt>
                <c:pt idx="10212">
                  <c:v>-7311.3187329448001</c:v>
                </c:pt>
                <c:pt idx="10213">
                  <c:v>-7681.5863133339299</c:v>
                </c:pt>
                <c:pt idx="10214">
                  <c:v>-8071.9188325219702</c:v>
                </c:pt>
                <c:pt idx="10215">
                  <c:v>-8495.4503656017096</c:v>
                </c:pt>
                <c:pt idx="10216">
                  <c:v>-8843.5384142605908</c:v>
                </c:pt>
                <c:pt idx="10217">
                  <c:v>-9100.9122291757103</c:v>
                </c:pt>
                <c:pt idx="10218">
                  <c:v>-9351.5388790952093</c:v>
                </c:pt>
                <c:pt idx="10219">
                  <c:v>-9651.2957672607099</c:v>
                </c:pt>
                <c:pt idx="10220">
                  <c:v>-9980.4591288241809</c:v>
                </c:pt>
                <c:pt idx="10221">
                  <c:v>-10324.3565358166</c:v>
                </c:pt>
                <c:pt idx="10222">
                  <c:v>-10612.051246965801</c:v>
                </c:pt>
                <c:pt idx="10223">
                  <c:v>-10831.8098810714</c:v>
                </c:pt>
                <c:pt idx="10224">
                  <c:v>-10956.987017655299</c:v>
                </c:pt>
                <c:pt idx="10225">
                  <c:v>-11029.451217382401</c:v>
                </c:pt>
                <c:pt idx="10226">
                  <c:v>-11160.098470445801</c:v>
                </c:pt>
                <c:pt idx="10227">
                  <c:v>-11350.571218614699</c:v>
                </c:pt>
                <c:pt idx="10228">
                  <c:v>-11525.252608606401</c:v>
                </c:pt>
                <c:pt idx="10229">
                  <c:v>-11622.9510459302</c:v>
                </c:pt>
                <c:pt idx="10230">
                  <c:v>-11669.955250794799</c:v>
                </c:pt>
                <c:pt idx="10231">
                  <c:v>-11677.393123854399</c:v>
                </c:pt>
                <c:pt idx="10232">
                  <c:v>-11678.270789403099</c:v>
                </c:pt>
                <c:pt idx="10233">
                  <c:v>-11719.142534848101</c:v>
                </c:pt>
                <c:pt idx="10234">
                  <c:v>-11769.8963962608</c:v>
                </c:pt>
                <c:pt idx="10235">
                  <c:v>-11769.3989890835</c:v>
                </c:pt>
                <c:pt idx="10236">
                  <c:v>-11706.1344820007</c:v>
                </c:pt>
                <c:pt idx="10237">
                  <c:v>-11642.3432132649</c:v>
                </c:pt>
                <c:pt idx="10238">
                  <c:v>-11603.3659908381</c:v>
                </c:pt>
                <c:pt idx="10239">
                  <c:v>-11532.058727719301</c:v>
                </c:pt>
                <c:pt idx="10240">
                  <c:v>-11422.357660563601</c:v>
                </c:pt>
                <c:pt idx="10241">
                  <c:v>-11307.067556287901</c:v>
                </c:pt>
                <c:pt idx="10242">
                  <c:v>-11177.297618198199</c:v>
                </c:pt>
                <c:pt idx="10243">
                  <c:v>-11051.8571463435</c:v>
                </c:pt>
                <c:pt idx="10244">
                  <c:v>-10934.494522762099</c:v>
                </c:pt>
                <c:pt idx="10245">
                  <c:v>-10806.3640548029</c:v>
                </c:pt>
                <c:pt idx="10246">
                  <c:v>-10673.6446692027</c:v>
                </c:pt>
                <c:pt idx="10247">
                  <c:v>-10527.9653169012</c:v>
                </c:pt>
                <c:pt idx="10248">
                  <c:v>-10365.834544617001</c:v>
                </c:pt>
                <c:pt idx="10249">
                  <c:v>-10202.119961689301</c:v>
                </c:pt>
                <c:pt idx="10250">
                  <c:v>-10026.2860902707</c:v>
                </c:pt>
                <c:pt idx="10251">
                  <c:v>-9724.6227689175394</c:v>
                </c:pt>
                <c:pt idx="10252">
                  <c:v>-9344.4725554935394</c:v>
                </c:pt>
                <c:pt idx="10253">
                  <c:v>-9031.3654272338208</c:v>
                </c:pt>
                <c:pt idx="10254">
                  <c:v>-8901.6286751036696</c:v>
                </c:pt>
                <c:pt idx="10255">
                  <c:v>-8823.4071755865007</c:v>
                </c:pt>
                <c:pt idx="10256">
                  <c:v>-8606.4572614088702</c:v>
                </c:pt>
                <c:pt idx="10257">
                  <c:v>-8363.0236531737701</c:v>
                </c:pt>
                <c:pt idx="10258">
                  <c:v>-8102.68596192525</c:v>
                </c:pt>
                <c:pt idx="10259">
                  <c:v>-7822.9490570305597</c:v>
                </c:pt>
                <c:pt idx="10260">
                  <c:v>-7522.8699246615597</c:v>
                </c:pt>
                <c:pt idx="10261">
                  <c:v>-7211.7822097181797</c:v>
                </c:pt>
                <c:pt idx="10262">
                  <c:v>-6925.5690319713503</c:v>
                </c:pt>
                <c:pt idx="10263">
                  <c:v>-6679.5104385022796</c:v>
                </c:pt>
                <c:pt idx="10264">
                  <c:v>-6435.9119681997399</c:v>
                </c:pt>
                <c:pt idx="10265">
                  <c:v>-6131.63056660235</c:v>
                </c:pt>
                <c:pt idx="10266">
                  <c:v>-5775.9658054276797</c:v>
                </c:pt>
                <c:pt idx="10267">
                  <c:v>-5456.6228517153204</c:v>
                </c:pt>
                <c:pt idx="10268">
                  <c:v>-5185.5469654033504</c:v>
                </c:pt>
                <c:pt idx="10269">
                  <c:v>-4913.8258006723299</c:v>
                </c:pt>
                <c:pt idx="10270">
                  <c:v>-4618.57060197187</c:v>
                </c:pt>
                <c:pt idx="10271">
                  <c:v>-4326.4754500378804</c:v>
                </c:pt>
                <c:pt idx="10272">
                  <c:v>-4047.0551483920799</c:v>
                </c:pt>
                <c:pt idx="10273">
                  <c:v>-3763.5113043777301</c:v>
                </c:pt>
                <c:pt idx="10274">
                  <c:v>-3468.00679129644</c:v>
                </c:pt>
                <c:pt idx="10275">
                  <c:v>-3175.3119947955502</c:v>
                </c:pt>
                <c:pt idx="10276">
                  <c:v>-2880.83618998874</c:v>
                </c:pt>
                <c:pt idx="10277">
                  <c:v>-2566.6416538078702</c:v>
                </c:pt>
                <c:pt idx="10278">
                  <c:v>-2223.0531370960798</c:v>
                </c:pt>
                <c:pt idx="10279">
                  <c:v>-1865.1921740949899</c:v>
                </c:pt>
                <c:pt idx="10280">
                  <c:v>-1537.7200311285001</c:v>
                </c:pt>
                <c:pt idx="10281">
                  <c:v>-1265.9299892547699</c:v>
                </c:pt>
                <c:pt idx="10282">
                  <c:v>-997.79067794390699</c:v>
                </c:pt>
                <c:pt idx="10283">
                  <c:v>-700.88172070076303</c:v>
                </c:pt>
                <c:pt idx="10284">
                  <c:v>-381.07386954259999</c:v>
                </c:pt>
                <c:pt idx="10285">
                  <c:v>-58.536720481488302</c:v>
                </c:pt>
                <c:pt idx="10286">
                  <c:v>256.866551076924</c:v>
                </c:pt>
                <c:pt idx="10287">
                  <c:v>565.43219966173797</c:v>
                </c:pt>
                <c:pt idx="10288">
                  <c:v>883.73948146602902</c:v>
                </c:pt>
                <c:pt idx="10289">
                  <c:v>1216.89939245199</c:v>
                </c:pt>
                <c:pt idx="10290">
                  <c:v>1548.8624526072999</c:v>
                </c:pt>
                <c:pt idx="10291">
                  <c:v>1874.45025032123</c:v>
                </c:pt>
                <c:pt idx="10292">
                  <c:v>2230.5530134198402</c:v>
                </c:pt>
                <c:pt idx="10293">
                  <c:v>2598.1464952787401</c:v>
                </c:pt>
                <c:pt idx="10294">
                  <c:v>2928.80519321158</c:v>
                </c:pt>
                <c:pt idx="10295">
                  <c:v>3229.5324213891199</c:v>
                </c:pt>
                <c:pt idx="10296">
                  <c:v>3536.6426250252698</c:v>
                </c:pt>
                <c:pt idx="10297">
                  <c:v>3863.4899706972301</c:v>
                </c:pt>
                <c:pt idx="10298">
                  <c:v>4179.2532161401996</c:v>
                </c:pt>
                <c:pt idx="10299">
                  <c:v>4521.0094937383201</c:v>
                </c:pt>
                <c:pt idx="10300">
                  <c:v>4877.4156493358996</c:v>
                </c:pt>
                <c:pt idx="10301">
                  <c:v>5205.3105454961196</c:v>
                </c:pt>
                <c:pt idx="10302">
                  <c:v>5513.0446887657699</c:v>
                </c:pt>
                <c:pt idx="10303">
                  <c:v>5802.3648534843496</c:v>
                </c:pt>
                <c:pt idx="10304">
                  <c:v>6095.1791497782397</c:v>
                </c:pt>
                <c:pt idx="10305">
                  <c:v>6397.77651582609</c:v>
                </c:pt>
                <c:pt idx="10306">
                  <c:v>6753.4298706716099</c:v>
                </c:pt>
                <c:pt idx="10307">
                  <c:v>7151.4120895953201</c:v>
                </c:pt>
                <c:pt idx="10308">
                  <c:v>7521.9357368967503</c:v>
                </c:pt>
                <c:pt idx="10309">
                  <c:v>7860.3638766898803</c:v>
                </c:pt>
                <c:pt idx="10310">
                  <c:v>8178.3744333008699</c:v>
                </c:pt>
                <c:pt idx="10311">
                  <c:v>8477.9921179169705</c:v>
                </c:pt>
                <c:pt idx="10312">
                  <c:v>8772.4867025105395</c:v>
                </c:pt>
                <c:pt idx="10313">
                  <c:v>9078.4335403091209</c:v>
                </c:pt>
                <c:pt idx="10314">
                  <c:v>9405.4895733777994</c:v>
                </c:pt>
                <c:pt idx="10315">
                  <c:v>9739.4973136624503</c:v>
                </c:pt>
                <c:pt idx="10316">
                  <c:v>10059.3120222735</c:v>
                </c:pt>
                <c:pt idx="10317">
                  <c:v>10344.3062136605</c:v>
                </c:pt>
                <c:pt idx="10318">
                  <c:v>10638.5982438846</c:v>
                </c:pt>
                <c:pt idx="10319">
                  <c:v>10959.885684151899</c:v>
                </c:pt>
                <c:pt idx="10320">
                  <c:v>11258.8649565299</c:v>
                </c:pt>
                <c:pt idx="10321">
                  <c:v>11538.848509077699</c:v>
                </c:pt>
                <c:pt idx="10322">
                  <c:v>11824.8986652863</c:v>
                </c:pt>
                <c:pt idx="10323">
                  <c:v>12117.8019078658</c:v>
                </c:pt>
                <c:pt idx="10324">
                  <c:v>12383.2469494937</c:v>
                </c:pt>
                <c:pt idx="10325">
                  <c:v>12630.604836946401</c:v>
                </c:pt>
                <c:pt idx="10326">
                  <c:v>12872.139712448101</c:v>
                </c:pt>
                <c:pt idx="10327">
                  <c:v>13110.5613502827</c:v>
                </c:pt>
                <c:pt idx="10328">
                  <c:v>13356.8342865839</c:v>
                </c:pt>
                <c:pt idx="10329">
                  <c:v>13599.9828099242</c:v>
                </c:pt>
                <c:pt idx="10330">
                  <c:v>13817.4874435642</c:v>
                </c:pt>
                <c:pt idx="10331">
                  <c:v>14013.5851401617</c:v>
                </c:pt>
                <c:pt idx="10332">
                  <c:v>14207.140463538</c:v>
                </c:pt>
                <c:pt idx="10333">
                  <c:v>14398.953818002699</c:v>
                </c:pt>
                <c:pt idx="10334">
                  <c:v>14563.5465525829</c:v>
                </c:pt>
                <c:pt idx="10335">
                  <c:v>14688.983821882101</c:v>
                </c:pt>
                <c:pt idx="10336">
                  <c:v>14794.651476012599</c:v>
                </c:pt>
                <c:pt idx="10337">
                  <c:v>14912.929803962999</c:v>
                </c:pt>
                <c:pt idx="10338">
                  <c:v>15034.020808821801</c:v>
                </c:pt>
                <c:pt idx="10339">
                  <c:v>15136.000598779199</c:v>
                </c:pt>
                <c:pt idx="10340">
                  <c:v>15223.830066619599</c:v>
                </c:pt>
                <c:pt idx="10341">
                  <c:v>15298.434330836901</c:v>
                </c:pt>
                <c:pt idx="10342">
                  <c:v>15356.0520857589</c:v>
                </c:pt>
                <c:pt idx="10343">
                  <c:v>15400.1094157753</c:v>
                </c:pt>
                <c:pt idx="10344">
                  <c:v>15436.948767076599</c:v>
                </c:pt>
                <c:pt idx="10345">
                  <c:v>15443.7823240383</c:v>
                </c:pt>
                <c:pt idx="10346">
                  <c:v>15402.226429687</c:v>
                </c:pt>
                <c:pt idx="10347">
                  <c:v>15305.0642720748</c:v>
                </c:pt>
                <c:pt idx="10348">
                  <c:v>15201.444221311</c:v>
                </c:pt>
                <c:pt idx="10349">
                  <c:v>15132.092853161001</c:v>
                </c:pt>
                <c:pt idx="10350">
                  <c:v>15065.673332291301</c:v>
                </c:pt>
                <c:pt idx="10351">
                  <c:v>14976.466135668101</c:v>
                </c:pt>
                <c:pt idx="10352">
                  <c:v>14823.115411237201</c:v>
                </c:pt>
                <c:pt idx="10353">
                  <c:v>14623.7218464989</c:v>
                </c:pt>
                <c:pt idx="10354">
                  <c:v>14413.838400258401</c:v>
                </c:pt>
                <c:pt idx="10355">
                  <c:v>14207.329610479999</c:v>
                </c:pt>
                <c:pt idx="10356">
                  <c:v>14002.444812645101</c:v>
                </c:pt>
                <c:pt idx="10357">
                  <c:v>13786.138230299301</c:v>
                </c:pt>
                <c:pt idx="10358">
                  <c:v>13575.7187510324</c:v>
                </c:pt>
                <c:pt idx="10359">
                  <c:v>13338.7012470136</c:v>
                </c:pt>
                <c:pt idx="10360">
                  <c:v>13040.055180581299</c:v>
                </c:pt>
                <c:pt idx="10361">
                  <c:v>12705.8960018947</c:v>
                </c:pt>
                <c:pt idx="10362">
                  <c:v>12371.8616331102</c:v>
                </c:pt>
                <c:pt idx="10363">
                  <c:v>12024.537109358</c:v>
                </c:pt>
                <c:pt idx="10364">
                  <c:v>11645.2042482669</c:v>
                </c:pt>
                <c:pt idx="10365">
                  <c:v>11267.548050348099</c:v>
                </c:pt>
                <c:pt idx="10366">
                  <c:v>10871.905097225301</c:v>
                </c:pt>
                <c:pt idx="10367">
                  <c:v>10448.077216378701</c:v>
                </c:pt>
                <c:pt idx="10368">
                  <c:v>10008.574098409201</c:v>
                </c:pt>
                <c:pt idx="10369">
                  <c:v>9553.1946215397002</c:v>
                </c:pt>
                <c:pt idx="10370">
                  <c:v>9100.6345532835603</c:v>
                </c:pt>
                <c:pt idx="10371">
                  <c:v>8651.8678027999504</c:v>
                </c:pt>
                <c:pt idx="10372">
                  <c:v>8185.5853872179196</c:v>
                </c:pt>
                <c:pt idx="10373">
                  <c:v>7680.2009822271903</c:v>
                </c:pt>
                <c:pt idx="10374">
                  <c:v>7154.9386964196901</c:v>
                </c:pt>
                <c:pt idx="10375">
                  <c:v>6628.7860257102202</c:v>
                </c:pt>
                <c:pt idx="10376">
                  <c:v>6076.6875077123595</c:v>
                </c:pt>
                <c:pt idx="10377">
                  <c:v>5525.3993373549101</c:v>
                </c:pt>
                <c:pt idx="10378">
                  <c:v>4982.8787996925003</c:v>
                </c:pt>
                <c:pt idx="10379">
                  <c:v>4429.29509356382</c:v>
                </c:pt>
                <c:pt idx="10380">
                  <c:v>3860.7545153596802</c:v>
                </c:pt>
                <c:pt idx="10381">
                  <c:v>3280.2645819453701</c:v>
                </c:pt>
                <c:pt idx="10382">
                  <c:v>2692.4371714894</c:v>
                </c:pt>
                <c:pt idx="10383">
                  <c:v>2104.0054838857</c:v>
                </c:pt>
                <c:pt idx="10384">
                  <c:v>1537.96901534531</c:v>
                </c:pt>
                <c:pt idx="10385">
                  <c:v>970.57467287780901</c:v>
                </c:pt>
                <c:pt idx="10386">
                  <c:v>366.32962327616502</c:v>
                </c:pt>
                <c:pt idx="10387">
                  <c:v>-256.90858272674501</c:v>
                </c:pt>
                <c:pt idx="10388">
                  <c:v>-844.18597734769696</c:v>
                </c:pt>
                <c:pt idx="10389">
                  <c:v>-1397.1345335819201</c:v>
                </c:pt>
                <c:pt idx="10390">
                  <c:v>-1966.46022694822</c:v>
                </c:pt>
                <c:pt idx="10391">
                  <c:v>-2550.48706430023</c:v>
                </c:pt>
                <c:pt idx="10392">
                  <c:v>-3140.99439802713</c:v>
                </c:pt>
                <c:pt idx="10393">
                  <c:v>-3723.13499677768</c:v>
                </c:pt>
                <c:pt idx="10394">
                  <c:v>-4294.5477616731096</c:v>
                </c:pt>
                <c:pt idx="10395">
                  <c:v>-4863.2384352336403</c:v>
                </c:pt>
                <c:pt idx="10396">
                  <c:v>-5461.6504903437099</c:v>
                </c:pt>
                <c:pt idx="10397">
                  <c:v>-6054.46288123256</c:v>
                </c:pt>
                <c:pt idx="10398">
                  <c:v>-6592.3996806733403</c:v>
                </c:pt>
                <c:pt idx="10399">
                  <c:v>-7048.1513802004902</c:v>
                </c:pt>
                <c:pt idx="10400">
                  <c:v>-7502.3645516264296</c:v>
                </c:pt>
                <c:pt idx="10401">
                  <c:v>-8024.3520663066001</c:v>
                </c:pt>
                <c:pt idx="10402">
                  <c:v>-8552.0456798508203</c:v>
                </c:pt>
                <c:pt idx="10403">
                  <c:v>-9079.2217439571996</c:v>
                </c:pt>
                <c:pt idx="10404">
                  <c:v>-9563.5995010771894</c:v>
                </c:pt>
                <c:pt idx="10405">
                  <c:v>-10000.717713508</c:v>
                </c:pt>
                <c:pt idx="10406">
                  <c:v>-10435.6673750431</c:v>
                </c:pt>
                <c:pt idx="10407">
                  <c:v>-10873.697572131599</c:v>
                </c:pt>
                <c:pt idx="10408">
                  <c:v>-11271.557252294</c:v>
                </c:pt>
                <c:pt idx="10409">
                  <c:v>-11610.3186486292</c:v>
                </c:pt>
                <c:pt idx="10410">
                  <c:v>-11925.0686755888</c:v>
                </c:pt>
                <c:pt idx="10411">
                  <c:v>-12282.147475747999</c:v>
                </c:pt>
                <c:pt idx="10412">
                  <c:v>-12674.5217467777</c:v>
                </c:pt>
                <c:pt idx="10413">
                  <c:v>-13026.7924184782</c:v>
                </c:pt>
                <c:pt idx="10414">
                  <c:v>-13355.8967345849</c:v>
                </c:pt>
                <c:pt idx="10415">
                  <c:v>-13663.8718466831</c:v>
                </c:pt>
                <c:pt idx="10416">
                  <c:v>-13947.710899361</c:v>
                </c:pt>
                <c:pt idx="10417">
                  <c:v>-14213.210739070801</c:v>
                </c:pt>
                <c:pt idx="10418">
                  <c:v>-14461.887145802501</c:v>
                </c:pt>
                <c:pt idx="10419">
                  <c:v>-14709.852043355901</c:v>
                </c:pt>
                <c:pt idx="10420">
                  <c:v>-14950.3889220539</c:v>
                </c:pt>
                <c:pt idx="10421">
                  <c:v>-15146.472765668001</c:v>
                </c:pt>
                <c:pt idx="10422">
                  <c:v>-15268.3503504782</c:v>
                </c:pt>
                <c:pt idx="10423">
                  <c:v>-15386.3173236114</c:v>
                </c:pt>
                <c:pt idx="10424">
                  <c:v>-15551.524562004901</c:v>
                </c:pt>
                <c:pt idx="10425">
                  <c:v>-15681.5031951075</c:v>
                </c:pt>
                <c:pt idx="10426">
                  <c:v>-15776.839128563101</c:v>
                </c:pt>
                <c:pt idx="10427">
                  <c:v>-15867.5773379575</c:v>
                </c:pt>
                <c:pt idx="10428">
                  <c:v>-15948.9907995308</c:v>
                </c:pt>
                <c:pt idx="10429">
                  <c:v>-16022.847032314001</c:v>
                </c:pt>
                <c:pt idx="10430">
                  <c:v>-16080.454841115101</c:v>
                </c:pt>
                <c:pt idx="10431">
                  <c:v>-16116.6783435407</c:v>
                </c:pt>
                <c:pt idx="10432">
                  <c:v>-16140.1753860477</c:v>
                </c:pt>
                <c:pt idx="10433">
                  <c:v>-16114.5226886816</c:v>
                </c:pt>
                <c:pt idx="10434">
                  <c:v>-16073.6429289757</c:v>
                </c:pt>
                <c:pt idx="10435">
                  <c:v>-16068.8247422772</c:v>
                </c:pt>
                <c:pt idx="10436">
                  <c:v>-16089.3179595733</c:v>
                </c:pt>
                <c:pt idx="10437">
                  <c:v>-16084.724036805101</c:v>
                </c:pt>
                <c:pt idx="10438">
                  <c:v>-16029.631780883499</c:v>
                </c:pt>
                <c:pt idx="10439">
                  <c:v>-15969.760694455899</c:v>
                </c:pt>
                <c:pt idx="10440">
                  <c:v>-15894.902758244099</c:v>
                </c:pt>
                <c:pt idx="10441">
                  <c:v>-15826.928954041699</c:v>
                </c:pt>
                <c:pt idx="10442">
                  <c:v>-15769.274494626199</c:v>
                </c:pt>
                <c:pt idx="10443">
                  <c:v>-15698.211672241599</c:v>
                </c:pt>
                <c:pt idx="10444">
                  <c:v>-15594.931963827799</c:v>
                </c:pt>
                <c:pt idx="10445">
                  <c:v>-15467.0626836624</c:v>
                </c:pt>
                <c:pt idx="10446">
                  <c:v>-15334.374944474401</c:v>
                </c:pt>
                <c:pt idx="10447">
                  <c:v>-15183.267767994101</c:v>
                </c:pt>
                <c:pt idx="10448">
                  <c:v>-15100.4230113219</c:v>
                </c:pt>
                <c:pt idx="10449">
                  <c:v>-15055.023544805999</c:v>
                </c:pt>
                <c:pt idx="10450">
                  <c:v>-14967.1114488494</c:v>
                </c:pt>
                <c:pt idx="10451">
                  <c:v>-14959.1337892499</c:v>
                </c:pt>
                <c:pt idx="10452">
                  <c:v>-14955.2176355305</c:v>
                </c:pt>
                <c:pt idx="10453">
                  <c:v>-14852.051367582901</c:v>
                </c:pt>
                <c:pt idx="10454">
                  <c:v>-14719.0736800372</c:v>
                </c:pt>
                <c:pt idx="10455">
                  <c:v>-14558.737412456099</c:v>
                </c:pt>
                <c:pt idx="10456">
                  <c:v>-14418.489356608799</c:v>
                </c:pt>
                <c:pt idx="10457">
                  <c:v>-14320.3789318573</c:v>
                </c:pt>
                <c:pt idx="10458">
                  <c:v>-14212.7511581619</c:v>
                </c:pt>
                <c:pt idx="10459">
                  <c:v>-14094.690936683201</c:v>
                </c:pt>
                <c:pt idx="10460">
                  <c:v>-14038.730659692999</c:v>
                </c:pt>
                <c:pt idx="10461">
                  <c:v>-14045.335588293899</c:v>
                </c:pt>
                <c:pt idx="10462">
                  <c:v>-14025.6344821447</c:v>
                </c:pt>
                <c:pt idx="10463">
                  <c:v>-13994.569120467901</c:v>
                </c:pt>
                <c:pt idx="10464">
                  <c:v>-13983.2915740391</c:v>
                </c:pt>
                <c:pt idx="10465">
                  <c:v>-13981.7870021379</c:v>
                </c:pt>
                <c:pt idx="10466">
                  <c:v>-13943.811350465799</c:v>
                </c:pt>
                <c:pt idx="10467">
                  <c:v>-13889.8332140415</c:v>
                </c:pt>
                <c:pt idx="10468">
                  <c:v>-13872.900381252</c:v>
                </c:pt>
                <c:pt idx="10469">
                  <c:v>-13876.1473935124</c:v>
                </c:pt>
                <c:pt idx="10470">
                  <c:v>-13895.0705053663</c:v>
                </c:pt>
                <c:pt idx="10471">
                  <c:v>-13888.704898751201</c:v>
                </c:pt>
                <c:pt idx="10472">
                  <c:v>-13864.3315966232</c:v>
                </c:pt>
                <c:pt idx="10473">
                  <c:v>-13877.3024714976</c:v>
                </c:pt>
                <c:pt idx="10474">
                  <c:v>-13904.182891919099</c:v>
                </c:pt>
                <c:pt idx="10475">
                  <c:v>-13942.9553865363</c:v>
                </c:pt>
                <c:pt idx="10476">
                  <c:v>-14006.6183707663</c:v>
                </c:pt>
                <c:pt idx="10477">
                  <c:v>-14071.0126669335</c:v>
                </c:pt>
                <c:pt idx="10478">
                  <c:v>-14101.779833349799</c:v>
                </c:pt>
                <c:pt idx="10479">
                  <c:v>-14138.6671880465</c:v>
                </c:pt>
                <c:pt idx="10480">
                  <c:v>-14228.580652520201</c:v>
                </c:pt>
                <c:pt idx="10481">
                  <c:v>-14298.328139634999</c:v>
                </c:pt>
                <c:pt idx="10482">
                  <c:v>-14298.610097663601</c:v>
                </c:pt>
                <c:pt idx="10483">
                  <c:v>-14304.7174485549</c:v>
                </c:pt>
                <c:pt idx="10484">
                  <c:v>-14387.1979771522</c:v>
                </c:pt>
                <c:pt idx="10485">
                  <c:v>-14518.2580618586</c:v>
                </c:pt>
                <c:pt idx="10486">
                  <c:v>-14596.660523585801</c:v>
                </c:pt>
                <c:pt idx="10487">
                  <c:v>-14610.6932837153</c:v>
                </c:pt>
                <c:pt idx="10488">
                  <c:v>-14655.0764180897</c:v>
                </c:pt>
                <c:pt idx="10489">
                  <c:v>-14734.680331695399</c:v>
                </c:pt>
                <c:pt idx="10490">
                  <c:v>-14836.028408214401</c:v>
                </c:pt>
                <c:pt idx="10491">
                  <c:v>-14930.0628655736</c:v>
                </c:pt>
                <c:pt idx="10492">
                  <c:v>-14952.498563573199</c:v>
                </c:pt>
                <c:pt idx="10493">
                  <c:v>-14947.359181551499</c:v>
                </c:pt>
                <c:pt idx="10494">
                  <c:v>-14978.3501990857</c:v>
                </c:pt>
                <c:pt idx="10495">
                  <c:v>-15009.4305046685</c:v>
                </c:pt>
                <c:pt idx="10496">
                  <c:v>-15093.121135572101</c:v>
                </c:pt>
                <c:pt idx="10497">
                  <c:v>-15228.933836304601</c:v>
                </c:pt>
                <c:pt idx="10498">
                  <c:v>-15335.239524242799</c:v>
                </c:pt>
                <c:pt idx="10499">
                  <c:v>-15393.722108706401</c:v>
                </c:pt>
                <c:pt idx="10500">
                  <c:v>-15350.2257340618</c:v>
                </c:pt>
                <c:pt idx="10501">
                  <c:v>-15277.8902574697</c:v>
                </c:pt>
                <c:pt idx="10502">
                  <c:v>-15274.4500281728</c:v>
                </c:pt>
                <c:pt idx="10503">
                  <c:v>-15299.852629347601</c:v>
                </c:pt>
                <c:pt idx="10504">
                  <c:v>-15320.0096530767</c:v>
                </c:pt>
                <c:pt idx="10505">
                  <c:v>-15326.525594634</c:v>
                </c:pt>
                <c:pt idx="10506">
                  <c:v>-15339.4444592526</c:v>
                </c:pt>
                <c:pt idx="10507">
                  <c:v>-15288.2505720351</c:v>
                </c:pt>
                <c:pt idx="10508">
                  <c:v>-15201.5371688795</c:v>
                </c:pt>
                <c:pt idx="10509">
                  <c:v>-15160.9525282797</c:v>
                </c:pt>
                <c:pt idx="10510">
                  <c:v>-15151.135291551</c:v>
                </c:pt>
                <c:pt idx="10511">
                  <c:v>-15125.0053394838</c:v>
                </c:pt>
                <c:pt idx="10512">
                  <c:v>-15039.1871680819</c:v>
                </c:pt>
                <c:pt idx="10513">
                  <c:v>-14921.339177088899</c:v>
                </c:pt>
                <c:pt idx="10514">
                  <c:v>-14810.579852847301</c:v>
                </c:pt>
                <c:pt idx="10515">
                  <c:v>-14709.1766167602</c:v>
                </c:pt>
                <c:pt idx="10516">
                  <c:v>-14584.953944508699</c:v>
                </c:pt>
                <c:pt idx="10517">
                  <c:v>-14424.159268018</c:v>
                </c:pt>
                <c:pt idx="10518">
                  <c:v>-14256.140679616101</c:v>
                </c:pt>
                <c:pt idx="10519">
                  <c:v>-14107.389815672001</c:v>
                </c:pt>
                <c:pt idx="10520">
                  <c:v>-13966.676444501099</c:v>
                </c:pt>
                <c:pt idx="10521">
                  <c:v>-13802.7450689368</c:v>
                </c:pt>
                <c:pt idx="10522">
                  <c:v>-13600.4069972054</c:v>
                </c:pt>
                <c:pt idx="10523">
                  <c:v>-13373.844091990601</c:v>
                </c:pt>
                <c:pt idx="10524">
                  <c:v>-13150.0684089316</c:v>
                </c:pt>
                <c:pt idx="10525">
                  <c:v>-12920.2714521285</c:v>
                </c:pt>
                <c:pt idx="10526">
                  <c:v>-12672.995205773799</c:v>
                </c:pt>
                <c:pt idx="10527">
                  <c:v>-12411.489923130701</c:v>
                </c:pt>
                <c:pt idx="10528">
                  <c:v>-12136.701498746899</c:v>
                </c:pt>
                <c:pt idx="10529">
                  <c:v>-11823.1547464654</c:v>
                </c:pt>
                <c:pt idx="10530">
                  <c:v>-11540.668797488001</c:v>
                </c:pt>
                <c:pt idx="10531">
                  <c:v>-11269.467703440199</c:v>
                </c:pt>
                <c:pt idx="10532">
                  <c:v>-10934.0294725734</c:v>
                </c:pt>
                <c:pt idx="10533">
                  <c:v>-10578.006305999101</c:v>
                </c:pt>
                <c:pt idx="10534">
                  <c:v>-10224.4793774508</c:v>
                </c:pt>
                <c:pt idx="10535">
                  <c:v>-9877.3673783211107</c:v>
                </c:pt>
                <c:pt idx="10536">
                  <c:v>-9520.4247017862599</c:v>
                </c:pt>
                <c:pt idx="10537">
                  <c:v>-9157.1060160301604</c:v>
                </c:pt>
                <c:pt idx="10538">
                  <c:v>-8785.9105807260894</c:v>
                </c:pt>
                <c:pt idx="10539">
                  <c:v>-8407.4722787799601</c:v>
                </c:pt>
                <c:pt idx="10540">
                  <c:v>-8029.2894289662499</c:v>
                </c:pt>
                <c:pt idx="10541">
                  <c:v>-7628.4624451459404</c:v>
                </c:pt>
                <c:pt idx="10542">
                  <c:v>-7268.91389721615</c:v>
                </c:pt>
                <c:pt idx="10543">
                  <c:v>-6965.1093523088803</c:v>
                </c:pt>
                <c:pt idx="10544">
                  <c:v>-6617.2100688055598</c:v>
                </c:pt>
                <c:pt idx="10545">
                  <c:v>-6197.6117100376896</c:v>
                </c:pt>
                <c:pt idx="10546">
                  <c:v>-5741.2329853637402</c:v>
                </c:pt>
                <c:pt idx="10547">
                  <c:v>-5290.5743551495498</c:v>
                </c:pt>
                <c:pt idx="10548">
                  <c:v>-4844.6422780616704</c:v>
                </c:pt>
                <c:pt idx="10549">
                  <c:v>-4398.5814320535601</c:v>
                </c:pt>
                <c:pt idx="10550">
                  <c:v>-3959.0319886805</c:v>
                </c:pt>
                <c:pt idx="10551">
                  <c:v>-3537.8019958966302</c:v>
                </c:pt>
                <c:pt idx="10552">
                  <c:v>-3101.8333287232699</c:v>
                </c:pt>
                <c:pt idx="10553">
                  <c:v>-2705.7265950492801</c:v>
                </c:pt>
                <c:pt idx="10554">
                  <c:v>-2361.13090542994</c:v>
                </c:pt>
                <c:pt idx="10555">
                  <c:v>-1981.75725273022</c:v>
                </c:pt>
                <c:pt idx="10556">
                  <c:v>-1588.5170359555</c:v>
                </c:pt>
                <c:pt idx="10557">
                  <c:v>-1194.50255614459</c:v>
                </c:pt>
                <c:pt idx="10558">
                  <c:v>-796.21840409353194</c:v>
                </c:pt>
                <c:pt idx="10559">
                  <c:v>-404.76698950741002</c:v>
                </c:pt>
                <c:pt idx="10560">
                  <c:v>-12.074375770397101</c:v>
                </c:pt>
                <c:pt idx="10561">
                  <c:v>392.54221494937798</c:v>
                </c:pt>
                <c:pt idx="10562">
                  <c:v>801.22436409145996</c:v>
                </c:pt>
                <c:pt idx="10563">
                  <c:v>1211.98990431773</c:v>
                </c:pt>
                <c:pt idx="10564">
                  <c:v>1594.10407762519</c:v>
                </c:pt>
                <c:pt idx="10565">
                  <c:v>1956.0824662406001</c:v>
                </c:pt>
                <c:pt idx="10566">
                  <c:v>2335.45569472438</c:v>
                </c:pt>
                <c:pt idx="10567">
                  <c:v>2669.5349091768098</c:v>
                </c:pt>
                <c:pt idx="10568">
                  <c:v>2980.2620260649601</c:v>
                </c:pt>
                <c:pt idx="10569">
                  <c:v>3320.42564152049</c:v>
                </c:pt>
                <c:pt idx="10570">
                  <c:v>3633.0887374367398</c:v>
                </c:pt>
                <c:pt idx="10571">
                  <c:v>3939.9522863700699</c:v>
                </c:pt>
                <c:pt idx="10572">
                  <c:v>4285.7939497111502</c:v>
                </c:pt>
                <c:pt idx="10573">
                  <c:v>4658.3187996646202</c:v>
                </c:pt>
                <c:pt idx="10574">
                  <c:v>5029.7554642237201</c:v>
                </c:pt>
                <c:pt idx="10575">
                  <c:v>5396.9691342797296</c:v>
                </c:pt>
                <c:pt idx="10576">
                  <c:v>5716.9959982750397</c:v>
                </c:pt>
                <c:pt idx="10577">
                  <c:v>5967.6880380207804</c:v>
                </c:pt>
                <c:pt idx="10578">
                  <c:v>6210.5296664331599</c:v>
                </c:pt>
                <c:pt idx="10579">
                  <c:v>6490.7073261301502</c:v>
                </c:pt>
                <c:pt idx="10580">
                  <c:v>6783.61206439735</c:v>
                </c:pt>
                <c:pt idx="10581">
                  <c:v>7061.2147629882502</c:v>
                </c:pt>
                <c:pt idx="10582">
                  <c:v>7286.28307108846</c:v>
                </c:pt>
                <c:pt idx="10583">
                  <c:v>7521.6639178279602</c:v>
                </c:pt>
                <c:pt idx="10584">
                  <c:v>7816.6563236891498</c:v>
                </c:pt>
                <c:pt idx="10585">
                  <c:v>8106.7023281765696</c:v>
                </c:pt>
                <c:pt idx="10586">
                  <c:v>8427.4810956609708</c:v>
                </c:pt>
                <c:pt idx="10587">
                  <c:v>8696.7259547017093</c:v>
                </c:pt>
                <c:pt idx="10588">
                  <c:v>8851.5998772319508</c:v>
                </c:pt>
                <c:pt idx="10589">
                  <c:v>9036.7144826545791</c:v>
                </c:pt>
                <c:pt idx="10590">
                  <c:v>9219.1523558528097</c:v>
                </c:pt>
                <c:pt idx="10591">
                  <c:v>9370.8426329562408</c:v>
                </c:pt>
                <c:pt idx="10592">
                  <c:v>9575.2421083721601</c:v>
                </c:pt>
                <c:pt idx="10593">
                  <c:v>9824.3446655933894</c:v>
                </c:pt>
                <c:pt idx="10594">
                  <c:v>10067.911794415801</c:v>
                </c:pt>
                <c:pt idx="10595">
                  <c:v>10283.4572543216</c:v>
                </c:pt>
                <c:pt idx="10596">
                  <c:v>10527.498831270201</c:v>
                </c:pt>
                <c:pt idx="10597">
                  <c:v>10809.8148054794</c:v>
                </c:pt>
                <c:pt idx="10598">
                  <c:v>11030.1608497004</c:v>
                </c:pt>
                <c:pt idx="10599">
                  <c:v>11158.9938382581</c:v>
                </c:pt>
                <c:pt idx="10600">
                  <c:v>11306.098006764299</c:v>
                </c:pt>
                <c:pt idx="10601">
                  <c:v>11479.6351502343</c:v>
                </c:pt>
                <c:pt idx="10602">
                  <c:v>11660.941171886199</c:v>
                </c:pt>
                <c:pt idx="10603">
                  <c:v>11851.5428324646</c:v>
                </c:pt>
                <c:pt idx="10604">
                  <c:v>12048.428329407099</c:v>
                </c:pt>
                <c:pt idx="10605">
                  <c:v>12229.6056732365</c:v>
                </c:pt>
                <c:pt idx="10606">
                  <c:v>12392.524635772499</c:v>
                </c:pt>
                <c:pt idx="10607">
                  <c:v>12552.563811247701</c:v>
                </c:pt>
                <c:pt idx="10608">
                  <c:v>12712.153750867499</c:v>
                </c:pt>
                <c:pt idx="10609">
                  <c:v>12893.011325764401</c:v>
                </c:pt>
                <c:pt idx="10610">
                  <c:v>13085.0117715448</c:v>
                </c:pt>
                <c:pt idx="10611">
                  <c:v>13236.3184956482</c:v>
                </c:pt>
                <c:pt idx="10612">
                  <c:v>13391.662883515201</c:v>
                </c:pt>
                <c:pt idx="10613">
                  <c:v>13586.9653543732</c:v>
                </c:pt>
                <c:pt idx="10614">
                  <c:v>13786.132005638299</c:v>
                </c:pt>
                <c:pt idx="10615">
                  <c:v>13986.076458594</c:v>
                </c:pt>
                <c:pt idx="10616">
                  <c:v>14148.909014471999</c:v>
                </c:pt>
                <c:pt idx="10617">
                  <c:v>14280.758062065201</c:v>
                </c:pt>
                <c:pt idx="10618">
                  <c:v>14428.880071419901</c:v>
                </c:pt>
                <c:pt idx="10619">
                  <c:v>14610.5247637349</c:v>
                </c:pt>
                <c:pt idx="10620">
                  <c:v>14765.098036197</c:v>
                </c:pt>
                <c:pt idx="10621">
                  <c:v>14872.610702382901</c:v>
                </c:pt>
                <c:pt idx="10622">
                  <c:v>15017.100804392299</c:v>
                </c:pt>
                <c:pt idx="10623">
                  <c:v>15184.1937992886</c:v>
                </c:pt>
                <c:pt idx="10624">
                  <c:v>15357.226389413399</c:v>
                </c:pt>
                <c:pt idx="10625">
                  <c:v>15533.560735908601</c:v>
                </c:pt>
                <c:pt idx="10626">
                  <c:v>15712.8733798174</c:v>
                </c:pt>
                <c:pt idx="10627">
                  <c:v>15866.4259849921</c:v>
                </c:pt>
                <c:pt idx="10628">
                  <c:v>15979.9383783628</c:v>
                </c:pt>
                <c:pt idx="10629">
                  <c:v>16081.951454825899</c:v>
                </c:pt>
                <c:pt idx="10630">
                  <c:v>16190.1894194129</c:v>
                </c:pt>
                <c:pt idx="10631">
                  <c:v>16344.310374816499</c:v>
                </c:pt>
                <c:pt idx="10632">
                  <c:v>16506.6214799548</c:v>
                </c:pt>
                <c:pt idx="10633">
                  <c:v>16615.726543348799</c:v>
                </c:pt>
                <c:pt idx="10634">
                  <c:v>16708.693058292502</c:v>
                </c:pt>
                <c:pt idx="10635">
                  <c:v>16812.640467151999</c:v>
                </c:pt>
                <c:pt idx="10636">
                  <c:v>16918.279814703201</c:v>
                </c:pt>
                <c:pt idx="10637">
                  <c:v>17024.061406614601</c:v>
                </c:pt>
                <c:pt idx="10638">
                  <c:v>17094.626659253601</c:v>
                </c:pt>
                <c:pt idx="10639">
                  <c:v>17130.458331293899</c:v>
                </c:pt>
                <c:pt idx="10640">
                  <c:v>17171.131484694601</c:v>
                </c:pt>
                <c:pt idx="10641">
                  <c:v>17215.836162301101</c:v>
                </c:pt>
                <c:pt idx="10642">
                  <c:v>17269.762453327701</c:v>
                </c:pt>
                <c:pt idx="10643">
                  <c:v>17322.824014019399</c:v>
                </c:pt>
                <c:pt idx="10644">
                  <c:v>17365.2951850014</c:v>
                </c:pt>
                <c:pt idx="10645">
                  <c:v>17406.5280604853</c:v>
                </c:pt>
                <c:pt idx="10646">
                  <c:v>17441.240077877501</c:v>
                </c:pt>
                <c:pt idx="10647">
                  <c:v>17454.213978415501</c:v>
                </c:pt>
                <c:pt idx="10648">
                  <c:v>17445.6936350387</c:v>
                </c:pt>
                <c:pt idx="10649">
                  <c:v>17387.738457198298</c:v>
                </c:pt>
                <c:pt idx="10650">
                  <c:v>17280.872901251299</c:v>
                </c:pt>
                <c:pt idx="10651">
                  <c:v>17162.624827586402</c:v>
                </c:pt>
                <c:pt idx="10652">
                  <c:v>17039.143060173799</c:v>
                </c:pt>
                <c:pt idx="10653">
                  <c:v>16950.3989057207</c:v>
                </c:pt>
                <c:pt idx="10654">
                  <c:v>16860.693339044301</c:v>
                </c:pt>
                <c:pt idx="10655">
                  <c:v>16724.2384804094</c:v>
                </c:pt>
                <c:pt idx="10656">
                  <c:v>16640.759289760099</c:v>
                </c:pt>
                <c:pt idx="10657">
                  <c:v>16567.310892351699</c:v>
                </c:pt>
                <c:pt idx="10658">
                  <c:v>16425.503186424699</c:v>
                </c:pt>
                <c:pt idx="10659">
                  <c:v>16265.7793102919</c:v>
                </c:pt>
                <c:pt idx="10660">
                  <c:v>16090.485409512499</c:v>
                </c:pt>
                <c:pt idx="10661">
                  <c:v>15914.209479879</c:v>
                </c:pt>
                <c:pt idx="10662">
                  <c:v>15732.6626955026</c:v>
                </c:pt>
                <c:pt idx="10663">
                  <c:v>15524.3600465691</c:v>
                </c:pt>
                <c:pt idx="10664">
                  <c:v>15278.558873375699</c:v>
                </c:pt>
                <c:pt idx="10665">
                  <c:v>15003.3906833479</c:v>
                </c:pt>
                <c:pt idx="10666">
                  <c:v>14727.6406491368</c:v>
                </c:pt>
                <c:pt idx="10667">
                  <c:v>14473.478676025399</c:v>
                </c:pt>
                <c:pt idx="10668">
                  <c:v>14191.268048485499</c:v>
                </c:pt>
                <c:pt idx="10669">
                  <c:v>13858.329776361001</c:v>
                </c:pt>
                <c:pt idx="10670">
                  <c:v>13522.086727199599</c:v>
                </c:pt>
                <c:pt idx="10671">
                  <c:v>13189.2511085856</c:v>
                </c:pt>
                <c:pt idx="10672">
                  <c:v>12830.573232496899</c:v>
                </c:pt>
                <c:pt idx="10673">
                  <c:v>12453.6058487807</c:v>
                </c:pt>
                <c:pt idx="10674">
                  <c:v>12106.935964812001</c:v>
                </c:pt>
                <c:pt idx="10675">
                  <c:v>11798.308038007701</c:v>
                </c:pt>
                <c:pt idx="10676">
                  <c:v>11495.955943978101</c:v>
                </c:pt>
                <c:pt idx="10677">
                  <c:v>11161.2885566315</c:v>
                </c:pt>
                <c:pt idx="10678">
                  <c:v>10802.0591173885</c:v>
                </c:pt>
                <c:pt idx="10679">
                  <c:v>10431.5118363486</c:v>
                </c:pt>
                <c:pt idx="10680">
                  <c:v>10031.6530478348</c:v>
                </c:pt>
                <c:pt idx="10681">
                  <c:v>9595.5427142292101</c:v>
                </c:pt>
                <c:pt idx="10682">
                  <c:v>9183.1140395842103</c:v>
                </c:pt>
                <c:pt idx="10683">
                  <c:v>8778.2102612401995</c:v>
                </c:pt>
                <c:pt idx="10684">
                  <c:v>8348.5083754606003</c:v>
                </c:pt>
                <c:pt idx="10685">
                  <c:v>7912.0598826472497</c:v>
                </c:pt>
                <c:pt idx="10686">
                  <c:v>7472.0638392318897</c:v>
                </c:pt>
                <c:pt idx="10687">
                  <c:v>7041.7758283059602</c:v>
                </c:pt>
                <c:pt idx="10688">
                  <c:v>6621.1012778794402</c:v>
                </c:pt>
                <c:pt idx="10689">
                  <c:v>6199.1939535730498</c:v>
                </c:pt>
                <c:pt idx="10690">
                  <c:v>5779.7179236990796</c:v>
                </c:pt>
                <c:pt idx="10691">
                  <c:v>5393.8304189894498</c:v>
                </c:pt>
                <c:pt idx="10692">
                  <c:v>5024.7197668960698</c:v>
                </c:pt>
                <c:pt idx="10693">
                  <c:v>4588.8515460629496</c:v>
                </c:pt>
                <c:pt idx="10694">
                  <c:v>4135.63010628132</c:v>
                </c:pt>
                <c:pt idx="10695">
                  <c:v>3722.38401333611</c:v>
                </c:pt>
                <c:pt idx="10696">
                  <c:v>3312.8745640961702</c:v>
                </c:pt>
                <c:pt idx="10697">
                  <c:v>2893.2466893339802</c:v>
                </c:pt>
                <c:pt idx="10698">
                  <c:v>2478.6499507333101</c:v>
                </c:pt>
                <c:pt idx="10699">
                  <c:v>2074.25956731016</c:v>
                </c:pt>
                <c:pt idx="10700">
                  <c:v>1656.2344856099701</c:v>
                </c:pt>
                <c:pt idx="10701">
                  <c:v>1260.70757769891</c:v>
                </c:pt>
                <c:pt idx="10702">
                  <c:v>872.40159549166594</c:v>
                </c:pt>
                <c:pt idx="10703">
                  <c:v>470.04091712167099</c:v>
                </c:pt>
                <c:pt idx="10704">
                  <c:v>86.173870309605903</c:v>
                </c:pt>
                <c:pt idx="10705">
                  <c:v>-293.26070079683399</c:v>
                </c:pt>
                <c:pt idx="10706">
                  <c:v>-668.68408538683695</c:v>
                </c:pt>
                <c:pt idx="10707">
                  <c:v>-1033.6817342838899</c:v>
                </c:pt>
                <c:pt idx="10708">
                  <c:v>-1417.1479413254699</c:v>
                </c:pt>
                <c:pt idx="10709">
                  <c:v>-1803.9861797462199</c:v>
                </c:pt>
                <c:pt idx="10710">
                  <c:v>-2169.7460059801801</c:v>
                </c:pt>
                <c:pt idx="10711">
                  <c:v>-2525.0940845648302</c:v>
                </c:pt>
                <c:pt idx="10712">
                  <c:v>-2845.4633161120901</c:v>
                </c:pt>
                <c:pt idx="10713">
                  <c:v>-3129.0153181997098</c:v>
                </c:pt>
                <c:pt idx="10714">
                  <c:v>-3421.2822632668399</c:v>
                </c:pt>
                <c:pt idx="10715">
                  <c:v>-3738.68273180401</c:v>
                </c:pt>
                <c:pt idx="10716">
                  <c:v>-4024.5254320111198</c:v>
                </c:pt>
                <c:pt idx="10717">
                  <c:v>-4302.06609094941</c:v>
                </c:pt>
                <c:pt idx="10718">
                  <c:v>-4616.2930108993096</c:v>
                </c:pt>
                <c:pt idx="10719">
                  <c:v>-4916.3356158234101</c:v>
                </c:pt>
                <c:pt idx="10720">
                  <c:v>-5223.0268474028799</c:v>
                </c:pt>
                <c:pt idx="10721">
                  <c:v>-5529.1911169195801</c:v>
                </c:pt>
                <c:pt idx="10722">
                  <c:v>-5808.1287293215801</c:v>
                </c:pt>
                <c:pt idx="10723">
                  <c:v>-6060.6531345638896</c:v>
                </c:pt>
                <c:pt idx="10724">
                  <c:v>-6296.5573203617496</c:v>
                </c:pt>
                <c:pt idx="10725">
                  <c:v>-6535.3308538683004</c:v>
                </c:pt>
                <c:pt idx="10726">
                  <c:v>-6773.1318519822198</c:v>
                </c:pt>
                <c:pt idx="10727">
                  <c:v>-6995.0093748418703</c:v>
                </c:pt>
                <c:pt idx="10728">
                  <c:v>-7190.6667500882704</c:v>
                </c:pt>
                <c:pt idx="10729">
                  <c:v>-7391.2456315085001</c:v>
                </c:pt>
                <c:pt idx="10730">
                  <c:v>-7634.08150476429</c:v>
                </c:pt>
                <c:pt idx="10731">
                  <c:v>-7880.9633954975798</c:v>
                </c:pt>
                <c:pt idx="10732">
                  <c:v>-8097.9332500254304</c:v>
                </c:pt>
                <c:pt idx="10733">
                  <c:v>-8293.0139952628797</c:v>
                </c:pt>
                <c:pt idx="10734">
                  <c:v>-8427.1629713552302</c:v>
                </c:pt>
                <c:pt idx="10735">
                  <c:v>-8524.9741590843005</c:v>
                </c:pt>
                <c:pt idx="10736">
                  <c:v>-8670.1214061895298</c:v>
                </c:pt>
                <c:pt idx="10737">
                  <c:v>-8863.7293641965098</c:v>
                </c:pt>
                <c:pt idx="10738">
                  <c:v>-9065.6466561050693</c:v>
                </c:pt>
                <c:pt idx="10739">
                  <c:v>-9270.3609690207904</c:v>
                </c:pt>
                <c:pt idx="10740">
                  <c:v>-9457.5955612033304</c:v>
                </c:pt>
                <c:pt idx="10741">
                  <c:v>-9611.5220690490405</c:v>
                </c:pt>
                <c:pt idx="10742">
                  <c:v>-9771.9573095245905</c:v>
                </c:pt>
                <c:pt idx="10743">
                  <c:v>-9928.4505541873805</c:v>
                </c:pt>
                <c:pt idx="10744">
                  <c:v>-10056.481135739499</c:v>
                </c:pt>
                <c:pt idx="10745">
                  <c:v>-10179.218525303901</c:v>
                </c:pt>
                <c:pt idx="10746">
                  <c:v>-10315.2757557652</c:v>
                </c:pt>
                <c:pt idx="10747">
                  <c:v>-10463.726691734</c:v>
                </c:pt>
                <c:pt idx="10748">
                  <c:v>-10603.232291066999</c:v>
                </c:pt>
                <c:pt idx="10749">
                  <c:v>-10727.226386721401</c:v>
                </c:pt>
                <c:pt idx="10750">
                  <c:v>-10859.0208630261</c:v>
                </c:pt>
                <c:pt idx="10751">
                  <c:v>-11008.7542974395</c:v>
                </c:pt>
                <c:pt idx="10752">
                  <c:v>-11152.777347449801</c:v>
                </c:pt>
                <c:pt idx="10753">
                  <c:v>-11289.4863063138</c:v>
                </c:pt>
                <c:pt idx="10754">
                  <c:v>-11423.0300674094</c:v>
                </c:pt>
                <c:pt idx="10755">
                  <c:v>-11570.214947041</c:v>
                </c:pt>
                <c:pt idx="10756">
                  <c:v>-11743.2772789718</c:v>
                </c:pt>
                <c:pt idx="10757">
                  <c:v>-11913.1682073345</c:v>
                </c:pt>
                <c:pt idx="10758">
                  <c:v>-12048.023341844601</c:v>
                </c:pt>
                <c:pt idx="10759">
                  <c:v>-12167.534971799199</c:v>
                </c:pt>
                <c:pt idx="10760">
                  <c:v>-12296.1179603417</c:v>
                </c:pt>
                <c:pt idx="10761">
                  <c:v>-12454.0638320534</c:v>
                </c:pt>
                <c:pt idx="10762">
                  <c:v>-12614.6251572738</c:v>
                </c:pt>
                <c:pt idx="10763">
                  <c:v>-12745.428257952</c:v>
                </c:pt>
                <c:pt idx="10764">
                  <c:v>-12848.2580330932</c:v>
                </c:pt>
                <c:pt idx="10765">
                  <c:v>-12945.7951028593</c:v>
                </c:pt>
                <c:pt idx="10766">
                  <c:v>-13049.8319816079</c:v>
                </c:pt>
                <c:pt idx="10767">
                  <c:v>-13133.997510310201</c:v>
                </c:pt>
                <c:pt idx="10768">
                  <c:v>-13275.9664332676</c:v>
                </c:pt>
                <c:pt idx="10769">
                  <c:v>-13446.681743289901</c:v>
                </c:pt>
                <c:pt idx="10770">
                  <c:v>-13572.378381320999</c:v>
                </c:pt>
                <c:pt idx="10771">
                  <c:v>-13700.5660111941</c:v>
                </c:pt>
                <c:pt idx="10772">
                  <c:v>-13821.109529854701</c:v>
                </c:pt>
                <c:pt idx="10773">
                  <c:v>-13925.405740558101</c:v>
                </c:pt>
                <c:pt idx="10774">
                  <c:v>-14020.431961837499</c:v>
                </c:pt>
                <c:pt idx="10775">
                  <c:v>-14104.4221112873</c:v>
                </c:pt>
                <c:pt idx="10776">
                  <c:v>-14203.110784934001</c:v>
                </c:pt>
                <c:pt idx="10777">
                  <c:v>-14316.4364042126</c:v>
                </c:pt>
                <c:pt idx="10778">
                  <c:v>-14414.5330104769</c:v>
                </c:pt>
                <c:pt idx="10779">
                  <c:v>-14477.691862183599</c:v>
                </c:pt>
                <c:pt idx="10780">
                  <c:v>-14535.078934314901</c:v>
                </c:pt>
                <c:pt idx="10781">
                  <c:v>-14606.326029391999</c:v>
                </c:pt>
                <c:pt idx="10782">
                  <c:v>-14655.8326410588</c:v>
                </c:pt>
                <c:pt idx="10783">
                  <c:v>-14664.2356515094</c:v>
                </c:pt>
                <c:pt idx="10784">
                  <c:v>-14695.922840879501</c:v>
                </c:pt>
                <c:pt idx="10785">
                  <c:v>-14771.0471553302</c:v>
                </c:pt>
                <c:pt idx="10786">
                  <c:v>-14802.252076682</c:v>
                </c:pt>
                <c:pt idx="10787">
                  <c:v>-14823.9238620755</c:v>
                </c:pt>
                <c:pt idx="10788">
                  <c:v>-14850.670153324099</c:v>
                </c:pt>
                <c:pt idx="10789">
                  <c:v>-14854.7208226</c:v>
                </c:pt>
                <c:pt idx="10790">
                  <c:v>-14831.1365690127</c:v>
                </c:pt>
                <c:pt idx="10791">
                  <c:v>-14793.0585966743</c:v>
                </c:pt>
                <c:pt idx="10792">
                  <c:v>-14751.4764065615</c:v>
                </c:pt>
                <c:pt idx="10793">
                  <c:v>-14692.4537065002</c:v>
                </c:pt>
                <c:pt idx="10794">
                  <c:v>-14632.275310442999</c:v>
                </c:pt>
                <c:pt idx="10795">
                  <c:v>-14568.4545386017</c:v>
                </c:pt>
                <c:pt idx="10796">
                  <c:v>-14477.8645041623</c:v>
                </c:pt>
                <c:pt idx="10797">
                  <c:v>-14351.9643867552</c:v>
                </c:pt>
                <c:pt idx="10798">
                  <c:v>-14253.469246631499</c:v>
                </c:pt>
                <c:pt idx="10799">
                  <c:v>-14179.1238671347</c:v>
                </c:pt>
                <c:pt idx="10800">
                  <c:v>-14065.9148546216</c:v>
                </c:pt>
                <c:pt idx="10801">
                  <c:v>-13926.0744710415</c:v>
                </c:pt>
                <c:pt idx="10802">
                  <c:v>-13758.181294490199</c:v>
                </c:pt>
                <c:pt idx="10803">
                  <c:v>-13576.091534983099</c:v>
                </c:pt>
                <c:pt idx="10804">
                  <c:v>-13386.8714194559</c:v>
                </c:pt>
                <c:pt idx="10805">
                  <c:v>-13175.948653693</c:v>
                </c:pt>
                <c:pt idx="10806">
                  <c:v>-12959.966567785201</c:v>
                </c:pt>
                <c:pt idx="10807">
                  <c:v>-12751.308590697899</c:v>
                </c:pt>
                <c:pt idx="10808">
                  <c:v>-12533.5796830413</c:v>
                </c:pt>
                <c:pt idx="10809">
                  <c:v>-12288.613248141601</c:v>
                </c:pt>
                <c:pt idx="10810">
                  <c:v>-12010.020807045399</c:v>
                </c:pt>
                <c:pt idx="10811">
                  <c:v>-11699.66812192</c:v>
                </c:pt>
                <c:pt idx="10812">
                  <c:v>-11328.0725214546</c:v>
                </c:pt>
                <c:pt idx="10813">
                  <c:v>-11037.913645877899</c:v>
                </c:pt>
                <c:pt idx="10814">
                  <c:v>-10821.693007514201</c:v>
                </c:pt>
                <c:pt idx="10815">
                  <c:v>-10535.9824819077</c:v>
                </c:pt>
                <c:pt idx="10816">
                  <c:v>-10227.6386206648</c:v>
                </c:pt>
                <c:pt idx="10817">
                  <c:v>-9899.9960254559992</c:v>
                </c:pt>
                <c:pt idx="10818">
                  <c:v>-9562.1648803068201</c:v>
                </c:pt>
                <c:pt idx="10819">
                  <c:v>-9224.2961883092503</c:v>
                </c:pt>
                <c:pt idx="10820">
                  <c:v>-8905.7846328407904</c:v>
                </c:pt>
                <c:pt idx="10821">
                  <c:v>-8569.4558542552804</c:v>
                </c:pt>
                <c:pt idx="10822">
                  <c:v>-8188.5345928019797</c:v>
                </c:pt>
                <c:pt idx="10823">
                  <c:v>-7797.6512445990702</c:v>
                </c:pt>
                <c:pt idx="10824">
                  <c:v>-7379.4165848898601</c:v>
                </c:pt>
                <c:pt idx="10825">
                  <c:v>-6924.1590251220896</c:v>
                </c:pt>
                <c:pt idx="10826">
                  <c:v>-6473.4536192424703</c:v>
                </c:pt>
                <c:pt idx="10827">
                  <c:v>-6083.5043690605598</c:v>
                </c:pt>
                <c:pt idx="10828">
                  <c:v>-5748.5746800606703</c:v>
                </c:pt>
                <c:pt idx="10829">
                  <c:v>-5411.5346915707396</c:v>
                </c:pt>
                <c:pt idx="10830">
                  <c:v>-5052.6095637560002</c:v>
                </c:pt>
                <c:pt idx="10831">
                  <c:v>-4676.6818188746702</c:v>
                </c:pt>
                <c:pt idx="10832">
                  <c:v>-4260.3225619673703</c:v>
                </c:pt>
                <c:pt idx="10833">
                  <c:v>-3817.53153194791</c:v>
                </c:pt>
                <c:pt idx="10834">
                  <c:v>-3381.5166239108198</c:v>
                </c:pt>
                <c:pt idx="10835">
                  <c:v>-2985.8009495113001</c:v>
                </c:pt>
                <c:pt idx="10836">
                  <c:v>-2610.4531390553998</c:v>
                </c:pt>
                <c:pt idx="10837">
                  <c:v>-2218.32105907084</c:v>
                </c:pt>
                <c:pt idx="10838">
                  <c:v>-1845.4020706696399</c:v>
                </c:pt>
                <c:pt idx="10839">
                  <c:v>-1509.4037149262699</c:v>
                </c:pt>
                <c:pt idx="10840">
                  <c:v>-1175.9429638879899</c:v>
                </c:pt>
                <c:pt idx="10841">
                  <c:v>-823.91709782923795</c:v>
                </c:pt>
                <c:pt idx="10842">
                  <c:v>-489.70727530340298</c:v>
                </c:pt>
                <c:pt idx="10843">
                  <c:v>-157.848164686627</c:v>
                </c:pt>
                <c:pt idx="10844">
                  <c:v>183.306936362107</c:v>
                </c:pt>
                <c:pt idx="10845">
                  <c:v>517.84478595777296</c:v>
                </c:pt>
                <c:pt idx="10846">
                  <c:v>864.40643173630804</c:v>
                </c:pt>
                <c:pt idx="10847">
                  <c:v>1217.81389070511</c:v>
                </c:pt>
                <c:pt idx="10848">
                  <c:v>1548.9898811957401</c:v>
                </c:pt>
                <c:pt idx="10849">
                  <c:v>1859.7308867437901</c:v>
                </c:pt>
                <c:pt idx="10850">
                  <c:v>2145.3473101254299</c:v>
                </c:pt>
                <c:pt idx="10851">
                  <c:v>2408.9024206167901</c:v>
                </c:pt>
                <c:pt idx="10852">
                  <c:v>2660.0679445763799</c:v>
                </c:pt>
                <c:pt idx="10853">
                  <c:v>2891.9261068301798</c:v>
                </c:pt>
                <c:pt idx="10854">
                  <c:v>3114.1298085251701</c:v>
                </c:pt>
                <c:pt idx="10855">
                  <c:v>3325.72637380995</c:v>
                </c:pt>
                <c:pt idx="10856">
                  <c:v>3513.6407860025101</c:v>
                </c:pt>
                <c:pt idx="10857">
                  <c:v>3667.72751923951</c:v>
                </c:pt>
                <c:pt idx="10858">
                  <c:v>3845.4207239618499</c:v>
                </c:pt>
                <c:pt idx="10859">
                  <c:v>4050.9960621691598</c:v>
                </c:pt>
                <c:pt idx="10860">
                  <c:v>4222.1465271643201</c:v>
                </c:pt>
                <c:pt idx="10861">
                  <c:v>4400.9282568056096</c:v>
                </c:pt>
                <c:pt idx="10862">
                  <c:v>4565.67904684103</c:v>
                </c:pt>
                <c:pt idx="10863">
                  <c:v>4698.0818693643896</c:v>
                </c:pt>
                <c:pt idx="10864">
                  <c:v>4839.1239395702596</c:v>
                </c:pt>
                <c:pt idx="10865">
                  <c:v>4965.7440267438096</c:v>
                </c:pt>
                <c:pt idx="10866">
                  <c:v>5056.6394287384601</c:v>
                </c:pt>
                <c:pt idx="10867">
                  <c:v>5122.6006604907197</c:v>
                </c:pt>
                <c:pt idx="10868">
                  <c:v>5165.1437276541201</c:v>
                </c:pt>
                <c:pt idx="10869">
                  <c:v>5210.4575709136698</c:v>
                </c:pt>
                <c:pt idx="10870">
                  <c:v>5281.6794870410504</c:v>
                </c:pt>
                <c:pt idx="10871">
                  <c:v>5348.9269531729797</c:v>
                </c:pt>
                <c:pt idx="10872">
                  <c:v>5364.1849406316296</c:v>
                </c:pt>
                <c:pt idx="10873">
                  <c:v>5361.3051169308301</c:v>
                </c:pt>
                <c:pt idx="10874">
                  <c:v>5386.2954651054097</c:v>
                </c:pt>
                <c:pt idx="10875">
                  <c:v>5406.4295869507996</c:v>
                </c:pt>
                <c:pt idx="10876">
                  <c:v>5406.8617837355296</c:v>
                </c:pt>
                <c:pt idx="10877">
                  <c:v>5389.8795499739099</c:v>
                </c:pt>
                <c:pt idx="10878">
                  <c:v>5366.5539083338899</c:v>
                </c:pt>
                <c:pt idx="10879">
                  <c:v>5327.8920317764396</c:v>
                </c:pt>
                <c:pt idx="10880">
                  <c:v>5283.8562313553002</c:v>
                </c:pt>
                <c:pt idx="10881">
                  <c:v>5255.0949232685398</c:v>
                </c:pt>
                <c:pt idx="10882">
                  <c:v>5235.32810073377</c:v>
                </c:pt>
                <c:pt idx="10883">
                  <c:v>5210.7401079716501</c:v>
                </c:pt>
                <c:pt idx="10884">
                  <c:v>5182.1018923619204</c:v>
                </c:pt>
                <c:pt idx="10885">
                  <c:v>5163.7768742379703</c:v>
                </c:pt>
                <c:pt idx="10886">
                  <c:v>5157.26314096231</c:v>
                </c:pt>
                <c:pt idx="10887">
                  <c:v>5090.2366979846602</c:v>
                </c:pt>
                <c:pt idx="10888">
                  <c:v>4981.0321864690504</c:v>
                </c:pt>
                <c:pt idx="10889">
                  <c:v>4896.5894726467104</c:v>
                </c:pt>
                <c:pt idx="10890">
                  <c:v>4811.52624334967</c:v>
                </c:pt>
                <c:pt idx="10891">
                  <c:v>4750.33226295234</c:v>
                </c:pt>
                <c:pt idx="10892">
                  <c:v>4702.1330885805501</c:v>
                </c:pt>
                <c:pt idx="10893">
                  <c:v>4636.9773749796605</c:v>
                </c:pt>
                <c:pt idx="10894">
                  <c:v>4562.9703274148496</c:v>
                </c:pt>
                <c:pt idx="10895">
                  <c:v>4465.2783031082899</c:v>
                </c:pt>
                <c:pt idx="10896">
                  <c:v>4368.23777112069</c:v>
                </c:pt>
                <c:pt idx="10897">
                  <c:v>4297.5391988621004</c:v>
                </c:pt>
                <c:pt idx="10898">
                  <c:v>4250.6260303854797</c:v>
                </c:pt>
                <c:pt idx="10899">
                  <c:v>4232.1900362633096</c:v>
                </c:pt>
                <c:pt idx="10900">
                  <c:v>4198.7834454575004</c:v>
                </c:pt>
                <c:pt idx="10901">
                  <c:v>4128.1347109599601</c:v>
                </c:pt>
                <c:pt idx="10902">
                  <c:v>4062.1037800582399</c:v>
                </c:pt>
                <c:pt idx="10903">
                  <c:v>3977.9357519335799</c:v>
                </c:pt>
                <c:pt idx="10904">
                  <c:v>3868.7657490721699</c:v>
                </c:pt>
                <c:pt idx="10905">
                  <c:v>3775.8696645742498</c:v>
                </c:pt>
                <c:pt idx="10906">
                  <c:v>3696.4375608898899</c:v>
                </c:pt>
                <c:pt idx="10907">
                  <c:v>3624.47309024161</c:v>
                </c:pt>
                <c:pt idx="10908">
                  <c:v>3558.6519729196898</c:v>
                </c:pt>
                <c:pt idx="10909">
                  <c:v>3514.6787689427401</c:v>
                </c:pt>
                <c:pt idx="10910">
                  <c:v>3492.6075215231099</c:v>
                </c:pt>
                <c:pt idx="10911">
                  <c:v>3472.1156189625699</c:v>
                </c:pt>
                <c:pt idx="10912">
                  <c:v>3443.3046637775501</c:v>
                </c:pt>
                <c:pt idx="10913">
                  <c:v>3402.4674647881302</c:v>
                </c:pt>
                <c:pt idx="10914">
                  <c:v>3360.2896910998602</c:v>
                </c:pt>
                <c:pt idx="10915">
                  <c:v>3318.1940530790598</c:v>
                </c:pt>
                <c:pt idx="10916">
                  <c:v>3258.3612335663402</c:v>
                </c:pt>
                <c:pt idx="10917">
                  <c:v>3200.3752799857698</c:v>
                </c:pt>
                <c:pt idx="10918">
                  <c:v>3142.6220937162002</c:v>
                </c:pt>
                <c:pt idx="10919">
                  <c:v>3080.2849549826401</c:v>
                </c:pt>
                <c:pt idx="10920">
                  <c:v>3024.5979352828799</c:v>
                </c:pt>
                <c:pt idx="10921">
                  <c:v>2977.3436042315402</c:v>
                </c:pt>
                <c:pt idx="10922">
                  <c:v>2954.0666860661499</c:v>
                </c:pt>
                <c:pt idx="10923">
                  <c:v>2945.67055570005</c:v>
                </c:pt>
                <c:pt idx="10924">
                  <c:v>2908.18497546862</c:v>
                </c:pt>
                <c:pt idx="10925">
                  <c:v>2873.5811900010399</c:v>
                </c:pt>
                <c:pt idx="10926">
                  <c:v>2838.3613200499199</c:v>
                </c:pt>
                <c:pt idx="10927">
                  <c:v>2761.0023522614501</c:v>
                </c:pt>
                <c:pt idx="10928">
                  <c:v>2692.2202462374898</c:v>
                </c:pt>
                <c:pt idx="10929">
                  <c:v>2659.5686450737098</c:v>
                </c:pt>
                <c:pt idx="10930">
                  <c:v>2633.16829961954</c:v>
                </c:pt>
                <c:pt idx="10931">
                  <c:v>2586.74154049049</c:v>
                </c:pt>
                <c:pt idx="10932">
                  <c:v>2511.5026667327902</c:v>
                </c:pt>
                <c:pt idx="10933">
                  <c:v>2439.0368466986301</c:v>
                </c:pt>
                <c:pt idx="10934">
                  <c:v>2388.4827159003398</c:v>
                </c:pt>
                <c:pt idx="10935">
                  <c:v>2329.2099592811501</c:v>
                </c:pt>
                <c:pt idx="10936">
                  <c:v>2255.4224509372698</c:v>
                </c:pt>
                <c:pt idx="10937">
                  <c:v>2188.9812999322198</c:v>
                </c:pt>
                <c:pt idx="10938">
                  <c:v>2137.8232380081699</c:v>
                </c:pt>
                <c:pt idx="10939">
                  <c:v>2063.6630651391501</c:v>
                </c:pt>
                <c:pt idx="10940">
                  <c:v>1979.7447478936799</c:v>
                </c:pt>
                <c:pt idx="10941">
                  <c:v>1905.5763161438799</c:v>
                </c:pt>
                <c:pt idx="10942">
                  <c:v>1827.1053634964901</c:v>
                </c:pt>
                <c:pt idx="10943">
                  <c:v>1742.5684113685199</c:v>
                </c:pt>
                <c:pt idx="10944">
                  <c:v>1644.98268875554</c:v>
                </c:pt>
                <c:pt idx="10945">
                  <c:v>1535.81014913336</c:v>
                </c:pt>
                <c:pt idx="10946">
                  <c:v>1421.9535149173701</c:v>
                </c:pt>
                <c:pt idx="10947">
                  <c:v>1275.5462534352901</c:v>
                </c:pt>
                <c:pt idx="10948">
                  <c:v>1104.55222755571</c:v>
                </c:pt>
                <c:pt idx="10949">
                  <c:v>947.45852641386398</c:v>
                </c:pt>
                <c:pt idx="10950">
                  <c:v>818.36011645514304</c:v>
                </c:pt>
                <c:pt idx="10951">
                  <c:v>686.52078540405103</c:v>
                </c:pt>
                <c:pt idx="10952">
                  <c:v>536.62549767910298</c:v>
                </c:pt>
                <c:pt idx="10953">
                  <c:v>392.33411714406498</c:v>
                </c:pt>
                <c:pt idx="10954">
                  <c:v>219.84854081901199</c:v>
                </c:pt>
                <c:pt idx="10955">
                  <c:v>15.6561193005339</c:v>
                </c:pt>
                <c:pt idx="10956">
                  <c:v>-174.20646897877501</c:v>
                </c:pt>
                <c:pt idx="10957">
                  <c:v>-330.98990371389402</c:v>
                </c:pt>
                <c:pt idx="10958">
                  <c:v>-480.27665096458298</c:v>
                </c:pt>
                <c:pt idx="10959">
                  <c:v>-642.75010330091004</c:v>
                </c:pt>
                <c:pt idx="10960">
                  <c:v>-812.700984675428</c:v>
                </c:pt>
                <c:pt idx="10961">
                  <c:v>-977.84842759290996</c:v>
                </c:pt>
                <c:pt idx="10962">
                  <c:v>-1131.4464885452201</c:v>
                </c:pt>
                <c:pt idx="10963">
                  <c:v>-1306.88609505471</c:v>
                </c:pt>
                <c:pt idx="10964">
                  <c:v>-1514.30430058964</c:v>
                </c:pt>
                <c:pt idx="10965">
                  <c:v>-1708.49930384297</c:v>
                </c:pt>
                <c:pt idx="10966">
                  <c:v>-1868.4287380075</c:v>
                </c:pt>
                <c:pt idx="10967">
                  <c:v>-2018.0506373017799</c:v>
                </c:pt>
                <c:pt idx="10968">
                  <c:v>-2188.0866338173</c:v>
                </c:pt>
                <c:pt idx="10969">
                  <c:v>-2389.5838288261102</c:v>
                </c:pt>
                <c:pt idx="10970">
                  <c:v>-2579.7561816704701</c:v>
                </c:pt>
                <c:pt idx="10971">
                  <c:v>-2727.4154243806602</c:v>
                </c:pt>
                <c:pt idx="10972">
                  <c:v>-2872.2846682069999</c:v>
                </c:pt>
                <c:pt idx="10973">
                  <c:v>-3029.0001303803201</c:v>
                </c:pt>
                <c:pt idx="10974">
                  <c:v>-3168.0406280227098</c:v>
                </c:pt>
                <c:pt idx="10975">
                  <c:v>-3277.1153207786301</c:v>
                </c:pt>
                <c:pt idx="10976">
                  <c:v>-3398.4657104938801</c:v>
                </c:pt>
                <c:pt idx="10977">
                  <c:v>-3529.2894783623201</c:v>
                </c:pt>
                <c:pt idx="10978">
                  <c:v>-3638.4822159672299</c:v>
                </c:pt>
                <c:pt idx="10979">
                  <c:v>-3729.18997575714</c:v>
                </c:pt>
                <c:pt idx="10980">
                  <c:v>-3861.8096948293801</c:v>
                </c:pt>
                <c:pt idx="10981">
                  <c:v>-4010.7033941756699</c:v>
                </c:pt>
                <c:pt idx="10982">
                  <c:v>-4111.6105086187699</c:v>
                </c:pt>
                <c:pt idx="10983">
                  <c:v>-4180.6200539114197</c:v>
                </c:pt>
                <c:pt idx="10984">
                  <c:v>-4190.8770919881699</c:v>
                </c:pt>
                <c:pt idx="10985">
                  <c:v>-4168.5967380101201</c:v>
                </c:pt>
                <c:pt idx="10986">
                  <c:v>-4173.9564726513199</c:v>
                </c:pt>
                <c:pt idx="10987">
                  <c:v>-4196.4353617895704</c:v>
                </c:pt>
                <c:pt idx="10988">
                  <c:v>-4247.2629585346303</c:v>
                </c:pt>
                <c:pt idx="10989">
                  <c:v>-4294.6980440748102</c:v>
                </c:pt>
                <c:pt idx="10990">
                  <c:v>-4303.6075411306902</c:v>
                </c:pt>
                <c:pt idx="10991">
                  <c:v>-4269.0043276954202</c:v>
                </c:pt>
                <c:pt idx="10992">
                  <c:v>-4225.6719146915402</c:v>
                </c:pt>
                <c:pt idx="10993">
                  <c:v>-4182.0297508664198</c:v>
                </c:pt>
                <c:pt idx="10994">
                  <c:v>-4105.76851030748</c:v>
                </c:pt>
                <c:pt idx="10995">
                  <c:v>-4021.1694311660599</c:v>
                </c:pt>
                <c:pt idx="10996">
                  <c:v>-3935.3647725237001</c:v>
                </c:pt>
                <c:pt idx="10997">
                  <c:v>-3848.1715756793601</c:v>
                </c:pt>
                <c:pt idx="10998">
                  <c:v>-3763.4770434766401</c:v>
                </c:pt>
                <c:pt idx="10999">
                  <c:v>-3672.8624934916102</c:v>
                </c:pt>
                <c:pt idx="11000">
                  <c:v>-3563.72851706457</c:v>
                </c:pt>
                <c:pt idx="11001">
                  <c:v>-3434.7375084617402</c:v>
                </c:pt>
                <c:pt idx="11002">
                  <c:v>-3285.7484988030501</c:v>
                </c:pt>
                <c:pt idx="11003">
                  <c:v>-3044.60106851504</c:v>
                </c:pt>
                <c:pt idx="11004">
                  <c:v>-2765.8089607495499</c:v>
                </c:pt>
                <c:pt idx="11005">
                  <c:v>-2541.0256002925098</c:v>
                </c:pt>
                <c:pt idx="11006">
                  <c:v>-2320.8933779141498</c:v>
                </c:pt>
                <c:pt idx="11007">
                  <c:v>-2101.5276895810298</c:v>
                </c:pt>
                <c:pt idx="11008">
                  <c:v>-1890.06295483134</c:v>
                </c:pt>
                <c:pt idx="11009">
                  <c:v>-1686.4638101436001</c:v>
                </c:pt>
                <c:pt idx="11010">
                  <c:v>-1441.00209253239</c:v>
                </c:pt>
                <c:pt idx="11011">
                  <c:v>-1144.8380256519599</c:v>
                </c:pt>
                <c:pt idx="11012">
                  <c:v>-827.64238660987598</c:v>
                </c:pt>
                <c:pt idx="11013">
                  <c:v>-486.78690210849498</c:v>
                </c:pt>
                <c:pt idx="11014">
                  <c:v>-140.67333390299001</c:v>
                </c:pt>
                <c:pt idx="11015">
                  <c:v>185.51288755091201</c:v>
                </c:pt>
                <c:pt idx="11016">
                  <c:v>482.58574092055397</c:v>
                </c:pt>
                <c:pt idx="11017">
                  <c:v>700.18770874568895</c:v>
                </c:pt>
                <c:pt idx="11018">
                  <c:v>858.62210654691899</c:v>
                </c:pt>
                <c:pt idx="11019">
                  <c:v>1046.2558779139199</c:v>
                </c:pt>
                <c:pt idx="11020">
                  <c:v>1278.19334622068</c:v>
                </c:pt>
                <c:pt idx="11021">
                  <c:v>1686.7777909833501</c:v>
                </c:pt>
                <c:pt idx="11022">
                  <c:v>2197.95470279643</c:v>
                </c:pt>
                <c:pt idx="11023">
                  <c:v>2603.3226423476099</c:v>
                </c:pt>
                <c:pt idx="11024">
                  <c:v>2944.4594059057999</c:v>
                </c:pt>
                <c:pt idx="11025">
                  <c:v>3246.6335347631998</c:v>
                </c:pt>
                <c:pt idx="11026">
                  <c:v>3512.1510849025499</c:v>
                </c:pt>
                <c:pt idx="11027">
                  <c:v>3767.7548782181102</c:v>
                </c:pt>
                <c:pt idx="11028">
                  <c:v>4044.56617881888</c:v>
                </c:pt>
                <c:pt idx="11029">
                  <c:v>4331.5383142640203</c:v>
                </c:pt>
                <c:pt idx="11030">
                  <c:v>4594.2413861859304</c:v>
                </c:pt>
                <c:pt idx="11031">
                  <c:v>4834.7391465283299</c:v>
                </c:pt>
                <c:pt idx="11032">
                  <c:v>5093.3510867550403</c:v>
                </c:pt>
                <c:pt idx="11033">
                  <c:v>5360.10388229407</c:v>
                </c:pt>
                <c:pt idx="11034">
                  <c:v>5599.4510473399196</c:v>
                </c:pt>
                <c:pt idx="11035">
                  <c:v>5814.1384225069396</c:v>
                </c:pt>
                <c:pt idx="11036">
                  <c:v>6028.8675095111603</c:v>
                </c:pt>
                <c:pt idx="11037">
                  <c:v>6266.7552036046</c:v>
                </c:pt>
                <c:pt idx="11038">
                  <c:v>6473.3860860600598</c:v>
                </c:pt>
                <c:pt idx="11039">
                  <c:v>6591.85639565783</c:v>
                </c:pt>
                <c:pt idx="11040">
                  <c:v>6721.8489394757698</c:v>
                </c:pt>
                <c:pt idx="11041">
                  <c:v>6888.6637569405902</c:v>
                </c:pt>
                <c:pt idx="11042">
                  <c:v>7032.9933189532703</c:v>
                </c:pt>
                <c:pt idx="11043">
                  <c:v>7167.6103089108501</c:v>
                </c:pt>
                <c:pt idx="11044">
                  <c:v>7283.62895357454</c:v>
                </c:pt>
                <c:pt idx="11045">
                  <c:v>7375.5448710974497</c:v>
                </c:pt>
                <c:pt idx="11046">
                  <c:v>7451.4924406162199</c:v>
                </c:pt>
                <c:pt idx="11047">
                  <c:v>7509.2169251139403</c:v>
                </c:pt>
                <c:pt idx="11048">
                  <c:v>7543.5446083896204</c:v>
                </c:pt>
                <c:pt idx="11049">
                  <c:v>7577.60271708658</c:v>
                </c:pt>
                <c:pt idx="11050">
                  <c:v>7623.7960963354499</c:v>
                </c:pt>
                <c:pt idx="11051">
                  <c:v>7606.1036843792399</c:v>
                </c:pt>
                <c:pt idx="11052">
                  <c:v>7545.9824343036798</c:v>
                </c:pt>
                <c:pt idx="11053">
                  <c:v>7496.8037043342201</c:v>
                </c:pt>
                <c:pt idx="11054">
                  <c:v>7415.9823128825901</c:v>
                </c:pt>
                <c:pt idx="11055">
                  <c:v>7340.5846374225302</c:v>
                </c:pt>
                <c:pt idx="11056">
                  <c:v>7296.1269175496</c:v>
                </c:pt>
                <c:pt idx="11057">
                  <c:v>7246.3362543921103</c:v>
                </c:pt>
                <c:pt idx="11058">
                  <c:v>7168.0805938733702</c:v>
                </c:pt>
                <c:pt idx="11059">
                  <c:v>7039.3782853672001</c:v>
                </c:pt>
                <c:pt idx="11060">
                  <c:v>6876.2256596731804</c:v>
                </c:pt>
                <c:pt idx="11061">
                  <c:v>6709.5675218370498</c:v>
                </c:pt>
                <c:pt idx="11062">
                  <c:v>6531.8474831189296</c:v>
                </c:pt>
                <c:pt idx="11063">
                  <c:v>6360.7440478714097</c:v>
                </c:pt>
                <c:pt idx="11064">
                  <c:v>6204.0148631823904</c:v>
                </c:pt>
                <c:pt idx="11065">
                  <c:v>6049.7914337099101</c:v>
                </c:pt>
                <c:pt idx="11066">
                  <c:v>5869.7705912881202</c:v>
                </c:pt>
                <c:pt idx="11067">
                  <c:v>5658.7964945741596</c:v>
                </c:pt>
                <c:pt idx="11068">
                  <c:v>5435.2436394761999</c:v>
                </c:pt>
                <c:pt idx="11069">
                  <c:v>5189.5997523619899</c:v>
                </c:pt>
                <c:pt idx="11070">
                  <c:v>4953.2593019586602</c:v>
                </c:pt>
                <c:pt idx="11071">
                  <c:v>4744.2726346832196</c:v>
                </c:pt>
                <c:pt idx="11072">
                  <c:v>4527.0952341166303</c:v>
                </c:pt>
                <c:pt idx="11073">
                  <c:v>4279.2177122277499</c:v>
                </c:pt>
                <c:pt idx="11074">
                  <c:v>4035.0920946882702</c:v>
                </c:pt>
                <c:pt idx="11075">
                  <c:v>3839.6294470755602</c:v>
                </c:pt>
                <c:pt idx="11076">
                  <c:v>3666.4285173466301</c:v>
                </c:pt>
                <c:pt idx="11077">
                  <c:v>3431.4097222811502</c:v>
                </c:pt>
                <c:pt idx="11078">
                  <c:v>3188.3310980224901</c:v>
                </c:pt>
                <c:pt idx="11079">
                  <c:v>2997.3790463909099</c:v>
                </c:pt>
                <c:pt idx="11080">
                  <c:v>2781.8447639289602</c:v>
                </c:pt>
                <c:pt idx="11081">
                  <c:v>2536.4005900758102</c:v>
                </c:pt>
                <c:pt idx="11082">
                  <c:v>2306.11484086366</c:v>
                </c:pt>
                <c:pt idx="11083">
                  <c:v>2111.22472773765</c:v>
                </c:pt>
                <c:pt idx="11084">
                  <c:v>1903.6158781532799</c:v>
                </c:pt>
                <c:pt idx="11085">
                  <c:v>1706.48677283602</c:v>
                </c:pt>
                <c:pt idx="11086">
                  <c:v>1553.85927494618</c:v>
                </c:pt>
                <c:pt idx="11087">
                  <c:v>1426.89162896273</c:v>
                </c:pt>
                <c:pt idx="11088">
                  <c:v>1296.0315806502499</c:v>
                </c:pt>
                <c:pt idx="11089">
                  <c:v>1157.6623876921101</c:v>
                </c:pt>
                <c:pt idx="11090">
                  <c:v>1024.34786958738</c:v>
                </c:pt>
                <c:pt idx="11091">
                  <c:v>899.37258268358198</c:v>
                </c:pt>
                <c:pt idx="11092">
                  <c:v>789.28688114126498</c:v>
                </c:pt>
                <c:pt idx="11093">
                  <c:v>698.662794530013</c:v>
                </c:pt>
                <c:pt idx="11094">
                  <c:v>618.02276915208802</c:v>
                </c:pt>
                <c:pt idx="11095">
                  <c:v>538.162173016564</c:v>
                </c:pt>
                <c:pt idx="11096">
                  <c:v>481.32062447079301</c:v>
                </c:pt>
                <c:pt idx="11097">
                  <c:v>452.67863984779098</c:v>
                </c:pt>
                <c:pt idx="11098">
                  <c:v>436.109056590428</c:v>
                </c:pt>
                <c:pt idx="11099">
                  <c:v>442.10122574847998</c:v>
                </c:pt>
                <c:pt idx="11100">
                  <c:v>467.848829743973</c:v>
                </c:pt>
                <c:pt idx="11101">
                  <c:v>492.418952249298</c:v>
                </c:pt>
                <c:pt idx="11102">
                  <c:v>518.35688433720895</c:v>
                </c:pt>
                <c:pt idx="11103">
                  <c:v>596.53286740863405</c:v>
                </c:pt>
                <c:pt idx="11104">
                  <c:v>693.52764173683897</c:v>
                </c:pt>
                <c:pt idx="11105">
                  <c:v>774.007263683509</c:v>
                </c:pt>
                <c:pt idx="11106">
                  <c:v>878.64758276959003</c:v>
                </c:pt>
                <c:pt idx="11107">
                  <c:v>1012.97602832265</c:v>
                </c:pt>
                <c:pt idx="11108">
                  <c:v>1169.67126980538</c:v>
                </c:pt>
                <c:pt idx="11109">
                  <c:v>1326.3432367466801</c:v>
                </c:pt>
                <c:pt idx="11110">
                  <c:v>1474.0265562714701</c:v>
                </c:pt>
                <c:pt idx="11111">
                  <c:v>1626.57060385863</c:v>
                </c:pt>
                <c:pt idx="11112">
                  <c:v>1856.7002189222301</c:v>
                </c:pt>
                <c:pt idx="11113">
                  <c:v>2140.90130875154</c:v>
                </c:pt>
                <c:pt idx="11114">
                  <c:v>2334.0545379027099</c:v>
                </c:pt>
                <c:pt idx="11115">
                  <c:v>2530.82959585042</c:v>
                </c:pt>
                <c:pt idx="11116">
                  <c:v>2816.7409786809999</c:v>
                </c:pt>
                <c:pt idx="11117">
                  <c:v>3095.8731699356099</c:v>
                </c:pt>
                <c:pt idx="11118">
                  <c:v>3405.9858854146501</c:v>
                </c:pt>
                <c:pt idx="11119">
                  <c:v>3718.6246570900898</c:v>
                </c:pt>
                <c:pt idx="11120">
                  <c:v>4022.5635919370802</c:v>
                </c:pt>
                <c:pt idx="11121">
                  <c:v>4368.9541570424899</c:v>
                </c:pt>
                <c:pt idx="11122">
                  <c:v>4702.3072256614296</c:v>
                </c:pt>
                <c:pt idx="11123">
                  <c:v>5010.9972684674603</c:v>
                </c:pt>
                <c:pt idx="11124">
                  <c:v>5340.2806977765204</c:v>
                </c:pt>
                <c:pt idx="11125">
                  <c:v>5689.7498573307703</c:v>
                </c:pt>
                <c:pt idx="11126">
                  <c:v>5974.6265447893302</c:v>
                </c:pt>
                <c:pt idx="11127">
                  <c:v>6209.4912310523596</c:v>
                </c:pt>
                <c:pt idx="11128">
                  <c:v>6489.9612133596302</c:v>
                </c:pt>
                <c:pt idx="11129">
                  <c:v>6836.5444184049602</c:v>
                </c:pt>
                <c:pt idx="11130">
                  <c:v>7182.0829679072103</c:v>
                </c:pt>
                <c:pt idx="11131">
                  <c:v>7490.87633014321</c:v>
                </c:pt>
                <c:pt idx="11132">
                  <c:v>7833.6897471319598</c:v>
                </c:pt>
                <c:pt idx="11133">
                  <c:v>8160.6100787629202</c:v>
                </c:pt>
                <c:pt idx="11134">
                  <c:v>8468.7025839948892</c:v>
                </c:pt>
                <c:pt idx="11135">
                  <c:v>8773.84428249343</c:v>
                </c:pt>
                <c:pt idx="11136">
                  <c:v>9054.1769772740408</c:v>
                </c:pt>
                <c:pt idx="11137">
                  <c:v>9329.4281234693608</c:v>
                </c:pt>
                <c:pt idx="11138">
                  <c:v>9581.69193140682</c:v>
                </c:pt>
                <c:pt idx="11139">
                  <c:v>9795.5584774031704</c:v>
                </c:pt>
                <c:pt idx="11140">
                  <c:v>10010.656775878</c:v>
                </c:pt>
                <c:pt idx="11141">
                  <c:v>10261.161418109399</c:v>
                </c:pt>
                <c:pt idx="11142">
                  <c:v>10517.951867194301</c:v>
                </c:pt>
                <c:pt idx="11143">
                  <c:v>10743.283185340801</c:v>
                </c:pt>
                <c:pt idx="11144">
                  <c:v>10994.472657122</c:v>
                </c:pt>
                <c:pt idx="11145">
                  <c:v>11198.064481289301</c:v>
                </c:pt>
                <c:pt idx="11146">
                  <c:v>11301.266913322001</c:v>
                </c:pt>
                <c:pt idx="11147">
                  <c:v>11375.2662881284</c:v>
                </c:pt>
                <c:pt idx="11148">
                  <c:v>11460.9709290922</c:v>
                </c:pt>
                <c:pt idx="11149">
                  <c:v>11576.3177401883</c:v>
                </c:pt>
                <c:pt idx="11150">
                  <c:v>11666.495546923799</c:v>
                </c:pt>
                <c:pt idx="11151">
                  <c:v>11694.057793398601</c:v>
                </c:pt>
                <c:pt idx="11152">
                  <c:v>11710.0091893563</c:v>
                </c:pt>
                <c:pt idx="11153">
                  <c:v>11765.1098097223</c:v>
                </c:pt>
                <c:pt idx="11154">
                  <c:v>11822.675739482</c:v>
                </c:pt>
                <c:pt idx="11155">
                  <c:v>11870.7811712027</c:v>
                </c:pt>
                <c:pt idx="11156">
                  <c:v>11885.727552111501</c:v>
                </c:pt>
                <c:pt idx="11157">
                  <c:v>11864.412937831899</c:v>
                </c:pt>
                <c:pt idx="11158">
                  <c:v>11832.538867359999</c:v>
                </c:pt>
                <c:pt idx="11159">
                  <c:v>11788.889315292899</c:v>
                </c:pt>
                <c:pt idx="11160">
                  <c:v>11751.426194842999</c:v>
                </c:pt>
                <c:pt idx="11161">
                  <c:v>11724.7906670953</c:v>
                </c:pt>
                <c:pt idx="11162">
                  <c:v>11704.7291314257</c:v>
                </c:pt>
                <c:pt idx="11163">
                  <c:v>11557.220217452599</c:v>
                </c:pt>
                <c:pt idx="11164">
                  <c:v>11322.5170236634</c:v>
                </c:pt>
                <c:pt idx="11165">
                  <c:v>11154.703276520901</c:v>
                </c:pt>
                <c:pt idx="11166">
                  <c:v>11013.7811875758</c:v>
                </c:pt>
                <c:pt idx="11167">
                  <c:v>10883.0812139844</c:v>
                </c:pt>
                <c:pt idx="11168">
                  <c:v>10768.0303651044</c:v>
                </c:pt>
                <c:pt idx="11169">
                  <c:v>10680.2295154164</c:v>
                </c:pt>
                <c:pt idx="11170">
                  <c:v>10549.1974574913</c:v>
                </c:pt>
                <c:pt idx="11171">
                  <c:v>10335.3769397381</c:v>
                </c:pt>
                <c:pt idx="11172">
                  <c:v>10100.2564283633</c:v>
                </c:pt>
                <c:pt idx="11173">
                  <c:v>9897.3450446859406</c:v>
                </c:pt>
                <c:pt idx="11174">
                  <c:v>9680.33224952005</c:v>
                </c:pt>
                <c:pt idx="11175">
                  <c:v>9394.30144534588</c:v>
                </c:pt>
                <c:pt idx="11176">
                  <c:v>9078.6805514868793</c:v>
                </c:pt>
                <c:pt idx="11177">
                  <c:v>8793.9900597777705</c:v>
                </c:pt>
                <c:pt idx="11178">
                  <c:v>8612.2726114543802</c:v>
                </c:pt>
                <c:pt idx="11179">
                  <c:v>8476.4064298153098</c:v>
                </c:pt>
                <c:pt idx="11180">
                  <c:v>8278.7054661088496</c:v>
                </c:pt>
                <c:pt idx="11181">
                  <c:v>8055.23380903611</c:v>
                </c:pt>
                <c:pt idx="11182">
                  <c:v>7802.5794863413903</c:v>
                </c:pt>
                <c:pt idx="11183">
                  <c:v>7542.49254931424</c:v>
                </c:pt>
                <c:pt idx="11184">
                  <c:v>7293.5772702758604</c:v>
                </c:pt>
                <c:pt idx="11185">
                  <c:v>7042.00030582822</c:v>
                </c:pt>
                <c:pt idx="11186">
                  <c:v>6780.66862914793</c:v>
                </c:pt>
                <c:pt idx="11187">
                  <c:v>6529.4724998362899</c:v>
                </c:pt>
                <c:pt idx="11188">
                  <c:v>6307.57707031265</c:v>
                </c:pt>
                <c:pt idx="11189">
                  <c:v>6064.8180091281201</c:v>
                </c:pt>
                <c:pt idx="11190">
                  <c:v>5781.2890709861304</c:v>
                </c:pt>
                <c:pt idx="11191">
                  <c:v>5499.0442909031199</c:v>
                </c:pt>
                <c:pt idx="11192">
                  <c:v>5231.0961938211103</c:v>
                </c:pt>
                <c:pt idx="11193">
                  <c:v>4968.7019133221702</c:v>
                </c:pt>
                <c:pt idx="11194">
                  <c:v>4740.9155076926299</c:v>
                </c:pt>
                <c:pt idx="11195">
                  <c:v>4562.5014251632801</c:v>
                </c:pt>
                <c:pt idx="11196">
                  <c:v>4389.7653095743099</c:v>
                </c:pt>
                <c:pt idx="11197">
                  <c:v>4209.6347678664997</c:v>
                </c:pt>
                <c:pt idx="11198">
                  <c:v>4016.3986254408801</c:v>
                </c:pt>
                <c:pt idx="11199">
                  <c:v>3822.5339138930899</c:v>
                </c:pt>
                <c:pt idx="11200">
                  <c:v>3723.9987715624602</c:v>
                </c:pt>
                <c:pt idx="11201">
                  <c:v>3582.12258230928</c:v>
                </c:pt>
                <c:pt idx="11202">
                  <c:v>3321.7163866339401</c:v>
                </c:pt>
                <c:pt idx="11203">
                  <c:v>3120.1467688382099</c:v>
                </c:pt>
                <c:pt idx="11204">
                  <c:v>2942.39792553497</c:v>
                </c:pt>
                <c:pt idx="11205">
                  <c:v>2772.2639928438198</c:v>
                </c:pt>
                <c:pt idx="11206">
                  <c:v>2629.1887395076601</c:v>
                </c:pt>
                <c:pt idx="11207">
                  <c:v>2537.58950068484</c:v>
                </c:pt>
                <c:pt idx="11208">
                  <c:v>2467.22928133299</c:v>
                </c:pt>
                <c:pt idx="11209">
                  <c:v>2371.3294238967301</c:v>
                </c:pt>
                <c:pt idx="11210">
                  <c:v>2266.6987758182499</c:v>
                </c:pt>
                <c:pt idx="11211">
                  <c:v>2155.8737355941198</c:v>
                </c:pt>
                <c:pt idx="11212">
                  <c:v>2055.30175901337</c:v>
                </c:pt>
                <c:pt idx="11213">
                  <c:v>1984.34297585431</c:v>
                </c:pt>
                <c:pt idx="11214">
                  <c:v>1934.72037824522</c:v>
                </c:pt>
                <c:pt idx="11215">
                  <c:v>1907.58614489309</c:v>
                </c:pt>
                <c:pt idx="11216">
                  <c:v>1881.86429651911</c:v>
                </c:pt>
                <c:pt idx="11217">
                  <c:v>1831.6533560253299</c:v>
                </c:pt>
                <c:pt idx="11218">
                  <c:v>1744.65396883483</c:v>
                </c:pt>
                <c:pt idx="11219">
                  <c:v>1656.9390400218199</c:v>
                </c:pt>
                <c:pt idx="11220">
                  <c:v>1620.1183578842999</c:v>
                </c:pt>
                <c:pt idx="11221">
                  <c:v>1606.4047181852</c:v>
                </c:pt>
                <c:pt idx="11222">
                  <c:v>1563.0823994466</c:v>
                </c:pt>
                <c:pt idx="11223">
                  <c:v>1497.6519644366099</c:v>
                </c:pt>
                <c:pt idx="11224">
                  <c:v>1457.4504085092401</c:v>
                </c:pt>
                <c:pt idx="11225">
                  <c:v>1443.6356844284501</c:v>
                </c:pt>
                <c:pt idx="11226">
                  <c:v>1451.1459188737001</c:v>
                </c:pt>
                <c:pt idx="11227">
                  <c:v>1412.80964772124</c:v>
                </c:pt>
                <c:pt idx="11228">
                  <c:v>1314.51355662639</c:v>
                </c:pt>
                <c:pt idx="11229">
                  <c:v>1224.0023372595899</c:v>
                </c:pt>
                <c:pt idx="11230">
                  <c:v>1118.73403035758</c:v>
                </c:pt>
                <c:pt idx="11231">
                  <c:v>1028.6877630661199</c:v>
                </c:pt>
                <c:pt idx="11232">
                  <c:v>972.90736581411704</c:v>
                </c:pt>
                <c:pt idx="11233">
                  <c:v>929.98522016604898</c:v>
                </c:pt>
                <c:pt idx="11234">
                  <c:v>894.73124243054599</c:v>
                </c:pt>
                <c:pt idx="11235">
                  <c:v>823.10249306396702</c:v>
                </c:pt>
                <c:pt idx="11236">
                  <c:v>706.38365693238802</c:v>
                </c:pt>
                <c:pt idx="11237">
                  <c:v>558.01081310674601</c:v>
                </c:pt>
                <c:pt idx="11238">
                  <c:v>400.80437499500698</c:v>
                </c:pt>
                <c:pt idx="11239">
                  <c:v>229.706741221079</c:v>
                </c:pt>
                <c:pt idx="11240">
                  <c:v>14.147383036660401</c:v>
                </c:pt>
                <c:pt idx="11241">
                  <c:v>-175.27183986377199</c:v>
                </c:pt>
                <c:pt idx="11242">
                  <c:v>-329.81988057635903</c:v>
                </c:pt>
                <c:pt idx="11243">
                  <c:v>-504.64355500609003</c:v>
                </c:pt>
                <c:pt idx="11244">
                  <c:v>-703.37121915087403</c:v>
                </c:pt>
                <c:pt idx="11245">
                  <c:v>-921.876000526653</c:v>
                </c:pt>
                <c:pt idx="11246">
                  <c:v>-1156.49035365195</c:v>
                </c:pt>
                <c:pt idx="11247">
                  <c:v>-1408.7252177415701</c:v>
                </c:pt>
                <c:pt idx="11248">
                  <c:v>-1702.5500272791401</c:v>
                </c:pt>
                <c:pt idx="11249">
                  <c:v>-2007.76060089318</c:v>
                </c:pt>
                <c:pt idx="11250">
                  <c:v>-2294.20970250459</c:v>
                </c:pt>
                <c:pt idx="11251">
                  <c:v>-2589.0275996243199</c:v>
                </c:pt>
                <c:pt idx="11252">
                  <c:v>-2853.7119537173098</c:v>
                </c:pt>
                <c:pt idx="11253">
                  <c:v>-3162.48056981223</c:v>
                </c:pt>
                <c:pt idx="11254">
                  <c:v>-3562.9239652361498</c:v>
                </c:pt>
                <c:pt idx="11255">
                  <c:v>-3985.3657997318801</c:v>
                </c:pt>
                <c:pt idx="11256">
                  <c:v>-4432.61635187307</c:v>
                </c:pt>
                <c:pt idx="11257">
                  <c:v>-4872.5729634427798</c:v>
                </c:pt>
                <c:pt idx="11258">
                  <c:v>-5289.1613392210102</c:v>
                </c:pt>
                <c:pt idx="11259">
                  <c:v>-5685.2855071010099</c:v>
                </c:pt>
                <c:pt idx="11260">
                  <c:v>-6045.4097848596302</c:v>
                </c:pt>
                <c:pt idx="11261">
                  <c:v>-6432.7141306085296</c:v>
                </c:pt>
                <c:pt idx="11262">
                  <c:v>-6877.9983889256</c:v>
                </c:pt>
                <c:pt idx="11263">
                  <c:v>-7332.6595904249998</c:v>
                </c:pt>
                <c:pt idx="11264">
                  <c:v>-7761.1298600282998</c:v>
                </c:pt>
                <c:pt idx="11265">
                  <c:v>-8219.5151609852601</c:v>
                </c:pt>
                <c:pt idx="11266">
                  <c:v>-8760.8833293738408</c:v>
                </c:pt>
                <c:pt idx="11267">
                  <c:v>-9311.9955772161593</c:v>
                </c:pt>
                <c:pt idx="11268">
                  <c:v>-9853.7925231195295</c:v>
                </c:pt>
                <c:pt idx="11269">
                  <c:v>-10402.1592919424</c:v>
                </c:pt>
                <c:pt idx="11270">
                  <c:v>-10956.3274563537</c:v>
                </c:pt>
                <c:pt idx="11271">
                  <c:v>-11494.097793916801</c:v>
                </c:pt>
                <c:pt idx="11272">
                  <c:v>-12023.078870398</c:v>
                </c:pt>
                <c:pt idx="11273">
                  <c:v>-12566.1880684594</c:v>
                </c:pt>
                <c:pt idx="11274">
                  <c:v>-13087.387913621</c:v>
                </c:pt>
                <c:pt idx="11275">
                  <c:v>-13604.5411049833</c:v>
                </c:pt>
                <c:pt idx="11276">
                  <c:v>-14108.3658124748</c:v>
                </c:pt>
                <c:pt idx="11277">
                  <c:v>-14572.7653196787</c:v>
                </c:pt>
                <c:pt idx="11278">
                  <c:v>-15022.2806630861</c:v>
                </c:pt>
                <c:pt idx="11279">
                  <c:v>-15520.8990271968</c:v>
                </c:pt>
                <c:pt idx="11280">
                  <c:v>-16074.619440142</c:v>
                </c:pt>
                <c:pt idx="11281">
                  <c:v>-16617.468099137201</c:v>
                </c:pt>
                <c:pt idx="11282">
                  <c:v>-17081.524287501299</c:v>
                </c:pt>
                <c:pt idx="11283">
                  <c:v>-17568.255181511799</c:v>
                </c:pt>
                <c:pt idx="11284">
                  <c:v>-18129.7376335234</c:v>
                </c:pt>
                <c:pt idx="11285">
                  <c:v>-18621.252903537599</c:v>
                </c:pt>
                <c:pt idx="11286">
                  <c:v>-19080.229799521599</c:v>
                </c:pt>
                <c:pt idx="11287">
                  <c:v>-19527.911465200199</c:v>
                </c:pt>
                <c:pt idx="11288">
                  <c:v>-19950.944355466301</c:v>
                </c:pt>
                <c:pt idx="11289">
                  <c:v>-20368.610307864201</c:v>
                </c:pt>
                <c:pt idx="11290">
                  <c:v>-20788.462065381998</c:v>
                </c:pt>
                <c:pt idx="11291">
                  <c:v>-21198.728966340201</c:v>
                </c:pt>
                <c:pt idx="11292">
                  <c:v>-21586.774286976499</c:v>
                </c:pt>
                <c:pt idx="11293">
                  <c:v>-21961.070528445201</c:v>
                </c:pt>
                <c:pt idx="11294">
                  <c:v>-22310.0718979624</c:v>
                </c:pt>
                <c:pt idx="11295">
                  <c:v>-22636.2862143161</c:v>
                </c:pt>
                <c:pt idx="11296">
                  <c:v>-22965.145132056299</c:v>
                </c:pt>
                <c:pt idx="11297">
                  <c:v>-23309.3648564875</c:v>
                </c:pt>
                <c:pt idx="11298">
                  <c:v>-23621.629103906402</c:v>
                </c:pt>
                <c:pt idx="11299">
                  <c:v>-23869.964443458401</c:v>
                </c:pt>
                <c:pt idx="11300">
                  <c:v>-24094.764022509498</c:v>
                </c:pt>
                <c:pt idx="11301">
                  <c:v>-24328.2985972899</c:v>
                </c:pt>
                <c:pt idx="11302">
                  <c:v>-24541.061046618801</c:v>
                </c:pt>
                <c:pt idx="11303">
                  <c:v>-24688.805396534401</c:v>
                </c:pt>
                <c:pt idx="11304">
                  <c:v>-24783.922068494299</c:v>
                </c:pt>
                <c:pt idx="11305">
                  <c:v>-24897.073085360102</c:v>
                </c:pt>
                <c:pt idx="11306">
                  <c:v>-25032.575539142701</c:v>
                </c:pt>
                <c:pt idx="11307">
                  <c:v>-25110.9535088958</c:v>
                </c:pt>
                <c:pt idx="11308">
                  <c:v>-25183.8530762109</c:v>
                </c:pt>
                <c:pt idx="11309">
                  <c:v>-25267.395259778401</c:v>
                </c:pt>
                <c:pt idx="11310">
                  <c:v>-25335.772323276102</c:v>
                </c:pt>
                <c:pt idx="11311">
                  <c:v>-25393.729344319199</c:v>
                </c:pt>
                <c:pt idx="11312">
                  <c:v>-25412.672631110901</c:v>
                </c:pt>
                <c:pt idx="11313">
                  <c:v>-25381.588463812401</c:v>
                </c:pt>
                <c:pt idx="11314">
                  <c:v>-25321.3994372036</c:v>
                </c:pt>
                <c:pt idx="11315">
                  <c:v>-25218.005990634101</c:v>
                </c:pt>
                <c:pt idx="11316">
                  <c:v>-25062.673604769199</c:v>
                </c:pt>
                <c:pt idx="11317">
                  <c:v>-24914.6723183582</c:v>
                </c:pt>
                <c:pt idx="11318">
                  <c:v>-24803.143017998202</c:v>
                </c:pt>
                <c:pt idx="11319">
                  <c:v>-24702.771930755502</c:v>
                </c:pt>
                <c:pt idx="11320">
                  <c:v>-24569.516906588899</c:v>
                </c:pt>
                <c:pt idx="11321">
                  <c:v>-24383.149932135901</c:v>
                </c:pt>
                <c:pt idx="11322">
                  <c:v>-24181.09689216</c:v>
                </c:pt>
                <c:pt idx="11323">
                  <c:v>-23932.0504977948</c:v>
                </c:pt>
                <c:pt idx="11324">
                  <c:v>-23642.1890880026</c:v>
                </c:pt>
                <c:pt idx="11325">
                  <c:v>-23354.792177275602</c:v>
                </c:pt>
                <c:pt idx="11326">
                  <c:v>-23071.891798625398</c:v>
                </c:pt>
                <c:pt idx="11327">
                  <c:v>-22768.110798583999</c:v>
                </c:pt>
                <c:pt idx="11328">
                  <c:v>-22396.903189998</c:v>
                </c:pt>
                <c:pt idx="11329">
                  <c:v>-21992.184114145599</c:v>
                </c:pt>
                <c:pt idx="11330">
                  <c:v>-21672.393286340401</c:v>
                </c:pt>
                <c:pt idx="11331">
                  <c:v>-21423.1806765459</c:v>
                </c:pt>
                <c:pt idx="11332">
                  <c:v>-21099.706659092299</c:v>
                </c:pt>
                <c:pt idx="11333">
                  <c:v>-20685.7462360846</c:v>
                </c:pt>
                <c:pt idx="11334">
                  <c:v>-20277.950653292901</c:v>
                </c:pt>
                <c:pt idx="11335">
                  <c:v>-19876.983738217601</c:v>
                </c:pt>
                <c:pt idx="11336">
                  <c:v>-19445.451581198799</c:v>
                </c:pt>
                <c:pt idx="11337">
                  <c:v>-19010.152774591701</c:v>
                </c:pt>
                <c:pt idx="11338">
                  <c:v>-18582.596534968099</c:v>
                </c:pt>
                <c:pt idx="11339">
                  <c:v>-18155.671533913199</c:v>
                </c:pt>
                <c:pt idx="11340">
                  <c:v>-17718.307806679401</c:v>
                </c:pt>
                <c:pt idx="11341">
                  <c:v>-17296.821808129502</c:v>
                </c:pt>
                <c:pt idx="11342">
                  <c:v>-16869.961775786502</c:v>
                </c:pt>
                <c:pt idx="11343">
                  <c:v>-16386.901127544301</c:v>
                </c:pt>
                <c:pt idx="11344">
                  <c:v>-15863.165159784699</c:v>
                </c:pt>
                <c:pt idx="11345">
                  <c:v>-15371.657036217</c:v>
                </c:pt>
                <c:pt idx="11346">
                  <c:v>-14887.4587633763</c:v>
                </c:pt>
                <c:pt idx="11347">
                  <c:v>-14394.1685264322</c:v>
                </c:pt>
                <c:pt idx="11348">
                  <c:v>-13936.802613497201</c:v>
                </c:pt>
                <c:pt idx="11349">
                  <c:v>-13451.619571654701</c:v>
                </c:pt>
                <c:pt idx="11350">
                  <c:v>-12951.520814440801</c:v>
                </c:pt>
                <c:pt idx="11351">
                  <c:v>-12475.3387515578</c:v>
                </c:pt>
                <c:pt idx="11352">
                  <c:v>-11993.975469032001</c:v>
                </c:pt>
                <c:pt idx="11353">
                  <c:v>-11519.286494177501</c:v>
                </c:pt>
                <c:pt idx="11354">
                  <c:v>-11020.721362669001</c:v>
                </c:pt>
                <c:pt idx="11355">
                  <c:v>-10488.413318152499</c:v>
                </c:pt>
                <c:pt idx="11356">
                  <c:v>-9970.2761583344509</c:v>
                </c:pt>
                <c:pt idx="11357">
                  <c:v>-9486.0584677156203</c:v>
                </c:pt>
                <c:pt idx="11358">
                  <c:v>-8975.5580712855008</c:v>
                </c:pt>
                <c:pt idx="11359">
                  <c:v>-8412.9237369000002</c:v>
                </c:pt>
                <c:pt idx="11360">
                  <c:v>-7948.4926145127301</c:v>
                </c:pt>
                <c:pt idx="11361">
                  <c:v>-7505.7734706277397</c:v>
                </c:pt>
                <c:pt idx="11362">
                  <c:v>-6976.6119020719098</c:v>
                </c:pt>
                <c:pt idx="11363">
                  <c:v>-6454.9046573349397</c:v>
                </c:pt>
                <c:pt idx="11364">
                  <c:v>-5943.4000302899003</c:v>
                </c:pt>
                <c:pt idx="11365">
                  <c:v>-5446.0210854075103</c:v>
                </c:pt>
                <c:pt idx="11366">
                  <c:v>-4952.3809549415801</c:v>
                </c:pt>
                <c:pt idx="11367">
                  <c:v>-4445.1967126199697</c:v>
                </c:pt>
                <c:pt idx="11368">
                  <c:v>-3885.3977300993802</c:v>
                </c:pt>
                <c:pt idx="11369">
                  <c:v>-3332.9286726134701</c:v>
                </c:pt>
                <c:pt idx="11370">
                  <c:v>-2844.7801647133901</c:v>
                </c:pt>
                <c:pt idx="11371">
                  <c:v>-2358.6633590657698</c:v>
                </c:pt>
                <c:pt idx="11372">
                  <c:v>-1868.5780505754899</c:v>
                </c:pt>
                <c:pt idx="11373">
                  <c:v>-1392.3439842426301</c:v>
                </c:pt>
                <c:pt idx="11374">
                  <c:v>-930.65233011760699</c:v>
                </c:pt>
                <c:pt idx="11375">
                  <c:v>-453.42997706632298</c:v>
                </c:pt>
                <c:pt idx="11376">
                  <c:v>50.656784751883997</c:v>
                </c:pt>
                <c:pt idx="11377">
                  <c:v>564.18655896234998</c:v>
                </c:pt>
                <c:pt idx="11378">
                  <c:v>1088.3926051025501</c:v>
                </c:pt>
                <c:pt idx="11379">
                  <c:v>1621.94996117298</c:v>
                </c:pt>
                <c:pt idx="11380">
                  <c:v>2178.95472013376</c:v>
                </c:pt>
                <c:pt idx="11381">
                  <c:v>2748.81516162345</c:v>
                </c:pt>
                <c:pt idx="11382">
                  <c:v>3285.0010311145202</c:v>
                </c:pt>
                <c:pt idx="11383">
                  <c:v>3799.4422120343302</c:v>
                </c:pt>
                <c:pt idx="11384">
                  <c:v>4311.9778749241204</c:v>
                </c:pt>
                <c:pt idx="11385">
                  <c:v>4814.4435380489404</c:v>
                </c:pt>
                <c:pt idx="11386">
                  <c:v>5281.0185149614299</c:v>
                </c:pt>
                <c:pt idx="11387">
                  <c:v>5755.1667565099997</c:v>
                </c:pt>
                <c:pt idx="11388">
                  <c:v>6274.43563546309</c:v>
                </c:pt>
                <c:pt idx="11389">
                  <c:v>6800.3427949443803</c:v>
                </c:pt>
                <c:pt idx="11390">
                  <c:v>7356.8030311605298</c:v>
                </c:pt>
                <c:pt idx="11391">
                  <c:v>7905.85826445359</c:v>
                </c:pt>
                <c:pt idx="11392">
                  <c:v>8424.5556687246608</c:v>
                </c:pt>
                <c:pt idx="11393">
                  <c:v>8961.4219388834408</c:v>
                </c:pt>
                <c:pt idx="11394">
                  <c:v>9506.6448849838107</c:v>
                </c:pt>
                <c:pt idx="11395">
                  <c:v>10021.1090376751</c:v>
                </c:pt>
                <c:pt idx="11396">
                  <c:v>10515.811223839701</c:v>
                </c:pt>
                <c:pt idx="11397">
                  <c:v>11042.9401402571</c:v>
                </c:pt>
                <c:pt idx="11398">
                  <c:v>11585.9592084425</c:v>
                </c:pt>
                <c:pt idx="11399">
                  <c:v>12115.499290399401</c:v>
                </c:pt>
                <c:pt idx="11400">
                  <c:v>12642.7206597189</c:v>
                </c:pt>
                <c:pt idx="11401">
                  <c:v>13146.7110873656</c:v>
                </c:pt>
                <c:pt idx="11402">
                  <c:v>13647.0627959349</c:v>
                </c:pt>
                <c:pt idx="11403">
                  <c:v>14164.808022317</c:v>
                </c:pt>
                <c:pt idx="11404">
                  <c:v>14685.208080306</c:v>
                </c:pt>
                <c:pt idx="11405">
                  <c:v>15204.5765606976</c:v>
                </c:pt>
                <c:pt idx="11406">
                  <c:v>15729.3927230755</c:v>
                </c:pt>
                <c:pt idx="11407">
                  <c:v>16254.422112599799</c:v>
                </c:pt>
                <c:pt idx="11408">
                  <c:v>16755.520733114099</c:v>
                </c:pt>
                <c:pt idx="11409">
                  <c:v>17186.020411536501</c:v>
                </c:pt>
                <c:pt idx="11410">
                  <c:v>17589.937096502501</c:v>
                </c:pt>
                <c:pt idx="11411">
                  <c:v>18033.850115151399</c:v>
                </c:pt>
                <c:pt idx="11412">
                  <c:v>18498.666838915498</c:v>
                </c:pt>
                <c:pt idx="11413">
                  <c:v>18939.2188730583</c:v>
                </c:pt>
                <c:pt idx="11414">
                  <c:v>19353.7514022291</c:v>
                </c:pt>
                <c:pt idx="11415">
                  <c:v>19789.136212989</c:v>
                </c:pt>
                <c:pt idx="11416">
                  <c:v>20223.6839267945</c:v>
                </c:pt>
                <c:pt idx="11417">
                  <c:v>20631.764662003501</c:v>
                </c:pt>
                <c:pt idx="11418">
                  <c:v>21012.3850602975</c:v>
                </c:pt>
                <c:pt idx="11419">
                  <c:v>21386.907452514901</c:v>
                </c:pt>
                <c:pt idx="11420">
                  <c:v>21754.4689326099</c:v>
                </c:pt>
                <c:pt idx="11421">
                  <c:v>22151.460011496602</c:v>
                </c:pt>
                <c:pt idx="11422">
                  <c:v>22567.1682357063</c:v>
                </c:pt>
                <c:pt idx="11423">
                  <c:v>22917.174330564801</c:v>
                </c:pt>
                <c:pt idx="11424">
                  <c:v>23235.8943191172</c:v>
                </c:pt>
                <c:pt idx="11425">
                  <c:v>23541.7803207666</c:v>
                </c:pt>
                <c:pt idx="11426">
                  <c:v>23804.002252877701</c:v>
                </c:pt>
                <c:pt idx="11427">
                  <c:v>24012.846824188</c:v>
                </c:pt>
                <c:pt idx="11428">
                  <c:v>24202.194037675199</c:v>
                </c:pt>
                <c:pt idx="11429">
                  <c:v>24420.608113973001</c:v>
                </c:pt>
                <c:pt idx="11430">
                  <c:v>24653.4631889302</c:v>
                </c:pt>
                <c:pt idx="11431">
                  <c:v>24837.647052811801</c:v>
                </c:pt>
                <c:pt idx="11432">
                  <c:v>24990.192849135601</c:v>
                </c:pt>
                <c:pt idx="11433">
                  <c:v>25162.4497784501</c:v>
                </c:pt>
                <c:pt idx="11434">
                  <c:v>25324.7940615796</c:v>
                </c:pt>
                <c:pt idx="11435">
                  <c:v>25444.306881074801</c:v>
                </c:pt>
                <c:pt idx="11436">
                  <c:v>25526.194190215901</c:v>
                </c:pt>
                <c:pt idx="11437">
                  <c:v>25600.018088496599</c:v>
                </c:pt>
                <c:pt idx="11438">
                  <c:v>25639.6514098896</c:v>
                </c:pt>
                <c:pt idx="11439">
                  <c:v>25644.5503168947</c:v>
                </c:pt>
                <c:pt idx="11440">
                  <c:v>25656.7062911383</c:v>
                </c:pt>
                <c:pt idx="11441">
                  <c:v>25687.503233091102</c:v>
                </c:pt>
                <c:pt idx="11442">
                  <c:v>25691.6850092567</c:v>
                </c:pt>
                <c:pt idx="11443">
                  <c:v>25662.7060510829</c:v>
                </c:pt>
                <c:pt idx="11444">
                  <c:v>25608.2331780963</c:v>
                </c:pt>
                <c:pt idx="11445">
                  <c:v>25521.9277829772</c:v>
                </c:pt>
                <c:pt idx="11446">
                  <c:v>25388.1679960808</c:v>
                </c:pt>
                <c:pt idx="11447">
                  <c:v>25218.8391742196</c:v>
                </c:pt>
                <c:pt idx="11448">
                  <c:v>25040.434916496601</c:v>
                </c:pt>
                <c:pt idx="11449">
                  <c:v>24836.677245304101</c:v>
                </c:pt>
                <c:pt idx="11450">
                  <c:v>24625.2795013904</c:v>
                </c:pt>
                <c:pt idx="11451">
                  <c:v>24408.3431095224</c:v>
                </c:pt>
                <c:pt idx="11452">
                  <c:v>24164.295652274701</c:v>
                </c:pt>
                <c:pt idx="11453">
                  <c:v>23878.797497130301</c:v>
                </c:pt>
                <c:pt idx="11454">
                  <c:v>23593.911613764201</c:v>
                </c:pt>
                <c:pt idx="11455">
                  <c:v>23318.890717492701</c:v>
                </c:pt>
                <c:pt idx="11456">
                  <c:v>23007.709298262402</c:v>
                </c:pt>
                <c:pt idx="11457">
                  <c:v>22679.174408313302</c:v>
                </c:pt>
                <c:pt idx="11458">
                  <c:v>22360.148218193801</c:v>
                </c:pt>
                <c:pt idx="11459">
                  <c:v>22019.227778139099</c:v>
                </c:pt>
                <c:pt idx="11460">
                  <c:v>21602.136782041202</c:v>
                </c:pt>
                <c:pt idx="11461">
                  <c:v>21221.1800231909</c:v>
                </c:pt>
                <c:pt idx="11462">
                  <c:v>20845.1451153378</c:v>
                </c:pt>
                <c:pt idx="11463">
                  <c:v>20387.440155742599</c:v>
                </c:pt>
                <c:pt idx="11464">
                  <c:v>19946.765373161401</c:v>
                </c:pt>
                <c:pt idx="11465">
                  <c:v>19531.376638650101</c:v>
                </c:pt>
                <c:pt idx="11466">
                  <c:v>19089.379339064501</c:v>
                </c:pt>
                <c:pt idx="11467">
                  <c:v>18600.1233265845</c:v>
                </c:pt>
                <c:pt idx="11468">
                  <c:v>18096.985004452799</c:v>
                </c:pt>
                <c:pt idx="11469">
                  <c:v>17592.534611133698</c:v>
                </c:pt>
                <c:pt idx="11470">
                  <c:v>17098.959764819399</c:v>
                </c:pt>
                <c:pt idx="11471">
                  <c:v>16621.3309500713</c:v>
                </c:pt>
                <c:pt idx="11472">
                  <c:v>16173.965098046599</c:v>
                </c:pt>
                <c:pt idx="11473">
                  <c:v>15723.5283188268</c:v>
                </c:pt>
                <c:pt idx="11474">
                  <c:v>15228.587494650499</c:v>
                </c:pt>
                <c:pt idx="11475">
                  <c:v>14702.0180579812</c:v>
                </c:pt>
                <c:pt idx="11476">
                  <c:v>14191.695139216999</c:v>
                </c:pt>
                <c:pt idx="11477">
                  <c:v>13690.6116175809</c:v>
                </c:pt>
                <c:pt idx="11478">
                  <c:v>13159.518732668599</c:v>
                </c:pt>
                <c:pt idx="11479">
                  <c:v>12645.242690529099</c:v>
                </c:pt>
                <c:pt idx="11480">
                  <c:v>12143.524198426499</c:v>
                </c:pt>
                <c:pt idx="11481">
                  <c:v>11654.7866220452</c:v>
                </c:pt>
                <c:pt idx="11482">
                  <c:v>11190.044028131701</c:v>
                </c:pt>
                <c:pt idx="11483">
                  <c:v>10683.8696142234</c:v>
                </c:pt>
                <c:pt idx="11484">
                  <c:v>10153.2975454186</c:v>
                </c:pt>
                <c:pt idx="11485">
                  <c:v>9642.2324871500696</c:v>
                </c:pt>
                <c:pt idx="11486">
                  <c:v>9112.5943286152997</c:v>
                </c:pt>
                <c:pt idx="11487">
                  <c:v>8532.9584105285303</c:v>
                </c:pt>
                <c:pt idx="11488">
                  <c:v>7991.9792825628101</c:v>
                </c:pt>
                <c:pt idx="11489">
                  <c:v>7541.2955196287703</c:v>
                </c:pt>
                <c:pt idx="11490">
                  <c:v>7102.8988001862499</c:v>
                </c:pt>
                <c:pt idx="11491">
                  <c:v>6699.4383583631998</c:v>
                </c:pt>
                <c:pt idx="11492">
                  <c:v>6310.5976868020998</c:v>
                </c:pt>
                <c:pt idx="11493">
                  <c:v>5907.5655913234204</c:v>
                </c:pt>
                <c:pt idx="11494">
                  <c:v>5491.3122246176999</c:v>
                </c:pt>
                <c:pt idx="11495">
                  <c:v>5030.1851647409503</c:v>
                </c:pt>
                <c:pt idx="11496">
                  <c:v>4551.9055944762604</c:v>
                </c:pt>
                <c:pt idx="11497">
                  <c:v>4096.5634597967901</c:v>
                </c:pt>
                <c:pt idx="11498">
                  <c:v>3596.2529024811001</c:v>
                </c:pt>
                <c:pt idx="11499">
                  <c:v>3091.9813443875601</c:v>
                </c:pt>
                <c:pt idx="11500">
                  <c:v>2666.07679162464</c:v>
                </c:pt>
                <c:pt idx="11501">
                  <c:v>2288.7703030703001</c:v>
                </c:pt>
                <c:pt idx="11502">
                  <c:v>1944.9778256644499</c:v>
                </c:pt>
                <c:pt idx="11503">
                  <c:v>1592.76010682129</c:v>
                </c:pt>
                <c:pt idx="11504">
                  <c:v>1232.6975872804201</c:v>
                </c:pt>
                <c:pt idx="11505">
                  <c:v>899.989175239014</c:v>
                </c:pt>
                <c:pt idx="11506">
                  <c:v>531.74065358240705</c:v>
                </c:pt>
                <c:pt idx="11507">
                  <c:v>113.538037009208</c:v>
                </c:pt>
                <c:pt idx="11508">
                  <c:v>-282.69878600992598</c:v>
                </c:pt>
                <c:pt idx="11509">
                  <c:v>-651.02531761733405</c:v>
                </c:pt>
                <c:pt idx="11510">
                  <c:v>-982.14888644937196</c:v>
                </c:pt>
                <c:pt idx="11511">
                  <c:v>-1289.50632598577</c:v>
                </c:pt>
                <c:pt idx="11512">
                  <c:v>-1577.92903956391</c:v>
                </c:pt>
                <c:pt idx="11513">
                  <c:v>-1885.40939551831</c:v>
                </c:pt>
                <c:pt idx="11514">
                  <c:v>-2229.7508285580502</c:v>
                </c:pt>
                <c:pt idx="11515">
                  <c:v>-2576.6768524250501</c:v>
                </c:pt>
                <c:pt idx="11516">
                  <c:v>-2922.0900287185</c:v>
                </c:pt>
                <c:pt idx="11517">
                  <c:v>-3264.4143628503598</c:v>
                </c:pt>
                <c:pt idx="11518">
                  <c:v>-3588.6884066566499</c:v>
                </c:pt>
                <c:pt idx="11519">
                  <c:v>-3896.0635773557501</c:v>
                </c:pt>
                <c:pt idx="11520">
                  <c:v>-4201.6682575122504</c:v>
                </c:pt>
                <c:pt idx="11521">
                  <c:v>-4499.0856932939596</c:v>
                </c:pt>
                <c:pt idx="11522">
                  <c:v>-4805.4570376762504</c:v>
                </c:pt>
                <c:pt idx="11523">
                  <c:v>-5135.1759803959303</c:v>
                </c:pt>
                <c:pt idx="11524">
                  <c:v>-5462.6422448450003</c:v>
                </c:pt>
                <c:pt idx="11525">
                  <c:v>-5759.0892021846603</c:v>
                </c:pt>
                <c:pt idx="11526">
                  <c:v>-6046.1660187282496</c:v>
                </c:pt>
                <c:pt idx="11527">
                  <c:v>-6359.1110669258196</c:v>
                </c:pt>
                <c:pt idx="11528">
                  <c:v>-6639.9594895725904</c:v>
                </c:pt>
                <c:pt idx="11529">
                  <c:v>-6910.3983101220902</c:v>
                </c:pt>
                <c:pt idx="11530">
                  <c:v>-7229.6383326329496</c:v>
                </c:pt>
                <c:pt idx="11531">
                  <c:v>-7586.0357233995201</c:v>
                </c:pt>
                <c:pt idx="11532">
                  <c:v>-7968.9559177031397</c:v>
                </c:pt>
                <c:pt idx="11533">
                  <c:v>-8337.0731212829105</c:v>
                </c:pt>
                <c:pt idx="11534">
                  <c:v>-8688.9599349338896</c:v>
                </c:pt>
                <c:pt idx="11535">
                  <c:v>-9038.0711536480103</c:v>
                </c:pt>
                <c:pt idx="11536">
                  <c:v>-9352.6470997162196</c:v>
                </c:pt>
                <c:pt idx="11537">
                  <c:v>-9653.05660867798</c:v>
                </c:pt>
                <c:pt idx="11538">
                  <c:v>-9986.5161637226993</c:v>
                </c:pt>
                <c:pt idx="11539">
                  <c:v>-10328.689812042499</c:v>
                </c:pt>
                <c:pt idx="11540">
                  <c:v>-10671.641373688901</c:v>
                </c:pt>
                <c:pt idx="11541">
                  <c:v>-11026.311689182899</c:v>
                </c:pt>
                <c:pt idx="11542">
                  <c:v>-11402.185805572</c:v>
                </c:pt>
                <c:pt idx="11543">
                  <c:v>-11770.7677779716</c:v>
                </c:pt>
                <c:pt idx="11544">
                  <c:v>-12132.429070197401</c:v>
                </c:pt>
                <c:pt idx="11545">
                  <c:v>-12504.650266592</c:v>
                </c:pt>
                <c:pt idx="11546">
                  <c:v>-12846.251056097901</c:v>
                </c:pt>
                <c:pt idx="11547">
                  <c:v>-13172.834085463001</c:v>
                </c:pt>
                <c:pt idx="11548">
                  <c:v>-13534.659790338501</c:v>
                </c:pt>
                <c:pt idx="11549">
                  <c:v>-13925.8189330074</c:v>
                </c:pt>
                <c:pt idx="11550">
                  <c:v>-14288.3987628673</c:v>
                </c:pt>
                <c:pt idx="11551">
                  <c:v>-14601.388219255799</c:v>
                </c:pt>
                <c:pt idx="11552">
                  <c:v>-14895.282881283099</c:v>
                </c:pt>
                <c:pt idx="11553">
                  <c:v>-15177.4549248557</c:v>
                </c:pt>
                <c:pt idx="11554">
                  <c:v>-15630.6820723037</c:v>
                </c:pt>
                <c:pt idx="11555">
                  <c:v>-16117.298649529101</c:v>
                </c:pt>
                <c:pt idx="11556">
                  <c:v>-16434.322509707999</c:v>
                </c:pt>
                <c:pt idx="11557">
                  <c:v>-16750.5159755184</c:v>
                </c:pt>
                <c:pt idx="11558">
                  <c:v>-17057.803833447699</c:v>
                </c:pt>
                <c:pt idx="11559">
                  <c:v>-17374.5281802059</c:v>
                </c:pt>
                <c:pt idx="11560">
                  <c:v>-17708.322578207601</c:v>
                </c:pt>
                <c:pt idx="11561">
                  <c:v>-18002.605520472502</c:v>
                </c:pt>
                <c:pt idx="11562">
                  <c:v>-18292.168188310501</c:v>
                </c:pt>
                <c:pt idx="11563">
                  <c:v>-18608.201213867502</c:v>
                </c:pt>
                <c:pt idx="11564">
                  <c:v>-18909.8496779499</c:v>
                </c:pt>
                <c:pt idx="11565">
                  <c:v>-19176.354339669801</c:v>
                </c:pt>
                <c:pt idx="11566">
                  <c:v>-19446.7179621828</c:v>
                </c:pt>
                <c:pt idx="11567">
                  <c:v>-19770.3376180052</c:v>
                </c:pt>
                <c:pt idx="11568">
                  <c:v>-20143.056838676399</c:v>
                </c:pt>
                <c:pt idx="11569">
                  <c:v>-20386.909509855301</c:v>
                </c:pt>
                <c:pt idx="11570">
                  <c:v>-20506.8780031899</c:v>
                </c:pt>
                <c:pt idx="11571">
                  <c:v>-20673.219097686801</c:v>
                </c:pt>
                <c:pt idx="11572">
                  <c:v>-20824.846460961198</c:v>
                </c:pt>
                <c:pt idx="11573">
                  <c:v>-21005.045824487701</c:v>
                </c:pt>
                <c:pt idx="11574">
                  <c:v>-21212.8022146529</c:v>
                </c:pt>
                <c:pt idx="11575">
                  <c:v>-21393.355514136802</c:v>
                </c:pt>
                <c:pt idx="11576">
                  <c:v>-21599.7641432616</c:v>
                </c:pt>
                <c:pt idx="11577">
                  <c:v>-21795.463972793899</c:v>
                </c:pt>
                <c:pt idx="11578">
                  <c:v>-21941.939367722902</c:v>
                </c:pt>
                <c:pt idx="11579">
                  <c:v>-22079.142859487201</c:v>
                </c:pt>
                <c:pt idx="11580">
                  <c:v>-22168.451627403199</c:v>
                </c:pt>
                <c:pt idx="11581">
                  <c:v>-22208.670223182799</c:v>
                </c:pt>
                <c:pt idx="11582">
                  <c:v>-22250.877777106401</c:v>
                </c:pt>
                <c:pt idx="11583">
                  <c:v>-22305.227016171601</c:v>
                </c:pt>
                <c:pt idx="11584">
                  <c:v>-22357.971980193201</c:v>
                </c:pt>
                <c:pt idx="11585">
                  <c:v>-22367.762175502299</c:v>
                </c:pt>
                <c:pt idx="11586">
                  <c:v>-22340.9639951811</c:v>
                </c:pt>
                <c:pt idx="11587">
                  <c:v>-22342.221285225001</c:v>
                </c:pt>
                <c:pt idx="11588">
                  <c:v>-22316.536579882399</c:v>
                </c:pt>
                <c:pt idx="11589">
                  <c:v>-22225.107518716901</c:v>
                </c:pt>
                <c:pt idx="11590">
                  <c:v>-22120.579222755699</c:v>
                </c:pt>
                <c:pt idx="11591">
                  <c:v>-22008.2013455911</c:v>
                </c:pt>
                <c:pt idx="11592">
                  <c:v>-21905.003023436901</c:v>
                </c:pt>
                <c:pt idx="11593">
                  <c:v>-21801.708226715698</c:v>
                </c:pt>
                <c:pt idx="11594">
                  <c:v>-21685.698675117401</c:v>
                </c:pt>
                <c:pt idx="11595">
                  <c:v>-21513.402443095099</c:v>
                </c:pt>
                <c:pt idx="11596">
                  <c:v>-21251.922585824301</c:v>
                </c:pt>
                <c:pt idx="11597">
                  <c:v>-20964.4023265836</c:v>
                </c:pt>
                <c:pt idx="11598">
                  <c:v>-20732.5556995324</c:v>
                </c:pt>
                <c:pt idx="11599">
                  <c:v>-20551.794689942399</c:v>
                </c:pt>
                <c:pt idx="11600">
                  <c:v>-20342.414906540998</c:v>
                </c:pt>
                <c:pt idx="11601">
                  <c:v>-20074.7672330809</c:v>
                </c:pt>
                <c:pt idx="11602">
                  <c:v>-19760.115858633999</c:v>
                </c:pt>
                <c:pt idx="11603">
                  <c:v>-19427.423223600399</c:v>
                </c:pt>
                <c:pt idx="11604">
                  <c:v>-19114.957169891299</c:v>
                </c:pt>
                <c:pt idx="11605">
                  <c:v>-18811.4503026206</c:v>
                </c:pt>
                <c:pt idx="11606">
                  <c:v>-18497.827537410001</c:v>
                </c:pt>
                <c:pt idx="11607">
                  <c:v>-18151.6113144685</c:v>
                </c:pt>
                <c:pt idx="11608">
                  <c:v>-17778.867477494699</c:v>
                </c:pt>
                <c:pt idx="11609">
                  <c:v>-17394.6789835239</c:v>
                </c:pt>
                <c:pt idx="11610">
                  <c:v>-17026.972778208699</c:v>
                </c:pt>
                <c:pt idx="11611">
                  <c:v>-16676.884959363299</c:v>
                </c:pt>
                <c:pt idx="11612">
                  <c:v>-16312.2807741751</c:v>
                </c:pt>
                <c:pt idx="11613">
                  <c:v>-15921.495856706701</c:v>
                </c:pt>
                <c:pt idx="11614">
                  <c:v>-15531.3291318021</c:v>
                </c:pt>
                <c:pt idx="11615">
                  <c:v>-15135.822140841001</c:v>
                </c:pt>
                <c:pt idx="11616">
                  <c:v>-14704.668708028001</c:v>
                </c:pt>
                <c:pt idx="11617">
                  <c:v>-14256.546044948</c:v>
                </c:pt>
                <c:pt idx="11618">
                  <c:v>-13789.0024698466</c:v>
                </c:pt>
                <c:pt idx="11619">
                  <c:v>-13333.764924733599</c:v>
                </c:pt>
                <c:pt idx="11620">
                  <c:v>-12916.121751722199</c:v>
                </c:pt>
                <c:pt idx="11621">
                  <c:v>-12478.584006507001</c:v>
                </c:pt>
                <c:pt idx="11622">
                  <c:v>-12040.1261765373</c:v>
                </c:pt>
                <c:pt idx="11623">
                  <c:v>-11636.0526585552</c:v>
                </c:pt>
                <c:pt idx="11624">
                  <c:v>-11235.447522427001</c:v>
                </c:pt>
                <c:pt idx="11625">
                  <c:v>-10847.945189722701</c:v>
                </c:pt>
                <c:pt idx="11626">
                  <c:v>-10455.924877236699</c:v>
                </c:pt>
                <c:pt idx="11627">
                  <c:v>-10040.009398624999</c:v>
                </c:pt>
                <c:pt idx="11628">
                  <c:v>-9608.5272415309792</c:v>
                </c:pt>
                <c:pt idx="11629">
                  <c:v>-9162.6616990488201</c:v>
                </c:pt>
                <c:pt idx="11630">
                  <c:v>-8730.1071424755701</c:v>
                </c:pt>
                <c:pt idx="11631">
                  <c:v>-8317.5415944699907</c:v>
                </c:pt>
                <c:pt idx="11632">
                  <c:v>-7920.2094372481697</c:v>
                </c:pt>
                <c:pt idx="11633">
                  <c:v>-7538.1581820495303</c:v>
                </c:pt>
                <c:pt idx="11634">
                  <c:v>-7160.2967000887502</c:v>
                </c:pt>
                <c:pt idx="11635">
                  <c:v>-6783.2130757492396</c:v>
                </c:pt>
                <c:pt idx="11636">
                  <c:v>-6419.2193610776703</c:v>
                </c:pt>
                <c:pt idx="11637">
                  <c:v>-6028.3959693484303</c:v>
                </c:pt>
                <c:pt idx="11638">
                  <c:v>-5617.0740103953403</c:v>
                </c:pt>
                <c:pt idx="11639">
                  <c:v>-5272.8405050931397</c:v>
                </c:pt>
                <c:pt idx="11640">
                  <c:v>-4956.6966393392104</c:v>
                </c:pt>
                <c:pt idx="11641">
                  <c:v>-4632.6557995245003</c:v>
                </c:pt>
                <c:pt idx="11642">
                  <c:v>-4325.5169884890402</c:v>
                </c:pt>
                <c:pt idx="11643">
                  <c:v>-3997.10477815374</c:v>
                </c:pt>
                <c:pt idx="11644">
                  <c:v>-3661.6651856614299</c:v>
                </c:pt>
                <c:pt idx="11645">
                  <c:v>-3352.1932614898101</c:v>
                </c:pt>
                <c:pt idx="11646">
                  <c:v>-3054.6863426166301</c:v>
                </c:pt>
                <c:pt idx="11647">
                  <c:v>-2726.6172099657701</c:v>
                </c:pt>
                <c:pt idx="11648">
                  <c:v>-2415.18371451441</c:v>
                </c:pt>
                <c:pt idx="11649">
                  <c:v>-2172.9358044708902</c:v>
                </c:pt>
                <c:pt idx="11650">
                  <c:v>-1959.26371675173</c:v>
                </c:pt>
                <c:pt idx="11651">
                  <c:v>-1720.7621631004699</c:v>
                </c:pt>
                <c:pt idx="11652">
                  <c:v>-1428.2054752387601</c:v>
                </c:pt>
                <c:pt idx="11653">
                  <c:v>-1139.73152633983</c:v>
                </c:pt>
                <c:pt idx="11654">
                  <c:v>-896.65341182652298</c:v>
                </c:pt>
                <c:pt idx="11655">
                  <c:v>-673.28449066768405</c:v>
                </c:pt>
                <c:pt idx="11656">
                  <c:v>-440.12758196396499</c:v>
                </c:pt>
                <c:pt idx="11657">
                  <c:v>-213.02626919987</c:v>
                </c:pt>
                <c:pt idx="11658">
                  <c:v>13.503001249262899</c:v>
                </c:pt>
                <c:pt idx="11659">
                  <c:v>224.491331576536</c:v>
                </c:pt>
                <c:pt idx="11660">
                  <c:v>413.26970937734899</c:v>
                </c:pt>
                <c:pt idx="11661">
                  <c:v>598.79917129910098</c:v>
                </c:pt>
                <c:pt idx="11662">
                  <c:v>779.28136157051097</c:v>
                </c:pt>
                <c:pt idx="11663">
                  <c:v>974.12253957949304</c:v>
                </c:pt>
                <c:pt idx="11664">
                  <c:v>1184.1783811825201</c:v>
                </c:pt>
                <c:pt idx="11665">
                  <c:v>1387.46847009524</c:v>
                </c:pt>
                <c:pt idx="11666">
                  <c:v>1546.9827551890701</c:v>
                </c:pt>
                <c:pt idx="11667">
                  <c:v>1668.8652516571501</c:v>
                </c:pt>
                <c:pt idx="11668">
                  <c:v>1807.31333712426</c:v>
                </c:pt>
                <c:pt idx="11669">
                  <c:v>2013.86979467234</c:v>
                </c:pt>
                <c:pt idx="11670">
                  <c:v>2245.2756613599799</c:v>
                </c:pt>
                <c:pt idx="11671">
                  <c:v>2444.29765536797</c:v>
                </c:pt>
                <c:pt idx="11672">
                  <c:v>2648.7261157597</c:v>
                </c:pt>
                <c:pt idx="11673">
                  <c:v>2800.2914916397899</c:v>
                </c:pt>
                <c:pt idx="11674">
                  <c:v>2896.13955471689</c:v>
                </c:pt>
                <c:pt idx="11675">
                  <c:v>3014.0058241992101</c:v>
                </c:pt>
                <c:pt idx="11676">
                  <c:v>3178.1377786908301</c:v>
                </c:pt>
                <c:pt idx="11677">
                  <c:v>3339.3821093751098</c:v>
                </c:pt>
                <c:pt idx="11678">
                  <c:v>3465.7600804486701</c:v>
                </c:pt>
                <c:pt idx="11679">
                  <c:v>3588.7067985601002</c:v>
                </c:pt>
                <c:pt idx="11680">
                  <c:v>3717.9904830089399</c:v>
                </c:pt>
                <c:pt idx="11681">
                  <c:v>3877.8035446466702</c:v>
                </c:pt>
                <c:pt idx="11682">
                  <c:v>4023.9006488484201</c:v>
                </c:pt>
                <c:pt idx="11683">
                  <c:v>4120.6859219070302</c:v>
                </c:pt>
                <c:pt idx="11684">
                  <c:v>4202.4724138379997</c:v>
                </c:pt>
                <c:pt idx="11685">
                  <c:v>4329.9845110310598</c:v>
                </c:pt>
                <c:pt idx="11686">
                  <c:v>4463.2982946073298</c:v>
                </c:pt>
                <c:pt idx="11687">
                  <c:v>4517.0158855946702</c:v>
                </c:pt>
                <c:pt idx="11688">
                  <c:v>4533.4730807551296</c:v>
                </c:pt>
                <c:pt idx="11689">
                  <c:v>4576.9850480325704</c:v>
                </c:pt>
                <c:pt idx="11690">
                  <c:v>4657.0067309088899</c:v>
                </c:pt>
                <c:pt idx="11691">
                  <c:v>4734.4559664425396</c:v>
                </c:pt>
                <c:pt idx="11692">
                  <c:v>4794.7869603910303</c:v>
                </c:pt>
                <c:pt idx="11693">
                  <c:v>4783.2436646415499</c:v>
                </c:pt>
                <c:pt idx="11694">
                  <c:v>4730.1879206535696</c:v>
                </c:pt>
                <c:pt idx="11695">
                  <c:v>4766.8718268039702</c:v>
                </c:pt>
                <c:pt idx="11696">
                  <c:v>4818.6473708600197</c:v>
                </c:pt>
                <c:pt idx="11697">
                  <c:v>4801.7363004442996</c:v>
                </c:pt>
                <c:pt idx="11698">
                  <c:v>4784.2586656641997</c:v>
                </c:pt>
                <c:pt idx="11699">
                  <c:v>4750.12599722303</c:v>
                </c:pt>
                <c:pt idx="11700">
                  <c:v>4669.5859477164404</c:v>
                </c:pt>
                <c:pt idx="11701">
                  <c:v>4548.6599997500198</c:v>
                </c:pt>
                <c:pt idx="11702">
                  <c:v>4414.1870147562704</c:v>
                </c:pt>
                <c:pt idx="11703">
                  <c:v>4331.0862417397302</c:v>
                </c:pt>
                <c:pt idx="11704">
                  <c:v>4266.9388448582704</c:v>
                </c:pt>
                <c:pt idx="11705">
                  <c:v>4152.1900246563</c:v>
                </c:pt>
                <c:pt idx="11706">
                  <c:v>4039.831497875</c:v>
                </c:pt>
                <c:pt idx="11707">
                  <c:v>3874.62309851181</c:v>
                </c:pt>
                <c:pt idx="11708">
                  <c:v>3649.4819198024802</c:v>
                </c:pt>
                <c:pt idx="11709">
                  <c:v>3418.3280109785501</c:v>
                </c:pt>
                <c:pt idx="11710">
                  <c:v>3161.3865974271298</c:v>
                </c:pt>
                <c:pt idx="11711">
                  <c:v>2860.7757671608001</c:v>
                </c:pt>
                <c:pt idx="11712">
                  <c:v>2537.7305439033898</c:v>
                </c:pt>
                <c:pt idx="11713">
                  <c:v>2213.7611085687499</c:v>
                </c:pt>
                <c:pt idx="11714">
                  <c:v>1927.26719354642</c:v>
                </c:pt>
                <c:pt idx="11715">
                  <c:v>1680.47792810687</c:v>
                </c:pt>
                <c:pt idx="11716">
                  <c:v>1404.17108450613</c:v>
                </c:pt>
                <c:pt idx="11717">
                  <c:v>1080.7539795332</c:v>
                </c:pt>
                <c:pt idx="11718">
                  <c:v>755.80514012633705</c:v>
                </c:pt>
                <c:pt idx="11719">
                  <c:v>373.78846814214802</c:v>
                </c:pt>
                <c:pt idx="11720">
                  <c:v>-99.685736861179294</c:v>
                </c:pt>
                <c:pt idx="11721">
                  <c:v>-591.18476807339596</c:v>
                </c:pt>
                <c:pt idx="11722">
                  <c:v>-1127.40418219498</c:v>
                </c:pt>
                <c:pt idx="11723">
                  <c:v>-1649.67204228843</c:v>
                </c:pt>
                <c:pt idx="11724">
                  <c:v>-2106.9082079199302</c:v>
                </c:pt>
                <c:pt idx="11725">
                  <c:v>-2548.7785177032802</c:v>
                </c:pt>
                <c:pt idx="11726">
                  <c:v>-3028.1562872015402</c:v>
                </c:pt>
                <c:pt idx="11727">
                  <c:v>-3564.95079783146</c:v>
                </c:pt>
                <c:pt idx="11728">
                  <c:v>-4119.7337141382304</c:v>
                </c:pt>
                <c:pt idx="11729">
                  <c:v>-4728.6526546955602</c:v>
                </c:pt>
                <c:pt idx="11730">
                  <c:v>-5358.8372598249198</c:v>
                </c:pt>
                <c:pt idx="11731">
                  <c:v>-5954.3943185471999</c:v>
                </c:pt>
                <c:pt idx="11732">
                  <c:v>-6529.5837761508801</c:v>
                </c:pt>
                <c:pt idx="11733">
                  <c:v>-7129.2285262528103</c:v>
                </c:pt>
                <c:pt idx="11734">
                  <c:v>-7760.2752073833599</c:v>
                </c:pt>
                <c:pt idx="11735">
                  <c:v>-8379.8948925861896</c:v>
                </c:pt>
                <c:pt idx="11736">
                  <c:v>-8996.5555908992192</c:v>
                </c:pt>
                <c:pt idx="11737">
                  <c:v>-9616.7940112624692</c:v>
                </c:pt>
                <c:pt idx="11738">
                  <c:v>-10256.2239888572</c:v>
                </c:pt>
                <c:pt idx="11739">
                  <c:v>-10912.8287377042</c:v>
                </c:pt>
                <c:pt idx="11740">
                  <c:v>-11538.5604066711</c:v>
                </c:pt>
                <c:pt idx="11741">
                  <c:v>-12145.873086965201</c:v>
                </c:pt>
                <c:pt idx="11742">
                  <c:v>-12766.9888957272</c:v>
                </c:pt>
                <c:pt idx="11743">
                  <c:v>-13388.591521857799</c:v>
                </c:pt>
                <c:pt idx="11744">
                  <c:v>-13985.7902407979</c:v>
                </c:pt>
                <c:pt idx="11745">
                  <c:v>-14541.493929102</c:v>
                </c:pt>
                <c:pt idx="11746">
                  <c:v>-15083.262812795499</c:v>
                </c:pt>
                <c:pt idx="11747">
                  <c:v>-15651.195901499001</c:v>
                </c:pt>
                <c:pt idx="11748">
                  <c:v>-16247.197024713099</c:v>
                </c:pt>
                <c:pt idx="11749">
                  <c:v>-16821.330249695198</c:v>
                </c:pt>
                <c:pt idx="11750">
                  <c:v>-17351.508579617399</c:v>
                </c:pt>
                <c:pt idx="11751">
                  <c:v>-17860.148067819799</c:v>
                </c:pt>
                <c:pt idx="11752">
                  <c:v>-18307.603512759699</c:v>
                </c:pt>
                <c:pt idx="11753">
                  <c:v>-18704.103066576299</c:v>
                </c:pt>
                <c:pt idx="11754">
                  <c:v>-19105.731620717001</c:v>
                </c:pt>
                <c:pt idx="11755">
                  <c:v>-19490.746447194499</c:v>
                </c:pt>
                <c:pt idx="11756">
                  <c:v>-19850.093418582899</c:v>
                </c:pt>
                <c:pt idx="11757">
                  <c:v>-20174.548306886601</c:v>
                </c:pt>
                <c:pt idx="11758">
                  <c:v>-20459.291760117299</c:v>
                </c:pt>
                <c:pt idx="11759">
                  <c:v>-20684.915522039501</c:v>
                </c:pt>
                <c:pt idx="11760">
                  <c:v>-20880.103881302999</c:v>
                </c:pt>
                <c:pt idx="11761">
                  <c:v>-21065.881404697699</c:v>
                </c:pt>
                <c:pt idx="11762">
                  <c:v>-21204.454244738899</c:v>
                </c:pt>
                <c:pt idx="11763">
                  <c:v>-21320.850139676499</c:v>
                </c:pt>
                <c:pt idx="11764">
                  <c:v>-21418.673327778699</c:v>
                </c:pt>
                <c:pt idx="11765">
                  <c:v>-21458.396067616501</c:v>
                </c:pt>
                <c:pt idx="11766">
                  <c:v>-21375.313086960501</c:v>
                </c:pt>
                <c:pt idx="11767">
                  <c:v>-21217.0505891701</c:v>
                </c:pt>
                <c:pt idx="11768">
                  <c:v>-21067.427778610599</c:v>
                </c:pt>
                <c:pt idx="11769">
                  <c:v>-20878.7737139579</c:v>
                </c:pt>
                <c:pt idx="11770">
                  <c:v>-20654.894960834099</c:v>
                </c:pt>
                <c:pt idx="11771">
                  <c:v>-20354.113685910099</c:v>
                </c:pt>
                <c:pt idx="11772">
                  <c:v>-19982.458116802602</c:v>
                </c:pt>
                <c:pt idx="11773">
                  <c:v>-19621.831746823798</c:v>
                </c:pt>
                <c:pt idx="11774">
                  <c:v>-19209.709577699901</c:v>
                </c:pt>
                <c:pt idx="11775">
                  <c:v>-18717.430874724902</c:v>
                </c:pt>
                <c:pt idx="11776">
                  <c:v>-18188.5931079894</c:v>
                </c:pt>
                <c:pt idx="11777">
                  <c:v>-17614.842235350701</c:v>
                </c:pt>
                <c:pt idx="11778">
                  <c:v>-16982.080848435398</c:v>
                </c:pt>
                <c:pt idx="11779">
                  <c:v>-16286.850455636601</c:v>
                </c:pt>
                <c:pt idx="11780">
                  <c:v>-15547.108024969701</c:v>
                </c:pt>
                <c:pt idx="11781">
                  <c:v>-14764.374700733701</c:v>
                </c:pt>
                <c:pt idx="11782">
                  <c:v>-13904.4368691359</c:v>
                </c:pt>
                <c:pt idx="11783">
                  <c:v>-12960.795107288201</c:v>
                </c:pt>
                <c:pt idx="11784">
                  <c:v>-11967.0139231916</c:v>
                </c:pt>
                <c:pt idx="11785">
                  <c:v>-10962.1259303309</c:v>
                </c:pt>
                <c:pt idx="11786">
                  <c:v>-9977.2991183596405</c:v>
                </c:pt>
                <c:pt idx="11787">
                  <c:v>-8962.6621879091508</c:v>
                </c:pt>
                <c:pt idx="11788">
                  <c:v>-7869.9122117917896</c:v>
                </c:pt>
                <c:pt idx="11789">
                  <c:v>-6693.9538154109396</c:v>
                </c:pt>
                <c:pt idx="11790">
                  <c:v>-5473.3633352186698</c:v>
                </c:pt>
                <c:pt idx="11791">
                  <c:v>-4232.20967383266</c:v>
                </c:pt>
                <c:pt idx="11792">
                  <c:v>-2961.5120549942399</c:v>
                </c:pt>
                <c:pt idx="11793">
                  <c:v>-1677.7082494538399</c:v>
                </c:pt>
                <c:pt idx="11794">
                  <c:v>-371.75707626577298</c:v>
                </c:pt>
                <c:pt idx="11795">
                  <c:v>978.810573217105</c:v>
                </c:pt>
                <c:pt idx="11796">
                  <c:v>2363.192900214</c:v>
                </c:pt>
                <c:pt idx="11797">
                  <c:v>3778.35945293033</c:v>
                </c:pt>
                <c:pt idx="11798">
                  <c:v>5240.2238176491901</c:v>
                </c:pt>
                <c:pt idx="11799">
                  <c:v>6775.31081765413</c:v>
                </c:pt>
                <c:pt idx="11800">
                  <c:v>8227.11481796101</c:v>
                </c:pt>
                <c:pt idx="11801">
                  <c:v>9597.9281768971796</c:v>
                </c:pt>
                <c:pt idx="11802">
                  <c:v>11050.4419818264</c:v>
                </c:pt>
                <c:pt idx="11803">
                  <c:v>12596.1450763625</c:v>
                </c:pt>
                <c:pt idx="11804">
                  <c:v>14157.392357767299</c:v>
                </c:pt>
                <c:pt idx="11805">
                  <c:v>15639.8796448269</c:v>
                </c:pt>
                <c:pt idx="11806">
                  <c:v>17095.7364928077</c:v>
                </c:pt>
                <c:pt idx="11807">
                  <c:v>18542.790856878899</c:v>
                </c:pt>
                <c:pt idx="11808">
                  <c:v>19986.337454912002</c:v>
                </c:pt>
                <c:pt idx="11809">
                  <c:v>21434.075810904898</c:v>
                </c:pt>
                <c:pt idx="11810">
                  <c:v>22887.700990325699</c:v>
                </c:pt>
                <c:pt idx="11811">
                  <c:v>24314.346492073601</c:v>
                </c:pt>
                <c:pt idx="11812">
                  <c:v>25723.898807278099</c:v>
                </c:pt>
                <c:pt idx="11813">
                  <c:v>27146.091063142801</c:v>
                </c:pt>
                <c:pt idx="11814">
                  <c:v>28584.6785779489</c:v>
                </c:pt>
                <c:pt idx="11815">
                  <c:v>29995.1941704524</c:v>
                </c:pt>
                <c:pt idx="11816">
                  <c:v>31306.063074645601</c:v>
                </c:pt>
                <c:pt idx="11817">
                  <c:v>32540.395638890401</c:v>
                </c:pt>
                <c:pt idx="11818">
                  <c:v>33717.612788168502</c:v>
                </c:pt>
                <c:pt idx="11819">
                  <c:v>34831.145928647398</c:v>
                </c:pt>
                <c:pt idx="11820">
                  <c:v>35904.748174820801</c:v>
                </c:pt>
                <c:pt idx="11821">
                  <c:v>36948.947887877803</c:v>
                </c:pt>
                <c:pt idx="11822">
                  <c:v>37989.1829057418</c:v>
                </c:pt>
                <c:pt idx="11823">
                  <c:v>39057.582316029198</c:v>
                </c:pt>
                <c:pt idx="11824">
                  <c:v>40103.113970525701</c:v>
                </c:pt>
                <c:pt idx="11825">
                  <c:v>41087.931828663903</c:v>
                </c:pt>
                <c:pt idx="11826">
                  <c:v>41938.119729374899</c:v>
                </c:pt>
                <c:pt idx="11827">
                  <c:v>42684.775865625998</c:v>
                </c:pt>
                <c:pt idx="11828">
                  <c:v>43424.096587715998</c:v>
                </c:pt>
                <c:pt idx="11829">
                  <c:v>44128.592259287601</c:v>
                </c:pt>
                <c:pt idx="11830">
                  <c:v>44745.4178328079</c:v>
                </c:pt>
                <c:pt idx="11831">
                  <c:v>45256.466819590401</c:v>
                </c:pt>
                <c:pt idx="11832">
                  <c:v>45710.279899397501</c:v>
                </c:pt>
                <c:pt idx="11833">
                  <c:v>46107.244681098302</c:v>
                </c:pt>
                <c:pt idx="11834">
                  <c:v>46454.766738000697</c:v>
                </c:pt>
                <c:pt idx="11835">
                  <c:v>46738.812897772499</c:v>
                </c:pt>
                <c:pt idx="11836">
                  <c:v>46944.618634634702</c:v>
                </c:pt>
                <c:pt idx="11837">
                  <c:v>47131.882757643798</c:v>
                </c:pt>
                <c:pt idx="11838">
                  <c:v>47260.1461739234</c:v>
                </c:pt>
                <c:pt idx="11839">
                  <c:v>47275.710319784703</c:v>
                </c:pt>
                <c:pt idx="11840">
                  <c:v>47236.6202247205</c:v>
                </c:pt>
                <c:pt idx="11841">
                  <c:v>47149.785174501398</c:v>
                </c:pt>
                <c:pt idx="11842">
                  <c:v>46997.670541982501</c:v>
                </c:pt>
                <c:pt idx="11843">
                  <c:v>46761.126080344897</c:v>
                </c:pt>
                <c:pt idx="11844">
                  <c:v>46428.9916376494</c:v>
                </c:pt>
                <c:pt idx="11845">
                  <c:v>46080.607807616499</c:v>
                </c:pt>
                <c:pt idx="11846">
                  <c:v>45725.451166269602</c:v>
                </c:pt>
                <c:pt idx="11847">
                  <c:v>45281.436482896199</c:v>
                </c:pt>
                <c:pt idx="11848">
                  <c:v>44764.952120502603</c:v>
                </c:pt>
                <c:pt idx="11849">
                  <c:v>44187.658119252999</c:v>
                </c:pt>
                <c:pt idx="11850">
                  <c:v>43571.704468769</c:v>
                </c:pt>
                <c:pt idx="11851">
                  <c:v>42928.372102579902</c:v>
                </c:pt>
                <c:pt idx="11852">
                  <c:v>42205.282239908003</c:v>
                </c:pt>
                <c:pt idx="11853">
                  <c:v>41410.084498865101</c:v>
                </c:pt>
                <c:pt idx="11854">
                  <c:v>40594.8139499139</c:v>
                </c:pt>
                <c:pt idx="11855">
                  <c:v>39745.5928303603</c:v>
                </c:pt>
                <c:pt idx="11856">
                  <c:v>38850.971961525902</c:v>
                </c:pt>
                <c:pt idx="11857">
                  <c:v>37899.045068732201</c:v>
                </c:pt>
                <c:pt idx="11858">
                  <c:v>36901.441133542299</c:v>
                </c:pt>
                <c:pt idx="11859">
                  <c:v>35863.589491161903</c:v>
                </c:pt>
                <c:pt idx="11860">
                  <c:v>34826.606047372799</c:v>
                </c:pt>
                <c:pt idx="11861">
                  <c:v>33810.582963892797</c:v>
                </c:pt>
                <c:pt idx="11862">
                  <c:v>32784.597437231801</c:v>
                </c:pt>
                <c:pt idx="11863">
                  <c:v>31728.8684793065</c:v>
                </c:pt>
                <c:pt idx="11864">
                  <c:v>30595.890797002001</c:v>
                </c:pt>
                <c:pt idx="11865">
                  <c:v>29419.207948388699</c:v>
                </c:pt>
                <c:pt idx="11866">
                  <c:v>28266.195871280699</c:v>
                </c:pt>
                <c:pt idx="11867">
                  <c:v>27104.458838390499</c:v>
                </c:pt>
                <c:pt idx="11868">
                  <c:v>25943.281422041899</c:v>
                </c:pt>
                <c:pt idx="11869">
                  <c:v>24807.127920617499</c:v>
                </c:pt>
                <c:pt idx="11870">
                  <c:v>23674.253181434498</c:v>
                </c:pt>
                <c:pt idx="11871">
                  <c:v>22526.224619859498</c:v>
                </c:pt>
                <c:pt idx="11872">
                  <c:v>21358.656196928601</c:v>
                </c:pt>
                <c:pt idx="11873">
                  <c:v>20191.945528824901</c:v>
                </c:pt>
                <c:pt idx="11874">
                  <c:v>19019.401149247398</c:v>
                </c:pt>
                <c:pt idx="11875">
                  <c:v>17885.795284240801</c:v>
                </c:pt>
                <c:pt idx="11876">
                  <c:v>16811.911990636701</c:v>
                </c:pt>
                <c:pt idx="11877">
                  <c:v>15761.839413797999</c:v>
                </c:pt>
                <c:pt idx="11878">
                  <c:v>14702.7152716484</c:v>
                </c:pt>
                <c:pt idx="11879">
                  <c:v>13622.775182081001</c:v>
                </c:pt>
                <c:pt idx="11880">
                  <c:v>12570.4412646581</c:v>
                </c:pt>
                <c:pt idx="11881">
                  <c:v>11573.363228033901</c:v>
                </c:pt>
                <c:pt idx="11882">
                  <c:v>10604.385205979999</c:v>
                </c:pt>
                <c:pt idx="11883">
                  <c:v>9661.9487226853598</c:v>
                </c:pt>
                <c:pt idx="11884">
                  <c:v>8763.3856640272297</c:v>
                </c:pt>
                <c:pt idx="11885">
                  <c:v>7865.0288350855199</c:v>
                </c:pt>
                <c:pt idx="11886">
                  <c:v>6966.5925804919398</c:v>
                </c:pt>
                <c:pt idx="11887">
                  <c:v>6125.97487205785</c:v>
                </c:pt>
                <c:pt idx="11888">
                  <c:v>5362.1707974168703</c:v>
                </c:pt>
                <c:pt idx="11889">
                  <c:v>4689.9548275893703</c:v>
                </c:pt>
                <c:pt idx="11890">
                  <c:v>4021.1492732124402</c:v>
                </c:pt>
                <c:pt idx="11891">
                  <c:v>3316.5513974986202</c:v>
                </c:pt>
                <c:pt idx="11892">
                  <c:v>2665.5749647678799</c:v>
                </c:pt>
                <c:pt idx="11893">
                  <c:v>2071.7333774992999</c:v>
                </c:pt>
                <c:pt idx="11894">
                  <c:v>1534.7929377406199</c:v>
                </c:pt>
                <c:pt idx="11895">
                  <c:v>1034.78069189094</c:v>
                </c:pt>
                <c:pt idx="11896">
                  <c:v>553.22089762053395</c:v>
                </c:pt>
                <c:pt idx="11897">
                  <c:v>110.569810757794</c:v>
                </c:pt>
                <c:pt idx="11898">
                  <c:v>-276.15269455004199</c:v>
                </c:pt>
                <c:pt idx="11899">
                  <c:v>-623.99563122644895</c:v>
                </c:pt>
                <c:pt idx="11900">
                  <c:v>-927.45161684776099</c:v>
                </c:pt>
                <c:pt idx="11901">
                  <c:v>-1183.1924033032301</c:v>
                </c:pt>
                <c:pt idx="11902">
                  <c:v>-1362.9282119162101</c:v>
                </c:pt>
                <c:pt idx="11903">
                  <c:v>-1451.48846294387</c:v>
                </c:pt>
                <c:pt idx="11904">
                  <c:v>-1602.2057162907499</c:v>
                </c:pt>
                <c:pt idx="11905">
                  <c:v>-1786.90170620715</c:v>
                </c:pt>
                <c:pt idx="11906">
                  <c:v>-1867.07155133015</c:v>
                </c:pt>
                <c:pt idx="11907">
                  <c:v>-1891.58756962608</c:v>
                </c:pt>
                <c:pt idx="11908">
                  <c:v>-1904.9429586865899</c:v>
                </c:pt>
                <c:pt idx="11909">
                  <c:v>-1915.8739175789599</c:v>
                </c:pt>
                <c:pt idx="11910">
                  <c:v>-1880.8884988023501</c:v>
                </c:pt>
                <c:pt idx="11911">
                  <c:v>-1788.95220006964</c:v>
                </c:pt>
                <c:pt idx="11912">
                  <c:v>-1663.50398410143</c:v>
                </c:pt>
                <c:pt idx="11913">
                  <c:v>-1511.1459546938399</c:v>
                </c:pt>
                <c:pt idx="11914">
                  <c:v>-1315.0073311407</c:v>
                </c:pt>
                <c:pt idx="11915">
                  <c:v>-1136.8665938435199</c:v>
                </c:pt>
                <c:pt idx="11916">
                  <c:v>-964.06615965126696</c:v>
                </c:pt>
                <c:pt idx="11917">
                  <c:v>-734.74357226104803</c:v>
                </c:pt>
                <c:pt idx="11918">
                  <c:v>-457.11093721431899</c:v>
                </c:pt>
                <c:pt idx="11919">
                  <c:v>-211.08736661471099</c:v>
                </c:pt>
                <c:pt idx="11920">
                  <c:v>20.028966241932402</c:v>
                </c:pt>
                <c:pt idx="11921">
                  <c:v>302.47293027742103</c:v>
                </c:pt>
                <c:pt idx="11922">
                  <c:v>598.31969983060696</c:v>
                </c:pt>
                <c:pt idx="11923">
                  <c:v>883.507407005</c:v>
                </c:pt>
                <c:pt idx="11924">
                  <c:v>1160.4769796906601</c:v>
                </c:pt>
                <c:pt idx="11925">
                  <c:v>1454.13875689272</c:v>
                </c:pt>
                <c:pt idx="11926">
                  <c:v>1772.0988974781701</c:v>
                </c:pt>
                <c:pt idx="11927">
                  <c:v>2068.3717202722401</c:v>
                </c:pt>
                <c:pt idx="11928">
                  <c:v>2331.5367028865699</c:v>
                </c:pt>
                <c:pt idx="11929">
                  <c:v>2606.28389055455</c:v>
                </c:pt>
                <c:pt idx="11930">
                  <c:v>2858.76465604041</c:v>
                </c:pt>
                <c:pt idx="11931">
                  <c:v>3103.0032528011702</c:v>
                </c:pt>
                <c:pt idx="11932">
                  <c:v>3352.2965505112302</c:v>
                </c:pt>
                <c:pt idx="11933">
                  <c:v>3577.4996189149101</c:v>
                </c:pt>
                <c:pt idx="11934">
                  <c:v>3820.3814696608601</c:v>
                </c:pt>
                <c:pt idx="11935">
                  <c:v>4048.0870188439399</c:v>
                </c:pt>
                <c:pt idx="11936">
                  <c:v>4213.6339145196098</c:v>
                </c:pt>
                <c:pt idx="11937">
                  <c:v>4352.4985558020599</c:v>
                </c:pt>
                <c:pt idx="11938">
                  <c:v>4462.24548192783</c:v>
                </c:pt>
                <c:pt idx="11939">
                  <c:v>4539.26097034143</c:v>
                </c:pt>
                <c:pt idx="11940">
                  <c:v>4582.6593299435299</c:v>
                </c:pt>
                <c:pt idx="11941">
                  <c:v>4609.7475699818997</c:v>
                </c:pt>
                <c:pt idx="11942">
                  <c:v>4645.83120337325</c:v>
                </c:pt>
                <c:pt idx="11943">
                  <c:v>4673.1467554585997</c:v>
                </c:pt>
                <c:pt idx="11944">
                  <c:v>4661.5348762880303</c:v>
                </c:pt>
                <c:pt idx="11945">
                  <c:v>4635.40096148878</c:v>
                </c:pt>
                <c:pt idx="11946">
                  <c:v>4569.4661885866899</c:v>
                </c:pt>
                <c:pt idx="11947">
                  <c:v>4442.86113601949</c:v>
                </c:pt>
                <c:pt idx="11948">
                  <c:v>4286.6674235544397</c:v>
                </c:pt>
                <c:pt idx="11949">
                  <c:v>4109.3566820792703</c:v>
                </c:pt>
                <c:pt idx="11950">
                  <c:v>3902.6314700714702</c:v>
                </c:pt>
                <c:pt idx="11951">
                  <c:v>3661.7781664951799</c:v>
                </c:pt>
                <c:pt idx="11952">
                  <c:v>3420.34268687029</c:v>
                </c:pt>
                <c:pt idx="11953">
                  <c:v>3138.6354841891598</c:v>
                </c:pt>
                <c:pt idx="11954">
                  <c:v>2798.8812174684199</c:v>
                </c:pt>
                <c:pt idx="11955">
                  <c:v>2445.8149710581802</c:v>
                </c:pt>
                <c:pt idx="11956">
                  <c:v>2044.6430311613899</c:v>
                </c:pt>
                <c:pt idx="11957">
                  <c:v>1639.2652041778799</c:v>
                </c:pt>
                <c:pt idx="11958">
                  <c:v>1249.1165951683699</c:v>
                </c:pt>
                <c:pt idx="11959">
                  <c:v>820.01922329590695</c:v>
                </c:pt>
                <c:pt idx="11960">
                  <c:v>378.25766204274498</c:v>
                </c:pt>
                <c:pt idx="11961">
                  <c:v>-88.149554463668807</c:v>
                </c:pt>
                <c:pt idx="11962">
                  <c:v>-594.19746968610696</c:v>
                </c:pt>
                <c:pt idx="11963">
                  <c:v>-1109.6380346285</c:v>
                </c:pt>
                <c:pt idx="11964">
                  <c:v>-1599.79428044054</c:v>
                </c:pt>
                <c:pt idx="11965">
                  <c:v>-2097.53542225103</c:v>
                </c:pt>
                <c:pt idx="11966">
                  <c:v>-2644.3917990585501</c:v>
                </c:pt>
                <c:pt idx="11967">
                  <c:v>-3207.2531231942398</c:v>
                </c:pt>
                <c:pt idx="11968">
                  <c:v>-3824.79759580264</c:v>
                </c:pt>
                <c:pt idx="11969">
                  <c:v>-4490.9848250328296</c:v>
                </c:pt>
                <c:pt idx="11970">
                  <c:v>-5157.6541580904104</c:v>
                </c:pt>
                <c:pt idx="11971">
                  <c:v>-5811.0853295319002</c:v>
                </c:pt>
                <c:pt idx="11972">
                  <c:v>-6411.5876777555704</c:v>
                </c:pt>
                <c:pt idx="11973">
                  <c:v>-6974.5098749727003</c:v>
                </c:pt>
                <c:pt idx="11974">
                  <c:v>-7530.5671108451197</c:v>
                </c:pt>
                <c:pt idx="11975">
                  <c:v>-8142.3692494422403</c:v>
                </c:pt>
                <c:pt idx="11976">
                  <c:v>-8768.7799000880605</c:v>
                </c:pt>
                <c:pt idx="11977">
                  <c:v>-9341.3472097730191</c:v>
                </c:pt>
                <c:pt idx="11978">
                  <c:v>-9925.8600338485994</c:v>
                </c:pt>
                <c:pt idx="11979">
                  <c:v>-10545.552388468401</c:v>
                </c:pt>
                <c:pt idx="11980">
                  <c:v>-11171.1322067084</c:v>
                </c:pt>
                <c:pt idx="11981">
                  <c:v>-11770.4737706911</c:v>
                </c:pt>
                <c:pt idx="11982">
                  <c:v>-12369.469162199401</c:v>
                </c:pt>
                <c:pt idx="11983">
                  <c:v>-12957.373836615299</c:v>
                </c:pt>
                <c:pt idx="11984">
                  <c:v>-13516.839221554999</c:v>
                </c:pt>
                <c:pt idx="11985">
                  <c:v>-14062.8762572094</c:v>
                </c:pt>
                <c:pt idx="11986">
                  <c:v>-14586.896015783401</c:v>
                </c:pt>
                <c:pt idx="11987">
                  <c:v>-15075.585702775799</c:v>
                </c:pt>
                <c:pt idx="11988">
                  <c:v>-15531.1986190057</c:v>
                </c:pt>
                <c:pt idx="11989">
                  <c:v>-15945.7247566272</c:v>
                </c:pt>
                <c:pt idx="11990">
                  <c:v>-16389.1417740863</c:v>
                </c:pt>
                <c:pt idx="11991">
                  <c:v>-16831.534147240101</c:v>
                </c:pt>
                <c:pt idx="11992">
                  <c:v>-17209.272903356399</c:v>
                </c:pt>
                <c:pt idx="11993">
                  <c:v>-17629.368114303899</c:v>
                </c:pt>
                <c:pt idx="11994">
                  <c:v>-18026.5157487248</c:v>
                </c:pt>
                <c:pt idx="11995">
                  <c:v>-18331.105797060402</c:v>
                </c:pt>
                <c:pt idx="11996">
                  <c:v>-18603.653982989199</c:v>
                </c:pt>
                <c:pt idx="11997">
                  <c:v>-18867.331904225401</c:v>
                </c:pt>
                <c:pt idx="11998">
                  <c:v>-19117.8366505538</c:v>
                </c:pt>
                <c:pt idx="11999">
                  <c:v>-19334.978493177499</c:v>
                </c:pt>
                <c:pt idx="12000">
                  <c:v>-19525.715588494601</c:v>
                </c:pt>
                <c:pt idx="12001">
                  <c:v>-19650.090443536599</c:v>
                </c:pt>
                <c:pt idx="12002">
                  <c:v>-19747.310485152699</c:v>
                </c:pt>
                <c:pt idx="12003">
                  <c:v>-19848.750399013999</c:v>
                </c:pt>
                <c:pt idx="12004">
                  <c:v>-19880.270494926601</c:v>
                </c:pt>
                <c:pt idx="12005">
                  <c:v>-19872.482385185998</c:v>
                </c:pt>
                <c:pt idx="12006">
                  <c:v>-19888.183213116099</c:v>
                </c:pt>
                <c:pt idx="12007">
                  <c:v>-19903.483273639999</c:v>
                </c:pt>
                <c:pt idx="12008">
                  <c:v>-19863.0812754537</c:v>
                </c:pt>
                <c:pt idx="12009">
                  <c:v>-19775.139224095699</c:v>
                </c:pt>
                <c:pt idx="12010">
                  <c:v>-19666.797084842699</c:v>
                </c:pt>
                <c:pt idx="12011">
                  <c:v>-19526.867140455401</c:v>
                </c:pt>
                <c:pt idx="12012">
                  <c:v>-19335.860132379301</c:v>
                </c:pt>
                <c:pt idx="12013">
                  <c:v>-19106.268365956501</c:v>
                </c:pt>
                <c:pt idx="12014">
                  <c:v>-18875.115204739901</c:v>
                </c:pt>
                <c:pt idx="12015">
                  <c:v>-18645.925374272199</c:v>
                </c:pt>
                <c:pt idx="12016">
                  <c:v>-18383.966173490098</c:v>
                </c:pt>
                <c:pt idx="12017">
                  <c:v>-18044.916571419501</c:v>
                </c:pt>
                <c:pt idx="12018">
                  <c:v>-17656.7395355427</c:v>
                </c:pt>
                <c:pt idx="12019">
                  <c:v>-17259.408443947599</c:v>
                </c:pt>
                <c:pt idx="12020">
                  <c:v>-16867.195827987802</c:v>
                </c:pt>
                <c:pt idx="12021">
                  <c:v>-16459.4748811053</c:v>
                </c:pt>
                <c:pt idx="12022">
                  <c:v>-16015.666237358</c:v>
                </c:pt>
                <c:pt idx="12023">
                  <c:v>-15564.909337487299</c:v>
                </c:pt>
                <c:pt idx="12024">
                  <c:v>-15107.7038881272</c:v>
                </c:pt>
                <c:pt idx="12025">
                  <c:v>-14625.735281040899</c:v>
                </c:pt>
                <c:pt idx="12026">
                  <c:v>-14130.2030363336</c:v>
                </c:pt>
                <c:pt idx="12027">
                  <c:v>-13631.890984297899</c:v>
                </c:pt>
                <c:pt idx="12028">
                  <c:v>-13107.4566380284</c:v>
                </c:pt>
                <c:pt idx="12029">
                  <c:v>-12544.672250911</c:v>
                </c:pt>
                <c:pt idx="12030">
                  <c:v>-11985.915566285201</c:v>
                </c:pt>
                <c:pt idx="12031">
                  <c:v>-11421.6704426536</c:v>
                </c:pt>
                <c:pt idx="12032">
                  <c:v>-10840.537029428</c:v>
                </c:pt>
                <c:pt idx="12033">
                  <c:v>-10242.4872398112</c:v>
                </c:pt>
                <c:pt idx="12034">
                  <c:v>-9620.4307831596907</c:v>
                </c:pt>
                <c:pt idx="12035">
                  <c:v>-9013.9888716696605</c:v>
                </c:pt>
                <c:pt idx="12036">
                  <c:v>-8437.6068551091994</c:v>
                </c:pt>
                <c:pt idx="12037">
                  <c:v>-7855.5941218984399</c:v>
                </c:pt>
                <c:pt idx="12038">
                  <c:v>-7252.3783887680702</c:v>
                </c:pt>
                <c:pt idx="12039">
                  <c:v>-6612.7754419838202</c:v>
                </c:pt>
                <c:pt idx="12040">
                  <c:v>-5956.3018623067001</c:v>
                </c:pt>
                <c:pt idx="12041">
                  <c:v>-5302.2880560178601</c:v>
                </c:pt>
                <c:pt idx="12042">
                  <c:v>-4651.1469128702802</c:v>
                </c:pt>
                <c:pt idx="12043">
                  <c:v>-4024.7419593183799</c:v>
                </c:pt>
                <c:pt idx="12044">
                  <c:v>-3425.83884625056</c:v>
                </c:pt>
                <c:pt idx="12045">
                  <c:v>-2832.7613887289399</c:v>
                </c:pt>
                <c:pt idx="12046">
                  <c:v>-2250.9172923493102</c:v>
                </c:pt>
                <c:pt idx="12047">
                  <c:v>-1666.2096798351499</c:v>
                </c:pt>
                <c:pt idx="12048">
                  <c:v>-1070.12317047385</c:v>
                </c:pt>
                <c:pt idx="12049">
                  <c:v>-480.34892487389499</c:v>
                </c:pt>
                <c:pt idx="12050">
                  <c:v>82.330026511103299</c:v>
                </c:pt>
                <c:pt idx="12051">
                  <c:v>628.63531133459605</c:v>
                </c:pt>
                <c:pt idx="12052">
                  <c:v>1183.94256545761</c:v>
                </c:pt>
                <c:pt idx="12053">
                  <c:v>1753.3545161688301</c:v>
                </c:pt>
                <c:pt idx="12054">
                  <c:v>2306.72810550127</c:v>
                </c:pt>
                <c:pt idx="12055">
                  <c:v>2838.9381155937199</c:v>
                </c:pt>
                <c:pt idx="12056">
                  <c:v>3401.9562923717399</c:v>
                </c:pt>
                <c:pt idx="12057">
                  <c:v>3914.2736642592799</c:v>
                </c:pt>
                <c:pt idx="12058">
                  <c:v>4390.5818528158397</c:v>
                </c:pt>
                <c:pt idx="12059">
                  <c:v>4911.7995729741097</c:v>
                </c:pt>
                <c:pt idx="12060">
                  <c:v>5445.3060014927196</c:v>
                </c:pt>
                <c:pt idx="12061">
                  <c:v>5966.6652494137397</c:v>
                </c:pt>
                <c:pt idx="12062">
                  <c:v>6448.2519759274801</c:v>
                </c:pt>
                <c:pt idx="12063">
                  <c:v>6906.0152322264603</c:v>
                </c:pt>
                <c:pt idx="12064">
                  <c:v>7345.2870261022499</c:v>
                </c:pt>
                <c:pt idx="12065">
                  <c:v>7751.9236607430003</c:v>
                </c:pt>
                <c:pt idx="12066">
                  <c:v>8151.5745156579196</c:v>
                </c:pt>
                <c:pt idx="12067">
                  <c:v>8574.8156226159408</c:v>
                </c:pt>
                <c:pt idx="12068">
                  <c:v>9050.3523890830293</c:v>
                </c:pt>
                <c:pt idx="12069">
                  <c:v>9489.3911452064203</c:v>
                </c:pt>
                <c:pt idx="12070">
                  <c:v>9840.3855475869004</c:v>
                </c:pt>
                <c:pt idx="12071">
                  <c:v>10194.408412249901</c:v>
                </c:pt>
                <c:pt idx="12072">
                  <c:v>10555.532285065899</c:v>
                </c:pt>
                <c:pt idx="12073">
                  <c:v>10914.4481832203</c:v>
                </c:pt>
                <c:pt idx="12074">
                  <c:v>11265.688429054801</c:v>
                </c:pt>
                <c:pt idx="12075">
                  <c:v>11614.0233031799</c:v>
                </c:pt>
                <c:pt idx="12076">
                  <c:v>11965.213724355001</c:v>
                </c:pt>
                <c:pt idx="12077">
                  <c:v>12318.4217934106</c:v>
                </c:pt>
                <c:pt idx="12078">
                  <c:v>12670.5696569722</c:v>
                </c:pt>
                <c:pt idx="12079">
                  <c:v>13042.714443575</c:v>
                </c:pt>
                <c:pt idx="12080">
                  <c:v>13425.5812139313</c:v>
                </c:pt>
                <c:pt idx="12081">
                  <c:v>13794.9193039112</c:v>
                </c:pt>
                <c:pt idx="12082">
                  <c:v>14174.8570875436</c:v>
                </c:pt>
                <c:pt idx="12083">
                  <c:v>14509.5642007602</c:v>
                </c:pt>
                <c:pt idx="12084">
                  <c:v>14781.4587188844</c:v>
                </c:pt>
                <c:pt idx="12085">
                  <c:v>15048.5897493951</c:v>
                </c:pt>
                <c:pt idx="12086">
                  <c:v>15306.071701438301</c:v>
                </c:pt>
                <c:pt idx="12087">
                  <c:v>15565.391068811499</c:v>
                </c:pt>
                <c:pt idx="12088">
                  <c:v>15851.8470788871</c:v>
                </c:pt>
                <c:pt idx="12089">
                  <c:v>16154.004819018</c:v>
                </c:pt>
                <c:pt idx="12090">
                  <c:v>16462.943240117602</c:v>
                </c:pt>
                <c:pt idx="12091">
                  <c:v>16739.559662553998</c:v>
                </c:pt>
                <c:pt idx="12092">
                  <c:v>17004.777050172099</c:v>
                </c:pt>
                <c:pt idx="12093">
                  <c:v>17311.8098588838</c:v>
                </c:pt>
                <c:pt idx="12094">
                  <c:v>17661.2964289355</c:v>
                </c:pt>
                <c:pt idx="12095">
                  <c:v>17941.6515985158</c:v>
                </c:pt>
                <c:pt idx="12096">
                  <c:v>18149.737506701102</c:v>
                </c:pt>
                <c:pt idx="12097">
                  <c:v>18438.628358169299</c:v>
                </c:pt>
                <c:pt idx="12098">
                  <c:v>18754.099738576198</c:v>
                </c:pt>
                <c:pt idx="12099">
                  <c:v>19038.1571370005</c:v>
                </c:pt>
                <c:pt idx="12100">
                  <c:v>19313.718169069401</c:v>
                </c:pt>
                <c:pt idx="12101">
                  <c:v>19578.403907541298</c:v>
                </c:pt>
                <c:pt idx="12102">
                  <c:v>19837.3824595435</c:v>
                </c:pt>
                <c:pt idx="12103">
                  <c:v>20103.047093167999</c:v>
                </c:pt>
                <c:pt idx="12104">
                  <c:v>20371.630063242199</c:v>
                </c:pt>
                <c:pt idx="12105">
                  <c:v>20607.611777066799</c:v>
                </c:pt>
                <c:pt idx="12106">
                  <c:v>20802.0040704196</c:v>
                </c:pt>
                <c:pt idx="12107">
                  <c:v>21003.265898940801</c:v>
                </c:pt>
                <c:pt idx="12108">
                  <c:v>21238.872164039902</c:v>
                </c:pt>
                <c:pt idx="12109">
                  <c:v>21494.444047261299</c:v>
                </c:pt>
                <c:pt idx="12110">
                  <c:v>21751.320797126798</c:v>
                </c:pt>
                <c:pt idx="12111">
                  <c:v>21997.8477576511</c:v>
                </c:pt>
                <c:pt idx="12112">
                  <c:v>22236.199872925801</c:v>
                </c:pt>
                <c:pt idx="12113">
                  <c:v>22437.962223199698</c:v>
                </c:pt>
                <c:pt idx="12114">
                  <c:v>22602.1903036277</c:v>
                </c:pt>
                <c:pt idx="12115">
                  <c:v>22760.5184558277</c:v>
                </c:pt>
                <c:pt idx="12116">
                  <c:v>22905.283326709901</c:v>
                </c:pt>
                <c:pt idx="12117">
                  <c:v>23061.461646976299</c:v>
                </c:pt>
                <c:pt idx="12118">
                  <c:v>23216.744439308299</c:v>
                </c:pt>
                <c:pt idx="12119">
                  <c:v>23332.392637535599</c:v>
                </c:pt>
                <c:pt idx="12120">
                  <c:v>23416.8614577273</c:v>
                </c:pt>
                <c:pt idx="12121">
                  <c:v>23498.676293177501</c:v>
                </c:pt>
                <c:pt idx="12122">
                  <c:v>23572.915075744899</c:v>
                </c:pt>
                <c:pt idx="12123">
                  <c:v>23595.622524617102</c:v>
                </c:pt>
                <c:pt idx="12124">
                  <c:v>23633.726602092502</c:v>
                </c:pt>
                <c:pt idx="12125">
                  <c:v>23706.034440228599</c:v>
                </c:pt>
                <c:pt idx="12126">
                  <c:v>23744.581717062301</c:v>
                </c:pt>
                <c:pt idx="12127">
                  <c:v>23730.591859539501</c:v>
                </c:pt>
                <c:pt idx="12128">
                  <c:v>23715.581831853699</c:v>
                </c:pt>
                <c:pt idx="12129">
                  <c:v>23710.290137834701</c:v>
                </c:pt>
                <c:pt idx="12130">
                  <c:v>23663.607366635799</c:v>
                </c:pt>
                <c:pt idx="12131">
                  <c:v>23592.545989127098</c:v>
                </c:pt>
                <c:pt idx="12132">
                  <c:v>23498.144559798598</c:v>
                </c:pt>
                <c:pt idx="12133">
                  <c:v>23375.359623622899</c:v>
                </c:pt>
                <c:pt idx="12134">
                  <c:v>23223.0034882074</c:v>
                </c:pt>
                <c:pt idx="12135">
                  <c:v>23028.766204138199</c:v>
                </c:pt>
                <c:pt idx="12136">
                  <c:v>22812.383577558699</c:v>
                </c:pt>
                <c:pt idx="12137">
                  <c:v>22596.921152609499</c:v>
                </c:pt>
                <c:pt idx="12138">
                  <c:v>22362.740744950501</c:v>
                </c:pt>
                <c:pt idx="12139">
                  <c:v>22103.386177656899</c:v>
                </c:pt>
                <c:pt idx="12140">
                  <c:v>21825.4076020268</c:v>
                </c:pt>
                <c:pt idx="12141">
                  <c:v>21530.191999220599</c:v>
                </c:pt>
                <c:pt idx="12142">
                  <c:v>21206.603760637299</c:v>
                </c:pt>
                <c:pt idx="12143">
                  <c:v>20870.432627153601</c:v>
                </c:pt>
                <c:pt idx="12144">
                  <c:v>20519.2881153944</c:v>
                </c:pt>
                <c:pt idx="12145">
                  <c:v>20127.9303727433</c:v>
                </c:pt>
                <c:pt idx="12146">
                  <c:v>19696.600622177601</c:v>
                </c:pt>
                <c:pt idx="12147">
                  <c:v>19217.0244477427</c:v>
                </c:pt>
                <c:pt idx="12148">
                  <c:v>18713.608694326002</c:v>
                </c:pt>
                <c:pt idx="12149">
                  <c:v>18205.126891172</c:v>
                </c:pt>
                <c:pt idx="12150">
                  <c:v>17706.945010824798</c:v>
                </c:pt>
                <c:pt idx="12151">
                  <c:v>17192.000013428398</c:v>
                </c:pt>
                <c:pt idx="12152">
                  <c:v>16624.8783287484</c:v>
                </c:pt>
                <c:pt idx="12153">
                  <c:v>16020.399261717401</c:v>
                </c:pt>
                <c:pt idx="12154">
                  <c:v>15419.2069726314</c:v>
                </c:pt>
                <c:pt idx="12155">
                  <c:v>14840.8327583839</c:v>
                </c:pt>
                <c:pt idx="12156">
                  <c:v>14244.074092192001</c:v>
                </c:pt>
                <c:pt idx="12157">
                  <c:v>13609.495505967099</c:v>
                </c:pt>
                <c:pt idx="12158">
                  <c:v>12911.625686401099</c:v>
                </c:pt>
                <c:pt idx="12159">
                  <c:v>12164.0052937133</c:v>
                </c:pt>
                <c:pt idx="12160">
                  <c:v>11399.3311557863</c:v>
                </c:pt>
                <c:pt idx="12161">
                  <c:v>10634.312408527299</c:v>
                </c:pt>
                <c:pt idx="12162">
                  <c:v>9877.3662098871191</c:v>
                </c:pt>
                <c:pt idx="12163">
                  <c:v>9104.2380921896893</c:v>
                </c:pt>
                <c:pt idx="12164">
                  <c:v>8295.3841069955506</c:v>
                </c:pt>
                <c:pt idx="12165">
                  <c:v>7450.3965339565302</c:v>
                </c:pt>
                <c:pt idx="12166">
                  <c:v>6583.6663981538604</c:v>
                </c:pt>
                <c:pt idx="12167">
                  <c:v>5712.2177834990098</c:v>
                </c:pt>
                <c:pt idx="12168">
                  <c:v>4845.52469814697</c:v>
                </c:pt>
                <c:pt idx="12169">
                  <c:v>3984.5302167733598</c:v>
                </c:pt>
                <c:pt idx="12170">
                  <c:v>3102.80729610347</c:v>
                </c:pt>
                <c:pt idx="12171">
                  <c:v>2193.2036628266801</c:v>
                </c:pt>
                <c:pt idx="12172">
                  <c:v>1284.6735418442699</c:v>
                </c:pt>
                <c:pt idx="12173">
                  <c:v>376.52928235114001</c:v>
                </c:pt>
                <c:pt idx="12174">
                  <c:v>-548.81695215386605</c:v>
                </c:pt>
                <c:pt idx="12175">
                  <c:v>-1481.5581489835099</c:v>
                </c:pt>
                <c:pt idx="12176">
                  <c:v>-2437.7710759906599</c:v>
                </c:pt>
                <c:pt idx="12177">
                  <c:v>-3394.94929850465</c:v>
                </c:pt>
                <c:pt idx="12178">
                  <c:v>-4331.8682054051496</c:v>
                </c:pt>
                <c:pt idx="12179">
                  <c:v>-5278.3707774406103</c:v>
                </c:pt>
                <c:pt idx="12180">
                  <c:v>-6204.8064040645904</c:v>
                </c:pt>
                <c:pt idx="12181">
                  <c:v>-7129.3934852803804</c:v>
                </c:pt>
                <c:pt idx="12182">
                  <c:v>-8080.5995153336498</c:v>
                </c:pt>
                <c:pt idx="12183">
                  <c:v>-9031.3988355278307</c:v>
                </c:pt>
                <c:pt idx="12184">
                  <c:v>-9963.6000444835208</c:v>
                </c:pt>
                <c:pt idx="12185">
                  <c:v>-10883.1272207415</c:v>
                </c:pt>
                <c:pt idx="12186">
                  <c:v>-11800.1000311435</c:v>
                </c:pt>
                <c:pt idx="12187">
                  <c:v>-12708.546352162</c:v>
                </c:pt>
                <c:pt idx="12188">
                  <c:v>-13625.403336996</c:v>
                </c:pt>
                <c:pt idx="12189">
                  <c:v>-14544.834319133301</c:v>
                </c:pt>
                <c:pt idx="12190">
                  <c:v>-15435.745930031901</c:v>
                </c:pt>
                <c:pt idx="12191">
                  <c:v>-16275.445805343999</c:v>
                </c:pt>
                <c:pt idx="12192">
                  <c:v>-17077.3489077698</c:v>
                </c:pt>
                <c:pt idx="12193">
                  <c:v>-17881.200878467898</c:v>
                </c:pt>
                <c:pt idx="12194">
                  <c:v>-18678.823769052098</c:v>
                </c:pt>
                <c:pt idx="12195">
                  <c:v>-19489.426676413099</c:v>
                </c:pt>
                <c:pt idx="12196">
                  <c:v>-20288.3721115177</c:v>
                </c:pt>
                <c:pt idx="12197">
                  <c:v>-21042.4504191044</c:v>
                </c:pt>
                <c:pt idx="12198">
                  <c:v>-21754.9431849293</c:v>
                </c:pt>
                <c:pt idx="12199">
                  <c:v>-22437.814678527899</c:v>
                </c:pt>
                <c:pt idx="12200">
                  <c:v>-23104.772039606702</c:v>
                </c:pt>
                <c:pt idx="12201">
                  <c:v>-23747.369099302199</c:v>
                </c:pt>
                <c:pt idx="12202">
                  <c:v>-24301.329351067801</c:v>
                </c:pt>
                <c:pt idx="12203">
                  <c:v>-24873.6228210062</c:v>
                </c:pt>
                <c:pt idx="12204">
                  <c:v>-25510.915156602601</c:v>
                </c:pt>
                <c:pt idx="12205">
                  <c:v>-26062.595516574602</c:v>
                </c:pt>
                <c:pt idx="12206">
                  <c:v>-26586.554608143</c:v>
                </c:pt>
                <c:pt idx="12207">
                  <c:v>-27099.7936080851</c:v>
                </c:pt>
                <c:pt idx="12208">
                  <c:v>-27560.005318662901</c:v>
                </c:pt>
                <c:pt idx="12209">
                  <c:v>-27965.679845018301</c:v>
                </c:pt>
                <c:pt idx="12210">
                  <c:v>-28337.147311680201</c:v>
                </c:pt>
                <c:pt idx="12211">
                  <c:v>-28691.8870776658</c:v>
                </c:pt>
                <c:pt idx="12212">
                  <c:v>-29014.669948249099</c:v>
                </c:pt>
                <c:pt idx="12213">
                  <c:v>-29272.6620187642</c:v>
                </c:pt>
                <c:pt idx="12214">
                  <c:v>-29451.197783219399</c:v>
                </c:pt>
                <c:pt idx="12215">
                  <c:v>-29637.063754832401</c:v>
                </c:pt>
                <c:pt idx="12216">
                  <c:v>-29893.5807733316</c:v>
                </c:pt>
                <c:pt idx="12217">
                  <c:v>-30108.620915286399</c:v>
                </c:pt>
                <c:pt idx="12218">
                  <c:v>-30234.927765196899</c:v>
                </c:pt>
                <c:pt idx="12219">
                  <c:v>-30330.564348004202</c:v>
                </c:pt>
                <c:pt idx="12220">
                  <c:v>-30382.769162467401</c:v>
                </c:pt>
                <c:pt idx="12221">
                  <c:v>-30410.271441289799</c:v>
                </c:pt>
                <c:pt idx="12222">
                  <c:v>-30399.626924774799</c:v>
                </c:pt>
                <c:pt idx="12223">
                  <c:v>-30332.746172764499</c:v>
                </c:pt>
                <c:pt idx="12224">
                  <c:v>-30242.335229271699</c:v>
                </c:pt>
                <c:pt idx="12225">
                  <c:v>-30124.732893352299</c:v>
                </c:pt>
                <c:pt idx="12226">
                  <c:v>-29954.604478770601</c:v>
                </c:pt>
                <c:pt idx="12227">
                  <c:v>-29735.636951725901</c:v>
                </c:pt>
                <c:pt idx="12228">
                  <c:v>-29558.456440116101</c:v>
                </c:pt>
                <c:pt idx="12229">
                  <c:v>-29351.001428985299</c:v>
                </c:pt>
                <c:pt idx="12230">
                  <c:v>-29028.371980749402</c:v>
                </c:pt>
                <c:pt idx="12231">
                  <c:v>-28674.464795481199</c:v>
                </c:pt>
                <c:pt idx="12232">
                  <c:v>-28279.942967290401</c:v>
                </c:pt>
                <c:pt idx="12233">
                  <c:v>-27896.6339893761</c:v>
                </c:pt>
                <c:pt idx="12234">
                  <c:v>-27527.797373521302</c:v>
                </c:pt>
                <c:pt idx="12235">
                  <c:v>-27099.544980955001</c:v>
                </c:pt>
                <c:pt idx="12236">
                  <c:v>-26596.782156028701</c:v>
                </c:pt>
                <c:pt idx="12237">
                  <c:v>-26042.7510196449</c:v>
                </c:pt>
                <c:pt idx="12238">
                  <c:v>-25454.301734600798</c:v>
                </c:pt>
                <c:pt idx="12239">
                  <c:v>-24787.41325596</c:v>
                </c:pt>
                <c:pt idx="12240">
                  <c:v>-24141.550832035598</c:v>
                </c:pt>
                <c:pt idx="12241">
                  <c:v>-23538.286990704899</c:v>
                </c:pt>
                <c:pt idx="12242">
                  <c:v>-22859.508694783701</c:v>
                </c:pt>
                <c:pt idx="12243">
                  <c:v>-22192.757872250699</c:v>
                </c:pt>
                <c:pt idx="12244">
                  <c:v>-21553.198431905301</c:v>
                </c:pt>
                <c:pt idx="12245">
                  <c:v>-20868.803189098398</c:v>
                </c:pt>
                <c:pt idx="12246">
                  <c:v>-20131.630393344101</c:v>
                </c:pt>
                <c:pt idx="12247">
                  <c:v>-19305.0178861186</c:v>
                </c:pt>
                <c:pt idx="12248">
                  <c:v>-18413.567510429399</c:v>
                </c:pt>
                <c:pt idx="12249">
                  <c:v>-17522.152055685299</c:v>
                </c:pt>
                <c:pt idx="12250">
                  <c:v>-16644.069882677501</c:v>
                </c:pt>
                <c:pt idx="12251">
                  <c:v>-15715.0249110646</c:v>
                </c:pt>
                <c:pt idx="12252">
                  <c:v>-14774.418729515901</c:v>
                </c:pt>
                <c:pt idx="12253">
                  <c:v>-13912.935313842199</c:v>
                </c:pt>
                <c:pt idx="12254">
                  <c:v>-13025.0345954811</c:v>
                </c:pt>
                <c:pt idx="12255">
                  <c:v>-12077.7681806909</c:v>
                </c:pt>
                <c:pt idx="12256">
                  <c:v>-11103.2312817526</c:v>
                </c:pt>
                <c:pt idx="12257">
                  <c:v>-10105.446716806</c:v>
                </c:pt>
                <c:pt idx="12258">
                  <c:v>-9090.6800514803508</c:v>
                </c:pt>
                <c:pt idx="12259">
                  <c:v>-8079.1943625719496</c:v>
                </c:pt>
                <c:pt idx="12260">
                  <c:v>-7069.9766327322905</c:v>
                </c:pt>
                <c:pt idx="12261">
                  <c:v>-6042.1715572131998</c:v>
                </c:pt>
                <c:pt idx="12262">
                  <c:v>-5010.1915190776699</c:v>
                </c:pt>
                <c:pt idx="12263">
                  <c:v>-3986.6850410093002</c:v>
                </c:pt>
                <c:pt idx="12264">
                  <c:v>-2950.9555621857799</c:v>
                </c:pt>
                <c:pt idx="12265">
                  <c:v>-1838.6642119847199</c:v>
                </c:pt>
                <c:pt idx="12266">
                  <c:v>-723.52845531808805</c:v>
                </c:pt>
                <c:pt idx="12267">
                  <c:v>317.10731938085502</c:v>
                </c:pt>
                <c:pt idx="12268">
                  <c:v>1342.6292929194999</c:v>
                </c:pt>
                <c:pt idx="12269">
                  <c:v>2374.2079691861099</c:v>
                </c:pt>
                <c:pt idx="12270">
                  <c:v>3430.57353131224</c:v>
                </c:pt>
                <c:pt idx="12271">
                  <c:v>4501.7677733841301</c:v>
                </c:pt>
                <c:pt idx="12272">
                  <c:v>5566.4580399398401</c:v>
                </c:pt>
                <c:pt idx="12273">
                  <c:v>6666.0583504263996</c:v>
                </c:pt>
                <c:pt idx="12274">
                  <c:v>7776.2969133184997</c:v>
                </c:pt>
                <c:pt idx="12275">
                  <c:v>8847.9062292881299</c:v>
                </c:pt>
                <c:pt idx="12276">
                  <c:v>9886.2762553578505</c:v>
                </c:pt>
                <c:pt idx="12277">
                  <c:v>10916.575191706301</c:v>
                </c:pt>
                <c:pt idx="12278">
                  <c:v>11932.669736690499</c:v>
                </c:pt>
                <c:pt idx="12279">
                  <c:v>12908.8434433194</c:v>
                </c:pt>
                <c:pt idx="12280">
                  <c:v>13913.299066231801</c:v>
                </c:pt>
                <c:pt idx="12281">
                  <c:v>14929.924540019099</c:v>
                </c:pt>
                <c:pt idx="12282">
                  <c:v>15902.667472590299</c:v>
                </c:pt>
                <c:pt idx="12283">
                  <c:v>16844.347587273402</c:v>
                </c:pt>
                <c:pt idx="12284">
                  <c:v>17776.808430585999</c:v>
                </c:pt>
                <c:pt idx="12285">
                  <c:v>18724.4413524794</c:v>
                </c:pt>
                <c:pt idx="12286">
                  <c:v>19670.277392595701</c:v>
                </c:pt>
                <c:pt idx="12287">
                  <c:v>20594.3815353104</c:v>
                </c:pt>
                <c:pt idx="12288">
                  <c:v>21478.165279870402</c:v>
                </c:pt>
                <c:pt idx="12289">
                  <c:v>22329.860691923801</c:v>
                </c:pt>
                <c:pt idx="12290">
                  <c:v>23165.429659949899</c:v>
                </c:pt>
                <c:pt idx="12291">
                  <c:v>23955.065205321302</c:v>
                </c:pt>
                <c:pt idx="12292">
                  <c:v>24753.954695084201</c:v>
                </c:pt>
                <c:pt idx="12293">
                  <c:v>25595.313922716901</c:v>
                </c:pt>
                <c:pt idx="12294">
                  <c:v>26430.016638456898</c:v>
                </c:pt>
                <c:pt idx="12295">
                  <c:v>27197.6664610966</c:v>
                </c:pt>
                <c:pt idx="12296">
                  <c:v>27846.235646813999</c:v>
                </c:pt>
                <c:pt idx="12297">
                  <c:v>28464.7221330961</c:v>
                </c:pt>
                <c:pt idx="12298">
                  <c:v>29133.5204225946</c:v>
                </c:pt>
                <c:pt idx="12299">
                  <c:v>29781.1755150764</c:v>
                </c:pt>
                <c:pt idx="12300">
                  <c:v>30358.953628985</c:v>
                </c:pt>
                <c:pt idx="12301">
                  <c:v>30916.254700642101</c:v>
                </c:pt>
                <c:pt idx="12302">
                  <c:v>31500.2120671753</c:v>
                </c:pt>
                <c:pt idx="12303">
                  <c:v>32079.849760940499</c:v>
                </c:pt>
                <c:pt idx="12304">
                  <c:v>32602.023506768801</c:v>
                </c:pt>
                <c:pt idx="12305">
                  <c:v>33078.521485318801</c:v>
                </c:pt>
                <c:pt idx="12306">
                  <c:v>33476.574303424102</c:v>
                </c:pt>
                <c:pt idx="12307">
                  <c:v>33816.114716413103</c:v>
                </c:pt>
                <c:pt idx="12308">
                  <c:v>34162.995382954701</c:v>
                </c:pt>
                <c:pt idx="12309">
                  <c:v>34510.576142965401</c:v>
                </c:pt>
                <c:pt idx="12310">
                  <c:v>34838.320492667597</c:v>
                </c:pt>
                <c:pt idx="12311">
                  <c:v>35151.0509296358</c:v>
                </c:pt>
                <c:pt idx="12312">
                  <c:v>35455.004592970603</c:v>
                </c:pt>
                <c:pt idx="12313">
                  <c:v>35749.247507746702</c:v>
                </c:pt>
                <c:pt idx="12314">
                  <c:v>36084.676492145598</c:v>
                </c:pt>
                <c:pt idx="12315">
                  <c:v>36324.482932348801</c:v>
                </c:pt>
                <c:pt idx="12316">
                  <c:v>36404.077842264101</c:v>
                </c:pt>
                <c:pt idx="12317">
                  <c:v>36500.623234067702</c:v>
                </c:pt>
                <c:pt idx="12318">
                  <c:v>36618.560751961297</c:v>
                </c:pt>
                <c:pt idx="12319">
                  <c:v>36702.423165639899</c:v>
                </c:pt>
                <c:pt idx="12320">
                  <c:v>36741.218977831799</c:v>
                </c:pt>
                <c:pt idx="12321">
                  <c:v>36722.9120802994</c:v>
                </c:pt>
                <c:pt idx="12322">
                  <c:v>36709.078799232797</c:v>
                </c:pt>
                <c:pt idx="12323">
                  <c:v>36710.431581898403</c:v>
                </c:pt>
                <c:pt idx="12324">
                  <c:v>36653.840611133201</c:v>
                </c:pt>
                <c:pt idx="12325">
                  <c:v>36618.326711466703</c:v>
                </c:pt>
                <c:pt idx="12326">
                  <c:v>36575.077585617502</c:v>
                </c:pt>
                <c:pt idx="12327">
                  <c:v>36437.675212941998</c:v>
                </c:pt>
                <c:pt idx="12328">
                  <c:v>36223.575317353701</c:v>
                </c:pt>
                <c:pt idx="12329">
                  <c:v>35982.322986727202</c:v>
                </c:pt>
                <c:pt idx="12330">
                  <c:v>35774.224493964903</c:v>
                </c:pt>
                <c:pt idx="12331">
                  <c:v>35561.304040940799</c:v>
                </c:pt>
                <c:pt idx="12332">
                  <c:v>35294.163498315502</c:v>
                </c:pt>
                <c:pt idx="12333">
                  <c:v>35011.270909874598</c:v>
                </c:pt>
                <c:pt idx="12334">
                  <c:v>34749.296809390798</c:v>
                </c:pt>
                <c:pt idx="12335">
                  <c:v>34472.409833999503</c:v>
                </c:pt>
                <c:pt idx="12336">
                  <c:v>34126.381408802503</c:v>
                </c:pt>
                <c:pt idx="12337">
                  <c:v>33744.8218650977</c:v>
                </c:pt>
                <c:pt idx="12338">
                  <c:v>33385.215111662998</c:v>
                </c:pt>
                <c:pt idx="12339">
                  <c:v>33010.309627428702</c:v>
                </c:pt>
                <c:pt idx="12340">
                  <c:v>32670.139449577699</c:v>
                </c:pt>
                <c:pt idx="12341">
                  <c:v>32300.839335226701</c:v>
                </c:pt>
                <c:pt idx="12342">
                  <c:v>31824.466057519901</c:v>
                </c:pt>
                <c:pt idx="12343">
                  <c:v>31246.407214273298</c:v>
                </c:pt>
                <c:pt idx="12344">
                  <c:v>30492.7725623677</c:v>
                </c:pt>
                <c:pt idx="12345">
                  <c:v>29886.516065108299</c:v>
                </c:pt>
                <c:pt idx="12346">
                  <c:v>29593.955175866198</c:v>
                </c:pt>
                <c:pt idx="12347">
                  <c:v>29222.290694183001</c:v>
                </c:pt>
                <c:pt idx="12348">
                  <c:v>28518.252446156199</c:v>
                </c:pt>
                <c:pt idx="12349">
                  <c:v>27576.582877829402</c:v>
                </c:pt>
                <c:pt idx="12350">
                  <c:v>26583.059377646401</c:v>
                </c:pt>
                <c:pt idx="12351">
                  <c:v>26043.211801881502</c:v>
                </c:pt>
                <c:pt idx="12352">
                  <c:v>25514.649939920801</c:v>
                </c:pt>
                <c:pt idx="12353">
                  <c:v>24562.739760405701</c:v>
                </c:pt>
                <c:pt idx="12354">
                  <c:v>24004.149600726701</c:v>
                </c:pt>
                <c:pt idx="12355">
                  <c:v>23617.602689606301</c:v>
                </c:pt>
                <c:pt idx="12356">
                  <c:v>23034.706193837901</c:v>
                </c:pt>
                <c:pt idx="12357">
                  <c:v>22277.049277071299</c:v>
                </c:pt>
                <c:pt idx="12358">
                  <c:v>21452.098367677601</c:v>
                </c:pt>
                <c:pt idx="12359">
                  <c:v>20564.780883367101</c:v>
                </c:pt>
                <c:pt idx="12360">
                  <c:v>19634.816575372199</c:v>
                </c:pt>
                <c:pt idx="12361">
                  <c:v>18670.078477223899</c:v>
                </c:pt>
                <c:pt idx="12362">
                  <c:v>17677.526052666799</c:v>
                </c:pt>
                <c:pt idx="12363">
                  <c:v>16776.837260489301</c:v>
                </c:pt>
                <c:pt idx="12364">
                  <c:v>15964.6260791676</c:v>
                </c:pt>
                <c:pt idx="12365">
                  <c:v>15125.133389910699</c:v>
                </c:pt>
                <c:pt idx="12366">
                  <c:v>14259.667306974001</c:v>
                </c:pt>
                <c:pt idx="12367">
                  <c:v>13309.608902919501</c:v>
                </c:pt>
                <c:pt idx="12368">
                  <c:v>12300.3852056504</c:v>
                </c:pt>
                <c:pt idx="12369">
                  <c:v>11321.870043217399</c:v>
                </c:pt>
                <c:pt idx="12370">
                  <c:v>10376.420548514299</c:v>
                </c:pt>
                <c:pt idx="12371">
                  <c:v>9391.0419038228501</c:v>
                </c:pt>
                <c:pt idx="12372">
                  <c:v>8341.5794661894397</c:v>
                </c:pt>
                <c:pt idx="12373">
                  <c:v>7275.5511424728702</c:v>
                </c:pt>
                <c:pt idx="12374">
                  <c:v>6226.1753126150697</c:v>
                </c:pt>
                <c:pt idx="12375">
                  <c:v>5199.2220260326103</c:v>
                </c:pt>
                <c:pt idx="12376">
                  <c:v>4174.3121461173096</c:v>
                </c:pt>
                <c:pt idx="12377">
                  <c:v>3150.8391257974999</c:v>
                </c:pt>
                <c:pt idx="12378">
                  <c:v>2073.39909969372</c:v>
                </c:pt>
                <c:pt idx="12379">
                  <c:v>947.36554688077399</c:v>
                </c:pt>
                <c:pt idx="12380">
                  <c:v>-151.57793463070399</c:v>
                </c:pt>
                <c:pt idx="12381">
                  <c:v>-1252.8557030735799</c:v>
                </c:pt>
                <c:pt idx="12382">
                  <c:v>-2390.2282387668101</c:v>
                </c:pt>
                <c:pt idx="12383">
                  <c:v>-3555.1124716968102</c:v>
                </c:pt>
                <c:pt idx="12384">
                  <c:v>-4738.2508868540599</c:v>
                </c:pt>
                <c:pt idx="12385">
                  <c:v>-5867.92781513914</c:v>
                </c:pt>
                <c:pt idx="12386">
                  <c:v>-6971.2624921103197</c:v>
                </c:pt>
                <c:pt idx="12387">
                  <c:v>-8131.3029384404499</c:v>
                </c:pt>
                <c:pt idx="12388">
                  <c:v>-9313.9764129828</c:v>
                </c:pt>
                <c:pt idx="12389">
                  <c:v>-10531.065636068801</c:v>
                </c:pt>
                <c:pt idx="12390">
                  <c:v>-11756.6327537053</c:v>
                </c:pt>
                <c:pt idx="12391">
                  <c:v>-12949.0975567802</c:v>
                </c:pt>
                <c:pt idx="12392">
                  <c:v>-14079.827494933201</c:v>
                </c:pt>
                <c:pt idx="12393">
                  <c:v>-15245.108311944599</c:v>
                </c:pt>
                <c:pt idx="12394">
                  <c:v>-16496.612350056301</c:v>
                </c:pt>
                <c:pt idx="12395">
                  <c:v>-17742.467315204201</c:v>
                </c:pt>
                <c:pt idx="12396">
                  <c:v>-18993.562157927801</c:v>
                </c:pt>
                <c:pt idx="12397">
                  <c:v>-20251.481485635901</c:v>
                </c:pt>
                <c:pt idx="12398">
                  <c:v>-21496.510531247499</c:v>
                </c:pt>
                <c:pt idx="12399">
                  <c:v>-22684.351193122398</c:v>
                </c:pt>
                <c:pt idx="12400">
                  <c:v>-23810.289093306299</c:v>
                </c:pt>
                <c:pt idx="12401">
                  <c:v>-24952.008702973999</c:v>
                </c:pt>
                <c:pt idx="12402">
                  <c:v>-26136.415276001899</c:v>
                </c:pt>
                <c:pt idx="12403">
                  <c:v>-27344.495298309499</c:v>
                </c:pt>
                <c:pt idx="12404">
                  <c:v>-28552.951675963501</c:v>
                </c:pt>
                <c:pt idx="12405">
                  <c:v>-29748.281730616101</c:v>
                </c:pt>
                <c:pt idx="12406">
                  <c:v>-30945.0840158762</c:v>
                </c:pt>
                <c:pt idx="12407">
                  <c:v>-32155.462068843099</c:v>
                </c:pt>
                <c:pt idx="12408">
                  <c:v>-33331.199028501796</c:v>
                </c:pt>
                <c:pt idx="12409">
                  <c:v>-34456.668767920099</c:v>
                </c:pt>
                <c:pt idx="12410">
                  <c:v>-35581.943271845797</c:v>
                </c:pt>
                <c:pt idx="12411">
                  <c:v>-36711.996070960602</c:v>
                </c:pt>
                <c:pt idx="12412">
                  <c:v>-37819.870631653197</c:v>
                </c:pt>
                <c:pt idx="12413">
                  <c:v>-38886.858323522101</c:v>
                </c:pt>
                <c:pt idx="12414">
                  <c:v>-39901.153096571798</c:v>
                </c:pt>
                <c:pt idx="12415">
                  <c:v>-40909.563124823901</c:v>
                </c:pt>
                <c:pt idx="12416">
                  <c:v>-41965.697357922101</c:v>
                </c:pt>
                <c:pt idx="12417">
                  <c:v>-43040.204990160099</c:v>
                </c:pt>
                <c:pt idx="12418">
                  <c:v>-44051.852359162898</c:v>
                </c:pt>
                <c:pt idx="12419">
                  <c:v>-45007.286596432197</c:v>
                </c:pt>
                <c:pt idx="12420">
                  <c:v>-45961.9483000486</c:v>
                </c:pt>
                <c:pt idx="12421">
                  <c:v>-46891.180504594602</c:v>
                </c:pt>
                <c:pt idx="12422">
                  <c:v>-47764.107325080397</c:v>
                </c:pt>
                <c:pt idx="12423">
                  <c:v>-48590.606125512</c:v>
                </c:pt>
                <c:pt idx="12424">
                  <c:v>-49414.016682267102</c:v>
                </c:pt>
                <c:pt idx="12425">
                  <c:v>-50255.096703489602</c:v>
                </c:pt>
                <c:pt idx="12426">
                  <c:v>-51073.639968667303</c:v>
                </c:pt>
                <c:pt idx="12427">
                  <c:v>-51827.740925882899</c:v>
                </c:pt>
                <c:pt idx="12428">
                  <c:v>-52537.528636910298</c:v>
                </c:pt>
                <c:pt idx="12429">
                  <c:v>-53148.9685905031</c:v>
                </c:pt>
                <c:pt idx="12430">
                  <c:v>-53722.110279150598</c:v>
                </c:pt>
                <c:pt idx="12431">
                  <c:v>-54325.189169548103</c:v>
                </c:pt>
                <c:pt idx="12432">
                  <c:v>-54896.597656949001</c:v>
                </c:pt>
                <c:pt idx="12433">
                  <c:v>-55492.527450144204</c:v>
                </c:pt>
                <c:pt idx="12434">
                  <c:v>-56052.947658933401</c:v>
                </c:pt>
                <c:pt idx="12435">
                  <c:v>-56508.716538299399</c:v>
                </c:pt>
                <c:pt idx="12436">
                  <c:v>-56916.797369069602</c:v>
                </c:pt>
                <c:pt idx="12437">
                  <c:v>-57255.688166202199</c:v>
                </c:pt>
                <c:pt idx="12438">
                  <c:v>-57542.147580710604</c:v>
                </c:pt>
                <c:pt idx="12439">
                  <c:v>-57809.727505671399</c:v>
                </c:pt>
                <c:pt idx="12440">
                  <c:v>-58081.765732075597</c:v>
                </c:pt>
                <c:pt idx="12441">
                  <c:v>-58320.521187550701</c:v>
                </c:pt>
                <c:pt idx="12442">
                  <c:v>-58456.282618531302</c:v>
                </c:pt>
                <c:pt idx="12443">
                  <c:v>-58507.618109597599</c:v>
                </c:pt>
                <c:pt idx="12444">
                  <c:v>-58514.449069115799</c:v>
                </c:pt>
                <c:pt idx="12445">
                  <c:v>-58551.216531236998</c:v>
                </c:pt>
                <c:pt idx="12446">
                  <c:v>-58595.540840596499</c:v>
                </c:pt>
                <c:pt idx="12447">
                  <c:v>-58570.303428793603</c:v>
                </c:pt>
                <c:pt idx="12448">
                  <c:v>-58474.013168493802</c:v>
                </c:pt>
                <c:pt idx="12449">
                  <c:v>-58327.0676218269</c:v>
                </c:pt>
                <c:pt idx="12450">
                  <c:v>-58143.365805088302</c:v>
                </c:pt>
                <c:pt idx="12451">
                  <c:v>-57898.122127080998</c:v>
                </c:pt>
                <c:pt idx="12452">
                  <c:v>-57575.338136230501</c:v>
                </c:pt>
                <c:pt idx="12453">
                  <c:v>-57204.2131967885</c:v>
                </c:pt>
                <c:pt idx="12454">
                  <c:v>-56812.209070230798</c:v>
                </c:pt>
                <c:pt idx="12455">
                  <c:v>-56379.439331461203</c:v>
                </c:pt>
                <c:pt idx="12456">
                  <c:v>-55930.082311726299</c:v>
                </c:pt>
                <c:pt idx="12457">
                  <c:v>-55445.396691423899</c:v>
                </c:pt>
                <c:pt idx="12458">
                  <c:v>-54882.834810497799</c:v>
                </c:pt>
                <c:pt idx="12459">
                  <c:v>-54306.417414318101</c:v>
                </c:pt>
                <c:pt idx="12460">
                  <c:v>-53713.651475864797</c:v>
                </c:pt>
                <c:pt idx="12461">
                  <c:v>-53074.707378458399</c:v>
                </c:pt>
                <c:pt idx="12462">
                  <c:v>-52434.472947381699</c:v>
                </c:pt>
                <c:pt idx="12463">
                  <c:v>-51740.203380368097</c:v>
                </c:pt>
                <c:pt idx="12464">
                  <c:v>-50973.625834639199</c:v>
                </c:pt>
                <c:pt idx="12465">
                  <c:v>-50171.832966126101</c:v>
                </c:pt>
                <c:pt idx="12466">
                  <c:v>-49293.610499292401</c:v>
                </c:pt>
                <c:pt idx="12467">
                  <c:v>-48397.749983972899</c:v>
                </c:pt>
                <c:pt idx="12468">
                  <c:v>-47537.1261463966</c:v>
                </c:pt>
                <c:pt idx="12469">
                  <c:v>-46660.503259879202</c:v>
                </c:pt>
                <c:pt idx="12470">
                  <c:v>-45711.161637865902</c:v>
                </c:pt>
                <c:pt idx="12471">
                  <c:v>-44687.453305448202</c:v>
                </c:pt>
                <c:pt idx="12472">
                  <c:v>-43671.029861996903</c:v>
                </c:pt>
                <c:pt idx="12473">
                  <c:v>-42691.026489577896</c:v>
                </c:pt>
                <c:pt idx="12474">
                  <c:v>-41658.2718391163</c:v>
                </c:pt>
                <c:pt idx="12475">
                  <c:v>-40534.5832457426</c:v>
                </c:pt>
                <c:pt idx="12476">
                  <c:v>-39399.668088740298</c:v>
                </c:pt>
                <c:pt idx="12477">
                  <c:v>-38282.2369657772</c:v>
                </c:pt>
                <c:pt idx="12478">
                  <c:v>-37194.063761099198</c:v>
                </c:pt>
                <c:pt idx="12479">
                  <c:v>-36069.294605130599</c:v>
                </c:pt>
                <c:pt idx="12480">
                  <c:v>-34877.329846641602</c:v>
                </c:pt>
                <c:pt idx="12481">
                  <c:v>-33673.582272743603</c:v>
                </c:pt>
                <c:pt idx="12482">
                  <c:v>-32505.924376729799</c:v>
                </c:pt>
                <c:pt idx="12483">
                  <c:v>-31341.113006524502</c:v>
                </c:pt>
                <c:pt idx="12484">
                  <c:v>-30128.571247113399</c:v>
                </c:pt>
                <c:pt idx="12485">
                  <c:v>-28946.698752520599</c:v>
                </c:pt>
                <c:pt idx="12486">
                  <c:v>-27714.122422334702</c:v>
                </c:pt>
                <c:pt idx="12487">
                  <c:v>-26388.539415779502</c:v>
                </c:pt>
                <c:pt idx="12488">
                  <c:v>-25089.8432084263</c:v>
                </c:pt>
                <c:pt idx="12489">
                  <c:v>-23826.427282063501</c:v>
                </c:pt>
                <c:pt idx="12490">
                  <c:v>-22594.118833239401</c:v>
                </c:pt>
                <c:pt idx="12491">
                  <c:v>-21361.358647091602</c:v>
                </c:pt>
                <c:pt idx="12492">
                  <c:v>-20104.912467087001</c:v>
                </c:pt>
                <c:pt idx="12493">
                  <c:v>-18841.400386765101</c:v>
                </c:pt>
                <c:pt idx="12494">
                  <c:v>-17545.104368699001</c:v>
                </c:pt>
                <c:pt idx="12495">
                  <c:v>-16201.4525323128</c:v>
                </c:pt>
                <c:pt idx="12496">
                  <c:v>-14932.3680286934</c:v>
                </c:pt>
                <c:pt idx="12497">
                  <c:v>-13722.611407836701</c:v>
                </c:pt>
                <c:pt idx="12498">
                  <c:v>-12492.2427801753</c:v>
                </c:pt>
                <c:pt idx="12499">
                  <c:v>-11268.5262093976</c:v>
                </c:pt>
                <c:pt idx="12500">
                  <c:v>-10045.8310644134</c:v>
                </c:pt>
                <c:pt idx="12501">
                  <c:v>-8792.4578642189899</c:v>
                </c:pt>
                <c:pt idx="12502">
                  <c:v>-7519.3000443245201</c:v>
                </c:pt>
                <c:pt idx="12503">
                  <c:v>-6256.7253142812096</c:v>
                </c:pt>
                <c:pt idx="12504">
                  <c:v>-5043.7124618767903</c:v>
                </c:pt>
                <c:pt idx="12505">
                  <c:v>-3876.2446434582798</c:v>
                </c:pt>
                <c:pt idx="12506">
                  <c:v>-2698.4997578094599</c:v>
                </c:pt>
                <c:pt idx="12507">
                  <c:v>-1465.5725515434599</c:v>
                </c:pt>
                <c:pt idx="12508">
                  <c:v>-181.68446520995499</c:v>
                </c:pt>
                <c:pt idx="12509">
                  <c:v>1018.31512273203</c:v>
                </c:pt>
                <c:pt idx="12510">
                  <c:v>2094.8009165476001</c:v>
                </c:pt>
                <c:pt idx="12511">
                  <c:v>3143.63208484494</c:v>
                </c:pt>
                <c:pt idx="12512">
                  <c:v>4267.67237743035</c:v>
                </c:pt>
                <c:pt idx="12513">
                  <c:v>5448.0726275860097</c:v>
                </c:pt>
                <c:pt idx="12514">
                  <c:v>6608.8016542522</c:v>
                </c:pt>
                <c:pt idx="12515">
                  <c:v>7730.7226807350698</c:v>
                </c:pt>
                <c:pt idx="12516">
                  <c:v>8809.6876176949409</c:v>
                </c:pt>
                <c:pt idx="12517">
                  <c:v>9872.7723067515599</c:v>
                </c:pt>
                <c:pt idx="12518">
                  <c:v>10923.5155808403</c:v>
                </c:pt>
                <c:pt idx="12519">
                  <c:v>11981.7583318876</c:v>
                </c:pt>
                <c:pt idx="12520">
                  <c:v>13052.154282203101</c:v>
                </c:pt>
                <c:pt idx="12521">
                  <c:v>14115.7140537955</c:v>
                </c:pt>
                <c:pt idx="12522">
                  <c:v>15172.6214267245</c:v>
                </c:pt>
                <c:pt idx="12523">
                  <c:v>16146.234722241499</c:v>
                </c:pt>
                <c:pt idx="12524">
                  <c:v>17076.3503394078</c:v>
                </c:pt>
                <c:pt idx="12525">
                  <c:v>18070.692316382399</c:v>
                </c:pt>
                <c:pt idx="12526">
                  <c:v>19070.594856521799</c:v>
                </c:pt>
                <c:pt idx="12527">
                  <c:v>20037.836109415101</c:v>
                </c:pt>
                <c:pt idx="12528">
                  <c:v>20989.679358826001</c:v>
                </c:pt>
                <c:pt idx="12529">
                  <c:v>21948.8534387543</c:v>
                </c:pt>
                <c:pt idx="12530">
                  <c:v>22941.185419754001</c:v>
                </c:pt>
                <c:pt idx="12531">
                  <c:v>23920.395632641899</c:v>
                </c:pt>
                <c:pt idx="12532">
                  <c:v>24838.490147329499</c:v>
                </c:pt>
                <c:pt idx="12533">
                  <c:v>25717.898658277001</c:v>
                </c:pt>
                <c:pt idx="12534">
                  <c:v>26588.830088181199</c:v>
                </c:pt>
                <c:pt idx="12535">
                  <c:v>27463.608229090099</c:v>
                </c:pt>
                <c:pt idx="12536">
                  <c:v>28312.133016713698</c:v>
                </c:pt>
                <c:pt idx="12537">
                  <c:v>29137.770479361101</c:v>
                </c:pt>
                <c:pt idx="12538">
                  <c:v>29967.384226157399</c:v>
                </c:pt>
                <c:pt idx="12539">
                  <c:v>30813.8106680206</c:v>
                </c:pt>
                <c:pt idx="12540">
                  <c:v>31658.9411568449</c:v>
                </c:pt>
                <c:pt idx="12541">
                  <c:v>32495.206714611199</c:v>
                </c:pt>
                <c:pt idx="12542">
                  <c:v>33317.729610798502</c:v>
                </c:pt>
                <c:pt idx="12543">
                  <c:v>34125.879420646001</c:v>
                </c:pt>
                <c:pt idx="12544">
                  <c:v>34917.079493158599</c:v>
                </c:pt>
                <c:pt idx="12545">
                  <c:v>35726.814036659598</c:v>
                </c:pt>
                <c:pt idx="12546">
                  <c:v>36542.584895096101</c:v>
                </c:pt>
                <c:pt idx="12547">
                  <c:v>37328.207830737898</c:v>
                </c:pt>
                <c:pt idx="12548">
                  <c:v>38110.729677010597</c:v>
                </c:pt>
                <c:pt idx="12549">
                  <c:v>38877.560783708403</c:v>
                </c:pt>
                <c:pt idx="12550">
                  <c:v>39595.231270971301</c:v>
                </c:pt>
                <c:pt idx="12551">
                  <c:v>40268.873261245601</c:v>
                </c:pt>
                <c:pt idx="12552">
                  <c:v>40940.637601958602</c:v>
                </c:pt>
                <c:pt idx="12553">
                  <c:v>41631.318343857303</c:v>
                </c:pt>
                <c:pt idx="12554">
                  <c:v>42318.417588492899</c:v>
                </c:pt>
                <c:pt idx="12555">
                  <c:v>42987.104732123997</c:v>
                </c:pt>
                <c:pt idx="12556">
                  <c:v>43627.1607651218</c:v>
                </c:pt>
                <c:pt idx="12557">
                  <c:v>44267.367985809702</c:v>
                </c:pt>
                <c:pt idx="12558">
                  <c:v>44923.301063250401</c:v>
                </c:pt>
                <c:pt idx="12559">
                  <c:v>45569.7094802141</c:v>
                </c:pt>
                <c:pt idx="12560">
                  <c:v>46205.781129277799</c:v>
                </c:pt>
                <c:pt idx="12561">
                  <c:v>46820.243027458098</c:v>
                </c:pt>
                <c:pt idx="12562">
                  <c:v>47406.231943683801</c:v>
                </c:pt>
                <c:pt idx="12563">
                  <c:v>47926.5168467892</c:v>
                </c:pt>
                <c:pt idx="12564">
                  <c:v>48410.588283478297</c:v>
                </c:pt>
                <c:pt idx="12565">
                  <c:v>48914.144172507004</c:v>
                </c:pt>
                <c:pt idx="12566">
                  <c:v>49415.293064844598</c:v>
                </c:pt>
                <c:pt idx="12567">
                  <c:v>49921.6310067339</c:v>
                </c:pt>
                <c:pt idx="12568">
                  <c:v>50420.810655843001</c:v>
                </c:pt>
                <c:pt idx="12569">
                  <c:v>50873.674944171296</c:v>
                </c:pt>
                <c:pt idx="12570">
                  <c:v>51266.190588003097</c:v>
                </c:pt>
                <c:pt idx="12571">
                  <c:v>51608.029944281101</c:v>
                </c:pt>
                <c:pt idx="12572">
                  <c:v>51946.902674807599</c:v>
                </c:pt>
                <c:pt idx="12573">
                  <c:v>52298.695582447901</c:v>
                </c:pt>
                <c:pt idx="12574">
                  <c:v>52669.034386609303</c:v>
                </c:pt>
                <c:pt idx="12575">
                  <c:v>53021.203492696899</c:v>
                </c:pt>
                <c:pt idx="12576">
                  <c:v>53284.448997858497</c:v>
                </c:pt>
                <c:pt idx="12577">
                  <c:v>53478.195368898902</c:v>
                </c:pt>
                <c:pt idx="12578">
                  <c:v>53668.406504467901</c:v>
                </c:pt>
                <c:pt idx="12579">
                  <c:v>53826.613676162298</c:v>
                </c:pt>
                <c:pt idx="12580">
                  <c:v>53928.075719361499</c:v>
                </c:pt>
                <c:pt idx="12581">
                  <c:v>54012.981080525402</c:v>
                </c:pt>
                <c:pt idx="12582">
                  <c:v>54089.036795197797</c:v>
                </c:pt>
                <c:pt idx="12583">
                  <c:v>54134.268830306901</c:v>
                </c:pt>
                <c:pt idx="12584">
                  <c:v>54126.953461679201</c:v>
                </c:pt>
                <c:pt idx="12585">
                  <c:v>54077.7058326802</c:v>
                </c:pt>
                <c:pt idx="12586">
                  <c:v>54012.665253013598</c:v>
                </c:pt>
                <c:pt idx="12587">
                  <c:v>53947.2203694489</c:v>
                </c:pt>
                <c:pt idx="12588">
                  <c:v>53855.682620444102</c:v>
                </c:pt>
                <c:pt idx="12589">
                  <c:v>53722.487793588298</c:v>
                </c:pt>
                <c:pt idx="12590">
                  <c:v>53509.784692385198</c:v>
                </c:pt>
                <c:pt idx="12591">
                  <c:v>53224.528630446497</c:v>
                </c:pt>
                <c:pt idx="12592">
                  <c:v>52907.349234062698</c:v>
                </c:pt>
                <c:pt idx="12593">
                  <c:v>52527.586117576102</c:v>
                </c:pt>
                <c:pt idx="12594">
                  <c:v>52103.887892590799</c:v>
                </c:pt>
                <c:pt idx="12595">
                  <c:v>51675.851422820902</c:v>
                </c:pt>
                <c:pt idx="12596">
                  <c:v>51232.620121527201</c:v>
                </c:pt>
                <c:pt idx="12597">
                  <c:v>50778.126399493398</c:v>
                </c:pt>
                <c:pt idx="12598">
                  <c:v>50267.677952236103</c:v>
                </c:pt>
                <c:pt idx="12599">
                  <c:v>49679.725436244997</c:v>
                </c:pt>
                <c:pt idx="12600">
                  <c:v>49045.8562576923</c:v>
                </c:pt>
                <c:pt idx="12601">
                  <c:v>48393.224804325902</c:v>
                </c:pt>
                <c:pt idx="12602">
                  <c:v>47736.055716101997</c:v>
                </c:pt>
                <c:pt idx="12603">
                  <c:v>47051.531235719398</c:v>
                </c:pt>
                <c:pt idx="12604">
                  <c:v>46301.138495101797</c:v>
                </c:pt>
                <c:pt idx="12605">
                  <c:v>45474.368699572296</c:v>
                </c:pt>
                <c:pt idx="12606">
                  <c:v>44596.926868411298</c:v>
                </c:pt>
                <c:pt idx="12607">
                  <c:v>43676.995639593501</c:v>
                </c:pt>
                <c:pt idx="12608">
                  <c:v>42735.951192534601</c:v>
                </c:pt>
                <c:pt idx="12609">
                  <c:v>41798.617267933703</c:v>
                </c:pt>
                <c:pt idx="12610">
                  <c:v>40846.915014928498</c:v>
                </c:pt>
                <c:pt idx="12611">
                  <c:v>39867.024327744402</c:v>
                </c:pt>
                <c:pt idx="12612">
                  <c:v>38856.289375722699</c:v>
                </c:pt>
                <c:pt idx="12613">
                  <c:v>37813.467841558297</c:v>
                </c:pt>
                <c:pt idx="12614">
                  <c:v>36737.499720680098</c:v>
                </c:pt>
                <c:pt idx="12615">
                  <c:v>35603.921087456598</c:v>
                </c:pt>
                <c:pt idx="12616">
                  <c:v>34407.2917452685</c:v>
                </c:pt>
                <c:pt idx="12617">
                  <c:v>33232.676916854201</c:v>
                </c:pt>
                <c:pt idx="12618">
                  <c:v>32116.367027498702</c:v>
                </c:pt>
                <c:pt idx="12619">
                  <c:v>30983.281337831701</c:v>
                </c:pt>
                <c:pt idx="12620">
                  <c:v>29761.397187357099</c:v>
                </c:pt>
                <c:pt idx="12621">
                  <c:v>28495.741471954101</c:v>
                </c:pt>
                <c:pt idx="12622">
                  <c:v>27265.771683854498</c:v>
                </c:pt>
                <c:pt idx="12623">
                  <c:v>25994.4052250473</c:v>
                </c:pt>
                <c:pt idx="12624">
                  <c:v>24667.293038690299</c:v>
                </c:pt>
                <c:pt idx="12625">
                  <c:v>23361.284842937901</c:v>
                </c:pt>
                <c:pt idx="12626">
                  <c:v>22110.2553029398</c:v>
                </c:pt>
                <c:pt idx="12627">
                  <c:v>20844.609089739301</c:v>
                </c:pt>
                <c:pt idx="12628">
                  <c:v>19509.3496082372</c:v>
                </c:pt>
                <c:pt idx="12629">
                  <c:v>18162.870135326699</c:v>
                </c:pt>
                <c:pt idx="12630">
                  <c:v>16845.989716851102</c:v>
                </c:pt>
                <c:pt idx="12631">
                  <c:v>15602.043370359799</c:v>
                </c:pt>
                <c:pt idx="12632">
                  <c:v>14378.003925102301</c:v>
                </c:pt>
                <c:pt idx="12633">
                  <c:v>13112.6997820332</c:v>
                </c:pt>
                <c:pt idx="12634">
                  <c:v>11794.185230135399</c:v>
                </c:pt>
                <c:pt idx="12635">
                  <c:v>10484.8378718964</c:v>
                </c:pt>
                <c:pt idx="12636">
                  <c:v>9235.7003252418599</c:v>
                </c:pt>
                <c:pt idx="12637">
                  <c:v>8001.5861479423302</c:v>
                </c:pt>
                <c:pt idx="12638">
                  <c:v>6760.2410115236898</c:v>
                </c:pt>
                <c:pt idx="12639">
                  <c:v>5538.02119017941</c:v>
                </c:pt>
                <c:pt idx="12640">
                  <c:v>4360.6724650061296</c:v>
                </c:pt>
                <c:pt idx="12641">
                  <c:v>3195.8525511642601</c:v>
                </c:pt>
                <c:pt idx="12642">
                  <c:v>1966.49004593477</c:v>
                </c:pt>
                <c:pt idx="12643">
                  <c:v>719.29644510519404</c:v>
                </c:pt>
                <c:pt idx="12644">
                  <c:v>-444.50629260086299</c:v>
                </c:pt>
                <c:pt idx="12645">
                  <c:v>-1539.4574203269999</c:v>
                </c:pt>
                <c:pt idx="12646">
                  <c:v>-2597.52670831467</c:v>
                </c:pt>
                <c:pt idx="12647">
                  <c:v>-3651.5907365943099</c:v>
                </c:pt>
                <c:pt idx="12648">
                  <c:v>-4681.1961085446201</c:v>
                </c:pt>
                <c:pt idx="12649">
                  <c:v>-5652.5964356880904</c:v>
                </c:pt>
                <c:pt idx="12650">
                  <c:v>-6557.3526430427901</c:v>
                </c:pt>
                <c:pt idx="12651">
                  <c:v>-7442.0570532807096</c:v>
                </c:pt>
                <c:pt idx="12652">
                  <c:v>-8337.5726914274201</c:v>
                </c:pt>
                <c:pt idx="12653">
                  <c:v>-9272.8370841566903</c:v>
                </c:pt>
                <c:pt idx="12654">
                  <c:v>-10177.899280063401</c:v>
                </c:pt>
                <c:pt idx="12655">
                  <c:v>-10994.3564616081</c:v>
                </c:pt>
                <c:pt idx="12656">
                  <c:v>-11763.668238284001</c:v>
                </c:pt>
                <c:pt idx="12657">
                  <c:v>-12547.4016415361</c:v>
                </c:pt>
                <c:pt idx="12658">
                  <c:v>-13290.8603958597</c:v>
                </c:pt>
                <c:pt idx="12659">
                  <c:v>-13911.8638073359</c:v>
                </c:pt>
                <c:pt idx="12660">
                  <c:v>-14489.3806258641</c:v>
                </c:pt>
                <c:pt idx="12661">
                  <c:v>-15119.9065273742</c:v>
                </c:pt>
                <c:pt idx="12662">
                  <c:v>-15772.090821030401</c:v>
                </c:pt>
                <c:pt idx="12663">
                  <c:v>-16356.9397000928</c:v>
                </c:pt>
                <c:pt idx="12664">
                  <c:v>-16899.811369927502</c:v>
                </c:pt>
                <c:pt idx="12665">
                  <c:v>-17360.684980838199</c:v>
                </c:pt>
                <c:pt idx="12666">
                  <c:v>-17736.402012478498</c:v>
                </c:pt>
                <c:pt idx="12667">
                  <c:v>-18077.335846292499</c:v>
                </c:pt>
                <c:pt idx="12668">
                  <c:v>-18394.0147720239</c:v>
                </c:pt>
                <c:pt idx="12669">
                  <c:v>-18714.0652448279</c:v>
                </c:pt>
                <c:pt idx="12670">
                  <c:v>-19032.539798494901</c:v>
                </c:pt>
                <c:pt idx="12671">
                  <c:v>-19333.607229968999</c:v>
                </c:pt>
                <c:pt idx="12672">
                  <c:v>-19598.504429066299</c:v>
                </c:pt>
                <c:pt idx="12673">
                  <c:v>-19821.511997452701</c:v>
                </c:pt>
                <c:pt idx="12674">
                  <c:v>-20020.4334718516</c:v>
                </c:pt>
                <c:pt idx="12675">
                  <c:v>-20201.475599011199</c:v>
                </c:pt>
                <c:pt idx="12676">
                  <c:v>-20365.135918431799</c:v>
                </c:pt>
                <c:pt idx="12677">
                  <c:v>-20501.682963516902</c:v>
                </c:pt>
                <c:pt idx="12678">
                  <c:v>-20607.9627532103</c:v>
                </c:pt>
                <c:pt idx="12679">
                  <c:v>-20659.382721747199</c:v>
                </c:pt>
                <c:pt idx="12680">
                  <c:v>-20671.711947110802</c:v>
                </c:pt>
                <c:pt idx="12681">
                  <c:v>-20673.446009169402</c:v>
                </c:pt>
                <c:pt idx="12682">
                  <c:v>-20621.185224483899</c:v>
                </c:pt>
                <c:pt idx="12683">
                  <c:v>-20561.828583937098</c:v>
                </c:pt>
                <c:pt idx="12684">
                  <c:v>-20582.381262477698</c:v>
                </c:pt>
                <c:pt idx="12685">
                  <c:v>-20647.971358368701</c:v>
                </c:pt>
                <c:pt idx="12686">
                  <c:v>-20655.819978401501</c:v>
                </c:pt>
                <c:pt idx="12687">
                  <c:v>-20580.9433570037</c:v>
                </c:pt>
                <c:pt idx="12688">
                  <c:v>-20484.047905395</c:v>
                </c:pt>
                <c:pt idx="12689">
                  <c:v>-20382.997016777801</c:v>
                </c:pt>
                <c:pt idx="12690">
                  <c:v>-20267.193087265801</c:v>
                </c:pt>
                <c:pt idx="12691">
                  <c:v>-20158.602224287599</c:v>
                </c:pt>
                <c:pt idx="12692">
                  <c:v>-20067.465242758699</c:v>
                </c:pt>
                <c:pt idx="12693">
                  <c:v>-19968.188070792101</c:v>
                </c:pt>
                <c:pt idx="12694">
                  <c:v>-19858.316234134702</c:v>
                </c:pt>
                <c:pt idx="12695">
                  <c:v>-19728.470239897699</c:v>
                </c:pt>
                <c:pt idx="12696">
                  <c:v>-19580.901985404598</c:v>
                </c:pt>
                <c:pt idx="12697">
                  <c:v>-19416.034993969901</c:v>
                </c:pt>
                <c:pt idx="12698">
                  <c:v>-19298.6255831239</c:v>
                </c:pt>
                <c:pt idx="12699">
                  <c:v>-19227.9286389425</c:v>
                </c:pt>
                <c:pt idx="12700">
                  <c:v>-19133.535233098301</c:v>
                </c:pt>
                <c:pt idx="12701">
                  <c:v>-19049.954221247001</c:v>
                </c:pt>
                <c:pt idx="12702">
                  <c:v>-18970.6490992158</c:v>
                </c:pt>
                <c:pt idx="12703">
                  <c:v>-18872.295159721201</c:v>
                </c:pt>
                <c:pt idx="12704">
                  <c:v>-18770.287559701199</c:v>
                </c:pt>
                <c:pt idx="12705">
                  <c:v>-18669.754734190101</c:v>
                </c:pt>
                <c:pt idx="12706">
                  <c:v>-18574.2286073465</c:v>
                </c:pt>
                <c:pt idx="12707">
                  <c:v>-18484.894025375801</c:v>
                </c:pt>
                <c:pt idx="12708">
                  <c:v>-18392.2964391567</c:v>
                </c:pt>
                <c:pt idx="12709">
                  <c:v>-18326.429643164902</c:v>
                </c:pt>
                <c:pt idx="12710">
                  <c:v>-18293.200144098701</c:v>
                </c:pt>
                <c:pt idx="12711">
                  <c:v>-18258.340986716001</c:v>
                </c:pt>
                <c:pt idx="12712">
                  <c:v>-18195.219108302499</c:v>
                </c:pt>
                <c:pt idx="12713">
                  <c:v>-18141.858417757401</c:v>
                </c:pt>
                <c:pt idx="12714">
                  <c:v>-18125.101164313699</c:v>
                </c:pt>
                <c:pt idx="12715">
                  <c:v>-18104.399011188001</c:v>
                </c:pt>
                <c:pt idx="12716">
                  <c:v>-18122.7549160817</c:v>
                </c:pt>
                <c:pt idx="12717">
                  <c:v>-18166.818391759502</c:v>
                </c:pt>
                <c:pt idx="12718">
                  <c:v>-18196.623126729901</c:v>
                </c:pt>
                <c:pt idx="12719">
                  <c:v>-18234.2266852988</c:v>
                </c:pt>
                <c:pt idx="12720">
                  <c:v>-18268.245878887101</c:v>
                </c:pt>
                <c:pt idx="12721">
                  <c:v>-18295.5693001012</c:v>
                </c:pt>
                <c:pt idx="12722">
                  <c:v>-18333.984329537801</c:v>
                </c:pt>
                <c:pt idx="12723">
                  <c:v>-18406.8294072629</c:v>
                </c:pt>
                <c:pt idx="12724">
                  <c:v>-18490.949645811601</c:v>
                </c:pt>
                <c:pt idx="12725">
                  <c:v>-18570.726974241199</c:v>
                </c:pt>
                <c:pt idx="12726">
                  <c:v>-18666.175426453599</c:v>
                </c:pt>
                <c:pt idx="12727">
                  <c:v>-18742.513298140999</c:v>
                </c:pt>
                <c:pt idx="12728">
                  <c:v>-18812.0380819807</c:v>
                </c:pt>
                <c:pt idx="12729">
                  <c:v>-18913.795381812699</c:v>
                </c:pt>
                <c:pt idx="12730">
                  <c:v>-19043.159743353299</c:v>
                </c:pt>
                <c:pt idx="12731">
                  <c:v>-19151.8545484149</c:v>
                </c:pt>
                <c:pt idx="12732">
                  <c:v>-19229.0164114213</c:v>
                </c:pt>
                <c:pt idx="12733">
                  <c:v>-19307.4796175642</c:v>
                </c:pt>
                <c:pt idx="12734">
                  <c:v>-19368.3648124785</c:v>
                </c:pt>
                <c:pt idx="12735">
                  <c:v>-19449.5841075711</c:v>
                </c:pt>
                <c:pt idx="12736">
                  <c:v>-19582.603779024601</c:v>
                </c:pt>
                <c:pt idx="12737">
                  <c:v>-19725.7877241307</c:v>
                </c:pt>
                <c:pt idx="12738">
                  <c:v>-19829.926986985</c:v>
                </c:pt>
                <c:pt idx="12739">
                  <c:v>-19884.420137940499</c:v>
                </c:pt>
                <c:pt idx="12740">
                  <c:v>-19936.355690219501</c:v>
                </c:pt>
                <c:pt idx="12741">
                  <c:v>-20003.934562666102</c:v>
                </c:pt>
                <c:pt idx="12742">
                  <c:v>-20074.123455480501</c:v>
                </c:pt>
                <c:pt idx="12743">
                  <c:v>-20149.053784655</c:v>
                </c:pt>
                <c:pt idx="12744">
                  <c:v>-20220.070060958398</c:v>
                </c:pt>
                <c:pt idx="12745">
                  <c:v>-20275.219361358799</c:v>
                </c:pt>
                <c:pt idx="12746">
                  <c:v>-20283.305003645</c:v>
                </c:pt>
                <c:pt idx="12747">
                  <c:v>-20260.223700217299</c:v>
                </c:pt>
                <c:pt idx="12748">
                  <c:v>-20245.9208249521</c:v>
                </c:pt>
                <c:pt idx="12749">
                  <c:v>-20227.448494432199</c:v>
                </c:pt>
                <c:pt idx="12750">
                  <c:v>-20246.196100622401</c:v>
                </c:pt>
                <c:pt idx="12751">
                  <c:v>-20257.780806651899</c:v>
                </c:pt>
                <c:pt idx="12752">
                  <c:v>-20199.0504378326</c:v>
                </c:pt>
                <c:pt idx="12753">
                  <c:v>-20083.266285085199</c:v>
                </c:pt>
                <c:pt idx="12754">
                  <c:v>-19977.851227889401</c:v>
                </c:pt>
                <c:pt idx="12755">
                  <c:v>-19909.187724509498</c:v>
                </c:pt>
                <c:pt idx="12756">
                  <c:v>-19813.038629867398</c:v>
                </c:pt>
                <c:pt idx="12757">
                  <c:v>-19677.764172569299</c:v>
                </c:pt>
                <c:pt idx="12758">
                  <c:v>-19492.435747435698</c:v>
                </c:pt>
                <c:pt idx="12759">
                  <c:v>-19292.4251968879</c:v>
                </c:pt>
                <c:pt idx="12760">
                  <c:v>-19108.7828892781</c:v>
                </c:pt>
                <c:pt idx="12761">
                  <c:v>-18935.583316883301</c:v>
                </c:pt>
                <c:pt idx="12762">
                  <c:v>-18757.532468774301</c:v>
                </c:pt>
                <c:pt idx="12763">
                  <c:v>-18560.472431198701</c:v>
                </c:pt>
                <c:pt idx="12764">
                  <c:v>-18315.571625561799</c:v>
                </c:pt>
                <c:pt idx="12765">
                  <c:v>-18094.776622563</c:v>
                </c:pt>
                <c:pt idx="12766">
                  <c:v>-17884.511625966599</c:v>
                </c:pt>
                <c:pt idx="12767">
                  <c:v>-17594.686642603599</c:v>
                </c:pt>
                <c:pt idx="12768">
                  <c:v>-17206.7097473822</c:v>
                </c:pt>
                <c:pt idx="12769">
                  <c:v>-16813.5771317873</c:v>
                </c:pt>
                <c:pt idx="12770">
                  <c:v>-16488.952184014801</c:v>
                </c:pt>
                <c:pt idx="12771">
                  <c:v>-16154.1964076531</c:v>
                </c:pt>
                <c:pt idx="12772">
                  <c:v>-15828.9769468831</c:v>
                </c:pt>
                <c:pt idx="12773">
                  <c:v>-15497.964040118601</c:v>
                </c:pt>
                <c:pt idx="12774">
                  <c:v>-15141.1699551408</c:v>
                </c:pt>
                <c:pt idx="12775">
                  <c:v>-14784.9301555192</c:v>
                </c:pt>
                <c:pt idx="12776">
                  <c:v>-14406.072805358501</c:v>
                </c:pt>
                <c:pt idx="12777">
                  <c:v>-13999.390493556701</c:v>
                </c:pt>
                <c:pt idx="12778">
                  <c:v>-13587.288377802999</c:v>
                </c:pt>
                <c:pt idx="12779">
                  <c:v>-13134.1307303062</c:v>
                </c:pt>
                <c:pt idx="12780">
                  <c:v>-12679.753224440399</c:v>
                </c:pt>
                <c:pt idx="12781">
                  <c:v>-12272.899617281601</c:v>
                </c:pt>
                <c:pt idx="12782">
                  <c:v>-11886.046278620501</c:v>
                </c:pt>
                <c:pt idx="12783">
                  <c:v>-11496.201278730599</c:v>
                </c:pt>
                <c:pt idx="12784">
                  <c:v>-11030.707637588301</c:v>
                </c:pt>
                <c:pt idx="12785">
                  <c:v>-10521.7563464425</c:v>
                </c:pt>
                <c:pt idx="12786">
                  <c:v>-10067.0001234502</c:v>
                </c:pt>
                <c:pt idx="12787">
                  <c:v>-9617.2162306345508</c:v>
                </c:pt>
                <c:pt idx="12788">
                  <c:v>-9180.2748627548808</c:v>
                </c:pt>
                <c:pt idx="12789">
                  <c:v>-8791.1116753401202</c:v>
                </c:pt>
                <c:pt idx="12790">
                  <c:v>-8433.0791246993704</c:v>
                </c:pt>
                <c:pt idx="12791">
                  <c:v>-8057.3224295672699</c:v>
                </c:pt>
                <c:pt idx="12792">
                  <c:v>-7602.1951282428599</c:v>
                </c:pt>
                <c:pt idx="12793">
                  <c:v>-7108.9650298503502</c:v>
                </c:pt>
                <c:pt idx="12794">
                  <c:v>-6677.0208077048001</c:v>
                </c:pt>
                <c:pt idx="12795">
                  <c:v>-6294.3168662344597</c:v>
                </c:pt>
                <c:pt idx="12796">
                  <c:v>-5917.0497623814499</c:v>
                </c:pt>
                <c:pt idx="12797">
                  <c:v>-5583.0666236814704</c:v>
                </c:pt>
                <c:pt idx="12798">
                  <c:v>-5291.7421433711597</c:v>
                </c:pt>
                <c:pt idx="12799">
                  <c:v>-4955.4862784235002</c:v>
                </c:pt>
                <c:pt idx="12800">
                  <c:v>-4578.2146669802796</c:v>
                </c:pt>
                <c:pt idx="12801">
                  <c:v>-4276.1542541110202</c:v>
                </c:pt>
                <c:pt idx="12802">
                  <c:v>-3961.6348696722898</c:v>
                </c:pt>
                <c:pt idx="12803">
                  <c:v>-3598.9068656856398</c:v>
                </c:pt>
                <c:pt idx="12804">
                  <c:v>-3256.01906500112</c:v>
                </c:pt>
                <c:pt idx="12805">
                  <c:v>-2895.2168773778599</c:v>
                </c:pt>
                <c:pt idx="12806">
                  <c:v>-2614.8833315586298</c:v>
                </c:pt>
                <c:pt idx="12807">
                  <c:v>-2432.5913805539399</c:v>
                </c:pt>
                <c:pt idx="12808">
                  <c:v>-2244.4608297785699</c:v>
                </c:pt>
                <c:pt idx="12809">
                  <c:v>-2115.1177560986298</c:v>
                </c:pt>
                <c:pt idx="12810">
                  <c:v>-1987.63057411303</c:v>
                </c:pt>
                <c:pt idx="12811">
                  <c:v>-1792.5328359674199</c:v>
                </c:pt>
                <c:pt idx="12812">
                  <c:v>-1580.1691259608499</c:v>
                </c:pt>
                <c:pt idx="12813">
                  <c:v>-1371.13057815804</c:v>
                </c:pt>
                <c:pt idx="12814">
                  <c:v>-1212.1224259834501</c:v>
                </c:pt>
                <c:pt idx="12815">
                  <c:v>-1100.4555262480401</c:v>
                </c:pt>
                <c:pt idx="12816">
                  <c:v>-1007.50829117774</c:v>
                </c:pt>
                <c:pt idx="12817">
                  <c:v>-918.00920542884796</c:v>
                </c:pt>
                <c:pt idx="12818">
                  <c:v>-842.91264884108898</c:v>
                </c:pt>
                <c:pt idx="12819">
                  <c:v>-800.06668296603902</c:v>
                </c:pt>
                <c:pt idx="12820">
                  <c:v>-778.98313994807495</c:v>
                </c:pt>
                <c:pt idx="12821">
                  <c:v>-728.63990766722804</c:v>
                </c:pt>
                <c:pt idx="12822">
                  <c:v>-667.79755076329502</c:v>
                </c:pt>
                <c:pt idx="12823">
                  <c:v>-661.16183012225804</c:v>
                </c:pt>
                <c:pt idx="12824">
                  <c:v>-699.51962681865405</c:v>
                </c:pt>
                <c:pt idx="12825">
                  <c:v>-743.15567126422104</c:v>
                </c:pt>
                <c:pt idx="12826">
                  <c:v>-767.24603995212999</c:v>
                </c:pt>
                <c:pt idx="12827">
                  <c:v>-793.89179607486005</c:v>
                </c:pt>
                <c:pt idx="12828">
                  <c:v>-838.41811277056797</c:v>
                </c:pt>
                <c:pt idx="12829">
                  <c:v>-886.50877920620303</c:v>
                </c:pt>
                <c:pt idx="12830">
                  <c:v>-919.42648080250797</c:v>
                </c:pt>
                <c:pt idx="12831">
                  <c:v>-948.39458100753802</c:v>
                </c:pt>
                <c:pt idx="12832">
                  <c:v>-1009.6970479530401</c:v>
                </c:pt>
                <c:pt idx="12833">
                  <c:v>-1095.2767545253</c:v>
                </c:pt>
                <c:pt idx="12834">
                  <c:v>-1166.93358307366</c:v>
                </c:pt>
                <c:pt idx="12835">
                  <c:v>-1296.1224584674701</c:v>
                </c:pt>
                <c:pt idx="12836">
                  <c:v>-1431.85786917121</c:v>
                </c:pt>
                <c:pt idx="12837">
                  <c:v>-1506.3027277733199</c:v>
                </c:pt>
                <c:pt idx="12838">
                  <c:v>-1568.9569805799799</c:v>
                </c:pt>
                <c:pt idx="12839">
                  <c:v>-1647.2071348449199</c:v>
                </c:pt>
                <c:pt idx="12840">
                  <c:v>-1748.3601662264</c:v>
                </c:pt>
                <c:pt idx="12841">
                  <c:v>-1836.6602508493499</c:v>
                </c:pt>
                <c:pt idx="12842">
                  <c:v>-1888.1228665593001</c:v>
                </c:pt>
                <c:pt idx="12843">
                  <c:v>-1923.53817780539</c:v>
                </c:pt>
                <c:pt idx="12844">
                  <c:v>-1999.7860922479099</c:v>
                </c:pt>
                <c:pt idx="12845">
                  <c:v>-2102.0871121386599</c:v>
                </c:pt>
                <c:pt idx="12846">
                  <c:v>-2158.7557471632999</c:v>
                </c:pt>
                <c:pt idx="12847">
                  <c:v>-2241.5876677289202</c:v>
                </c:pt>
                <c:pt idx="12848">
                  <c:v>-2358.6132576187201</c:v>
                </c:pt>
                <c:pt idx="12849">
                  <c:v>-2416.3883347596502</c:v>
                </c:pt>
                <c:pt idx="12850">
                  <c:v>-2360.6876936267599</c:v>
                </c:pt>
                <c:pt idx="12851">
                  <c:v>-2292.07555119068</c:v>
                </c:pt>
                <c:pt idx="12852">
                  <c:v>-2318.0163953011302</c:v>
                </c:pt>
                <c:pt idx="12853">
                  <c:v>-2353.6610287232202</c:v>
                </c:pt>
                <c:pt idx="12854">
                  <c:v>-2370.61105567191</c:v>
                </c:pt>
                <c:pt idx="12855">
                  <c:v>-2358.83296850025</c:v>
                </c:pt>
                <c:pt idx="12856">
                  <c:v>-2328.8236420872399</c:v>
                </c:pt>
                <c:pt idx="12857">
                  <c:v>-2245.7010314364102</c:v>
                </c:pt>
                <c:pt idx="12858">
                  <c:v>-2155.99397919485</c:v>
                </c:pt>
                <c:pt idx="12859">
                  <c:v>-2089.52429680369</c:v>
                </c:pt>
                <c:pt idx="12860">
                  <c:v>-2006.1957041834701</c:v>
                </c:pt>
                <c:pt idx="12861">
                  <c:v>-1923.95361444528</c:v>
                </c:pt>
                <c:pt idx="12862">
                  <c:v>-1823.71691255925</c:v>
                </c:pt>
                <c:pt idx="12863">
                  <c:v>-1697.6046540760699</c:v>
                </c:pt>
                <c:pt idx="12864">
                  <c:v>-1571.4105374263099</c:v>
                </c:pt>
                <c:pt idx="12865">
                  <c:v>-1410.92722361654</c:v>
                </c:pt>
                <c:pt idx="12866">
                  <c:v>-1225.1674896991001</c:v>
                </c:pt>
                <c:pt idx="12867">
                  <c:v>-1062.7200019965201</c:v>
                </c:pt>
                <c:pt idx="12868">
                  <c:v>-940.50327626691205</c:v>
                </c:pt>
                <c:pt idx="12869">
                  <c:v>-777.08617444986703</c:v>
                </c:pt>
                <c:pt idx="12870">
                  <c:v>-540.11319628615695</c:v>
                </c:pt>
                <c:pt idx="12871">
                  <c:v>-304.30539323274297</c:v>
                </c:pt>
                <c:pt idx="12872">
                  <c:v>-87.502929519994197</c:v>
                </c:pt>
                <c:pt idx="12873">
                  <c:v>149.58395407935001</c:v>
                </c:pt>
                <c:pt idx="12874">
                  <c:v>425.31264722726502</c:v>
                </c:pt>
                <c:pt idx="12875">
                  <c:v>707.18589159577903</c:v>
                </c:pt>
                <c:pt idx="12876">
                  <c:v>1053.6798393834699</c:v>
                </c:pt>
                <c:pt idx="12877">
                  <c:v>1386.1732946039399</c:v>
                </c:pt>
                <c:pt idx="12878">
                  <c:v>1624.7473153256301</c:v>
                </c:pt>
                <c:pt idx="12879">
                  <c:v>1828.96204543509</c:v>
                </c:pt>
                <c:pt idx="12880">
                  <c:v>2014.0871883664699</c:v>
                </c:pt>
                <c:pt idx="12881">
                  <c:v>2252.6039291866</c:v>
                </c:pt>
                <c:pt idx="12882">
                  <c:v>2564.9462567844398</c:v>
                </c:pt>
                <c:pt idx="12883">
                  <c:v>2928.26131716181</c:v>
                </c:pt>
                <c:pt idx="12884">
                  <c:v>3261.5253251991298</c:v>
                </c:pt>
                <c:pt idx="12885">
                  <c:v>3534.6620570714599</c:v>
                </c:pt>
                <c:pt idx="12886">
                  <c:v>3821.7900262650201</c:v>
                </c:pt>
                <c:pt idx="12887">
                  <c:v>4128.2456577278899</c:v>
                </c:pt>
                <c:pt idx="12888">
                  <c:v>4468.0584753446901</c:v>
                </c:pt>
                <c:pt idx="12889">
                  <c:v>4791.5850330943804</c:v>
                </c:pt>
                <c:pt idx="12890">
                  <c:v>5062.2809690350396</c:v>
                </c:pt>
                <c:pt idx="12891">
                  <c:v>5271.1237028785899</c:v>
                </c:pt>
                <c:pt idx="12892">
                  <c:v>5456.1279838929904</c:v>
                </c:pt>
                <c:pt idx="12893">
                  <c:v>5684.8616027758198</c:v>
                </c:pt>
                <c:pt idx="12894">
                  <c:v>5960.3484681232103</c:v>
                </c:pt>
                <c:pt idx="12895">
                  <c:v>6272.2709159135502</c:v>
                </c:pt>
                <c:pt idx="12896">
                  <c:v>6555.0095932880704</c:v>
                </c:pt>
                <c:pt idx="12897">
                  <c:v>6786.15008008717</c:v>
                </c:pt>
                <c:pt idx="12898">
                  <c:v>7008.8796555995496</c:v>
                </c:pt>
                <c:pt idx="12899">
                  <c:v>7186.5076189659903</c:v>
                </c:pt>
                <c:pt idx="12900">
                  <c:v>7304.4149363115303</c:v>
                </c:pt>
                <c:pt idx="12901">
                  <c:v>7410.3086278524597</c:v>
                </c:pt>
                <c:pt idx="12902">
                  <c:v>7616.8816302868399</c:v>
                </c:pt>
                <c:pt idx="12903">
                  <c:v>7852.3372315280303</c:v>
                </c:pt>
                <c:pt idx="12904">
                  <c:v>7970.8360914026298</c:v>
                </c:pt>
                <c:pt idx="12905">
                  <c:v>8023.1022536237297</c:v>
                </c:pt>
                <c:pt idx="12906">
                  <c:v>8021.0044085235904</c:v>
                </c:pt>
                <c:pt idx="12907">
                  <c:v>8091.5274153206801</c:v>
                </c:pt>
                <c:pt idx="12908">
                  <c:v>8237.7106920006299</c:v>
                </c:pt>
                <c:pt idx="12909">
                  <c:v>8314.6374824198592</c:v>
                </c:pt>
                <c:pt idx="12910">
                  <c:v>8315.8093722364792</c:v>
                </c:pt>
                <c:pt idx="12911">
                  <c:v>8299.0818852525408</c:v>
                </c:pt>
                <c:pt idx="12912">
                  <c:v>8296.7498551192093</c:v>
                </c:pt>
                <c:pt idx="12913">
                  <c:v>8269.1374038861704</c:v>
                </c:pt>
                <c:pt idx="12914">
                  <c:v>8170.7770436398096</c:v>
                </c:pt>
                <c:pt idx="12915">
                  <c:v>8051.8981808079097</c:v>
                </c:pt>
                <c:pt idx="12916">
                  <c:v>7977.9280011626697</c:v>
                </c:pt>
                <c:pt idx="12917">
                  <c:v>7947.9458895633197</c:v>
                </c:pt>
                <c:pt idx="12918">
                  <c:v>7907.7606018783699</c:v>
                </c:pt>
                <c:pt idx="12919">
                  <c:v>7803.9674255361897</c:v>
                </c:pt>
                <c:pt idx="12920">
                  <c:v>7675.18030539354</c:v>
                </c:pt>
                <c:pt idx="12921">
                  <c:v>7506.0341120919602</c:v>
                </c:pt>
                <c:pt idx="12922">
                  <c:v>7285.0984794798496</c:v>
                </c:pt>
                <c:pt idx="12923">
                  <c:v>7046.5663139633298</c:v>
                </c:pt>
                <c:pt idx="12924">
                  <c:v>6820.6623651681502</c:v>
                </c:pt>
                <c:pt idx="12925">
                  <c:v>6630.6544070933796</c:v>
                </c:pt>
                <c:pt idx="12926">
                  <c:v>6436.66220178817</c:v>
                </c:pt>
                <c:pt idx="12927">
                  <c:v>6201.6693952471296</c:v>
                </c:pt>
                <c:pt idx="12928">
                  <c:v>5965.6281539321399</c:v>
                </c:pt>
                <c:pt idx="12929">
                  <c:v>5729.8870601553799</c:v>
                </c:pt>
                <c:pt idx="12930">
                  <c:v>5482.5389834103598</c:v>
                </c:pt>
                <c:pt idx="12931">
                  <c:v>5226.8089192530597</c:v>
                </c:pt>
                <c:pt idx="12932">
                  <c:v>4968.5642249414996</c:v>
                </c:pt>
                <c:pt idx="12933">
                  <c:v>4697.2952376953499</c:v>
                </c:pt>
                <c:pt idx="12934">
                  <c:v>4405.8794193618596</c:v>
                </c:pt>
                <c:pt idx="12935">
                  <c:v>4089.7803521350002</c:v>
                </c:pt>
                <c:pt idx="12936">
                  <c:v>3775.0962024169498</c:v>
                </c:pt>
                <c:pt idx="12937">
                  <c:v>3474.4616218490901</c:v>
                </c:pt>
                <c:pt idx="12938">
                  <c:v>3182.9733400862401</c:v>
                </c:pt>
                <c:pt idx="12939">
                  <c:v>2941.0876151854</c:v>
                </c:pt>
                <c:pt idx="12940">
                  <c:v>2706.5441926325602</c:v>
                </c:pt>
                <c:pt idx="12941">
                  <c:v>2449.3754048761698</c:v>
                </c:pt>
                <c:pt idx="12942">
                  <c:v>2207.3415303981301</c:v>
                </c:pt>
                <c:pt idx="12943">
                  <c:v>1913.0935673756801</c:v>
                </c:pt>
                <c:pt idx="12944">
                  <c:v>1599.12564830885</c:v>
                </c:pt>
                <c:pt idx="12945">
                  <c:v>1338.37866188608</c:v>
                </c:pt>
                <c:pt idx="12946">
                  <c:v>1103.96821942063</c:v>
                </c:pt>
                <c:pt idx="12947">
                  <c:v>884.33902279375104</c:v>
                </c:pt>
                <c:pt idx="12948">
                  <c:v>665.12709134778197</c:v>
                </c:pt>
                <c:pt idx="12949">
                  <c:v>452.111058977016</c:v>
                </c:pt>
                <c:pt idx="12950">
                  <c:v>262.17073750932099</c:v>
                </c:pt>
                <c:pt idx="12951">
                  <c:v>78.289224214330204</c:v>
                </c:pt>
                <c:pt idx="12952">
                  <c:v>-107.865981464168</c:v>
                </c:pt>
                <c:pt idx="12953">
                  <c:v>-281.350365132121</c:v>
                </c:pt>
                <c:pt idx="12954">
                  <c:v>-426.45368878852298</c:v>
                </c:pt>
                <c:pt idx="12955">
                  <c:v>-569.03336095886903</c:v>
                </c:pt>
                <c:pt idx="12956">
                  <c:v>-699.194921012858</c:v>
                </c:pt>
                <c:pt idx="12957">
                  <c:v>-784.31799674505896</c:v>
                </c:pt>
                <c:pt idx="12958">
                  <c:v>-870.72621699169804</c:v>
                </c:pt>
                <c:pt idx="12959">
                  <c:v>-946.94613047740802</c:v>
                </c:pt>
                <c:pt idx="12960">
                  <c:v>-995.67698852927003</c:v>
                </c:pt>
                <c:pt idx="12961">
                  <c:v>-1050.7708293343001</c:v>
                </c:pt>
                <c:pt idx="12962">
                  <c:v>-1066.1735002605301</c:v>
                </c:pt>
                <c:pt idx="12963">
                  <c:v>-1025.61139731705</c:v>
                </c:pt>
                <c:pt idx="12964">
                  <c:v>-975.88100629153098</c:v>
                </c:pt>
                <c:pt idx="12965">
                  <c:v>-942.15447950486202</c:v>
                </c:pt>
                <c:pt idx="12966">
                  <c:v>-919.64944356238902</c:v>
                </c:pt>
                <c:pt idx="12967">
                  <c:v>-865.88883329721102</c:v>
                </c:pt>
                <c:pt idx="12968">
                  <c:v>-767.04755168772999</c:v>
                </c:pt>
                <c:pt idx="12969">
                  <c:v>-611.89848023847696</c:v>
                </c:pt>
                <c:pt idx="12970">
                  <c:v>-435.37727947042998</c:v>
                </c:pt>
                <c:pt idx="12971">
                  <c:v>-295.36336675344899</c:v>
                </c:pt>
                <c:pt idx="12972">
                  <c:v>-178.07778224225399</c:v>
                </c:pt>
                <c:pt idx="12973">
                  <c:v>-38.893216171973002</c:v>
                </c:pt>
                <c:pt idx="12974">
                  <c:v>147.95872877806099</c:v>
                </c:pt>
                <c:pt idx="12975">
                  <c:v>362.50677072209299</c:v>
                </c:pt>
                <c:pt idx="12976">
                  <c:v>597.98845089957797</c:v>
                </c:pt>
                <c:pt idx="12977">
                  <c:v>840.48818343809899</c:v>
                </c:pt>
                <c:pt idx="12978">
                  <c:v>1062.8477635040299</c:v>
                </c:pt>
                <c:pt idx="12979">
                  <c:v>1274.9033228021101</c:v>
                </c:pt>
                <c:pt idx="12980">
                  <c:v>1505.5351396124099</c:v>
                </c:pt>
                <c:pt idx="12981">
                  <c:v>1791.7501954985501</c:v>
                </c:pt>
                <c:pt idx="12982">
                  <c:v>2133.0862673545098</c:v>
                </c:pt>
                <c:pt idx="12983">
                  <c:v>2486.14005219101</c:v>
                </c:pt>
                <c:pt idx="12984">
                  <c:v>2775.9557770362499</c:v>
                </c:pt>
                <c:pt idx="12985">
                  <c:v>3039.5970166491502</c:v>
                </c:pt>
                <c:pt idx="12986">
                  <c:v>3348.8580229173199</c:v>
                </c:pt>
                <c:pt idx="12987">
                  <c:v>3660.0525529267402</c:v>
                </c:pt>
                <c:pt idx="12988">
                  <c:v>3970.3924050799201</c:v>
                </c:pt>
                <c:pt idx="12989">
                  <c:v>4276.25743966749</c:v>
                </c:pt>
                <c:pt idx="12990">
                  <c:v>4576.3682133130696</c:v>
                </c:pt>
                <c:pt idx="12991">
                  <c:v>4865.7674725943198</c:v>
                </c:pt>
                <c:pt idx="12992">
                  <c:v>5144.0256707131302</c:v>
                </c:pt>
                <c:pt idx="12993">
                  <c:v>5439.7570856146604</c:v>
                </c:pt>
                <c:pt idx="12994">
                  <c:v>5759.8463665864101</c:v>
                </c:pt>
                <c:pt idx="12995">
                  <c:v>6091.8689363858202</c:v>
                </c:pt>
                <c:pt idx="12996">
                  <c:v>6387.6518203508303</c:v>
                </c:pt>
                <c:pt idx="12997">
                  <c:v>6645.6198372562703</c:v>
                </c:pt>
                <c:pt idx="12998">
                  <c:v>6917.2961403437803</c:v>
                </c:pt>
                <c:pt idx="12999">
                  <c:v>7187.4306962927503</c:v>
                </c:pt>
                <c:pt idx="13000">
                  <c:v>7421.2085121439004</c:v>
                </c:pt>
                <c:pt idx="13001">
                  <c:v>7611.01755789249</c:v>
                </c:pt>
                <c:pt idx="13002">
                  <c:v>7777.2522111820199</c:v>
                </c:pt>
                <c:pt idx="13003">
                  <c:v>7931.5366134507503</c:v>
                </c:pt>
                <c:pt idx="13004">
                  <c:v>8098.6970143206599</c:v>
                </c:pt>
                <c:pt idx="13005">
                  <c:v>8271.2655466730703</c:v>
                </c:pt>
                <c:pt idx="13006">
                  <c:v>8448.2444647710709</c:v>
                </c:pt>
                <c:pt idx="13007">
                  <c:v>8603.49204223372</c:v>
                </c:pt>
                <c:pt idx="13008">
                  <c:v>8720.5589558850897</c:v>
                </c:pt>
                <c:pt idx="13009">
                  <c:v>8818.1203883031703</c:v>
                </c:pt>
                <c:pt idx="13010">
                  <c:v>8865.0479275414691</c:v>
                </c:pt>
                <c:pt idx="13011">
                  <c:v>8902.0546172163904</c:v>
                </c:pt>
                <c:pt idx="13012">
                  <c:v>8964.4473162992308</c:v>
                </c:pt>
                <c:pt idx="13013">
                  <c:v>9013.9886225377795</c:v>
                </c:pt>
                <c:pt idx="13014">
                  <c:v>8978.2723920413191</c:v>
                </c:pt>
                <c:pt idx="13015">
                  <c:v>8904.3428238157594</c:v>
                </c:pt>
                <c:pt idx="13016">
                  <c:v>8865.5048692462497</c:v>
                </c:pt>
                <c:pt idx="13017">
                  <c:v>8799.2567866735208</c:v>
                </c:pt>
                <c:pt idx="13018">
                  <c:v>8657.8214383570703</c:v>
                </c:pt>
                <c:pt idx="13019">
                  <c:v>8498.3555228531895</c:v>
                </c:pt>
                <c:pt idx="13020">
                  <c:v>8383.7695233057893</c:v>
                </c:pt>
                <c:pt idx="13021">
                  <c:v>8250.1228960472799</c:v>
                </c:pt>
                <c:pt idx="13022">
                  <c:v>8087.4203375815096</c:v>
                </c:pt>
                <c:pt idx="13023">
                  <c:v>7873.5649814601002</c:v>
                </c:pt>
                <c:pt idx="13024">
                  <c:v>7601.0332929716897</c:v>
                </c:pt>
                <c:pt idx="13025">
                  <c:v>7295.2513096180001</c:v>
                </c:pt>
                <c:pt idx="13026">
                  <c:v>7013.0444542592504</c:v>
                </c:pt>
                <c:pt idx="13027">
                  <c:v>6754.5161179080997</c:v>
                </c:pt>
                <c:pt idx="13028">
                  <c:v>6466.2572448790297</c:v>
                </c:pt>
                <c:pt idx="13029">
                  <c:v>6161.4239147735698</c:v>
                </c:pt>
                <c:pt idx="13030">
                  <c:v>5859.5062259276101</c:v>
                </c:pt>
                <c:pt idx="13031">
                  <c:v>5536.5569907056997</c:v>
                </c:pt>
                <c:pt idx="13032">
                  <c:v>5137.1552259987902</c:v>
                </c:pt>
                <c:pt idx="13033">
                  <c:v>4712.4868644514099</c:v>
                </c:pt>
                <c:pt idx="13034">
                  <c:v>4298.0483162563496</c:v>
                </c:pt>
                <c:pt idx="13035">
                  <c:v>3861.0347240562701</c:v>
                </c:pt>
                <c:pt idx="13036">
                  <c:v>3427.1077758279898</c:v>
                </c:pt>
                <c:pt idx="13037">
                  <c:v>2974.5600819391002</c:v>
                </c:pt>
                <c:pt idx="13038">
                  <c:v>2505.7657823674699</c:v>
                </c:pt>
                <c:pt idx="13039">
                  <c:v>2055.61227656455</c:v>
                </c:pt>
                <c:pt idx="13040">
                  <c:v>1619.0647286583401</c:v>
                </c:pt>
                <c:pt idx="13041">
                  <c:v>1179.9755644767999</c:v>
                </c:pt>
                <c:pt idx="13042">
                  <c:v>722.52490255211296</c:v>
                </c:pt>
                <c:pt idx="13043">
                  <c:v>254.81175170170201</c:v>
                </c:pt>
                <c:pt idx="13044">
                  <c:v>-219.73057268772499</c:v>
                </c:pt>
                <c:pt idx="13045">
                  <c:v>-702.66670575983403</c:v>
                </c:pt>
                <c:pt idx="13046">
                  <c:v>-1189.9402067108599</c:v>
                </c:pt>
                <c:pt idx="13047">
                  <c:v>-1676.7511192469401</c:v>
                </c:pt>
                <c:pt idx="13048">
                  <c:v>-2149.2823394519601</c:v>
                </c:pt>
                <c:pt idx="13049">
                  <c:v>-2590.6500435123598</c:v>
                </c:pt>
                <c:pt idx="13050">
                  <c:v>-3011.3612939169702</c:v>
                </c:pt>
                <c:pt idx="13051">
                  <c:v>-3460.3667583807101</c:v>
                </c:pt>
                <c:pt idx="13052">
                  <c:v>-3905.0196629234101</c:v>
                </c:pt>
                <c:pt idx="13053">
                  <c:v>-4306.0577816138803</c:v>
                </c:pt>
                <c:pt idx="13054">
                  <c:v>-4698.81349022624</c:v>
                </c:pt>
                <c:pt idx="13055">
                  <c:v>-5036.3524523792103</c:v>
                </c:pt>
                <c:pt idx="13056">
                  <c:v>-5347.4333325757898</c:v>
                </c:pt>
                <c:pt idx="13057">
                  <c:v>-5682.7356123506597</c:v>
                </c:pt>
                <c:pt idx="13058">
                  <c:v>-6009.2501543052704</c:v>
                </c:pt>
                <c:pt idx="13059">
                  <c:v>-6303.6745200367404</c:v>
                </c:pt>
                <c:pt idx="13060">
                  <c:v>-6604.5075065487999</c:v>
                </c:pt>
                <c:pt idx="13061">
                  <c:v>-6929.4141802860004</c:v>
                </c:pt>
                <c:pt idx="13062">
                  <c:v>-7192.6215601926197</c:v>
                </c:pt>
                <c:pt idx="13063">
                  <c:v>-7381.2194921964501</c:v>
                </c:pt>
                <c:pt idx="13064">
                  <c:v>-7548.4519190025503</c:v>
                </c:pt>
                <c:pt idx="13065">
                  <c:v>-7722.4845263938096</c:v>
                </c:pt>
                <c:pt idx="13066">
                  <c:v>-7898.6431332168704</c:v>
                </c:pt>
                <c:pt idx="13067">
                  <c:v>-8056.4079988205503</c:v>
                </c:pt>
                <c:pt idx="13068">
                  <c:v>-8173.7349656966999</c:v>
                </c:pt>
                <c:pt idx="13069">
                  <c:v>-8266.3318062427406</c:v>
                </c:pt>
                <c:pt idx="13070">
                  <c:v>-8302.6834231776302</c:v>
                </c:pt>
                <c:pt idx="13071">
                  <c:v>-8282.5371467319201</c:v>
                </c:pt>
                <c:pt idx="13072">
                  <c:v>-8249.9404612807703</c:v>
                </c:pt>
                <c:pt idx="13073">
                  <c:v>-8215.7721175770494</c:v>
                </c:pt>
                <c:pt idx="13074">
                  <c:v>-8202.7848452303806</c:v>
                </c:pt>
                <c:pt idx="13075">
                  <c:v>-8178.1266125195198</c:v>
                </c:pt>
                <c:pt idx="13076">
                  <c:v>-8109.3134836753698</c:v>
                </c:pt>
                <c:pt idx="13077">
                  <c:v>-8042.1409776639102</c:v>
                </c:pt>
                <c:pt idx="13078">
                  <c:v>-7971.7846069907</c:v>
                </c:pt>
                <c:pt idx="13079">
                  <c:v>-7851.1646825238304</c:v>
                </c:pt>
                <c:pt idx="13080">
                  <c:v>-7673.3014151037996</c:v>
                </c:pt>
                <c:pt idx="13081">
                  <c:v>-7448.5801795553698</c:v>
                </c:pt>
                <c:pt idx="13082">
                  <c:v>-7223.3857363529996</c:v>
                </c:pt>
                <c:pt idx="13083">
                  <c:v>-7010.2610531174396</c:v>
                </c:pt>
                <c:pt idx="13084">
                  <c:v>-6757.69474762139</c:v>
                </c:pt>
                <c:pt idx="13085">
                  <c:v>-6459.7894600128902</c:v>
                </c:pt>
                <c:pt idx="13086">
                  <c:v>-6172.5216016322302</c:v>
                </c:pt>
                <c:pt idx="13087">
                  <c:v>-5918.4259552821704</c:v>
                </c:pt>
                <c:pt idx="13088">
                  <c:v>-5661.1829167582</c:v>
                </c:pt>
                <c:pt idx="13089">
                  <c:v>-5396.0612244999302</c:v>
                </c:pt>
                <c:pt idx="13090">
                  <c:v>-5129.91856541789</c:v>
                </c:pt>
                <c:pt idx="13091">
                  <c:v>-4871.13285358341</c:v>
                </c:pt>
                <c:pt idx="13092">
                  <c:v>-4579.69949154387</c:v>
                </c:pt>
                <c:pt idx="13093">
                  <c:v>-4200.9807037958599</c:v>
                </c:pt>
                <c:pt idx="13094">
                  <c:v>-3783.24290598674</c:v>
                </c:pt>
                <c:pt idx="13095">
                  <c:v>-3394.2678023610101</c:v>
                </c:pt>
                <c:pt idx="13096">
                  <c:v>-2981.3452731695202</c:v>
                </c:pt>
                <c:pt idx="13097">
                  <c:v>-2594.4955236282299</c:v>
                </c:pt>
                <c:pt idx="13098">
                  <c:v>-2282.4267404432298</c:v>
                </c:pt>
                <c:pt idx="13099">
                  <c:v>-1995.73890011815</c:v>
                </c:pt>
                <c:pt idx="13100">
                  <c:v>-1679.5522140965199</c:v>
                </c:pt>
                <c:pt idx="13101">
                  <c:v>-1302.7006947673001</c:v>
                </c:pt>
                <c:pt idx="13102">
                  <c:v>-921.96351657309401</c:v>
                </c:pt>
                <c:pt idx="13103">
                  <c:v>-547.88536247242803</c:v>
                </c:pt>
                <c:pt idx="13104">
                  <c:v>-215.69035852120001</c:v>
                </c:pt>
                <c:pt idx="13105">
                  <c:v>91.059090438790093</c:v>
                </c:pt>
                <c:pt idx="13106">
                  <c:v>411.20188078330199</c:v>
                </c:pt>
                <c:pt idx="13107">
                  <c:v>728.05969022407601</c:v>
                </c:pt>
                <c:pt idx="13108">
                  <c:v>1026.37531487657</c:v>
                </c:pt>
                <c:pt idx="13109">
                  <c:v>1315.06605634892</c:v>
                </c:pt>
                <c:pt idx="13110">
                  <c:v>1619.13842707564</c:v>
                </c:pt>
                <c:pt idx="13111">
                  <c:v>1898.6162282428099</c:v>
                </c:pt>
                <c:pt idx="13112">
                  <c:v>2117.4041916190999</c:v>
                </c:pt>
                <c:pt idx="13113">
                  <c:v>2302.4651634172201</c:v>
                </c:pt>
                <c:pt idx="13114">
                  <c:v>2474.1945411648198</c:v>
                </c:pt>
                <c:pt idx="13115">
                  <c:v>2656.08576505263</c:v>
                </c:pt>
                <c:pt idx="13116">
                  <c:v>2871.1355545348702</c:v>
                </c:pt>
                <c:pt idx="13117">
                  <c:v>3089.3011746284301</c:v>
                </c:pt>
                <c:pt idx="13118">
                  <c:v>3216.9114043581899</c:v>
                </c:pt>
                <c:pt idx="13119">
                  <c:v>3265.4147474940401</c:v>
                </c:pt>
                <c:pt idx="13120">
                  <c:v>3314.82863814762</c:v>
                </c:pt>
                <c:pt idx="13121">
                  <c:v>3355.1655617583301</c:v>
                </c:pt>
                <c:pt idx="13122">
                  <c:v>3365.8830899494601</c:v>
                </c:pt>
                <c:pt idx="13123">
                  <c:v>3346.67794410036</c:v>
                </c:pt>
                <c:pt idx="13124">
                  <c:v>3312.4065268757499</c:v>
                </c:pt>
                <c:pt idx="13125">
                  <c:v>3259.1449412376701</c:v>
                </c:pt>
                <c:pt idx="13126">
                  <c:v>3210.37219966259</c:v>
                </c:pt>
                <c:pt idx="13127">
                  <c:v>3162.15279583138</c:v>
                </c:pt>
                <c:pt idx="13128">
                  <c:v>3080.83061914068</c:v>
                </c:pt>
                <c:pt idx="13129">
                  <c:v>2941.8823853190702</c:v>
                </c:pt>
                <c:pt idx="13130">
                  <c:v>2740.5893424865999</c:v>
                </c:pt>
                <c:pt idx="13131">
                  <c:v>2511.2127661273198</c:v>
                </c:pt>
                <c:pt idx="13132">
                  <c:v>2269.45155367794</c:v>
                </c:pt>
                <c:pt idx="13133">
                  <c:v>2003.7278779594501</c:v>
                </c:pt>
                <c:pt idx="13134">
                  <c:v>1696.96534763813</c:v>
                </c:pt>
                <c:pt idx="13135">
                  <c:v>1372.51374042872</c:v>
                </c:pt>
                <c:pt idx="13136">
                  <c:v>1066.2725768579801</c:v>
                </c:pt>
                <c:pt idx="13137">
                  <c:v>775.47534356359495</c:v>
                </c:pt>
                <c:pt idx="13138">
                  <c:v>469.62628322294398</c:v>
                </c:pt>
                <c:pt idx="13139">
                  <c:v>120.11791755981</c:v>
                </c:pt>
                <c:pt idx="13140">
                  <c:v>-264.53132706993301</c:v>
                </c:pt>
                <c:pt idx="13141">
                  <c:v>-663.39392734466003</c:v>
                </c:pt>
                <c:pt idx="13142">
                  <c:v>-1102.11804842182</c:v>
                </c:pt>
                <c:pt idx="13143">
                  <c:v>-1595.43631007156</c:v>
                </c:pt>
                <c:pt idx="13144">
                  <c:v>-2061.3329858389802</c:v>
                </c:pt>
                <c:pt idx="13145">
                  <c:v>-2493.996728006</c:v>
                </c:pt>
                <c:pt idx="13146">
                  <c:v>-2946.6080759523602</c:v>
                </c:pt>
                <c:pt idx="13147">
                  <c:v>-3428.86917588388</c:v>
                </c:pt>
                <c:pt idx="13148">
                  <c:v>-3947.4198450834301</c:v>
                </c:pt>
                <c:pt idx="13149">
                  <c:v>-4458.8430633320704</c:v>
                </c:pt>
                <c:pt idx="13150">
                  <c:v>-4941.2614653579903</c:v>
                </c:pt>
                <c:pt idx="13151">
                  <c:v>-5437.1888761956698</c:v>
                </c:pt>
                <c:pt idx="13152">
                  <c:v>-5954.0628855096302</c:v>
                </c:pt>
                <c:pt idx="13153">
                  <c:v>-6465.2363213333701</c:v>
                </c:pt>
                <c:pt idx="13154">
                  <c:v>-6957.7600364829595</c:v>
                </c:pt>
                <c:pt idx="13155">
                  <c:v>-7468.6838175481698</c:v>
                </c:pt>
                <c:pt idx="13156">
                  <c:v>-7967.5716098599796</c:v>
                </c:pt>
                <c:pt idx="13157">
                  <c:v>-8452.1071047507194</c:v>
                </c:pt>
                <c:pt idx="13158">
                  <c:v>-8951.3591310776992</c:v>
                </c:pt>
                <c:pt idx="13159">
                  <c:v>-9424.5890926604807</c:v>
                </c:pt>
                <c:pt idx="13160">
                  <c:v>-9902.1415259972691</c:v>
                </c:pt>
                <c:pt idx="13161">
                  <c:v>-10393.915251351</c:v>
                </c:pt>
                <c:pt idx="13162">
                  <c:v>-10854.310815402099</c:v>
                </c:pt>
                <c:pt idx="13163">
                  <c:v>-11301.70583363</c:v>
                </c:pt>
                <c:pt idx="13164">
                  <c:v>-11728.7288202256</c:v>
                </c:pt>
                <c:pt idx="13165">
                  <c:v>-12132.842921701</c:v>
                </c:pt>
                <c:pt idx="13166">
                  <c:v>-12544.423277132501</c:v>
                </c:pt>
                <c:pt idx="13167">
                  <c:v>-12971.1604566031</c:v>
                </c:pt>
                <c:pt idx="13168">
                  <c:v>-13348.3443030703</c:v>
                </c:pt>
                <c:pt idx="13169">
                  <c:v>-13650.4977244086</c:v>
                </c:pt>
                <c:pt idx="13170">
                  <c:v>-13923.3230623533</c:v>
                </c:pt>
                <c:pt idx="13171">
                  <c:v>-14202.4930856511</c:v>
                </c:pt>
                <c:pt idx="13172">
                  <c:v>-14495.561983892199</c:v>
                </c:pt>
                <c:pt idx="13173">
                  <c:v>-14768.4098525269</c:v>
                </c:pt>
                <c:pt idx="13174">
                  <c:v>-15008.597452304401</c:v>
                </c:pt>
                <c:pt idx="13175">
                  <c:v>-15232.646311460299</c:v>
                </c:pt>
                <c:pt idx="13176">
                  <c:v>-15450.1006604453</c:v>
                </c:pt>
                <c:pt idx="13177">
                  <c:v>-15643.5737287137</c:v>
                </c:pt>
                <c:pt idx="13178">
                  <c:v>-15790.4060325306</c:v>
                </c:pt>
                <c:pt idx="13179">
                  <c:v>-15891.6168940551</c:v>
                </c:pt>
                <c:pt idx="13180">
                  <c:v>-15971.9059715933</c:v>
                </c:pt>
                <c:pt idx="13181">
                  <c:v>-16023.8058649227</c:v>
                </c:pt>
                <c:pt idx="13182">
                  <c:v>-16055.686464857699</c:v>
                </c:pt>
                <c:pt idx="13183">
                  <c:v>-16061.863359739</c:v>
                </c:pt>
                <c:pt idx="13184">
                  <c:v>-16030.520850359</c:v>
                </c:pt>
                <c:pt idx="13185">
                  <c:v>-15975.120721835799</c:v>
                </c:pt>
                <c:pt idx="13186">
                  <c:v>-15893.7991983185</c:v>
                </c:pt>
                <c:pt idx="13187">
                  <c:v>-15810.3796434043</c:v>
                </c:pt>
                <c:pt idx="13188">
                  <c:v>-15745.2930514121</c:v>
                </c:pt>
                <c:pt idx="13189">
                  <c:v>-15629.859230591301</c:v>
                </c:pt>
                <c:pt idx="13190">
                  <c:v>-15458.5758894306</c:v>
                </c:pt>
                <c:pt idx="13191">
                  <c:v>-15276.756311326801</c:v>
                </c:pt>
                <c:pt idx="13192">
                  <c:v>-15075.2810867139</c:v>
                </c:pt>
                <c:pt idx="13193">
                  <c:v>-14856.590937200101</c:v>
                </c:pt>
                <c:pt idx="13194">
                  <c:v>-14603.020626179599</c:v>
                </c:pt>
                <c:pt idx="13195">
                  <c:v>-14309.5010245836</c:v>
                </c:pt>
                <c:pt idx="13196">
                  <c:v>-13988.736641994699</c:v>
                </c:pt>
                <c:pt idx="13197">
                  <c:v>-13678.2406141217</c:v>
                </c:pt>
                <c:pt idx="13198">
                  <c:v>-13361.302983039001</c:v>
                </c:pt>
                <c:pt idx="13199">
                  <c:v>-12993.901836491101</c:v>
                </c:pt>
                <c:pt idx="13200">
                  <c:v>-12605.8980829631</c:v>
                </c:pt>
                <c:pt idx="13201">
                  <c:v>-12256.438862290401</c:v>
                </c:pt>
                <c:pt idx="13202">
                  <c:v>-11932.9529639598</c:v>
                </c:pt>
                <c:pt idx="13203">
                  <c:v>-11576.2542189303</c:v>
                </c:pt>
                <c:pt idx="13204">
                  <c:v>-11227.3022271924</c:v>
                </c:pt>
                <c:pt idx="13205">
                  <c:v>-10883.949576167201</c:v>
                </c:pt>
                <c:pt idx="13206">
                  <c:v>-10497.4908883677</c:v>
                </c:pt>
                <c:pt idx="13207">
                  <c:v>-10033.2175733652</c:v>
                </c:pt>
                <c:pt idx="13208">
                  <c:v>-9562.9847512505203</c:v>
                </c:pt>
                <c:pt idx="13209">
                  <c:v>-9152.3495805635794</c:v>
                </c:pt>
                <c:pt idx="13210">
                  <c:v>-8749.6349154653308</c:v>
                </c:pt>
                <c:pt idx="13211">
                  <c:v>-8312.0019177212598</c:v>
                </c:pt>
                <c:pt idx="13212">
                  <c:v>-7876.16645669442</c:v>
                </c:pt>
                <c:pt idx="13213">
                  <c:v>-7484.0706137331299</c:v>
                </c:pt>
                <c:pt idx="13214">
                  <c:v>-7104.2737739897602</c:v>
                </c:pt>
                <c:pt idx="13215">
                  <c:v>-6738.2039350074101</c:v>
                </c:pt>
                <c:pt idx="13216">
                  <c:v>-6342.7600219635196</c:v>
                </c:pt>
                <c:pt idx="13217">
                  <c:v>-5920.2890466425997</c:v>
                </c:pt>
                <c:pt idx="13218">
                  <c:v>-5519.5828349293297</c:v>
                </c:pt>
                <c:pt idx="13219">
                  <c:v>-5145.0638551579204</c:v>
                </c:pt>
                <c:pt idx="13220">
                  <c:v>-4798.8171453688001</c:v>
                </c:pt>
                <c:pt idx="13221">
                  <c:v>-4477.3579956876601</c:v>
                </c:pt>
                <c:pt idx="13222">
                  <c:v>-4197.7292763087698</c:v>
                </c:pt>
                <c:pt idx="13223">
                  <c:v>-3953.05550323745</c:v>
                </c:pt>
                <c:pt idx="13224">
                  <c:v>-3680.0200819383699</c:v>
                </c:pt>
                <c:pt idx="13225">
                  <c:v>-3365.1863240634202</c:v>
                </c:pt>
                <c:pt idx="13226">
                  <c:v>-3022.8052163729899</c:v>
                </c:pt>
                <c:pt idx="13227">
                  <c:v>-2723.86585394131</c:v>
                </c:pt>
                <c:pt idx="13228">
                  <c:v>-2517.0578305362901</c:v>
                </c:pt>
                <c:pt idx="13229">
                  <c:v>-2349.0858236884201</c:v>
                </c:pt>
                <c:pt idx="13230">
                  <c:v>-2172.10220397795</c:v>
                </c:pt>
                <c:pt idx="13231">
                  <c:v>-1968.1219801314401</c:v>
                </c:pt>
                <c:pt idx="13232">
                  <c:v>-1786.94426922651</c:v>
                </c:pt>
                <c:pt idx="13233">
                  <c:v>-1649.77902479006</c:v>
                </c:pt>
                <c:pt idx="13234">
                  <c:v>-1563.6658805259499</c:v>
                </c:pt>
                <c:pt idx="13235">
                  <c:v>-1494.3288780390899</c:v>
                </c:pt>
                <c:pt idx="13236">
                  <c:v>-1417.48705778215</c:v>
                </c:pt>
                <c:pt idx="13237">
                  <c:v>-1346.6394350698399</c:v>
                </c:pt>
                <c:pt idx="13238">
                  <c:v>-1301.26468272533</c:v>
                </c:pt>
                <c:pt idx="13239">
                  <c:v>-1303.6879860927099</c:v>
                </c:pt>
                <c:pt idx="13240">
                  <c:v>-1342.3897614186899</c:v>
                </c:pt>
                <c:pt idx="13241">
                  <c:v>-1400.6553614284501</c:v>
                </c:pt>
                <c:pt idx="13242">
                  <c:v>-1445.5004882852199</c:v>
                </c:pt>
                <c:pt idx="13243">
                  <c:v>-1488.6313967712799</c:v>
                </c:pt>
                <c:pt idx="13244">
                  <c:v>-1560.72766384236</c:v>
                </c:pt>
                <c:pt idx="13245">
                  <c:v>-1655.4046056209199</c:v>
                </c:pt>
                <c:pt idx="13246">
                  <c:v>-1786.61065701864</c:v>
                </c:pt>
                <c:pt idx="13247">
                  <c:v>-1954.49805721338</c:v>
                </c:pt>
                <c:pt idx="13248">
                  <c:v>-2140.8995150907999</c:v>
                </c:pt>
                <c:pt idx="13249">
                  <c:v>-2321.1024140821801</c:v>
                </c:pt>
                <c:pt idx="13250">
                  <c:v>-2489.4049528846599</c:v>
                </c:pt>
                <c:pt idx="13251">
                  <c:v>-2675.1795876782699</c:v>
                </c:pt>
                <c:pt idx="13252">
                  <c:v>-2901.2833924515498</c:v>
                </c:pt>
                <c:pt idx="13253">
                  <c:v>-3128.2309031599402</c:v>
                </c:pt>
                <c:pt idx="13254">
                  <c:v>-3338.7303917731501</c:v>
                </c:pt>
                <c:pt idx="13255">
                  <c:v>-3569.8874657147198</c:v>
                </c:pt>
                <c:pt idx="13256">
                  <c:v>-3810.1435041459499</c:v>
                </c:pt>
                <c:pt idx="13257">
                  <c:v>-4102.0897259564899</c:v>
                </c:pt>
                <c:pt idx="13258">
                  <c:v>-4439.4903250748303</c:v>
                </c:pt>
                <c:pt idx="13259">
                  <c:v>-4769.2560862011696</c:v>
                </c:pt>
                <c:pt idx="13260">
                  <c:v>-5098.4294267539299</c:v>
                </c:pt>
                <c:pt idx="13261">
                  <c:v>-5380.2902602504601</c:v>
                </c:pt>
                <c:pt idx="13262">
                  <c:v>-5611.7463261028797</c:v>
                </c:pt>
                <c:pt idx="13263">
                  <c:v>-5850.27794067595</c:v>
                </c:pt>
                <c:pt idx="13264">
                  <c:v>-6138.6137663169702</c:v>
                </c:pt>
                <c:pt idx="13265">
                  <c:v>-6484.3949251259501</c:v>
                </c:pt>
                <c:pt idx="13266">
                  <c:v>-6835.7829047754503</c:v>
                </c:pt>
                <c:pt idx="13267">
                  <c:v>-7123.1916146294097</c:v>
                </c:pt>
                <c:pt idx="13268">
                  <c:v>-7374.5323242919103</c:v>
                </c:pt>
                <c:pt idx="13269">
                  <c:v>-7656.1939787505298</c:v>
                </c:pt>
                <c:pt idx="13270">
                  <c:v>-7941.7006652598802</c:v>
                </c:pt>
                <c:pt idx="13271">
                  <c:v>-8151.9770645644103</c:v>
                </c:pt>
                <c:pt idx="13272">
                  <c:v>-8319.85319652822</c:v>
                </c:pt>
                <c:pt idx="13273">
                  <c:v>-8547.5551387023606</c:v>
                </c:pt>
                <c:pt idx="13274">
                  <c:v>-8828.7532324777403</c:v>
                </c:pt>
                <c:pt idx="13275">
                  <c:v>-9087.4311903940106</c:v>
                </c:pt>
                <c:pt idx="13276">
                  <c:v>-9281.8396580320605</c:v>
                </c:pt>
                <c:pt idx="13277">
                  <c:v>-9461.8820273355905</c:v>
                </c:pt>
                <c:pt idx="13278">
                  <c:v>-9607.6896894020592</c:v>
                </c:pt>
                <c:pt idx="13279">
                  <c:v>-9740.9823208135804</c:v>
                </c:pt>
                <c:pt idx="13280">
                  <c:v>-9886.7306190030595</c:v>
                </c:pt>
                <c:pt idx="13281">
                  <c:v>-10027.4245024474</c:v>
                </c:pt>
                <c:pt idx="13282">
                  <c:v>-10160.7980405946</c:v>
                </c:pt>
                <c:pt idx="13283">
                  <c:v>-10264.6270096852</c:v>
                </c:pt>
                <c:pt idx="13284">
                  <c:v>-10317.874178623601</c:v>
                </c:pt>
                <c:pt idx="13285">
                  <c:v>-10326.931996396401</c:v>
                </c:pt>
                <c:pt idx="13286">
                  <c:v>-10295.8201979679</c:v>
                </c:pt>
                <c:pt idx="13287">
                  <c:v>-10260.9942095158</c:v>
                </c:pt>
                <c:pt idx="13288">
                  <c:v>-10237.867880018601</c:v>
                </c:pt>
                <c:pt idx="13289">
                  <c:v>-10211.0700867286</c:v>
                </c:pt>
                <c:pt idx="13290">
                  <c:v>-10185.900416513699</c:v>
                </c:pt>
                <c:pt idx="13291">
                  <c:v>-10135.155808477901</c:v>
                </c:pt>
                <c:pt idx="13292">
                  <c:v>-10036.535988678501</c:v>
                </c:pt>
                <c:pt idx="13293">
                  <c:v>-9856.0014167024892</c:v>
                </c:pt>
                <c:pt idx="13294">
                  <c:v>-9618.9024398226302</c:v>
                </c:pt>
                <c:pt idx="13295">
                  <c:v>-9392.7724582845494</c:v>
                </c:pt>
                <c:pt idx="13296">
                  <c:v>-9168.2470604342507</c:v>
                </c:pt>
                <c:pt idx="13297">
                  <c:v>-8973.78886044307</c:v>
                </c:pt>
                <c:pt idx="13298">
                  <c:v>-8772.9861615776608</c:v>
                </c:pt>
                <c:pt idx="13299">
                  <c:v>-8512.4043570442791</c:v>
                </c:pt>
                <c:pt idx="13300">
                  <c:v>-8223.5061116258294</c:v>
                </c:pt>
                <c:pt idx="13301">
                  <c:v>-7919.2128424749299</c:v>
                </c:pt>
                <c:pt idx="13302">
                  <c:v>-7599.8747680048</c:v>
                </c:pt>
                <c:pt idx="13303">
                  <c:v>-7258.3271139390299</c:v>
                </c:pt>
                <c:pt idx="13304">
                  <c:v>-6904.2693179514999</c:v>
                </c:pt>
                <c:pt idx="13305">
                  <c:v>-6517.3014265993597</c:v>
                </c:pt>
                <c:pt idx="13306">
                  <c:v>-6105.0851329643901</c:v>
                </c:pt>
                <c:pt idx="13307">
                  <c:v>-5694.6171929784796</c:v>
                </c:pt>
                <c:pt idx="13308">
                  <c:v>-5280.6610174504603</c:v>
                </c:pt>
                <c:pt idx="13309">
                  <c:v>-4843.0805204091203</c:v>
                </c:pt>
                <c:pt idx="13310">
                  <c:v>-4377.1404478773402</c:v>
                </c:pt>
                <c:pt idx="13311">
                  <c:v>-3902.8921318684402</c:v>
                </c:pt>
                <c:pt idx="13312">
                  <c:v>-3432.7148164243999</c:v>
                </c:pt>
                <c:pt idx="13313">
                  <c:v>-2968.15301322715</c:v>
                </c:pt>
                <c:pt idx="13314">
                  <c:v>-2491.4564273440901</c:v>
                </c:pt>
                <c:pt idx="13315">
                  <c:v>-1995.2128325184499</c:v>
                </c:pt>
                <c:pt idx="13316">
                  <c:v>-1451.4816751706601</c:v>
                </c:pt>
                <c:pt idx="13317">
                  <c:v>-894.58667848442803</c:v>
                </c:pt>
                <c:pt idx="13318">
                  <c:v>-364.57873823495697</c:v>
                </c:pt>
                <c:pt idx="13319">
                  <c:v>167.077657496623</c:v>
                </c:pt>
                <c:pt idx="13320">
                  <c:v>681.67735573291202</c:v>
                </c:pt>
                <c:pt idx="13321">
                  <c:v>1177.4289876581099</c:v>
                </c:pt>
                <c:pt idx="13322">
                  <c:v>1678.9348963744801</c:v>
                </c:pt>
                <c:pt idx="13323">
                  <c:v>2188.6223826789001</c:v>
                </c:pt>
                <c:pt idx="13324">
                  <c:v>2718.7298255959399</c:v>
                </c:pt>
                <c:pt idx="13325">
                  <c:v>3266.85664009007</c:v>
                </c:pt>
                <c:pt idx="13326">
                  <c:v>3818.93704253633</c:v>
                </c:pt>
                <c:pt idx="13327">
                  <c:v>4346.5997004954497</c:v>
                </c:pt>
                <c:pt idx="13328">
                  <c:v>4818.6874240623802</c:v>
                </c:pt>
                <c:pt idx="13329">
                  <c:v>5270.3458024891697</c:v>
                </c:pt>
                <c:pt idx="13330">
                  <c:v>5751.0803612195396</c:v>
                </c:pt>
                <c:pt idx="13331">
                  <c:v>6262.5151927800998</c:v>
                </c:pt>
                <c:pt idx="13332">
                  <c:v>6789.2788456828703</c:v>
                </c:pt>
                <c:pt idx="13333">
                  <c:v>7313.3216685897596</c:v>
                </c:pt>
                <c:pt idx="13334">
                  <c:v>7778.2568561217004</c:v>
                </c:pt>
                <c:pt idx="13335">
                  <c:v>8203.7563066385192</c:v>
                </c:pt>
                <c:pt idx="13336">
                  <c:v>8618.5420766601692</c:v>
                </c:pt>
                <c:pt idx="13337">
                  <c:v>8990.7003174056208</c:v>
                </c:pt>
                <c:pt idx="13338">
                  <c:v>9330.3171493461905</c:v>
                </c:pt>
                <c:pt idx="13339">
                  <c:v>9688.4882636089897</c:v>
                </c:pt>
                <c:pt idx="13340">
                  <c:v>10073.6977229564</c:v>
                </c:pt>
                <c:pt idx="13341">
                  <c:v>10442.836774012199</c:v>
                </c:pt>
                <c:pt idx="13342">
                  <c:v>10838.729765801299</c:v>
                </c:pt>
                <c:pt idx="13343">
                  <c:v>11237.9986486288</c:v>
                </c:pt>
                <c:pt idx="13344">
                  <c:v>11576.6780407796</c:v>
                </c:pt>
                <c:pt idx="13345">
                  <c:v>11842.580155375101</c:v>
                </c:pt>
                <c:pt idx="13346">
                  <c:v>12117.649885224901</c:v>
                </c:pt>
                <c:pt idx="13347">
                  <c:v>12415.734090972999</c:v>
                </c:pt>
                <c:pt idx="13348">
                  <c:v>12646.979980710699</c:v>
                </c:pt>
                <c:pt idx="13349">
                  <c:v>12813.4941295438</c:v>
                </c:pt>
                <c:pt idx="13350">
                  <c:v>12961.955849764699</c:v>
                </c:pt>
                <c:pt idx="13351">
                  <c:v>13142.8347381655</c:v>
                </c:pt>
                <c:pt idx="13352">
                  <c:v>13324.155230037801</c:v>
                </c:pt>
                <c:pt idx="13353">
                  <c:v>13519.9420945211</c:v>
                </c:pt>
                <c:pt idx="13354">
                  <c:v>13705.722324120001</c:v>
                </c:pt>
                <c:pt idx="13355">
                  <c:v>13864.0949870528</c:v>
                </c:pt>
                <c:pt idx="13356">
                  <c:v>14027.934730365199</c:v>
                </c:pt>
                <c:pt idx="13357">
                  <c:v>14119.550101151801</c:v>
                </c:pt>
                <c:pt idx="13358">
                  <c:v>14151.1251190687</c:v>
                </c:pt>
                <c:pt idx="13359">
                  <c:v>14206.1355660605</c:v>
                </c:pt>
                <c:pt idx="13360">
                  <c:v>14233.938591497101</c:v>
                </c:pt>
                <c:pt idx="13361">
                  <c:v>14233.441310387099</c:v>
                </c:pt>
                <c:pt idx="13362">
                  <c:v>14221.8125630871</c:v>
                </c:pt>
                <c:pt idx="13363">
                  <c:v>14197.873773652</c:v>
                </c:pt>
                <c:pt idx="13364">
                  <c:v>14252.8443478268</c:v>
                </c:pt>
                <c:pt idx="13365">
                  <c:v>14350.4642139562</c:v>
                </c:pt>
                <c:pt idx="13366">
                  <c:v>14369.103360368699</c:v>
                </c:pt>
                <c:pt idx="13367">
                  <c:v>14327.988906586999</c:v>
                </c:pt>
                <c:pt idx="13368">
                  <c:v>14246.7100191056</c:v>
                </c:pt>
                <c:pt idx="13369">
                  <c:v>14159.689400892799</c:v>
                </c:pt>
                <c:pt idx="13370">
                  <c:v>14082.195475787699</c:v>
                </c:pt>
                <c:pt idx="13371">
                  <c:v>14011.569256941</c:v>
                </c:pt>
                <c:pt idx="13372">
                  <c:v>13932.316686133399</c:v>
                </c:pt>
                <c:pt idx="13373">
                  <c:v>13854.9105612642</c:v>
                </c:pt>
                <c:pt idx="13374">
                  <c:v>13798.802265459701</c:v>
                </c:pt>
                <c:pt idx="13375">
                  <c:v>13747.439231137299</c:v>
                </c:pt>
                <c:pt idx="13376">
                  <c:v>13716.211850797599</c:v>
                </c:pt>
                <c:pt idx="13377">
                  <c:v>13663.5024370501</c:v>
                </c:pt>
                <c:pt idx="13378">
                  <c:v>13543.5472702028</c:v>
                </c:pt>
                <c:pt idx="13379">
                  <c:v>13393.9022199878</c:v>
                </c:pt>
                <c:pt idx="13380">
                  <c:v>13266.6622556535</c:v>
                </c:pt>
                <c:pt idx="13381">
                  <c:v>13158.391375486901</c:v>
                </c:pt>
                <c:pt idx="13382">
                  <c:v>13023.0915711527</c:v>
                </c:pt>
                <c:pt idx="13383">
                  <c:v>12925.572539159</c:v>
                </c:pt>
                <c:pt idx="13384">
                  <c:v>12865.2504919765</c:v>
                </c:pt>
                <c:pt idx="13385">
                  <c:v>12780.947712203801</c:v>
                </c:pt>
                <c:pt idx="13386">
                  <c:v>12700.5575640357</c:v>
                </c:pt>
                <c:pt idx="13387">
                  <c:v>12647.7438900613</c:v>
                </c:pt>
                <c:pt idx="13388">
                  <c:v>12601.1446160998</c:v>
                </c:pt>
                <c:pt idx="13389">
                  <c:v>12531.7090129559</c:v>
                </c:pt>
                <c:pt idx="13390">
                  <c:v>12449.055265425501</c:v>
                </c:pt>
                <c:pt idx="13391">
                  <c:v>12377.904029887601</c:v>
                </c:pt>
                <c:pt idx="13392">
                  <c:v>12324.8380916445</c:v>
                </c:pt>
                <c:pt idx="13393">
                  <c:v>12264.231815326701</c:v>
                </c:pt>
                <c:pt idx="13394">
                  <c:v>12161.854187016599</c:v>
                </c:pt>
                <c:pt idx="13395">
                  <c:v>12058.765020033899</c:v>
                </c:pt>
                <c:pt idx="13396">
                  <c:v>12005.909209488</c:v>
                </c:pt>
                <c:pt idx="13397">
                  <c:v>11966.4586687464</c:v>
                </c:pt>
                <c:pt idx="13398">
                  <c:v>11941.345463510401</c:v>
                </c:pt>
                <c:pt idx="13399">
                  <c:v>11932.628547427399</c:v>
                </c:pt>
                <c:pt idx="13400">
                  <c:v>11932.207109753501</c:v>
                </c:pt>
                <c:pt idx="13401">
                  <c:v>11906.920801602901</c:v>
                </c:pt>
                <c:pt idx="13402">
                  <c:v>11878.1025031995</c:v>
                </c:pt>
                <c:pt idx="13403">
                  <c:v>11862.8042117153</c:v>
                </c:pt>
                <c:pt idx="13404">
                  <c:v>11835.3218099308</c:v>
                </c:pt>
                <c:pt idx="13405">
                  <c:v>11813.549558365399</c:v>
                </c:pt>
                <c:pt idx="13406">
                  <c:v>11796.893924231201</c:v>
                </c:pt>
                <c:pt idx="13407">
                  <c:v>11775.9564280964</c:v>
                </c:pt>
                <c:pt idx="13408">
                  <c:v>11754.881168414</c:v>
                </c:pt>
                <c:pt idx="13409">
                  <c:v>11748.337385557899</c:v>
                </c:pt>
                <c:pt idx="13410">
                  <c:v>11771.394761338501</c:v>
                </c:pt>
                <c:pt idx="13411">
                  <c:v>11807.8966420825</c:v>
                </c:pt>
                <c:pt idx="13412">
                  <c:v>11846.2462279589</c:v>
                </c:pt>
                <c:pt idx="13413">
                  <c:v>11857.0293248444</c:v>
                </c:pt>
                <c:pt idx="13414">
                  <c:v>11839.787994344</c:v>
                </c:pt>
                <c:pt idx="13415">
                  <c:v>11829.485322536801</c:v>
                </c:pt>
                <c:pt idx="13416">
                  <c:v>11836.839704952499</c:v>
                </c:pt>
                <c:pt idx="13417">
                  <c:v>11851.385706352999</c:v>
                </c:pt>
                <c:pt idx="13418">
                  <c:v>11859.833274819801</c:v>
                </c:pt>
                <c:pt idx="13419">
                  <c:v>11873.630423214199</c:v>
                </c:pt>
                <c:pt idx="13420">
                  <c:v>11839.0412600247</c:v>
                </c:pt>
                <c:pt idx="13421">
                  <c:v>11788.2022157721</c:v>
                </c:pt>
                <c:pt idx="13422">
                  <c:v>11780.026109393901</c:v>
                </c:pt>
                <c:pt idx="13423">
                  <c:v>11780.398694330601</c:v>
                </c:pt>
                <c:pt idx="13424">
                  <c:v>11805.7026440063</c:v>
                </c:pt>
                <c:pt idx="13425">
                  <c:v>11818.4042554676</c:v>
                </c:pt>
                <c:pt idx="13426">
                  <c:v>11792.5780437595</c:v>
                </c:pt>
                <c:pt idx="13427">
                  <c:v>11764.840631430299</c:v>
                </c:pt>
                <c:pt idx="13428">
                  <c:v>11747.384403657799</c:v>
                </c:pt>
                <c:pt idx="13429">
                  <c:v>11706.6017505867</c:v>
                </c:pt>
                <c:pt idx="13430">
                  <c:v>11620.4024947094</c:v>
                </c:pt>
                <c:pt idx="13431">
                  <c:v>11546.6098883595</c:v>
                </c:pt>
                <c:pt idx="13432">
                  <c:v>11505.294115422301</c:v>
                </c:pt>
                <c:pt idx="13433">
                  <c:v>11444.379874411999</c:v>
                </c:pt>
                <c:pt idx="13434">
                  <c:v>11332.037407293101</c:v>
                </c:pt>
                <c:pt idx="13435">
                  <c:v>11258.216173815799</c:v>
                </c:pt>
                <c:pt idx="13436">
                  <c:v>11281.747347651501</c:v>
                </c:pt>
                <c:pt idx="13437">
                  <c:v>11295.114153500401</c:v>
                </c:pt>
                <c:pt idx="13438">
                  <c:v>11181.082184585701</c:v>
                </c:pt>
                <c:pt idx="13439">
                  <c:v>10978.213040804199</c:v>
                </c:pt>
                <c:pt idx="13440">
                  <c:v>10803.9289420444</c:v>
                </c:pt>
                <c:pt idx="13441">
                  <c:v>10663.935064314799</c:v>
                </c:pt>
                <c:pt idx="13442">
                  <c:v>10517.1876677898</c:v>
                </c:pt>
                <c:pt idx="13443">
                  <c:v>10352.4368061111</c:v>
                </c:pt>
                <c:pt idx="13444">
                  <c:v>10196.9731847403</c:v>
                </c:pt>
                <c:pt idx="13445">
                  <c:v>10069.2236587398</c:v>
                </c:pt>
                <c:pt idx="13446">
                  <c:v>9929.6714284133905</c:v>
                </c:pt>
                <c:pt idx="13447">
                  <c:v>9755.3166009043907</c:v>
                </c:pt>
                <c:pt idx="13448">
                  <c:v>9573.5235816182703</c:v>
                </c:pt>
                <c:pt idx="13449">
                  <c:v>9411.1280324060299</c:v>
                </c:pt>
                <c:pt idx="13450">
                  <c:v>9196.0687968700295</c:v>
                </c:pt>
                <c:pt idx="13451">
                  <c:v>8934.4917996715394</c:v>
                </c:pt>
                <c:pt idx="13452">
                  <c:v>8704.7796791815508</c:v>
                </c:pt>
                <c:pt idx="13453">
                  <c:v>8504.1831729271107</c:v>
                </c:pt>
                <c:pt idx="13454">
                  <c:v>8330.5472409137492</c:v>
                </c:pt>
                <c:pt idx="13455">
                  <c:v>8110.5314083322301</c:v>
                </c:pt>
                <c:pt idx="13456">
                  <c:v>7822.5215744378802</c:v>
                </c:pt>
                <c:pt idx="13457">
                  <c:v>7561.33540255353</c:v>
                </c:pt>
                <c:pt idx="13458">
                  <c:v>7319.27457221237</c:v>
                </c:pt>
                <c:pt idx="13459">
                  <c:v>7053.4878132169397</c:v>
                </c:pt>
                <c:pt idx="13460">
                  <c:v>6785.6719396410999</c:v>
                </c:pt>
                <c:pt idx="13461">
                  <c:v>6491.4798409668201</c:v>
                </c:pt>
                <c:pt idx="13462">
                  <c:v>6178.7353498988296</c:v>
                </c:pt>
                <c:pt idx="13463">
                  <c:v>5878.0844438486001</c:v>
                </c:pt>
                <c:pt idx="13464">
                  <c:v>5587.1045539193601</c:v>
                </c:pt>
                <c:pt idx="13465">
                  <c:v>5347.7425251903696</c:v>
                </c:pt>
                <c:pt idx="13466">
                  <c:v>5126.6622642307402</c:v>
                </c:pt>
                <c:pt idx="13467">
                  <c:v>4864.76651065025</c:v>
                </c:pt>
                <c:pt idx="13468">
                  <c:v>4569.4216179654204</c:v>
                </c:pt>
                <c:pt idx="13469">
                  <c:v>4244.44101308675</c:v>
                </c:pt>
                <c:pt idx="13470">
                  <c:v>3935.2184113059502</c:v>
                </c:pt>
                <c:pt idx="13471">
                  <c:v>3656.83258749886</c:v>
                </c:pt>
                <c:pt idx="13472">
                  <c:v>3401.2516365621</c:v>
                </c:pt>
                <c:pt idx="13473">
                  <c:v>3147.0585494964898</c:v>
                </c:pt>
                <c:pt idx="13474">
                  <c:v>2868.7365637041498</c:v>
                </c:pt>
                <c:pt idx="13475">
                  <c:v>2568.6802183825098</c:v>
                </c:pt>
                <c:pt idx="13476">
                  <c:v>2259.0528478291299</c:v>
                </c:pt>
                <c:pt idx="13477">
                  <c:v>1979.5060531121001</c:v>
                </c:pt>
                <c:pt idx="13478">
                  <c:v>1735.7677162270099</c:v>
                </c:pt>
                <c:pt idx="13479">
                  <c:v>1506.6012684439499</c:v>
                </c:pt>
                <c:pt idx="13480">
                  <c:v>1299.9465015098299</c:v>
                </c:pt>
                <c:pt idx="13481">
                  <c:v>1099.58341371447</c:v>
                </c:pt>
                <c:pt idx="13482">
                  <c:v>890.17315649150498</c:v>
                </c:pt>
                <c:pt idx="13483">
                  <c:v>660.16075813283999</c:v>
                </c:pt>
                <c:pt idx="13484">
                  <c:v>404.12759139391602</c:v>
                </c:pt>
                <c:pt idx="13485">
                  <c:v>154.912742173266</c:v>
                </c:pt>
                <c:pt idx="13486">
                  <c:v>-75.6643822834247</c:v>
                </c:pt>
                <c:pt idx="13487">
                  <c:v>-276.45559032256898</c:v>
                </c:pt>
                <c:pt idx="13488">
                  <c:v>-441.65398347934001</c:v>
                </c:pt>
                <c:pt idx="13489">
                  <c:v>-582.87415774751798</c:v>
                </c:pt>
                <c:pt idx="13490">
                  <c:v>-690.61733354490798</c:v>
                </c:pt>
                <c:pt idx="13491">
                  <c:v>-831.06375015471701</c:v>
                </c:pt>
                <c:pt idx="13492">
                  <c:v>-1005.19170291979</c:v>
                </c:pt>
                <c:pt idx="13493">
                  <c:v>-1145.38620600084</c:v>
                </c:pt>
                <c:pt idx="13494">
                  <c:v>-1263.9668592358701</c:v>
                </c:pt>
                <c:pt idx="13495">
                  <c:v>-1358.4229242367001</c:v>
                </c:pt>
                <c:pt idx="13496">
                  <c:v>-1447.3010009366999</c:v>
                </c:pt>
                <c:pt idx="13497">
                  <c:v>-1543.35718104225</c:v>
                </c:pt>
                <c:pt idx="13498">
                  <c:v>-1649.7398355313601</c:v>
                </c:pt>
                <c:pt idx="13499">
                  <c:v>-1760.0434369694699</c:v>
                </c:pt>
                <c:pt idx="13500">
                  <c:v>-1853.6385214494901</c:v>
                </c:pt>
                <c:pt idx="13501">
                  <c:v>-1931.36501141182</c:v>
                </c:pt>
                <c:pt idx="13502">
                  <c:v>-1962.8704893587301</c:v>
                </c:pt>
                <c:pt idx="13503">
                  <c:v>-1964.10233558506</c:v>
                </c:pt>
                <c:pt idx="13504">
                  <c:v>-1978.37693973048</c:v>
                </c:pt>
                <c:pt idx="13505">
                  <c:v>-1996.8768100346799</c:v>
                </c:pt>
                <c:pt idx="13506">
                  <c:v>-2049.29816677907</c:v>
                </c:pt>
                <c:pt idx="13507">
                  <c:v>-2123.45645114638</c:v>
                </c:pt>
                <c:pt idx="13508">
                  <c:v>-2177.0119177256702</c:v>
                </c:pt>
                <c:pt idx="13509">
                  <c:v>-2211.1270722157601</c:v>
                </c:pt>
                <c:pt idx="13510">
                  <c:v>-2225.3267928805899</c:v>
                </c:pt>
                <c:pt idx="13511">
                  <c:v>-2220.4142523273999</c:v>
                </c:pt>
                <c:pt idx="13512">
                  <c:v>-2197.3622076672</c:v>
                </c:pt>
                <c:pt idx="13513">
                  <c:v>-2154.3685181891801</c:v>
                </c:pt>
                <c:pt idx="13514">
                  <c:v>-2070.2751045377499</c:v>
                </c:pt>
                <c:pt idx="13515">
                  <c:v>-2021.61844653395</c:v>
                </c:pt>
                <c:pt idx="13516">
                  <c:v>-2110.9034796302999</c:v>
                </c:pt>
                <c:pt idx="13517">
                  <c:v>-2211.2514947341001</c:v>
                </c:pt>
                <c:pt idx="13518">
                  <c:v>-2219.65730237449</c:v>
                </c:pt>
                <c:pt idx="13519">
                  <c:v>-2192.4185225256601</c:v>
                </c:pt>
                <c:pt idx="13520">
                  <c:v>-2125.3084608106001</c:v>
                </c:pt>
                <c:pt idx="13521">
                  <c:v>-2091.62776396454</c:v>
                </c:pt>
                <c:pt idx="13522">
                  <c:v>-2126.0156341044199</c:v>
                </c:pt>
                <c:pt idx="13523">
                  <c:v>-2157.58616608172</c:v>
                </c:pt>
                <c:pt idx="13524">
                  <c:v>-2151.3560676840402</c:v>
                </c:pt>
                <c:pt idx="13525">
                  <c:v>-2111.1267151510801</c:v>
                </c:pt>
                <c:pt idx="13526">
                  <c:v>-2096.7241604055498</c:v>
                </c:pt>
                <c:pt idx="13527">
                  <c:v>-2122.8607253730102</c:v>
                </c:pt>
                <c:pt idx="13528">
                  <c:v>-2163.3486986572798</c:v>
                </c:pt>
                <c:pt idx="13529">
                  <c:v>-2208.6065934881899</c:v>
                </c:pt>
                <c:pt idx="13530">
                  <c:v>-2259.19528232004</c:v>
                </c:pt>
                <c:pt idx="13531">
                  <c:v>-2310.9241428322198</c:v>
                </c:pt>
                <c:pt idx="13532">
                  <c:v>-2398.2508999463698</c:v>
                </c:pt>
                <c:pt idx="13533">
                  <c:v>-2494.44042329591</c:v>
                </c:pt>
                <c:pt idx="13534">
                  <c:v>-2561.9763401790101</c:v>
                </c:pt>
                <c:pt idx="13535">
                  <c:v>-2638.4602737748701</c:v>
                </c:pt>
                <c:pt idx="13536">
                  <c:v>-2716.7407380955401</c:v>
                </c:pt>
                <c:pt idx="13537">
                  <c:v>-2786.7035757185299</c:v>
                </c:pt>
                <c:pt idx="13538">
                  <c:v>-2853.5579706888402</c:v>
                </c:pt>
                <c:pt idx="13539">
                  <c:v>-2937.9470941412701</c:v>
                </c:pt>
                <c:pt idx="13540">
                  <c:v>-3028.7459396025201</c:v>
                </c:pt>
                <c:pt idx="13541">
                  <c:v>-3121.07153677424</c:v>
                </c:pt>
                <c:pt idx="13542">
                  <c:v>-3239.4732923831102</c:v>
                </c:pt>
                <c:pt idx="13543">
                  <c:v>-3418.1609336883798</c:v>
                </c:pt>
                <c:pt idx="13544">
                  <c:v>-3620.2259874600099</c:v>
                </c:pt>
                <c:pt idx="13545">
                  <c:v>-3806.70592565675</c:v>
                </c:pt>
                <c:pt idx="13546">
                  <c:v>-4041.6147350637102</c:v>
                </c:pt>
                <c:pt idx="13547">
                  <c:v>-4275.83282629924</c:v>
                </c:pt>
                <c:pt idx="13548">
                  <c:v>-4476.3166263100702</c:v>
                </c:pt>
                <c:pt idx="13549">
                  <c:v>-4684.2697379956999</c:v>
                </c:pt>
                <c:pt idx="13550">
                  <c:v>-4899.7880569212903</c:v>
                </c:pt>
                <c:pt idx="13551">
                  <c:v>-5130.5555628178499</c:v>
                </c:pt>
                <c:pt idx="13552">
                  <c:v>-5375.0595014963801</c:v>
                </c:pt>
                <c:pt idx="13553">
                  <c:v>-5623.1857881128999</c:v>
                </c:pt>
                <c:pt idx="13554">
                  <c:v>-5835.9169073053899</c:v>
                </c:pt>
                <c:pt idx="13555">
                  <c:v>-6046.1799353303204</c:v>
                </c:pt>
                <c:pt idx="13556">
                  <c:v>-6294.1329666860602</c:v>
                </c:pt>
                <c:pt idx="13557">
                  <c:v>-6539.8470295833604</c:v>
                </c:pt>
                <c:pt idx="13558">
                  <c:v>-6802.7932999004197</c:v>
                </c:pt>
                <c:pt idx="13559">
                  <c:v>-7090.6975194574297</c:v>
                </c:pt>
                <c:pt idx="13560">
                  <c:v>-7378.4883014320503</c:v>
                </c:pt>
                <c:pt idx="13561">
                  <c:v>-7650.5015600838597</c:v>
                </c:pt>
                <c:pt idx="13562">
                  <c:v>-7928.2217103553203</c:v>
                </c:pt>
                <c:pt idx="13563">
                  <c:v>-8218.5737778538605</c:v>
                </c:pt>
                <c:pt idx="13564">
                  <c:v>-8500.3400069943109</c:v>
                </c:pt>
                <c:pt idx="13565">
                  <c:v>-8788.6597654544603</c:v>
                </c:pt>
                <c:pt idx="13566">
                  <c:v>-9075.7425167061701</c:v>
                </c:pt>
                <c:pt idx="13567">
                  <c:v>-9345.7598767218606</c:v>
                </c:pt>
                <c:pt idx="13568">
                  <c:v>-9603.0675317714304</c:v>
                </c:pt>
                <c:pt idx="13569">
                  <c:v>-9895.5129324314003</c:v>
                </c:pt>
                <c:pt idx="13570">
                  <c:v>-10189.470017576299</c:v>
                </c:pt>
                <c:pt idx="13571">
                  <c:v>-10440.5487564669</c:v>
                </c:pt>
                <c:pt idx="13572">
                  <c:v>-10698.0381976342</c:v>
                </c:pt>
                <c:pt idx="13573">
                  <c:v>-10969.356570043599</c:v>
                </c:pt>
                <c:pt idx="13574">
                  <c:v>-11210.6312947856</c:v>
                </c:pt>
                <c:pt idx="13575">
                  <c:v>-11402.699931205299</c:v>
                </c:pt>
                <c:pt idx="13576">
                  <c:v>-11582.816005185199</c:v>
                </c:pt>
                <c:pt idx="13577">
                  <c:v>-11772.1349673532</c:v>
                </c:pt>
                <c:pt idx="13578">
                  <c:v>-11979.9646979188</c:v>
                </c:pt>
                <c:pt idx="13579">
                  <c:v>-12191.071112683099</c:v>
                </c:pt>
                <c:pt idx="13580">
                  <c:v>-12433.4015620639</c:v>
                </c:pt>
                <c:pt idx="13581">
                  <c:v>-12672.9887558958</c:v>
                </c:pt>
                <c:pt idx="13582">
                  <c:v>-12851.413357760601</c:v>
                </c:pt>
                <c:pt idx="13583">
                  <c:v>-12980.9871080252</c:v>
                </c:pt>
                <c:pt idx="13584">
                  <c:v>-13094.362943689401</c:v>
                </c:pt>
                <c:pt idx="13585">
                  <c:v>-13219.2706983424</c:v>
                </c:pt>
                <c:pt idx="13586">
                  <c:v>-13343.103180055799</c:v>
                </c:pt>
                <c:pt idx="13587">
                  <c:v>-13465.5300134277</c:v>
                </c:pt>
                <c:pt idx="13588">
                  <c:v>-13616.2216614757</c:v>
                </c:pt>
                <c:pt idx="13589">
                  <c:v>-13777.7550529402</c:v>
                </c:pt>
                <c:pt idx="13590">
                  <c:v>-13906.824549319501</c:v>
                </c:pt>
                <c:pt idx="13591">
                  <c:v>-13984.8014845705</c:v>
                </c:pt>
                <c:pt idx="13592">
                  <c:v>-13961.433477839801</c:v>
                </c:pt>
                <c:pt idx="13593">
                  <c:v>-13919.6582232866</c:v>
                </c:pt>
                <c:pt idx="13594">
                  <c:v>-13946.798776355001</c:v>
                </c:pt>
                <c:pt idx="13595">
                  <c:v>-14087.330063592901</c:v>
                </c:pt>
                <c:pt idx="13596">
                  <c:v>-14149.940688701799</c:v>
                </c:pt>
                <c:pt idx="13597">
                  <c:v>-14053.5858801697</c:v>
                </c:pt>
                <c:pt idx="13598">
                  <c:v>-14020.0741493309</c:v>
                </c:pt>
                <c:pt idx="13599">
                  <c:v>-14017.7352368229</c:v>
                </c:pt>
                <c:pt idx="13600">
                  <c:v>-13991.564641716101</c:v>
                </c:pt>
                <c:pt idx="13601">
                  <c:v>-13944.590733376899</c:v>
                </c:pt>
                <c:pt idx="13602">
                  <c:v>-13917.356232749</c:v>
                </c:pt>
                <c:pt idx="13603">
                  <c:v>-13873.8289650631</c:v>
                </c:pt>
                <c:pt idx="13604">
                  <c:v>-13799.8692880622</c:v>
                </c:pt>
                <c:pt idx="13605">
                  <c:v>-13732.2817084363</c:v>
                </c:pt>
                <c:pt idx="13606">
                  <c:v>-13671.8821546747</c:v>
                </c:pt>
                <c:pt idx="13607">
                  <c:v>-13578.227919438101</c:v>
                </c:pt>
                <c:pt idx="13608">
                  <c:v>-13463.441427292701</c:v>
                </c:pt>
                <c:pt idx="13609">
                  <c:v>-13389.953743198101</c:v>
                </c:pt>
                <c:pt idx="13610">
                  <c:v>-13293.9878163227</c:v>
                </c:pt>
                <c:pt idx="13611">
                  <c:v>-13156.5594264547</c:v>
                </c:pt>
                <c:pt idx="13612">
                  <c:v>-13020.938136085901</c:v>
                </c:pt>
                <c:pt idx="13613">
                  <c:v>-12896.3898103628</c:v>
                </c:pt>
                <c:pt idx="13614">
                  <c:v>-12769.715864007299</c:v>
                </c:pt>
                <c:pt idx="13615">
                  <c:v>-12610.177145186201</c:v>
                </c:pt>
                <c:pt idx="13616">
                  <c:v>-12433.784425183199</c:v>
                </c:pt>
                <c:pt idx="13617">
                  <c:v>-12325.0560206998</c:v>
                </c:pt>
                <c:pt idx="13618">
                  <c:v>-12265.0960552698</c:v>
                </c:pt>
                <c:pt idx="13619">
                  <c:v>-12178.104908466899</c:v>
                </c:pt>
                <c:pt idx="13620">
                  <c:v>-12069.696593308399</c:v>
                </c:pt>
                <c:pt idx="13621">
                  <c:v>-11913.9845480475</c:v>
                </c:pt>
                <c:pt idx="13622">
                  <c:v>-11736.477117546499</c:v>
                </c:pt>
                <c:pt idx="13623">
                  <c:v>-11583.153307615101</c:v>
                </c:pt>
                <c:pt idx="13624">
                  <c:v>-11422.808020422901</c:v>
                </c:pt>
                <c:pt idx="13625">
                  <c:v>-11268.833448266299</c:v>
                </c:pt>
                <c:pt idx="13626">
                  <c:v>-11155.9300447977</c:v>
                </c:pt>
                <c:pt idx="13627">
                  <c:v>-11079.3603310115</c:v>
                </c:pt>
                <c:pt idx="13628">
                  <c:v>-11025.2825737316</c:v>
                </c:pt>
                <c:pt idx="13629">
                  <c:v>-11007.505758207</c:v>
                </c:pt>
                <c:pt idx="13630">
                  <c:v>-10962.5859616123</c:v>
                </c:pt>
                <c:pt idx="13631">
                  <c:v>-10863.948200627299</c:v>
                </c:pt>
                <c:pt idx="13632">
                  <c:v>-10792.928958082801</c:v>
                </c:pt>
                <c:pt idx="13633">
                  <c:v>-10748.7688196294</c:v>
                </c:pt>
                <c:pt idx="13634">
                  <c:v>-10715.753420102201</c:v>
                </c:pt>
                <c:pt idx="13635">
                  <c:v>-10715.299982505299</c:v>
                </c:pt>
                <c:pt idx="13636">
                  <c:v>-10676.4387119352</c:v>
                </c:pt>
                <c:pt idx="13637">
                  <c:v>-10608.9743088371</c:v>
                </c:pt>
                <c:pt idx="13638">
                  <c:v>-10589.192095390101</c:v>
                </c:pt>
                <c:pt idx="13639">
                  <c:v>-10610.4238056011</c:v>
                </c:pt>
                <c:pt idx="13640">
                  <c:v>-10661.926697181299</c:v>
                </c:pt>
                <c:pt idx="13641">
                  <c:v>-10706.459850549199</c:v>
                </c:pt>
                <c:pt idx="13642">
                  <c:v>-10739.2126320019</c:v>
                </c:pt>
                <c:pt idx="13643">
                  <c:v>-10781.2987214441</c:v>
                </c:pt>
                <c:pt idx="13644">
                  <c:v>-10841.058484057799</c:v>
                </c:pt>
                <c:pt idx="13645">
                  <c:v>-10917.8687113992</c:v>
                </c:pt>
                <c:pt idx="13646">
                  <c:v>-11006.501917281101</c:v>
                </c:pt>
                <c:pt idx="13647">
                  <c:v>-11155.517404926401</c:v>
                </c:pt>
                <c:pt idx="13648">
                  <c:v>-11288.7188534459</c:v>
                </c:pt>
                <c:pt idx="13649">
                  <c:v>-11358.733044176801</c:v>
                </c:pt>
                <c:pt idx="13650">
                  <c:v>-11448.0011623098</c:v>
                </c:pt>
                <c:pt idx="13651">
                  <c:v>-11569.667912795399</c:v>
                </c:pt>
                <c:pt idx="13652">
                  <c:v>-11743.242498407901</c:v>
                </c:pt>
                <c:pt idx="13653">
                  <c:v>-11937.8425910562</c:v>
                </c:pt>
                <c:pt idx="13654">
                  <c:v>-12119.373651948499</c:v>
                </c:pt>
                <c:pt idx="13655">
                  <c:v>-12275.162380872</c:v>
                </c:pt>
                <c:pt idx="13656">
                  <c:v>-12424.3433871209</c:v>
                </c:pt>
                <c:pt idx="13657">
                  <c:v>-12587.413790526</c:v>
                </c:pt>
                <c:pt idx="13658">
                  <c:v>-12739.694558086599</c:v>
                </c:pt>
                <c:pt idx="13659">
                  <c:v>-12870.268402811</c:v>
                </c:pt>
                <c:pt idx="13660">
                  <c:v>-13010.3465513643</c:v>
                </c:pt>
                <c:pt idx="13661">
                  <c:v>-13178.234119893799</c:v>
                </c:pt>
                <c:pt idx="13662">
                  <c:v>-13344.4321108111</c:v>
                </c:pt>
                <c:pt idx="13663">
                  <c:v>-13552.676007861601</c:v>
                </c:pt>
                <c:pt idx="13664">
                  <c:v>-13780.1687255901</c:v>
                </c:pt>
                <c:pt idx="13665">
                  <c:v>-13940.9487740737</c:v>
                </c:pt>
                <c:pt idx="13666">
                  <c:v>-14045.7777674434</c:v>
                </c:pt>
                <c:pt idx="13667">
                  <c:v>-14166.9594196657</c:v>
                </c:pt>
                <c:pt idx="13668">
                  <c:v>-14325.8604298154</c:v>
                </c:pt>
                <c:pt idx="13669">
                  <c:v>-14466.272572456901</c:v>
                </c:pt>
                <c:pt idx="13670">
                  <c:v>-14634.946447520801</c:v>
                </c:pt>
                <c:pt idx="13671">
                  <c:v>-14773.798446410399</c:v>
                </c:pt>
                <c:pt idx="13672">
                  <c:v>-14813.691917178499</c:v>
                </c:pt>
                <c:pt idx="13673">
                  <c:v>-14845.9013345076</c:v>
                </c:pt>
                <c:pt idx="13674">
                  <c:v>-14918.1365813146</c:v>
                </c:pt>
                <c:pt idx="13675">
                  <c:v>-15005.186074957899</c:v>
                </c:pt>
                <c:pt idx="13676">
                  <c:v>-15071.767958221801</c:v>
                </c:pt>
                <c:pt idx="13677">
                  <c:v>-15089.800100725301</c:v>
                </c:pt>
                <c:pt idx="13678">
                  <c:v>-15054.282904801599</c:v>
                </c:pt>
                <c:pt idx="13679">
                  <c:v>-14999.0167700211</c:v>
                </c:pt>
                <c:pt idx="13680">
                  <c:v>-14930.9548744605</c:v>
                </c:pt>
                <c:pt idx="13681">
                  <c:v>-14835.3980363183</c:v>
                </c:pt>
                <c:pt idx="13682">
                  <c:v>-14736.517843268401</c:v>
                </c:pt>
                <c:pt idx="13683">
                  <c:v>-14646.0178179257</c:v>
                </c:pt>
                <c:pt idx="13684">
                  <c:v>-14536.3256096685</c:v>
                </c:pt>
                <c:pt idx="13685">
                  <c:v>-14377.3823554911</c:v>
                </c:pt>
                <c:pt idx="13686">
                  <c:v>-14166.775774385</c:v>
                </c:pt>
                <c:pt idx="13687">
                  <c:v>-13932.5449056994</c:v>
                </c:pt>
                <c:pt idx="13688">
                  <c:v>-13711.7324719108</c:v>
                </c:pt>
                <c:pt idx="13689">
                  <c:v>-13478.194223729701</c:v>
                </c:pt>
                <c:pt idx="13690">
                  <c:v>-13181.086978139199</c:v>
                </c:pt>
                <c:pt idx="13691">
                  <c:v>-12843.935194239501</c:v>
                </c:pt>
                <c:pt idx="13692">
                  <c:v>-12458.8836963106</c:v>
                </c:pt>
                <c:pt idx="13693">
                  <c:v>-12048.992985512599</c:v>
                </c:pt>
                <c:pt idx="13694">
                  <c:v>-11627.0431466968</c:v>
                </c:pt>
                <c:pt idx="13695">
                  <c:v>-11163.6529182009</c:v>
                </c:pt>
                <c:pt idx="13696">
                  <c:v>-10618.2868692422</c:v>
                </c:pt>
                <c:pt idx="13697">
                  <c:v>-10043.676105508899</c:v>
                </c:pt>
                <c:pt idx="13698">
                  <c:v>-9502.4999753400698</c:v>
                </c:pt>
                <c:pt idx="13699">
                  <c:v>-8993.3415872746991</c:v>
                </c:pt>
                <c:pt idx="13700">
                  <c:v>-8420.1395015624403</c:v>
                </c:pt>
                <c:pt idx="13701">
                  <c:v>-7755.7632181653898</c:v>
                </c:pt>
                <c:pt idx="13702">
                  <c:v>-7101.3016949576804</c:v>
                </c:pt>
                <c:pt idx="13703">
                  <c:v>-6461.7630828337496</c:v>
                </c:pt>
                <c:pt idx="13704">
                  <c:v>-5780.3374434858697</c:v>
                </c:pt>
                <c:pt idx="13705">
                  <c:v>-5018.3650779461404</c:v>
                </c:pt>
                <c:pt idx="13706">
                  <c:v>-4215.7397741274499</c:v>
                </c:pt>
                <c:pt idx="13707">
                  <c:v>-3440.1507412946098</c:v>
                </c:pt>
                <c:pt idx="13708">
                  <c:v>-2701.1513760472999</c:v>
                </c:pt>
                <c:pt idx="13709">
                  <c:v>-1936.1497213817299</c:v>
                </c:pt>
                <c:pt idx="13710">
                  <c:v>-1163.0455400173701</c:v>
                </c:pt>
                <c:pt idx="13711">
                  <c:v>-325.974331388184</c:v>
                </c:pt>
                <c:pt idx="13712">
                  <c:v>576.61104834544506</c:v>
                </c:pt>
                <c:pt idx="13713">
                  <c:v>1479.4198218849799</c:v>
                </c:pt>
                <c:pt idx="13714">
                  <c:v>2387.00547472674</c:v>
                </c:pt>
                <c:pt idx="13715">
                  <c:v>3304.7136088932598</c:v>
                </c:pt>
                <c:pt idx="13716">
                  <c:v>4251.5389642259897</c:v>
                </c:pt>
                <c:pt idx="13717">
                  <c:v>5229.3674214234097</c:v>
                </c:pt>
                <c:pt idx="13718">
                  <c:v>6170.6318324133299</c:v>
                </c:pt>
                <c:pt idx="13719">
                  <c:v>7070.0604396562603</c:v>
                </c:pt>
                <c:pt idx="13720">
                  <c:v>7991.7424744954596</c:v>
                </c:pt>
                <c:pt idx="13721">
                  <c:v>8939.1753220177907</c:v>
                </c:pt>
                <c:pt idx="13722">
                  <c:v>9880.2352500879206</c:v>
                </c:pt>
                <c:pt idx="13723">
                  <c:v>10772.8118223949</c:v>
                </c:pt>
                <c:pt idx="13724">
                  <c:v>11636.171470817801</c:v>
                </c:pt>
                <c:pt idx="13725">
                  <c:v>12532.991073397599</c:v>
                </c:pt>
                <c:pt idx="13726">
                  <c:v>13486.962472859999</c:v>
                </c:pt>
                <c:pt idx="13727">
                  <c:v>14455.042335616001</c:v>
                </c:pt>
                <c:pt idx="13728">
                  <c:v>15408.5492203392</c:v>
                </c:pt>
                <c:pt idx="13729">
                  <c:v>16358.640238285299</c:v>
                </c:pt>
                <c:pt idx="13730">
                  <c:v>17292.9293749301</c:v>
                </c:pt>
                <c:pt idx="13731">
                  <c:v>18187.036500711401</c:v>
                </c:pt>
                <c:pt idx="13732">
                  <c:v>19033.632486519698</c:v>
                </c:pt>
                <c:pt idx="13733">
                  <c:v>19793.090206942401</c:v>
                </c:pt>
                <c:pt idx="13734">
                  <c:v>20555.0166275009</c:v>
                </c:pt>
                <c:pt idx="13735">
                  <c:v>21396.478316994901</c:v>
                </c:pt>
                <c:pt idx="13736">
                  <c:v>22260.499356901801</c:v>
                </c:pt>
                <c:pt idx="13737">
                  <c:v>23108.643120684199</c:v>
                </c:pt>
                <c:pt idx="13738">
                  <c:v>23878.1978053329</c:v>
                </c:pt>
                <c:pt idx="13739">
                  <c:v>24592.391368719502</c:v>
                </c:pt>
                <c:pt idx="13740">
                  <c:v>25317.216314093301</c:v>
                </c:pt>
                <c:pt idx="13741">
                  <c:v>26018.775789245501</c:v>
                </c:pt>
                <c:pt idx="13742">
                  <c:v>26656.706453414499</c:v>
                </c:pt>
                <c:pt idx="13743">
                  <c:v>27261.9830519231</c:v>
                </c:pt>
                <c:pt idx="13744">
                  <c:v>27851.299856587</c:v>
                </c:pt>
                <c:pt idx="13745">
                  <c:v>28434.694237999902</c:v>
                </c:pt>
                <c:pt idx="13746">
                  <c:v>28993.1329216261</c:v>
                </c:pt>
                <c:pt idx="13747">
                  <c:v>29513.010273784599</c:v>
                </c:pt>
                <c:pt idx="13748">
                  <c:v>30034.030403753499</c:v>
                </c:pt>
                <c:pt idx="13749">
                  <c:v>30533.0562075661</c:v>
                </c:pt>
                <c:pt idx="13750">
                  <c:v>30955.864693722098</c:v>
                </c:pt>
                <c:pt idx="13751">
                  <c:v>31308.7247754042</c:v>
                </c:pt>
                <c:pt idx="13752">
                  <c:v>31629.007102703701</c:v>
                </c:pt>
                <c:pt idx="13753">
                  <c:v>31955.313535938101</c:v>
                </c:pt>
                <c:pt idx="13754">
                  <c:v>32259.843295287301</c:v>
                </c:pt>
                <c:pt idx="13755">
                  <c:v>32525.145790381601</c:v>
                </c:pt>
                <c:pt idx="13756">
                  <c:v>32771.008663110901</c:v>
                </c:pt>
                <c:pt idx="13757">
                  <c:v>33009.776494328202</c:v>
                </c:pt>
                <c:pt idx="13758">
                  <c:v>33221.064383908997</c:v>
                </c:pt>
                <c:pt idx="13759">
                  <c:v>33336.589606383102</c:v>
                </c:pt>
                <c:pt idx="13760">
                  <c:v>33391.7667524305</c:v>
                </c:pt>
                <c:pt idx="13761">
                  <c:v>33465.198810945803</c:v>
                </c:pt>
                <c:pt idx="13762">
                  <c:v>33510.175506650099</c:v>
                </c:pt>
                <c:pt idx="13763">
                  <c:v>33496.146702785103</c:v>
                </c:pt>
                <c:pt idx="13764">
                  <c:v>33442.394746259597</c:v>
                </c:pt>
                <c:pt idx="13765">
                  <c:v>33389.951342235501</c:v>
                </c:pt>
                <c:pt idx="13766">
                  <c:v>33330.588007810897</c:v>
                </c:pt>
                <c:pt idx="13767">
                  <c:v>33271.407106057399</c:v>
                </c:pt>
                <c:pt idx="13768">
                  <c:v>33163.829798877203</c:v>
                </c:pt>
                <c:pt idx="13769">
                  <c:v>32986.345957738697</c:v>
                </c:pt>
                <c:pt idx="13770">
                  <c:v>32796.2094672249</c:v>
                </c:pt>
                <c:pt idx="13771">
                  <c:v>32603.302177414898</c:v>
                </c:pt>
                <c:pt idx="13772">
                  <c:v>32368.9422553488</c:v>
                </c:pt>
                <c:pt idx="13773">
                  <c:v>32082.731612528802</c:v>
                </c:pt>
                <c:pt idx="13774">
                  <c:v>31775.669808061</c:v>
                </c:pt>
                <c:pt idx="13775">
                  <c:v>31481.4320690735</c:v>
                </c:pt>
                <c:pt idx="13776">
                  <c:v>31185.901660196399</c:v>
                </c:pt>
                <c:pt idx="13777">
                  <c:v>30880.677138007599</c:v>
                </c:pt>
                <c:pt idx="13778">
                  <c:v>30560.3570800419</c:v>
                </c:pt>
                <c:pt idx="13779">
                  <c:v>30210.336958347802</c:v>
                </c:pt>
                <c:pt idx="13780">
                  <c:v>29839.917669571401</c:v>
                </c:pt>
                <c:pt idx="13781">
                  <c:v>29474.101227601499</c:v>
                </c:pt>
                <c:pt idx="13782">
                  <c:v>29097.869746669599</c:v>
                </c:pt>
                <c:pt idx="13783">
                  <c:v>28688.541561914401</c:v>
                </c:pt>
                <c:pt idx="13784">
                  <c:v>28256.639169963899</c:v>
                </c:pt>
                <c:pt idx="13785">
                  <c:v>27819.533606983801</c:v>
                </c:pt>
                <c:pt idx="13786">
                  <c:v>27399.109852398698</c:v>
                </c:pt>
                <c:pt idx="13787">
                  <c:v>26987.931710719698</c:v>
                </c:pt>
                <c:pt idx="13788">
                  <c:v>26570.204653251501</c:v>
                </c:pt>
                <c:pt idx="13789">
                  <c:v>26132.779671982698</c:v>
                </c:pt>
                <c:pt idx="13790">
                  <c:v>25685.760013636002</c:v>
                </c:pt>
                <c:pt idx="13791">
                  <c:v>25248.153762678601</c:v>
                </c:pt>
                <c:pt idx="13792">
                  <c:v>24813.569160515399</c:v>
                </c:pt>
                <c:pt idx="13793">
                  <c:v>24406.185111574199</c:v>
                </c:pt>
                <c:pt idx="13794">
                  <c:v>24015.402205643099</c:v>
                </c:pt>
                <c:pt idx="13795">
                  <c:v>23614.042556749901</c:v>
                </c:pt>
                <c:pt idx="13796">
                  <c:v>23219.2655759644</c:v>
                </c:pt>
                <c:pt idx="13797">
                  <c:v>22816.332745407501</c:v>
                </c:pt>
                <c:pt idx="13798">
                  <c:v>22389.918281540398</c:v>
                </c:pt>
                <c:pt idx="13799">
                  <c:v>21948.1438133708</c:v>
                </c:pt>
                <c:pt idx="13800">
                  <c:v>21509.637621972899</c:v>
                </c:pt>
                <c:pt idx="13801">
                  <c:v>21102.974865836801</c:v>
                </c:pt>
                <c:pt idx="13802">
                  <c:v>20720.011568923201</c:v>
                </c:pt>
                <c:pt idx="13803">
                  <c:v>20340.9601299346</c:v>
                </c:pt>
                <c:pt idx="13804">
                  <c:v>19976.527963591401</c:v>
                </c:pt>
                <c:pt idx="13805">
                  <c:v>19622.6380432068</c:v>
                </c:pt>
                <c:pt idx="13806">
                  <c:v>19266.658971282901</c:v>
                </c:pt>
                <c:pt idx="13807">
                  <c:v>18907.168897889202</c:v>
                </c:pt>
                <c:pt idx="13808">
                  <c:v>18542.3603449363</c:v>
                </c:pt>
                <c:pt idx="13809">
                  <c:v>18205.1002300769</c:v>
                </c:pt>
                <c:pt idx="13810">
                  <c:v>17910.207546419901</c:v>
                </c:pt>
                <c:pt idx="13811">
                  <c:v>17626.154789489199</c:v>
                </c:pt>
                <c:pt idx="13812">
                  <c:v>17284.817808149299</c:v>
                </c:pt>
                <c:pt idx="13813">
                  <c:v>16904.031072546</c:v>
                </c:pt>
                <c:pt idx="13814">
                  <c:v>16549.068193224899</c:v>
                </c:pt>
                <c:pt idx="13815">
                  <c:v>16231.597906572901</c:v>
                </c:pt>
                <c:pt idx="13816">
                  <c:v>15958.924210007101</c:v>
                </c:pt>
                <c:pt idx="13817">
                  <c:v>15706.4506875191</c:v>
                </c:pt>
                <c:pt idx="13818">
                  <c:v>15467.7377985885</c:v>
                </c:pt>
                <c:pt idx="13819">
                  <c:v>15200.2861221154</c:v>
                </c:pt>
                <c:pt idx="13820">
                  <c:v>14899.3694752054</c:v>
                </c:pt>
                <c:pt idx="13821">
                  <c:v>14612.6544836229</c:v>
                </c:pt>
                <c:pt idx="13822">
                  <c:v>14360.6413222433</c:v>
                </c:pt>
                <c:pt idx="13823">
                  <c:v>14120.7260065192</c:v>
                </c:pt>
                <c:pt idx="13824">
                  <c:v>13850.1618859828</c:v>
                </c:pt>
                <c:pt idx="13825">
                  <c:v>13555.986785430299</c:v>
                </c:pt>
                <c:pt idx="13826">
                  <c:v>13210.2236048584</c:v>
                </c:pt>
                <c:pt idx="13827">
                  <c:v>12844.769693763201</c:v>
                </c:pt>
                <c:pt idx="13828">
                  <c:v>12512.585534563401</c:v>
                </c:pt>
                <c:pt idx="13829">
                  <c:v>12198.4681551511</c:v>
                </c:pt>
                <c:pt idx="13830">
                  <c:v>11917.038341912599</c:v>
                </c:pt>
                <c:pt idx="13831">
                  <c:v>11658.1923638553</c:v>
                </c:pt>
                <c:pt idx="13832">
                  <c:v>11389.5143016249</c:v>
                </c:pt>
                <c:pt idx="13833">
                  <c:v>11108.2317852859</c:v>
                </c:pt>
                <c:pt idx="13834">
                  <c:v>10804.863898935</c:v>
                </c:pt>
                <c:pt idx="13835">
                  <c:v>10465.194560065</c:v>
                </c:pt>
                <c:pt idx="13836">
                  <c:v>10090.438565500401</c:v>
                </c:pt>
                <c:pt idx="13837">
                  <c:v>9686.4182576192106</c:v>
                </c:pt>
                <c:pt idx="13838">
                  <c:v>9323.9768444237307</c:v>
                </c:pt>
                <c:pt idx="13839">
                  <c:v>9000.9214798560606</c:v>
                </c:pt>
                <c:pt idx="13840">
                  <c:v>8640.3450557743909</c:v>
                </c:pt>
                <c:pt idx="13841">
                  <c:v>8252.9577681230603</c:v>
                </c:pt>
                <c:pt idx="13842">
                  <c:v>7806.00348663764</c:v>
                </c:pt>
                <c:pt idx="13843">
                  <c:v>7315.5749515787502</c:v>
                </c:pt>
                <c:pt idx="13844">
                  <c:v>6864.3263626970902</c:v>
                </c:pt>
                <c:pt idx="13845">
                  <c:v>6478.9072171493499</c:v>
                </c:pt>
                <c:pt idx="13846">
                  <c:v>6097.89339612802</c:v>
                </c:pt>
                <c:pt idx="13847">
                  <c:v>5666.1199709713501</c:v>
                </c:pt>
                <c:pt idx="13848">
                  <c:v>5157.7296422776299</c:v>
                </c:pt>
                <c:pt idx="13849">
                  <c:v>4623.9401430256603</c:v>
                </c:pt>
                <c:pt idx="13850">
                  <c:v>4122.96102394638</c:v>
                </c:pt>
                <c:pt idx="13851">
                  <c:v>3610.99329000844</c:v>
                </c:pt>
                <c:pt idx="13852">
                  <c:v>3021.8384986637302</c:v>
                </c:pt>
                <c:pt idx="13853">
                  <c:v>2390.8588400431099</c:v>
                </c:pt>
                <c:pt idx="13854">
                  <c:v>1789.9103721593401</c:v>
                </c:pt>
                <c:pt idx="13855">
                  <c:v>1173.05620078627</c:v>
                </c:pt>
                <c:pt idx="13856">
                  <c:v>600.16670023276004</c:v>
                </c:pt>
                <c:pt idx="13857">
                  <c:v>61.249335846320797</c:v>
                </c:pt>
                <c:pt idx="13858">
                  <c:v>-506.30686584645798</c:v>
                </c:pt>
                <c:pt idx="13859">
                  <c:v>-1066.44856509741</c:v>
                </c:pt>
                <c:pt idx="13860">
                  <c:v>-1660.56337848212</c:v>
                </c:pt>
                <c:pt idx="13861">
                  <c:v>-2316.4354304824001</c:v>
                </c:pt>
                <c:pt idx="13862">
                  <c:v>-2988.49036376403</c:v>
                </c:pt>
                <c:pt idx="13863">
                  <c:v>-3653.0506682753999</c:v>
                </c:pt>
                <c:pt idx="13864">
                  <c:v>-4306.5439015188003</c:v>
                </c:pt>
                <c:pt idx="13865">
                  <c:v>-4970.9695190617504</c:v>
                </c:pt>
                <c:pt idx="13866">
                  <c:v>-5653.6398145108496</c:v>
                </c:pt>
                <c:pt idx="13867">
                  <c:v>-6351.5900424066904</c:v>
                </c:pt>
                <c:pt idx="13868">
                  <c:v>-7046.1799878444499</c:v>
                </c:pt>
                <c:pt idx="13869">
                  <c:v>-7722.2608512770103</c:v>
                </c:pt>
                <c:pt idx="13870">
                  <c:v>-8382.3102576707897</c:v>
                </c:pt>
                <c:pt idx="13871">
                  <c:v>-9078.5621804901602</c:v>
                </c:pt>
                <c:pt idx="13872">
                  <c:v>-9790.7977497657903</c:v>
                </c:pt>
                <c:pt idx="13873">
                  <c:v>-10459.9016365193</c:v>
                </c:pt>
                <c:pt idx="13874">
                  <c:v>-11104.205852671501</c:v>
                </c:pt>
                <c:pt idx="13875">
                  <c:v>-11724.0919278663</c:v>
                </c:pt>
                <c:pt idx="13876">
                  <c:v>-12338.393633371599</c:v>
                </c:pt>
                <c:pt idx="13877">
                  <c:v>-12955.488648737401</c:v>
                </c:pt>
                <c:pt idx="13878">
                  <c:v>-13588.456869761199</c:v>
                </c:pt>
                <c:pt idx="13879">
                  <c:v>-14242.280106517001</c:v>
                </c:pt>
                <c:pt idx="13880">
                  <c:v>-14886.4670747903</c:v>
                </c:pt>
                <c:pt idx="13881">
                  <c:v>-15509.021966758301</c:v>
                </c:pt>
                <c:pt idx="13882">
                  <c:v>-16075.3536393298</c:v>
                </c:pt>
                <c:pt idx="13883">
                  <c:v>-16602.2259137892</c:v>
                </c:pt>
                <c:pt idx="13884">
                  <c:v>-17131.4418493456</c:v>
                </c:pt>
                <c:pt idx="13885">
                  <c:v>-17642.690743357402</c:v>
                </c:pt>
                <c:pt idx="13886">
                  <c:v>-18139.190224550301</c:v>
                </c:pt>
                <c:pt idx="13887">
                  <c:v>-18620.133984376302</c:v>
                </c:pt>
                <c:pt idx="13888">
                  <c:v>-19077.8061852674</c:v>
                </c:pt>
                <c:pt idx="13889">
                  <c:v>-19505.0325082257</c:v>
                </c:pt>
                <c:pt idx="13890">
                  <c:v>-19897.821937809498</c:v>
                </c:pt>
                <c:pt idx="13891">
                  <c:v>-20261.1958021877</c:v>
                </c:pt>
                <c:pt idx="13892">
                  <c:v>-20596.4770550502</c:v>
                </c:pt>
                <c:pt idx="13893">
                  <c:v>-20874.4457474919</c:v>
                </c:pt>
                <c:pt idx="13894">
                  <c:v>-21166.2458001915</c:v>
                </c:pt>
                <c:pt idx="13895">
                  <c:v>-21488.4257340576</c:v>
                </c:pt>
                <c:pt idx="13896">
                  <c:v>-21753.9410626442</c:v>
                </c:pt>
                <c:pt idx="13897">
                  <c:v>-21956.856302104701</c:v>
                </c:pt>
                <c:pt idx="13898">
                  <c:v>-22104.214807841901</c:v>
                </c:pt>
                <c:pt idx="13899">
                  <c:v>-22225.244018141901</c:v>
                </c:pt>
                <c:pt idx="13900">
                  <c:v>-22355.159565540998</c:v>
                </c:pt>
                <c:pt idx="13901">
                  <c:v>-22514.130902519599</c:v>
                </c:pt>
                <c:pt idx="13902">
                  <c:v>-22618.720316166498</c:v>
                </c:pt>
                <c:pt idx="13903">
                  <c:v>-22618.473008368099</c:v>
                </c:pt>
                <c:pt idx="13904">
                  <c:v>-22544.701646135702</c:v>
                </c:pt>
                <c:pt idx="13905">
                  <c:v>-22415.096573306801</c:v>
                </c:pt>
                <c:pt idx="13906">
                  <c:v>-22283.466392523598</c:v>
                </c:pt>
                <c:pt idx="13907">
                  <c:v>-22177.141306080499</c:v>
                </c:pt>
                <c:pt idx="13908">
                  <c:v>-22080.531317543599</c:v>
                </c:pt>
                <c:pt idx="13909">
                  <c:v>-21943.084592527201</c:v>
                </c:pt>
                <c:pt idx="13910">
                  <c:v>-21748.324112360999</c:v>
                </c:pt>
                <c:pt idx="13911">
                  <c:v>-21536.460811270499</c:v>
                </c:pt>
                <c:pt idx="13912">
                  <c:v>-21238.713281568202</c:v>
                </c:pt>
                <c:pt idx="13913">
                  <c:v>-20889.6605448726</c:v>
                </c:pt>
                <c:pt idx="13914">
                  <c:v>-20567.165755551399</c:v>
                </c:pt>
                <c:pt idx="13915">
                  <c:v>-20228.6597160005</c:v>
                </c:pt>
                <c:pt idx="13916">
                  <c:v>-19858.724775366001</c:v>
                </c:pt>
                <c:pt idx="13917">
                  <c:v>-19453.3987319999</c:v>
                </c:pt>
                <c:pt idx="13918">
                  <c:v>-19026.385055629002</c:v>
                </c:pt>
                <c:pt idx="13919">
                  <c:v>-18594.1048927587</c:v>
                </c:pt>
                <c:pt idx="13920">
                  <c:v>-18143.583434492299</c:v>
                </c:pt>
                <c:pt idx="13921">
                  <c:v>-17656.651736884</c:v>
                </c:pt>
                <c:pt idx="13922">
                  <c:v>-17152.3928840853</c:v>
                </c:pt>
                <c:pt idx="13923">
                  <c:v>-16657.441385712002</c:v>
                </c:pt>
                <c:pt idx="13924">
                  <c:v>-16103.871054655299</c:v>
                </c:pt>
                <c:pt idx="13925">
                  <c:v>-15469.9161252495</c:v>
                </c:pt>
                <c:pt idx="13926">
                  <c:v>-14863.379093265899</c:v>
                </c:pt>
                <c:pt idx="13927">
                  <c:v>-14252.057926978199</c:v>
                </c:pt>
                <c:pt idx="13928">
                  <c:v>-13587.507469325201</c:v>
                </c:pt>
                <c:pt idx="13929">
                  <c:v>-12893.3901716537</c:v>
                </c:pt>
                <c:pt idx="13930">
                  <c:v>-12126.358343424499</c:v>
                </c:pt>
                <c:pt idx="13931">
                  <c:v>-11419.167722857799</c:v>
                </c:pt>
                <c:pt idx="13932">
                  <c:v>-10824.275940690801</c:v>
                </c:pt>
                <c:pt idx="13933">
                  <c:v>-10204.7831205642</c:v>
                </c:pt>
                <c:pt idx="13934">
                  <c:v>-9565.8938676144098</c:v>
                </c:pt>
                <c:pt idx="13935">
                  <c:v>-8881.1818297392292</c:v>
                </c:pt>
                <c:pt idx="13936">
                  <c:v>-8172.49105357177</c:v>
                </c:pt>
                <c:pt idx="13937">
                  <c:v>-7488.7455898970302</c:v>
                </c:pt>
                <c:pt idx="13938">
                  <c:v>-6783.0643893268898</c:v>
                </c:pt>
                <c:pt idx="13939">
                  <c:v>-6046.1676575326301</c:v>
                </c:pt>
                <c:pt idx="13940">
                  <c:v>-5327.6260740273901</c:v>
                </c:pt>
                <c:pt idx="13941">
                  <c:v>-4649.8387374891199</c:v>
                </c:pt>
                <c:pt idx="13942">
                  <c:v>-3972.80318882548</c:v>
                </c:pt>
                <c:pt idx="13943">
                  <c:v>-3279.68649785669</c:v>
                </c:pt>
                <c:pt idx="13944">
                  <c:v>-2613.4254134438602</c:v>
                </c:pt>
                <c:pt idx="13945">
                  <c:v>-1991.0415230721901</c:v>
                </c:pt>
                <c:pt idx="13946">
                  <c:v>-1374.7040784757501</c:v>
                </c:pt>
                <c:pt idx="13947">
                  <c:v>-737.51967067329804</c:v>
                </c:pt>
                <c:pt idx="13948">
                  <c:v>-119.029221849026</c:v>
                </c:pt>
                <c:pt idx="13949">
                  <c:v>461.73455428151902</c:v>
                </c:pt>
                <c:pt idx="13950">
                  <c:v>995.56331961229705</c:v>
                </c:pt>
                <c:pt idx="13951">
                  <c:v>1506.1913169731699</c:v>
                </c:pt>
                <c:pt idx="13952">
                  <c:v>2019.9865017872601</c:v>
                </c:pt>
                <c:pt idx="13953">
                  <c:v>2528.4571030949301</c:v>
                </c:pt>
                <c:pt idx="13954">
                  <c:v>3005.0982182258099</c:v>
                </c:pt>
                <c:pt idx="13955">
                  <c:v>3437.8160668263699</c:v>
                </c:pt>
                <c:pt idx="13956">
                  <c:v>3810.8553657818302</c:v>
                </c:pt>
                <c:pt idx="13957">
                  <c:v>4163.9076868792499</c:v>
                </c:pt>
                <c:pt idx="13958">
                  <c:v>4495.3114314863496</c:v>
                </c:pt>
                <c:pt idx="13959">
                  <c:v>4751.2956536512402</c:v>
                </c:pt>
                <c:pt idx="13960">
                  <c:v>5149.37071721136</c:v>
                </c:pt>
                <c:pt idx="13961">
                  <c:v>5661.3598947160499</c:v>
                </c:pt>
                <c:pt idx="13962">
                  <c:v>6060.6089883082605</c:v>
                </c:pt>
                <c:pt idx="13963">
                  <c:v>6360.3770796367598</c:v>
                </c:pt>
                <c:pt idx="13964">
                  <c:v>6579.6681117155704</c:v>
                </c:pt>
                <c:pt idx="13965">
                  <c:v>6701.2684611450104</c:v>
                </c:pt>
                <c:pt idx="13966">
                  <c:v>6721.27713042904</c:v>
                </c:pt>
                <c:pt idx="13967">
                  <c:v>6687.0720047786499</c:v>
                </c:pt>
                <c:pt idx="13968">
                  <c:v>6626.45193640042</c:v>
                </c:pt>
                <c:pt idx="13969">
                  <c:v>6628.3976454436797</c:v>
                </c:pt>
                <c:pt idx="13970">
                  <c:v>6683.8449371060697</c:v>
                </c:pt>
                <c:pt idx="13971">
                  <c:v>6743.0569579908997</c:v>
                </c:pt>
                <c:pt idx="13972">
                  <c:v>6795.6389734559298</c:v>
                </c:pt>
                <c:pt idx="13973">
                  <c:v>6813.7611020888398</c:v>
                </c:pt>
                <c:pt idx="13974">
                  <c:v>6784.3447812970999</c:v>
                </c:pt>
                <c:pt idx="13975">
                  <c:v>6764.9154277998296</c:v>
                </c:pt>
                <c:pt idx="13976">
                  <c:v>6716.0942698419103</c:v>
                </c:pt>
                <c:pt idx="13977">
                  <c:v>6593.2351299403499</c:v>
                </c:pt>
                <c:pt idx="13978">
                  <c:v>6446.9586075156403</c:v>
                </c:pt>
                <c:pt idx="13979">
                  <c:v>6314.4062394645298</c:v>
                </c:pt>
                <c:pt idx="13980">
                  <c:v>6186.2482195274497</c:v>
                </c:pt>
                <c:pt idx="13981">
                  <c:v>6001.9869096612601</c:v>
                </c:pt>
                <c:pt idx="13982">
                  <c:v>5728.0052078001499</c:v>
                </c:pt>
                <c:pt idx="13983">
                  <c:v>5420.8601368804802</c:v>
                </c:pt>
                <c:pt idx="13984">
                  <c:v>5143.5373985758897</c:v>
                </c:pt>
                <c:pt idx="13985">
                  <c:v>4859.5955750492403</c:v>
                </c:pt>
                <c:pt idx="13986">
                  <c:v>4513.3241847933496</c:v>
                </c:pt>
                <c:pt idx="13987">
                  <c:v>4149.7658616524204</c:v>
                </c:pt>
                <c:pt idx="13988">
                  <c:v>3832.8133949644298</c:v>
                </c:pt>
                <c:pt idx="13989">
                  <c:v>3532.5436864837602</c:v>
                </c:pt>
                <c:pt idx="13990">
                  <c:v>3211.91901099607</c:v>
                </c:pt>
                <c:pt idx="13991">
                  <c:v>2850.1589344992599</c:v>
                </c:pt>
                <c:pt idx="13992">
                  <c:v>2485.5486897169899</c:v>
                </c:pt>
                <c:pt idx="13993">
                  <c:v>2139.6863405980998</c:v>
                </c:pt>
                <c:pt idx="13994">
                  <c:v>1764.90127673543</c:v>
                </c:pt>
                <c:pt idx="13995">
                  <c:v>1328.02117377845</c:v>
                </c:pt>
                <c:pt idx="13996">
                  <c:v>877.11702036854297</c:v>
                </c:pt>
                <c:pt idx="13997">
                  <c:v>489.943460258051</c:v>
                </c:pt>
                <c:pt idx="13998">
                  <c:v>161.98050157836801</c:v>
                </c:pt>
                <c:pt idx="13999">
                  <c:v>-210.87019838962999</c:v>
                </c:pt>
                <c:pt idx="14000">
                  <c:v>-625.48446591805396</c:v>
                </c:pt>
                <c:pt idx="14001">
                  <c:v>-1066.5979066442301</c:v>
                </c:pt>
                <c:pt idx="14002">
                  <c:v>-1594.0501689169</c:v>
                </c:pt>
                <c:pt idx="14003">
                  <c:v>-2151.4447231500599</c:v>
                </c:pt>
                <c:pt idx="14004">
                  <c:v>-2611.98780375772</c:v>
                </c:pt>
                <c:pt idx="14005">
                  <c:v>-2967.1392769508602</c:v>
                </c:pt>
                <c:pt idx="14006">
                  <c:v>-3322.4473299451001</c:v>
                </c:pt>
                <c:pt idx="14007">
                  <c:v>-3744.5631238590499</c:v>
                </c:pt>
                <c:pt idx="14008">
                  <c:v>-4187.3989314729297</c:v>
                </c:pt>
                <c:pt idx="14009">
                  <c:v>-4637.7893140596798</c:v>
                </c:pt>
                <c:pt idx="14010">
                  <c:v>-5076.6622623746098</c:v>
                </c:pt>
                <c:pt idx="14011">
                  <c:v>-5492.8282361576903</c:v>
                </c:pt>
                <c:pt idx="14012">
                  <c:v>-5886.9228358706296</c:v>
                </c:pt>
                <c:pt idx="14013">
                  <c:v>-6287.1741313154298</c:v>
                </c:pt>
                <c:pt idx="14014">
                  <c:v>-6705.7526178754097</c:v>
                </c:pt>
                <c:pt idx="14015">
                  <c:v>-7118.0214093266804</c:v>
                </c:pt>
                <c:pt idx="14016">
                  <c:v>-7498.2567616815404</c:v>
                </c:pt>
                <c:pt idx="14017">
                  <c:v>-7858.6237636978803</c:v>
                </c:pt>
                <c:pt idx="14018">
                  <c:v>-8228.4671225680995</c:v>
                </c:pt>
                <c:pt idx="14019">
                  <c:v>-8591.9107282434597</c:v>
                </c:pt>
                <c:pt idx="14020">
                  <c:v>-8935.2566297044796</c:v>
                </c:pt>
                <c:pt idx="14021">
                  <c:v>-9259.9232587690003</c:v>
                </c:pt>
                <c:pt idx="14022">
                  <c:v>-9585.3425678460299</c:v>
                </c:pt>
                <c:pt idx="14023">
                  <c:v>-9906.5797373721798</c:v>
                </c:pt>
                <c:pt idx="14024">
                  <c:v>-10235.858390524199</c:v>
                </c:pt>
                <c:pt idx="14025">
                  <c:v>-10556.0543664119</c:v>
                </c:pt>
                <c:pt idx="14026">
                  <c:v>-10849.353525262</c:v>
                </c:pt>
                <c:pt idx="14027">
                  <c:v>-11122.866083806501</c:v>
                </c:pt>
                <c:pt idx="14028">
                  <c:v>-11391.535572340499</c:v>
                </c:pt>
                <c:pt idx="14029">
                  <c:v>-11665.5254641997</c:v>
                </c:pt>
                <c:pt idx="14030">
                  <c:v>-11930.512710864499</c:v>
                </c:pt>
                <c:pt idx="14031">
                  <c:v>-12191.7392048562</c:v>
                </c:pt>
                <c:pt idx="14032">
                  <c:v>-12449.448848974</c:v>
                </c:pt>
                <c:pt idx="14033">
                  <c:v>-12697.2839139723</c:v>
                </c:pt>
                <c:pt idx="14034">
                  <c:v>-12930.262179180299</c:v>
                </c:pt>
                <c:pt idx="14035">
                  <c:v>-13134.6803319554</c:v>
                </c:pt>
                <c:pt idx="14036">
                  <c:v>-13316.394321178001</c:v>
                </c:pt>
                <c:pt idx="14037">
                  <c:v>-13499.6641778378</c:v>
                </c:pt>
                <c:pt idx="14038">
                  <c:v>-13677.140350511299</c:v>
                </c:pt>
                <c:pt idx="14039">
                  <c:v>-13881.0712188163</c:v>
                </c:pt>
                <c:pt idx="14040">
                  <c:v>-14097.0735577507</c:v>
                </c:pt>
                <c:pt idx="14041">
                  <c:v>-14276.5881162647</c:v>
                </c:pt>
                <c:pt idx="14042">
                  <c:v>-14436.7145374837</c:v>
                </c:pt>
                <c:pt idx="14043">
                  <c:v>-14607.495084500501</c:v>
                </c:pt>
                <c:pt idx="14044">
                  <c:v>-14770.778129541401</c:v>
                </c:pt>
                <c:pt idx="14045">
                  <c:v>-14876.475489177001</c:v>
                </c:pt>
                <c:pt idx="14046">
                  <c:v>-14980.495320182201</c:v>
                </c:pt>
                <c:pt idx="14047">
                  <c:v>-15114.4850969649</c:v>
                </c:pt>
                <c:pt idx="14048">
                  <c:v>-15240.615316039401</c:v>
                </c:pt>
                <c:pt idx="14049">
                  <c:v>-15356.566828197499</c:v>
                </c:pt>
                <c:pt idx="14050">
                  <c:v>-15478.8221886761</c:v>
                </c:pt>
                <c:pt idx="14051">
                  <c:v>-15602.727345129901</c:v>
                </c:pt>
                <c:pt idx="14052">
                  <c:v>-15712.554826229099</c:v>
                </c:pt>
                <c:pt idx="14053">
                  <c:v>-15840.1320176548</c:v>
                </c:pt>
                <c:pt idx="14054">
                  <c:v>-15986.541032618499</c:v>
                </c:pt>
                <c:pt idx="14055">
                  <c:v>-16103.808532369399</c:v>
                </c:pt>
                <c:pt idx="14056">
                  <c:v>-16168.935931009401</c:v>
                </c:pt>
                <c:pt idx="14057">
                  <c:v>-16171.111624110799</c:v>
                </c:pt>
                <c:pt idx="14058">
                  <c:v>-16185.2092285174</c:v>
                </c:pt>
                <c:pt idx="14059">
                  <c:v>-16261.0393557605</c:v>
                </c:pt>
                <c:pt idx="14060">
                  <c:v>-16349.3784932034</c:v>
                </c:pt>
                <c:pt idx="14061">
                  <c:v>-16466.961554858299</c:v>
                </c:pt>
                <c:pt idx="14062">
                  <c:v>-16584.838142505199</c:v>
                </c:pt>
                <c:pt idx="14063">
                  <c:v>-16674.429900432999</c:v>
                </c:pt>
                <c:pt idx="14064">
                  <c:v>-16770.705473458798</c:v>
                </c:pt>
                <c:pt idx="14065">
                  <c:v>-16852.429724379999</c:v>
                </c:pt>
                <c:pt idx="14066">
                  <c:v>-16885.604159403501</c:v>
                </c:pt>
                <c:pt idx="14067">
                  <c:v>-16870.6406820105</c:v>
                </c:pt>
                <c:pt idx="14068">
                  <c:v>-16860.376137081799</c:v>
                </c:pt>
                <c:pt idx="14069">
                  <c:v>-16910.8354732716</c:v>
                </c:pt>
                <c:pt idx="14070">
                  <c:v>-16990.820021389201</c:v>
                </c:pt>
                <c:pt idx="14071">
                  <c:v>-17071.7268166963</c:v>
                </c:pt>
                <c:pt idx="14072">
                  <c:v>-17107.695565185</c:v>
                </c:pt>
                <c:pt idx="14073">
                  <c:v>-17113.866784024201</c:v>
                </c:pt>
                <c:pt idx="14074">
                  <c:v>-17150.9785590434</c:v>
                </c:pt>
                <c:pt idx="14075">
                  <c:v>-17250.596101995299</c:v>
                </c:pt>
                <c:pt idx="14076">
                  <c:v>-17335.643185958401</c:v>
                </c:pt>
                <c:pt idx="14077">
                  <c:v>-17340.8841431742</c:v>
                </c:pt>
                <c:pt idx="14078">
                  <c:v>-17337.049354091901</c:v>
                </c:pt>
                <c:pt idx="14079">
                  <c:v>-17333.952680355898</c:v>
                </c:pt>
                <c:pt idx="14080">
                  <c:v>-17299.787322575499</c:v>
                </c:pt>
                <c:pt idx="14081">
                  <c:v>-17247.711484486299</c:v>
                </c:pt>
                <c:pt idx="14082">
                  <c:v>-17218.417730760299</c:v>
                </c:pt>
                <c:pt idx="14083">
                  <c:v>-17204.9940927186</c:v>
                </c:pt>
                <c:pt idx="14084">
                  <c:v>-17233.1660028228</c:v>
                </c:pt>
                <c:pt idx="14085">
                  <c:v>-17269.783026738602</c:v>
                </c:pt>
                <c:pt idx="14086">
                  <c:v>-17263.2573078559</c:v>
                </c:pt>
                <c:pt idx="14087">
                  <c:v>-17191.278313506398</c:v>
                </c:pt>
                <c:pt idx="14088">
                  <c:v>-17095.264563157401</c:v>
                </c:pt>
                <c:pt idx="14089">
                  <c:v>-17024.4977083497</c:v>
                </c:pt>
                <c:pt idx="14090">
                  <c:v>-16933.683634171801</c:v>
                </c:pt>
                <c:pt idx="14091">
                  <c:v>-16853.099519981999</c:v>
                </c:pt>
                <c:pt idx="14092">
                  <c:v>-16828.700854790401</c:v>
                </c:pt>
                <c:pt idx="14093">
                  <c:v>-16854.699880587799</c:v>
                </c:pt>
                <c:pt idx="14094">
                  <c:v>-16807.5442509354</c:v>
                </c:pt>
                <c:pt idx="14095">
                  <c:v>-16668.7630138856</c:v>
                </c:pt>
                <c:pt idx="14096">
                  <c:v>-16550.520716901399</c:v>
                </c:pt>
                <c:pt idx="14097">
                  <c:v>-16455.699631531999</c:v>
                </c:pt>
                <c:pt idx="14098">
                  <c:v>-16290.549456990801</c:v>
                </c:pt>
                <c:pt idx="14099">
                  <c:v>-16063.299040802</c:v>
                </c:pt>
                <c:pt idx="14100">
                  <c:v>-15864.539716572601</c:v>
                </c:pt>
                <c:pt idx="14101">
                  <c:v>-15680.9367283595</c:v>
                </c:pt>
                <c:pt idx="14102">
                  <c:v>-15518.186863570199</c:v>
                </c:pt>
                <c:pt idx="14103">
                  <c:v>-15350.823618319801</c:v>
                </c:pt>
                <c:pt idx="14104">
                  <c:v>-15158.8353716198</c:v>
                </c:pt>
                <c:pt idx="14105">
                  <c:v>-14947.5438664249</c:v>
                </c:pt>
                <c:pt idx="14106">
                  <c:v>-14719.711055927</c:v>
                </c:pt>
                <c:pt idx="14107">
                  <c:v>-14512.909210350599</c:v>
                </c:pt>
                <c:pt idx="14108">
                  <c:v>-14351.8772007594</c:v>
                </c:pt>
                <c:pt idx="14109">
                  <c:v>-14239.702381614299</c:v>
                </c:pt>
                <c:pt idx="14110">
                  <c:v>-14054.765125075501</c:v>
                </c:pt>
                <c:pt idx="14111">
                  <c:v>-13753.919708887899</c:v>
                </c:pt>
                <c:pt idx="14112">
                  <c:v>-13439.6243592427</c:v>
                </c:pt>
                <c:pt idx="14113">
                  <c:v>-13159.439803402</c:v>
                </c:pt>
                <c:pt idx="14114">
                  <c:v>-12903.751609184401</c:v>
                </c:pt>
                <c:pt idx="14115">
                  <c:v>-12615.2832329681</c:v>
                </c:pt>
                <c:pt idx="14116">
                  <c:v>-12281.3739655101</c:v>
                </c:pt>
                <c:pt idx="14117">
                  <c:v>-11901.9612277222</c:v>
                </c:pt>
                <c:pt idx="14118">
                  <c:v>-11529.0760661245</c:v>
                </c:pt>
                <c:pt idx="14119">
                  <c:v>-11180.186677241099</c:v>
                </c:pt>
                <c:pt idx="14120">
                  <c:v>-10896.3145667914</c:v>
                </c:pt>
                <c:pt idx="14121">
                  <c:v>-10639.850450076299</c:v>
                </c:pt>
                <c:pt idx="14122">
                  <c:v>-10350.2856513641</c:v>
                </c:pt>
                <c:pt idx="14123">
                  <c:v>-10067.329317474499</c:v>
                </c:pt>
                <c:pt idx="14124">
                  <c:v>-9719.5050070866091</c:v>
                </c:pt>
                <c:pt idx="14125">
                  <c:v>-9311.6798782781898</c:v>
                </c:pt>
                <c:pt idx="14126">
                  <c:v>-8927.5734432614299</c:v>
                </c:pt>
                <c:pt idx="14127">
                  <c:v>-8572.5827121832208</c:v>
                </c:pt>
                <c:pt idx="14128">
                  <c:v>-8217.8767832159701</c:v>
                </c:pt>
                <c:pt idx="14129">
                  <c:v>-7836.8453410811098</c:v>
                </c:pt>
                <c:pt idx="14130">
                  <c:v>-7452.5814512407396</c:v>
                </c:pt>
                <c:pt idx="14131">
                  <c:v>-7070.94756433157</c:v>
                </c:pt>
                <c:pt idx="14132">
                  <c:v>-6718.1095888269901</c:v>
                </c:pt>
                <c:pt idx="14133">
                  <c:v>-6362.1886943436202</c:v>
                </c:pt>
                <c:pt idx="14134">
                  <c:v>-5957.0481918208397</c:v>
                </c:pt>
                <c:pt idx="14135">
                  <c:v>-5513.9629069701996</c:v>
                </c:pt>
                <c:pt idx="14136">
                  <c:v>-5089.2109760752001</c:v>
                </c:pt>
                <c:pt idx="14137">
                  <c:v>-4693.5358803752997</c:v>
                </c:pt>
                <c:pt idx="14138">
                  <c:v>-4270.9859187339298</c:v>
                </c:pt>
                <c:pt idx="14139">
                  <c:v>-3794.8414680210699</c:v>
                </c:pt>
                <c:pt idx="14140">
                  <c:v>-3365.9009401359799</c:v>
                </c:pt>
                <c:pt idx="14141">
                  <c:v>-3026.3921303659499</c:v>
                </c:pt>
                <c:pt idx="14142">
                  <c:v>-2666.4814225353002</c:v>
                </c:pt>
                <c:pt idx="14143">
                  <c:v>-2272.3062864984699</c:v>
                </c:pt>
                <c:pt idx="14144">
                  <c:v>-1844.4529599078501</c:v>
                </c:pt>
                <c:pt idx="14145">
                  <c:v>-1397.80448820375</c:v>
                </c:pt>
                <c:pt idx="14146">
                  <c:v>-963.027138272603</c:v>
                </c:pt>
                <c:pt idx="14147">
                  <c:v>-540.88705397843501</c:v>
                </c:pt>
                <c:pt idx="14148">
                  <c:v>-111.230526527896</c:v>
                </c:pt>
                <c:pt idx="14149">
                  <c:v>326.38501298267801</c:v>
                </c:pt>
                <c:pt idx="14150">
                  <c:v>742.39003743539604</c:v>
                </c:pt>
                <c:pt idx="14151">
                  <c:v>1154.1514231841099</c:v>
                </c:pt>
                <c:pt idx="14152">
                  <c:v>1589.2693083460199</c:v>
                </c:pt>
                <c:pt idx="14153">
                  <c:v>2038.2482917023001</c:v>
                </c:pt>
                <c:pt idx="14154">
                  <c:v>2484.0578193443898</c:v>
                </c:pt>
                <c:pt idx="14155">
                  <c:v>2915.61994597997</c:v>
                </c:pt>
                <c:pt idx="14156">
                  <c:v>3353.2479914170099</c:v>
                </c:pt>
                <c:pt idx="14157">
                  <c:v>3818.99733675377</c:v>
                </c:pt>
                <c:pt idx="14158">
                  <c:v>4300.4139433625596</c:v>
                </c:pt>
                <c:pt idx="14159">
                  <c:v>4757.3160756328498</c:v>
                </c:pt>
                <c:pt idx="14160">
                  <c:v>5190.2925745350303</c:v>
                </c:pt>
                <c:pt idx="14161">
                  <c:v>5667.0650938972803</c:v>
                </c:pt>
                <c:pt idx="14162">
                  <c:v>6143.0591135426203</c:v>
                </c:pt>
                <c:pt idx="14163">
                  <c:v>6558.11321957979</c:v>
                </c:pt>
                <c:pt idx="14164">
                  <c:v>6968.6382555536402</c:v>
                </c:pt>
                <c:pt idx="14165">
                  <c:v>7399.3472451144398</c:v>
                </c:pt>
                <c:pt idx="14166">
                  <c:v>7862.1554962473201</c:v>
                </c:pt>
                <c:pt idx="14167">
                  <c:v>8337.1905122963508</c:v>
                </c:pt>
                <c:pt idx="14168">
                  <c:v>8808.4041828412901</c:v>
                </c:pt>
                <c:pt idx="14169">
                  <c:v>9280.21496729924</c:v>
                </c:pt>
                <c:pt idx="14170">
                  <c:v>9753.8136859185906</c:v>
                </c:pt>
                <c:pt idx="14171">
                  <c:v>10228.401119848701</c:v>
                </c:pt>
                <c:pt idx="14172">
                  <c:v>10718.843885813099</c:v>
                </c:pt>
                <c:pt idx="14173">
                  <c:v>11211.2999431681</c:v>
                </c:pt>
                <c:pt idx="14174">
                  <c:v>11697.804460380001</c:v>
                </c:pt>
                <c:pt idx="14175">
                  <c:v>12191.1040739416</c:v>
                </c:pt>
                <c:pt idx="14176">
                  <c:v>12642.7361677594</c:v>
                </c:pt>
                <c:pt idx="14177">
                  <c:v>13046.6797411564</c:v>
                </c:pt>
                <c:pt idx="14178">
                  <c:v>13472.1753147529</c:v>
                </c:pt>
                <c:pt idx="14179">
                  <c:v>13946.282007882501</c:v>
                </c:pt>
                <c:pt idx="14180">
                  <c:v>14421.026965475399</c:v>
                </c:pt>
                <c:pt idx="14181">
                  <c:v>14902.613033261699</c:v>
                </c:pt>
                <c:pt idx="14182">
                  <c:v>15422.587853159899</c:v>
                </c:pt>
                <c:pt idx="14183">
                  <c:v>15952.5616524744</c:v>
                </c:pt>
                <c:pt idx="14184">
                  <c:v>16488.1925701732</c:v>
                </c:pt>
                <c:pt idx="14185">
                  <c:v>16983.867642741199</c:v>
                </c:pt>
                <c:pt idx="14186">
                  <c:v>17430.630634519599</c:v>
                </c:pt>
                <c:pt idx="14187">
                  <c:v>17867.740808859198</c:v>
                </c:pt>
                <c:pt idx="14188">
                  <c:v>18323.317847605402</c:v>
                </c:pt>
                <c:pt idx="14189">
                  <c:v>18809.503959600599</c:v>
                </c:pt>
                <c:pt idx="14190">
                  <c:v>19312.475885743701</c:v>
                </c:pt>
                <c:pt idx="14191">
                  <c:v>19825.950823768399</c:v>
                </c:pt>
                <c:pt idx="14192">
                  <c:v>20321.155604755899</c:v>
                </c:pt>
                <c:pt idx="14193">
                  <c:v>20790.0864124736</c:v>
                </c:pt>
                <c:pt idx="14194">
                  <c:v>21254.3922546143</c:v>
                </c:pt>
                <c:pt idx="14195">
                  <c:v>21684.1766596042</c:v>
                </c:pt>
                <c:pt idx="14196">
                  <c:v>22098.870057993699</c:v>
                </c:pt>
                <c:pt idx="14197">
                  <c:v>22517.795313992399</c:v>
                </c:pt>
                <c:pt idx="14198">
                  <c:v>22887.993225618698</c:v>
                </c:pt>
                <c:pt idx="14199">
                  <c:v>23336.014557182301</c:v>
                </c:pt>
                <c:pt idx="14200">
                  <c:v>23877.930905486599</c:v>
                </c:pt>
                <c:pt idx="14201">
                  <c:v>24381.1253550732</c:v>
                </c:pt>
                <c:pt idx="14202">
                  <c:v>24826.266321493498</c:v>
                </c:pt>
                <c:pt idx="14203">
                  <c:v>25254.464986447099</c:v>
                </c:pt>
                <c:pt idx="14204">
                  <c:v>25708.447761381402</c:v>
                </c:pt>
                <c:pt idx="14205">
                  <c:v>26145.424919319299</c:v>
                </c:pt>
                <c:pt idx="14206">
                  <c:v>26474.429601322201</c:v>
                </c:pt>
                <c:pt idx="14207">
                  <c:v>26763.571095597101</c:v>
                </c:pt>
                <c:pt idx="14208">
                  <c:v>27121.464074937201</c:v>
                </c:pt>
                <c:pt idx="14209">
                  <c:v>27469.810234218799</c:v>
                </c:pt>
                <c:pt idx="14210">
                  <c:v>27827.5033139119</c:v>
                </c:pt>
                <c:pt idx="14211">
                  <c:v>28183.7899180821</c:v>
                </c:pt>
                <c:pt idx="14212">
                  <c:v>28507.763976833201</c:v>
                </c:pt>
                <c:pt idx="14213">
                  <c:v>28786.547407099701</c:v>
                </c:pt>
                <c:pt idx="14214">
                  <c:v>29054.4937855151</c:v>
                </c:pt>
                <c:pt idx="14215">
                  <c:v>29364.998515138399</c:v>
                </c:pt>
                <c:pt idx="14216">
                  <c:v>29690.036820741199</c:v>
                </c:pt>
                <c:pt idx="14217">
                  <c:v>29931.5960821833</c:v>
                </c:pt>
                <c:pt idx="14218">
                  <c:v>30091.188880010399</c:v>
                </c:pt>
                <c:pt idx="14219">
                  <c:v>30249.6658679295</c:v>
                </c:pt>
                <c:pt idx="14220">
                  <c:v>30395.576634033299</c:v>
                </c:pt>
                <c:pt idx="14221">
                  <c:v>30524.0461054798</c:v>
                </c:pt>
                <c:pt idx="14222">
                  <c:v>30650.107594798101</c:v>
                </c:pt>
                <c:pt idx="14223">
                  <c:v>30776.076765487502</c:v>
                </c:pt>
                <c:pt idx="14224">
                  <c:v>30883.756564117601</c:v>
                </c:pt>
                <c:pt idx="14225">
                  <c:v>30965.5076955984</c:v>
                </c:pt>
                <c:pt idx="14226">
                  <c:v>31005.455627691001</c:v>
                </c:pt>
                <c:pt idx="14227">
                  <c:v>31005.589464391</c:v>
                </c:pt>
                <c:pt idx="14228">
                  <c:v>31019.026883031001</c:v>
                </c:pt>
                <c:pt idx="14229">
                  <c:v>31012.7929189971</c:v>
                </c:pt>
                <c:pt idx="14230">
                  <c:v>30946.630663354299</c:v>
                </c:pt>
                <c:pt idx="14231">
                  <c:v>30859.404372605499</c:v>
                </c:pt>
                <c:pt idx="14232">
                  <c:v>30784.971246331399</c:v>
                </c:pt>
                <c:pt idx="14233">
                  <c:v>30652.997755475499</c:v>
                </c:pt>
                <c:pt idx="14234">
                  <c:v>30440.797082893801</c:v>
                </c:pt>
                <c:pt idx="14235">
                  <c:v>30239.121321139199</c:v>
                </c:pt>
                <c:pt idx="14236">
                  <c:v>30053.456486025701</c:v>
                </c:pt>
                <c:pt idx="14237">
                  <c:v>29850.021147621199</c:v>
                </c:pt>
                <c:pt idx="14238">
                  <c:v>29598.326686238699</c:v>
                </c:pt>
                <c:pt idx="14239">
                  <c:v>29299.262911918999</c:v>
                </c:pt>
                <c:pt idx="14240">
                  <c:v>28950.012709702401</c:v>
                </c:pt>
                <c:pt idx="14241">
                  <c:v>28575.658705469701</c:v>
                </c:pt>
                <c:pt idx="14242">
                  <c:v>28192.685525928398</c:v>
                </c:pt>
                <c:pt idx="14243">
                  <c:v>27817.749640443399</c:v>
                </c:pt>
                <c:pt idx="14244">
                  <c:v>27457.237668240999</c:v>
                </c:pt>
                <c:pt idx="14245">
                  <c:v>27082.258466077401</c:v>
                </c:pt>
                <c:pt idx="14246">
                  <c:v>26678.484390788301</c:v>
                </c:pt>
                <c:pt idx="14247">
                  <c:v>26224.4528715493</c:v>
                </c:pt>
                <c:pt idx="14248">
                  <c:v>25724.586166243</c:v>
                </c:pt>
                <c:pt idx="14249">
                  <c:v>25217.2798799218</c:v>
                </c:pt>
                <c:pt idx="14250">
                  <c:v>24702.1739162216</c:v>
                </c:pt>
                <c:pt idx="14251">
                  <c:v>24137.639944028801</c:v>
                </c:pt>
                <c:pt idx="14252">
                  <c:v>23512.4960268467</c:v>
                </c:pt>
                <c:pt idx="14253">
                  <c:v>22867.813411920899</c:v>
                </c:pt>
                <c:pt idx="14254">
                  <c:v>22231.543917631301</c:v>
                </c:pt>
                <c:pt idx="14255">
                  <c:v>21612.5723646113</c:v>
                </c:pt>
                <c:pt idx="14256">
                  <c:v>20999.7922545492</c:v>
                </c:pt>
                <c:pt idx="14257">
                  <c:v>20395.105951114601</c:v>
                </c:pt>
                <c:pt idx="14258">
                  <c:v>19751.924918143199</c:v>
                </c:pt>
                <c:pt idx="14259">
                  <c:v>19081.409003628502</c:v>
                </c:pt>
                <c:pt idx="14260">
                  <c:v>18422.4944385565</c:v>
                </c:pt>
                <c:pt idx="14261">
                  <c:v>17752.578923231202</c:v>
                </c:pt>
                <c:pt idx="14262">
                  <c:v>17079.882107029502</c:v>
                </c:pt>
                <c:pt idx="14263">
                  <c:v>16379.220336837099</c:v>
                </c:pt>
                <c:pt idx="14264">
                  <c:v>15639.175968994599</c:v>
                </c:pt>
                <c:pt idx="14265">
                  <c:v>14859.1193214535</c:v>
                </c:pt>
                <c:pt idx="14266">
                  <c:v>14105.982887041</c:v>
                </c:pt>
                <c:pt idx="14267">
                  <c:v>13389.025529594899</c:v>
                </c:pt>
                <c:pt idx="14268">
                  <c:v>12638.7558578881</c:v>
                </c:pt>
                <c:pt idx="14269">
                  <c:v>11896.751830528299</c:v>
                </c:pt>
                <c:pt idx="14270">
                  <c:v>11171.2767130294</c:v>
                </c:pt>
                <c:pt idx="14271">
                  <c:v>10454.570557864599</c:v>
                </c:pt>
                <c:pt idx="14272">
                  <c:v>9758.2651125996999</c:v>
                </c:pt>
                <c:pt idx="14273">
                  <c:v>9050.6291907865198</c:v>
                </c:pt>
                <c:pt idx="14274">
                  <c:v>8359.8465223305793</c:v>
                </c:pt>
                <c:pt idx="14275">
                  <c:v>7717.5561549502099</c:v>
                </c:pt>
                <c:pt idx="14276">
                  <c:v>7068.6516730215799</c:v>
                </c:pt>
                <c:pt idx="14277">
                  <c:v>6324.9719410529597</c:v>
                </c:pt>
                <c:pt idx="14278">
                  <c:v>5551.9826996398397</c:v>
                </c:pt>
                <c:pt idx="14279">
                  <c:v>4852.3031267698498</c:v>
                </c:pt>
                <c:pt idx="14280">
                  <c:v>4180.2978705959304</c:v>
                </c:pt>
                <c:pt idx="14281">
                  <c:v>3540.9641751516401</c:v>
                </c:pt>
                <c:pt idx="14282">
                  <c:v>2926.0896969866499</c:v>
                </c:pt>
                <c:pt idx="14283">
                  <c:v>2326.44777089531</c:v>
                </c:pt>
                <c:pt idx="14284">
                  <c:v>1741.8876770393799</c:v>
                </c:pt>
                <c:pt idx="14285">
                  <c:v>1174.97548539031</c:v>
                </c:pt>
                <c:pt idx="14286">
                  <c:v>604.59969271312002</c:v>
                </c:pt>
                <c:pt idx="14287">
                  <c:v>4.3151280700221699</c:v>
                </c:pt>
                <c:pt idx="14288">
                  <c:v>-573.13040067266797</c:v>
                </c:pt>
                <c:pt idx="14289">
                  <c:v>-1078.57573725158</c:v>
                </c:pt>
                <c:pt idx="14290">
                  <c:v>-1546.0255640206401</c:v>
                </c:pt>
                <c:pt idx="14291">
                  <c:v>-2014.1476275560699</c:v>
                </c:pt>
                <c:pt idx="14292">
                  <c:v>-2480.2686212028998</c:v>
                </c:pt>
                <c:pt idx="14293">
                  <c:v>-2931.8108355627701</c:v>
                </c:pt>
                <c:pt idx="14294">
                  <c:v>-3369.4422810481401</c:v>
                </c:pt>
                <c:pt idx="14295">
                  <c:v>-3796.64302567908</c:v>
                </c:pt>
                <c:pt idx="14296">
                  <c:v>-4190.9782823811202</c:v>
                </c:pt>
                <c:pt idx="14297">
                  <c:v>-4546.0195353034997</c:v>
                </c:pt>
                <c:pt idx="14298">
                  <c:v>-4886.2055791554303</c:v>
                </c:pt>
                <c:pt idx="14299">
                  <c:v>-5164.2251095762704</c:v>
                </c:pt>
                <c:pt idx="14300">
                  <c:v>-5404.1176991480797</c:v>
                </c:pt>
                <c:pt idx="14301">
                  <c:v>-5672.0261998322703</c:v>
                </c:pt>
                <c:pt idx="14302">
                  <c:v>-5963.1380515492501</c:v>
                </c:pt>
                <c:pt idx="14303">
                  <c:v>-6247.3523266247603</c:v>
                </c:pt>
                <c:pt idx="14304">
                  <c:v>-6480.0955909103504</c:v>
                </c:pt>
                <c:pt idx="14305">
                  <c:v>-6676.4371230688603</c:v>
                </c:pt>
                <c:pt idx="14306">
                  <c:v>-6873.7035636722203</c:v>
                </c:pt>
                <c:pt idx="14307">
                  <c:v>-7063.9274972786698</c:v>
                </c:pt>
                <c:pt idx="14308">
                  <c:v>-7216.8557749120801</c:v>
                </c:pt>
                <c:pt idx="14309">
                  <c:v>-7328.9683354730496</c:v>
                </c:pt>
                <c:pt idx="14310">
                  <c:v>-7396.9908975918897</c:v>
                </c:pt>
                <c:pt idx="14311">
                  <c:v>-7480.1071590742504</c:v>
                </c:pt>
                <c:pt idx="14312">
                  <c:v>-7580.0355932827197</c:v>
                </c:pt>
                <c:pt idx="14313">
                  <c:v>-7633.4656293578901</c:v>
                </c:pt>
                <c:pt idx="14314">
                  <c:v>-7670.13980491446</c:v>
                </c:pt>
                <c:pt idx="14315">
                  <c:v>-7700.8265069520103</c:v>
                </c:pt>
                <c:pt idx="14316">
                  <c:v>-7715.4618389648704</c:v>
                </c:pt>
                <c:pt idx="14317">
                  <c:v>-7708.1727191703803</c:v>
                </c:pt>
                <c:pt idx="14318">
                  <c:v>-7720.4212881410403</c:v>
                </c:pt>
                <c:pt idx="14319">
                  <c:v>-7749.5820783320696</c:v>
                </c:pt>
                <c:pt idx="14320">
                  <c:v>-7748.8951582060099</c:v>
                </c:pt>
                <c:pt idx="14321">
                  <c:v>-7734.0946569164298</c:v>
                </c:pt>
                <c:pt idx="14322">
                  <c:v>-7712.1867205990102</c:v>
                </c:pt>
                <c:pt idx="14323">
                  <c:v>-7687.8173714003897</c:v>
                </c:pt>
                <c:pt idx="14324">
                  <c:v>-7669.4116827625203</c:v>
                </c:pt>
                <c:pt idx="14325">
                  <c:v>-7648.7111888558102</c:v>
                </c:pt>
                <c:pt idx="14326">
                  <c:v>-7581.0329090784599</c:v>
                </c:pt>
                <c:pt idx="14327">
                  <c:v>-7461.9220242660704</c:v>
                </c:pt>
                <c:pt idx="14328">
                  <c:v>-7337.2960165709801</c:v>
                </c:pt>
                <c:pt idx="14329">
                  <c:v>-7277.3186409324398</c:v>
                </c:pt>
                <c:pt idx="14330">
                  <c:v>-7275.7920532361804</c:v>
                </c:pt>
                <c:pt idx="14331">
                  <c:v>-7260.2468856287696</c:v>
                </c:pt>
                <c:pt idx="14332">
                  <c:v>-7220.3839784725196</c:v>
                </c:pt>
                <c:pt idx="14333">
                  <c:v>-7175.7857749122504</c:v>
                </c:pt>
                <c:pt idx="14334">
                  <c:v>-7125.8531137016798</c:v>
                </c:pt>
                <c:pt idx="14335">
                  <c:v>-7049.1621219240697</c:v>
                </c:pt>
                <c:pt idx="14336">
                  <c:v>-6971.1757286205402</c:v>
                </c:pt>
                <c:pt idx="14337">
                  <c:v>-6949.3217686992903</c:v>
                </c:pt>
                <c:pt idx="14338">
                  <c:v>-6966.3894102198101</c:v>
                </c:pt>
                <c:pt idx="14339">
                  <c:v>-6966.3117685971101</c:v>
                </c:pt>
                <c:pt idx="14340">
                  <c:v>-6932.0708784418503</c:v>
                </c:pt>
                <c:pt idx="14341">
                  <c:v>-6903.0276657362301</c:v>
                </c:pt>
                <c:pt idx="14342">
                  <c:v>-6920.5540724453604</c:v>
                </c:pt>
                <c:pt idx="14343">
                  <c:v>-6957.4431084200996</c:v>
                </c:pt>
                <c:pt idx="14344">
                  <c:v>-6986.9510589295496</c:v>
                </c:pt>
                <c:pt idx="14345">
                  <c:v>-6985.5137395490701</c:v>
                </c:pt>
                <c:pt idx="14346">
                  <c:v>-6992.0332871392502</c:v>
                </c:pt>
                <c:pt idx="14347">
                  <c:v>-7044.60555834959</c:v>
                </c:pt>
                <c:pt idx="14348">
                  <c:v>-7118.4984841348996</c:v>
                </c:pt>
                <c:pt idx="14349">
                  <c:v>-7182.1380895028497</c:v>
                </c:pt>
                <c:pt idx="14350">
                  <c:v>-7250.5935448421396</c:v>
                </c:pt>
                <c:pt idx="14351">
                  <c:v>-7351.7901058256602</c:v>
                </c:pt>
                <c:pt idx="14352">
                  <c:v>-7460.7285672101798</c:v>
                </c:pt>
                <c:pt idx="14353">
                  <c:v>-7549.2565468779003</c:v>
                </c:pt>
                <c:pt idx="14354">
                  <c:v>-7639.8011046561196</c:v>
                </c:pt>
                <c:pt idx="14355">
                  <c:v>-7734.6420460925801</c:v>
                </c:pt>
                <c:pt idx="14356">
                  <c:v>-7848.0525044435099</c:v>
                </c:pt>
                <c:pt idx="14357">
                  <c:v>-7986.10591252826</c:v>
                </c:pt>
                <c:pt idx="14358">
                  <c:v>-8138.5931333464396</c:v>
                </c:pt>
                <c:pt idx="14359">
                  <c:v>-8286.9076838205601</c:v>
                </c:pt>
                <c:pt idx="14360">
                  <c:v>-8421.6842786866491</c:v>
                </c:pt>
                <c:pt idx="14361">
                  <c:v>-8558.7283865749796</c:v>
                </c:pt>
                <c:pt idx="14362">
                  <c:v>-8707.9802179407307</c:v>
                </c:pt>
                <c:pt idx="14363">
                  <c:v>-8911.3662905913498</c:v>
                </c:pt>
                <c:pt idx="14364">
                  <c:v>-9139.6892496987602</c:v>
                </c:pt>
                <c:pt idx="14365">
                  <c:v>-9342.4377730586202</c:v>
                </c:pt>
                <c:pt idx="14366">
                  <c:v>-9531.4311207696392</c:v>
                </c:pt>
                <c:pt idx="14367">
                  <c:v>-9710.1576473701607</c:v>
                </c:pt>
                <c:pt idx="14368">
                  <c:v>-9888.4033862814995</c:v>
                </c:pt>
                <c:pt idx="14369">
                  <c:v>-10062.4149866792</c:v>
                </c:pt>
                <c:pt idx="14370">
                  <c:v>-10275.7141480344</c:v>
                </c:pt>
                <c:pt idx="14371">
                  <c:v>-10510.3756405023</c:v>
                </c:pt>
                <c:pt idx="14372">
                  <c:v>-10711.8137537495</c:v>
                </c:pt>
                <c:pt idx="14373">
                  <c:v>-10894.325770988</c:v>
                </c:pt>
                <c:pt idx="14374">
                  <c:v>-11083.2824352554</c:v>
                </c:pt>
                <c:pt idx="14375">
                  <c:v>-11272.1070513376</c:v>
                </c:pt>
                <c:pt idx="14376">
                  <c:v>-11438.914784885799</c:v>
                </c:pt>
                <c:pt idx="14377">
                  <c:v>-11612.658253637101</c:v>
                </c:pt>
                <c:pt idx="14378">
                  <c:v>-11767.725464003701</c:v>
                </c:pt>
                <c:pt idx="14379">
                  <c:v>-11919.520741631401</c:v>
                </c:pt>
                <c:pt idx="14380">
                  <c:v>-12121.882077612499</c:v>
                </c:pt>
                <c:pt idx="14381">
                  <c:v>-12321.4577581753</c:v>
                </c:pt>
                <c:pt idx="14382">
                  <c:v>-12467.3426278929</c:v>
                </c:pt>
                <c:pt idx="14383">
                  <c:v>-12580.596345743899</c:v>
                </c:pt>
                <c:pt idx="14384">
                  <c:v>-12690.3451013433</c:v>
                </c:pt>
                <c:pt idx="14385">
                  <c:v>-12825.334760137301</c:v>
                </c:pt>
                <c:pt idx="14386">
                  <c:v>-12961.8815949899</c:v>
                </c:pt>
                <c:pt idx="14387">
                  <c:v>-13059.1275181118</c:v>
                </c:pt>
                <c:pt idx="14388">
                  <c:v>-13151.828623646001</c:v>
                </c:pt>
                <c:pt idx="14389">
                  <c:v>-13226.622042920701</c:v>
                </c:pt>
                <c:pt idx="14390">
                  <c:v>-13288.880032157</c:v>
                </c:pt>
                <c:pt idx="14391">
                  <c:v>-13359.8474835373</c:v>
                </c:pt>
                <c:pt idx="14392">
                  <c:v>-13362.6870890022</c:v>
                </c:pt>
                <c:pt idx="14393">
                  <c:v>-13328.624357847901</c:v>
                </c:pt>
                <c:pt idx="14394">
                  <c:v>-13326.7763817135</c:v>
                </c:pt>
                <c:pt idx="14395">
                  <c:v>-13327.683650605701</c:v>
                </c:pt>
                <c:pt idx="14396">
                  <c:v>-13341.261684928901</c:v>
                </c:pt>
                <c:pt idx="14397">
                  <c:v>-13324.198947758799</c:v>
                </c:pt>
                <c:pt idx="14398">
                  <c:v>-13257.360248860499</c:v>
                </c:pt>
                <c:pt idx="14399">
                  <c:v>-13182.8319839542</c:v>
                </c:pt>
                <c:pt idx="14400">
                  <c:v>-13098.5285524376</c:v>
                </c:pt>
                <c:pt idx="14401">
                  <c:v>-12994.1600003242</c:v>
                </c:pt>
                <c:pt idx="14402">
                  <c:v>-12872.4486600457</c:v>
                </c:pt>
                <c:pt idx="14403">
                  <c:v>-12746.3748160714</c:v>
                </c:pt>
                <c:pt idx="14404">
                  <c:v>-12578.420421504999</c:v>
                </c:pt>
                <c:pt idx="14405">
                  <c:v>-12386.602687262801</c:v>
                </c:pt>
                <c:pt idx="14406">
                  <c:v>-12229.234568109299</c:v>
                </c:pt>
                <c:pt idx="14407">
                  <c:v>-12069.574476317501</c:v>
                </c:pt>
                <c:pt idx="14408">
                  <c:v>-11885.072778760999</c:v>
                </c:pt>
                <c:pt idx="14409">
                  <c:v>-11684.248533566401</c:v>
                </c:pt>
                <c:pt idx="14410">
                  <c:v>-11477.303910012501</c:v>
                </c:pt>
                <c:pt idx="14411">
                  <c:v>-11234.528961645899</c:v>
                </c:pt>
                <c:pt idx="14412">
                  <c:v>-10966.7091043496</c:v>
                </c:pt>
                <c:pt idx="14413">
                  <c:v>-10711.566194025499</c:v>
                </c:pt>
                <c:pt idx="14414">
                  <c:v>-10459.3001296162</c:v>
                </c:pt>
                <c:pt idx="14415">
                  <c:v>-10181.8545239867</c:v>
                </c:pt>
                <c:pt idx="14416">
                  <c:v>-9878.4599091800192</c:v>
                </c:pt>
                <c:pt idx="14417">
                  <c:v>-9579.7904883174506</c:v>
                </c:pt>
                <c:pt idx="14418">
                  <c:v>-9275.2260704960609</c:v>
                </c:pt>
                <c:pt idx="14419">
                  <c:v>-8962.6089282968205</c:v>
                </c:pt>
                <c:pt idx="14420">
                  <c:v>-8644.8264738115395</c:v>
                </c:pt>
                <c:pt idx="14421">
                  <c:v>-8325.5657360357909</c:v>
                </c:pt>
                <c:pt idx="14422">
                  <c:v>-7986.8326215601801</c:v>
                </c:pt>
                <c:pt idx="14423">
                  <c:v>-7649.8297252394204</c:v>
                </c:pt>
                <c:pt idx="14424">
                  <c:v>-7333.4161775517196</c:v>
                </c:pt>
                <c:pt idx="14425">
                  <c:v>-7015.0630583675002</c:v>
                </c:pt>
                <c:pt idx="14426">
                  <c:v>-6710.1042192915302</c:v>
                </c:pt>
                <c:pt idx="14427">
                  <c:v>-6396.9462222205402</c:v>
                </c:pt>
                <c:pt idx="14428">
                  <c:v>-6063.8412295665103</c:v>
                </c:pt>
                <c:pt idx="14429">
                  <c:v>-5777.7137886117398</c:v>
                </c:pt>
                <c:pt idx="14430">
                  <c:v>-5472.5342860628998</c:v>
                </c:pt>
                <c:pt idx="14431">
                  <c:v>-5096.2515764641703</c:v>
                </c:pt>
                <c:pt idx="14432">
                  <c:v>-4729.6341189512004</c:v>
                </c:pt>
                <c:pt idx="14433">
                  <c:v>-4407.5963144162697</c:v>
                </c:pt>
                <c:pt idx="14434">
                  <c:v>-4123.5035347408902</c:v>
                </c:pt>
                <c:pt idx="14435">
                  <c:v>-3833.8238859571602</c:v>
                </c:pt>
                <c:pt idx="14436">
                  <c:v>-3525.8103992456699</c:v>
                </c:pt>
                <c:pt idx="14437">
                  <c:v>-3186.8444116395399</c:v>
                </c:pt>
                <c:pt idx="14438">
                  <c:v>-2857.3705566598601</c:v>
                </c:pt>
                <c:pt idx="14439">
                  <c:v>-2569.2518092379</c:v>
                </c:pt>
                <c:pt idx="14440">
                  <c:v>-2299.47236757262</c:v>
                </c:pt>
                <c:pt idx="14441">
                  <c:v>-2067.1271126289798</c:v>
                </c:pt>
                <c:pt idx="14442">
                  <c:v>-1852.98556510153</c:v>
                </c:pt>
                <c:pt idx="14443">
                  <c:v>-1630.0430840639301</c:v>
                </c:pt>
                <c:pt idx="14444">
                  <c:v>-1407.16066293978</c:v>
                </c:pt>
                <c:pt idx="14445">
                  <c:v>-1196.5953352516999</c:v>
                </c:pt>
                <c:pt idx="14446">
                  <c:v>-990.88867780531405</c:v>
                </c:pt>
                <c:pt idx="14447">
                  <c:v>-767.29430142582203</c:v>
                </c:pt>
                <c:pt idx="14448">
                  <c:v>-577.78327808520396</c:v>
                </c:pt>
                <c:pt idx="14449">
                  <c:v>-423.74323237746103</c:v>
                </c:pt>
                <c:pt idx="14450">
                  <c:v>-282.62086758371203</c:v>
                </c:pt>
                <c:pt idx="14451">
                  <c:v>-193.343366438651</c:v>
                </c:pt>
                <c:pt idx="14452">
                  <c:v>-72.582225011583006</c:v>
                </c:pt>
                <c:pt idx="14453">
                  <c:v>85.538654653742896</c:v>
                </c:pt>
                <c:pt idx="14454">
                  <c:v>206.32877856095601</c:v>
                </c:pt>
                <c:pt idx="14455">
                  <c:v>320.92152927384001</c:v>
                </c:pt>
                <c:pt idx="14456">
                  <c:v>412.15340736316898</c:v>
                </c:pt>
                <c:pt idx="14457">
                  <c:v>485.15764223184101</c:v>
                </c:pt>
                <c:pt idx="14458">
                  <c:v>561.626263106191</c:v>
                </c:pt>
                <c:pt idx="14459">
                  <c:v>609.48731826816402</c:v>
                </c:pt>
                <c:pt idx="14460">
                  <c:v>622.53741567606698</c:v>
                </c:pt>
                <c:pt idx="14461">
                  <c:v>624.74689233349295</c:v>
                </c:pt>
                <c:pt idx="14462">
                  <c:v>622.38161997584598</c:v>
                </c:pt>
                <c:pt idx="14463">
                  <c:v>614.08699752824805</c:v>
                </c:pt>
                <c:pt idx="14464">
                  <c:v>613.23293220305197</c:v>
                </c:pt>
                <c:pt idx="14465">
                  <c:v>609.02559038379195</c:v>
                </c:pt>
                <c:pt idx="14466">
                  <c:v>548.13530858278898</c:v>
                </c:pt>
                <c:pt idx="14467">
                  <c:v>438.30072038069898</c:v>
                </c:pt>
                <c:pt idx="14468">
                  <c:v>365.87314447172002</c:v>
                </c:pt>
                <c:pt idx="14469">
                  <c:v>337.97622436410501</c:v>
                </c:pt>
                <c:pt idx="14470">
                  <c:v>314.40551472285301</c:v>
                </c:pt>
                <c:pt idx="14471">
                  <c:v>278.87452917117599</c:v>
                </c:pt>
                <c:pt idx="14472">
                  <c:v>197.49741849276299</c:v>
                </c:pt>
                <c:pt idx="14473">
                  <c:v>65.451798356644403</c:v>
                </c:pt>
                <c:pt idx="14474">
                  <c:v>-66.558457091260095</c:v>
                </c:pt>
                <c:pt idx="14475">
                  <c:v>-137.233385715277</c:v>
                </c:pt>
                <c:pt idx="14476">
                  <c:v>-189.85517386399599</c:v>
                </c:pt>
                <c:pt idx="14477">
                  <c:v>-280.44075003730501</c:v>
                </c:pt>
                <c:pt idx="14478">
                  <c:v>-416.39507457222197</c:v>
                </c:pt>
                <c:pt idx="14479">
                  <c:v>-548.74036051636699</c:v>
                </c:pt>
                <c:pt idx="14480">
                  <c:v>-641.00715344170999</c:v>
                </c:pt>
                <c:pt idx="14481">
                  <c:v>-726.17773580988205</c:v>
                </c:pt>
                <c:pt idx="14482">
                  <c:v>-817.78475620742802</c:v>
                </c:pt>
                <c:pt idx="14483">
                  <c:v>-956.23412916219399</c:v>
                </c:pt>
                <c:pt idx="14484">
                  <c:v>-1120.92851486986</c:v>
                </c:pt>
                <c:pt idx="14485">
                  <c:v>-1209.30831536966</c:v>
                </c:pt>
                <c:pt idx="14486">
                  <c:v>-1220.3335708652801</c:v>
                </c:pt>
                <c:pt idx="14487">
                  <c:v>-1240.4068393693201</c:v>
                </c:pt>
                <c:pt idx="14488">
                  <c:v>-1281.8694515385801</c:v>
                </c:pt>
                <c:pt idx="14489">
                  <c:v>-1378.21028571836</c:v>
                </c:pt>
                <c:pt idx="14490">
                  <c:v>-1534.54872612804</c:v>
                </c:pt>
                <c:pt idx="14491">
                  <c:v>-1676.3524320766101</c:v>
                </c:pt>
                <c:pt idx="14492">
                  <c:v>-1761.86628814197</c:v>
                </c:pt>
                <c:pt idx="14493">
                  <c:v>-1751.3213134295099</c:v>
                </c:pt>
                <c:pt idx="14494">
                  <c:v>-1748.9370243435001</c:v>
                </c:pt>
                <c:pt idx="14495">
                  <c:v>-1821.4584668832799</c:v>
                </c:pt>
                <c:pt idx="14496">
                  <c:v>-1903.58866191482</c:v>
                </c:pt>
                <c:pt idx="14497">
                  <c:v>-1941.4711821093599</c:v>
                </c:pt>
                <c:pt idx="14498">
                  <c:v>-1928.3428978857301</c:v>
                </c:pt>
                <c:pt idx="14499">
                  <c:v>-1919.1949444120601</c:v>
                </c:pt>
                <c:pt idx="14500">
                  <c:v>-1907.25666972156</c:v>
                </c:pt>
                <c:pt idx="14501">
                  <c:v>-1890.7836916316701</c:v>
                </c:pt>
                <c:pt idx="14502">
                  <c:v>-1863.3108948603999</c:v>
                </c:pt>
                <c:pt idx="14503">
                  <c:v>-1818.6145823766501</c:v>
                </c:pt>
                <c:pt idx="14504">
                  <c:v>-1724.8861335484401</c:v>
                </c:pt>
                <c:pt idx="14505">
                  <c:v>-1636.3945680280499</c:v>
                </c:pt>
                <c:pt idx="14506">
                  <c:v>-1590.56440730393</c:v>
                </c:pt>
                <c:pt idx="14507">
                  <c:v>-1521.9535010832999</c:v>
                </c:pt>
                <c:pt idx="14508">
                  <c:v>-1461.30779942091</c:v>
                </c:pt>
                <c:pt idx="14509">
                  <c:v>-1417.2763364575501</c:v>
                </c:pt>
                <c:pt idx="14510">
                  <c:v>-1370.6119006726501</c:v>
                </c:pt>
                <c:pt idx="14511">
                  <c:v>-1338.79778038224</c:v>
                </c:pt>
                <c:pt idx="14512">
                  <c:v>-1270.933524839</c:v>
                </c:pt>
                <c:pt idx="14513">
                  <c:v>-1131.4231181437699</c:v>
                </c:pt>
                <c:pt idx="14514">
                  <c:v>-956.74233287530797</c:v>
                </c:pt>
                <c:pt idx="14515">
                  <c:v>-728.74526262346706</c:v>
                </c:pt>
                <c:pt idx="14516">
                  <c:v>-512.97542156594704</c:v>
                </c:pt>
                <c:pt idx="14517">
                  <c:v>-358.36587913910301</c:v>
                </c:pt>
                <c:pt idx="14518">
                  <c:v>-221.80191568888799</c:v>
                </c:pt>
                <c:pt idx="14519">
                  <c:v>-97.3996283064278</c:v>
                </c:pt>
                <c:pt idx="14520">
                  <c:v>87.320570337979106</c:v>
                </c:pt>
                <c:pt idx="14521">
                  <c:v>318.75379033334502</c:v>
                </c:pt>
                <c:pt idx="14522">
                  <c:v>500.79536156580298</c:v>
                </c:pt>
                <c:pt idx="14523">
                  <c:v>624.36607524207602</c:v>
                </c:pt>
                <c:pt idx="14524">
                  <c:v>761.14439673309403</c:v>
                </c:pt>
                <c:pt idx="14525">
                  <c:v>944.71943825643905</c:v>
                </c:pt>
                <c:pt idx="14526">
                  <c:v>1144.73497759066</c:v>
                </c:pt>
                <c:pt idx="14527">
                  <c:v>1351.3027092749801</c:v>
                </c:pt>
                <c:pt idx="14528">
                  <c:v>1559.78365241451</c:v>
                </c:pt>
                <c:pt idx="14529">
                  <c:v>1769.09803851574</c:v>
                </c:pt>
                <c:pt idx="14530">
                  <c:v>1961.6523078602499</c:v>
                </c:pt>
                <c:pt idx="14531">
                  <c:v>2125.5199138757198</c:v>
                </c:pt>
                <c:pt idx="14532">
                  <c:v>2288.6657535947602</c:v>
                </c:pt>
                <c:pt idx="14533">
                  <c:v>2483.55200415319</c:v>
                </c:pt>
                <c:pt idx="14534">
                  <c:v>2719.0164850719202</c:v>
                </c:pt>
                <c:pt idx="14535">
                  <c:v>2952.4671774646499</c:v>
                </c:pt>
                <c:pt idx="14536">
                  <c:v>3146.5744798624401</c:v>
                </c:pt>
                <c:pt idx="14537">
                  <c:v>3282.6089773963599</c:v>
                </c:pt>
                <c:pt idx="14538">
                  <c:v>3406.45460219798</c:v>
                </c:pt>
                <c:pt idx="14539">
                  <c:v>3580.0358587758601</c:v>
                </c:pt>
                <c:pt idx="14540">
                  <c:v>3776.35227923296</c:v>
                </c:pt>
                <c:pt idx="14541">
                  <c:v>3965.4639626202102</c:v>
                </c:pt>
                <c:pt idx="14542">
                  <c:v>4081.6842641368999</c:v>
                </c:pt>
                <c:pt idx="14543">
                  <c:v>4140.5778725383398</c:v>
                </c:pt>
                <c:pt idx="14544">
                  <c:v>4208.4850035245699</c:v>
                </c:pt>
                <c:pt idx="14545">
                  <c:v>4347.2491811119598</c:v>
                </c:pt>
                <c:pt idx="14546">
                  <c:v>4514.95772514487</c:v>
                </c:pt>
                <c:pt idx="14547">
                  <c:v>4629.4557858677899</c:v>
                </c:pt>
                <c:pt idx="14548">
                  <c:v>4733.73638199779</c:v>
                </c:pt>
                <c:pt idx="14549">
                  <c:v>4814.8394148674897</c:v>
                </c:pt>
                <c:pt idx="14550">
                  <c:v>4876.2629998757102</c:v>
                </c:pt>
                <c:pt idx="14551">
                  <c:v>4936.0749862578296</c:v>
                </c:pt>
                <c:pt idx="14552">
                  <c:v>5003.0267268603102</c:v>
                </c:pt>
                <c:pt idx="14553">
                  <c:v>5047.8308057615304</c:v>
                </c:pt>
                <c:pt idx="14554">
                  <c:v>5046.34074042253</c:v>
                </c:pt>
                <c:pt idx="14555">
                  <c:v>5023.4001834460496</c:v>
                </c:pt>
                <c:pt idx="14556">
                  <c:v>5013.5544320306699</c:v>
                </c:pt>
                <c:pt idx="14557">
                  <c:v>5037.9625452098899</c:v>
                </c:pt>
                <c:pt idx="14558">
                  <c:v>5061.3427024849398</c:v>
                </c:pt>
                <c:pt idx="14559">
                  <c:v>5059.27437130615</c:v>
                </c:pt>
                <c:pt idx="14560">
                  <c:v>5021.0723217421901</c:v>
                </c:pt>
                <c:pt idx="14561">
                  <c:v>4948.5092598490601</c:v>
                </c:pt>
                <c:pt idx="14562">
                  <c:v>4863.6622049074103</c:v>
                </c:pt>
                <c:pt idx="14563">
                  <c:v>4796.93067996013</c:v>
                </c:pt>
                <c:pt idx="14564">
                  <c:v>4777.6549989827599</c:v>
                </c:pt>
                <c:pt idx="14565">
                  <c:v>4752.0705463566301</c:v>
                </c:pt>
                <c:pt idx="14566">
                  <c:v>4678.2893458068902</c:v>
                </c:pt>
                <c:pt idx="14567">
                  <c:v>4549.6780426803598</c:v>
                </c:pt>
                <c:pt idx="14568">
                  <c:v>4395.9803616770096</c:v>
                </c:pt>
                <c:pt idx="14569">
                  <c:v>4277.4001675299396</c:v>
                </c:pt>
                <c:pt idx="14570">
                  <c:v>4198.0191380474698</c:v>
                </c:pt>
                <c:pt idx="14571">
                  <c:v>4160.13960295996</c:v>
                </c:pt>
                <c:pt idx="14572">
                  <c:v>4085.8470524746099</c:v>
                </c:pt>
                <c:pt idx="14573">
                  <c:v>3944.9439564088798</c:v>
                </c:pt>
                <c:pt idx="14574">
                  <c:v>3772.6166716533899</c:v>
                </c:pt>
                <c:pt idx="14575">
                  <c:v>3590.6304817106602</c:v>
                </c:pt>
                <c:pt idx="14576">
                  <c:v>3456.9000343008702</c:v>
                </c:pt>
                <c:pt idx="14577">
                  <c:v>3368.3422093735198</c:v>
                </c:pt>
                <c:pt idx="14578">
                  <c:v>3289.5973569955599</c:v>
                </c:pt>
                <c:pt idx="14579">
                  <c:v>3166.6579976948601</c:v>
                </c:pt>
                <c:pt idx="14580">
                  <c:v>2991.8559432356301</c:v>
                </c:pt>
                <c:pt idx="14581">
                  <c:v>2815.3583721650398</c:v>
                </c:pt>
                <c:pt idx="14582">
                  <c:v>2655.2460176002601</c:v>
                </c:pt>
                <c:pt idx="14583">
                  <c:v>2525.7035207275298</c:v>
                </c:pt>
                <c:pt idx="14584">
                  <c:v>2407.0313666880802</c:v>
                </c:pt>
                <c:pt idx="14585">
                  <c:v>2282.4515779283802</c:v>
                </c:pt>
                <c:pt idx="14586">
                  <c:v>2172.9947061320599</c:v>
                </c:pt>
                <c:pt idx="14587">
                  <c:v>2060.7843873606998</c:v>
                </c:pt>
                <c:pt idx="14588">
                  <c:v>1910.6720395386801</c:v>
                </c:pt>
                <c:pt idx="14589">
                  <c:v>1725.1133993562</c:v>
                </c:pt>
                <c:pt idx="14590">
                  <c:v>1556.39474877816</c:v>
                </c:pt>
                <c:pt idx="14591">
                  <c:v>1452.47193410674</c:v>
                </c:pt>
                <c:pt idx="14592">
                  <c:v>1379.39626953076</c:v>
                </c:pt>
                <c:pt idx="14593">
                  <c:v>1307.18056001282</c:v>
                </c:pt>
                <c:pt idx="14594">
                  <c:v>1216.6308832198699</c:v>
                </c:pt>
                <c:pt idx="14595">
                  <c:v>1116.59961214745</c:v>
                </c:pt>
                <c:pt idx="14596">
                  <c:v>1028.48284443682</c:v>
                </c:pt>
                <c:pt idx="14597">
                  <c:v>965.888993882725</c:v>
                </c:pt>
                <c:pt idx="14598">
                  <c:v>896.76046992942304</c:v>
                </c:pt>
                <c:pt idx="14599">
                  <c:v>799.26373629676505</c:v>
                </c:pt>
                <c:pt idx="14600">
                  <c:v>693.81272693951405</c:v>
                </c:pt>
                <c:pt idx="14601">
                  <c:v>603.75476859260698</c:v>
                </c:pt>
                <c:pt idx="14602">
                  <c:v>548.73958636868599</c:v>
                </c:pt>
                <c:pt idx="14603">
                  <c:v>507.33360271825302</c:v>
                </c:pt>
                <c:pt idx="14604">
                  <c:v>457.05044914940902</c:v>
                </c:pt>
                <c:pt idx="14605">
                  <c:v>395.06042597694102</c:v>
                </c:pt>
                <c:pt idx="14606">
                  <c:v>342.23781442006299</c:v>
                </c:pt>
                <c:pt idx="14607">
                  <c:v>305.79888593419201</c:v>
                </c:pt>
                <c:pt idx="14608">
                  <c:v>316.20898420570899</c:v>
                </c:pt>
                <c:pt idx="14609">
                  <c:v>356.27328090808902</c:v>
                </c:pt>
                <c:pt idx="14610">
                  <c:v>368.182491530167</c:v>
                </c:pt>
                <c:pt idx="14611">
                  <c:v>353.58698033708799</c:v>
                </c:pt>
                <c:pt idx="14612">
                  <c:v>298.67626820348602</c:v>
                </c:pt>
                <c:pt idx="14613">
                  <c:v>266.87862577529302</c:v>
                </c:pt>
                <c:pt idx="14614">
                  <c:v>300.03707851932802</c:v>
                </c:pt>
                <c:pt idx="14615">
                  <c:v>345.98375195373097</c:v>
                </c:pt>
                <c:pt idx="14616">
                  <c:v>362.04303880151701</c:v>
                </c:pt>
                <c:pt idx="14617">
                  <c:v>362.42402296317698</c:v>
                </c:pt>
                <c:pt idx="14618">
                  <c:v>381.814633257205</c:v>
                </c:pt>
                <c:pt idx="14619">
                  <c:v>376.09091890393398</c:v>
                </c:pt>
                <c:pt idx="14620">
                  <c:v>363.943181646857</c:v>
                </c:pt>
                <c:pt idx="14621">
                  <c:v>396.76384638777</c:v>
                </c:pt>
                <c:pt idx="14622">
                  <c:v>472.16398310459999</c:v>
                </c:pt>
                <c:pt idx="14623">
                  <c:v>498.037085927595</c:v>
                </c:pt>
                <c:pt idx="14624">
                  <c:v>453.02189971464702</c:v>
                </c:pt>
                <c:pt idx="14625">
                  <c:v>444.96744094556198</c:v>
                </c:pt>
                <c:pt idx="14626">
                  <c:v>508.38821277555502</c:v>
                </c:pt>
                <c:pt idx="14627">
                  <c:v>593.620203792285</c:v>
                </c:pt>
                <c:pt idx="14628">
                  <c:v>674.83925252421704</c:v>
                </c:pt>
                <c:pt idx="14629">
                  <c:v>756.77220889876901</c:v>
                </c:pt>
                <c:pt idx="14630">
                  <c:v>783.31273508234301</c:v>
                </c:pt>
                <c:pt idx="14631">
                  <c:v>698.69494181933896</c:v>
                </c:pt>
                <c:pt idx="14632">
                  <c:v>603.00051984792697</c:v>
                </c:pt>
                <c:pt idx="14633">
                  <c:v>577.90256359885802</c:v>
                </c:pt>
                <c:pt idx="14634">
                  <c:v>604.520333386213</c:v>
                </c:pt>
                <c:pt idx="14635">
                  <c:v>632.43965663828601</c:v>
                </c:pt>
                <c:pt idx="14636">
                  <c:v>606.38509743903296</c:v>
                </c:pt>
                <c:pt idx="14637">
                  <c:v>559.84092456778603</c:v>
                </c:pt>
                <c:pt idx="14638">
                  <c:v>522.40836763157995</c:v>
                </c:pt>
                <c:pt idx="14639">
                  <c:v>519.390375975344</c:v>
                </c:pt>
                <c:pt idx="14640">
                  <c:v>522.80192179643802</c:v>
                </c:pt>
                <c:pt idx="14641">
                  <c:v>503.539907076335</c:v>
                </c:pt>
                <c:pt idx="14642">
                  <c:v>462.707467359107</c:v>
                </c:pt>
                <c:pt idx="14643">
                  <c:v>393.32366235649602</c:v>
                </c:pt>
                <c:pt idx="14644">
                  <c:v>292.52358912129802</c:v>
                </c:pt>
                <c:pt idx="14645">
                  <c:v>180.320507326924</c:v>
                </c:pt>
                <c:pt idx="14646">
                  <c:v>63.136235659569699</c:v>
                </c:pt>
                <c:pt idx="14647">
                  <c:v>-63.570809832701798</c:v>
                </c:pt>
                <c:pt idx="14648">
                  <c:v>-214.12214163904099</c:v>
                </c:pt>
                <c:pt idx="14649">
                  <c:v>-355.41311309960201</c:v>
                </c:pt>
                <c:pt idx="14650">
                  <c:v>-473.25679111820398</c:v>
                </c:pt>
                <c:pt idx="14651">
                  <c:v>-591.93565998573195</c:v>
                </c:pt>
                <c:pt idx="14652">
                  <c:v>-712.95836248717103</c:v>
                </c:pt>
                <c:pt idx="14653">
                  <c:v>-820.70938175232504</c:v>
                </c:pt>
                <c:pt idx="14654">
                  <c:v>-966.13786578203496</c:v>
                </c:pt>
                <c:pt idx="14655">
                  <c:v>-1172.22739865434</c:v>
                </c:pt>
                <c:pt idx="14656">
                  <c:v>-1400.0716988020999</c:v>
                </c:pt>
                <c:pt idx="14657">
                  <c:v>-1653.2244430258299</c:v>
                </c:pt>
                <c:pt idx="14658">
                  <c:v>-1905.0506561556001</c:v>
                </c:pt>
                <c:pt idx="14659">
                  <c:v>-2145.3297747922702</c:v>
                </c:pt>
                <c:pt idx="14660">
                  <c:v>-2383.3771194800802</c:v>
                </c:pt>
                <c:pt idx="14661">
                  <c:v>-2615.1869785691401</c:v>
                </c:pt>
                <c:pt idx="14662">
                  <c:v>-2857.7080469566099</c:v>
                </c:pt>
                <c:pt idx="14663">
                  <c:v>-3123.6946734262001</c:v>
                </c:pt>
                <c:pt idx="14664">
                  <c:v>-3397.2028807562701</c:v>
                </c:pt>
                <c:pt idx="14665">
                  <c:v>-3680.8182440159298</c:v>
                </c:pt>
                <c:pt idx="14666">
                  <c:v>-3979.86238235069</c:v>
                </c:pt>
                <c:pt idx="14667">
                  <c:v>-4285.8644280369799</c:v>
                </c:pt>
                <c:pt idx="14668">
                  <c:v>-4548.89717629801</c:v>
                </c:pt>
                <c:pt idx="14669">
                  <c:v>-4822.7490355787904</c:v>
                </c:pt>
                <c:pt idx="14670">
                  <c:v>-5158.4825346756397</c:v>
                </c:pt>
                <c:pt idx="14671">
                  <c:v>-5497.6032036445904</c:v>
                </c:pt>
                <c:pt idx="14672">
                  <c:v>-5802.2379953408199</c:v>
                </c:pt>
                <c:pt idx="14673">
                  <c:v>-6083.6267322643098</c:v>
                </c:pt>
                <c:pt idx="14674">
                  <c:v>-6380.79611313647</c:v>
                </c:pt>
                <c:pt idx="14675">
                  <c:v>-6693.9572601596001</c:v>
                </c:pt>
                <c:pt idx="14676">
                  <c:v>-7029.6683950275901</c:v>
                </c:pt>
                <c:pt idx="14677">
                  <c:v>-7379.8970244561697</c:v>
                </c:pt>
                <c:pt idx="14678">
                  <c:v>-7741.5101167939902</c:v>
                </c:pt>
                <c:pt idx="14679">
                  <c:v>-8086.3726255029296</c:v>
                </c:pt>
                <c:pt idx="14680">
                  <c:v>-8384.3335001086198</c:v>
                </c:pt>
                <c:pt idx="14681">
                  <c:v>-8663.3988645118407</c:v>
                </c:pt>
                <c:pt idx="14682">
                  <c:v>-8959.7735595085705</c:v>
                </c:pt>
                <c:pt idx="14683">
                  <c:v>-9275.0408428120209</c:v>
                </c:pt>
                <c:pt idx="14684">
                  <c:v>-9581.9586582770808</c:v>
                </c:pt>
                <c:pt idx="14685">
                  <c:v>-9868.32083384008</c:v>
                </c:pt>
                <c:pt idx="14686">
                  <c:v>-10145.0670532406</c:v>
                </c:pt>
                <c:pt idx="14687">
                  <c:v>-10407.472911867</c:v>
                </c:pt>
                <c:pt idx="14688">
                  <c:v>-10659.7748153313</c:v>
                </c:pt>
                <c:pt idx="14689">
                  <c:v>-10909.490873115499</c:v>
                </c:pt>
                <c:pt idx="14690">
                  <c:v>-11167.3643073658</c:v>
                </c:pt>
                <c:pt idx="14691">
                  <c:v>-11427.265277676101</c:v>
                </c:pt>
                <c:pt idx="14692">
                  <c:v>-11673.218098998401</c:v>
                </c:pt>
                <c:pt idx="14693">
                  <c:v>-11908.805449566</c:v>
                </c:pt>
                <c:pt idx="14694">
                  <c:v>-12130.678652574499</c:v>
                </c:pt>
                <c:pt idx="14695">
                  <c:v>-12330.058027384601</c:v>
                </c:pt>
                <c:pt idx="14696">
                  <c:v>-12506.578255091699</c:v>
                </c:pt>
                <c:pt idx="14697">
                  <c:v>-12663.2770878584</c:v>
                </c:pt>
                <c:pt idx="14698">
                  <c:v>-12794.5809213669</c:v>
                </c:pt>
                <c:pt idx="14699">
                  <c:v>-12916.932079300999</c:v>
                </c:pt>
                <c:pt idx="14700">
                  <c:v>-13045.8378023804</c:v>
                </c:pt>
                <c:pt idx="14701">
                  <c:v>-13209.1490246669</c:v>
                </c:pt>
                <c:pt idx="14702">
                  <c:v>-13362.0994617333</c:v>
                </c:pt>
                <c:pt idx="14703">
                  <c:v>-13460.0083729408</c:v>
                </c:pt>
                <c:pt idx="14704">
                  <c:v>-13540.733440525501</c:v>
                </c:pt>
                <c:pt idx="14705">
                  <c:v>-13602.5638472594</c:v>
                </c:pt>
                <c:pt idx="14706">
                  <c:v>-13657.317476870499</c:v>
                </c:pt>
                <c:pt idx="14707">
                  <c:v>-13711.3610911047</c:v>
                </c:pt>
                <c:pt idx="14708">
                  <c:v>-13761.4000831592</c:v>
                </c:pt>
                <c:pt idx="14709">
                  <c:v>-13828.2014371067</c:v>
                </c:pt>
                <c:pt idx="14710">
                  <c:v>-13847.502000927299</c:v>
                </c:pt>
                <c:pt idx="14711">
                  <c:v>-13786.3729180722</c:v>
                </c:pt>
                <c:pt idx="14712">
                  <c:v>-13700.1194531294</c:v>
                </c:pt>
                <c:pt idx="14713">
                  <c:v>-13611.300827908401</c:v>
                </c:pt>
                <c:pt idx="14714">
                  <c:v>-13547.1653521972</c:v>
                </c:pt>
                <c:pt idx="14715">
                  <c:v>-13494.0672335294</c:v>
                </c:pt>
                <c:pt idx="14716">
                  <c:v>-13442.913748573999</c:v>
                </c:pt>
                <c:pt idx="14717">
                  <c:v>-13383.1219575511</c:v>
                </c:pt>
                <c:pt idx="14718">
                  <c:v>-13299.746875676799</c:v>
                </c:pt>
                <c:pt idx="14719">
                  <c:v>-13193.697954867501</c:v>
                </c:pt>
                <c:pt idx="14720">
                  <c:v>-13032.287891952001</c:v>
                </c:pt>
                <c:pt idx="14721">
                  <c:v>-12853.1834967617</c:v>
                </c:pt>
                <c:pt idx="14722">
                  <c:v>-12705.898921874399</c:v>
                </c:pt>
                <c:pt idx="14723">
                  <c:v>-12578.2527160233</c:v>
                </c:pt>
                <c:pt idx="14724">
                  <c:v>-12463.7946693755</c:v>
                </c:pt>
                <c:pt idx="14725">
                  <c:v>-12335.0738879236</c:v>
                </c:pt>
                <c:pt idx="14726">
                  <c:v>-12194.7151501524</c:v>
                </c:pt>
                <c:pt idx="14727">
                  <c:v>-12035.943468994101</c:v>
                </c:pt>
                <c:pt idx="14728">
                  <c:v>-11838.5277461769</c:v>
                </c:pt>
                <c:pt idx="14729">
                  <c:v>-11622.193525925801</c:v>
                </c:pt>
                <c:pt idx="14730">
                  <c:v>-11408.449919038299</c:v>
                </c:pt>
                <c:pt idx="14731">
                  <c:v>-11181.320082009201</c:v>
                </c:pt>
                <c:pt idx="14732">
                  <c:v>-10927.229120406</c:v>
                </c:pt>
                <c:pt idx="14733">
                  <c:v>-10666.05916538</c:v>
                </c:pt>
                <c:pt idx="14734">
                  <c:v>-10413.364841434501</c:v>
                </c:pt>
                <c:pt idx="14735">
                  <c:v>-10190.070827183001</c:v>
                </c:pt>
                <c:pt idx="14736">
                  <c:v>-9989.9998700290507</c:v>
                </c:pt>
                <c:pt idx="14737">
                  <c:v>-9777.1057045347206</c:v>
                </c:pt>
                <c:pt idx="14738">
                  <c:v>-9546.4548432540305</c:v>
                </c:pt>
                <c:pt idx="14739">
                  <c:v>-9322.0957682711305</c:v>
                </c:pt>
                <c:pt idx="14740">
                  <c:v>-9102.8334338628592</c:v>
                </c:pt>
                <c:pt idx="14741">
                  <c:v>-8864.8024320415207</c:v>
                </c:pt>
                <c:pt idx="14742">
                  <c:v>-8599.2827870953897</c:v>
                </c:pt>
                <c:pt idx="14743">
                  <c:v>-8349.2675796665008</c:v>
                </c:pt>
                <c:pt idx="14744">
                  <c:v>-8149.00348801367</c:v>
                </c:pt>
                <c:pt idx="14745">
                  <c:v>-7959.84379859413</c:v>
                </c:pt>
                <c:pt idx="14746">
                  <c:v>-7751.6967239857204</c:v>
                </c:pt>
                <c:pt idx="14747">
                  <c:v>-7513.7854642166303</c:v>
                </c:pt>
                <c:pt idx="14748">
                  <c:v>-7269.7021703052797</c:v>
                </c:pt>
                <c:pt idx="14749">
                  <c:v>-7032.8805782996697</c:v>
                </c:pt>
                <c:pt idx="14750">
                  <c:v>-6803.2520692181397</c:v>
                </c:pt>
                <c:pt idx="14751">
                  <c:v>-6587.0186642782301</c:v>
                </c:pt>
                <c:pt idx="14752">
                  <c:v>-6387.5114749601598</c:v>
                </c:pt>
                <c:pt idx="14753">
                  <c:v>-6199.3943618236599</c:v>
                </c:pt>
                <c:pt idx="14754">
                  <c:v>-6042.9918535243596</c:v>
                </c:pt>
                <c:pt idx="14755">
                  <c:v>-5902.16771019118</c:v>
                </c:pt>
                <c:pt idx="14756">
                  <c:v>-5746.4526037487203</c:v>
                </c:pt>
                <c:pt idx="14757">
                  <c:v>-5549.4105598136202</c:v>
                </c:pt>
                <c:pt idx="14758">
                  <c:v>-5336.8699586173598</c:v>
                </c:pt>
                <c:pt idx="14759">
                  <c:v>-5160.2579952030201</c:v>
                </c:pt>
                <c:pt idx="14760">
                  <c:v>-4995.4202358902203</c:v>
                </c:pt>
                <c:pt idx="14761">
                  <c:v>-4849.7813431901805</c:v>
                </c:pt>
                <c:pt idx="14762">
                  <c:v>-4709.5840230994399</c:v>
                </c:pt>
                <c:pt idx="14763">
                  <c:v>-4559.7598480811102</c:v>
                </c:pt>
                <c:pt idx="14764">
                  <c:v>-4406.07931290136</c:v>
                </c:pt>
                <c:pt idx="14765">
                  <c:v>-4244.1878571684801</c:v>
                </c:pt>
                <c:pt idx="14766">
                  <c:v>-4095.7638424798402</c:v>
                </c:pt>
                <c:pt idx="14767">
                  <c:v>-3966.9390474276902</c:v>
                </c:pt>
                <c:pt idx="14768">
                  <c:v>-3828.2579976247298</c:v>
                </c:pt>
                <c:pt idx="14769">
                  <c:v>-3688.7785009263398</c:v>
                </c:pt>
                <c:pt idx="14770">
                  <c:v>-3575.3711633400499</c:v>
                </c:pt>
                <c:pt idx="14771">
                  <c:v>-3482.9135094386402</c:v>
                </c:pt>
                <c:pt idx="14772">
                  <c:v>-3379.3109871728402</c:v>
                </c:pt>
                <c:pt idx="14773">
                  <c:v>-3247.0340419968902</c:v>
                </c:pt>
                <c:pt idx="14774">
                  <c:v>-3106.6974186751499</c:v>
                </c:pt>
                <c:pt idx="14775">
                  <c:v>-2973.2818383276999</c:v>
                </c:pt>
                <c:pt idx="14776">
                  <c:v>-2859.1269668028699</c:v>
                </c:pt>
                <c:pt idx="14777">
                  <c:v>-2756.1518734297301</c:v>
                </c:pt>
                <c:pt idx="14778">
                  <c:v>-2636.9874501484301</c:v>
                </c:pt>
                <c:pt idx="14779">
                  <c:v>-2472.7320875558598</c:v>
                </c:pt>
                <c:pt idx="14780">
                  <c:v>-2299.1064788904901</c:v>
                </c:pt>
                <c:pt idx="14781">
                  <c:v>-2164.6264756556898</c:v>
                </c:pt>
                <c:pt idx="14782">
                  <c:v>-2043.0227202936601</c:v>
                </c:pt>
                <c:pt idx="14783">
                  <c:v>-1886.22424814754</c:v>
                </c:pt>
                <c:pt idx="14784">
                  <c:v>-1683.3820880537601</c:v>
                </c:pt>
                <c:pt idx="14785">
                  <c:v>-1491.9056362833601</c:v>
                </c:pt>
                <c:pt idx="14786">
                  <c:v>-1342.4229175298501</c:v>
                </c:pt>
                <c:pt idx="14787">
                  <c:v>-1213.7367404270601</c:v>
                </c:pt>
                <c:pt idx="14788">
                  <c:v>-1020.03751766648</c:v>
                </c:pt>
                <c:pt idx="14789">
                  <c:v>-766.90746091015603</c:v>
                </c:pt>
                <c:pt idx="14790">
                  <c:v>-526.53567628892802</c:v>
                </c:pt>
                <c:pt idx="14791">
                  <c:v>-315.11092676564999</c:v>
                </c:pt>
                <c:pt idx="14792">
                  <c:v>-119.958009013653</c:v>
                </c:pt>
                <c:pt idx="14793">
                  <c:v>86.180291289643407</c:v>
                </c:pt>
                <c:pt idx="14794">
                  <c:v>288.64209191101799</c:v>
                </c:pt>
                <c:pt idx="14795">
                  <c:v>509.26430932560601</c:v>
                </c:pt>
                <c:pt idx="14796">
                  <c:v>770.641753680639</c:v>
                </c:pt>
                <c:pt idx="14797">
                  <c:v>1051.23820858984</c:v>
                </c:pt>
                <c:pt idx="14798">
                  <c:v>1325.67104573045</c:v>
                </c:pt>
                <c:pt idx="14799">
                  <c:v>1568.78939059099</c:v>
                </c:pt>
                <c:pt idx="14800">
                  <c:v>1807.5207846272799</c:v>
                </c:pt>
                <c:pt idx="14801">
                  <c:v>2073.8406301795499</c:v>
                </c:pt>
                <c:pt idx="14802">
                  <c:v>2410.192956244</c:v>
                </c:pt>
                <c:pt idx="14803">
                  <c:v>2756.3117029130799</c:v>
                </c:pt>
                <c:pt idx="14804">
                  <c:v>3049.93024485451</c:v>
                </c:pt>
                <c:pt idx="14805">
                  <c:v>3364.8286893037898</c:v>
                </c:pt>
                <c:pt idx="14806">
                  <c:v>3679.6724329221001</c:v>
                </c:pt>
                <c:pt idx="14807">
                  <c:v>3983.2557414344801</c:v>
                </c:pt>
                <c:pt idx="14808">
                  <c:v>4296.5439730445496</c:v>
                </c:pt>
                <c:pt idx="14809">
                  <c:v>4588.1961625368604</c:v>
                </c:pt>
                <c:pt idx="14810">
                  <c:v>4906.0933350143196</c:v>
                </c:pt>
                <c:pt idx="14811">
                  <c:v>5270.55400674259</c:v>
                </c:pt>
                <c:pt idx="14812">
                  <c:v>5627.6529608174096</c:v>
                </c:pt>
                <c:pt idx="14813">
                  <c:v>5991.1353337617602</c:v>
                </c:pt>
                <c:pt idx="14814">
                  <c:v>6344.0284458167798</c:v>
                </c:pt>
                <c:pt idx="14815">
                  <c:v>6677.41722228864</c:v>
                </c:pt>
                <c:pt idx="14816">
                  <c:v>7011.3322129496</c:v>
                </c:pt>
                <c:pt idx="14817">
                  <c:v>7386.9297148273499</c:v>
                </c:pt>
                <c:pt idx="14818">
                  <c:v>7797.2594602744703</c:v>
                </c:pt>
                <c:pt idx="14819">
                  <c:v>8187.6760640355797</c:v>
                </c:pt>
                <c:pt idx="14820">
                  <c:v>8527.4103687318402</c:v>
                </c:pt>
                <c:pt idx="14821">
                  <c:v>8845.6396822293591</c:v>
                </c:pt>
                <c:pt idx="14822">
                  <c:v>9170.1067318002897</c:v>
                </c:pt>
                <c:pt idx="14823">
                  <c:v>9475.4053494234704</c:v>
                </c:pt>
                <c:pt idx="14824">
                  <c:v>9788.3268576226401</c:v>
                </c:pt>
                <c:pt idx="14825">
                  <c:v>10130.6017445622</c:v>
                </c:pt>
                <c:pt idx="14826">
                  <c:v>10490.730138983699</c:v>
                </c:pt>
                <c:pt idx="14827">
                  <c:v>10848.479207914999</c:v>
                </c:pt>
                <c:pt idx="14828">
                  <c:v>11183.449282719301</c:v>
                </c:pt>
                <c:pt idx="14829">
                  <c:v>11497.7985364253</c:v>
                </c:pt>
                <c:pt idx="14830">
                  <c:v>11828.587406713301</c:v>
                </c:pt>
                <c:pt idx="14831">
                  <c:v>12183.397564233701</c:v>
                </c:pt>
                <c:pt idx="14832">
                  <c:v>12481.878630924801</c:v>
                </c:pt>
                <c:pt idx="14833">
                  <c:v>12711.512790377599</c:v>
                </c:pt>
                <c:pt idx="14834">
                  <c:v>12948.3526797828</c:v>
                </c:pt>
                <c:pt idx="14835">
                  <c:v>13211.677151255701</c:v>
                </c:pt>
                <c:pt idx="14836">
                  <c:v>13492.4883067385</c:v>
                </c:pt>
                <c:pt idx="14837">
                  <c:v>13729.682380407399</c:v>
                </c:pt>
                <c:pt idx="14838">
                  <c:v>13902.777765189699</c:v>
                </c:pt>
                <c:pt idx="14839">
                  <c:v>14055.7836834523</c:v>
                </c:pt>
                <c:pt idx="14840">
                  <c:v>14238.595549482299</c:v>
                </c:pt>
                <c:pt idx="14841">
                  <c:v>14431.7005521842</c:v>
                </c:pt>
                <c:pt idx="14842">
                  <c:v>14601.092801331601</c:v>
                </c:pt>
                <c:pt idx="14843">
                  <c:v>14732.3170967932</c:v>
                </c:pt>
                <c:pt idx="14844">
                  <c:v>14830.506981116599</c:v>
                </c:pt>
                <c:pt idx="14845">
                  <c:v>14915.6027581816</c:v>
                </c:pt>
                <c:pt idx="14846">
                  <c:v>14983.658291908299</c:v>
                </c:pt>
                <c:pt idx="14847">
                  <c:v>15038.242983590801</c:v>
                </c:pt>
                <c:pt idx="14848">
                  <c:v>15079.284379238799</c:v>
                </c:pt>
                <c:pt idx="14849">
                  <c:v>15102.1261850472</c:v>
                </c:pt>
                <c:pt idx="14850">
                  <c:v>15114.4525944913</c:v>
                </c:pt>
                <c:pt idx="14851">
                  <c:v>15102.0965373299</c:v>
                </c:pt>
                <c:pt idx="14852">
                  <c:v>15042.151813542399</c:v>
                </c:pt>
                <c:pt idx="14853">
                  <c:v>14940.9153498286</c:v>
                </c:pt>
                <c:pt idx="14854">
                  <c:v>14783.980102985601</c:v>
                </c:pt>
                <c:pt idx="14855">
                  <c:v>14626.2142940827</c:v>
                </c:pt>
                <c:pt idx="14856">
                  <c:v>14496.3870211085</c:v>
                </c:pt>
                <c:pt idx="14857">
                  <c:v>14340.2144544325</c:v>
                </c:pt>
                <c:pt idx="14858">
                  <c:v>14192.938941092099</c:v>
                </c:pt>
                <c:pt idx="14859">
                  <c:v>14026.189381103301</c:v>
                </c:pt>
                <c:pt idx="14860">
                  <c:v>13792.76912008</c:v>
                </c:pt>
                <c:pt idx="14861">
                  <c:v>13498.3534877524</c:v>
                </c:pt>
                <c:pt idx="14862">
                  <c:v>13184.496051750501</c:v>
                </c:pt>
                <c:pt idx="14863">
                  <c:v>12887.2295987666</c:v>
                </c:pt>
                <c:pt idx="14864">
                  <c:v>12571.2092377643</c:v>
                </c:pt>
                <c:pt idx="14865">
                  <c:v>12255.0775066118</c:v>
                </c:pt>
                <c:pt idx="14866">
                  <c:v>11951.095527786199</c:v>
                </c:pt>
                <c:pt idx="14867">
                  <c:v>11630.6445346932</c:v>
                </c:pt>
                <c:pt idx="14868">
                  <c:v>11281.6471786108</c:v>
                </c:pt>
                <c:pt idx="14869">
                  <c:v>10889.928369838</c:v>
                </c:pt>
                <c:pt idx="14870">
                  <c:v>10476.0472025157</c:v>
                </c:pt>
                <c:pt idx="14871">
                  <c:v>10063.251839042699</c:v>
                </c:pt>
                <c:pt idx="14872">
                  <c:v>9607.9683988541001</c:v>
                </c:pt>
                <c:pt idx="14873">
                  <c:v>9107.0866420767707</c:v>
                </c:pt>
                <c:pt idx="14874">
                  <c:v>8546.1093872898491</c:v>
                </c:pt>
                <c:pt idx="14875">
                  <c:v>7964.2661070059903</c:v>
                </c:pt>
                <c:pt idx="14876">
                  <c:v>7506.2953024312501</c:v>
                </c:pt>
                <c:pt idx="14877">
                  <c:v>7147.5536938792102</c:v>
                </c:pt>
                <c:pt idx="14878">
                  <c:v>6751.2973537246098</c:v>
                </c:pt>
                <c:pt idx="14879">
                  <c:v>6303.6652559987897</c:v>
                </c:pt>
                <c:pt idx="14880">
                  <c:v>5820.28389061493</c:v>
                </c:pt>
                <c:pt idx="14881">
                  <c:v>5319.5135397126796</c:v>
                </c:pt>
                <c:pt idx="14882">
                  <c:v>4831.1198073197402</c:v>
                </c:pt>
                <c:pt idx="14883">
                  <c:v>4363.7326703769904</c:v>
                </c:pt>
                <c:pt idx="14884">
                  <c:v>3859.1057818416898</c:v>
                </c:pt>
                <c:pt idx="14885">
                  <c:v>3308.4832144698798</c:v>
                </c:pt>
                <c:pt idx="14886">
                  <c:v>2766.3891531970698</c:v>
                </c:pt>
                <c:pt idx="14887">
                  <c:v>2199.7383326009099</c:v>
                </c:pt>
                <c:pt idx="14888">
                  <c:v>1682.12402260164</c:v>
                </c:pt>
                <c:pt idx="14889">
                  <c:v>1237.14031260452</c:v>
                </c:pt>
                <c:pt idx="14890">
                  <c:v>785.82408698797599</c:v>
                </c:pt>
                <c:pt idx="14891">
                  <c:v>258.36422710115801</c:v>
                </c:pt>
                <c:pt idx="14892">
                  <c:v>-217.47246810195699</c:v>
                </c:pt>
                <c:pt idx="14893">
                  <c:v>-576.745748389553</c:v>
                </c:pt>
                <c:pt idx="14894">
                  <c:v>-960.70110834548996</c:v>
                </c:pt>
                <c:pt idx="14895">
                  <c:v>-1324.56361427448</c:v>
                </c:pt>
                <c:pt idx="14896">
                  <c:v>-1709.0020759515</c:v>
                </c:pt>
                <c:pt idx="14897">
                  <c:v>-2133.0019124802998</c:v>
                </c:pt>
                <c:pt idx="14898">
                  <c:v>-2542.9182531480501</c:v>
                </c:pt>
                <c:pt idx="14899">
                  <c:v>-2924.9612390852499</c:v>
                </c:pt>
                <c:pt idx="14900">
                  <c:v>-3286.2476869387201</c:v>
                </c:pt>
                <c:pt idx="14901">
                  <c:v>-3634.9199833394</c:v>
                </c:pt>
                <c:pt idx="14902">
                  <c:v>-3937.2633306061998</c:v>
                </c:pt>
                <c:pt idx="14903">
                  <c:v>-4215.9367010531096</c:v>
                </c:pt>
                <c:pt idx="14904">
                  <c:v>-4493.1287744500496</c:v>
                </c:pt>
                <c:pt idx="14905">
                  <c:v>-4752.6089529890896</c:v>
                </c:pt>
                <c:pt idx="14906">
                  <c:v>-5007.4023478274303</c:v>
                </c:pt>
                <c:pt idx="14907">
                  <c:v>-5231.2736369711201</c:v>
                </c:pt>
                <c:pt idx="14908">
                  <c:v>-5414.4202024657698</c:v>
                </c:pt>
                <c:pt idx="14909">
                  <c:v>-5594.5025640376098</c:v>
                </c:pt>
                <c:pt idx="14910">
                  <c:v>-5750.6832740121499</c:v>
                </c:pt>
                <c:pt idx="14911">
                  <c:v>-5875.53855992628</c:v>
                </c:pt>
                <c:pt idx="14912">
                  <c:v>-5991.9615149881201</c:v>
                </c:pt>
                <c:pt idx="14913">
                  <c:v>-6114.3571476156003</c:v>
                </c:pt>
                <c:pt idx="14914">
                  <c:v>-6213.7770572694099</c:v>
                </c:pt>
                <c:pt idx="14915">
                  <c:v>-6269.69451390622</c:v>
                </c:pt>
                <c:pt idx="14916">
                  <c:v>-6305.0959645918902</c:v>
                </c:pt>
                <c:pt idx="14917">
                  <c:v>-6302.1136401418398</c:v>
                </c:pt>
                <c:pt idx="14918">
                  <c:v>-6258.3899367806198</c:v>
                </c:pt>
                <c:pt idx="14919">
                  <c:v>-6206.7057398618099</c:v>
                </c:pt>
                <c:pt idx="14920">
                  <c:v>-6154.9978170607201</c:v>
                </c:pt>
                <c:pt idx="14921">
                  <c:v>-6145.8015448939204</c:v>
                </c:pt>
                <c:pt idx="14922">
                  <c:v>-6138.3003680407501</c:v>
                </c:pt>
                <c:pt idx="14923">
                  <c:v>-6067.9394494870403</c:v>
                </c:pt>
                <c:pt idx="14924">
                  <c:v>-5973.6755720702104</c:v>
                </c:pt>
                <c:pt idx="14925">
                  <c:v>-5868.8270457915896</c:v>
                </c:pt>
                <c:pt idx="14926">
                  <c:v>-5723.2880480884796</c:v>
                </c:pt>
                <c:pt idx="14927">
                  <c:v>-5529.4172196924801</c:v>
                </c:pt>
                <c:pt idx="14928">
                  <c:v>-5321.9180381443302</c:v>
                </c:pt>
                <c:pt idx="14929">
                  <c:v>-5133.9799767594504</c:v>
                </c:pt>
                <c:pt idx="14930">
                  <c:v>-4955.4770498507296</c:v>
                </c:pt>
                <c:pt idx="14931">
                  <c:v>-4745.2463053492002</c:v>
                </c:pt>
                <c:pt idx="14932">
                  <c:v>-4510.1675034256796</c:v>
                </c:pt>
                <c:pt idx="14933">
                  <c:v>-4254.05271640517</c:v>
                </c:pt>
                <c:pt idx="14934">
                  <c:v>-3993.8172755842102</c:v>
                </c:pt>
                <c:pt idx="14935">
                  <c:v>-3738.6194586881502</c:v>
                </c:pt>
                <c:pt idx="14936">
                  <c:v>-3499.5905877771802</c:v>
                </c:pt>
                <c:pt idx="14937">
                  <c:v>-3255.0702136790601</c:v>
                </c:pt>
                <c:pt idx="14938">
                  <c:v>-2983.2941901521299</c:v>
                </c:pt>
                <c:pt idx="14939">
                  <c:v>-2698.4917764281599</c:v>
                </c:pt>
                <c:pt idx="14940">
                  <c:v>-2440.7822774837</c:v>
                </c:pt>
                <c:pt idx="14941">
                  <c:v>-2188.9793315890702</c:v>
                </c:pt>
                <c:pt idx="14942">
                  <c:v>-1900.0428872846901</c:v>
                </c:pt>
                <c:pt idx="14943">
                  <c:v>-1613.8693685560299</c:v>
                </c:pt>
                <c:pt idx="14944">
                  <c:v>-1312.0831121736101</c:v>
                </c:pt>
                <c:pt idx="14945">
                  <c:v>-1006.31650893216</c:v>
                </c:pt>
                <c:pt idx="14946">
                  <c:v>-729.41442256589096</c:v>
                </c:pt>
                <c:pt idx="14947">
                  <c:v>-444.66911197704599</c:v>
                </c:pt>
                <c:pt idx="14948">
                  <c:v>-140.91295991895799</c:v>
                </c:pt>
                <c:pt idx="14949">
                  <c:v>162.18864178195199</c:v>
                </c:pt>
                <c:pt idx="14950">
                  <c:v>458.45037706536101</c:v>
                </c:pt>
                <c:pt idx="14951">
                  <c:v>741.30086713356798</c:v>
                </c:pt>
                <c:pt idx="14952">
                  <c:v>1008.01266702856</c:v>
                </c:pt>
                <c:pt idx="14953">
                  <c:v>1256.76884640002</c:v>
                </c:pt>
                <c:pt idx="14954">
                  <c:v>1464.46772394197</c:v>
                </c:pt>
                <c:pt idx="14955">
                  <c:v>1666.25918408554</c:v>
                </c:pt>
                <c:pt idx="14956">
                  <c:v>1889.92237694092</c:v>
                </c:pt>
                <c:pt idx="14957">
                  <c:v>2107.46175031127</c:v>
                </c:pt>
                <c:pt idx="14958">
                  <c:v>2303.78751460074</c:v>
                </c:pt>
                <c:pt idx="14959">
                  <c:v>2456.1150015263001</c:v>
                </c:pt>
                <c:pt idx="14960">
                  <c:v>2601.9467629432902</c:v>
                </c:pt>
                <c:pt idx="14961">
                  <c:v>2800.0234900535702</c:v>
                </c:pt>
                <c:pt idx="14962">
                  <c:v>3063.4612504812599</c:v>
                </c:pt>
                <c:pt idx="14963">
                  <c:v>3323.4356895638198</c:v>
                </c:pt>
                <c:pt idx="14964">
                  <c:v>3503.3525197737799</c:v>
                </c:pt>
                <c:pt idx="14965">
                  <c:v>3603.80590818989</c:v>
                </c:pt>
                <c:pt idx="14966">
                  <c:v>3646.52081598524</c:v>
                </c:pt>
                <c:pt idx="14967">
                  <c:v>3692.3484677184101</c:v>
                </c:pt>
                <c:pt idx="14968">
                  <c:v>3751.9100247994102</c:v>
                </c:pt>
                <c:pt idx="14969">
                  <c:v>3797.7877158906699</c:v>
                </c:pt>
                <c:pt idx="14970">
                  <c:v>3863.79858585496</c:v>
                </c:pt>
                <c:pt idx="14971">
                  <c:v>3936.7580911485102</c:v>
                </c:pt>
                <c:pt idx="14972">
                  <c:v>3972.7215561698299</c:v>
                </c:pt>
                <c:pt idx="14973">
                  <c:v>3997.7775463655898</c:v>
                </c:pt>
                <c:pt idx="14974">
                  <c:v>3974.79679745566</c:v>
                </c:pt>
                <c:pt idx="14975">
                  <c:v>3930.7951754200999</c:v>
                </c:pt>
                <c:pt idx="14976">
                  <c:v>3945.3790576896599</c:v>
                </c:pt>
                <c:pt idx="14977">
                  <c:v>3978.0095660156398</c:v>
                </c:pt>
                <c:pt idx="14978">
                  <c:v>4013.3460249550599</c:v>
                </c:pt>
                <c:pt idx="14979">
                  <c:v>4030.1565209906398</c:v>
                </c:pt>
                <c:pt idx="14980">
                  <c:v>3979.171847354</c:v>
                </c:pt>
                <c:pt idx="14981">
                  <c:v>3894.60066338557</c:v>
                </c:pt>
                <c:pt idx="14982">
                  <c:v>3825.76313917068</c:v>
                </c:pt>
                <c:pt idx="14983">
                  <c:v>3766.7271823482602</c:v>
                </c:pt>
                <c:pt idx="14984">
                  <c:v>3658.9544732167101</c:v>
                </c:pt>
                <c:pt idx="14985">
                  <c:v>3535.7075955845999</c:v>
                </c:pt>
                <c:pt idx="14986">
                  <c:v>3448.98874435677</c:v>
                </c:pt>
                <c:pt idx="14987">
                  <c:v>3370.1492897288899</c:v>
                </c:pt>
                <c:pt idx="14988">
                  <c:v>3282.18351095047</c:v>
                </c:pt>
                <c:pt idx="14989">
                  <c:v>3150.79341517377</c:v>
                </c:pt>
                <c:pt idx="14990">
                  <c:v>3005.0722181692299</c:v>
                </c:pt>
                <c:pt idx="14991">
                  <c:v>2891.9059571729099</c:v>
                </c:pt>
                <c:pt idx="14992">
                  <c:v>2791.3605709949402</c:v>
                </c:pt>
                <c:pt idx="14993">
                  <c:v>2681.7414884565901</c:v>
                </c:pt>
                <c:pt idx="14994">
                  <c:v>2555.4982683746198</c:v>
                </c:pt>
                <c:pt idx="14995">
                  <c:v>2384.9013620134101</c:v>
                </c:pt>
                <c:pt idx="14996">
                  <c:v>2229.6339525735698</c:v>
                </c:pt>
                <c:pt idx="14997">
                  <c:v>2136.3949863334201</c:v>
                </c:pt>
                <c:pt idx="14998">
                  <c:v>2043.9862220508701</c:v>
                </c:pt>
                <c:pt idx="14999">
                  <c:v>1925.01114240726</c:v>
                </c:pt>
                <c:pt idx="15000">
                  <c:v>1801.91434035064</c:v>
                </c:pt>
                <c:pt idx="15001">
                  <c:v>1692.6371012345401</c:v>
                </c:pt>
                <c:pt idx="15002">
                  <c:v>1572.5030227019199</c:v>
                </c:pt>
                <c:pt idx="15003">
                  <c:v>1462.35131592483</c:v>
                </c:pt>
                <c:pt idx="15004">
                  <c:v>1347.0589843144401</c:v>
                </c:pt>
                <c:pt idx="15005">
                  <c:v>1210.43829091424</c:v>
                </c:pt>
                <c:pt idx="15006">
                  <c:v>1069.5937785175299</c:v>
                </c:pt>
                <c:pt idx="15007">
                  <c:v>949.17053719826299</c:v>
                </c:pt>
                <c:pt idx="15008">
                  <c:v>847.33202294428804</c:v>
                </c:pt>
                <c:pt idx="15009">
                  <c:v>745.47260587111396</c:v>
                </c:pt>
                <c:pt idx="15010">
                  <c:v>683.64897173491795</c:v>
                </c:pt>
                <c:pt idx="15011">
                  <c:v>664.32586648725601</c:v>
                </c:pt>
                <c:pt idx="15012">
                  <c:v>669.56230586310005</c:v>
                </c:pt>
                <c:pt idx="15013">
                  <c:v>707.12089859073706</c:v>
                </c:pt>
                <c:pt idx="15014">
                  <c:v>646.37504346898197</c:v>
                </c:pt>
                <c:pt idx="15015">
                  <c:v>478.47562934835997</c:v>
                </c:pt>
                <c:pt idx="15016">
                  <c:v>350.52541804378399</c:v>
                </c:pt>
                <c:pt idx="15017">
                  <c:v>262.84358671964401</c:v>
                </c:pt>
                <c:pt idx="15018">
                  <c:v>230.612974957196</c:v>
                </c:pt>
                <c:pt idx="15019">
                  <c:v>248.294212603689</c:v>
                </c:pt>
                <c:pt idx="15020">
                  <c:v>274.82415048789301</c:v>
                </c:pt>
                <c:pt idx="15021">
                  <c:v>323.61418189489001</c:v>
                </c:pt>
                <c:pt idx="15022">
                  <c:v>366.676263266832</c:v>
                </c:pt>
                <c:pt idx="15023">
                  <c:v>366.14411127045298</c:v>
                </c:pt>
                <c:pt idx="15024">
                  <c:v>351.423121035485</c:v>
                </c:pt>
                <c:pt idx="15025">
                  <c:v>361.25564482280402</c:v>
                </c:pt>
                <c:pt idx="15026">
                  <c:v>404.327196400216</c:v>
                </c:pt>
                <c:pt idx="15027">
                  <c:v>466.008279473154</c:v>
                </c:pt>
                <c:pt idx="15028">
                  <c:v>538.41625500579403</c:v>
                </c:pt>
                <c:pt idx="15029">
                  <c:v>624.61326645114104</c:v>
                </c:pt>
                <c:pt idx="15030">
                  <c:v>691.32872908307002</c:v>
                </c:pt>
                <c:pt idx="15031">
                  <c:v>726.25273633602797</c:v>
                </c:pt>
                <c:pt idx="15032">
                  <c:v>760.545106468065</c:v>
                </c:pt>
                <c:pt idx="15033">
                  <c:v>792.10641543797203</c:v>
                </c:pt>
                <c:pt idx="15034">
                  <c:v>851.65514302336499</c:v>
                </c:pt>
                <c:pt idx="15035">
                  <c:v>947.47456849728405</c:v>
                </c:pt>
                <c:pt idx="15036">
                  <c:v>1043.2942280311399</c:v>
                </c:pt>
                <c:pt idx="15037">
                  <c:v>1127.19757558382</c:v>
                </c:pt>
                <c:pt idx="15038">
                  <c:v>1182.49678348371</c:v>
                </c:pt>
                <c:pt idx="15039">
                  <c:v>1216.30890098638</c:v>
                </c:pt>
                <c:pt idx="15040">
                  <c:v>1317.2015405659299</c:v>
                </c:pt>
                <c:pt idx="15041">
                  <c:v>1436.8163551636801</c:v>
                </c:pt>
                <c:pt idx="15042">
                  <c:v>1512.72810522952</c:v>
                </c:pt>
                <c:pt idx="15043">
                  <c:v>1615.58939787188</c:v>
                </c:pt>
                <c:pt idx="15044">
                  <c:v>1719.0639151084699</c:v>
                </c:pt>
                <c:pt idx="15045">
                  <c:v>1772.02355657573</c:v>
                </c:pt>
                <c:pt idx="15046">
                  <c:v>1790.2834638219799</c:v>
                </c:pt>
                <c:pt idx="15047">
                  <c:v>1833.8935544476799</c:v>
                </c:pt>
                <c:pt idx="15048">
                  <c:v>1904.9410592407601</c:v>
                </c:pt>
                <c:pt idx="15049">
                  <c:v>2005.8448885913899</c:v>
                </c:pt>
                <c:pt idx="15050">
                  <c:v>2113.9780783921801</c:v>
                </c:pt>
                <c:pt idx="15051">
                  <c:v>2157.3345284116499</c:v>
                </c:pt>
                <c:pt idx="15052">
                  <c:v>2134.44775557</c:v>
                </c:pt>
                <c:pt idx="15053">
                  <c:v>2117.1357632274699</c:v>
                </c:pt>
                <c:pt idx="15054">
                  <c:v>2124.8824068591798</c:v>
                </c:pt>
                <c:pt idx="15055">
                  <c:v>2171.9564074754098</c:v>
                </c:pt>
                <c:pt idx="15056">
                  <c:v>2268.7182800435999</c:v>
                </c:pt>
                <c:pt idx="15057">
                  <c:v>2370.6523242353101</c:v>
                </c:pt>
                <c:pt idx="15058">
                  <c:v>2443.1887902632502</c:v>
                </c:pt>
                <c:pt idx="15059">
                  <c:v>2444.8276886656499</c:v>
                </c:pt>
                <c:pt idx="15060">
                  <c:v>2415.1133942235501</c:v>
                </c:pt>
                <c:pt idx="15061">
                  <c:v>2409.1906665544402</c:v>
                </c:pt>
                <c:pt idx="15062">
                  <c:v>2429.6471022558899</c:v>
                </c:pt>
                <c:pt idx="15063">
                  <c:v>2434.2644132393798</c:v>
                </c:pt>
                <c:pt idx="15064">
                  <c:v>2424.2398207741498</c:v>
                </c:pt>
                <c:pt idx="15065">
                  <c:v>2458.7456648921998</c:v>
                </c:pt>
                <c:pt idx="15066">
                  <c:v>2516.7896981072699</c:v>
                </c:pt>
                <c:pt idx="15067">
                  <c:v>2494.15324087824</c:v>
                </c:pt>
                <c:pt idx="15068">
                  <c:v>2389.1326954108499</c:v>
                </c:pt>
                <c:pt idx="15069">
                  <c:v>2295.14688074588</c:v>
                </c:pt>
                <c:pt idx="15070">
                  <c:v>2237.2976801049999</c:v>
                </c:pt>
                <c:pt idx="15071">
                  <c:v>2222.8199813077099</c:v>
                </c:pt>
                <c:pt idx="15072">
                  <c:v>2213.9426774378899</c:v>
                </c:pt>
                <c:pt idx="15073">
                  <c:v>2217.8515788224199</c:v>
                </c:pt>
                <c:pt idx="15074">
                  <c:v>2234.6129168567199</c:v>
                </c:pt>
                <c:pt idx="15075">
                  <c:v>2220.77734014002</c:v>
                </c:pt>
                <c:pt idx="15076">
                  <c:v>2167.0069459193301</c:v>
                </c:pt>
                <c:pt idx="15077">
                  <c:v>2091.3745629776099</c:v>
                </c:pt>
                <c:pt idx="15078">
                  <c:v>2021.6248595488901</c:v>
                </c:pt>
                <c:pt idx="15079">
                  <c:v>1960.32963064719</c:v>
                </c:pt>
                <c:pt idx="15080">
                  <c:v>1879.18001576037</c:v>
                </c:pt>
                <c:pt idx="15081">
                  <c:v>1803.96930368428</c:v>
                </c:pt>
                <c:pt idx="15082">
                  <c:v>1756.45332688394</c:v>
                </c:pt>
                <c:pt idx="15083">
                  <c:v>1713.6417051517101</c:v>
                </c:pt>
                <c:pt idx="15084">
                  <c:v>1651.36050006868</c:v>
                </c:pt>
                <c:pt idx="15085">
                  <c:v>1553.98077979394</c:v>
                </c:pt>
                <c:pt idx="15086">
                  <c:v>1428.6214149170601</c:v>
                </c:pt>
                <c:pt idx="15087">
                  <c:v>1302.7337945404499</c:v>
                </c:pt>
                <c:pt idx="15088">
                  <c:v>1174.3828321081601</c:v>
                </c:pt>
                <c:pt idx="15089">
                  <c:v>1103.9413141124601</c:v>
                </c:pt>
                <c:pt idx="15090">
                  <c:v>1094.6329950362399</c:v>
                </c:pt>
                <c:pt idx="15091">
                  <c:v>1082.14651810905</c:v>
                </c:pt>
                <c:pt idx="15092">
                  <c:v>1031.29658777083</c:v>
                </c:pt>
                <c:pt idx="15093">
                  <c:v>933.35055941885298</c:v>
                </c:pt>
                <c:pt idx="15094">
                  <c:v>836.78946382130505</c:v>
                </c:pt>
                <c:pt idx="15095">
                  <c:v>759.36609062726302</c:v>
                </c:pt>
                <c:pt idx="15096">
                  <c:v>700.03724233690104</c:v>
                </c:pt>
                <c:pt idx="15097">
                  <c:v>655.65172055384198</c:v>
                </c:pt>
                <c:pt idx="15098">
                  <c:v>610.70782395792696</c:v>
                </c:pt>
                <c:pt idx="15099">
                  <c:v>562.25692681980195</c:v>
                </c:pt>
                <c:pt idx="15100">
                  <c:v>471.80399698833003</c:v>
                </c:pt>
                <c:pt idx="15101">
                  <c:v>379.34396153661999</c:v>
                </c:pt>
                <c:pt idx="15102">
                  <c:v>332.57027518928101</c:v>
                </c:pt>
                <c:pt idx="15103">
                  <c:v>289.05789196792199</c:v>
                </c:pt>
                <c:pt idx="15104">
                  <c:v>277.95032295773501</c:v>
                </c:pt>
                <c:pt idx="15105">
                  <c:v>277.11331462614697</c:v>
                </c:pt>
                <c:pt idx="15106">
                  <c:v>249.015452452277</c:v>
                </c:pt>
                <c:pt idx="15107">
                  <c:v>222.52702562498999</c:v>
                </c:pt>
                <c:pt idx="15108">
                  <c:v>213.63959446369299</c:v>
                </c:pt>
                <c:pt idx="15109">
                  <c:v>245.612432694126</c:v>
                </c:pt>
                <c:pt idx="15110">
                  <c:v>318.01628756561598</c:v>
                </c:pt>
                <c:pt idx="15111">
                  <c:v>338.36560996908401</c:v>
                </c:pt>
                <c:pt idx="15112">
                  <c:v>325.19489893426697</c:v>
                </c:pt>
                <c:pt idx="15113">
                  <c:v>355.26160179051999</c:v>
                </c:pt>
                <c:pt idx="15114">
                  <c:v>399.76497012257403</c:v>
                </c:pt>
                <c:pt idx="15115">
                  <c:v>437.98478133610001</c:v>
                </c:pt>
                <c:pt idx="15116">
                  <c:v>471.49420645902501</c:v>
                </c:pt>
                <c:pt idx="15117">
                  <c:v>519.51984140171805</c:v>
                </c:pt>
                <c:pt idx="15118">
                  <c:v>576.79879188146299</c:v>
                </c:pt>
                <c:pt idx="15119">
                  <c:v>626.78719029095498</c:v>
                </c:pt>
                <c:pt idx="15120">
                  <c:v>671.00219551822101</c:v>
                </c:pt>
                <c:pt idx="15121">
                  <c:v>725.53972279470804</c:v>
                </c:pt>
                <c:pt idx="15122">
                  <c:v>782.08089273128803</c:v>
                </c:pt>
                <c:pt idx="15123">
                  <c:v>858.051617598446</c:v>
                </c:pt>
                <c:pt idx="15124">
                  <c:v>959.72297202147899</c:v>
                </c:pt>
                <c:pt idx="15125">
                  <c:v>1086.44420597986</c:v>
                </c:pt>
                <c:pt idx="15126">
                  <c:v>1232.6093876310399</c:v>
                </c:pt>
                <c:pt idx="15127">
                  <c:v>1348.4521434289099</c:v>
                </c:pt>
                <c:pt idx="15128">
                  <c:v>1420.2807519457799</c:v>
                </c:pt>
                <c:pt idx="15129">
                  <c:v>1459.5459233899301</c:v>
                </c:pt>
                <c:pt idx="15130">
                  <c:v>1490.08657129623</c:v>
                </c:pt>
                <c:pt idx="15131">
                  <c:v>1552.1547512791001</c:v>
                </c:pt>
                <c:pt idx="15132">
                  <c:v>1630.9489565266599</c:v>
                </c:pt>
                <c:pt idx="15133">
                  <c:v>1677.90966875147</c:v>
                </c:pt>
                <c:pt idx="15134">
                  <c:v>1695.0037862004999</c:v>
                </c:pt>
                <c:pt idx="15135">
                  <c:v>1734.67126692334</c:v>
                </c:pt>
                <c:pt idx="15136">
                  <c:v>1807.25410547874</c:v>
                </c:pt>
                <c:pt idx="15137">
                  <c:v>1909.9655590622899</c:v>
                </c:pt>
                <c:pt idx="15138">
                  <c:v>2006.1499203834301</c:v>
                </c:pt>
                <c:pt idx="15139">
                  <c:v>2065.3606021584601</c:v>
                </c:pt>
                <c:pt idx="15140">
                  <c:v>2109.0992129597198</c:v>
                </c:pt>
                <c:pt idx="15141">
                  <c:v>2137.66866380384</c:v>
                </c:pt>
                <c:pt idx="15142">
                  <c:v>2158.2554446335798</c:v>
                </c:pt>
                <c:pt idx="15143">
                  <c:v>2180.5461895977901</c:v>
                </c:pt>
                <c:pt idx="15144">
                  <c:v>2209.8529797565402</c:v>
                </c:pt>
                <c:pt idx="15145">
                  <c:v>2203.7292979011399</c:v>
                </c:pt>
                <c:pt idx="15146">
                  <c:v>2170.69084292461</c:v>
                </c:pt>
                <c:pt idx="15147">
                  <c:v>2152.7465913495298</c:v>
                </c:pt>
                <c:pt idx="15148">
                  <c:v>2109.33703229106</c:v>
                </c:pt>
                <c:pt idx="15149">
                  <c:v>2070.1292501541602</c:v>
                </c:pt>
                <c:pt idx="15150">
                  <c:v>2047.05704597665</c:v>
                </c:pt>
                <c:pt idx="15151">
                  <c:v>1994.85645380707</c:v>
                </c:pt>
                <c:pt idx="15152">
                  <c:v>1926.2673168030501</c:v>
                </c:pt>
                <c:pt idx="15153">
                  <c:v>1854.2703912695099</c:v>
                </c:pt>
                <c:pt idx="15154">
                  <c:v>1779.55050668795</c:v>
                </c:pt>
                <c:pt idx="15155">
                  <c:v>1706.04651518428</c:v>
                </c:pt>
                <c:pt idx="15156">
                  <c:v>1637.40292928146</c:v>
                </c:pt>
                <c:pt idx="15157">
                  <c:v>1563.0687992620601</c:v>
                </c:pt>
                <c:pt idx="15158">
                  <c:v>1473.75957295475</c:v>
                </c:pt>
                <c:pt idx="15159">
                  <c:v>1363.76069412167</c:v>
                </c:pt>
                <c:pt idx="15160">
                  <c:v>1218.85710351175</c:v>
                </c:pt>
                <c:pt idx="15161">
                  <c:v>1044.77093496414</c:v>
                </c:pt>
                <c:pt idx="15162">
                  <c:v>863.99090713836199</c:v>
                </c:pt>
                <c:pt idx="15163">
                  <c:v>714.27306196793097</c:v>
                </c:pt>
                <c:pt idx="15164">
                  <c:v>567.07821040013698</c:v>
                </c:pt>
                <c:pt idx="15165">
                  <c:v>392.777350270775</c:v>
                </c:pt>
                <c:pt idx="15166">
                  <c:v>224.362166637385</c:v>
                </c:pt>
                <c:pt idx="15167">
                  <c:v>35.750336281973397</c:v>
                </c:pt>
                <c:pt idx="15168">
                  <c:v>-180.573113733724</c:v>
                </c:pt>
                <c:pt idx="15169">
                  <c:v>-400.37352830232902</c:v>
                </c:pt>
                <c:pt idx="15170">
                  <c:v>-611.85926976889402</c:v>
                </c:pt>
                <c:pt idx="15171">
                  <c:v>-808.46949543847995</c:v>
                </c:pt>
                <c:pt idx="15172">
                  <c:v>-1011.6094469378399</c:v>
                </c:pt>
                <c:pt idx="15173">
                  <c:v>-1230.85856237605</c:v>
                </c:pt>
                <c:pt idx="15174">
                  <c:v>-1446.99374797057</c:v>
                </c:pt>
                <c:pt idx="15175">
                  <c:v>-1696.0686918361901</c:v>
                </c:pt>
                <c:pt idx="15176">
                  <c:v>-1970.7323777392601</c:v>
                </c:pt>
                <c:pt idx="15177">
                  <c:v>-2215.8885416463499</c:v>
                </c:pt>
                <c:pt idx="15178">
                  <c:v>-2415.3741079277502</c:v>
                </c:pt>
                <c:pt idx="15179">
                  <c:v>-2602.3340508742399</c:v>
                </c:pt>
                <c:pt idx="15180">
                  <c:v>-2823.1968492043702</c:v>
                </c:pt>
                <c:pt idx="15181">
                  <c:v>-3062.5900459229902</c:v>
                </c:pt>
                <c:pt idx="15182">
                  <c:v>-3297.4894937705799</c:v>
                </c:pt>
                <c:pt idx="15183">
                  <c:v>-3542.2485206859401</c:v>
                </c:pt>
                <c:pt idx="15184">
                  <c:v>-3807.7789825074201</c:v>
                </c:pt>
                <c:pt idx="15185">
                  <c:v>-4051.6693368306301</c:v>
                </c:pt>
                <c:pt idx="15186">
                  <c:v>-4270.1921679263496</c:v>
                </c:pt>
                <c:pt idx="15187">
                  <c:v>-4474.8409626512703</c:v>
                </c:pt>
                <c:pt idx="15188">
                  <c:v>-4667.0942178974901</c:v>
                </c:pt>
                <c:pt idx="15189">
                  <c:v>-4834.7634332839298</c:v>
                </c:pt>
                <c:pt idx="15190">
                  <c:v>-5012.9568394024</c:v>
                </c:pt>
                <c:pt idx="15191">
                  <c:v>-5211.4392959991201</c:v>
                </c:pt>
                <c:pt idx="15192">
                  <c:v>-5386.2701826299999</c:v>
                </c:pt>
                <c:pt idx="15193">
                  <c:v>-5572.1186867830202</c:v>
                </c:pt>
                <c:pt idx="15194">
                  <c:v>-5754.0715440292797</c:v>
                </c:pt>
                <c:pt idx="15195">
                  <c:v>-5890.6906818794896</c:v>
                </c:pt>
                <c:pt idx="15196">
                  <c:v>-5990.4009500407201</c:v>
                </c:pt>
                <c:pt idx="15197">
                  <c:v>-6080.22208772468</c:v>
                </c:pt>
                <c:pt idx="15198">
                  <c:v>-6191.3683695238697</c:v>
                </c:pt>
                <c:pt idx="15199">
                  <c:v>-6303.8597832325104</c:v>
                </c:pt>
                <c:pt idx="15200">
                  <c:v>-6391.3951343953104</c:v>
                </c:pt>
                <c:pt idx="15201">
                  <c:v>-6458.0837796545202</c:v>
                </c:pt>
                <c:pt idx="15202">
                  <c:v>-6516.0898377691101</c:v>
                </c:pt>
                <c:pt idx="15203">
                  <c:v>-6563.6224899386398</c:v>
                </c:pt>
                <c:pt idx="15204">
                  <c:v>-6603.7937296010296</c:v>
                </c:pt>
                <c:pt idx="15205">
                  <c:v>-6619.0174851450902</c:v>
                </c:pt>
                <c:pt idx="15206">
                  <c:v>-6597.1470831033303</c:v>
                </c:pt>
                <c:pt idx="15207">
                  <c:v>-6546.69687234714</c:v>
                </c:pt>
                <c:pt idx="15208">
                  <c:v>-6494.8536329987701</c:v>
                </c:pt>
                <c:pt idx="15209">
                  <c:v>-6449.8264550077101</c:v>
                </c:pt>
                <c:pt idx="15210">
                  <c:v>-6388.4150992714704</c:v>
                </c:pt>
                <c:pt idx="15211">
                  <c:v>-6308.5626487673499</c:v>
                </c:pt>
                <c:pt idx="15212">
                  <c:v>-6202.7252975431102</c:v>
                </c:pt>
                <c:pt idx="15213">
                  <c:v>-6084.5577605587696</c:v>
                </c:pt>
                <c:pt idx="15214">
                  <c:v>-5965.7559526607502</c:v>
                </c:pt>
                <c:pt idx="15215">
                  <c:v>-5830.3576470777198</c:v>
                </c:pt>
                <c:pt idx="15216">
                  <c:v>-5692.9876012204204</c:v>
                </c:pt>
                <c:pt idx="15217">
                  <c:v>-5562.8912322885899</c:v>
                </c:pt>
                <c:pt idx="15218">
                  <c:v>-5429.8613112746098</c:v>
                </c:pt>
                <c:pt idx="15219">
                  <c:v>-5293.04280427292</c:v>
                </c:pt>
                <c:pt idx="15220">
                  <c:v>-5097.6438660281701</c:v>
                </c:pt>
                <c:pt idx="15221">
                  <c:v>-4816.4731048579697</c:v>
                </c:pt>
                <c:pt idx="15222">
                  <c:v>-4490.3154011206598</c:v>
                </c:pt>
                <c:pt idx="15223">
                  <c:v>-4211.33838713358</c:v>
                </c:pt>
                <c:pt idx="15224">
                  <c:v>-3990.9712659335401</c:v>
                </c:pt>
                <c:pt idx="15225">
                  <c:v>-3758.0260295466401</c:v>
                </c:pt>
                <c:pt idx="15226">
                  <c:v>-3532.32773961469</c:v>
                </c:pt>
                <c:pt idx="15227">
                  <c:v>-3283.68998976278</c:v>
                </c:pt>
                <c:pt idx="15228">
                  <c:v>-2996.5146145961598</c:v>
                </c:pt>
                <c:pt idx="15229">
                  <c:v>-2702.6996619117099</c:v>
                </c:pt>
                <c:pt idx="15230">
                  <c:v>-2386.6012932650801</c:v>
                </c:pt>
                <c:pt idx="15231">
                  <c:v>-2074.9156869304502</c:v>
                </c:pt>
                <c:pt idx="15232">
                  <c:v>-1790.96245163754</c:v>
                </c:pt>
                <c:pt idx="15233">
                  <c:v>-1512.69637681685</c:v>
                </c:pt>
                <c:pt idx="15234">
                  <c:v>-1226.02700491071</c:v>
                </c:pt>
                <c:pt idx="15235">
                  <c:v>-907.91079091707195</c:v>
                </c:pt>
                <c:pt idx="15236">
                  <c:v>-565.91314657381304</c:v>
                </c:pt>
                <c:pt idx="15237">
                  <c:v>-205.549354527997</c:v>
                </c:pt>
                <c:pt idx="15238">
                  <c:v>150.53065286156999</c:v>
                </c:pt>
                <c:pt idx="15239">
                  <c:v>480.942396983332</c:v>
                </c:pt>
                <c:pt idx="15240">
                  <c:v>803.80520991479796</c:v>
                </c:pt>
                <c:pt idx="15241">
                  <c:v>1123.6867547929101</c:v>
                </c:pt>
                <c:pt idx="15242">
                  <c:v>1422.4922209629301</c:v>
                </c:pt>
                <c:pt idx="15243">
                  <c:v>1708.68973203413</c:v>
                </c:pt>
                <c:pt idx="15244">
                  <c:v>2003.5430853243499</c:v>
                </c:pt>
                <c:pt idx="15245">
                  <c:v>2324.3952132760501</c:v>
                </c:pt>
                <c:pt idx="15246">
                  <c:v>2652.1166254595801</c:v>
                </c:pt>
                <c:pt idx="15247">
                  <c:v>2950.98866567188</c:v>
                </c:pt>
                <c:pt idx="15248">
                  <c:v>3234.3379451967098</c:v>
                </c:pt>
                <c:pt idx="15249">
                  <c:v>3510.8338411419099</c:v>
                </c:pt>
                <c:pt idx="15250">
                  <c:v>3776.5101351718199</c:v>
                </c:pt>
                <c:pt idx="15251">
                  <c:v>4027.8125276379501</c:v>
                </c:pt>
                <c:pt idx="15252">
                  <c:v>4286.8281371390403</c:v>
                </c:pt>
                <c:pt idx="15253">
                  <c:v>4554.7228617697501</c:v>
                </c:pt>
                <c:pt idx="15254">
                  <c:v>4817.90431637252</c:v>
                </c:pt>
                <c:pt idx="15255">
                  <c:v>5070.5732544944503</c:v>
                </c:pt>
                <c:pt idx="15256">
                  <c:v>5332.8653567889896</c:v>
                </c:pt>
                <c:pt idx="15257">
                  <c:v>5571.8292091494104</c:v>
                </c:pt>
                <c:pt idx="15258">
                  <c:v>5759.2317002089703</c:v>
                </c:pt>
                <c:pt idx="15259">
                  <c:v>5924.6014958042797</c:v>
                </c:pt>
                <c:pt idx="15260">
                  <c:v>6046.03188865432</c:v>
                </c:pt>
                <c:pt idx="15261">
                  <c:v>6159.1789557822003</c:v>
                </c:pt>
                <c:pt idx="15262">
                  <c:v>6302.4919542736798</c:v>
                </c:pt>
                <c:pt idx="15263">
                  <c:v>6450.2652168882696</c:v>
                </c:pt>
                <c:pt idx="15264">
                  <c:v>6576.7538433660102</c:v>
                </c:pt>
                <c:pt idx="15265">
                  <c:v>6672.52033901497</c:v>
                </c:pt>
                <c:pt idx="15266">
                  <c:v>6766.6043034264703</c:v>
                </c:pt>
                <c:pt idx="15267">
                  <c:v>6870.3284771061799</c:v>
                </c:pt>
                <c:pt idx="15268">
                  <c:v>6951.0470980682203</c:v>
                </c:pt>
                <c:pt idx="15269">
                  <c:v>7002.4420972489797</c:v>
                </c:pt>
                <c:pt idx="15270">
                  <c:v>7057.4072819933599</c:v>
                </c:pt>
                <c:pt idx="15271">
                  <c:v>7117.2974970615396</c:v>
                </c:pt>
                <c:pt idx="15272">
                  <c:v>7155.7463929386004</c:v>
                </c:pt>
                <c:pt idx="15273">
                  <c:v>7163.4658225328603</c:v>
                </c:pt>
                <c:pt idx="15274">
                  <c:v>7168.8346522468401</c:v>
                </c:pt>
                <c:pt idx="15275">
                  <c:v>7144.5941045945101</c:v>
                </c:pt>
                <c:pt idx="15276">
                  <c:v>7106.4440621497797</c:v>
                </c:pt>
                <c:pt idx="15277">
                  <c:v>7079.0545523671499</c:v>
                </c:pt>
                <c:pt idx="15278">
                  <c:v>7039.9822931671297</c:v>
                </c:pt>
                <c:pt idx="15279">
                  <c:v>6996.5580007238696</c:v>
                </c:pt>
                <c:pt idx="15280">
                  <c:v>6954.7340425290704</c:v>
                </c:pt>
                <c:pt idx="15281">
                  <c:v>6907.2143462282502</c:v>
                </c:pt>
                <c:pt idx="15282">
                  <c:v>6799.1183723213599</c:v>
                </c:pt>
                <c:pt idx="15283">
                  <c:v>6648.82636840337</c:v>
                </c:pt>
                <c:pt idx="15284">
                  <c:v>6542.2861063341797</c:v>
                </c:pt>
                <c:pt idx="15285">
                  <c:v>6470.5703311388597</c:v>
                </c:pt>
                <c:pt idx="15286">
                  <c:v>6452.6352735313503</c:v>
                </c:pt>
                <c:pt idx="15287">
                  <c:v>6447.7298442793799</c:v>
                </c:pt>
                <c:pt idx="15288">
                  <c:v>6394.2383116695801</c:v>
                </c:pt>
                <c:pt idx="15289">
                  <c:v>6316.4041481365302</c:v>
                </c:pt>
                <c:pt idx="15290">
                  <c:v>6224.4175240150998</c:v>
                </c:pt>
                <c:pt idx="15291">
                  <c:v>6099.7670518897103</c:v>
                </c:pt>
                <c:pt idx="15292">
                  <c:v>5950.0198398740104</c:v>
                </c:pt>
                <c:pt idx="15293">
                  <c:v>5819.8363310901004</c:v>
                </c:pt>
                <c:pt idx="15294">
                  <c:v>5736.1227135424197</c:v>
                </c:pt>
                <c:pt idx="15295">
                  <c:v>5660.5438513131003</c:v>
                </c:pt>
                <c:pt idx="15296">
                  <c:v>5545.3279454180802</c:v>
                </c:pt>
                <c:pt idx="15297">
                  <c:v>5435.4548004880398</c:v>
                </c:pt>
                <c:pt idx="15298">
                  <c:v>5376.3563855905104</c:v>
                </c:pt>
                <c:pt idx="15299">
                  <c:v>5353.2503323788196</c:v>
                </c:pt>
                <c:pt idx="15300">
                  <c:v>5319.4724733573503</c:v>
                </c:pt>
                <c:pt idx="15301">
                  <c:v>5259.7471989550704</c:v>
                </c:pt>
                <c:pt idx="15302">
                  <c:v>5169.1092696991</c:v>
                </c:pt>
                <c:pt idx="15303">
                  <c:v>5083.04409632648</c:v>
                </c:pt>
                <c:pt idx="15304">
                  <c:v>5039.3153867768597</c:v>
                </c:pt>
                <c:pt idx="15305">
                  <c:v>4996.6932797908903</c:v>
                </c:pt>
                <c:pt idx="15306">
                  <c:v>4938.69357420702</c:v>
                </c:pt>
                <c:pt idx="15307">
                  <c:v>4894.9988200927701</c:v>
                </c:pt>
                <c:pt idx="15308">
                  <c:v>4853.6108773769602</c:v>
                </c:pt>
                <c:pt idx="15309">
                  <c:v>4833.6072709871996</c:v>
                </c:pt>
                <c:pt idx="15310">
                  <c:v>4837.0150361965598</c:v>
                </c:pt>
                <c:pt idx="15311">
                  <c:v>4843.35163929395</c:v>
                </c:pt>
                <c:pt idx="15312">
                  <c:v>4865.7509301841101</c:v>
                </c:pt>
                <c:pt idx="15313">
                  <c:v>4874.2144378640596</c:v>
                </c:pt>
                <c:pt idx="15314">
                  <c:v>4856.0353322593</c:v>
                </c:pt>
                <c:pt idx="15315">
                  <c:v>4837.6454162465297</c:v>
                </c:pt>
                <c:pt idx="15316">
                  <c:v>4835.2654378473399</c:v>
                </c:pt>
                <c:pt idx="15317">
                  <c:v>4898.37710158748</c:v>
                </c:pt>
                <c:pt idx="15318">
                  <c:v>4995.5729358741401</c:v>
                </c:pt>
                <c:pt idx="15319">
                  <c:v>5060.0490280154199</c:v>
                </c:pt>
                <c:pt idx="15320">
                  <c:v>5111.0896315763403</c:v>
                </c:pt>
                <c:pt idx="15321">
                  <c:v>5168.2725238962903</c:v>
                </c:pt>
                <c:pt idx="15322">
                  <c:v>5227.0351498526998</c:v>
                </c:pt>
                <c:pt idx="15323">
                  <c:v>5271.9609045490297</c:v>
                </c:pt>
                <c:pt idx="15324">
                  <c:v>5311.1297094205502</c:v>
                </c:pt>
                <c:pt idx="15325">
                  <c:v>5379.0502890569696</c:v>
                </c:pt>
                <c:pt idx="15326">
                  <c:v>5475.1544616193096</c:v>
                </c:pt>
                <c:pt idx="15327">
                  <c:v>5568.4853273812996</c:v>
                </c:pt>
                <c:pt idx="15328">
                  <c:v>5660.0844497394401</c:v>
                </c:pt>
                <c:pt idx="15329">
                  <c:v>5757.5210636869697</c:v>
                </c:pt>
                <c:pt idx="15330">
                  <c:v>5837.8116316980704</c:v>
                </c:pt>
                <c:pt idx="15331">
                  <c:v>5962.0634286731902</c:v>
                </c:pt>
                <c:pt idx="15332">
                  <c:v>6092.4868252919296</c:v>
                </c:pt>
                <c:pt idx="15333">
                  <c:v>6164.41022757257</c:v>
                </c:pt>
                <c:pt idx="15334">
                  <c:v>6252.0108692676304</c:v>
                </c:pt>
                <c:pt idx="15335">
                  <c:v>6322.9762576888297</c:v>
                </c:pt>
                <c:pt idx="15336">
                  <c:v>6395.9298706216696</c:v>
                </c:pt>
                <c:pt idx="15337">
                  <c:v>6520.3500742718597</c:v>
                </c:pt>
                <c:pt idx="15338">
                  <c:v>6655.32548505467</c:v>
                </c:pt>
                <c:pt idx="15339">
                  <c:v>6747.6251202408002</c:v>
                </c:pt>
                <c:pt idx="15340">
                  <c:v>6798.2154624634104</c:v>
                </c:pt>
                <c:pt idx="15341">
                  <c:v>6858.7381689562499</c:v>
                </c:pt>
                <c:pt idx="15342">
                  <c:v>6956.6700864558097</c:v>
                </c:pt>
                <c:pt idx="15343">
                  <c:v>7064.4954682207699</c:v>
                </c:pt>
                <c:pt idx="15344">
                  <c:v>7127.1590957156004</c:v>
                </c:pt>
                <c:pt idx="15345">
                  <c:v>7151.8349606095599</c:v>
                </c:pt>
                <c:pt idx="15346">
                  <c:v>7158.9444135613903</c:v>
                </c:pt>
                <c:pt idx="15347">
                  <c:v>7182.4650519647903</c:v>
                </c:pt>
                <c:pt idx="15348">
                  <c:v>7213.9946286894801</c:v>
                </c:pt>
                <c:pt idx="15349">
                  <c:v>7218.0484938469499</c:v>
                </c:pt>
                <c:pt idx="15350">
                  <c:v>7218.4553442319102</c:v>
                </c:pt>
                <c:pt idx="15351">
                  <c:v>7234.3727610796896</c:v>
                </c:pt>
                <c:pt idx="15352">
                  <c:v>7235.3271155626999</c:v>
                </c:pt>
                <c:pt idx="15353">
                  <c:v>7226.8564858150603</c:v>
                </c:pt>
                <c:pt idx="15354">
                  <c:v>7191.8419605728104</c:v>
                </c:pt>
                <c:pt idx="15355">
                  <c:v>7123.0553774584296</c:v>
                </c:pt>
                <c:pt idx="15356">
                  <c:v>7037.3518486230996</c:v>
                </c:pt>
                <c:pt idx="15357">
                  <c:v>6918.9771931414898</c:v>
                </c:pt>
                <c:pt idx="15358">
                  <c:v>6782.4662445870599</c:v>
                </c:pt>
                <c:pt idx="15359">
                  <c:v>6645.0307999034303</c:v>
                </c:pt>
                <c:pt idx="15360">
                  <c:v>6475.9504395929898</c:v>
                </c:pt>
                <c:pt idx="15361">
                  <c:v>6368.9485928773101</c:v>
                </c:pt>
                <c:pt idx="15362">
                  <c:v>6310.2319013980205</c:v>
                </c:pt>
                <c:pt idx="15363">
                  <c:v>6192.5644705632503</c:v>
                </c:pt>
                <c:pt idx="15364">
                  <c:v>6047.0199963935702</c:v>
                </c:pt>
                <c:pt idx="15365">
                  <c:v>5847.9371823444399</c:v>
                </c:pt>
                <c:pt idx="15366">
                  <c:v>5609.3946048235102</c:v>
                </c:pt>
                <c:pt idx="15367">
                  <c:v>5370.61532264577</c:v>
                </c:pt>
                <c:pt idx="15368">
                  <c:v>5133.8683006092397</c:v>
                </c:pt>
                <c:pt idx="15369">
                  <c:v>4848.7329933819101</c:v>
                </c:pt>
                <c:pt idx="15370">
                  <c:v>4514.3493333018796</c:v>
                </c:pt>
                <c:pt idx="15371">
                  <c:v>4182.1387657033802</c:v>
                </c:pt>
                <c:pt idx="15372">
                  <c:v>3866.15304734351</c:v>
                </c:pt>
                <c:pt idx="15373">
                  <c:v>3540.82957978064</c:v>
                </c:pt>
                <c:pt idx="15374">
                  <c:v>3182.69677832139</c:v>
                </c:pt>
                <c:pt idx="15375">
                  <c:v>2866.84892963843</c:v>
                </c:pt>
                <c:pt idx="15376">
                  <c:v>2550.5890532932699</c:v>
                </c:pt>
                <c:pt idx="15377">
                  <c:v>2161.8640586428601</c:v>
                </c:pt>
                <c:pt idx="15378">
                  <c:v>1731.89121762133</c:v>
                </c:pt>
                <c:pt idx="15379">
                  <c:v>1342.3182291452999</c:v>
                </c:pt>
                <c:pt idx="15380">
                  <c:v>986.58585203955602</c:v>
                </c:pt>
                <c:pt idx="15381">
                  <c:v>575.87796120236499</c:v>
                </c:pt>
                <c:pt idx="15382">
                  <c:v>110.858827872807</c:v>
                </c:pt>
                <c:pt idx="15383">
                  <c:v>-398.83368664970101</c:v>
                </c:pt>
                <c:pt idx="15384">
                  <c:v>-894.93260081289395</c:v>
                </c:pt>
                <c:pt idx="15385">
                  <c:v>-1357.3566922447901</c:v>
                </c:pt>
                <c:pt idx="15386">
                  <c:v>-1822.08940303087</c:v>
                </c:pt>
                <c:pt idx="15387">
                  <c:v>-2320.1867603831301</c:v>
                </c:pt>
                <c:pt idx="15388">
                  <c:v>-2850.19744867697</c:v>
                </c:pt>
                <c:pt idx="15389">
                  <c:v>-3375.5795624705502</c:v>
                </c:pt>
                <c:pt idx="15390">
                  <c:v>-3880.2959142610798</c:v>
                </c:pt>
                <c:pt idx="15391">
                  <c:v>-4415.47937713173</c:v>
                </c:pt>
                <c:pt idx="15392">
                  <c:v>-4982.7612500393097</c:v>
                </c:pt>
                <c:pt idx="15393">
                  <c:v>-5513.4744039644502</c:v>
                </c:pt>
                <c:pt idx="15394">
                  <c:v>-6028.7496362582597</c:v>
                </c:pt>
                <c:pt idx="15395">
                  <c:v>-6553.1373309783603</c:v>
                </c:pt>
                <c:pt idx="15396">
                  <c:v>-7107.62348976465</c:v>
                </c:pt>
                <c:pt idx="15397">
                  <c:v>-7691.3450946915</c:v>
                </c:pt>
                <c:pt idx="15398">
                  <c:v>-8296.8476496289804</c:v>
                </c:pt>
                <c:pt idx="15399">
                  <c:v>-8911.2795773550006</c:v>
                </c:pt>
                <c:pt idx="15400">
                  <c:v>-9526.9744560905692</c:v>
                </c:pt>
                <c:pt idx="15401">
                  <c:v>-10140.7317130928</c:v>
                </c:pt>
                <c:pt idx="15402">
                  <c:v>-10656.723217487401</c:v>
                </c:pt>
                <c:pt idx="15403">
                  <c:v>-11102.4718529735</c:v>
                </c:pt>
                <c:pt idx="15404">
                  <c:v>-11587.130787902999</c:v>
                </c:pt>
                <c:pt idx="15405">
                  <c:v>-12125.8017993873</c:v>
                </c:pt>
                <c:pt idx="15406">
                  <c:v>-12745.519795795601</c:v>
                </c:pt>
                <c:pt idx="15407">
                  <c:v>-13378.509823770501</c:v>
                </c:pt>
                <c:pt idx="15408">
                  <c:v>-13983.18088765</c:v>
                </c:pt>
                <c:pt idx="15409">
                  <c:v>-14580.5250166102</c:v>
                </c:pt>
                <c:pt idx="15410">
                  <c:v>-15145.159726776001</c:v>
                </c:pt>
                <c:pt idx="15411">
                  <c:v>-15673.736931584401</c:v>
                </c:pt>
                <c:pt idx="15412">
                  <c:v>-16184.146185781799</c:v>
                </c:pt>
                <c:pt idx="15413">
                  <c:v>-16692.295879867601</c:v>
                </c:pt>
                <c:pt idx="15414">
                  <c:v>-17210.0148574349</c:v>
                </c:pt>
                <c:pt idx="15415">
                  <c:v>-17727.369664855301</c:v>
                </c:pt>
                <c:pt idx="15416">
                  <c:v>-18250.918159201599</c:v>
                </c:pt>
                <c:pt idx="15417">
                  <c:v>-18778.5067036849</c:v>
                </c:pt>
                <c:pt idx="15418">
                  <c:v>-19294.9572258355</c:v>
                </c:pt>
                <c:pt idx="15419">
                  <c:v>-19800.6511590716</c:v>
                </c:pt>
                <c:pt idx="15420">
                  <c:v>-20269.478044448799</c:v>
                </c:pt>
                <c:pt idx="15421">
                  <c:v>-20717.856449113599</c:v>
                </c:pt>
                <c:pt idx="15422">
                  <c:v>-21171.219857341501</c:v>
                </c:pt>
                <c:pt idx="15423">
                  <c:v>-21605.955932992099</c:v>
                </c:pt>
                <c:pt idx="15424">
                  <c:v>-22035.802456432299</c:v>
                </c:pt>
                <c:pt idx="15425">
                  <c:v>-22475.726544815599</c:v>
                </c:pt>
                <c:pt idx="15426">
                  <c:v>-22923.022091418301</c:v>
                </c:pt>
                <c:pt idx="15427">
                  <c:v>-23391.666507620699</c:v>
                </c:pt>
                <c:pt idx="15428">
                  <c:v>-23823.981013348901</c:v>
                </c:pt>
                <c:pt idx="15429">
                  <c:v>-24187.818746506699</c:v>
                </c:pt>
                <c:pt idx="15430">
                  <c:v>-24533.811254069798</c:v>
                </c:pt>
                <c:pt idx="15431">
                  <c:v>-24866.7557522321</c:v>
                </c:pt>
                <c:pt idx="15432">
                  <c:v>-25200.734649790898</c:v>
                </c:pt>
                <c:pt idx="15433">
                  <c:v>-25532.002537705801</c:v>
                </c:pt>
                <c:pt idx="15434">
                  <c:v>-25845.902384634101</c:v>
                </c:pt>
                <c:pt idx="15435">
                  <c:v>-26157.743612162201</c:v>
                </c:pt>
                <c:pt idx="15436">
                  <c:v>-26453.239406607699</c:v>
                </c:pt>
                <c:pt idx="15437">
                  <c:v>-26731.946950727801</c:v>
                </c:pt>
                <c:pt idx="15438">
                  <c:v>-27048.533118187199</c:v>
                </c:pt>
                <c:pt idx="15439">
                  <c:v>-27378.6682855498</c:v>
                </c:pt>
                <c:pt idx="15440">
                  <c:v>-27608.719301112898</c:v>
                </c:pt>
                <c:pt idx="15441">
                  <c:v>-27751.355262074801</c:v>
                </c:pt>
                <c:pt idx="15442">
                  <c:v>-27894.543075878901</c:v>
                </c:pt>
                <c:pt idx="15443">
                  <c:v>-28070.1787917906</c:v>
                </c:pt>
                <c:pt idx="15444">
                  <c:v>-28274.689181872</c:v>
                </c:pt>
                <c:pt idx="15445">
                  <c:v>-28468.598867354202</c:v>
                </c:pt>
                <c:pt idx="15446">
                  <c:v>-28619.412913342301</c:v>
                </c:pt>
                <c:pt idx="15447">
                  <c:v>-28746.567864627799</c:v>
                </c:pt>
                <c:pt idx="15448">
                  <c:v>-28867.734136343799</c:v>
                </c:pt>
                <c:pt idx="15449">
                  <c:v>-28950.490581214999</c:v>
                </c:pt>
                <c:pt idx="15450">
                  <c:v>-29004.9873229892</c:v>
                </c:pt>
                <c:pt idx="15451">
                  <c:v>-29068.330946095899</c:v>
                </c:pt>
                <c:pt idx="15452">
                  <c:v>-29135.214858714498</c:v>
                </c:pt>
                <c:pt idx="15453">
                  <c:v>-29146.2878727481</c:v>
                </c:pt>
                <c:pt idx="15454">
                  <c:v>-29152.3169917206</c:v>
                </c:pt>
                <c:pt idx="15455">
                  <c:v>-29154.876908960599</c:v>
                </c:pt>
                <c:pt idx="15456">
                  <c:v>-29102.925896677199</c:v>
                </c:pt>
                <c:pt idx="15457">
                  <c:v>-29036.925167095</c:v>
                </c:pt>
                <c:pt idx="15458">
                  <c:v>-28980.524096528199</c:v>
                </c:pt>
                <c:pt idx="15459">
                  <c:v>-28909.505567201799</c:v>
                </c:pt>
                <c:pt idx="15460">
                  <c:v>-28803.0256473232</c:v>
                </c:pt>
                <c:pt idx="15461">
                  <c:v>-28688.946538433302</c:v>
                </c:pt>
                <c:pt idx="15462">
                  <c:v>-28570.964327818801</c:v>
                </c:pt>
                <c:pt idx="15463">
                  <c:v>-28425.099375297199</c:v>
                </c:pt>
                <c:pt idx="15464">
                  <c:v>-28241.3019090171</c:v>
                </c:pt>
                <c:pt idx="15465">
                  <c:v>-28008.555458742601</c:v>
                </c:pt>
                <c:pt idx="15466">
                  <c:v>-27751.214383442999</c:v>
                </c:pt>
                <c:pt idx="15467">
                  <c:v>-27489.792171517998</c:v>
                </c:pt>
                <c:pt idx="15468">
                  <c:v>-27213.9498026324</c:v>
                </c:pt>
                <c:pt idx="15469">
                  <c:v>-26937.0736204651</c:v>
                </c:pt>
                <c:pt idx="15470">
                  <c:v>-26704.713237639698</c:v>
                </c:pt>
                <c:pt idx="15471">
                  <c:v>-26512.961974474001</c:v>
                </c:pt>
                <c:pt idx="15472">
                  <c:v>-26188.093854311599</c:v>
                </c:pt>
                <c:pt idx="15473">
                  <c:v>-25717.622035828601</c:v>
                </c:pt>
                <c:pt idx="15474">
                  <c:v>-25265.5438603041</c:v>
                </c:pt>
                <c:pt idx="15475">
                  <c:v>-24839.965826212101</c:v>
                </c:pt>
                <c:pt idx="15476">
                  <c:v>-24363.3985491413</c:v>
                </c:pt>
                <c:pt idx="15477">
                  <c:v>-23892.015875634599</c:v>
                </c:pt>
                <c:pt idx="15478">
                  <c:v>-23460.675078867898</c:v>
                </c:pt>
                <c:pt idx="15479">
                  <c:v>-22993.308836542201</c:v>
                </c:pt>
                <c:pt idx="15480">
                  <c:v>-22489.010238917501</c:v>
                </c:pt>
                <c:pt idx="15481">
                  <c:v>-21950.370428152801</c:v>
                </c:pt>
                <c:pt idx="15482">
                  <c:v>-21395.960877618501</c:v>
                </c:pt>
                <c:pt idx="15483">
                  <c:v>-20830.696208929799</c:v>
                </c:pt>
                <c:pt idx="15484">
                  <c:v>-20243.085371273199</c:v>
                </c:pt>
                <c:pt idx="15485">
                  <c:v>-19614.662084163301</c:v>
                </c:pt>
                <c:pt idx="15486">
                  <c:v>-18955.750310225001</c:v>
                </c:pt>
                <c:pt idx="15487">
                  <c:v>-18260.912287102801</c:v>
                </c:pt>
                <c:pt idx="15488">
                  <c:v>-17565.402601675702</c:v>
                </c:pt>
                <c:pt idx="15489">
                  <c:v>-16876.5061773903</c:v>
                </c:pt>
                <c:pt idx="15490">
                  <c:v>-16154.383338731801</c:v>
                </c:pt>
                <c:pt idx="15491">
                  <c:v>-15410.287497670801</c:v>
                </c:pt>
                <c:pt idx="15492">
                  <c:v>-14637.0984483669</c:v>
                </c:pt>
                <c:pt idx="15493">
                  <c:v>-13840.5120465378</c:v>
                </c:pt>
                <c:pt idx="15494">
                  <c:v>-13055.9191143483</c:v>
                </c:pt>
                <c:pt idx="15495">
                  <c:v>-12263.922337677601</c:v>
                </c:pt>
                <c:pt idx="15496">
                  <c:v>-11437.2611776391</c:v>
                </c:pt>
                <c:pt idx="15497">
                  <c:v>-10581.151542167299</c:v>
                </c:pt>
                <c:pt idx="15498">
                  <c:v>-9687.2590486563404</c:v>
                </c:pt>
                <c:pt idx="15499">
                  <c:v>-8803.4949858927703</c:v>
                </c:pt>
                <c:pt idx="15500">
                  <c:v>-7946.23155717808</c:v>
                </c:pt>
                <c:pt idx="15501">
                  <c:v>-7064.2026353643096</c:v>
                </c:pt>
                <c:pt idx="15502">
                  <c:v>-6134.72663998195</c:v>
                </c:pt>
                <c:pt idx="15503">
                  <c:v>-5187.0085416105303</c:v>
                </c:pt>
                <c:pt idx="15504">
                  <c:v>-4256.7227406519796</c:v>
                </c:pt>
                <c:pt idx="15505">
                  <c:v>-3316.79352053298</c:v>
                </c:pt>
                <c:pt idx="15506">
                  <c:v>-2365.5169122065299</c:v>
                </c:pt>
                <c:pt idx="15507">
                  <c:v>-1383.7089240908299</c:v>
                </c:pt>
                <c:pt idx="15508">
                  <c:v>-368.22686609037203</c:v>
                </c:pt>
                <c:pt idx="15509">
                  <c:v>665.44818903300597</c:v>
                </c:pt>
                <c:pt idx="15510">
                  <c:v>1672.1875701495201</c:v>
                </c:pt>
                <c:pt idx="15511">
                  <c:v>2626.13033273567</c:v>
                </c:pt>
                <c:pt idx="15512">
                  <c:v>3564.0130287754801</c:v>
                </c:pt>
                <c:pt idx="15513">
                  <c:v>4528.6396776758402</c:v>
                </c:pt>
                <c:pt idx="15514">
                  <c:v>5522.5306509197799</c:v>
                </c:pt>
                <c:pt idx="15515">
                  <c:v>6523.6804123061502</c:v>
                </c:pt>
                <c:pt idx="15516">
                  <c:v>7533.3109329092704</c:v>
                </c:pt>
                <c:pt idx="15517">
                  <c:v>8491.4621727450503</c:v>
                </c:pt>
                <c:pt idx="15518">
                  <c:v>9448.5287695150091</c:v>
                </c:pt>
                <c:pt idx="15519">
                  <c:v>10467.993788645101</c:v>
                </c:pt>
                <c:pt idx="15520">
                  <c:v>11494.6461708835</c:v>
                </c:pt>
                <c:pt idx="15521">
                  <c:v>12515.8038123815</c:v>
                </c:pt>
                <c:pt idx="15522">
                  <c:v>13471.994462537599</c:v>
                </c:pt>
                <c:pt idx="15523">
                  <c:v>14360.101378503001</c:v>
                </c:pt>
                <c:pt idx="15524">
                  <c:v>15216.526786188901</c:v>
                </c:pt>
                <c:pt idx="15525">
                  <c:v>16103.274324841501</c:v>
                </c:pt>
                <c:pt idx="15526">
                  <c:v>17054.2764422648</c:v>
                </c:pt>
                <c:pt idx="15527">
                  <c:v>18011.704086151902</c:v>
                </c:pt>
                <c:pt idx="15528">
                  <c:v>18941.345808648701</c:v>
                </c:pt>
                <c:pt idx="15529">
                  <c:v>19818.822815256699</c:v>
                </c:pt>
                <c:pt idx="15530">
                  <c:v>20655.1269678143</c:v>
                </c:pt>
                <c:pt idx="15531">
                  <c:v>21472.101842465599</c:v>
                </c:pt>
                <c:pt idx="15532">
                  <c:v>22261.615556426299</c:v>
                </c:pt>
                <c:pt idx="15533">
                  <c:v>23023.448687414901</c:v>
                </c:pt>
                <c:pt idx="15534">
                  <c:v>23768.691269841798</c:v>
                </c:pt>
                <c:pt idx="15535">
                  <c:v>24512.663812213301</c:v>
                </c:pt>
                <c:pt idx="15536">
                  <c:v>25263.657660143999</c:v>
                </c:pt>
                <c:pt idx="15537">
                  <c:v>25999.490192498099</c:v>
                </c:pt>
                <c:pt idx="15538">
                  <c:v>26699.986960750499</c:v>
                </c:pt>
                <c:pt idx="15539">
                  <c:v>27354.774605307099</c:v>
                </c:pt>
                <c:pt idx="15540">
                  <c:v>27953.337282308501</c:v>
                </c:pt>
                <c:pt idx="15541">
                  <c:v>28537.220872216101</c:v>
                </c:pt>
                <c:pt idx="15542">
                  <c:v>29133.757746240801</c:v>
                </c:pt>
                <c:pt idx="15543">
                  <c:v>29699.747854273301</c:v>
                </c:pt>
                <c:pt idx="15544">
                  <c:v>30201.707889388399</c:v>
                </c:pt>
                <c:pt idx="15545">
                  <c:v>30674.2614300645</c:v>
                </c:pt>
                <c:pt idx="15546">
                  <c:v>31145.596340954002</c:v>
                </c:pt>
                <c:pt idx="15547">
                  <c:v>31594.2631153445</c:v>
                </c:pt>
                <c:pt idx="15548">
                  <c:v>31997.6550965729</c:v>
                </c:pt>
                <c:pt idx="15549">
                  <c:v>32360.422980571999</c:v>
                </c:pt>
                <c:pt idx="15550">
                  <c:v>32681.534637127599</c:v>
                </c:pt>
                <c:pt idx="15551">
                  <c:v>32968.286788757599</c:v>
                </c:pt>
                <c:pt idx="15552">
                  <c:v>33234.104394695503</c:v>
                </c:pt>
                <c:pt idx="15553">
                  <c:v>33477.267306446302</c:v>
                </c:pt>
                <c:pt idx="15554">
                  <c:v>33717.0836515314</c:v>
                </c:pt>
                <c:pt idx="15555">
                  <c:v>33959.152366674803</c:v>
                </c:pt>
                <c:pt idx="15556">
                  <c:v>34159.535230606103</c:v>
                </c:pt>
                <c:pt idx="15557">
                  <c:v>34283.9175337138</c:v>
                </c:pt>
                <c:pt idx="15558">
                  <c:v>34332.708826920003</c:v>
                </c:pt>
                <c:pt idx="15559">
                  <c:v>34350.218778334201</c:v>
                </c:pt>
                <c:pt idx="15560">
                  <c:v>34362.922022138402</c:v>
                </c:pt>
                <c:pt idx="15561">
                  <c:v>34333.777866801996</c:v>
                </c:pt>
                <c:pt idx="15562">
                  <c:v>34234.744075972798</c:v>
                </c:pt>
                <c:pt idx="15563">
                  <c:v>34138.064773088598</c:v>
                </c:pt>
                <c:pt idx="15564">
                  <c:v>34084.351645724499</c:v>
                </c:pt>
                <c:pt idx="15565">
                  <c:v>33991.409821961803</c:v>
                </c:pt>
                <c:pt idx="15566">
                  <c:v>33845.676723840501</c:v>
                </c:pt>
                <c:pt idx="15567">
                  <c:v>33652.113491353601</c:v>
                </c:pt>
                <c:pt idx="15568">
                  <c:v>33422.470077279497</c:v>
                </c:pt>
                <c:pt idx="15569">
                  <c:v>33187.806890442698</c:v>
                </c:pt>
                <c:pt idx="15570">
                  <c:v>32938.5443289549</c:v>
                </c:pt>
                <c:pt idx="15571">
                  <c:v>32638.265730576099</c:v>
                </c:pt>
                <c:pt idx="15572">
                  <c:v>32292.484336831702</c:v>
                </c:pt>
                <c:pt idx="15573">
                  <c:v>31881.747888471698</c:v>
                </c:pt>
                <c:pt idx="15574">
                  <c:v>31463.200972494698</c:v>
                </c:pt>
                <c:pt idx="15575">
                  <c:v>31073.042889123801</c:v>
                </c:pt>
                <c:pt idx="15576">
                  <c:v>30655.990859043599</c:v>
                </c:pt>
                <c:pt idx="15577">
                  <c:v>30218.754681422</c:v>
                </c:pt>
                <c:pt idx="15578">
                  <c:v>29750.931570888399</c:v>
                </c:pt>
                <c:pt idx="15579">
                  <c:v>29245.6912512214</c:v>
                </c:pt>
                <c:pt idx="15580">
                  <c:v>28740.133804036599</c:v>
                </c:pt>
                <c:pt idx="15581">
                  <c:v>28237.3363570414</c:v>
                </c:pt>
                <c:pt idx="15582">
                  <c:v>27718.983220217498</c:v>
                </c:pt>
                <c:pt idx="15583">
                  <c:v>27188.585908389301</c:v>
                </c:pt>
                <c:pt idx="15584">
                  <c:v>26626.798846507201</c:v>
                </c:pt>
                <c:pt idx="15585">
                  <c:v>26031.766508267501</c:v>
                </c:pt>
                <c:pt idx="15586">
                  <c:v>25427.223492680001</c:v>
                </c:pt>
                <c:pt idx="15587">
                  <c:v>24813.624153066801</c:v>
                </c:pt>
                <c:pt idx="15588">
                  <c:v>24188.041426137199</c:v>
                </c:pt>
                <c:pt idx="15589">
                  <c:v>23563.435432909999</c:v>
                </c:pt>
                <c:pt idx="15590">
                  <c:v>22942.012187227501</c:v>
                </c:pt>
                <c:pt idx="15591">
                  <c:v>22292.8374243576</c:v>
                </c:pt>
                <c:pt idx="15592">
                  <c:v>21629.694118790001</c:v>
                </c:pt>
                <c:pt idx="15593">
                  <c:v>20984.001009236101</c:v>
                </c:pt>
                <c:pt idx="15594">
                  <c:v>20355.717300519798</c:v>
                </c:pt>
                <c:pt idx="15595">
                  <c:v>19736.236773007699</c:v>
                </c:pt>
                <c:pt idx="15596">
                  <c:v>19125.4941003436</c:v>
                </c:pt>
                <c:pt idx="15597">
                  <c:v>18497.7548868007</c:v>
                </c:pt>
                <c:pt idx="15598">
                  <c:v>17831.111193927201</c:v>
                </c:pt>
                <c:pt idx="15599">
                  <c:v>17195.431060642499</c:v>
                </c:pt>
                <c:pt idx="15600">
                  <c:v>16573.972749725101</c:v>
                </c:pt>
                <c:pt idx="15601">
                  <c:v>15920.023061579899</c:v>
                </c:pt>
                <c:pt idx="15602">
                  <c:v>15270.728116569</c:v>
                </c:pt>
                <c:pt idx="15603">
                  <c:v>14622.140731923901</c:v>
                </c:pt>
                <c:pt idx="15604">
                  <c:v>13973.2088224827</c:v>
                </c:pt>
                <c:pt idx="15605">
                  <c:v>13333.083717027999</c:v>
                </c:pt>
                <c:pt idx="15606">
                  <c:v>12708.798748695001</c:v>
                </c:pt>
                <c:pt idx="15607">
                  <c:v>12160.3712860987</c:v>
                </c:pt>
                <c:pt idx="15608">
                  <c:v>11636.4185569254</c:v>
                </c:pt>
                <c:pt idx="15609">
                  <c:v>11047.077310049501</c:v>
                </c:pt>
                <c:pt idx="15610">
                  <c:v>10432.753024051301</c:v>
                </c:pt>
                <c:pt idx="15611">
                  <c:v>9827.8649227267306</c:v>
                </c:pt>
                <c:pt idx="15612">
                  <c:v>9234.1469789723506</c:v>
                </c:pt>
                <c:pt idx="15613">
                  <c:v>8631.2203590269601</c:v>
                </c:pt>
                <c:pt idx="15614">
                  <c:v>8030.2943743033402</c:v>
                </c:pt>
                <c:pt idx="15615">
                  <c:v>7492.3752844762803</c:v>
                </c:pt>
                <c:pt idx="15616">
                  <c:v>7022.0851243642601</c:v>
                </c:pt>
                <c:pt idx="15617">
                  <c:v>6576.2182034278203</c:v>
                </c:pt>
                <c:pt idx="15618">
                  <c:v>6078.6817290672197</c:v>
                </c:pt>
                <c:pt idx="15619">
                  <c:v>5536.75602098535</c:v>
                </c:pt>
                <c:pt idx="15620">
                  <c:v>5045.6442063233699</c:v>
                </c:pt>
                <c:pt idx="15621">
                  <c:v>4593.3875353513204</c:v>
                </c:pt>
                <c:pt idx="15622">
                  <c:v>4149.4530652686299</c:v>
                </c:pt>
                <c:pt idx="15623">
                  <c:v>3684.1831680985501</c:v>
                </c:pt>
                <c:pt idx="15624">
                  <c:v>3209.5761650608401</c:v>
                </c:pt>
                <c:pt idx="15625">
                  <c:v>2761.68778989676</c:v>
                </c:pt>
                <c:pt idx="15626">
                  <c:v>2386.3110375902002</c:v>
                </c:pt>
                <c:pt idx="15627">
                  <c:v>2055.1217788751101</c:v>
                </c:pt>
                <c:pt idx="15628">
                  <c:v>1725.4364606568499</c:v>
                </c:pt>
                <c:pt idx="15629">
                  <c:v>1377.5276039068999</c:v>
                </c:pt>
                <c:pt idx="15630">
                  <c:v>977.42308677030803</c:v>
                </c:pt>
                <c:pt idx="15631">
                  <c:v>557.57705575137504</c:v>
                </c:pt>
                <c:pt idx="15632">
                  <c:v>154.85595551788899</c:v>
                </c:pt>
                <c:pt idx="15633">
                  <c:v>-193.46466308692601</c:v>
                </c:pt>
                <c:pt idx="15634">
                  <c:v>-502.654315008293</c:v>
                </c:pt>
                <c:pt idx="15635">
                  <c:v>-826.11490913094599</c:v>
                </c:pt>
                <c:pt idx="15636">
                  <c:v>-1110.5819897378999</c:v>
                </c:pt>
                <c:pt idx="15637">
                  <c:v>-1377.8712911344601</c:v>
                </c:pt>
                <c:pt idx="15638">
                  <c:v>-1650.8396722334201</c:v>
                </c:pt>
                <c:pt idx="15639">
                  <c:v>-1883.1302533867399</c:v>
                </c:pt>
                <c:pt idx="15640">
                  <c:v>-2126.24009229064</c:v>
                </c:pt>
                <c:pt idx="15641">
                  <c:v>-2369.6299926291699</c:v>
                </c:pt>
                <c:pt idx="15642">
                  <c:v>-2584.0569139211102</c:v>
                </c:pt>
                <c:pt idx="15643">
                  <c:v>-2814.3450475304599</c:v>
                </c:pt>
                <c:pt idx="15644">
                  <c:v>-3032.6904944211501</c:v>
                </c:pt>
                <c:pt idx="15645">
                  <c:v>-3179.5560892109702</c:v>
                </c:pt>
                <c:pt idx="15646">
                  <c:v>-3269.7867774644501</c:v>
                </c:pt>
                <c:pt idx="15647">
                  <c:v>-3425.1559113194098</c:v>
                </c:pt>
                <c:pt idx="15648">
                  <c:v>-3672.7870839259299</c:v>
                </c:pt>
                <c:pt idx="15649">
                  <c:v>-3876.3430363942198</c:v>
                </c:pt>
                <c:pt idx="15650">
                  <c:v>-3998.58554866852</c:v>
                </c:pt>
                <c:pt idx="15651">
                  <c:v>-4144.9636380306802</c:v>
                </c:pt>
                <c:pt idx="15652">
                  <c:v>-4331.3391142983401</c:v>
                </c:pt>
                <c:pt idx="15653">
                  <c:v>-4486.5368556142403</c:v>
                </c:pt>
                <c:pt idx="15654">
                  <c:v>-4590.1527852040499</c:v>
                </c:pt>
                <c:pt idx="15655">
                  <c:v>-4679.4518114706898</c:v>
                </c:pt>
                <c:pt idx="15656">
                  <c:v>-4781.8254619334803</c:v>
                </c:pt>
                <c:pt idx="15657">
                  <c:v>-4880.1256582166698</c:v>
                </c:pt>
                <c:pt idx="15658">
                  <c:v>-4987.6559201768496</c:v>
                </c:pt>
                <c:pt idx="15659">
                  <c:v>-5071.5851261452799</c:v>
                </c:pt>
                <c:pt idx="15660">
                  <c:v>-5130.6668680410603</c:v>
                </c:pt>
                <c:pt idx="15661">
                  <c:v>-5200.24938834965</c:v>
                </c:pt>
                <c:pt idx="15662">
                  <c:v>-5265.82111855113</c:v>
                </c:pt>
                <c:pt idx="15663">
                  <c:v>-5353.1174998653896</c:v>
                </c:pt>
                <c:pt idx="15664">
                  <c:v>-5464.85617824372</c:v>
                </c:pt>
                <c:pt idx="15665">
                  <c:v>-5562.0897178437099</c:v>
                </c:pt>
                <c:pt idx="15666">
                  <c:v>-5599.6928609413799</c:v>
                </c:pt>
                <c:pt idx="15667">
                  <c:v>-5588.8837041902598</c:v>
                </c:pt>
                <c:pt idx="15668">
                  <c:v>-5596.6652705809302</c:v>
                </c:pt>
                <c:pt idx="15669">
                  <c:v>-5649.2264141688902</c:v>
                </c:pt>
                <c:pt idx="15670">
                  <c:v>-5732.1029757751903</c:v>
                </c:pt>
                <c:pt idx="15671">
                  <c:v>-5803.26054308112</c:v>
                </c:pt>
                <c:pt idx="15672">
                  <c:v>-5850.3535285117896</c:v>
                </c:pt>
                <c:pt idx="15673">
                  <c:v>-5879.1966283271104</c:v>
                </c:pt>
                <c:pt idx="15674">
                  <c:v>-5932.5714832824196</c:v>
                </c:pt>
                <c:pt idx="15675">
                  <c:v>-6017.2304618490998</c:v>
                </c:pt>
                <c:pt idx="15676">
                  <c:v>-6089.1625761907599</c:v>
                </c:pt>
                <c:pt idx="15677">
                  <c:v>-6100.1526600974903</c:v>
                </c:pt>
                <c:pt idx="15678">
                  <c:v>-6085.70156648788</c:v>
                </c:pt>
                <c:pt idx="15679">
                  <c:v>-6098.1325218464199</c:v>
                </c:pt>
                <c:pt idx="15680">
                  <c:v>-6087.8224725601203</c:v>
                </c:pt>
                <c:pt idx="15681">
                  <c:v>-6055.8131416407396</c:v>
                </c:pt>
                <c:pt idx="15682">
                  <c:v>-6082.1772422670801</c:v>
                </c:pt>
                <c:pt idx="15683">
                  <c:v>-6164.4988647705404</c:v>
                </c:pt>
                <c:pt idx="15684">
                  <c:v>-6218.7035839395903</c:v>
                </c:pt>
                <c:pt idx="15685">
                  <c:v>-6231.5142935968597</c:v>
                </c:pt>
                <c:pt idx="15686">
                  <c:v>-6235.6880843606004</c:v>
                </c:pt>
                <c:pt idx="15687">
                  <c:v>-6259.1023779235702</c:v>
                </c:pt>
                <c:pt idx="15688">
                  <c:v>-6270.3535376831996</c:v>
                </c:pt>
                <c:pt idx="15689">
                  <c:v>-6296.0248990837199</c:v>
                </c:pt>
                <c:pt idx="15690">
                  <c:v>-6328.1923720938103</c:v>
                </c:pt>
                <c:pt idx="15691">
                  <c:v>-6322.3014608798703</c:v>
                </c:pt>
                <c:pt idx="15692">
                  <c:v>-6322.8833935030198</c:v>
                </c:pt>
                <c:pt idx="15693">
                  <c:v>-6311.15959676897</c:v>
                </c:pt>
                <c:pt idx="15694">
                  <c:v>-6280.5632145783402</c:v>
                </c:pt>
                <c:pt idx="15695">
                  <c:v>-6283.8030753353396</c:v>
                </c:pt>
                <c:pt idx="15696">
                  <c:v>-6303.6569456968</c:v>
                </c:pt>
                <c:pt idx="15697">
                  <c:v>-6316.9985343795597</c:v>
                </c:pt>
                <c:pt idx="15698">
                  <c:v>-6321.4766481092702</c:v>
                </c:pt>
                <c:pt idx="15699">
                  <c:v>-6312.3735820989004</c:v>
                </c:pt>
                <c:pt idx="15700">
                  <c:v>-6309.2620160619199</c:v>
                </c:pt>
                <c:pt idx="15701">
                  <c:v>-6321.9405074504602</c:v>
                </c:pt>
                <c:pt idx="15702">
                  <c:v>-6332.8046599223999</c:v>
                </c:pt>
                <c:pt idx="15703">
                  <c:v>-6330.2180337196996</c:v>
                </c:pt>
                <c:pt idx="15704">
                  <c:v>-6318.8933602646403</c:v>
                </c:pt>
                <c:pt idx="15705">
                  <c:v>-6307.88583587621</c:v>
                </c:pt>
                <c:pt idx="15706">
                  <c:v>-6285.6784624459096</c:v>
                </c:pt>
                <c:pt idx="15707">
                  <c:v>-6244.2747003402701</c:v>
                </c:pt>
                <c:pt idx="15708">
                  <c:v>-6212.3716187823502</c:v>
                </c:pt>
                <c:pt idx="15709">
                  <c:v>-6226.22586119059</c:v>
                </c:pt>
                <c:pt idx="15710">
                  <c:v>-6296.5858685962903</c:v>
                </c:pt>
                <c:pt idx="15711">
                  <c:v>-6359.8029033806797</c:v>
                </c:pt>
                <c:pt idx="15712">
                  <c:v>-6337.0188446583197</c:v>
                </c:pt>
                <c:pt idx="15713">
                  <c:v>-6269.5208824308802</c:v>
                </c:pt>
                <c:pt idx="15714">
                  <c:v>-6240.4791647571201</c:v>
                </c:pt>
                <c:pt idx="15715">
                  <c:v>-6264.4755354020099</c:v>
                </c:pt>
                <c:pt idx="15716">
                  <c:v>-6286.2927482587102</c:v>
                </c:pt>
                <c:pt idx="15717">
                  <c:v>-6280.4286467660604</c:v>
                </c:pt>
                <c:pt idx="15718">
                  <c:v>-6232.2172147271303</c:v>
                </c:pt>
                <c:pt idx="15719">
                  <c:v>-6196.2090202111303</c:v>
                </c:pt>
                <c:pt idx="15720">
                  <c:v>-6219.4739382749603</c:v>
                </c:pt>
                <c:pt idx="15721">
                  <c:v>-6272.0006762531802</c:v>
                </c:pt>
                <c:pt idx="15722">
                  <c:v>-6317.94512378733</c:v>
                </c:pt>
                <c:pt idx="15723">
                  <c:v>-6319.0212353460602</c:v>
                </c:pt>
                <c:pt idx="15724">
                  <c:v>-6299.3032081873198</c:v>
                </c:pt>
                <c:pt idx="15725">
                  <c:v>-6278.5543766357396</c:v>
                </c:pt>
                <c:pt idx="15726">
                  <c:v>-6287.5649900622502</c:v>
                </c:pt>
                <c:pt idx="15727">
                  <c:v>-6332.8140776876398</c:v>
                </c:pt>
                <c:pt idx="15728">
                  <c:v>-6382.8990618478201</c:v>
                </c:pt>
                <c:pt idx="15729">
                  <c:v>-6428.71491479417</c:v>
                </c:pt>
                <c:pt idx="15730">
                  <c:v>-6430.7379582189396</c:v>
                </c:pt>
                <c:pt idx="15731">
                  <c:v>-6411.2952367119797</c:v>
                </c:pt>
                <c:pt idx="15732">
                  <c:v>-6423.3909408862701</c:v>
                </c:pt>
                <c:pt idx="15733">
                  <c:v>-6438.5052446302798</c:v>
                </c:pt>
                <c:pt idx="15734">
                  <c:v>-6451.8327890518603</c:v>
                </c:pt>
                <c:pt idx="15735">
                  <c:v>-6472.07463619595</c:v>
                </c:pt>
                <c:pt idx="15736">
                  <c:v>-6486.8371277938904</c:v>
                </c:pt>
                <c:pt idx="15737">
                  <c:v>-6502.2419993383901</c:v>
                </c:pt>
                <c:pt idx="15738">
                  <c:v>-6530.8878136311996</c:v>
                </c:pt>
                <c:pt idx="15739">
                  <c:v>-6566.9847880341304</c:v>
                </c:pt>
                <c:pt idx="15740">
                  <c:v>-6594.3587818870801</c:v>
                </c:pt>
                <c:pt idx="15741">
                  <c:v>-6610.5469050563697</c:v>
                </c:pt>
                <c:pt idx="15742">
                  <c:v>-6602.6031068710299</c:v>
                </c:pt>
                <c:pt idx="15743">
                  <c:v>-6575.0748844508898</c:v>
                </c:pt>
                <c:pt idx="15744">
                  <c:v>-6582.1444614480597</c:v>
                </c:pt>
                <c:pt idx="15745">
                  <c:v>-6637.9195335304903</c:v>
                </c:pt>
                <c:pt idx="15746">
                  <c:v>-6703.1237874072704</c:v>
                </c:pt>
                <c:pt idx="15747">
                  <c:v>-6765.9756103034397</c:v>
                </c:pt>
                <c:pt idx="15748">
                  <c:v>-6774.1833478721101</c:v>
                </c:pt>
                <c:pt idx="15749">
                  <c:v>-6756.3431508453295</c:v>
                </c:pt>
                <c:pt idx="15750">
                  <c:v>-6775.7186770211001</c:v>
                </c:pt>
                <c:pt idx="15751">
                  <c:v>-6789.6831106314803</c:v>
                </c:pt>
                <c:pt idx="15752">
                  <c:v>-6774.6766497469798</c:v>
                </c:pt>
                <c:pt idx="15753">
                  <c:v>-6721.6330761536001</c:v>
                </c:pt>
                <c:pt idx="15754">
                  <c:v>-6654.6464647292196</c:v>
                </c:pt>
                <c:pt idx="15755">
                  <c:v>-6597.6762473102699</c:v>
                </c:pt>
                <c:pt idx="15756">
                  <c:v>-6563.1615741989299</c:v>
                </c:pt>
                <c:pt idx="15757">
                  <c:v>-6551.8249759112095</c:v>
                </c:pt>
                <c:pt idx="15758">
                  <c:v>-6553.9428475475697</c:v>
                </c:pt>
                <c:pt idx="15759">
                  <c:v>-6565.3575355127896</c:v>
                </c:pt>
                <c:pt idx="15760">
                  <c:v>-6569.4728238591197</c:v>
                </c:pt>
                <c:pt idx="15761">
                  <c:v>-6545.0980324479897</c:v>
                </c:pt>
                <c:pt idx="15762">
                  <c:v>-6497.4035448061404</c:v>
                </c:pt>
                <c:pt idx="15763">
                  <c:v>-6405.6627037675798</c:v>
                </c:pt>
                <c:pt idx="15764">
                  <c:v>-6285.4713219690602</c:v>
                </c:pt>
                <c:pt idx="15765">
                  <c:v>-6181.8485839421101</c:v>
                </c:pt>
                <c:pt idx="15766">
                  <c:v>-6117.0202215762101</c:v>
                </c:pt>
                <c:pt idx="15767">
                  <c:v>-6037.0627084963198</c:v>
                </c:pt>
                <c:pt idx="15768">
                  <c:v>-5930.9412585812697</c:v>
                </c:pt>
                <c:pt idx="15769">
                  <c:v>-5850.6628894363203</c:v>
                </c:pt>
                <c:pt idx="15770">
                  <c:v>-5760.3824606615499</c:v>
                </c:pt>
                <c:pt idx="15771">
                  <c:v>-5663.7825830476804</c:v>
                </c:pt>
                <c:pt idx="15772">
                  <c:v>-5549.9454962024402</c:v>
                </c:pt>
                <c:pt idx="15773">
                  <c:v>-5396.5109766444502</c:v>
                </c:pt>
                <c:pt idx="15774">
                  <c:v>-5256.8984492435302</c:v>
                </c:pt>
                <c:pt idx="15775">
                  <c:v>-5139.6837470007604</c:v>
                </c:pt>
                <c:pt idx="15776">
                  <c:v>-5010.8656112818098</c:v>
                </c:pt>
                <c:pt idx="15777">
                  <c:v>-4884.5084459893196</c:v>
                </c:pt>
                <c:pt idx="15778">
                  <c:v>-4688.4447953600002</c:v>
                </c:pt>
                <c:pt idx="15779">
                  <c:v>-4449.5326166988998</c:v>
                </c:pt>
                <c:pt idx="15780">
                  <c:v>-4250.71772253564</c:v>
                </c:pt>
                <c:pt idx="15781">
                  <c:v>-4060.3000853936201</c:v>
                </c:pt>
                <c:pt idx="15782">
                  <c:v>-3884.4845310104902</c:v>
                </c:pt>
                <c:pt idx="15783">
                  <c:v>-3705.4764309831999</c:v>
                </c:pt>
                <c:pt idx="15784">
                  <c:v>-3507.8075796881999</c:v>
                </c:pt>
                <c:pt idx="15785">
                  <c:v>-3278.09001346472</c:v>
                </c:pt>
                <c:pt idx="15786">
                  <c:v>-3072.25520252152</c:v>
                </c:pt>
                <c:pt idx="15787">
                  <c:v>-2890.7049612153401</c:v>
                </c:pt>
                <c:pt idx="15788">
                  <c:v>-2662.2318631108201</c:v>
                </c:pt>
                <c:pt idx="15789">
                  <c:v>-2389.9351902197</c:v>
                </c:pt>
                <c:pt idx="15790">
                  <c:v>-2120.2065607152899</c:v>
                </c:pt>
                <c:pt idx="15791">
                  <c:v>-1879.5552932143</c:v>
                </c:pt>
                <c:pt idx="15792">
                  <c:v>-1626.81015476264</c:v>
                </c:pt>
                <c:pt idx="15793">
                  <c:v>-1376.8967912225201</c:v>
                </c:pt>
                <c:pt idx="15794">
                  <c:v>-1107.55410926126</c:v>
                </c:pt>
                <c:pt idx="15795">
                  <c:v>-806.81900760789199</c:v>
                </c:pt>
                <c:pt idx="15796">
                  <c:v>-531.66052530447996</c:v>
                </c:pt>
                <c:pt idx="15797">
                  <c:v>-257.74897991377702</c:v>
                </c:pt>
                <c:pt idx="15798">
                  <c:v>34.064544642416301</c:v>
                </c:pt>
                <c:pt idx="15799">
                  <c:v>315.89135977380198</c:v>
                </c:pt>
                <c:pt idx="15800">
                  <c:v>584.98256248166797</c:v>
                </c:pt>
                <c:pt idx="15801">
                  <c:v>872.68599756013396</c:v>
                </c:pt>
                <c:pt idx="15802">
                  <c:v>1199.11287414507</c:v>
                </c:pt>
                <c:pt idx="15803">
                  <c:v>1555.0310998573</c:v>
                </c:pt>
                <c:pt idx="15804">
                  <c:v>1864.36779817057</c:v>
                </c:pt>
                <c:pt idx="15805">
                  <c:v>2083.8889130366301</c:v>
                </c:pt>
                <c:pt idx="15806">
                  <c:v>2302.24824747099</c:v>
                </c:pt>
                <c:pt idx="15807">
                  <c:v>2571.8671258508002</c:v>
                </c:pt>
                <c:pt idx="15808">
                  <c:v>2897.01924732517</c:v>
                </c:pt>
                <c:pt idx="15809">
                  <c:v>3224.2180525854701</c:v>
                </c:pt>
                <c:pt idx="15810">
                  <c:v>3526.03196021956</c:v>
                </c:pt>
                <c:pt idx="15811">
                  <c:v>3822.04498444313</c:v>
                </c:pt>
                <c:pt idx="15812">
                  <c:v>4113.4294087240696</c:v>
                </c:pt>
                <c:pt idx="15813">
                  <c:v>4397.0438873028497</c:v>
                </c:pt>
                <c:pt idx="15814">
                  <c:v>4677.0148380729797</c:v>
                </c:pt>
                <c:pt idx="15815">
                  <c:v>4937.7698091329103</c:v>
                </c:pt>
                <c:pt idx="15816">
                  <c:v>5171.0985351244799</c:v>
                </c:pt>
                <c:pt idx="15817">
                  <c:v>5398.4087851496297</c:v>
                </c:pt>
                <c:pt idx="15818">
                  <c:v>5635.5287827270104</c:v>
                </c:pt>
                <c:pt idx="15819">
                  <c:v>5880.0737260501101</c:v>
                </c:pt>
                <c:pt idx="15820">
                  <c:v>6124.2145176710901</c:v>
                </c:pt>
                <c:pt idx="15821">
                  <c:v>6366.8878210713901</c:v>
                </c:pt>
                <c:pt idx="15822">
                  <c:v>6622.0895708345097</c:v>
                </c:pt>
                <c:pt idx="15823">
                  <c:v>6855.2091185564796</c:v>
                </c:pt>
                <c:pt idx="15824">
                  <c:v>7030.2221833150898</c:v>
                </c:pt>
                <c:pt idx="15825">
                  <c:v>7172.8866969519604</c:v>
                </c:pt>
                <c:pt idx="15826">
                  <c:v>7296.4218892770004</c:v>
                </c:pt>
                <c:pt idx="15827">
                  <c:v>7442.36571121409</c:v>
                </c:pt>
                <c:pt idx="15828">
                  <c:v>7617.0545689045302</c:v>
                </c:pt>
                <c:pt idx="15829">
                  <c:v>7791.4157940950599</c:v>
                </c:pt>
                <c:pt idx="15830">
                  <c:v>7927.0790058972998</c:v>
                </c:pt>
                <c:pt idx="15831">
                  <c:v>8014.51778804481</c:v>
                </c:pt>
                <c:pt idx="15832">
                  <c:v>8094.4201095220096</c:v>
                </c:pt>
                <c:pt idx="15833">
                  <c:v>8168.7168228022401</c:v>
                </c:pt>
                <c:pt idx="15834">
                  <c:v>8231.3111857154399</c:v>
                </c:pt>
                <c:pt idx="15835">
                  <c:v>8288.6317420779305</c:v>
                </c:pt>
                <c:pt idx="15836">
                  <c:v>8347.3821465198307</c:v>
                </c:pt>
                <c:pt idx="15837">
                  <c:v>8404.4017535589901</c:v>
                </c:pt>
                <c:pt idx="15838">
                  <c:v>8457.9757560891903</c:v>
                </c:pt>
                <c:pt idx="15839">
                  <c:v>8494.77835182542</c:v>
                </c:pt>
                <c:pt idx="15840">
                  <c:v>8513.3994409753395</c:v>
                </c:pt>
                <c:pt idx="15841">
                  <c:v>8490.3128328817602</c:v>
                </c:pt>
                <c:pt idx="15842">
                  <c:v>8422.1021181320393</c:v>
                </c:pt>
                <c:pt idx="15843">
                  <c:v>8347.4382371450993</c:v>
                </c:pt>
                <c:pt idx="15844">
                  <c:v>8277.1056119672103</c:v>
                </c:pt>
                <c:pt idx="15845">
                  <c:v>8191.7169412120202</c:v>
                </c:pt>
                <c:pt idx="15846">
                  <c:v>8094.9630350199704</c:v>
                </c:pt>
                <c:pt idx="15847">
                  <c:v>8012.3841437092997</c:v>
                </c:pt>
                <c:pt idx="15848">
                  <c:v>7957.33738266811</c:v>
                </c:pt>
                <c:pt idx="15849">
                  <c:v>7880.7524235001401</c:v>
                </c:pt>
                <c:pt idx="15850">
                  <c:v>7757.4221351759898</c:v>
                </c:pt>
                <c:pt idx="15851">
                  <c:v>7629.7191864583901</c:v>
                </c:pt>
                <c:pt idx="15852">
                  <c:v>7485.1010364085696</c:v>
                </c:pt>
                <c:pt idx="15853">
                  <c:v>7325.2344950874203</c:v>
                </c:pt>
                <c:pt idx="15854">
                  <c:v>7155.0929541698197</c:v>
                </c:pt>
                <c:pt idx="15855">
                  <c:v>6961.03082735517</c:v>
                </c:pt>
                <c:pt idx="15856">
                  <c:v>6731.2515890043896</c:v>
                </c:pt>
                <c:pt idx="15857">
                  <c:v>6506.0925461250599</c:v>
                </c:pt>
                <c:pt idx="15858">
                  <c:v>6309.6625229731198</c:v>
                </c:pt>
                <c:pt idx="15859">
                  <c:v>6115.7306424113303</c:v>
                </c:pt>
                <c:pt idx="15860">
                  <c:v>5962.1477347218497</c:v>
                </c:pt>
                <c:pt idx="15861">
                  <c:v>5816.8709402286204</c:v>
                </c:pt>
                <c:pt idx="15862">
                  <c:v>5630.5103684133101</c:v>
                </c:pt>
                <c:pt idx="15863">
                  <c:v>5393.5974779041699</c:v>
                </c:pt>
                <c:pt idx="15864">
                  <c:v>5103.0736207005702</c:v>
                </c:pt>
                <c:pt idx="15865">
                  <c:v>4818.2896207255899</c:v>
                </c:pt>
                <c:pt idx="15866">
                  <c:v>4556.6651595083604</c:v>
                </c:pt>
                <c:pt idx="15867">
                  <c:v>4336.3385736887203</c:v>
                </c:pt>
                <c:pt idx="15868">
                  <c:v>4124.9815018801501</c:v>
                </c:pt>
                <c:pt idx="15869">
                  <c:v>3879.1881478790101</c:v>
                </c:pt>
                <c:pt idx="15870">
                  <c:v>3631.6713949721202</c:v>
                </c:pt>
                <c:pt idx="15871">
                  <c:v>3384.8019244288698</c:v>
                </c:pt>
                <c:pt idx="15872">
                  <c:v>3143.8033705355901</c:v>
                </c:pt>
                <c:pt idx="15873">
                  <c:v>2909.23765131553</c:v>
                </c:pt>
                <c:pt idx="15874">
                  <c:v>2681.81929740958</c:v>
                </c:pt>
                <c:pt idx="15875">
                  <c:v>2415.3805808864599</c:v>
                </c:pt>
                <c:pt idx="15876">
                  <c:v>2116.6753480141301</c:v>
                </c:pt>
                <c:pt idx="15877">
                  <c:v>1838.08094789864</c:v>
                </c:pt>
                <c:pt idx="15878">
                  <c:v>1573.8730699836001</c:v>
                </c:pt>
                <c:pt idx="15879">
                  <c:v>1348.30278560635</c:v>
                </c:pt>
                <c:pt idx="15880">
                  <c:v>1150.8975253615399</c:v>
                </c:pt>
                <c:pt idx="15881">
                  <c:v>958.598259497762</c:v>
                </c:pt>
                <c:pt idx="15882">
                  <c:v>748.14621471911596</c:v>
                </c:pt>
                <c:pt idx="15883">
                  <c:v>520.40075886698196</c:v>
                </c:pt>
                <c:pt idx="15884">
                  <c:v>309.02003488103401</c:v>
                </c:pt>
                <c:pt idx="15885">
                  <c:v>118.452768012565</c:v>
                </c:pt>
                <c:pt idx="15886">
                  <c:v>-44.537559827867</c:v>
                </c:pt>
                <c:pt idx="15887">
                  <c:v>-220.80903307225</c:v>
                </c:pt>
                <c:pt idx="15888">
                  <c:v>-429.18876558833801</c:v>
                </c:pt>
                <c:pt idx="15889">
                  <c:v>-651.978261051554</c:v>
                </c:pt>
                <c:pt idx="15890">
                  <c:v>-909.34247611314004</c:v>
                </c:pt>
                <c:pt idx="15891">
                  <c:v>-1136.7629281074601</c:v>
                </c:pt>
                <c:pt idx="15892">
                  <c:v>-1295.8876123960099</c:v>
                </c:pt>
                <c:pt idx="15893">
                  <c:v>-1408.3951955207899</c:v>
                </c:pt>
                <c:pt idx="15894">
                  <c:v>-1539.8699420654</c:v>
                </c:pt>
                <c:pt idx="15895">
                  <c:v>-1707.3584434841</c:v>
                </c:pt>
                <c:pt idx="15896">
                  <c:v>-1831.84334452177</c:v>
                </c:pt>
                <c:pt idx="15897">
                  <c:v>-1926.74089210487</c:v>
                </c:pt>
                <c:pt idx="15898">
                  <c:v>-2034.4170852014699</c:v>
                </c:pt>
                <c:pt idx="15899">
                  <c:v>-2157.6614264729001</c:v>
                </c:pt>
                <c:pt idx="15900">
                  <c:v>-2261.9531679420602</c:v>
                </c:pt>
                <c:pt idx="15901">
                  <c:v>-2359.6845800849201</c:v>
                </c:pt>
                <c:pt idx="15902">
                  <c:v>-2459.7046810939401</c:v>
                </c:pt>
                <c:pt idx="15903">
                  <c:v>-2551.26564106764</c:v>
                </c:pt>
                <c:pt idx="15904">
                  <c:v>-2642.70698854074</c:v>
                </c:pt>
                <c:pt idx="15905">
                  <c:v>-2723.5965052778402</c:v>
                </c:pt>
                <c:pt idx="15906">
                  <c:v>-2785.6903928843299</c:v>
                </c:pt>
                <c:pt idx="15907">
                  <c:v>-2839.7357455761398</c:v>
                </c:pt>
                <c:pt idx="15908">
                  <c:v>-2904.2904520183902</c:v>
                </c:pt>
                <c:pt idx="15909">
                  <c:v>-2968.4011875859601</c:v>
                </c:pt>
                <c:pt idx="15910">
                  <c:v>-3022.4829929894099</c:v>
                </c:pt>
                <c:pt idx="15911">
                  <c:v>-3092.83034117432</c:v>
                </c:pt>
                <c:pt idx="15912">
                  <c:v>-3201.4062930656901</c:v>
                </c:pt>
                <c:pt idx="15913">
                  <c:v>-3269.8360271991201</c:v>
                </c:pt>
                <c:pt idx="15914">
                  <c:v>-3255.83618503148</c:v>
                </c:pt>
                <c:pt idx="15915">
                  <c:v>-3214.8995817739301</c:v>
                </c:pt>
                <c:pt idx="15916">
                  <c:v>-3205.7202531241901</c:v>
                </c:pt>
                <c:pt idx="15917">
                  <c:v>-3244.3707296706498</c:v>
                </c:pt>
                <c:pt idx="15918">
                  <c:v>-3271.6030709029501</c:v>
                </c:pt>
                <c:pt idx="15919">
                  <c:v>-3286.7023157389599</c:v>
                </c:pt>
                <c:pt idx="15920">
                  <c:v>-3286.63531699443</c:v>
                </c:pt>
                <c:pt idx="15921">
                  <c:v>-3286.3476026335502</c:v>
                </c:pt>
                <c:pt idx="15922">
                  <c:v>-3296.3716621419198</c:v>
                </c:pt>
                <c:pt idx="15923">
                  <c:v>-3341.0021030687599</c:v>
                </c:pt>
                <c:pt idx="15924">
                  <c:v>-3406.0832408731699</c:v>
                </c:pt>
                <c:pt idx="15925">
                  <c:v>-3463.9476301909599</c:v>
                </c:pt>
                <c:pt idx="15926">
                  <c:v>-3526.1221802045002</c:v>
                </c:pt>
                <c:pt idx="15927">
                  <c:v>-3494.4869424691801</c:v>
                </c:pt>
                <c:pt idx="15928">
                  <c:v>-3414.8015765615401</c:v>
                </c:pt>
                <c:pt idx="15929">
                  <c:v>-3396.0813769538499</c:v>
                </c:pt>
                <c:pt idx="15930">
                  <c:v>-3401.4851316221402</c:v>
                </c:pt>
                <c:pt idx="15931">
                  <c:v>-3432.1895423740102</c:v>
                </c:pt>
                <c:pt idx="15932">
                  <c:v>-3468.39589821656</c:v>
                </c:pt>
                <c:pt idx="15933">
                  <c:v>-3499.78173922308</c:v>
                </c:pt>
                <c:pt idx="15934">
                  <c:v>-3523.1693031512</c:v>
                </c:pt>
                <c:pt idx="15935">
                  <c:v>-3541.79636823601</c:v>
                </c:pt>
                <c:pt idx="15936">
                  <c:v>-3556.0716861484898</c:v>
                </c:pt>
                <c:pt idx="15937">
                  <c:v>-3555.48629928235</c:v>
                </c:pt>
                <c:pt idx="15938">
                  <c:v>-3566.6388488815701</c:v>
                </c:pt>
                <c:pt idx="15939">
                  <c:v>-3618.8870221986599</c:v>
                </c:pt>
                <c:pt idx="15940">
                  <c:v>-3689.3394035052502</c:v>
                </c:pt>
                <c:pt idx="15941">
                  <c:v>-3740.12069135609</c:v>
                </c:pt>
                <c:pt idx="15942">
                  <c:v>-3788.9929160503302</c:v>
                </c:pt>
                <c:pt idx="15943">
                  <c:v>-3851.7807969768901</c:v>
                </c:pt>
                <c:pt idx="15944">
                  <c:v>-3911.4162381198298</c:v>
                </c:pt>
                <c:pt idx="15945">
                  <c:v>-3969.1436854897001</c:v>
                </c:pt>
                <c:pt idx="15946">
                  <c:v>-4049.2044493603598</c:v>
                </c:pt>
                <c:pt idx="15947">
                  <c:v>-4126.0321584760904</c:v>
                </c:pt>
                <c:pt idx="15948">
                  <c:v>-4154.9322172734401</c:v>
                </c:pt>
                <c:pt idx="15949">
                  <c:v>-4191.4811395874003</c:v>
                </c:pt>
                <c:pt idx="15950">
                  <c:v>-4263.8995302813701</c:v>
                </c:pt>
                <c:pt idx="15951">
                  <c:v>-4332.3070012241096</c:v>
                </c:pt>
                <c:pt idx="15952">
                  <c:v>-4380.3703567576904</c:v>
                </c:pt>
                <c:pt idx="15953">
                  <c:v>-4490.4673344840103</c:v>
                </c:pt>
                <c:pt idx="15954">
                  <c:v>-4640.8069556992996</c:v>
                </c:pt>
                <c:pt idx="15955">
                  <c:v>-4743.10633290853</c:v>
                </c:pt>
                <c:pt idx="15956">
                  <c:v>-4795.22620612425</c:v>
                </c:pt>
                <c:pt idx="15957">
                  <c:v>-4827.1550605755401</c:v>
                </c:pt>
                <c:pt idx="15958">
                  <c:v>-4908.0641235734602</c:v>
                </c:pt>
                <c:pt idx="15959">
                  <c:v>-5030.2150639226802</c:v>
                </c:pt>
                <c:pt idx="15960">
                  <c:v>-5147.8613925886602</c:v>
                </c:pt>
                <c:pt idx="15961">
                  <c:v>-5272.4054252645901</c:v>
                </c:pt>
                <c:pt idx="15962">
                  <c:v>-5390.8403275977898</c:v>
                </c:pt>
                <c:pt idx="15963">
                  <c:v>-5455.1231843994501</c:v>
                </c:pt>
                <c:pt idx="15964">
                  <c:v>-5519.6101812280604</c:v>
                </c:pt>
                <c:pt idx="15965">
                  <c:v>-5619.52248236174</c:v>
                </c:pt>
                <c:pt idx="15966">
                  <c:v>-5741.95923725785</c:v>
                </c:pt>
                <c:pt idx="15967">
                  <c:v>-5906.2654332086404</c:v>
                </c:pt>
                <c:pt idx="15968">
                  <c:v>-6039.9642479179902</c:v>
                </c:pt>
                <c:pt idx="15969">
                  <c:v>-6134.5761484908098</c:v>
                </c:pt>
                <c:pt idx="15970">
                  <c:v>-6254.3245662639001</c:v>
                </c:pt>
                <c:pt idx="15971">
                  <c:v>-6331.1420235893202</c:v>
                </c:pt>
                <c:pt idx="15972">
                  <c:v>-6372.9582038032404</c:v>
                </c:pt>
                <c:pt idx="15973">
                  <c:v>-6427.0696971610096</c:v>
                </c:pt>
                <c:pt idx="15974">
                  <c:v>-6494.32177639157</c:v>
                </c:pt>
                <c:pt idx="15975">
                  <c:v>-6587.8023897241301</c:v>
                </c:pt>
                <c:pt idx="15976">
                  <c:v>-6690.8015144532101</c:v>
                </c:pt>
                <c:pt idx="15977">
                  <c:v>-6775.05770729303</c:v>
                </c:pt>
                <c:pt idx="15978">
                  <c:v>-6856.4035375313197</c:v>
                </c:pt>
                <c:pt idx="15979">
                  <c:v>-6934.4935508982699</c:v>
                </c:pt>
                <c:pt idx="15980">
                  <c:v>-7011.8757486182603</c:v>
                </c:pt>
                <c:pt idx="15981">
                  <c:v>-7084.2527080607897</c:v>
                </c:pt>
                <c:pt idx="15982">
                  <c:v>-7134.9356474385004</c:v>
                </c:pt>
                <c:pt idx="15983">
                  <c:v>-7167.3932412165896</c:v>
                </c:pt>
                <c:pt idx="15984">
                  <c:v>-7191.9803914511704</c:v>
                </c:pt>
                <c:pt idx="15985">
                  <c:v>-7209.3224871555003</c:v>
                </c:pt>
                <c:pt idx="15986">
                  <c:v>-7247.5519743980203</c:v>
                </c:pt>
                <c:pt idx="15987">
                  <c:v>-7307.9809315529101</c:v>
                </c:pt>
                <c:pt idx="15988">
                  <c:v>-7347.7888262148699</c:v>
                </c:pt>
                <c:pt idx="15989">
                  <c:v>-7359.0813697786298</c:v>
                </c:pt>
                <c:pt idx="15990">
                  <c:v>-7342.0733216508297</c:v>
                </c:pt>
                <c:pt idx="15991">
                  <c:v>-7351.2072437197903</c:v>
                </c:pt>
                <c:pt idx="15992">
                  <c:v>-7400.0030413234099</c:v>
                </c:pt>
                <c:pt idx="15993">
                  <c:v>-7433.8080202500096</c:v>
                </c:pt>
                <c:pt idx="15994">
                  <c:v>-7403.4989258614096</c:v>
                </c:pt>
                <c:pt idx="15995">
                  <c:v>-7312.38035293762</c:v>
                </c:pt>
                <c:pt idx="15996">
                  <c:v>-7221.0195627863905</c:v>
                </c:pt>
                <c:pt idx="15997">
                  <c:v>-7124.1024905864297</c:v>
                </c:pt>
                <c:pt idx="15998">
                  <c:v>-7094.98806279982</c:v>
                </c:pt>
                <c:pt idx="15999">
                  <c:v>-7106.7668571023796</c:v>
                </c:pt>
                <c:pt idx="16000">
                  <c:v>-7066.9605177687299</c:v>
                </c:pt>
                <c:pt idx="16001">
                  <c:v>-7020.0986839071702</c:v>
                </c:pt>
                <c:pt idx="16002">
                  <c:v>-6966.31361516792</c:v>
                </c:pt>
                <c:pt idx="16003">
                  <c:v>-6890.8058899339303</c:v>
                </c:pt>
                <c:pt idx="16004">
                  <c:v>-6799.4250625549503</c:v>
                </c:pt>
                <c:pt idx="16005">
                  <c:v>-6687.9029137985099</c:v>
                </c:pt>
                <c:pt idx="16006">
                  <c:v>-6566.5543387329199</c:v>
                </c:pt>
                <c:pt idx="16007">
                  <c:v>-6447.0463180322404</c:v>
                </c:pt>
                <c:pt idx="16008">
                  <c:v>-6323.8889308855996</c:v>
                </c:pt>
                <c:pt idx="16009">
                  <c:v>-6193.0015241363299</c:v>
                </c:pt>
                <c:pt idx="16010">
                  <c:v>-6048.9854455310096</c:v>
                </c:pt>
                <c:pt idx="16011">
                  <c:v>-5887.4964227086002</c:v>
                </c:pt>
                <c:pt idx="16012">
                  <c:v>-5710.8577264775604</c:v>
                </c:pt>
                <c:pt idx="16013">
                  <c:v>-5579.0334215540897</c:v>
                </c:pt>
                <c:pt idx="16014">
                  <c:v>-5466.5383185333603</c:v>
                </c:pt>
                <c:pt idx="16015">
                  <c:v>-5310.9307498232001</c:v>
                </c:pt>
                <c:pt idx="16016">
                  <c:v>-5165.9294447531502</c:v>
                </c:pt>
                <c:pt idx="16017">
                  <c:v>-5032.7673120849304</c:v>
                </c:pt>
                <c:pt idx="16018">
                  <c:v>-4882.6086722905702</c:v>
                </c:pt>
                <c:pt idx="16019">
                  <c:v>-4726.5732755488498</c:v>
                </c:pt>
                <c:pt idx="16020">
                  <c:v>-4521.0054804429801</c:v>
                </c:pt>
                <c:pt idx="16021">
                  <c:v>-4286.5857524420499</c:v>
                </c:pt>
                <c:pt idx="16022">
                  <c:v>-4077.69566196592</c:v>
                </c:pt>
                <c:pt idx="16023">
                  <c:v>-3875.57289397267</c:v>
                </c:pt>
                <c:pt idx="16024">
                  <c:v>-3659.1731686737098</c:v>
                </c:pt>
                <c:pt idx="16025">
                  <c:v>-3443.5939106972501</c:v>
                </c:pt>
                <c:pt idx="16026">
                  <c:v>-3253.2202900137499</c:v>
                </c:pt>
                <c:pt idx="16027">
                  <c:v>-3064.8651467345899</c:v>
                </c:pt>
                <c:pt idx="16028">
                  <c:v>-2842.7266951545698</c:v>
                </c:pt>
                <c:pt idx="16029">
                  <c:v>-2588.9482159592599</c:v>
                </c:pt>
                <c:pt idx="16030">
                  <c:v>-2339.0384246560502</c:v>
                </c:pt>
                <c:pt idx="16031">
                  <c:v>-2121.0146586142801</c:v>
                </c:pt>
                <c:pt idx="16032">
                  <c:v>-1927.9883148029901</c:v>
                </c:pt>
                <c:pt idx="16033">
                  <c:v>-1737.84504057857</c:v>
                </c:pt>
                <c:pt idx="16034">
                  <c:v>-1576.46290102795</c:v>
                </c:pt>
                <c:pt idx="16035">
                  <c:v>-1409.9016752053999</c:v>
                </c:pt>
                <c:pt idx="16036">
                  <c:v>-1173.51694408966</c:v>
                </c:pt>
                <c:pt idx="16037">
                  <c:v>-892.20637365442099</c:v>
                </c:pt>
                <c:pt idx="16038">
                  <c:v>-645.48295927853906</c:v>
                </c:pt>
                <c:pt idx="16039">
                  <c:v>-436.470000804714</c:v>
                </c:pt>
                <c:pt idx="16040">
                  <c:v>-211.80320094615999</c:v>
                </c:pt>
                <c:pt idx="16041">
                  <c:v>31.246086372767301</c:v>
                </c:pt>
                <c:pt idx="16042">
                  <c:v>271.46114342680801</c:v>
                </c:pt>
                <c:pt idx="16043">
                  <c:v>485.94116416703002</c:v>
                </c:pt>
                <c:pt idx="16044">
                  <c:v>692.42211470520397</c:v>
                </c:pt>
                <c:pt idx="16045">
                  <c:v>928.06984924826202</c:v>
                </c:pt>
                <c:pt idx="16046">
                  <c:v>1140.7104144124401</c:v>
                </c:pt>
                <c:pt idx="16047">
                  <c:v>1322.7328759959901</c:v>
                </c:pt>
                <c:pt idx="16048">
                  <c:v>1524.00905985854</c:v>
                </c:pt>
                <c:pt idx="16049">
                  <c:v>1742.35836539864</c:v>
                </c:pt>
                <c:pt idx="16050">
                  <c:v>1971.23829475261</c:v>
                </c:pt>
                <c:pt idx="16051">
                  <c:v>2192.3061476547</c:v>
                </c:pt>
                <c:pt idx="16052">
                  <c:v>2404.5444483641199</c:v>
                </c:pt>
                <c:pt idx="16053">
                  <c:v>2594.0993800512801</c:v>
                </c:pt>
                <c:pt idx="16054">
                  <c:v>2752.4084499677301</c:v>
                </c:pt>
                <c:pt idx="16055">
                  <c:v>2922.4611914867201</c:v>
                </c:pt>
                <c:pt idx="16056">
                  <c:v>3133.3169605460498</c:v>
                </c:pt>
                <c:pt idx="16057">
                  <c:v>3407.7569725707699</c:v>
                </c:pt>
                <c:pt idx="16058">
                  <c:v>3653.5525903151301</c:v>
                </c:pt>
                <c:pt idx="16059">
                  <c:v>3819.43663701887</c:v>
                </c:pt>
                <c:pt idx="16060">
                  <c:v>3985.8520007715902</c:v>
                </c:pt>
                <c:pt idx="16061">
                  <c:v>4152.4782275031803</c:v>
                </c:pt>
                <c:pt idx="16062">
                  <c:v>4325.0287093303004</c:v>
                </c:pt>
                <c:pt idx="16063">
                  <c:v>4495.7112644212002</c:v>
                </c:pt>
                <c:pt idx="16064">
                  <c:v>4651.8959691715299</c:v>
                </c:pt>
                <c:pt idx="16065">
                  <c:v>4786.8736563130697</c:v>
                </c:pt>
                <c:pt idx="16066">
                  <c:v>4944.1094771252201</c:v>
                </c:pt>
                <c:pt idx="16067">
                  <c:v>5143.0862632743001</c:v>
                </c:pt>
                <c:pt idx="16068">
                  <c:v>5345.0709184118195</c:v>
                </c:pt>
                <c:pt idx="16069">
                  <c:v>5515.7626784803797</c:v>
                </c:pt>
                <c:pt idx="16070">
                  <c:v>5659.9073503616801</c:v>
                </c:pt>
                <c:pt idx="16071">
                  <c:v>5814.2489459951303</c:v>
                </c:pt>
                <c:pt idx="16072">
                  <c:v>5996.9956876861797</c:v>
                </c:pt>
                <c:pt idx="16073">
                  <c:v>6212.3388464542404</c:v>
                </c:pt>
                <c:pt idx="16074">
                  <c:v>6396.6083968493804</c:v>
                </c:pt>
                <c:pt idx="16075">
                  <c:v>6494.4266257248401</c:v>
                </c:pt>
                <c:pt idx="16076">
                  <c:v>6545.8847395348603</c:v>
                </c:pt>
                <c:pt idx="16077">
                  <c:v>6636.9326693556004</c:v>
                </c:pt>
                <c:pt idx="16078">
                  <c:v>6774.0639284971703</c:v>
                </c:pt>
                <c:pt idx="16079">
                  <c:v>6945.2259420538903</c:v>
                </c:pt>
                <c:pt idx="16080">
                  <c:v>7131.9720431796904</c:v>
                </c:pt>
                <c:pt idx="16081">
                  <c:v>7281.1819118420099</c:v>
                </c:pt>
                <c:pt idx="16082">
                  <c:v>7388.7995702325297</c:v>
                </c:pt>
                <c:pt idx="16083">
                  <c:v>7466.7495241034003</c:v>
                </c:pt>
                <c:pt idx="16084">
                  <c:v>7582.42697900028</c:v>
                </c:pt>
                <c:pt idx="16085">
                  <c:v>7737.6751005762098</c:v>
                </c:pt>
                <c:pt idx="16086">
                  <c:v>7860.8487391632398</c:v>
                </c:pt>
                <c:pt idx="16087">
                  <c:v>7972.8657900271</c:v>
                </c:pt>
                <c:pt idx="16088">
                  <c:v>8120.1130597397996</c:v>
                </c:pt>
                <c:pt idx="16089">
                  <c:v>8301.4355870161198</c:v>
                </c:pt>
                <c:pt idx="16090">
                  <c:v>8453.8751656476998</c:v>
                </c:pt>
                <c:pt idx="16091">
                  <c:v>8519.6647233308504</c:v>
                </c:pt>
                <c:pt idx="16092">
                  <c:v>8547.6794033437909</c:v>
                </c:pt>
                <c:pt idx="16093">
                  <c:v>8604.0179640944607</c:v>
                </c:pt>
                <c:pt idx="16094">
                  <c:v>8696.93643277923</c:v>
                </c:pt>
                <c:pt idx="16095">
                  <c:v>8823.9341865614806</c:v>
                </c:pt>
                <c:pt idx="16096">
                  <c:v>8964.7551006730391</c:v>
                </c:pt>
                <c:pt idx="16097">
                  <c:v>9131.61873199193</c:v>
                </c:pt>
                <c:pt idx="16098">
                  <c:v>9279.6818508821307</c:v>
                </c:pt>
                <c:pt idx="16099">
                  <c:v>9359.4309958590002</c:v>
                </c:pt>
                <c:pt idx="16100">
                  <c:v>9424.4548893642805</c:v>
                </c:pt>
                <c:pt idx="16101">
                  <c:v>9529.7987312191708</c:v>
                </c:pt>
                <c:pt idx="16102">
                  <c:v>9641.5070494580905</c:v>
                </c:pt>
                <c:pt idx="16103">
                  <c:v>9738.0646629753301</c:v>
                </c:pt>
                <c:pt idx="16104">
                  <c:v>9838.8819293034303</c:v>
                </c:pt>
                <c:pt idx="16105">
                  <c:v>9981.7504554060306</c:v>
                </c:pt>
                <c:pt idx="16106">
                  <c:v>10124.6321564513</c:v>
                </c:pt>
                <c:pt idx="16107">
                  <c:v>10216.7923203106</c:v>
                </c:pt>
                <c:pt idx="16108">
                  <c:v>10298.6590161973</c:v>
                </c:pt>
                <c:pt idx="16109">
                  <c:v>10365.353643291401</c:v>
                </c:pt>
                <c:pt idx="16110">
                  <c:v>10446.6899587767</c:v>
                </c:pt>
                <c:pt idx="16111">
                  <c:v>10553.3532760787</c:v>
                </c:pt>
                <c:pt idx="16112">
                  <c:v>10653.390140543401</c:v>
                </c:pt>
                <c:pt idx="16113">
                  <c:v>10717.7961646934</c:v>
                </c:pt>
                <c:pt idx="16114">
                  <c:v>10794.2040267994</c:v>
                </c:pt>
                <c:pt idx="16115">
                  <c:v>10926.462155007201</c:v>
                </c:pt>
                <c:pt idx="16116">
                  <c:v>11071.941433083701</c:v>
                </c:pt>
                <c:pt idx="16117">
                  <c:v>11175.121227944401</c:v>
                </c:pt>
                <c:pt idx="16118">
                  <c:v>11238.309047143601</c:v>
                </c:pt>
                <c:pt idx="16119">
                  <c:v>11315.639951363601</c:v>
                </c:pt>
                <c:pt idx="16120">
                  <c:v>11410.226455010201</c:v>
                </c:pt>
                <c:pt idx="16121">
                  <c:v>11533.5034275831</c:v>
                </c:pt>
                <c:pt idx="16122">
                  <c:v>11672.992272600401</c:v>
                </c:pt>
                <c:pt idx="16123">
                  <c:v>11823.7162520231</c:v>
                </c:pt>
                <c:pt idx="16124">
                  <c:v>11922.0770521336</c:v>
                </c:pt>
                <c:pt idx="16125">
                  <c:v>11930.101730987</c:v>
                </c:pt>
                <c:pt idx="16126">
                  <c:v>11939.216860582501</c:v>
                </c:pt>
                <c:pt idx="16127">
                  <c:v>11987.9210525045</c:v>
                </c:pt>
                <c:pt idx="16128">
                  <c:v>12087.998232587601</c:v>
                </c:pt>
                <c:pt idx="16129">
                  <c:v>12237.4174116334</c:v>
                </c:pt>
                <c:pt idx="16130">
                  <c:v>12386.2454282694</c:v>
                </c:pt>
                <c:pt idx="16131">
                  <c:v>12504.762065299001</c:v>
                </c:pt>
                <c:pt idx="16132">
                  <c:v>12540.2278260032</c:v>
                </c:pt>
                <c:pt idx="16133">
                  <c:v>12549.481443798401</c:v>
                </c:pt>
                <c:pt idx="16134">
                  <c:v>12618.1539903786</c:v>
                </c:pt>
                <c:pt idx="16135">
                  <c:v>12725.733642412701</c:v>
                </c:pt>
                <c:pt idx="16136">
                  <c:v>12853.048200588401</c:v>
                </c:pt>
                <c:pt idx="16137">
                  <c:v>12960.9657553122</c:v>
                </c:pt>
                <c:pt idx="16138">
                  <c:v>13041.337651214</c:v>
                </c:pt>
                <c:pt idx="16139">
                  <c:v>13117.522190052599</c:v>
                </c:pt>
                <c:pt idx="16140">
                  <c:v>13188.9421721524</c:v>
                </c:pt>
                <c:pt idx="16141">
                  <c:v>13238.2603164019</c:v>
                </c:pt>
                <c:pt idx="16142">
                  <c:v>13264.0936050946</c:v>
                </c:pt>
                <c:pt idx="16143">
                  <c:v>13287.6008676983</c:v>
                </c:pt>
                <c:pt idx="16144">
                  <c:v>13331.1876025437</c:v>
                </c:pt>
                <c:pt idx="16145">
                  <c:v>13385.2952590397</c:v>
                </c:pt>
                <c:pt idx="16146">
                  <c:v>13435.108491810101</c:v>
                </c:pt>
                <c:pt idx="16147">
                  <c:v>13488.6046047983</c:v>
                </c:pt>
                <c:pt idx="16148">
                  <c:v>13539.942042176501</c:v>
                </c:pt>
                <c:pt idx="16149">
                  <c:v>13577.1234942802</c:v>
                </c:pt>
                <c:pt idx="16150">
                  <c:v>13668.612395783999</c:v>
                </c:pt>
                <c:pt idx="16151">
                  <c:v>13759.347284056799</c:v>
                </c:pt>
                <c:pt idx="16152">
                  <c:v>13769.3589352625</c:v>
                </c:pt>
                <c:pt idx="16153">
                  <c:v>13755.655381377201</c:v>
                </c:pt>
                <c:pt idx="16154">
                  <c:v>13718.9699082322</c:v>
                </c:pt>
                <c:pt idx="16155">
                  <c:v>13725.479954831901</c:v>
                </c:pt>
                <c:pt idx="16156">
                  <c:v>13790.851823893399</c:v>
                </c:pt>
                <c:pt idx="16157">
                  <c:v>13864.562965683701</c:v>
                </c:pt>
                <c:pt idx="16158">
                  <c:v>13911.4980683046</c:v>
                </c:pt>
                <c:pt idx="16159">
                  <c:v>13909.4356424579</c:v>
                </c:pt>
                <c:pt idx="16160">
                  <c:v>13891.077046218799</c:v>
                </c:pt>
                <c:pt idx="16161">
                  <c:v>13846.8453275059</c:v>
                </c:pt>
                <c:pt idx="16162">
                  <c:v>13833.935180312999</c:v>
                </c:pt>
                <c:pt idx="16163">
                  <c:v>13880.9271602033</c:v>
                </c:pt>
                <c:pt idx="16164">
                  <c:v>13937.438248062899</c:v>
                </c:pt>
                <c:pt idx="16165">
                  <c:v>13900.0243620172</c:v>
                </c:pt>
                <c:pt idx="16166">
                  <c:v>13784.5182399061</c:v>
                </c:pt>
                <c:pt idx="16167">
                  <c:v>13698.107874233499</c:v>
                </c:pt>
                <c:pt idx="16168">
                  <c:v>13619.604623740101</c:v>
                </c:pt>
                <c:pt idx="16169">
                  <c:v>13585.231227599699</c:v>
                </c:pt>
                <c:pt idx="16170">
                  <c:v>13582.0288693859</c:v>
                </c:pt>
                <c:pt idx="16171">
                  <c:v>13561.725833087001</c:v>
                </c:pt>
                <c:pt idx="16172">
                  <c:v>13506.8853848258</c:v>
                </c:pt>
                <c:pt idx="16173">
                  <c:v>13523.874760672499</c:v>
                </c:pt>
                <c:pt idx="16174">
                  <c:v>13549.898815881401</c:v>
                </c:pt>
                <c:pt idx="16175">
                  <c:v>13446.473058833401</c:v>
                </c:pt>
                <c:pt idx="16176">
                  <c:v>13248.1976912051</c:v>
                </c:pt>
                <c:pt idx="16177">
                  <c:v>13067.599063395801</c:v>
                </c:pt>
                <c:pt idx="16178">
                  <c:v>12975.454399974</c:v>
                </c:pt>
                <c:pt idx="16179">
                  <c:v>12884.4537343512</c:v>
                </c:pt>
                <c:pt idx="16180">
                  <c:v>12837.271292658899</c:v>
                </c:pt>
                <c:pt idx="16181">
                  <c:v>12791.0885294448</c:v>
                </c:pt>
                <c:pt idx="16182">
                  <c:v>12684.4035714448</c:v>
                </c:pt>
                <c:pt idx="16183">
                  <c:v>12547.5470284166</c:v>
                </c:pt>
                <c:pt idx="16184">
                  <c:v>12350.0765651823</c:v>
                </c:pt>
                <c:pt idx="16185">
                  <c:v>12172.9190869132</c:v>
                </c:pt>
                <c:pt idx="16186">
                  <c:v>12058.6220578379</c:v>
                </c:pt>
                <c:pt idx="16187">
                  <c:v>11910.176389881601</c:v>
                </c:pt>
                <c:pt idx="16188">
                  <c:v>11736.2704906175</c:v>
                </c:pt>
                <c:pt idx="16189">
                  <c:v>11576.4350130243</c:v>
                </c:pt>
                <c:pt idx="16190">
                  <c:v>11425.3808093511</c:v>
                </c:pt>
                <c:pt idx="16191">
                  <c:v>11222.457617960399</c:v>
                </c:pt>
                <c:pt idx="16192">
                  <c:v>10977.623192556001</c:v>
                </c:pt>
                <c:pt idx="16193">
                  <c:v>10732.0343913203</c:v>
                </c:pt>
                <c:pt idx="16194">
                  <c:v>10465.9859506497</c:v>
                </c:pt>
                <c:pt idx="16195">
                  <c:v>10257.5196574129</c:v>
                </c:pt>
                <c:pt idx="16196">
                  <c:v>10083.391914481699</c:v>
                </c:pt>
                <c:pt idx="16197">
                  <c:v>9868.6208272283402</c:v>
                </c:pt>
                <c:pt idx="16198">
                  <c:v>9647.8463153640696</c:v>
                </c:pt>
                <c:pt idx="16199">
                  <c:v>9386.0841408328706</c:v>
                </c:pt>
                <c:pt idx="16200">
                  <c:v>9086.9130909738906</c:v>
                </c:pt>
                <c:pt idx="16201">
                  <c:v>8790.83714118637</c:v>
                </c:pt>
                <c:pt idx="16202">
                  <c:v>8511.9566768152108</c:v>
                </c:pt>
                <c:pt idx="16203">
                  <c:v>8258.3157315665103</c:v>
                </c:pt>
                <c:pt idx="16204">
                  <c:v>7994.0033720902902</c:v>
                </c:pt>
                <c:pt idx="16205">
                  <c:v>7704.1455269599301</c:v>
                </c:pt>
                <c:pt idx="16206">
                  <c:v>7415.7811522391003</c:v>
                </c:pt>
                <c:pt idx="16207">
                  <c:v>7131.8136050161102</c:v>
                </c:pt>
                <c:pt idx="16208">
                  <c:v>6832.0999037861302</c:v>
                </c:pt>
                <c:pt idx="16209">
                  <c:v>6507.3415699888701</c:v>
                </c:pt>
                <c:pt idx="16210">
                  <c:v>6173.7710039289004</c:v>
                </c:pt>
                <c:pt idx="16211">
                  <c:v>5826.0445745542702</c:v>
                </c:pt>
                <c:pt idx="16212">
                  <c:v>5462.6961382202899</c:v>
                </c:pt>
                <c:pt idx="16213">
                  <c:v>5119.1661386835203</c:v>
                </c:pt>
                <c:pt idx="16214">
                  <c:v>4758.9404602534996</c:v>
                </c:pt>
                <c:pt idx="16215">
                  <c:v>4388.0062177621103</c:v>
                </c:pt>
                <c:pt idx="16216">
                  <c:v>4039.9577279902701</c:v>
                </c:pt>
                <c:pt idx="16217">
                  <c:v>3695.5151762824898</c:v>
                </c:pt>
                <c:pt idx="16218">
                  <c:v>3337.1582874056098</c:v>
                </c:pt>
                <c:pt idx="16219">
                  <c:v>2981.4410438384398</c:v>
                </c:pt>
                <c:pt idx="16220">
                  <c:v>2654.8485855239801</c:v>
                </c:pt>
                <c:pt idx="16221">
                  <c:v>2263.4849755722498</c:v>
                </c:pt>
                <c:pt idx="16222">
                  <c:v>1839.43361269817</c:v>
                </c:pt>
                <c:pt idx="16223">
                  <c:v>1461.9956833521901</c:v>
                </c:pt>
                <c:pt idx="16224">
                  <c:v>1091.8743337184001</c:v>
                </c:pt>
                <c:pt idx="16225">
                  <c:v>743.72836139772699</c:v>
                </c:pt>
                <c:pt idx="16226">
                  <c:v>379.64144933416202</c:v>
                </c:pt>
                <c:pt idx="16227">
                  <c:v>-30.292479713577102</c:v>
                </c:pt>
                <c:pt idx="16228">
                  <c:v>-474.75300187961699</c:v>
                </c:pt>
                <c:pt idx="16229">
                  <c:v>-901.73651604932695</c:v>
                </c:pt>
                <c:pt idx="16230">
                  <c:v>-1273.84749578075</c:v>
                </c:pt>
                <c:pt idx="16231">
                  <c:v>-1630.97599202217</c:v>
                </c:pt>
                <c:pt idx="16232">
                  <c:v>-1977.22532939848</c:v>
                </c:pt>
                <c:pt idx="16233">
                  <c:v>-2335.29343858019</c:v>
                </c:pt>
                <c:pt idx="16234">
                  <c:v>-2713.51990714161</c:v>
                </c:pt>
                <c:pt idx="16235">
                  <c:v>-3084.2265358126901</c:v>
                </c:pt>
                <c:pt idx="16236">
                  <c:v>-3477.9403939239</c:v>
                </c:pt>
                <c:pt idx="16237">
                  <c:v>-3911.9016864443402</c:v>
                </c:pt>
                <c:pt idx="16238">
                  <c:v>-4344.4737712655797</c:v>
                </c:pt>
                <c:pt idx="16239">
                  <c:v>-4754.11681241724</c:v>
                </c:pt>
                <c:pt idx="16240">
                  <c:v>-5136.7245062352904</c:v>
                </c:pt>
                <c:pt idx="16241">
                  <c:v>-5497.2049027145404</c:v>
                </c:pt>
                <c:pt idx="16242">
                  <c:v>-5851.9035838118198</c:v>
                </c:pt>
                <c:pt idx="16243">
                  <c:v>-6189.4388417297396</c:v>
                </c:pt>
                <c:pt idx="16244">
                  <c:v>-6533.63198502053</c:v>
                </c:pt>
                <c:pt idx="16245">
                  <c:v>-6892.3342443994698</c:v>
                </c:pt>
                <c:pt idx="16246">
                  <c:v>-7238.4535809799399</c:v>
                </c:pt>
                <c:pt idx="16247">
                  <c:v>-7595.21450896023</c:v>
                </c:pt>
                <c:pt idx="16248">
                  <c:v>-7934.1450713132999</c:v>
                </c:pt>
                <c:pt idx="16249">
                  <c:v>-8245.8039156867908</c:v>
                </c:pt>
                <c:pt idx="16250">
                  <c:v>-8583.9058910991607</c:v>
                </c:pt>
                <c:pt idx="16251">
                  <c:v>-8942.2221292337108</c:v>
                </c:pt>
                <c:pt idx="16252">
                  <c:v>-9287.8390252634799</c:v>
                </c:pt>
                <c:pt idx="16253">
                  <c:v>-9604.5894580735003</c:v>
                </c:pt>
                <c:pt idx="16254">
                  <c:v>-9886.2815603939907</c:v>
                </c:pt>
                <c:pt idx="16255">
                  <c:v>-10181.5320815833</c:v>
                </c:pt>
                <c:pt idx="16256">
                  <c:v>-10502.2173276841</c:v>
                </c:pt>
                <c:pt idx="16257">
                  <c:v>-10793.4214112789</c:v>
                </c:pt>
                <c:pt idx="16258">
                  <c:v>-11071.425663013901</c:v>
                </c:pt>
                <c:pt idx="16259">
                  <c:v>-11340.369738112</c:v>
                </c:pt>
                <c:pt idx="16260">
                  <c:v>-11598.1329426217</c:v>
                </c:pt>
                <c:pt idx="16261">
                  <c:v>-11836.6855225947</c:v>
                </c:pt>
                <c:pt idx="16262">
                  <c:v>-12090.9499950216</c:v>
                </c:pt>
                <c:pt idx="16263">
                  <c:v>-12383.6414181613</c:v>
                </c:pt>
                <c:pt idx="16264">
                  <c:v>-12675.4334558224</c:v>
                </c:pt>
                <c:pt idx="16265">
                  <c:v>-12952.546945657899</c:v>
                </c:pt>
                <c:pt idx="16266">
                  <c:v>-13162.8714696104</c:v>
                </c:pt>
                <c:pt idx="16267">
                  <c:v>-13299.2556243</c:v>
                </c:pt>
                <c:pt idx="16268">
                  <c:v>-13433.397694589899</c:v>
                </c:pt>
                <c:pt idx="16269">
                  <c:v>-13613.333536501101</c:v>
                </c:pt>
                <c:pt idx="16270">
                  <c:v>-13848.6145439799</c:v>
                </c:pt>
                <c:pt idx="16271">
                  <c:v>-14076.5224753406</c:v>
                </c:pt>
                <c:pt idx="16272">
                  <c:v>-14272.8768291543</c:v>
                </c:pt>
                <c:pt idx="16273">
                  <c:v>-14436.686466863501</c:v>
                </c:pt>
                <c:pt idx="16274">
                  <c:v>-14569.086176356601</c:v>
                </c:pt>
                <c:pt idx="16275">
                  <c:v>-14702.050127987901</c:v>
                </c:pt>
                <c:pt idx="16276">
                  <c:v>-14855.8211301253</c:v>
                </c:pt>
                <c:pt idx="16277">
                  <c:v>-15034.2933403753</c:v>
                </c:pt>
                <c:pt idx="16278">
                  <c:v>-15192.7244366085</c:v>
                </c:pt>
                <c:pt idx="16279">
                  <c:v>-15304.423295356801</c:v>
                </c:pt>
                <c:pt idx="16280">
                  <c:v>-15393.4083603294</c:v>
                </c:pt>
                <c:pt idx="16281">
                  <c:v>-15495.0114291514</c:v>
                </c:pt>
                <c:pt idx="16282">
                  <c:v>-15614.612250161201</c:v>
                </c:pt>
                <c:pt idx="16283">
                  <c:v>-15718.2933260585</c:v>
                </c:pt>
                <c:pt idx="16284">
                  <c:v>-15800.515409519599</c:v>
                </c:pt>
                <c:pt idx="16285">
                  <c:v>-15879.9161539124</c:v>
                </c:pt>
                <c:pt idx="16286">
                  <c:v>-15970.0786634016</c:v>
                </c:pt>
                <c:pt idx="16287">
                  <c:v>-16056.0647800396</c:v>
                </c:pt>
                <c:pt idx="16288">
                  <c:v>-16111.3888921581</c:v>
                </c:pt>
                <c:pt idx="16289">
                  <c:v>-16141.575283710201</c:v>
                </c:pt>
                <c:pt idx="16290">
                  <c:v>-16178.1994137604</c:v>
                </c:pt>
                <c:pt idx="16291">
                  <c:v>-16213.998420744299</c:v>
                </c:pt>
                <c:pt idx="16292">
                  <c:v>-16243.361565846801</c:v>
                </c:pt>
                <c:pt idx="16293">
                  <c:v>-16272.2545101425</c:v>
                </c:pt>
                <c:pt idx="16294">
                  <c:v>-16305.0972204763</c:v>
                </c:pt>
                <c:pt idx="16295">
                  <c:v>-16343.128204000201</c:v>
                </c:pt>
                <c:pt idx="16296">
                  <c:v>-16380.7933422365</c:v>
                </c:pt>
                <c:pt idx="16297">
                  <c:v>-16409.400065907401</c:v>
                </c:pt>
                <c:pt idx="16298">
                  <c:v>-16435.968419343699</c:v>
                </c:pt>
                <c:pt idx="16299">
                  <c:v>-16438.877618562001</c:v>
                </c:pt>
                <c:pt idx="16300">
                  <c:v>-16388.4198123938</c:v>
                </c:pt>
                <c:pt idx="16301">
                  <c:v>-16321.5576091524</c:v>
                </c:pt>
                <c:pt idx="16302">
                  <c:v>-16279.9182540033</c:v>
                </c:pt>
                <c:pt idx="16303">
                  <c:v>-16279.671786814401</c:v>
                </c:pt>
                <c:pt idx="16304">
                  <c:v>-16305.4346096919</c:v>
                </c:pt>
                <c:pt idx="16305">
                  <c:v>-16314.266341068</c:v>
                </c:pt>
                <c:pt idx="16306">
                  <c:v>-16306.908890543</c:v>
                </c:pt>
                <c:pt idx="16307">
                  <c:v>-16262.092059176901</c:v>
                </c:pt>
                <c:pt idx="16308">
                  <c:v>-16206.4397865874</c:v>
                </c:pt>
                <c:pt idx="16309">
                  <c:v>-16170.2213927501</c:v>
                </c:pt>
                <c:pt idx="16310">
                  <c:v>-16120.0721670522</c:v>
                </c:pt>
                <c:pt idx="16311">
                  <c:v>-16045.7569998584</c:v>
                </c:pt>
                <c:pt idx="16312">
                  <c:v>-15966.987126116601</c:v>
                </c:pt>
                <c:pt idx="16313">
                  <c:v>-15900.4406042135</c:v>
                </c:pt>
                <c:pt idx="16314">
                  <c:v>-15877.100400028099</c:v>
                </c:pt>
                <c:pt idx="16315">
                  <c:v>-15873.361230623001</c:v>
                </c:pt>
                <c:pt idx="16316">
                  <c:v>-15821.4094618573</c:v>
                </c:pt>
                <c:pt idx="16317">
                  <c:v>-15722.475142597999</c:v>
                </c:pt>
                <c:pt idx="16318">
                  <c:v>-15603.3968986497</c:v>
                </c:pt>
                <c:pt idx="16319">
                  <c:v>-15494.7117904592</c:v>
                </c:pt>
                <c:pt idx="16320">
                  <c:v>-15401.266051198199</c:v>
                </c:pt>
                <c:pt idx="16321">
                  <c:v>-15328.5910394989</c:v>
                </c:pt>
                <c:pt idx="16322">
                  <c:v>-15266.5914147849</c:v>
                </c:pt>
                <c:pt idx="16323">
                  <c:v>-15208.6087336655</c:v>
                </c:pt>
                <c:pt idx="16324">
                  <c:v>-15163.495868346399</c:v>
                </c:pt>
                <c:pt idx="16325">
                  <c:v>-15053.1275699608</c:v>
                </c:pt>
                <c:pt idx="16326">
                  <c:v>-14885.837852787001</c:v>
                </c:pt>
                <c:pt idx="16327">
                  <c:v>-14753.9408523151</c:v>
                </c:pt>
                <c:pt idx="16328">
                  <c:v>-14654.2468458027</c:v>
                </c:pt>
                <c:pt idx="16329">
                  <c:v>-14561.246956024101</c:v>
                </c:pt>
                <c:pt idx="16330">
                  <c:v>-14437.254251911399</c:v>
                </c:pt>
                <c:pt idx="16331">
                  <c:v>-14284.1110656049</c:v>
                </c:pt>
                <c:pt idx="16332">
                  <c:v>-14129.2345822893</c:v>
                </c:pt>
                <c:pt idx="16333">
                  <c:v>-14021.738750570699</c:v>
                </c:pt>
                <c:pt idx="16334">
                  <c:v>-13938.089572153</c:v>
                </c:pt>
                <c:pt idx="16335">
                  <c:v>-13820.6115054982</c:v>
                </c:pt>
                <c:pt idx="16336">
                  <c:v>-13695.9670321386</c:v>
                </c:pt>
                <c:pt idx="16337">
                  <c:v>-13533.9145734497</c:v>
                </c:pt>
                <c:pt idx="16338">
                  <c:v>-13339.2734409983</c:v>
                </c:pt>
                <c:pt idx="16339">
                  <c:v>-13147.311113637101</c:v>
                </c:pt>
                <c:pt idx="16340">
                  <c:v>-12941.046783141899</c:v>
                </c:pt>
                <c:pt idx="16341">
                  <c:v>-12759.114185423199</c:v>
                </c:pt>
                <c:pt idx="16342">
                  <c:v>-12630.364205666399</c:v>
                </c:pt>
                <c:pt idx="16343">
                  <c:v>-12528.6729337128</c:v>
                </c:pt>
                <c:pt idx="16344">
                  <c:v>-12405.807463667101</c:v>
                </c:pt>
                <c:pt idx="16345">
                  <c:v>-12179.4841246961</c:v>
                </c:pt>
                <c:pt idx="16346">
                  <c:v>-11899.5246667759</c:v>
                </c:pt>
                <c:pt idx="16347">
                  <c:v>-11682.7004980619</c:v>
                </c:pt>
                <c:pt idx="16348">
                  <c:v>-11510.1622730201</c:v>
                </c:pt>
                <c:pt idx="16349">
                  <c:v>-11330.2329496476</c:v>
                </c:pt>
                <c:pt idx="16350">
                  <c:v>-11149.840647048601</c:v>
                </c:pt>
                <c:pt idx="16351">
                  <c:v>-10979.973138974001</c:v>
                </c:pt>
                <c:pt idx="16352">
                  <c:v>-10775.819129813901</c:v>
                </c:pt>
                <c:pt idx="16353">
                  <c:v>-10518.8146241384</c:v>
                </c:pt>
                <c:pt idx="16354">
                  <c:v>-10245.1467944747</c:v>
                </c:pt>
                <c:pt idx="16355">
                  <c:v>-9967.5856936114105</c:v>
                </c:pt>
                <c:pt idx="16356">
                  <c:v>-9712.7113791113698</c:v>
                </c:pt>
                <c:pt idx="16357">
                  <c:v>-9481.0679730090396</c:v>
                </c:pt>
                <c:pt idx="16358">
                  <c:v>-9273.0220569846206</c:v>
                </c:pt>
                <c:pt idx="16359">
                  <c:v>-9072.5826064463708</c:v>
                </c:pt>
                <c:pt idx="16360">
                  <c:v>-8821.7484555460505</c:v>
                </c:pt>
                <c:pt idx="16361">
                  <c:v>-8525.5228608836405</c:v>
                </c:pt>
                <c:pt idx="16362">
                  <c:v>-8213.9534421713906</c:v>
                </c:pt>
                <c:pt idx="16363">
                  <c:v>-7899.4451327037496</c:v>
                </c:pt>
                <c:pt idx="16364">
                  <c:v>-7617.2789411188196</c:v>
                </c:pt>
                <c:pt idx="16365">
                  <c:v>-7365.4953869071796</c:v>
                </c:pt>
                <c:pt idx="16366">
                  <c:v>-7117.5670947307699</c:v>
                </c:pt>
                <c:pt idx="16367">
                  <c:v>-6861.7759350588003</c:v>
                </c:pt>
                <c:pt idx="16368">
                  <c:v>-6601.8941314714903</c:v>
                </c:pt>
                <c:pt idx="16369">
                  <c:v>-6344.3713889179999</c:v>
                </c:pt>
                <c:pt idx="16370">
                  <c:v>-6052.6345717008999</c:v>
                </c:pt>
                <c:pt idx="16371">
                  <c:v>-5713.1416927152204</c:v>
                </c:pt>
                <c:pt idx="16372">
                  <c:v>-5367.9167806288797</c:v>
                </c:pt>
                <c:pt idx="16373">
                  <c:v>-5029.1043904633998</c:v>
                </c:pt>
                <c:pt idx="16374">
                  <c:v>-4690.4809688864598</c:v>
                </c:pt>
                <c:pt idx="16375">
                  <c:v>-4373.3206607464699</c:v>
                </c:pt>
                <c:pt idx="16376">
                  <c:v>-4091.3914452905301</c:v>
                </c:pt>
                <c:pt idx="16377">
                  <c:v>-3811.8404614424098</c:v>
                </c:pt>
                <c:pt idx="16378">
                  <c:v>-3481.7819396556001</c:v>
                </c:pt>
                <c:pt idx="16379">
                  <c:v>-3129.8467094760299</c:v>
                </c:pt>
                <c:pt idx="16380">
                  <c:v>-2807.9420538393001</c:v>
                </c:pt>
                <c:pt idx="16381">
                  <c:v>-2479.11624088491</c:v>
                </c:pt>
                <c:pt idx="16382">
                  <c:v>-2143.7098318049698</c:v>
                </c:pt>
                <c:pt idx="16383">
                  <c:v>-1821.3592377654199</c:v>
                </c:pt>
                <c:pt idx="16384">
                  <c:v>-1518.2829455199001</c:v>
                </c:pt>
                <c:pt idx="16385">
                  <c:v>-1216.0112545919601</c:v>
                </c:pt>
                <c:pt idx="16386">
                  <c:v>-880.135394512311</c:v>
                </c:pt>
                <c:pt idx="16387">
                  <c:v>-531.13422867158602</c:v>
                </c:pt>
                <c:pt idx="16388">
                  <c:v>-210.111571163957</c:v>
                </c:pt>
                <c:pt idx="16389">
                  <c:v>76.729416473199294</c:v>
                </c:pt>
                <c:pt idx="16390">
                  <c:v>387.93245530558301</c:v>
                </c:pt>
                <c:pt idx="16391">
                  <c:v>750.787334440059</c:v>
                </c:pt>
                <c:pt idx="16392">
                  <c:v>1106.7036715883401</c:v>
                </c:pt>
                <c:pt idx="16393">
                  <c:v>1422.1221043017599</c:v>
                </c:pt>
                <c:pt idx="16394">
                  <c:v>1708.52742616725</c:v>
                </c:pt>
                <c:pt idx="16395">
                  <c:v>1983.1203415006</c:v>
                </c:pt>
                <c:pt idx="16396">
                  <c:v>2296.5333041222402</c:v>
                </c:pt>
                <c:pt idx="16397">
                  <c:v>2637.2753468149599</c:v>
                </c:pt>
                <c:pt idx="16398">
                  <c:v>2953.2473773442298</c:v>
                </c:pt>
                <c:pt idx="16399">
                  <c:v>3258.75797562563</c:v>
                </c:pt>
                <c:pt idx="16400">
                  <c:v>3541.4749669236799</c:v>
                </c:pt>
                <c:pt idx="16401">
                  <c:v>3801.7766425652198</c:v>
                </c:pt>
                <c:pt idx="16402">
                  <c:v>4052.64019763441</c:v>
                </c:pt>
                <c:pt idx="16403">
                  <c:v>4314.0396073751199</c:v>
                </c:pt>
                <c:pt idx="16404">
                  <c:v>4618.8844600766697</c:v>
                </c:pt>
                <c:pt idx="16405">
                  <c:v>4925.27945350763</c:v>
                </c:pt>
                <c:pt idx="16406">
                  <c:v>5189.4519952034098</c:v>
                </c:pt>
                <c:pt idx="16407">
                  <c:v>5408.0475743766601</c:v>
                </c:pt>
                <c:pt idx="16408">
                  <c:v>5638.2165714634002</c:v>
                </c:pt>
                <c:pt idx="16409">
                  <c:v>5913.0398142363501</c:v>
                </c:pt>
                <c:pt idx="16410">
                  <c:v>6182.3360722746502</c:v>
                </c:pt>
                <c:pt idx="16411">
                  <c:v>6443.4550076081796</c:v>
                </c:pt>
                <c:pt idx="16412">
                  <c:v>6656.1707521140797</c:v>
                </c:pt>
                <c:pt idx="16413">
                  <c:v>6826.46419876861</c:v>
                </c:pt>
                <c:pt idx="16414">
                  <c:v>6988.1874844370004</c:v>
                </c:pt>
                <c:pt idx="16415">
                  <c:v>7181.74632975651</c:v>
                </c:pt>
                <c:pt idx="16416">
                  <c:v>7418.5482398117101</c:v>
                </c:pt>
                <c:pt idx="16417">
                  <c:v>7653.3909270653003</c:v>
                </c:pt>
                <c:pt idx="16418">
                  <c:v>7872.3347205641203</c:v>
                </c:pt>
                <c:pt idx="16419">
                  <c:v>8071.2225848318503</c:v>
                </c:pt>
                <c:pt idx="16420">
                  <c:v>8249.2731221736703</c:v>
                </c:pt>
                <c:pt idx="16421">
                  <c:v>8399.1684767578408</c:v>
                </c:pt>
                <c:pt idx="16422">
                  <c:v>8541.3815935594703</c:v>
                </c:pt>
                <c:pt idx="16423">
                  <c:v>8691.8484085407708</c:v>
                </c:pt>
                <c:pt idx="16424">
                  <c:v>8840.5376208662401</c:v>
                </c:pt>
                <c:pt idx="16425">
                  <c:v>8965.5648958789297</c:v>
                </c:pt>
                <c:pt idx="16426">
                  <c:v>9073.2115098865106</c:v>
                </c:pt>
                <c:pt idx="16427">
                  <c:v>9183.8307236680594</c:v>
                </c:pt>
                <c:pt idx="16428">
                  <c:v>9300.72529959844</c:v>
                </c:pt>
                <c:pt idx="16429">
                  <c:v>9424.9995176162101</c:v>
                </c:pt>
                <c:pt idx="16430">
                  <c:v>9556.6938994728298</c:v>
                </c:pt>
                <c:pt idx="16431">
                  <c:v>9669.3343532060608</c:v>
                </c:pt>
                <c:pt idx="16432">
                  <c:v>9752.3211565830607</c:v>
                </c:pt>
                <c:pt idx="16433">
                  <c:v>9802.9848811977208</c:v>
                </c:pt>
                <c:pt idx="16434">
                  <c:v>9841.1859946921395</c:v>
                </c:pt>
                <c:pt idx="16435">
                  <c:v>9895.5911844679304</c:v>
                </c:pt>
                <c:pt idx="16436">
                  <c:v>9956.8036534228904</c:v>
                </c:pt>
                <c:pt idx="16437">
                  <c:v>10019.7007994498</c:v>
                </c:pt>
                <c:pt idx="16438">
                  <c:v>10115.1609355327</c:v>
                </c:pt>
                <c:pt idx="16439">
                  <c:v>10226.922291663501</c:v>
                </c:pt>
                <c:pt idx="16440">
                  <c:v>10306.2879340732</c:v>
                </c:pt>
                <c:pt idx="16441">
                  <c:v>10353.5264973422</c:v>
                </c:pt>
                <c:pt idx="16442">
                  <c:v>10359.1914431438</c:v>
                </c:pt>
                <c:pt idx="16443">
                  <c:v>10336.258987285801</c:v>
                </c:pt>
                <c:pt idx="16444">
                  <c:v>10295.604444795899</c:v>
                </c:pt>
                <c:pt idx="16445">
                  <c:v>10265.223708047801</c:v>
                </c:pt>
                <c:pt idx="16446">
                  <c:v>10271.833995230099</c:v>
                </c:pt>
                <c:pt idx="16447">
                  <c:v>10291.4693194996</c:v>
                </c:pt>
                <c:pt idx="16448">
                  <c:v>10297.6754099398</c:v>
                </c:pt>
                <c:pt idx="16449">
                  <c:v>10277.378268766401</c:v>
                </c:pt>
                <c:pt idx="16450">
                  <c:v>10242.241893467901</c:v>
                </c:pt>
                <c:pt idx="16451">
                  <c:v>10197.1491430151</c:v>
                </c:pt>
                <c:pt idx="16452">
                  <c:v>10191.412022284099</c:v>
                </c:pt>
                <c:pt idx="16453">
                  <c:v>10214.179980975799</c:v>
                </c:pt>
                <c:pt idx="16454">
                  <c:v>10206.832914362099</c:v>
                </c:pt>
                <c:pt idx="16455">
                  <c:v>10171.3454137237</c:v>
                </c:pt>
                <c:pt idx="16456">
                  <c:v>10095.4046041902</c:v>
                </c:pt>
                <c:pt idx="16457">
                  <c:v>10019.617575918801</c:v>
                </c:pt>
                <c:pt idx="16458">
                  <c:v>9971.0948289148091</c:v>
                </c:pt>
                <c:pt idx="16459">
                  <c:v>9930.8446921055292</c:v>
                </c:pt>
                <c:pt idx="16460">
                  <c:v>9883.6706062215799</c:v>
                </c:pt>
                <c:pt idx="16461">
                  <c:v>9823.7201112228995</c:v>
                </c:pt>
                <c:pt idx="16462">
                  <c:v>9764.6816870934108</c:v>
                </c:pt>
                <c:pt idx="16463">
                  <c:v>9700.6291493793797</c:v>
                </c:pt>
                <c:pt idx="16464">
                  <c:v>9631.8123590596497</c:v>
                </c:pt>
                <c:pt idx="16465">
                  <c:v>9569.7859910890493</c:v>
                </c:pt>
                <c:pt idx="16466">
                  <c:v>9522.5646404744693</c:v>
                </c:pt>
                <c:pt idx="16467">
                  <c:v>9464.2865899641001</c:v>
                </c:pt>
                <c:pt idx="16468">
                  <c:v>9365.8435105550998</c:v>
                </c:pt>
                <c:pt idx="16469">
                  <c:v>9242.2132015399402</c:v>
                </c:pt>
                <c:pt idx="16470">
                  <c:v>9088.6831151204806</c:v>
                </c:pt>
                <c:pt idx="16471">
                  <c:v>8956.7500961464102</c:v>
                </c:pt>
                <c:pt idx="16472">
                  <c:v>8914.5790501346091</c:v>
                </c:pt>
                <c:pt idx="16473">
                  <c:v>8912.0926896840501</c:v>
                </c:pt>
                <c:pt idx="16474">
                  <c:v>8875.4645685444302</c:v>
                </c:pt>
                <c:pt idx="16475">
                  <c:v>8779.7931478354803</c:v>
                </c:pt>
                <c:pt idx="16476">
                  <c:v>8655.2969661512197</c:v>
                </c:pt>
                <c:pt idx="16477">
                  <c:v>8522.4616151879</c:v>
                </c:pt>
                <c:pt idx="16478">
                  <c:v>8397.9636701848103</c:v>
                </c:pt>
                <c:pt idx="16479">
                  <c:v>8307.4712809369594</c:v>
                </c:pt>
                <c:pt idx="16480">
                  <c:v>8233.2927742433603</c:v>
                </c:pt>
                <c:pt idx="16481">
                  <c:v>8142.8251225118402</c:v>
                </c:pt>
                <c:pt idx="16482">
                  <c:v>8084.48815984054</c:v>
                </c:pt>
                <c:pt idx="16483">
                  <c:v>8059.3954062987896</c:v>
                </c:pt>
                <c:pt idx="16484">
                  <c:v>8002.7436492001298</c:v>
                </c:pt>
                <c:pt idx="16485">
                  <c:v>7854.3031610684602</c:v>
                </c:pt>
                <c:pt idx="16486">
                  <c:v>7685.6342803531998</c:v>
                </c:pt>
                <c:pt idx="16487">
                  <c:v>7582.6377256678297</c:v>
                </c:pt>
                <c:pt idx="16488">
                  <c:v>7476.3198107552998</c:v>
                </c:pt>
                <c:pt idx="16489">
                  <c:v>7352.7506879452803</c:v>
                </c:pt>
                <c:pt idx="16490">
                  <c:v>7232.6898197888704</c:v>
                </c:pt>
                <c:pt idx="16491">
                  <c:v>7139.1370373256796</c:v>
                </c:pt>
                <c:pt idx="16492">
                  <c:v>7060.55083432222</c:v>
                </c:pt>
                <c:pt idx="16493">
                  <c:v>6992.7884817594904</c:v>
                </c:pt>
                <c:pt idx="16494">
                  <c:v>6930.6824376459199</c:v>
                </c:pt>
                <c:pt idx="16495">
                  <c:v>6871.7881940671105</c:v>
                </c:pt>
                <c:pt idx="16496">
                  <c:v>6824.5416447036596</c:v>
                </c:pt>
                <c:pt idx="16497">
                  <c:v>6777.4623437945602</c:v>
                </c:pt>
                <c:pt idx="16498">
                  <c:v>6700.0565659231497</c:v>
                </c:pt>
                <c:pt idx="16499">
                  <c:v>6598.1807837482102</c:v>
                </c:pt>
                <c:pt idx="16500">
                  <c:v>6480.9132493583602</c:v>
                </c:pt>
                <c:pt idx="16501">
                  <c:v>6350.3103790261903</c:v>
                </c:pt>
                <c:pt idx="16502">
                  <c:v>6232.9106165386402</c:v>
                </c:pt>
                <c:pt idx="16503">
                  <c:v>6137.3742895765499</c:v>
                </c:pt>
                <c:pt idx="16504">
                  <c:v>6079.2908297612003</c:v>
                </c:pt>
                <c:pt idx="16505">
                  <c:v>6033.0726838864302</c:v>
                </c:pt>
                <c:pt idx="16506">
                  <c:v>5963.3873030996401</c:v>
                </c:pt>
                <c:pt idx="16507">
                  <c:v>5892.9768225530197</c:v>
                </c:pt>
                <c:pt idx="16508">
                  <c:v>5823.2900428237899</c:v>
                </c:pt>
                <c:pt idx="16509">
                  <c:v>5750.8177391966801</c:v>
                </c:pt>
                <c:pt idx="16510">
                  <c:v>5679.4789577192396</c:v>
                </c:pt>
                <c:pt idx="16511">
                  <c:v>5633.9200115845097</c:v>
                </c:pt>
                <c:pt idx="16512">
                  <c:v>5573.8470341621696</c:v>
                </c:pt>
                <c:pt idx="16513">
                  <c:v>5486.6195392230702</c:v>
                </c:pt>
                <c:pt idx="16514">
                  <c:v>5415.4731094791496</c:v>
                </c:pt>
                <c:pt idx="16515">
                  <c:v>5351.2636250471096</c:v>
                </c:pt>
                <c:pt idx="16516">
                  <c:v>5283.8588829646696</c:v>
                </c:pt>
                <c:pt idx="16517">
                  <c:v>5212.5202760604298</c:v>
                </c:pt>
                <c:pt idx="16518">
                  <c:v>5143.7408385347098</c:v>
                </c:pt>
                <c:pt idx="16519">
                  <c:v>5053.1617569276696</c:v>
                </c:pt>
                <c:pt idx="16520">
                  <c:v>4964.5547344708802</c:v>
                </c:pt>
                <c:pt idx="16521">
                  <c:v>4901.2730221711599</c:v>
                </c:pt>
                <c:pt idx="16522">
                  <c:v>4831.0282133985702</c:v>
                </c:pt>
                <c:pt idx="16523">
                  <c:v>4781.0133628117401</c:v>
                </c:pt>
                <c:pt idx="16524">
                  <c:v>4775.6708034451804</c:v>
                </c:pt>
                <c:pt idx="16525">
                  <c:v>4777.8976673351999</c:v>
                </c:pt>
                <c:pt idx="16526">
                  <c:v>4747.3925725352901</c:v>
                </c:pt>
                <c:pt idx="16527">
                  <c:v>4649.5274070054702</c:v>
                </c:pt>
                <c:pt idx="16528">
                  <c:v>4526.74698930249</c:v>
                </c:pt>
                <c:pt idx="16529">
                  <c:v>4437.4237853976501</c:v>
                </c:pt>
                <c:pt idx="16530">
                  <c:v>4333.1313338432601</c:v>
                </c:pt>
                <c:pt idx="16531">
                  <c:v>4231.4782519437304</c:v>
                </c:pt>
                <c:pt idx="16532">
                  <c:v>4172.61059302586</c:v>
                </c:pt>
                <c:pt idx="16533">
                  <c:v>4137.3801131539603</c:v>
                </c:pt>
                <c:pt idx="16534">
                  <c:v>4105.8116484000702</c:v>
                </c:pt>
                <c:pt idx="16535">
                  <c:v>4068.2636154145898</c:v>
                </c:pt>
                <c:pt idx="16536">
                  <c:v>4032.7590789644601</c:v>
                </c:pt>
                <c:pt idx="16537">
                  <c:v>3995.0604509035902</c:v>
                </c:pt>
                <c:pt idx="16538">
                  <c:v>3940.3658769721701</c:v>
                </c:pt>
                <c:pt idx="16539">
                  <c:v>3867.6525864929799</c:v>
                </c:pt>
                <c:pt idx="16540">
                  <c:v>3793.67700762903</c:v>
                </c:pt>
                <c:pt idx="16541">
                  <c:v>3715.2297065070102</c:v>
                </c:pt>
                <c:pt idx="16542">
                  <c:v>3601.0273436043099</c:v>
                </c:pt>
                <c:pt idx="16543">
                  <c:v>3475.1849442112998</c:v>
                </c:pt>
                <c:pt idx="16544">
                  <c:v>3377.59437783165</c:v>
                </c:pt>
                <c:pt idx="16545">
                  <c:v>3369.9514459915299</c:v>
                </c:pt>
                <c:pt idx="16546">
                  <c:v>3384.2511385164898</c:v>
                </c:pt>
                <c:pt idx="16547">
                  <c:v>3323.8324960206801</c:v>
                </c:pt>
                <c:pt idx="16548">
                  <c:v>3244.3620525864299</c:v>
                </c:pt>
                <c:pt idx="16549">
                  <c:v>3129.8673702187698</c:v>
                </c:pt>
                <c:pt idx="16550">
                  <c:v>2999.6102226674998</c:v>
                </c:pt>
                <c:pt idx="16551">
                  <c:v>2886.8699125163798</c:v>
                </c:pt>
                <c:pt idx="16552">
                  <c:v>2795.03282024591</c:v>
                </c:pt>
                <c:pt idx="16553">
                  <c:v>2737.1998180548399</c:v>
                </c:pt>
                <c:pt idx="16554">
                  <c:v>2690.60379027306</c:v>
                </c:pt>
                <c:pt idx="16555">
                  <c:v>2624.9447341276</c:v>
                </c:pt>
                <c:pt idx="16556">
                  <c:v>2552.1535528864401</c:v>
                </c:pt>
                <c:pt idx="16557">
                  <c:v>2445.0464863536599</c:v>
                </c:pt>
                <c:pt idx="16558">
                  <c:v>2312.5942512031202</c:v>
                </c:pt>
                <c:pt idx="16559">
                  <c:v>2197.7136225959298</c:v>
                </c:pt>
                <c:pt idx="16560">
                  <c:v>2110.1685060365699</c:v>
                </c:pt>
                <c:pt idx="16561">
                  <c:v>2023.02069786626</c:v>
                </c:pt>
                <c:pt idx="16562">
                  <c:v>1909.6210314638599</c:v>
                </c:pt>
                <c:pt idx="16563">
                  <c:v>1771.6214248921301</c:v>
                </c:pt>
                <c:pt idx="16564">
                  <c:v>1610.38669551731</c:v>
                </c:pt>
                <c:pt idx="16565">
                  <c:v>1465.1957799867901</c:v>
                </c:pt>
                <c:pt idx="16566">
                  <c:v>1352.4802616417101</c:v>
                </c:pt>
                <c:pt idx="16567">
                  <c:v>1267.3269543270901</c:v>
                </c:pt>
                <c:pt idx="16568">
                  <c:v>1169.14117386261</c:v>
                </c:pt>
                <c:pt idx="16569">
                  <c:v>1024.1957563017199</c:v>
                </c:pt>
                <c:pt idx="16570">
                  <c:v>856.43257813020296</c:v>
                </c:pt>
                <c:pt idx="16571">
                  <c:v>683.37712170313205</c:v>
                </c:pt>
                <c:pt idx="16572">
                  <c:v>518.08170048265197</c:v>
                </c:pt>
                <c:pt idx="16573">
                  <c:v>358.90396200305599</c:v>
                </c:pt>
                <c:pt idx="16574">
                  <c:v>206.813289879199</c:v>
                </c:pt>
                <c:pt idx="16575">
                  <c:v>76.903867698308304</c:v>
                </c:pt>
                <c:pt idx="16576">
                  <c:v>-46.607093642759203</c:v>
                </c:pt>
                <c:pt idx="16577">
                  <c:v>-196.88097542343999</c:v>
                </c:pt>
                <c:pt idx="16578">
                  <c:v>-377.47370291180601</c:v>
                </c:pt>
                <c:pt idx="16579">
                  <c:v>-574.11081805786705</c:v>
                </c:pt>
                <c:pt idx="16580">
                  <c:v>-766.23131888552302</c:v>
                </c:pt>
                <c:pt idx="16581">
                  <c:v>-955.35136565645598</c:v>
                </c:pt>
                <c:pt idx="16582">
                  <c:v>-1144.3371418941499</c:v>
                </c:pt>
                <c:pt idx="16583">
                  <c:v>-1333.4006191333899</c:v>
                </c:pt>
                <c:pt idx="16584">
                  <c:v>-1516.6646667805701</c:v>
                </c:pt>
                <c:pt idx="16585">
                  <c:v>-1692.47203588773</c:v>
                </c:pt>
                <c:pt idx="16586">
                  <c:v>-1863.10641063812</c:v>
                </c:pt>
                <c:pt idx="16587">
                  <c:v>-2053.7361381773499</c:v>
                </c:pt>
                <c:pt idx="16588">
                  <c:v>-2269.2733503375698</c:v>
                </c:pt>
                <c:pt idx="16589">
                  <c:v>-2489.7106177310602</c:v>
                </c:pt>
                <c:pt idx="16590">
                  <c:v>-2695.4428612984598</c:v>
                </c:pt>
                <c:pt idx="16591">
                  <c:v>-2873.2238738742099</c:v>
                </c:pt>
                <c:pt idx="16592">
                  <c:v>-3039.4063911360699</c:v>
                </c:pt>
                <c:pt idx="16593">
                  <c:v>-3206.2401419923399</c:v>
                </c:pt>
                <c:pt idx="16594">
                  <c:v>-3411.4786256462198</c:v>
                </c:pt>
                <c:pt idx="16595">
                  <c:v>-3652.90289344965</c:v>
                </c:pt>
                <c:pt idx="16596">
                  <c:v>-3891.8018217654999</c:v>
                </c:pt>
                <c:pt idx="16597">
                  <c:v>-4102.7080961088996</c:v>
                </c:pt>
                <c:pt idx="16598">
                  <c:v>-4272.0303225092202</c:v>
                </c:pt>
                <c:pt idx="16599">
                  <c:v>-4436.6578876715503</c:v>
                </c:pt>
                <c:pt idx="16600">
                  <c:v>-4615.99257710646</c:v>
                </c:pt>
                <c:pt idx="16601">
                  <c:v>-4821.4411026442103</c:v>
                </c:pt>
                <c:pt idx="16602">
                  <c:v>-5031.3922807279296</c:v>
                </c:pt>
                <c:pt idx="16603">
                  <c:v>-5221.5548959146299</c:v>
                </c:pt>
                <c:pt idx="16604">
                  <c:v>-5407.7370112908702</c:v>
                </c:pt>
                <c:pt idx="16605">
                  <c:v>-5583.2030904987896</c:v>
                </c:pt>
                <c:pt idx="16606">
                  <c:v>-5768.0571341477598</c:v>
                </c:pt>
                <c:pt idx="16607">
                  <c:v>-5974.4753474625504</c:v>
                </c:pt>
                <c:pt idx="16608">
                  <c:v>-6163.6152979225199</c:v>
                </c:pt>
                <c:pt idx="16609">
                  <c:v>-6348.5332897294302</c:v>
                </c:pt>
                <c:pt idx="16610">
                  <c:v>-6549.7190701364398</c:v>
                </c:pt>
                <c:pt idx="16611">
                  <c:v>-6746.1586135722</c:v>
                </c:pt>
                <c:pt idx="16612">
                  <c:v>-6922.1221744162804</c:v>
                </c:pt>
                <c:pt idx="16613">
                  <c:v>-7046.8746564850298</c:v>
                </c:pt>
                <c:pt idx="16614">
                  <c:v>-7147.5326284638804</c:v>
                </c:pt>
                <c:pt idx="16615">
                  <c:v>-7270.0291339536398</c:v>
                </c:pt>
                <c:pt idx="16616">
                  <c:v>-7407.8896970023497</c:v>
                </c:pt>
                <c:pt idx="16617">
                  <c:v>-7563.0531172273104</c:v>
                </c:pt>
                <c:pt idx="16618">
                  <c:v>-7728.1125953766104</c:v>
                </c:pt>
                <c:pt idx="16619">
                  <c:v>-7894.82355202293</c:v>
                </c:pt>
                <c:pt idx="16620">
                  <c:v>-8066.1300568301904</c:v>
                </c:pt>
                <c:pt idx="16621">
                  <c:v>-8225.1517168606606</c:v>
                </c:pt>
                <c:pt idx="16622">
                  <c:v>-8361.4332455532203</c:v>
                </c:pt>
                <c:pt idx="16623">
                  <c:v>-8442.7640820904708</c:v>
                </c:pt>
                <c:pt idx="16624">
                  <c:v>-8491.1531577103397</c:v>
                </c:pt>
                <c:pt idx="16625">
                  <c:v>-8573.5643722019104</c:v>
                </c:pt>
                <c:pt idx="16626">
                  <c:v>-8687.3972383769396</c:v>
                </c:pt>
                <c:pt idx="16627">
                  <c:v>-8818.0463967772903</c:v>
                </c:pt>
                <c:pt idx="16628">
                  <c:v>-8920.6853361446101</c:v>
                </c:pt>
                <c:pt idx="16629">
                  <c:v>-8988.2966085425596</c:v>
                </c:pt>
                <c:pt idx="16630">
                  <c:v>-9044.7675160908602</c:v>
                </c:pt>
                <c:pt idx="16631">
                  <c:v>-9099.5902061136094</c:v>
                </c:pt>
                <c:pt idx="16632">
                  <c:v>-9153.6636368465897</c:v>
                </c:pt>
                <c:pt idx="16633">
                  <c:v>-9200.6492846136807</c:v>
                </c:pt>
                <c:pt idx="16634">
                  <c:v>-9250.3618215024508</c:v>
                </c:pt>
                <c:pt idx="16635">
                  <c:v>-9298.9065532720797</c:v>
                </c:pt>
                <c:pt idx="16636">
                  <c:v>-9335.6378505649809</c:v>
                </c:pt>
                <c:pt idx="16637">
                  <c:v>-9361.1339708931991</c:v>
                </c:pt>
                <c:pt idx="16638">
                  <c:v>-9363.1035420149601</c:v>
                </c:pt>
                <c:pt idx="16639">
                  <c:v>-9361.1339547486496</c:v>
                </c:pt>
                <c:pt idx="16640">
                  <c:v>-9365.7677263725109</c:v>
                </c:pt>
                <c:pt idx="16641">
                  <c:v>-9352.0864092092597</c:v>
                </c:pt>
                <c:pt idx="16642">
                  <c:v>-9337.3512477664099</c:v>
                </c:pt>
                <c:pt idx="16643">
                  <c:v>-9311.5472462733305</c:v>
                </c:pt>
                <c:pt idx="16644">
                  <c:v>-9261.6985427823402</c:v>
                </c:pt>
                <c:pt idx="16645">
                  <c:v>-9216.9855296507394</c:v>
                </c:pt>
                <c:pt idx="16646">
                  <c:v>-9184.0078700423892</c:v>
                </c:pt>
                <c:pt idx="16647">
                  <c:v>-9164.01892514674</c:v>
                </c:pt>
                <c:pt idx="16648">
                  <c:v>-9153.1593325148606</c:v>
                </c:pt>
                <c:pt idx="16649">
                  <c:v>-9141.9677235379295</c:v>
                </c:pt>
                <c:pt idx="16650">
                  <c:v>-9053.1829912743106</c:v>
                </c:pt>
                <c:pt idx="16651">
                  <c:v>-8909.8889663987902</c:v>
                </c:pt>
                <c:pt idx="16652">
                  <c:v>-8807.7642497450906</c:v>
                </c:pt>
                <c:pt idx="16653">
                  <c:v>-8722.4367663828107</c:v>
                </c:pt>
                <c:pt idx="16654">
                  <c:v>-8650.63467272649</c:v>
                </c:pt>
                <c:pt idx="16655">
                  <c:v>-8591.1459699834504</c:v>
                </c:pt>
                <c:pt idx="16656">
                  <c:v>-8538.6017090253499</c:v>
                </c:pt>
                <c:pt idx="16657">
                  <c:v>-8448.4832854651995</c:v>
                </c:pt>
                <c:pt idx="16658">
                  <c:v>-8316.2831075409704</c:v>
                </c:pt>
                <c:pt idx="16659">
                  <c:v>-8187.9436788005296</c:v>
                </c:pt>
                <c:pt idx="16660">
                  <c:v>-8053.4304693190097</c:v>
                </c:pt>
                <c:pt idx="16661">
                  <c:v>-7920.3520629018703</c:v>
                </c:pt>
                <c:pt idx="16662">
                  <c:v>-7783.6719840732903</c:v>
                </c:pt>
                <c:pt idx="16663">
                  <c:v>-7635.6856325407598</c:v>
                </c:pt>
                <c:pt idx="16664">
                  <c:v>-7503.47277143259</c:v>
                </c:pt>
                <c:pt idx="16665">
                  <c:v>-7389.06008417045</c:v>
                </c:pt>
                <c:pt idx="16666">
                  <c:v>-7274.4590244027304</c:v>
                </c:pt>
                <c:pt idx="16667">
                  <c:v>-7159.8917699988397</c:v>
                </c:pt>
                <c:pt idx="16668">
                  <c:v>-7017.2400789214598</c:v>
                </c:pt>
                <c:pt idx="16669">
                  <c:v>-6860.5404905285995</c:v>
                </c:pt>
                <c:pt idx="16670">
                  <c:v>-6717.7123646948403</c:v>
                </c:pt>
                <c:pt idx="16671">
                  <c:v>-6553.1783425229996</c:v>
                </c:pt>
                <c:pt idx="16672">
                  <c:v>-6397.52679103639</c:v>
                </c:pt>
                <c:pt idx="16673">
                  <c:v>-6249.4370958644304</c:v>
                </c:pt>
                <c:pt idx="16674">
                  <c:v>-6077.1766442314101</c:v>
                </c:pt>
                <c:pt idx="16675">
                  <c:v>-5903.1855336382596</c:v>
                </c:pt>
                <c:pt idx="16676">
                  <c:v>-5757.5076115841503</c:v>
                </c:pt>
                <c:pt idx="16677">
                  <c:v>-5637.56401289939</c:v>
                </c:pt>
                <c:pt idx="16678">
                  <c:v>-5516.8962113685702</c:v>
                </c:pt>
                <c:pt idx="16679">
                  <c:v>-5339.1728083517901</c:v>
                </c:pt>
                <c:pt idx="16680">
                  <c:v>-5121.02784739458</c:v>
                </c:pt>
                <c:pt idx="16681">
                  <c:v>-4938.5694366718099</c:v>
                </c:pt>
                <c:pt idx="16682">
                  <c:v>-4774.6106643694502</c:v>
                </c:pt>
                <c:pt idx="16683">
                  <c:v>-4612.83580316198</c:v>
                </c:pt>
                <c:pt idx="16684">
                  <c:v>-4429.0149428616296</c:v>
                </c:pt>
                <c:pt idx="16685">
                  <c:v>-4233.8535125601702</c:v>
                </c:pt>
                <c:pt idx="16686">
                  <c:v>-4073.4254465471899</c:v>
                </c:pt>
                <c:pt idx="16687">
                  <c:v>-3949.3561724629399</c:v>
                </c:pt>
                <c:pt idx="16688">
                  <c:v>-3818.0640916421098</c:v>
                </c:pt>
                <c:pt idx="16689">
                  <c:v>-3659.0249529283201</c:v>
                </c:pt>
                <c:pt idx="16690">
                  <c:v>-3472.4201768811699</c:v>
                </c:pt>
                <c:pt idx="16691">
                  <c:v>-3286.1870838857899</c:v>
                </c:pt>
                <c:pt idx="16692">
                  <c:v>-3121.5504200865598</c:v>
                </c:pt>
                <c:pt idx="16693">
                  <c:v>-2961.4300780415101</c:v>
                </c:pt>
                <c:pt idx="16694">
                  <c:v>-2829.3146240126898</c:v>
                </c:pt>
                <c:pt idx="16695">
                  <c:v>-2681.9885654933901</c:v>
                </c:pt>
                <c:pt idx="16696">
                  <c:v>-2494.2654699104201</c:v>
                </c:pt>
                <c:pt idx="16697">
                  <c:v>-2323.7264723286698</c:v>
                </c:pt>
                <c:pt idx="16698">
                  <c:v>-2144.19999595745</c:v>
                </c:pt>
                <c:pt idx="16699">
                  <c:v>-1959.2578701565899</c:v>
                </c:pt>
                <c:pt idx="16700">
                  <c:v>-1794.0597358274699</c:v>
                </c:pt>
                <c:pt idx="16701">
                  <c:v>-1630.7491511128601</c:v>
                </c:pt>
                <c:pt idx="16702">
                  <c:v>-1487.1474562502201</c:v>
                </c:pt>
                <c:pt idx="16703">
                  <c:v>-1359.24584805973</c:v>
                </c:pt>
                <c:pt idx="16704">
                  <c:v>-1224.14677763904</c:v>
                </c:pt>
                <c:pt idx="16705">
                  <c:v>-1007.91845458667</c:v>
                </c:pt>
                <c:pt idx="16706">
                  <c:v>-783.51974314648305</c:v>
                </c:pt>
                <c:pt idx="16707">
                  <c:v>-637.97882237823399</c:v>
                </c:pt>
                <c:pt idx="16708">
                  <c:v>-489.30314529136302</c:v>
                </c:pt>
                <c:pt idx="16709">
                  <c:v>-345.00906067558799</c:v>
                </c:pt>
                <c:pt idx="16710">
                  <c:v>-197.97311934031299</c:v>
                </c:pt>
                <c:pt idx="16711">
                  <c:v>-40.494764417046902</c:v>
                </c:pt>
                <c:pt idx="16712">
                  <c:v>124.22115707425</c:v>
                </c:pt>
                <c:pt idx="16713">
                  <c:v>282.92824449521402</c:v>
                </c:pt>
                <c:pt idx="16714">
                  <c:v>438.35913873521901</c:v>
                </c:pt>
                <c:pt idx="16715">
                  <c:v>603.64640690716305</c:v>
                </c:pt>
                <c:pt idx="16716">
                  <c:v>764.31136470439299</c:v>
                </c:pt>
                <c:pt idx="16717">
                  <c:v>932.08988699769498</c:v>
                </c:pt>
                <c:pt idx="16718">
                  <c:v>1096.0953169751201</c:v>
                </c:pt>
                <c:pt idx="16719">
                  <c:v>1232.1411111751399</c:v>
                </c:pt>
                <c:pt idx="16720">
                  <c:v>1357.9529898065</c:v>
                </c:pt>
                <c:pt idx="16721">
                  <c:v>1489.89931999848</c:v>
                </c:pt>
                <c:pt idx="16722">
                  <c:v>1628.4858930913199</c:v>
                </c:pt>
                <c:pt idx="16723">
                  <c:v>1765.3986004634401</c:v>
                </c:pt>
                <c:pt idx="16724">
                  <c:v>1929.0902308878001</c:v>
                </c:pt>
                <c:pt idx="16725">
                  <c:v>2110.9704691146198</c:v>
                </c:pt>
                <c:pt idx="16726">
                  <c:v>2272.1596788335501</c:v>
                </c:pt>
                <c:pt idx="16727">
                  <c:v>2404.3403176745101</c:v>
                </c:pt>
                <c:pt idx="16728">
                  <c:v>2517.2433090731201</c:v>
                </c:pt>
                <c:pt idx="16729">
                  <c:v>2637.1398086959898</c:v>
                </c:pt>
                <c:pt idx="16730">
                  <c:v>2762.5809453063098</c:v>
                </c:pt>
                <c:pt idx="16731">
                  <c:v>2831.6651287740401</c:v>
                </c:pt>
                <c:pt idx="16732">
                  <c:v>2901.7975795288398</c:v>
                </c:pt>
                <c:pt idx="16733">
                  <c:v>3036.6484940126302</c:v>
                </c:pt>
                <c:pt idx="16734">
                  <c:v>3178.5392479367301</c:v>
                </c:pt>
                <c:pt idx="16735">
                  <c:v>3333.43121842347</c:v>
                </c:pt>
                <c:pt idx="16736">
                  <c:v>3493.1931015867999</c:v>
                </c:pt>
                <c:pt idx="16737">
                  <c:v>3629.0781806064801</c:v>
                </c:pt>
                <c:pt idx="16738">
                  <c:v>3715.3777935868302</c:v>
                </c:pt>
                <c:pt idx="16739">
                  <c:v>3765.1673339153999</c:v>
                </c:pt>
                <c:pt idx="16740">
                  <c:v>3831.7046931620598</c:v>
                </c:pt>
                <c:pt idx="16741">
                  <c:v>3921.92193092254</c:v>
                </c:pt>
                <c:pt idx="16742">
                  <c:v>4014.8605864528199</c:v>
                </c:pt>
                <c:pt idx="16743">
                  <c:v>4106.1314311246397</c:v>
                </c:pt>
                <c:pt idx="16744">
                  <c:v>4186.8958627109096</c:v>
                </c:pt>
                <c:pt idx="16745">
                  <c:v>4252.1383488379097</c:v>
                </c:pt>
                <c:pt idx="16746">
                  <c:v>4283.7706928931002</c:v>
                </c:pt>
                <c:pt idx="16747">
                  <c:v>4322.3826110691698</c:v>
                </c:pt>
                <c:pt idx="16748">
                  <c:v>4406.14477711781</c:v>
                </c:pt>
                <c:pt idx="16749">
                  <c:v>4515.5729044343198</c:v>
                </c:pt>
                <c:pt idx="16750">
                  <c:v>4591.1480378319502</c:v>
                </c:pt>
                <c:pt idx="16751">
                  <c:v>4617.6878757240302</c:v>
                </c:pt>
                <c:pt idx="16752">
                  <c:v>4649.8384188701903</c:v>
                </c:pt>
                <c:pt idx="16753">
                  <c:v>4675.5662746398903</c:v>
                </c:pt>
                <c:pt idx="16754">
                  <c:v>4707.2853348306598</c:v>
                </c:pt>
                <c:pt idx="16755">
                  <c:v>4740.3104376173396</c:v>
                </c:pt>
                <c:pt idx="16756">
                  <c:v>4758.5900649845598</c:v>
                </c:pt>
                <c:pt idx="16757">
                  <c:v>4764.0946057051196</c:v>
                </c:pt>
                <c:pt idx="16758">
                  <c:v>4767.1449357574702</c:v>
                </c:pt>
                <c:pt idx="16759">
                  <c:v>4779.6311442931801</c:v>
                </c:pt>
                <c:pt idx="16760">
                  <c:v>4795.9724848348696</c:v>
                </c:pt>
                <c:pt idx="16761">
                  <c:v>4806.4763959725196</c:v>
                </c:pt>
                <c:pt idx="16762">
                  <c:v>4800.8230400890998</c:v>
                </c:pt>
                <c:pt idx="16763">
                  <c:v>4790.6156188428504</c:v>
                </c:pt>
                <c:pt idx="16764">
                  <c:v>4801.3231342877898</c:v>
                </c:pt>
                <c:pt idx="16765">
                  <c:v>4782.2255443546201</c:v>
                </c:pt>
                <c:pt idx="16766">
                  <c:v>4709.1844540887396</c:v>
                </c:pt>
                <c:pt idx="16767">
                  <c:v>4622.9612333548803</c:v>
                </c:pt>
                <c:pt idx="16768">
                  <c:v>4536.3190019842996</c:v>
                </c:pt>
                <c:pt idx="16769">
                  <c:v>4463.4796384047104</c:v>
                </c:pt>
                <c:pt idx="16770">
                  <c:v>4413.1039897475002</c:v>
                </c:pt>
                <c:pt idx="16771">
                  <c:v>4380.3447854209498</c:v>
                </c:pt>
                <c:pt idx="16772">
                  <c:v>4341.6288955207501</c:v>
                </c:pt>
                <c:pt idx="16773">
                  <c:v>4265.7697670666303</c:v>
                </c:pt>
                <c:pt idx="16774">
                  <c:v>4162.0976320181999</c:v>
                </c:pt>
                <c:pt idx="16775">
                  <c:v>4064.0572066413001</c:v>
                </c:pt>
                <c:pt idx="16776">
                  <c:v>3975.0245772158401</c:v>
                </c:pt>
                <c:pt idx="16777">
                  <c:v>3853.7471624611699</c:v>
                </c:pt>
                <c:pt idx="16778">
                  <c:v>3701.5866681787002</c:v>
                </c:pt>
                <c:pt idx="16779">
                  <c:v>3575.41890682657</c:v>
                </c:pt>
                <c:pt idx="16780">
                  <c:v>3516.67978693339</c:v>
                </c:pt>
                <c:pt idx="16781">
                  <c:v>3466.8247949565198</c:v>
                </c:pt>
                <c:pt idx="16782">
                  <c:v>3356.4933754399299</c:v>
                </c:pt>
                <c:pt idx="16783">
                  <c:v>3203.7387160387302</c:v>
                </c:pt>
                <c:pt idx="16784">
                  <c:v>3017.2434745631499</c:v>
                </c:pt>
                <c:pt idx="16785">
                  <c:v>2852.98330350779</c:v>
                </c:pt>
                <c:pt idx="16786">
                  <c:v>2719.0355594862699</c:v>
                </c:pt>
                <c:pt idx="16787">
                  <c:v>2577.5872532667299</c:v>
                </c:pt>
                <c:pt idx="16788">
                  <c:v>2429.3849746917499</c:v>
                </c:pt>
                <c:pt idx="16789">
                  <c:v>2291.1153651671102</c:v>
                </c:pt>
                <c:pt idx="16790">
                  <c:v>2164.4401253687902</c:v>
                </c:pt>
                <c:pt idx="16791">
                  <c:v>2077.8892665849598</c:v>
                </c:pt>
                <c:pt idx="16792">
                  <c:v>2010.3773041902</c:v>
                </c:pt>
                <c:pt idx="16793">
                  <c:v>1915.9936523418</c:v>
                </c:pt>
                <c:pt idx="16794">
                  <c:v>1763.6896017941799</c:v>
                </c:pt>
                <c:pt idx="16795">
                  <c:v>1565.67072318344</c:v>
                </c:pt>
                <c:pt idx="16796">
                  <c:v>1383.69525708011</c:v>
                </c:pt>
                <c:pt idx="16797">
                  <c:v>1222.21673299997</c:v>
                </c:pt>
                <c:pt idx="16798">
                  <c:v>1061.2332400380701</c:v>
                </c:pt>
                <c:pt idx="16799">
                  <c:v>907.19646588665796</c:v>
                </c:pt>
                <c:pt idx="16800">
                  <c:v>776.67387019290697</c:v>
                </c:pt>
                <c:pt idx="16801">
                  <c:v>675.45366434450898</c:v>
                </c:pt>
                <c:pt idx="16802">
                  <c:v>618.05458363263494</c:v>
                </c:pt>
                <c:pt idx="16803">
                  <c:v>562.31931787872304</c:v>
                </c:pt>
                <c:pt idx="16804">
                  <c:v>472.66222680104198</c:v>
                </c:pt>
                <c:pt idx="16805">
                  <c:v>373.42307298091799</c:v>
                </c:pt>
                <c:pt idx="16806">
                  <c:v>282.63095842512701</c:v>
                </c:pt>
                <c:pt idx="16807">
                  <c:v>194.69305080775001</c:v>
                </c:pt>
                <c:pt idx="16808">
                  <c:v>95.440465625787198</c:v>
                </c:pt>
                <c:pt idx="16809">
                  <c:v>5.5194304998543</c:v>
                </c:pt>
                <c:pt idx="16810">
                  <c:v>-65.771231653523401</c:v>
                </c:pt>
                <c:pt idx="16811">
                  <c:v>-122.98451684575301</c:v>
                </c:pt>
                <c:pt idx="16812">
                  <c:v>-172.59741102321701</c:v>
                </c:pt>
                <c:pt idx="16813">
                  <c:v>-190.55132155743701</c:v>
                </c:pt>
                <c:pt idx="16814">
                  <c:v>-206.29124516622699</c:v>
                </c:pt>
                <c:pt idx="16815">
                  <c:v>-247.49517249835301</c:v>
                </c:pt>
                <c:pt idx="16816">
                  <c:v>-288.539796752852</c:v>
                </c:pt>
                <c:pt idx="16817">
                  <c:v>-320.32595874414801</c:v>
                </c:pt>
                <c:pt idx="16818">
                  <c:v>-334.70029635261602</c:v>
                </c:pt>
                <c:pt idx="16819">
                  <c:v>-339.12619385834699</c:v>
                </c:pt>
                <c:pt idx="16820">
                  <c:v>-333.67623279255002</c:v>
                </c:pt>
                <c:pt idx="16821">
                  <c:v>-291.332413800621</c:v>
                </c:pt>
                <c:pt idx="16822">
                  <c:v>-220.17542841456901</c:v>
                </c:pt>
                <c:pt idx="16823">
                  <c:v>-152.90504553758601</c:v>
                </c:pt>
                <c:pt idx="16824">
                  <c:v>-107.605756212237</c:v>
                </c:pt>
                <c:pt idx="16825">
                  <c:v>-65.712399262633596</c:v>
                </c:pt>
                <c:pt idx="16826">
                  <c:v>9.6423128325080505</c:v>
                </c:pt>
                <c:pt idx="16827">
                  <c:v>110.27709074107899</c:v>
                </c:pt>
                <c:pt idx="16828">
                  <c:v>196.23070658541101</c:v>
                </c:pt>
                <c:pt idx="16829">
                  <c:v>258.63166853644901</c:v>
                </c:pt>
                <c:pt idx="16830">
                  <c:v>334.56251305889703</c:v>
                </c:pt>
                <c:pt idx="16831">
                  <c:v>418.36735948453099</c:v>
                </c:pt>
                <c:pt idx="16832">
                  <c:v>491.07499034375002</c:v>
                </c:pt>
                <c:pt idx="16833">
                  <c:v>575.41163874152596</c:v>
                </c:pt>
                <c:pt idx="16834">
                  <c:v>698.002232780893</c:v>
                </c:pt>
                <c:pt idx="16835">
                  <c:v>872.85597936000295</c:v>
                </c:pt>
                <c:pt idx="16836">
                  <c:v>1128.1301476835899</c:v>
                </c:pt>
                <c:pt idx="16837">
                  <c:v>1370.0369402275101</c:v>
                </c:pt>
                <c:pt idx="16838">
                  <c:v>1551.1029315778201</c:v>
                </c:pt>
                <c:pt idx="16839">
                  <c:v>1700.85345151309</c:v>
                </c:pt>
                <c:pt idx="16840">
                  <c:v>1831.03071173072</c:v>
                </c:pt>
                <c:pt idx="16841">
                  <c:v>1988.24936413449</c:v>
                </c:pt>
                <c:pt idx="16842">
                  <c:v>2177.4419415346001</c:v>
                </c:pt>
                <c:pt idx="16843">
                  <c:v>2392.3887014120801</c:v>
                </c:pt>
                <c:pt idx="16844">
                  <c:v>2608.5254745501202</c:v>
                </c:pt>
                <c:pt idx="16845">
                  <c:v>2812.5043615736299</c:v>
                </c:pt>
                <c:pt idx="16846">
                  <c:v>3015.4794783613402</c:v>
                </c:pt>
                <c:pt idx="16847">
                  <c:v>3222.5901011078599</c:v>
                </c:pt>
                <c:pt idx="16848">
                  <c:v>3438.40078906902</c:v>
                </c:pt>
                <c:pt idx="16849">
                  <c:v>3657.9132558304</c:v>
                </c:pt>
                <c:pt idx="16850">
                  <c:v>3876.5402904963298</c:v>
                </c:pt>
                <c:pt idx="16851">
                  <c:v>4098.1247604782902</c:v>
                </c:pt>
                <c:pt idx="16852">
                  <c:v>4334.2630381322697</c:v>
                </c:pt>
                <c:pt idx="16853">
                  <c:v>4584.9875974512997</c:v>
                </c:pt>
                <c:pt idx="16854">
                  <c:v>4811.1440861237597</c:v>
                </c:pt>
                <c:pt idx="16855">
                  <c:v>5018.81621977124</c:v>
                </c:pt>
                <c:pt idx="16856">
                  <c:v>5240.8967649801198</c:v>
                </c:pt>
                <c:pt idx="16857">
                  <c:v>5464.3271943950103</c:v>
                </c:pt>
                <c:pt idx="16858">
                  <c:v>5705.0090610413499</c:v>
                </c:pt>
                <c:pt idx="16859">
                  <c:v>5947.5795125755903</c:v>
                </c:pt>
                <c:pt idx="16860">
                  <c:v>6169.8130513531396</c:v>
                </c:pt>
                <c:pt idx="16861">
                  <c:v>6385.6722898492399</c:v>
                </c:pt>
                <c:pt idx="16862">
                  <c:v>6589.5879564336701</c:v>
                </c:pt>
                <c:pt idx="16863">
                  <c:v>6786.5545551692403</c:v>
                </c:pt>
                <c:pt idx="16864">
                  <c:v>6984.4867903719396</c:v>
                </c:pt>
                <c:pt idx="16865">
                  <c:v>7178.6634723081897</c:v>
                </c:pt>
                <c:pt idx="16866">
                  <c:v>7361.4170190802297</c:v>
                </c:pt>
                <c:pt idx="16867">
                  <c:v>7534.0372347371203</c:v>
                </c:pt>
                <c:pt idx="16868">
                  <c:v>7704.55542503776</c:v>
                </c:pt>
                <c:pt idx="16869">
                  <c:v>7847.2445092672997</c:v>
                </c:pt>
                <c:pt idx="16870">
                  <c:v>7984.4601127359401</c:v>
                </c:pt>
                <c:pt idx="16871">
                  <c:v>8151.8558479324802</c:v>
                </c:pt>
                <c:pt idx="16872">
                  <c:v>8331.5081030264591</c:v>
                </c:pt>
                <c:pt idx="16873">
                  <c:v>8485.5149801685493</c:v>
                </c:pt>
                <c:pt idx="16874">
                  <c:v>8594.2412049391605</c:v>
                </c:pt>
                <c:pt idx="16875">
                  <c:v>8682.1904030793503</c:v>
                </c:pt>
                <c:pt idx="16876">
                  <c:v>8744.4357171416796</c:v>
                </c:pt>
                <c:pt idx="16877">
                  <c:v>8781.9792994334002</c:v>
                </c:pt>
                <c:pt idx="16878">
                  <c:v>8838.0024877470605</c:v>
                </c:pt>
                <c:pt idx="16879">
                  <c:v>8935.6518058413494</c:v>
                </c:pt>
                <c:pt idx="16880">
                  <c:v>9068.6921200558609</c:v>
                </c:pt>
                <c:pt idx="16881">
                  <c:v>9166.1874147452509</c:v>
                </c:pt>
                <c:pt idx="16882">
                  <c:v>9184.7556697753098</c:v>
                </c:pt>
                <c:pt idx="16883">
                  <c:v>9165.7496307289694</c:v>
                </c:pt>
                <c:pt idx="16884">
                  <c:v>9126.9379072934607</c:v>
                </c:pt>
                <c:pt idx="16885">
                  <c:v>9098.9153430390706</c:v>
                </c:pt>
                <c:pt idx="16886">
                  <c:v>9088.0944760220791</c:v>
                </c:pt>
                <c:pt idx="16887">
                  <c:v>9102.5718781147607</c:v>
                </c:pt>
                <c:pt idx="16888">
                  <c:v>9136.3435558432302</c:v>
                </c:pt>
                <c:pt idx="16889">
                  <c:v>9125.8811884451607</c:v>
                </c:pt>
                <c:pt idx="16890">
                  <c:v>9061.5634001725102</c:v>
                </c:pt>
                <c:pt idx="16891">
                  <c:v>8958.4864153802591</c:v>
                </c:pt>
                <c:pt idx="16892">
                  <c:v>8820.8775888305609</c:v>
                </c:pt>
                <c:pt idx="16893">
                  <c:v>8695.2398237454108</c:v>
                </c:pt>
                <c:pt idx="16894">
                  <c:v>8592.4033101949808</c:v>
                </c:pt>
                <c:pt idx="16895">
                  <c:v>8509.4292532271593</c:v>
                </c:pt>
                <c:pt idx="16896">
                  <c:v>8455.7600108193292</c:v>
                </c:pt>
                <c:pt idx="16897">
                  <c:v>8395.4708973621691</c:v>
                </c:pt>
                <c:pt idx="16898">
                  <c:v>8284.5146565496707</c:v>
                </c:pt>
                <c:pt idx="16899">
                  <c:v>8103.8508566213904</c:v>
                </c:pt>
                <c:pt idx="16900">
                  <c:v>7907.7490831524401</c:v>
                </c:pt>
                <c:pt idx="16901">
                  <c:v>7737.6275352469202</c:v>
                </c:pt>
                <c:pt idx="16902">
                  <c:v>7557.5497760789403</c:v>
                </c:pt>
                <c:pt idx="16903">
                  <c:v>7385.1241215637501</c:v>
                </c:pt>
                <c:pt idx="16904">
                  <c:v>7222.5013499322404</c:v>
                </c:pt>
                <c:pt idx="16905">
                  <c:v>7048.8633609357203</c:v>
                </c:pt>
                <c:pt idx="16906">
                  <c:v>6862.9026620902396</c:v>
                </c:pt>
                <c:pt idx="16907">
                  <c:v>6663.7039010542903</c:v>
                </c:pt>
                <c:pt idx="16908">
                  <c:v>6459.0575909956697</c:v>
                </c:pt>
                <c:pt idx="16909">
                  <c:v>6252.6447326060597</c:v>
                </c:pt>
                <c:pt idx="16910">
                  <c:v>6104.6615845986498</c:v>
                </c:pt>
                <c:pt idx="16911">
                  <c:v>5965.4057977298298</c:v>
                </c:pt>
                <c:pt idx="16912">
                  <c:v>5758.5873943882998</c:v>
                </c:pt>
                <c:pt idx="16913">
                  <c:v>5521.3925948247897</c:v>
                </c:pt>
                <c:pt idx="16914">
                  <c:v>5252.2953666319499</c:v>
                </c:pt>
                <c:pt idx="16915">
                  <c:v>4999.7455236006199</c:v>
                </c:pt>
                <c:pt idx="16916">
                  <c:v>4779.7482665810603</c:v>
                </c:pt>
                <c:pt idx="16917">
                  <c:v>4574.6924074711796</c:v>
                </c:pt>
                <c:pt idx="16918">
                  <c:v>4395.8310374829198</c:v>
                </c:pt>
                <c:pt idx="16919">
                  <c:v>4223.5822012165399</c:v>
                </c:pt>
                <c:pt idx="16920">
                  <c:v>4040.84807950508</c:v>
                </c:pt>
                <c:pt idx="16921">
                  <c:v>3858.98394108094</c:v>
                </c:pt>
                <c:pt idx="16922">
                  <c:v>3656.5410967006801</c:v>
                </c:pt>
                <c:pt idx="16923">
                  <c:v>3426.5074425511302</c:v>
                </c:pt>
                <c:pt idx="16924">
                  <c:v>3195.5023916935402</c:v>
                </c:pt>
                <c:pt idx="16925">
                  <c:v>3034.60068268041</c:v>
                </c:pt>
                <c:pt idx="16926">
                  <c:v>2911.2702000852</c:v>
                </c:pt>
                <c:pt idx="16927">
                  <c:v>2750.9297137071699</c:v>
                </c:pt>
                <c:pt idx="16928">
                  <c:v>2577.98404486768</c:v>
                </c:pt>
                <c:pt idx="16929">
                  <c:v>2402.01715692474</c:v>
                </c:pt>
                <c:pt idx="16930">
                  <c:v>2252.4188878843602</c:v>
                </c:pt>
                <c:pt idx="16931">
                  <c:v>2131.8869365997002</c:v>
                </c:pt>
                <c:pt idx="16932">
                  <c:v>2019.4057244488599</c:v>
                </c:pt>
                <c:pt idx="16933">
                  <c:v>1942.73038999971</c:v>
                </c:pt>
                <c:pt idx="16934">
                  <c:v>1875.8367899208499</c:v>
                </c:pt>
                <c:pt idx="16935">
                  <c:v>1770.1291737924701</c:v>
                </c:pt>
                <c:pt idx="16936">
                  <c:v>1624.11891183334</c:v>
                </c:pt>
                <c:pt idx="16937">
                  <c:v>1450.5820067422301</c:v>
                </c:pt>
                <c:pt idx="16938">
                  <c:v>1306.7725436399401</c:v>
                </c:pt>
                <c:pt idx="16939">
                  <c:v>1205.5007509357399</c:v>
                </c:pt>
                <c:pt idx="16940">
                  <c:v>1175.9210961496201</c:v>
                </c:pt>
                <c:pt idx="16941">
                  <c:v>1173.8608155098</c:v>
                </c:pt>
                <c:pt idx="16942">
                  <c:v>1144.3306934658401</c:v>
                </c:pt>
                <c:pt idx="16943">
                  <c:v>1121.8110911194201</c:v>
                </c:pt>
                <c:pt idx="16944">
                  <c:v>1086.2573724158999</c:v>
                </c:pt>
                <c:pt idx="16945">
                  <c:v>1042.10404441782</c:v>
                </c:pt>
                <c:pt idx="16946">
                  <c:v>1017.48361085652</c:v>
                </c:pt>
                <c:pt idx="16947">
                  <c:v>985.21719606864394</c:v>
                </c:pt>
                <c:pt idx="16948">
                  <c:v>973.45819336658406</c:v>
                </c:pt>
                <c:pt idx="16949">
                  <c:v>998.747541075919</c:v>
                </c:pt>
                <c:pt idx="16950">
                  <c:v>1024.1556024193401</c:v>
                </c:pt>
                <c:pt idx="16951">
                  <c:v>1064.90500421037</c:v>
                </c:pt>
                <c:pt idx="16952">
                  <c:v>1094.2296302806201</c:v>
                </c:pt>
                <c:pt idx="16953">
                  <c:v>1098.3079668053001</c:v>
                </c:pt>
                <c:pt idx="16954">
                  <c:v>1111.49479668088</c:v>
                </c:pt>
                <c:pt idx="16955">
                  <c:v>1169.9777873553901</c:v>
                </c:pt>
                <c:pt idx="16956">
                  <c:v>1273.0185048286801</c:v>
                </c:pt>
                <c:pt idx="16957">
                  <c:v>1375.52178006658</c:v>
                </c:pt>
                <c:pt idx="16958">
                  <c:v>1445.8252681914601</c:v>
                </c:pt>
                <c:pt idx="16959">
                  <c:v>1472.9970152475</c:v>
                </c:pt>
                <c:pt idx="16960">
                  <c:v>1503.24637082251</c:v>
                </c:pt>
                <c:pt idx="16961">
                  <c:v>1553.2442991385501</c:v>
                </c:pt>
                <c:pt idx="16962">
                  <c:v>1627.26745353565</c:v>
                </c:pt>
                <c:pt idx="16963">
                  <c:v>1711.8240042303</c:v>
                </c:pt>
                <c:pt idx="16964">
                  <c:v>1801.2484518036899</c:v>
                </c:pt>
                <c:pt idx="16965">
                  <c:v>1924.6822435837901</c:v>
                </c:pt>
                <c:pt idx="16966">
                  <c:v>2072.531819456</c:v>
                </c:pt>
                <c:pt idx="16967">
                  <c:v>2192.0576929992599</c:v>
                </c:pt>
                <c:pt idx="16968">
                  <c:v>2276.23981753316</c:v>
                </c:pt>
                <c:pt idx="16969">
                  <c:v>2364.4068858902401</c:v>
                </c:pt>
                <c:pt idx="16970">
                  <c:v>2445.6881534571598</c:v>
                </c:pt>
                <c:pt idx="16971">
                  <c:v>2528.1389360825201</c:v>
                </c:pt>
                <c:pt idx="16972">
                  <c:v>2631.9994307612001</c:v>
                </c:pt>
                <c:pt idx="16973">
                  <c:v>2827.0429199720002</c:v>
                </c:pt>
                <c:pt idx="16974">
                  <c:v>3037.3494493725798</c:v>
                </c:pt>
                <c:pt idx="16975">
                  <c:v>3155.19397799232</c:v>
                </c:pt>
                <c:pt idx="16976">
                  <c:v>3249.16015850855</c:v>
                </c:pt>
                <c:pt idx="16977">
                  <c:v>3345.2245734213502</c:v>
                </c:pt>
                <c:pt idx="16978">
                  <c:v>3466.4724172344299</c:v>
                </c:pt>
                <c:pt idx="16979">
                  <c:v>3612.8587771044599</c:v>
                </c:pt>
                <c:pt idx="16980">
                  <c:v>3784.3622102698</c:v>
                </c:pt>
                <c:pt idx="16981">
                  <c:v>3908.8386947737999</c:v>
                </c:pt>
                <c:pt idx="16982">
                  <c:v>3984.4823222742202</c:v>
                </c:pt>
                <c:pt idx="16983">
                  <c:v>4079.6262510094398</c:v>
                </c:pt>
                <c:pt idx="16984">
                  <c:v>4176.5558877102503</c:v>
                </c:pt>
                <c:pt idx="16985">
                  <c:v>4259.7771142480196</c:v>
                </c:pt>
                <c:pt idx="16986">
                  <c:v>4328.7519727447498</c:v>
                </c:pt>
                <c:pt idx="16987">
                  <c:v>4402.0620452112798</c:v>
                </c:pt>
                <c:pt idx="16988">
                  <c:v>4491.4710159490896</c:v>
                </c:pt>
                <c:pt idx="16989">
                  <c:v>4606.6137122948103</c:v>
                </c:pt>
                <c:pt idx="16990">
                  <c:v>4738.9783849322102</c:v>
                </c:pt>
                <c:pt idx="16991">
                  <c:v>4896.4523964152204</c:v>
                </c:pt>
                <c:pt idx="16992">
                  <c:v>5059.8001286195904</c:v>
                </c:pt>
                <c:pt idx="16993">
                  <c:v>5143.80656769096</c:v>
                </c:pt>
                <c:pt idx="16994">
                  <c:v>5164.3028319361902</c:v>
                </c:pt>
                <c:pt idx="16995">
                  <c:v>5200.46235360419</c:v>
                </c:pt>
                <c:pt idx="16996">
                  <c:v>5249.0505626262502</c:v>
                </c:pt>
                <c:pt idx="16997">
                  <c:v>5296.93538591164</c:v>
                </c:pt>
                <c:pt idx="16998">
                  <c:v>5339.5464578771998</c:v>
                </c:pt>
                <c:pt idx="16999">
                  <c:v>5388.1262778527398</c:v>
                </c:pt>
                <c:pt idx="17000">
                  <c:v>5452.4465989187402</c:v>
                </c:pt>
                <c:pt idx="17001">
                  <c:v>5511.5037178571902</c:v>
                </c:pt>
                <c:pt idx="17002">
                  <c:v>5547.3824252303102</c:v>
                </c:pt>
                <c:pt idx="17003">
                  <c:v>5567.3752334954197</c:v>
                </c:pt>
                <c:pt idx="17004">
                  <c:v>5567.9233979563796</c:v>
                </c:pt>
                <c:pt idx="17005">
                  <c:v>5545.5360405177998</c:v>
                </c:pt>
                <c:pt idx="17006">
                  <c:v>5494.5808792430698</c:v>
                </c:pt>
                <c:pt idx="17007">
                  <c:v>5604.3800983330802</c:v>
                </c:pt>
                <c:pt idx="17008">
                  <c:v>5839.5553672713004</c:v>
                </c:pt>
                <c:pt idx="17009">
                  <c:v>6031.7226690693597</c:v>
                </c:pt>
                <c:pt idx="17010">
                  <c:v>6259.7829914123904</c:v>
                </c:pt>
                <c:pt idx="17011">
                  <c:v>4924.42429480789</c:v>
                </c:pt>
                <c:pt idx="17012">
                  <c:v>2341.41605294598</c:v>
                </c:pt>
                <c:pt idx="17013">
                  <c:v>515.34701130240501</c:v>
                </c:pt>
                <c:pt idx="17014">
                  <c:v>1126.9485953844301</c:v>
                </c:pt>
                <c:pt idx="17015">
                  <c:v>3631.6067621348998</c:v>
                </c:pt>
                <c:pt idx="17016">
                  <c:v>5455.6135476132304</c:v>
                </c:pt>
                <c:pt idx="17017">
                  <c:v>7005.5735875271203</c:v>
                </c:pt>
                <c:pt idx="17018">
                  <c:v>7219.7105326549199</c:v>
                </c:pt>
                <c:pt idx="17019">
                  <c:v>4927.8010343552296</c:v>
                </c:pt>
                <c:pt idx="17020">
                  <c:v>2491.8714730082602</c:v>
                </c:pt>
                <c:pt idx="17021">
                  <c:v>1821.9894578861599</c:v>
                </c:pt>
                <c:pt idx="17022">
                  <c:v>1974.69733043826</c:v>
                </c:pt>
                <c:pt idx="17023">
                  <c:v>2028.4224042964699</c:v>
                </c:pt>
                <c:pt idx="17024">
                  <c:v>1890.24424579115</c:v>
                </c:pt>
                <c:pt idx="17025">
                  <c:v>1644.6871816329201</c:v>
                </c:pt>
                <c:pt idx="17026">
                  <c:v>1292.5399979466999</c:v>
                </c:pt>
                <c:pt idx="17027">
                  <c:v>911.47139182542503</c:v>
                </c:pt>
                <c:pt idx="17028">
                  <c:v>545.50722234481395</c:v>
                </c:pt>
                <c:pt idx="17029">
                  <c:v>190.77703740287299</c:v>
                </c:pt>
                <c:pt idx="17030">
                  <c:v>-174.78791015785001</c:v>
                </c:pt>
                <c:pt idx="17031">
                  <c:v>-555.84742543840696</c:v>
                </c:pt>
                <c:pt idx="17032">
                  <c:v>-946.832726344722</c:v>
                </c:pt>
                <c:pt idx="17033">
                  <c:v>-1353.8309826795801</c:v>
                </c:pt>
                <c:pt idx="17034">
                  <c:v>-1783.2496462367801</c:v>
                </c:pt>
                <c:pt idx="17035">
                  <c:v>-2223.5014313550801</c:v>
                </c:pt>
                <c:pt idx="17036">
                  <c:v>-2650.6351861980102</c:v>
                </c:pt>
                <c:pt idx="17037">
                  <c:v>-3117.9201125987101</c:v>
                </c:pt>
                <c:pt idx="17038">
                  <c:v>-3646.3600418634801</c:v>
                </c:pt>
                <c:pt idx="17039">
                  <c:v>-4191.8097845554003</c:v>
                </c:pt>
                <c:pt idx="17040">
                  <c:v>-4756.99813595054</c:v>
                </c:pt>
                <c:pt idx="17041">
                  <c:v>-5351.2924560218498</c:v>
                </c:pt>
                <c:pt idx="17042">
                  <c:v>-5993.5339171262203</c:v>
                </c:pt>
                <c:pt idx="17043">
                  <c:v>-6701.43016304924</c:v>
                </c:pt>
                <c:pt idx="17044">
                  <c:v>-7357.7436865180298</c:v>
                </c:pt>
                <c:pt idx="17045">
                  <c:v>-7963.4708085734801</c:v>
                </c:pt>
                <c:pt idx="17046">
                  <c:v>-8621.6381841497405</c:v>
                </c:pt>
                <c:pt idx="17047">
                  <c:v>-9303.2179571597608</c:v>
                </c:pt>
                <c:pt idx="17048">
                  <c:v>-10016.1750201839</c:v>
                </c:pt>
                <c:pt idx="17049">
                  <c:v>-10768.1892846353</c:v>
                </c:pt>
                <c:pt idx="17050">
                  <c:v>-11556.349315654001</c:v>
                </c:pt>
                <c:pt idx="17051">
                  <c:v>-12408.819500944301</c:v>
                </c:pt>
                <c:pt idx="17052">
                  <c:v>-13247.332720927699</c:v>
                </c:pt>
                <c:pt idx="17053">
                  <c:v>-14005.475806464099</c:v>
                </c:pt>
                <c:pt idx="17054">
                  <c:v>-14775.1990486861</c:v>
                </c:pt>
                <c:pt idx="17055">
                  <c:v>-15646.383481203</c:v>
                </c:pt>
                <c:pt idx="17056">
                  <c:v>-16626.997072399899</c:v>
                </c:pt>
                <c:pt idx="17057">
                  <c:v>-17607.4355596245</c:v>
                </c:pt>
                <c:pt idx="17058">
                  <c:v>-18536.899994468698</c:v>
                </c:pt>
                <c:pt idx="17059">
                  <c:v>-19468.7438106425</c:v>
                </c:pt>
                <c:pt idx="17060">
                  <c:v>-20415.785330922099</c:v>
                </c:pt>
                <c:pt idx="17061">
                  <c:v>-21353.636505522001</c:v>
                </c:pt>
                <c:pt idx="17062">
                  <c:v>-22274.972159615601</c:v>
                </c:pt>
                <c:pt idx="17063">
                  <c:v>-23204.635962885299</c:v>
                </c:pt>
                <c:pt idx="17064">
                  <c:v>-24176.064265233101</c:v>
                </c:pt>
                <c:pt idx="17065">
                  <c:v>-25181.502884728499</c:v>
                </c:pt>
                <c:pt idx="17066">
                  <c:v>-26203.9996371831</c:v>
                </c:pt>
                <c:pt idx="17067">
                  <c:v>-27245.7593216924</c:v>
                </c:pt>
                <c:pt idx="17068">
                  <c:v>-28286.0036937851</c:v>
                </c:pt>
                <c:pt idx="17069">
                  <c:v>-29307.108306600199</c:v>
                </c:pt>
                <c:pt idx="17070">
                  <c:v>-30334.619126547499</c:v>
                </c:pt>
                <c:pt idx="17071">
                  <c:v>-31365.0770751981</c:v>
                </c:pt>
                <c:pt idx="17072">
                  <c:v>-32404.037334480599</c:v>
                </c:pt>
                <c:pt idx="17073">
                  <c:v>-33479.388218227097</c:v>
                </c:pt>
                <c:pt idx="17074">
                  <c:v>-34587.375554128899</c:v>
                </c:pt>
                <c:pt idx="17075">
                  <c:v>-35667.402334551502</c:v>
                </c:pt>
                <c:pt idx="17076">
                  <c:v>-36698.070576822101</c:v>
                </c:pt>
                <c:pt idx="17077">
                  <c:v>-37728.567772913098</c:v>
                </c:pt>
                <c:pt idx="17078">
                  <c:v>-38745.0075475185</c:v>
                </c:pt>
                <c:pt idx="17079">
                  <c:v>-39743.530482161397</c:v>
                </c:pt>
                <c:pt idx="17080">
                  <c:v>-40732.4121170254</c:v>
                </c:pt>
                <c:pt idx="17081">
                  <c:v>-41687.725882756698</c:v>
                </c:pt>
                <c:pt idx="17082">
                  <c:v>-42623.936035389401</c:v>
                </c:pt>
                <c:pt idx="17083">
                  <c:v>-43567.537940868897</c:v>
                </c:pt>
                <c:pt idx="17084">
                  <c:v>-44502.853298932903</c:v>
                </c:pt>
                <c:pt idx="17085">
                  <c:v>-45417.424985495003</c:v>
                </c:pt>
                <c:pt idx="17086">
                  <c:v>-46316.059107148001</c:v>
                </c:pt>
                <c:pt idx="17087">
                  <c:v>-47218.394697930802</c:v>
                </c:pt>
                <c:pt idx="17088">
                  <c:v>-48132.981688747197</c:v>
                </c:pt>
                <c:pt idx="17089">
                  <c:v>-49046.363946572201</c:v>
                </c:pt>
                <c:pt idx="17090">
                  <c:v>-49915.372517743701</c:v>
                </c:pt>
                <c:pt idx="17091">
                  <c:v>-50718.130898949697</c:v>
                </c:pt>
                <c:pt idx="17092">
                  <c:v>-51444.853186942797</c:v>
                </c:pt>
                <c:pt idx="17093">
                  <c:v>-52104.514976475199</c:v>
                </c:pt>
                <c:pt idx="17094">
                  <c:v>-52753.563021625399</c:v>
                </c:pt>
                <c:pt idx="17095">
                  <c:v>-53395.9483046319</c:v>
                </c:pt>
                <c:pt idx="17096">
                  <c:v>-54018.948515664299</c:v>
                </c:pt>
                <c:pt idx="17097">
                  <c:v>-54609.686323862697</c:v>
                </c:pt>
                <c:pt idx="17098">
                  <c:v>-55144.089723816302</c:v>
                </c:pt>
                <c:pt idx="17099">
                  <c:v>-55619.802725498201</c:v>
                </c:pt>
                <c:pt idx="17100">
                  <c:v>-56010.803271881203</c:v>
                </c:pt>
                <c:pt idx="17101">
                  <c:v>-56359.116652979297</c:v>
                </c:pt>
                <c:pt idx="17102">
                  <c:v>-56708.394635516801</c:v>
                </c:pt>
                <c:pt idx="17103">
                  <c:v>-57034.2869964989</c:v>
                </c:pt>
                <c:pt idx="17104">
                  <c:v>-57337.808180337801</c:v>
                </c:pt>
                <c:pt idx="17105">
                  <c:v>-57569.5748268725</c:v>
                </c:pt>
                <c:pt idx="17106">
                  <c:v>-57723.948768615403</c:v>
                </c:pt>
                <c:pt idx="17107">
                  <c:v>-57854.2295373409</c:v>
                </c:pt>
                <c:pt idx="17108">
                  <c:v>-57964.606663586703</c:v>
                </c:pt>
                <c:pt idx="17109">
                  <c:v>-58019.156089017699</c:v>
                </c:pt>
                <c:pt idx="17110">
                  <c:v>-58010.926391806897</c:v>
                </c:pt>
                <c:pt idx="17111">
                  <c:v>-57811.935893625603</c:v>
                </c:pt>
                <c:pt idx="17112">
                  <c:v>-57523.685871463298</c:v>
                </c:pt>
                <c:pt idx="17113">
                  <c:v>-57302.549135277703</c:v>
                </c:pt>
                <c:pt idx="17114">
                  <c:v>-57040.612558429202</c:v>
                </c:pt>
                <c:pt idx="17115">
                  <c:v>-56741.6125574174</c:v>
                </c:pt>
                <c:pt idx="17116">
                  <c:v>-56386.600133908403</c:v>
                </c:pt>
                <c:pt idx="17117">
                  <c:v>-55955.630899238597</c:v>
                </c:pt>
                <c:pt idx="17118">
                  <c:v>-55436.336143078799</c:v>
                </c:pt>
                <c:pt idx="17119">
                  <c:v>-54871.112635510501</c:v>
                </c:pt>
                <c:pt idx="17120">
                  <c:v>-54274.968189675201</c:v>
                </c:pt>
                <c:pt idx="17121">
                  <c:v>-53608.747250279397</c:v>
                </c:pt>
                <c:pt idx="17122">
                  <c:v>-52882.572384338499</c:v>
                </c:pt>
                <c:pt idx="17123">
                  <c:v>-52069.897484462199</c:v>
                </c:pt>
                <c:pt idx="17124">
                  <c:v>-51177.806729659998</c:v>
                </c:pt>
                <c:pt idx="17125">
                  <c:v>-50241.825084916498</c:v>
                </c:pt>
                <c:pt idx="17126">
                  <c:v>-49274.143659243797</c:v>
                </c:pt>
                <c:pt idx="17127">
                  <c:v>-48279.509756170497</c:v>
                </c:pt>
                <c:pt idx="17128">
                  <c:v>-47237.499380292902</c:v>
                </c:pt>
                <c:pt idx="17129">
                  <c:v>-46160.036796738401</c:v>
                </c:pt>
                <c:pt idx="17130">
                  <c:v>-45039.858782695803</c:v>
                </c:pt>
                <c:pt idx="17131">
                  <c:v>-43821.241370408701</c:v>
                </c:pt>
                <c:pt idx="17132">
                  <c:v>-42511.151607620297</c:v>
                </c:pt>
                <c:pt idx="17133">
                  <c:v>-41177.914772922799</c:v>
                </c:pt>
                <c:pt idx="17134">
                  <c:v>-39830.679492402</c:v>
                </c:pt>
                <c:pt idx="17135">
                  <c:v>-38437.586366484502</c:v>
                </c:pt>
                <c:pt idx="17136">
                  <c:v>-36979.948304942103</c:v>
                </c:pt>
                <c:pt idx="17137">
                  <c:v>-35477.760158928599</c:v>
                </c:pt>
                <c:pt idx="17138">
                  <c:v>-33937.960109223903</c:v>
                </c:pt>
                <c:pt idx="17139">
                  <c:v>-32359.4404589183</c:v>
                </c:pt>
                <c:pt idx="17140">
                  <c:v>-30746.165453755199</c:v>
                </c:pt>
                <c:pt idx="17141">
                  <c:v>-29072.7554287323</c:v>
                </c:pt>
                <c:pt idx="17142">
                  <c:v>-27341.955620840599</c:v>
                </c:pt>
                <c:pt idx="17143">
                  <c:v>-25591.462058568599</c:v>
                </c:pt>
                <c:pt idx="17144">
                  <c:v>-23835.445186795099</c:v>
                </c:pt>
                <c:pt idx="17145">
                  <c:v>-22097.0310605997</c:v>
                </c:pt>
                <c:pt idx="17146">
                  <c:v>-20346.2248955086</c:v>
                </c:pt>
                <c:pt idx="17147">
                  <c:v>-18546.227549142099</c:v>
                </c:pt>
                <c:pt idx="17148">
                  <c:v>-16706.865133719199</c:v>
                </c:pt>
                <c:pt idx="17149">
                  <c:v>-14813.2675573913</c:v>
                </c:pt>
                <c:pt idx="17150">
                  <c:v>-12908.7423526483</c:v>
                </c:pt>
                <c:pt idx="17151">
                  <c:v>-11026.071040066699</c:v>
                </c:pt>
                <c:pt idx="17152">
                  <c:v>-9174.9464606142301</c:v>
                </c:pt>
                <c:pt idx="17153">
                  <c:v>-7339.1029521199298</c:v>
                </c:pt>
                <c:pt idx="17154">
                  <c:v>-5470.5529630671099</c:v>
                </c:pt>
                <c:pt idx="17155">
                  <c:v>-3567.6665710738998</c:v>
                </c:pt>
                <c:pt idx="17156">
                  <c:v>-1688.21550814993</c:v>
                </c:pt>
                <c:pt idx="17157">
                  <c:v>191.07420573696999</c:v>
                </c:pt>
                <c:pt idx="17158">
                  <c:v>2121.1984488714402</c:v>
                </c:pt>
                <c:pt idx="17159">
                  <c:v>4063.2053247541498</c:v>
                </c:pt>
                <c:pt idx="17160">
                  <c:v>5989.59219766162</c:v>
                </c:pt>
                <c:pt idx="17161">
                  <c:v>7860.9618616039397</c:v>
                </c:pt>
                <c:pt idx="17162">
                  <c:v>9692.4964478730799</c:v>
                </c:pt>
                <c:pt idx="17163">
                  <c:v>11494.1701062088</c:v>
                </c:pt>
                <c:pt idx="17164">
                  <c:v>13261.805164666001</c:v>
                </c:pt>
                <c:pt idx="17165">
                  <c:v>15010.167236085599</c:v>
                </c:pt>
                <c:pt idx="17166">
                  <c:v>16748.001991365902</c:v>
                </c:pt>
                <c:pt idx="17167">
                  <c:v>18438.0119786793</c:v>
                </c:pt>
                <c:pt idx="17168">
                  <c:v>20117.682465970702</c:v>
                </c:pt>
                <c:pt idx="17169">
                  <c:v>21824.565601680799</c:v>
                </c:pt>
                <c:pt idx="17170">
                  <c:v>23533.654200974401</c:v>
                </c:pt>
                <c:pt idx="17171">
                  <c:v>25154.042737628701</c:v>
                </c:pt>
                <c:pt idx="17172">
                  <c:v>26676.0835257135</c:v>
                </c:pt>
                <c:pt idx="17173">
                  <c:v>28181.817976398699</c:v>
                </c:pt>
                <c:pt idx="17174">
                  <c:v>29633.241373944998</c:v>
                </c:pt>
                <c:pt idx="17175">
                  <c:v>31075.282963219499</c:v>
                </c:pt>
                <c:pt idx="17176">
                  <c:v>32516.912586177801</c:v>
                </c:pt>
                <c:pt idx="17177">
                  <c:v>33903.929806619301</c:v>
                </c:pt>
                <c:pt idx="17178">
                  <c:v>35260.696924042699</c:v>
                </c:pt>
                <c:pt idx="17179">
                  <c:v>36562.767705295599</c:v>
                </c:pt>
                <c:pt idx="17180">
                  <c:v>37782.182147732601</c:v>
                </c:pt>
                <c:pt idx="17181">
                  <c:v>38931.368723257401</c:v>
                </c:pt>
                <c:pt idx="17182">
                  <c:v>40045.1906867734</c:v>
                </c:pt>
                <c:pt idx="17183">
                  <c:v>41142.8185018531</c:v>
                </c:pt>
                <c:pt idx="17184">
                  <c:v>42190.698653052197</c:v>
                </c:pt>
                <c:pt idx="17185">
                  <c:v>43170.270845252802</c:v>
                </c:pt>
                <c:pt idx="17186">
                  <c:v>44086.891475147298</c:v>
                </c:pt>
                <c:pt idx="17187">
                  <c:v>44941.0673941809</c:v>
                </c:pt>
                <c:pt idx="17188">
                  <c:v>45741.515411835797</c:v>
                </c:pt>
                <c:pt idx="17189">
                  <c:v>46553.783282385302</c:v>
                </c:pt>
                <c:pt idx="17190">
                  <c:v>47356.703147547902</c:v>
                </c:pt>
                <c:pt idx="17191">
                  <c:v>48077.916057002498</c:v>
                </c:pt>
                <c:pt idx="17192">
                  <c:v>48729.037192477801</c:v>
                </c:pt>
                <c:pt idx="17193">
                  <c:v>49335.784837777901</c:v>
                </c:pt>
                <c:pt idx="17194">
                  <c:v>49917.500496585199</c:v>
                </c:pt>
                <c:pt idx="17195">
                  <c:v>50441.544426652901</c:v>
                </c:pt>
                <c:pt idx="17196">
                  <c:v>50875.267534995503</c:v>
                </c:pt>
                <c:pt idx="17197">
                  <c:v>51222.5906074831</c:v>
                </c:pt>
                <c:pt idx="17198">
                  <c:v>51538.092818100296</c:v>
                </c:pt>
                <c:pt idx="17199">
                  <c:v>51851.600045163003</c:v>
                </c:pt>
                <c:pt idx="17200">
                  <c:v>52151.734975434199</c:v>
                </c:pt>
                <c:pt idx="17201">
                  <c:v>52401.090446580303</c:v>
                </c:pt>
                <c:pt idx="17202">
                  <c:v>52581.361514189899</c:v>
                </c:pt>
                <c:pt idx="17203">
                  <c:v>52728.238018905497</c:v>
                </c:pt>
                <c:pt idx="17204">
                  <c:v>52827.590868645297</c:v>
                </c:pt>
                <c:pt idx="17205">
                  <c:v>52900.256797511502</c:v>
                </c:pt>
                <c:pt idx="17206">
                  <c:v>52960.434970722803</c:v>
                </c:pt>
                <c:pt idx="17207">
                  <c:v>53003.0623721886</c:v>
                </c:pt>
                <c:pt idx="17208">
                  <c:v>52984.419136214303</c:v>
                </c:pt>
                <c:pt idx="17209">
                  <c:v>52880.446493657902</c:v>
                </c:pt>
                <c:pt idx="17210">
                  <c:v>52737.853096923704</c:v>
                </c:pt>
                <c:pt idx="17211">
                  <c:v>52573.443433376502</c:v>
                </c:pt>
                <c:pt idx="17212">
                  <c:v>52368.0935617305</c:v>
                </c:pt>
                <c:pt idx="17213">
                  <c:v>52136.746801381603</c:v>
                </c:pt>
                <c:pt idx="17214">
                  <c:v>51899.3434653687</c:v>
                </c:pt>
                <c:pt idx="17215">
                  <c:v>51657.912370110498</c:v>
                </c:pt>
                <c:pt idx="17216">
                  <c:v>51451.5896885931</c:v>
                </c:pt>
                <c:pt idx="17217">
                  <c:v>51254.226179211902</c:v>
                </c:pt>
                <c:pt idx="17218">
                  <c:v>51025.617413306798</c:v>
                </c:pt>
                <c:pt idx="17219">
                  <c:v>50663.816138215298</c:v>
                </c:pt>
                <c:pt idx="17220">
                  <c:v>50201.936066523602</c:v>
                </c:pt>
                <c:pt idx="17221">
                  <c:v>49782.241967864997</c:v>
                </c:pt>
                <c:pt idx="17222">
                  <c:v>49378.3220898851</c:v>
                </c:pt>
                <c:pt idx="17223">
                  <c:v>49032.199794549801</c:v>
                </c:pt>
                <c:pt idx="17224">
                  <c:v>48684.609777120597</c:v>
                </c:pt>
                <c:pt idx="17225">
                  <c:v>48256.676230319899</c:v>
                </c:pt>
                <c:pt idx="17226">
                  <c:v>47766.857995837599</c:v>
                </c:pt>
                <c:pt idx="17227">
                  <c:v>47291.556360137802</c:v>
                </c:pt>
                <c:pt idx="17228">
                  <c:v>46862.732061946401</c:v>
                </c:pt>
                <c:pt idx="17229">
                  <c:v>46411.918960189701</c:v>
                </c:pt>
                <c:pt idx="17230">
                  <c:v>45963.663034453602</c:v>
                </c:pt>
                <c:pt idx="17231">
                  <c:v>45499.288475611698</c:v>
                </c:pt>
                <c:pt idx="17232">
                  <c:v>45008.822031681702</c:v>
                </c:pt>
                <c:pt idx="17233">
                  <c:v>44509.404082930298</c:v>
                </c:pt>
                <c:pt idx="17234">
                  <c:v>44016.055785026299</c:v>
                </c:pt>
                <c:pt idx="17235">
                  <c:v>43528.979284886198</c:v>
                </c:pt>
                <c:pt idx="17236">
                  <c:v>43033.8297431233</c:v>
                </c:pt>
                <c:pt idx="17237">
                  <c:v>42530.9043928428</c:v>
                </c:pt>
                <c:pt idx="17238">
                  <c:v>42038.988031147397</c:v>
                </c:pt>
                <c:pt idx="17239">
                  <c:v>41562.644917141901</c:v>
                </c:pt>
                <c:pt idx="17240">
                  <c:v>41093.408938237699</c:v>
                </c:pt>
                <c:pt idx="17241">
                  <c:v>40669.647022654302</c:v>
                </c:pt>
                <c:pt idx="17242">
                  <c:v>40239.764851781401</c:v>
                </c:pt>
                <c:pt idx="17243">
                  <c:v>39746.265104078098</c:v>
                </c:pt>
                <c:pt idx="17244">
                  <c:v>39229.152546911297</c:v>
                </c:pt>
                <c:pt idx="17245">
                  <c:v>38710.6954356571</c:v>
                </c:pt>
                <c:pt idx="17246">
                  <c:v>38201.932890545002</c:v>
                </c:pt>
                <c:pt idx="17247">
                  <c:v>37717.322787134697</c:v>
                </c:pt>
                <c:pt idx="17248">
                  <c:v>37269.234059004302</c:v>
                </c:pt>
                <c:pt idx="17249">
                  <c:v>36836.210633508701</c:v>
                </c:pt>
                <c:pt idx="17250">
                  <c:v>36353.068961056197</c:v>
                </c:pt>
                <c:pt idx="17251">
                  <c:v>35827.1049654608</c:v>
                </c:pt>
                <c:pt idx="17252">
                  <c:v>35339.744862417901</c:v>
                </c:pt>
                <c:pt idx="17253">
                  <c:v>34968.9055585807</c:v>
                </c:pt>
                <c:pt idx="17254">
                  <c:v>34601.947753134496</c:v>
                </c:pt>
                <c:pt idx="17255">
                  <c:v>34133.479535659397</c:v>
                </c:pt>
                <c:pt idx="17256">
                  <c:v>33636.073349336497</c:v>
                </c:pt>
                <c:pt idx="17257">
                  <c:v>33142.412553831702</c:v>
                </c:pt>
                <c:pt idx="17258">
                  <c:v>32667.852583024101</c:v>
                </c:pt>
                <c:pt idx="17259">
                  <c:v>32181.240434053001</c:v>
                </c:pt>
                <c:pt idx="17260">
                  <c:v>31728.997206001699</c:v>
                </c:pt>
                <c:pt idx="17261">
                  <c:v>31328.402865480301</c:v>
                </c:pt>
                <c:pt idx="17262">
                  <c:v>30914.524039708998</c:v>
                </c:pt>
                <c:pt idx="17263">
                  <c:v>30465.523134766601</c:v>
                </c:pt>
                <c:pt idx="17264">
                  <c:v>29958.0408071743</c:v>
                </c:pt>
                <c:pt idx="17265">
                  <c:v>29433.636319869001</c:v>
                </c:pt>
                <c:pt idx="17266">
                  <c:v>28948.286673143601</c:v>
                </c:pt>
                <c:pt idx="17267">
                  <c:v>28482.016430899301</c:v>
                </c:pt>
                <c:pt idx="17268">
                  <c:v>27993.407650793699</c:v>
                </c:pt>
                <c:pt idx="17269">
                  <c:v>27477.824725635499</c:v>
                </c:pt>
                <c:pt idx="17270">
                  <c:v>26975.782842381599</c:v>
                </c:pt>
                <c:pt idx="17271">
                  <c:v>26468.4063566927</c:v>
                </c:pt>
                <c:pt idx="17272">
                  <c:v>25967.768080764799</c:v>
                </c:pt>
                <c:pt idx="17273">
                  <c:v>25457.528786627099</c:v>
                </c:pt>
                <c:pt idx="17274">
                  <c:v>24906.9394919609</c:v>
                </c:pt>
                <c:pt idx="17275">
                  <c:v>24319.3149376568</c:v>
                </c:pt>
                <c:pt idx="17276">
                  <c:v>23732.6830611978</c:v>
                </c:pt>
                <c:pt idx="17277">
                  <c:v>23170.194885628702</c:v>
                </c:pt>
                <c:pt idx="17278">
                  <c:v>22615.880641028001</c:v>
                </c:pt>
                <c:pt idx="17279">
                  <c:v>22105.381418636902</c:v>
                </c:pt>
                <c:pt idx="17280">
                  <c:v>21536.383765215902</c:v>
                </c:pt>
                <c:pt idx="17281">
                  <c:v>20867.466939944799</c:v>
                </c:pt>
                <c:pt idx="17282">
                  <c:v>20197.795634525599</c:v>
                </c:pt>
                <c:pt idx="17283">
                  <c:v>19582.8271598672</c:v>
                </c:pt>
                <c:pt idx="17284">
                  <c:v>18991.4765169411</c:v>
                </c:pt>
                <c:pt idx="17285">
                  <c:v>18351.460516458799</c:v>
                </c:pt>
                <c:pt idx="17286">
                  <c:v>17662.692646584201</c:v>
                </c:pt>
                <c:pt idx="17287">
                  <c:v>16968.916315779101</c:v>
                </c:pt>
                <c:pt idx="17288">
                  <c:v>16294.472046955399</c:v>
                </c:pt>
                <c:pt idx="17289">
                  <c:v>15593.048271815</c:v>
                </c:pt>
                <c:pt idx="17290">
                  <c:v>14873.334796569899</c:v>
                </c:pt>
                <c:pt idx="17291">
                  <c:v>14166.4671424271</c:v>
                </c:pt>
                <c:pt idx="17292">
                  <c:v>13475.730214052201</c:v>
                </c:pt>
                <c:pt idx="17293">
                  <c:v>12777.1196464594</c:v>
                </c:pt>
                <c:pt idx="17294">
                  <c:v>12040.342547553601</c:v>
                </c:pt>
                <c:pt idx="17295">
                  <c:v>11274.264684497201</c:v>
                </c:pt>
                <c:pt idx="17296">
                  <c:v>10515.1991528327</c:v>
                </c:pt>
                <c:pt idx="17297">
                  <c:v>9755.3660486766403</c:v>
                </c:pt>
                <c:pt idx="17298">
                  <c:v>8991.6142946649306</c:v>
                </c:pt>
                <c:pt idx="17299">
                  <c:v>8234.83352179945</c:v>
                </c:pt>
                <c:pt idx="17300">
                  <c:v>7497.7261052321901</c:v>
                </c:pt>
                <c:pt idx="17301">
                  <c:v>6746.63160154463</c:v>
                </c:pt>
                <c:pt idx="17302">
                  <c:v>5945.2684359125697</c:v>
                </c:pt>
                <c:pt idx="17303">
                  <c:v>5121.5867524381301</c:v>
                </c:pt>
                <c:pt idx="17304">
                  <c:v>4316.5553102370004</c:v>
                </c:pt>
                <c:pt idx="17305">
                  <c:v>3544.9622357778999</c:v>
                </c:pt>
                <c:pt idx="17306">
                  <c:v>2793.8243917547802</c:v>
                </c:pt>
                <c:pt idx="17307">
                  <c:v>2046.2622615018199</c:v>
                </c:pt>
                <c:pt idx="17308">
                  <c:v>1336.25768460125</c:v>
                </c:pt>
                <c:pt idx="17309">
                  <c:v>612.617510421171</c:v>
                </c:pt>
                <c:pt idx="17310">
                  <c:v>-194.11357364958701</c:v>
                </c:pt>
                <c:pt idx="17311">
                  <c:v>-1046.6636211944499</c:v>
                </c:pt>
                <c:pt idx="17312">
                  <c:v>-1877.35808997924</c:v>
                </c:pt>
                <c:pt idx="17313">
                  <c:v>-2624.1199623418502</c:v>
                </c:pt>
                <c:pt idx="17314">
                  <c:v>-3325.6816251053201</c:v>
                </c:pt>
                <c:pt idx="17315">
                  <c:v>-4044.6179076418298</c:v>
                </c:pt>
                <c:pt idx="17316">
                  <c:v>-4790.2605777899198</c:v>
                </c:pt>
                <c:pt idx="17317">
                  <c:v>-5516.0922863857104</c:v>
                </c:pt>
                <c:pt idx="17318">
                  <c:v>-6203.7328691846396</c:v>
                </c:pt>
                <c:pt idx="17319">
                  <c:v>-6898.2676957397798</c:v>
                </c:pt>
                <c:pt idx="17320">
                  <c:v>-7589.6397653997401</c:v>
                </c:pt>
                <c:pt idx="17321">
                  <c:v>-8260.0477563173899</c:v>
                </c:pt>
                <c:pt idx="17322">
                  <c:v>-8899.4030582138694</c:v>
                </c:pt>
                <c:pt idx="17323">
                  <c:v>-9505.3657606891102</c:v>
                </c:pt>
                <c:pt idx="17324">
                  <c:v>-10124.678109763299</c:v>
                </c:pt>
                <c:pt idx="17325">
                  <c:v>-10751.2845750657</c:v>
                </c:pt>
                <c:pt idx="17326">
                  <c:v>-11332.798193820299</c:v>
                </c:pt>
                <c:pt idx="17327">
                  <c:v>-11906.223233361899</c:v>
                </c:pt>
                <c:pt idx="17328">
                  <c:v>-12474.2598446135</c:v>
                </c:pt>
                <c:pt idx="17329">
                  <c:v>-13015.6530069687</c:v>
                </c:pt>
                <c:pt idx="17330">
                  <c:v>-13518.1945139952</c:v>
                </c:pt>
                <c:pt idx="17331">
                  <c:v>-13989.276813143901</c:v>
                </c:pt>
                <c:pt idx="17332">
                  <c:v>-14465.555789165501</c:v>
                </c:pt>
                <c:pt idx="17333">
                  <c:v>-14951.9946903523</c:v>
                </c:pt>
                <c:pt idx="17334">
                  <c:v>-15443.865975356501</c:v>
                </c:pt>
                <c:pt idx="17335">
                  <c:v>-15880.44293904</c:v>
                </c:pt>
                <c:pt idx="17336">
                  <c:v>-16243.8720428505</c:v>
                </c:pt>
                <c:pt idx="17337">
                  <c:v>-16589.4536246512</c:v>
                </c:pt>
                <c:pt idx="17338">
                  <c:v>-16928.636577290301</c:v>
                </c:pt>
                <c:pt idx="17339">
                  <c:v>-17274.537684196901</c:v>
                </c:pt>
                <c:pt idx="17340">
                  <c:v>-17616.1040582676</c:v>
                </c:pt>
                <c:pt idx="17341">
                  <c:v>-17935.971368254101</c:v>
                </c:pt>
                <c:pt idx="17342">
                  <c:v>-18188.709063226099</c:v>
                </c:pt>
                <c:pt idx="17343">
                  <c:v>-18420.802632904601</c:v>
                </c:pt>
                <c:pt idx="17344">
                  <c:v>-18665.640051686401</c:v>
                </c:pt>
                <c:pt idx="17345">
                  <c:v>-18864.873864237201</c:v>
                </c:pt>
                <c:pt idx="17346">
                  <c:v>-19040.206977193</c:v>
                </c:pt>
                <c:pt idx="17347">
                  <c:v>-19224.318061719499</c:v>
                </c:pt>
                <c:pt idx="17348">
                  <c:v>-19404.905670967401</c:v>
                </c:pt>
                <c:pt idx="17349">
                  <c:v>-19559.550624191801</c:v>
                </c:pt>
                <c:pt idx="17350">
                  <c:v>-19692.552246502</c:v>
                </c:pt>
                <c:pt idx="17351">
                  <c:v>-19808.8114909748</c:v>
                </c:pt>
                <c:pt idx="17352">
                  <c:v>-19907.122773779902</c:v>
                </c:pt>
                <c:pt idx="17353">
                  <c:v>-20026.368129763399</c:v>
                </c:pt>
                <c:pt idx="17354">
                  <c:v>-20137.021808036399</c:v>
                </c:pt>
                <c:pt idx="17355">
                  <c:v>-20202.225133830801</c:v>
                </c:pt>
                <c:pt idx="17356">
                  <c:v>-20255.684952022999</c:v>
                </c:pt>
                <c:pt idx="17357">
                  <c:v>-20286.8339257517</c:v>
                </c:pt>
                <c:pt idx="17358">
                  <c:v>-20303.888974739599</c:v>
                </c:pt>
                <c:pt idx="17359">
                  <c:v>-20323.077213653101</c:v>
                </c:pt>
                <c:pt idx="17360">
                  <c:v>-20336.5369722203</c:v>
                </c:pt>
                <c:pt idx="17361">
                  <c:v>-20321.4605647184</c:v>
                </c:pt>
                <c:pt idx="17362">
                  <c:v>-20294.7772039097</c:v>
                </c:pt>
                <c:pt idx="17363">
                  <c:v>-20287.634370935099</c:v>
                </c:pt>
                <c:pt idx="17364">
                  <c:v>-20323.2775254603</c:v>
                </c:pt>
                <c:pt idx="17365">
                  <c:v>-20396.181763050201</c:v>
                </c:pt>
                <c:pt idx="17366">
                  <c:v>-20430.919866440501</c:v>
                </c:pt>
                <c:pt idx="17367">
                  <c:v>-20406.703510331899</c:v>
                </c:pt>
                <c:pt idx="17368">
                  <c:v>-20340.784230327899</c:v>
                </c:pt>
                <c:pt idx="17369">
                  <c:v>-20255.1174020238</c:v>
                </c:pt>
                <c:pt idx="17370">
                  <c:v>-20197.365971104999</c:v>
                </c:pt>
                <c:pt idx="17371">
                  <c:v>-20182.615202639601</c:v>
                </c:pt>
                <c:pt idx="17372">
                  <c:v>-20207.130540665399</c:v>
                </c:pt>
                <c:pt idx="17373">
                  <c:v>-20255.473787086001</c:v>
                </c:pt>
                <c:pt idx="17374">
                  <c:v>-20308.508081433702</c:v>
                </c:pt>
                <c:pt idx="17375">
                  <c:v>-20353.529510372999</c:v>
                </c:pt>
                <c:pt idx="17376">
                  <c:v>-20347.0692702583</c:v>
                </c:pt>
                <c:pt idx="17377">
                  <c:v>-20329.199971417602</c:v>
                </c:pt>
                <c:pt idx="17378">
                  <c:v>-20350.959992921598</c:v>
                </c:pt>
                <c:pt idx="17379">
                  <c:v>-20382.052129008898</c:v>
                </c:pt>
                <c:pt idx="17380">
                  <c:v>-20437.2353123758</c:v>
                </c:pt>
                <c:pt idx="17381">
                  <c:v>-20499.669642086599</c:v>
                </c:pt>
                <c:pt idx="17382">
                  <c:v>-20532.161299900701</c:v>
                </c:pt>
                <c:pt idx="17383">
                  <c:v>-20577.457770513302</c:v>
                </c:pt>
                <c:pt idx="17384">
                  <c:v>-20653.9331169133</c:v>
                </c:pt>
                <c:pt idx="17385">
                  <c:v>-20739.549150605599</c:v>
                </c:pt>
                <c:pt idx="17386">
                  <c:v>-20838.180857630501</c:v>
                </c:pt>
                <c:pt idx="17387">
                  <c:v>-20951.640788269498</c:v>
                </c:pt>
                <c:pt idx="17388">
                  <c:v>-21084.7779552559</c:v>
                </c:pt>
                <c:pt idx="17389">
                  <c:v>-21225.957656570401</c:v>
                </c:pt>
                <c:pt idx="17390">
                  <c:v>-21333.075935321602</c:v>
                </c:pt>
                <c:pt idx="17391">
                  <c:v>-21440.2057110565</c:v>
                </c:pt>
                <c:pt idx="17392">
                  <c:v>-21583.419169773199</c:v>
                </c:pt>
                <c:pt idx="17393">
                  <c:v>-21734.879017949501</c:v>
                </c:pt>
                <c:pt idx="17394">
                  <c:v>-21913.5143502596</c:v>
                </c:pt>
                <c:pt idx="17395">
                  <c:v>-22102.600319420701</c:v>
                </c:pt>
                <c:pt idx="17396">
                  <c:v>-22275.962467184701</c:v>
                </c:pt>
                <c:pt idx="17397">
                  <c:v>-22446.3059376688</c:v>
                </c:pt>
                <c:pt idx="17398">
                  <c:v>-22645.449378888399</c:v>
                </c:pt>
                <c:pt idx="17399">
                  <c:v>-22856.055887341601</c:v>
                </c:pt>
                <c:pt idx="17400">
                  <c:v>-23036.8216633466</c:v>
                </c:pt>
                <c:pt idx="17401">
                  <c:v>-23213.148575143801</c:v>
                </c:pt>
                <c:pt idx="17402">
                  <c:v>-23406.226453939398</c:v>
                </c:pt>
                <c:pt idx="17403">
                  <c:v>-23632.3102339914</c:v>
                </c:pt>
                <c:pt idx="17404">
                  <c:v>-23870.669651043299</c:v>
                </c:pt>
                <c:pt idx="17405">
                  <c:v>-24082.939122371699</c:v>
                </c:pt>
                <c:pt idx="17406">
                  <c:v>-24250.2103546627</c:v>
                </c:pt>
                <c:pt idx="17407">
                  <c:v>-24392.107392772301</c:v>
                </c:pt>
                <c:pt idx="17408">
                  <c:v>-24519.4480173915</c:v>
                </c:pt>
                <c:pt idx="17409">
                  <c:v>-24689.042418949499</c:v>
                </c:pt>
                <c:pt idx="17410">
                  <c:v>-24920.9842590013</c:v>
                </c:pt>
                <c:pt idx="17411">
                  <c:v>-25135.250836731298</c:v>
                </c:pt>
                <c:pt idx="17412">
                  <c:v>-25304.2409963387</c:v>
                </c:pt>
                <c:pt idx="17413">
                  <c:v>-25448.429109881701</c:v>
                </c:pt>
                <c:pt idx="17414">
                  <c:v>-25581.821251245099</c:v>
                </c:pt>
                <c:pt idx="17415">
                  <c:v>-25708.613619030999</c:v>
                </c:pt>
                <c:pt idx="17416">
                  <c:v>-25845.375855821901</c:v>
                </c:pt>
                <c:pt idx="17417">
                  <c:v>-26043.104115059399</c:v>
                </c:pt>
                <c:pt idx="17418">
                  <c:v>-26230.085052838702</c:v>
                </c:pt>
                <c:pt idx="17419">
                  <c:v>-26316.808248938501</c:v>
                </c:pt>
                <c:pt idx="17420">
                  <c:v>-26321.227234489601</c:v>
                </c:pt>
                <c:pt idx="17421">
                  <c:v>-26310.1196608727</c:v>
                </c:pt>
                <c:pt idx="17422">
                  <c:v>-26337.863617872699</c:v>
                </c:pt>
                <c:pt idx="17423">
                  <c:v>-26365.795111192299</c:v>
                </c:pt>
                <c:pt idx="17424">
                  <c:v>-26344.0405420428</c:v>
                </c:pt>
                <c:pt idx="17425">
                  <c:v>-26271.169179567401</c:v>
                </c:pt>
                <c:pt idx="17426">
                  <c:v>-26201.357262346599</c:v>
                </c:pt>
                <c:pt idx="17427">
                  <c:v>-26150.8456128133</c:v>
                </c:pt>
                <c:pt idx="17428">
                  <c:v>-26094.082152900501</c:v>
                </c:pt>
                <c:pt idx="17429">
                  <c:v>-26016.621890414099</c:v>
                </c:pt>
                <c:pt idx="17430">
                  <c:v>-25923.744955179201</c:v>
                </c:pt>
                <c:pt idx="17431">
                  <c:v>-25791.298507182499</c:v>
                </c:pt>
                <c:pt idx="17432">
                  <c:v>-25604.164850767302</c:v>
                </c:pt>
                <c:pt idx="17433">
                  <c:v>-25374.052370383099</c:v>
                </c:pt>
                <c:pt idx="17434">
                  <c:v>-25122.451860109701</c:v>
                </c:pt>
                <c:pt idx="17435">
                  <c:v>-24876.958640370602</c:v>
                </c:pt>
                <c:pt idx="17436">
                  <c:v>-24624.168448791399</c:v>
                </c:pt>
                <c:pt idx="17437">
                  <c:v>-24325.901707642101</c:v>
                </c:pt>
                <c:pt idx="17438">
                  <c:v>-23991.044946184302</c:v>
                </c:pt>
                <c:pt idx="17439">
                  <c:v>-23680.698330430499</c:v>
                </c:pt>
                <c:pt idx="17440">
                  <c:v>-23368.665298867902</c:v>
                </c:pt>
                <c:pt idx="17441">
                  <c:v>-22986.7682935956</c:v>
                </c:pt>
                <c:pt idx="17442">
                  <c:v>-22540.558325773702</c:v>
                </c:pt>
                <c:pt idx="17443">
                  <c:v>-22060.4607209729</c:v>
                </c:pt>
                <c:pt idx="17444">
                  <c:v>-21589.723689840099</c:v>
                </c:pt>
                <c:pt idx="17445">
                  <c:v>-21105.172214849899</c:v>
                </c:pt>
                <c:pt idx="17446">
                  <c:v>-20571.7656091182</c:v>
                </c:pt>
                <c:pt idx="17447">
                  <c:v>-19993.478137772199</c:v>
                </c:pt>
                <c:pt idx="17448">
                  <c:v>-19414.912666616001</c:v>
                </c:pt>
                <c:pt idx="17449">
                  <c:v>-18840.946619412302</c:v>
                </c:pt>
                <c:pt idx="17450">
                  <c:v>-18257.932309443</c:v>
                </c:pt>
                <c:pt idx="17451">
                  <c:v>-17669.9851967098</c:v>
                </c:pt>
                <c:pt idx="17452">
                  <c:v>-17062.703450823101</c:v>
                </c:pt>
                <c:pt idx="17453">
                  <c:v>-16408.792241905099</c:v>
                </c:pt>
                <c:pt idx="17454">
                  <c:v>-15713.0926955706</c:v>
                </c:pt>
                <c:pt idx="17455">
                  <c:v>-14984.089623791</c:v>
                </c:pt>
                <c:pt idx="17456">
                  <c:v>-14237.8370518667</c:v>
                </c:pt>
                <c:pt idx="17457">
                  <c:v>-13496.2240256737</c:v>
                </c:pt>
                <c:pt idx="17458">
                  <c:v>-12765.946188461699</c:v>
                </c:pt>
                <c:pt idx="17459">
                  <c:v>-12020.372592907201</c:v>
                </c:pt>
                <c:pt idx="17460">
                  <c:v>-11237.823286466801</c:v>
                </c:pt>
                <c:pt idx="17461">
                  <c:v>-10418.7794440491</c:v>
                </c:pt>
                <c:pt idx="17462">
                  <c:v>-9638.8946472689004</c:v>
                </c:pt>
                <c:pt idx="17463">
                  <c:v>-8896.6504388660705</c:v>
                </c:pt>
                <c:pt idx="17464">
                  <c:v>-8111.8740501119601</c:v>
                </c:pt>
                <c:pt idx="17465">
                  <c:v>-7333.6492292471003</c:v>
                </c:pt>
                <c:pt idx="17466">
                  <c:v>-6545.4044038522597</c:v>
                </c:pt>
                <c:pt idx="17467">
                  <c:v>-5719.0017266934801</c:v>
                </c:pt>
                <c:pt idx="17468">
                  <c:v>-4875.1861730467399</c:v>
                </c:pt>
                <c:pt idx="17469">
                  <c:v>-3974.5555363455101</c:v>
                </c:pt>
                <c:pt idx="17470">
                  <c:v>-3070.717280025</c:v>
                </c:pt>
                <c:pt idx="17471">
                  <c:v>-2235.75284587648</c:v>
                </c:pt>
                <c:pt idx="17472">
                  <c:v>-1475.1102066946301</c:v>
                </c:pt>
                <c:pt idx="17473">
                  <c:v>-712.14155958962704</c:v>
                </c:pt>
                <c:pt idx="17474">
                  <c:v>113.744966288084</c:v>
                </c:pt>
                <c:pt idx="17475">
                  <c:v>950.41070304825803</c:v>
                </c:pt>
                <c:pt idx="17476">
                  <c:v>1775.42583324664</c:v>
                </c:pt>
                <c:pt idx="17477">
                  <c:v>2568.7349200395702</c:v>
                </c:pt>
                <c:pt idx="17478">
                  <c:v>3331.1524025921899</c:v>
                </c:pt>
                <c:pt idx="17479">
                  <c:v>4070.2369538553598</c:v>
                </c:pt>
                <c:pt idx="17480">
                  <c:v>4793.3222734091496</c:v>
                </c:pt>
                <c:pt idx="17481">
                  <c:v>5535.2177691765801</c:v>
                </c:pt>
                <c:pt idx="17482">
                  <c:v>6304.2052711852702</c:v>
                </c:pt>
                <c:pt idx="17483">
                  <c:v>7091.2054241882097</c:v>
                </c:pt>
                <c:pt idx="17484">
                  <c:v>7875.5868735936001</c:v>
                </c:pt>
                <c:pt idx="17485">
                  <c:v>8599.7579395248104</c:v>
                </c:pt>
                <c:pt idx="17486">
                  <c:v>9270.7056498995698</c:v>
                </c:pt>
                <c:pt idx="17487">
                  <c:v>9887.3576346801801</c:v>
                </c:pt>
                <c:pt idx="17488">
                  <c:v>10512.2335156587</c:v>
                </c:pt>
                <c:pt idx="17489">
                  <c:v>11174.0478389573</c:v>
                </c:pt>
                <c:pt idx="17490">
                  <c:v>11807.015176403</c:v>
                </c:pt>
                <c:pt idx="17491">
                  <c:v>12358.1990023956</c:v>
                </c:pt>
                <c:pt idx="17492">
                  <c:v>12886.8129787006</c:v>
                </c:pt>
                <c:pt idx="17493">
                  <c:v>13465.204251143499</c:v>
                </c:pt>
                <c:pt idx="17494">
                  <c:v>14039.628858206999</c:v>
                </c:pt>
                <c:pt idx="17495">
                  <c:v>14617.4329533442</c:v>
                </c:pt>
                <c:pt idx="17496">
                  <c:v>15195.8445877129</c:v>
                </c:pt>
                <c:pt idx="17497">
                  <c:v>15755.7329359988</c:v>
                </c:pt>
                <c:pt idx="17498">
                  <c:v>16277.502810026401</c:v>
                </c:pt>
                <c:pt idx="17499">
                  <c:v>16715.803380104298</c:v>
                </c:pt>
                <c:pt idx="17500">
                  <c:v>17100.729137291601</c:v>
                </c:pt>
                <c:pt idx="17501">
                  <c:v>17503.4482648345</c:v>
                </c:pt>
                <c:pt idx="17502">
                  <c:v>17908.531769851401</c:v>
                </c:pt>
                <c:pt idx="17503">
                  <c:v>18304.3354249234</c:v>
                </c:pt>
                <c:pt idx="17504">
                  <c:v>18672.574812638599</c:v>
                </c:pt>
                <c:pt idx="17505">
                  <c:v>19019.267859744599</c:v>
                </c:pt>
                <c:pt idx="17506">
                  <c:v>19373.2947578971</c:v>
                </c:pt>
                <c:pt idx="17507">
                  <c:v>19721.6498034379</c:v>
                </c:pt>
                <c:pt idx="17508">
                  <c:v>20042.095317780801</c:v>
                </c:pt>
                <c:pt idx="17509">
                  <c:v>20345.787708518601</c:v>
                </c:pt>
                <c:pt idx="17510">
                  <c:v>20636.3483702345</c:v>
                </c:pt>
                <c:pt idx="17511">
                  <c:v>20923.188862054001</c:v>
                </c:pt>
                <c:pt idx="17512">
                  <c:v>21204.892165407</c:v>
                </c:pt>
                <c:pt idx="17513">
                  <c:v>21464.027653955702</c:v>
                </c:pt>
                <c:pt idx="17514">
                  <c:v>21691.873141829401</c:v>
                </c:pt>
                <c:pt idx="17515">
                  <c:v>21899.066559470499</c:v>
                </c:pt>
                <c:pt idx="17516">
                  <c:v>22096.0914829551</c:v>
                </c:pt>
                <c:pt idx="17517">
                  <c:v>22308.325284222501</c:v>
                </c:pt>
                <c:pt idx="17518">
                  <c:v>22496.068241993202</c:v>
                </c:pt>
                <c:pt idx="17519">
                  <c:v>22631.557053239001</c:v>
                </c:pt>
                <c:pt idx="17520">
                  <c:v>22753.4895561413</c:v>
                </c:pt>
                <c:pt idx="17521">
                  <c:v>22916.1606763768</c:v>
                </c:pt>
                <c:pt idx="17522">
                  <c:v>23122.413824986601</c:v>
                </c:pt>
                <c:pt idx="17523">
                  <c:v>23302.085019625702</c:v>
                </c:pt>
                <c:pt idx="17524">
                  <c:v>23458.548719735601</c:v>
                </c:pt>
                <c:pt idx="17525">
                  <c:v>23586.5524499202</c:v>
                </c:pt>
                <c:pt idx="17526">
                  <c:v>23692.9683357914</c:v>
                </c:pt>
                <c:pt idx="17527">
                  <c:v>23794.1987835133</c:v>
                </c:pt>
                <c:pt idx="17528">
                  <c:v>23880.064891569498</c:v>
                </c:pt>
                <c:pt idx="17529">
                  <c:v>23980.595598035699</c:v>
                </c:pt>
                <c:pt idx="17530">
                  <c:v>24104.017558645199</c:v>
                </c:pt>
                <c:pt idx="17531">
                  <c:v>24211.353584503599</c:v>
                </c:pt>
                <c:pt idx="17532">
                  <c:v>24247.167064238402</c:v>
                </c:pt>
                <c:pt idx="17533">
                  <c:v>24271.385534368099</c:v>
                </c:pt>
                <c:pt idx="17534">
                  <c:v>24352.833314586402</c:v>
                </c:pt>
                <c:pt idx="17535">
                  <c:v>24433.339167538299</c:v>
                </c:pt>
                <c:pt idx="17536">
                  <c:v>24529.591442442601</c:v>
                </c:pt>
                <c:pt idx="17537">
                  <c:v>24629.138240459</c:v>
                </c:pt>
                <c:pt idx="17538">
                  <c:v>24712.528337957501</c:v>
                </c:pt>
                <c:pt idx="17539">
                  <c:v>24808.5449451692</c:v>
                </c:pt>
                <c:pt idx="17540">
                  <c:v>24883.010852912801</c:v>
                </c:pt>
                <c:pt idx="17541">
                  <c:v>24914.021663769701</c:v>
                </c:pt>
                <c:pt idx="17542">
                  <c:v>24937.592714163999</c:v>
                </c:pt>
                <c:pt idx="17543">
                  <c:v>24951.203693732699</c:v>
                </c:pt>
                <c:pt idx="17544">
                  <c:v>24973.090888990901</c:v>
                </c:pt>
                <c:pt idx="17545">
                  <c:v>25006.512821882101</c:v>
                </c:pt>
                <c:pt idx="17546">
                  <c:v>25028.0188466896</c:v>
                </c:pt>
                <c:pt idx="17547">
                  <c:v>25035.006231981999</c:v>
                </c:pt>
                <c:pt idx="17548">
                  <c:v>25048.998606012101</c:v>
                </c:pt>
                <c:pt idx="17549">
                  <c:v>25078.666584270301</c:v>
                </c:pt>
                <c:pt idx="17550">
                  <c:v>25109.6793028389</c:v>
                </c:pt>
                <c:pt idx="17551">
                  <c:v>25157.2983317125</c:v>
                </c:pt>
                <c:pt idx="17552">
                  <c:v>25169.277854896602</c:v>
                </c:pt>
                <c:pt idx="17553">
                  <c:v>25118.961807054598</c:v>
                </c:pt>
                <c:pt idx="17554">
                  <c:v>25057.3498922617</c:v>
                </c:pt>
                <c:pt idx="17555">
                  <c:v>25014.4225469538</c:v>
                </c:pt>
                <c:pt idx="17556">
                  <c:v>24990.030757099499</c:v>
                </c:pt>
                <c:pt idx="17557">
                  <c:v>24957.778905504099</c:v>
                </c:pt>
                <c:pt idx="17558">
                  <c:v>24934.266508176701</c:v>
                </c:pt>
                <c:pt idx="17559">
                  <c:v>24894.205987119101</c:v>
                </c:pt>
                <c:pt idx="17560">
                  <c:v>24817.9500997102</c:v>
                </c:pt>
                <c:pt idx="17561">
                  <c:v>24733.3153885662</c:v>
                </c:pt>
                <c:pt idx="17562">
                  <c:v>24649.697259011002</c:v>
                </c:pt>
                <c:pt idx="17563">
                  <c:v>24601.8233537097</c:v>
                </c:pt>
                <c:pt idx="17564">
                  <c:v>24578.482274765898</c:v>
                </c:pt>
                <c:pt idx="17565">
                  <c:v>24512.628205020701</c:v>
                </c:pt>
                <c:pt idx="17566">
                  <c:v>24326.512117831</c:v>
                </c:pt>
                <c:pt idx="17567">
                  <c:v>24102.061492374301</c:v>
                </c:pt>
                <c:pt idx="17568">
                  <c:v>23929.533275907499</c:v>
                </c:pt>
                <c:pt idx="17569">
                  <c:v>23733.056041095999</c:v>
                </c:pt>
                <c:pt idx="17570">
                  <c:v>23509.458431773</c:v>
                </c:pt>
                <c:pt idx="17571">
                  <c:v>23284.6315531123</c:v>
                </c:pt>
                <c:pt idx="17572">
                  <c:v>23054.827245342101</c:v>
                </c:pt>
                <c:pt idx="17573">
                  <c:v>22855.5161930045</c:v>
                </c:pt>
                <c:pt idx="17574">
                  <c:v>22640.6561527103</c:v>
                </c:pt>
                <c:pt idx="17575">
                  <c:v>22365.260448507099</c:v>
                </c:pt>
                <c:pt idx="17576">
                  <c:v>22085.851498403299</c:v>
                </c:pt>
                <c:pt idx="17577">
                  <c:v>21811.1230531199</c:v>
                </c:pt>
                <c:pt idx="17578">
                  <c:v>21484.392615660799</c:v>
                </c:pt>
                <c:pt idx="17579">
                  <c:v>21086.070152218999</c:v>
                </c:pt>
                <c:pt idx="17580">
                  <c:v>20680.712887685298</c:v>
                </c:pt>
                <c:pt idx="17581">
                  <c:v>20314.8199960362</c:v>
                </c:pt>
                <c:pt idx="17582">
                  <c:v>19954.780589421</c:v>
                </c:pt>
                <c:pt idx="17583">
                  <c:v>19540.919433715899</c:v>
                </c:pt>
                <c:pt idx="17584">
                  <c:v>19077.531367223899</c:v>
                </c:pt>
                <c:pt idx="17585">
                  <c:v>18614.844463518701</c:v>
                </c:pt>
                <c:pt idx="17586">
                  <c:v>18166.510728673002</c:v>
                </c:pt>
                <c:pt idx="17587">
                  <c:v>17696.172388976102</c:v>
                </c:pt>
                <c:pt idx="17588">
                  <c:v>17197.672525607199</c:v>
                </c:pt>
                <c:pt idx="17589">
                  <c:v>16667.9445598805</c:v>
                </c:pt>
                <c:pt idx="17590">
                  <c:v>16120.243224492</c:v>
                </c:pt>
                <c:pt idx="17591">
                  <c:v>15555.7917931789</c:v>
                </c:pt>
                <c:pt idx="17592">
                  <c:v>14975.3692222313</c:v>
                </c:pt>
                <c:pt idx="17593">
                  <c:v>14341.204560927399</c:v>
                </c:pt>
                <c:pt idx="17594">
                  <c:v>13652.479782406701</c:v>
                </c:pt>
                <c:pt idx="17595">
                  <c:v>12974.8642723511</c:v>
                </c:pt>
                <c:pt idx="17596">
                  <c:v>12365.3017092757</c:v>
                </c:pt>
                <c:pt idx="17597">
                  <c:v>11768.8221109477</c:v>
                </c:pt>
                <c:pt idx="17598">
                  <c:v>11105.442608376199</c:v>
                </c:pt>
                <c:pt idx="17599">
                  <c:v>10444.1216599292</c:v>
                </c:pt>
                <c:pt idx="17600">
                  <c:v>9809.7808991137899</c:v>
                </c:pt>
                <c:pt idx="17601">
                  <c:v>9155.0868292237192</c:v>
                </c:pt>
                <c:pt idx="17602">
                  <c:v>8472.8188101849701</c:v>
                </c:pt>
                <c:pt idx="17603">
                  <c:v>7767.3738885304201</c:v>
                </c:pt>
                <c:pt idx="17604">
                  <c:v>7040.1490333605398</c:v>
                </c:pt>
                <c:pt idx="17605">
                  <c:v>6302.4815159920699</c:v>
                </c:pt>
                <c:pt idx="17606">
                  <c:v>5551.5567584837199</c:v>
                </c:pt>
                <c:pt idx="17607">
                  <c:v>4775.0449081853703</c:v>
                </c:pt>
                <c:pt idx="17608">
                  <c:v>3989.6598183705</c:v>
                </c:pt>
                <c:pt idx="17609">
                  <c:v>3226.3666728316698</c:v>
                </c:pt>
                <c:pt idx="17610">
                  <c:v>2525.7620903352099</c:v>
                </c:pt>
                <c:pt idx="17611">
                  <c:v>1866.0367828129299</c:v>
                </c:pt>
                <c:pt idx="17612">
                  <c:v>1175.2671791124901</c:v>
                </c:pt>
                <c:pt idx="17613">
                  <c:v>452.800663233808</c:v>
                </c:pt>
                <c:pt idx="17614">
                  <c:v>-270.071626327979</c:v>
                </c:pt>
                <c:pt idx="17615">
                  <c:v>-983.87005060502895</c:v>
                </c:pt>
                <c:pt idx="17616">
                  <c:v>-1699.0934136825899</c:v>
                </c:pt>
                <c:pt idx="17617">
                  <c:v>-2419.9637804611102</c:v>
                </c:pt>
                <c:pt idx="17618">
                  <c:v>-3160.7212233686901</c:v>
                </c:pt>
                <c:pt idx="17619">
                  <c:v>-3910.4714854252202</c:v>
                </c:pt>
                <c:pt idx="17620">
                  <c:v>-4638.43169797274</c:v>
                </c:pt>
                <c:pt idx="17621">
                  <c:v>-5293.0344669941596</c:v>
                </c:pt>
                <c:pt idx="17622">
                  <c:v>-5885.0238609880298</c:v>
                </c:pt>
                <c:pt idx="17623">
                  <c:v>-6492.2436662812797</c:v>
                </c:pt>
                <c:pt idx="17624">
                  <c:v>-7127.5259315518697</c:v>
                </c:pt>
                <c:pt idx="17625">
                  <c:v>-7723.4426248537102</c:v>
                </c:pt>
                <c:pt idx="17626">
                  <c:v>-8291.3072948338304</c:v>
                </c:pt>
                <c:pt idx="17627">
                  <c:v>-8890.3622145333593</c:v>
                </c:pt>
                <c:pt idx="17628">
                  <c:v>-9503.6042048579693</c:v>
                </c:pt>
                <c:pt idx="17629">
                  <c:v>-10139.1072158033</c:v>
                </c:pt>
                <c:pt idx="17630">
                  <c:v>-10785.7647293347</c:v>
                </c:pt>
                <c:pt idx="17631">
                  <c:v>-11396.1182118177</c:v>
                </c:pt>
                <c:pt idx="17632">
                  <c:v>-11929.2454014245</c:v>
                </c:pt>
                <c:pt idx="17633">
                  <c:v>-12334.736138469299</c:v>
                </c:pt>
                <c:pt idx="17634">
                  <c:v>-12688.573257395399</c:v>
                </c:pt>
                <c:pt idx="17635">
                  <c:v>-13064.4657957133</c:v>
                </c:pt>
                <c:pt idx="17636">
                  <c:v>-13456.444804444</c:v>
                </c:pt>
                <c:pt idx="17637">
                  <c:v>-13873.989019336999</c:v>
                </c:pt>
                <c:pt idx="17638">
                  <c:v>-14304.5104523137</c:v>
                </c:pt>
                <c:pt idx="17639">
                  <c:v>-14741.8497462665</c:v>
                </c:pt>
                <c:pt idx="17640">
                  <c:v>-15178.8188160757</c:v>
                </c:pt>
                <c:pt idx="17641">
                  <c:v>-15538.479414339999</c:v>
                </c:pt>
                <c:pt idx="17642">
                  <c:v>-15813.4247752106</c:v>
                </c:pt>
                <c:pt idx="17643">
                  <c:v>-16089.701054261001</c:v>
                </c:pt>
                <c:pt idx="17644">
                  <c:v>-16351.613065240799</c:v>
                </c:pt>
                <c:pt idx="17645">
                  <c:v>-16604.293016746899</c:v>
                </c:pt>
                <c:pt idx="17646">
                  <c:v>-16856.898184416001</c:v>
                </c:pt>
                <c:pt idx="17647">
                  <c:v>-17090.5508645829</c:v>
                </c:pt>
                <c:pt idx="17648">
                  <c:v>-17294.629756819701</c:v>
                </c:pt>
                <c:pt idx="17649">
                  <c:v>-17460.833118998002</c:v>
                </c:pt>
                <c:pt idx="17650">
                  <c:v>-17596.267606866299</c:v>
                </c:pt>
                <c:pt idx="17651">
                  <c:v>-17670.916275045001</c:v>
                </c:pt>
                <c:pt idx="17652">
                  <c:v>-17756.885197616899</c:v>
                </c:pt>
                <c:pt idx="17653">
                  <c:v>-17895.547743565301</c:v>
                </c:pt>
                <c:pt idx="17654">
                  <c:v>-18009.8393476493</c:v>
                </c:pt>
                <c:pt idx="17655">
                  <c:v>-18084.974774165999</c:v>
                </c:pt>
                <c:pt idx="17656">
                  <c:v>-18122.452225798599</c:v>
                </c:pt>
                <c:pt idx="17657">
                  <c:v>-18153.125268801999</c:v>
                </c:pt>
                <c:pt idx="17658">
                  <c:v>-18188.588407423798</c:v>
                </c:pt>
                <c:pt idx="17659">
                  <c:v>-18180.073320577099</c:v>
                </c:pt>
                <c:pt idx="17660">
                  <c:v>-18109.947587941799</c:v>
                </c:pt>
                <c:pt idx="17661">
                  <c:v>-18035.448486488302</c:v>
                </c:pt>
                <c:pt idx="17662">
                  <c:v>-18021.2868872734</c:v>
                </c:pt>
                <c:pt idx="17663">
                  <c:v>-18047.731253815102</c:v>
                </c:pt>
                <c:pt idx="17664">
                  <c:v>-18033.826406257798</c:v>
                </c:pt>
                <c:pt idx="17665">
                  <c:v>-17991.789910192299</c:v>
                </c:pt>
                <c:pt idx="17666">
                  <c:v>-17917.298720487601</c:v>
                </c:pt>
                <c:pt idx="17667">
                  <c:v>-17793.855743317501</c:v>
                </c:pt>
                <c:pt idx="17668">
                  <c:v>-17642.953244454799</c:v>
                </c:pt>
                <c:pt idx="17669">
                  <c:v>-17483.208127236401</c:v>
                </c:pt>
                <c:pt idx="17670">
                  <c:v>-17345.285262125199</c:v>
                </c:pt>
                <c:pt idx="17671">
                  <c:v>-17231.2382076873</c:v>
                </c:pt>
                <c:pt idx="17672">
                  <c:v>-17106.049231201399</c:v>
                </c:pt>
                <c:pt idx="17673">
                  <c:v>-16980.056038020099</c:v>
                </c:pt>
                <c:pt idx="17674">
                  <c:v>-16873.717841757301</c:v>
                </c:pt>
                <c:pt idx="17675">
                  <c:v>-16767.8975226607</c:v>
                </c:pt>
                <c:pt idx="17676">
                  <c:v>-16635.6475245244</c:v>
                </c:pt>
                <c:pt idx="17677">
                  <c:v>-16478.9087978262</c:v>
                </c:pt>
                <c:pt idx="17678">
                  <c:v>-16329.980491496801</c:v>
                </c:pt>
                <c:pt idx="17679">
                  <c:v>-16217.033460414201</c:v>
                </c:pt>
                <c:pt idx="17680">
                  <c:v>-16116.215034327201</c:v>
                </c:pt>
                <c:pt idx="17681">
                  <c:v>-15983.1547315802</c:v>
                </c:pt>
                <c:pt idx="17682">
                  <c:v>-15807.7722038991</c:v>
                </c:pt>
                <c:pt idx="17683">
                  <c:v>-15636.600074617199</c:v>
                </c:pt>
                <c:pt idx="17684">
                  <c:v>-15475.982944260601</c:v>
                </c:pt>
                <c:pt idx="17685">
                  <c:v>-15269.800420978099</c:v>
                </c:pt>
                <c:pt idx="17686">
                  <c:v>-15054.1710216351</c:v>
                </c:pt>
                <c:pt idx="17687">
                  <c:v>-14914.4032478391</c:v>
                </c:pt>
                <c:pt idx="17688">
                  <c:v>-14865.0759455936</c:v>
                </c:pt>
                <c:pt idx="17689">
                  <c:v>-14828.6631562151</c:v>
                </c:pt>
                <c:pt idx="17690">
                  <c:v>-14723.3703624552</c:v>
                </c:pt>
                <c:pt idx="17691">
                  <c:v>-14602.0044863769</c:v>
                </c:pt>
                <c:pt idx="17692">
                  <c:v>-14473.178640927399</c:v>
                </c:pt>
                <c:pt idx="17693">
                  <c:v>-14332.838680424</c:v>
                </c:pt>
                <c:pt idx="17694">
                  <c:v>-14206.7851313503</c:v>
                </c:pt>
                <c:pt idx="17695">
                  <c:v>-14129.3779218168</c:v>
                </c:pt>
                <c:pt idx="17696">
                  <c:v>-14079.8491378337</c:v>
                </c:pt>
                <c:pt idx="17697">
                  <c:v>-13987.9640129241</c:v>
                </c:pt>
                <c:pt idx="17698">
                  <c:v>-13878.282365999399</c:v>
                </c:pt>
                <c:pt idx="17699">
                  <c:v>-13839.3998182134</c:v>
                </c:pt>
                <c:pt idx="17700">
                  <c:v>-13815.878629282999</c:v>
                </c:pt>
                <c:pt idx="17701">
                  <c:v>-13700.8972538378</c:v>
                </c:pt>
                <c:pt idx="17702">
                  <c:v>-13514.781871158501</c:v>
                </c:pt>
                <c:pt idx="17703">
                  <c:v>-13375.5747022345</c:v>
                </c:pt>
                <c:pt idx="17704">
                  <c:v>-13313.852574401501</c:v>
                </c:pt>
                <c:pt idx="17705">
                  <c:v>-13270.274699956501</c:v>
                </c:pt>
                <c:pt idx="17706">
                  <c:v>-13218.753028155101</c:v>
                </c:pt>
                <c:pt idx="17707">
                  <c:v>-13183.9898495337</c:v>
                </c:pt>
                <c:pt idx="17708">
                  <c:v>-13158.1066556723</c:v>
                </c:pt>
                <c:pt idx="17709">
                  <c:v>-13109.222984346199</c:v>
                </c:pt>
                <c:pt idx="17710">
                  <c:v>-13031.260875461099</c:v>
                </c:pt>
                <c:pt idx="17711">
                  <c:v>-12941.147560377</c:v>
                </c:pt>
                <c:pt idx="17712">
                  <c:v>-12875.6459147195</c:v>
                </c:pt>
                <c:pt idx="17713">
                  <c:v>-12830.091524461601</c:v>
                </c:pt>
                <c:pt idx="17714">
                  <c:v>-12769.9476232948</c:v>
                </c:pt>
                <c:pt idx="17715">
                  <c:v>-12682.305296808699</c:v>
                </c:pt>
                <c:pt idx="17716">
                  <c:v>-12589.4206634936</c:v>
                </c:pt>
                <c:pt idx="17717">
                  <c:v>-12506.109619532501</c:v>
                </c:pt>
                <c:pt idx="17718">
                  <c:v>-12439.365183505401</c:v>
                </c:pt>
                <c:pt idx="17719">
                  <c:v>-12347.7959762712</c:v>
                </c:pt>
                <c:pt idx="17720">
                  <c:v>-12212.8718173043</c:v>
                </c:pt>
                <c:pt idx="17721">
                  <c:v>-12072.1328382296</c:v>
                </c:pt>
                <c:pt idx="17722">
                  <c:v>-11946.899592518699</c:v>
                </c:pt>
                <c:pt idx="17723">
                  <c:v>-11849.155462447899</c:v>
                </c:pt>
                <c:pt idx="17724">
                  <c:v>-11746.420977886601</c:v>
                </c:pt>
                <c:pt idx="17725">
                  <c:v>-11625.101775372799</c:v>
                </c:pt>
                <c:pt idx="17726">
                  <c:v>-11477.4725458144</c:v>
                </c:pt>
                <c:pt idx="17727">
                  <c:v>-11321.0963280386</c:v>
                </c:pt>
                <c:pt idx="17728">
                  <c:v>-11170.843663969699</c:v>
                </c:pt>
                <c:pt idx="17729">
                  <c:v>-10997.764960812299</c:v>
                </c:pt>
                <c:pt idx="17730">
                  <c:v>-10813.381597093099</c:v>
                </c:pt>
                <c:pt idx="17731">
                  <c:v>-10651.688317371099</c:v>
                </c:pt>
                <c:pt idx="17732">
                  <c:v>-10499.471070457201</c:v>
                </c:pt>
                <c:pt idx="17733">
                  <c:v>-10277.419492208501</c:v>
                </c:pt>
                <c:pt idx="17734">
                  <c:v>-10014.723771470501</c:v>
                </c:pt>
                <c:pt idx="17735">
                  <c:v>-9787.4131154003408</c:v>
                </c:pt>
                <c:pt idx="17736">
                  <c:v>-9573.7942369294906</c:v>
                </c:pt>
                <c:pt idx="17737">
                  <c:v>-9336.3284652823895</c:v>
                </c:pt>
                <c:pt idx="17738">
                  <c:v>-9066.7614562250001</c:v>
                </c:pt>
                <c:pt idx="17739">
                  <c:v>-8800.1917130847305</c:v>
                </c:pt>
                <c:pt idx="17740">
                  <c:v>-8545.26450738106</c:v>
                </c:pt>
                <c:pt idx="17741">
                  <c:v>-8298.3694570237403</c:v>
                </c:pt>
                <c:pt idx="17742">
                  <c:v>-8023.3661437741803</c:v>
                </c:pt>
                <c:pt idx="17743">
                  <c:v>-7712.2214326938301</c:v>
                </c:pt>
                <c:pt idx="17744">
                  <c:v>-7373.7664835920896</c:v>
                </c:pt>
                <c:pt idx="17745">
                  <c:v>-7026.39789921794</c:v>
                </c:pt>
                <c:pt idx="17746">
                  <c:v>-6702.5744774787699</c:v>
                </c:pt>
                <c:pt idx="17747">
                  <c:v>-6401.7689624873701</c:v>
                </c:pt>
                <c:pt idx="17748">
                  <c:v>-6123.2691077600202</c:v>
                </c:pt>
                <c:pt idx="17749">
                  <c:v>-5813.03265480149</c:v>
                </c:pt>
                <c:pt idx="17750">
                  <c:v>-5449.0921612235798</c:v>
                </c:pt>
                <c:pt idx="17751">
                  <c:v>-5063.5306523051604</c:v>
                </c:pt>
                <c:pt idx="17752">
                  <c:v>-4696.7239971439603</c:v>
                </c:pt>
                <c:pt idx="17753">
                  <c:v>-4355.7115914638098</c:v>
                </c:pt>
                <c:pt idx="17754">
                  <c:v>-4002.6223028972299</c:v>
                </c:pt>
                <c:pt idx="17755">
                  <c:v>-3636.13200615607</c:v>
                </c:pt>
                <c:pt idx="17756">
                  <c:v>-3238.8560100401501</c:v>
                </c:pt>
                <c:pt idx="17757">
                  <c:v>-2836.4970334477998</c:v>
                </c:pt>
                <c:pt idx="17758">
                  <c:v>-2454.6022786519702</c:v>
                </c:pt>
                <c:pt idx="17759">
                  <c:v>-2081.02412459571</c:v>
                </c:pt>
                <c:pt idx="17760">
                  <c:v>-1720.7547367135301</c:v>
                </c:pt>
                <c:pt idx="17761">
                  <c:v>-1358.16501517644</c:v>
                </c:pt>
                <c:pt idx="17762">
                  <c:v>-981.75853368327296</c:v>
                </c:pt>
                <c:pt idx="17763">
                  <c:v>-627.23916492815204</c:v>
                </c:pt>
                <c:pt idx="17764">
                  <c:v>-328.63745386807898</c:v>
                </c:pt>
                <c:pt idx="17765">
                  <c:v>-43.749209358195401</c:v>
                </c:pt>
                <c:pt idx="17766">
                  <c:v>301.37996484661301</c:v>
                </c:pt>
                <c:pt idx="17767">
                  <c:v>737.11837753323903</c:v>
                </c:pt>
                <c:pt idx="17768">
                  <c:v>1162.3197252329601</c:v>
                </c:pt>
                <c:pt idx="17769">
                  <c:v>1509.76434828424</c:v>
                </c:pt>
                <c:pt idx="17770">
                  <c:v>1801.5502945445201</c:v>
                </c:pt>
                <c:pt idx="17771">
                  <c:v>2045.56844189241</c:v>
                </c:pt>
                <c:pt idx="17772">
                  <c:v>2324.2550037688502</c:v>
                </c:pt>
                <c:pt idx="17773">
                  <c:v>2669.79305476523</c:v>
                </c:pt>
                <c:pt idx="17774">
                  <c:v>2983.29581420668</c:v>
                </c:pt>
                <c:pt idx="17775">
                  <c:v>3241.7216924271702</c:v>
                </c:pt>
                <c:pt idx="17776">
                  <c:v>3504.6815336920199</c:v>
                </c:pt>
                <c:pt idx="17777">
                  <c:v>3767.9779685112499</c:v>
                </c:pt>
                <c:pt idx="17778">
                  <c:v>4014.88211002447</c:v>
                </c:pt>
                <c:pt idx="17779">
                  <c:v>4238.9136312918799</c:v>
                </c:pt>
                <c:pt idx="17780">
                  <c:v>4449.5416133854897</c:v>
                </c:pt>
                <c:pt idx="17781">
                  <c:v>4638.53812563057</c:v>
                </c:pt>
                <c:pt idx="17782">
                  <c:v>4818.9199417566397</c:v>
                </c:pt>
                <c:pt idx="17783">
                  <c:v>4993.2972639669097</c:v>
                </c:pt>
                <c:pt idx="17784">
                  <c:v>5150.1560727372498</c:v>
                </c:pt>
                <c:pt idx="17785">
                  <c:v>5307.7038940435104</c:v>
                </c:pt>
                <c:pt idx="17786">
                  <c:v>5444.2892763585996</c:v>
                </c:pt>
                <c:pt idx="17787">
                  <c:v>5554.0432522028996</c:v>
                </c:pt>
                <c:pt idx="17788">
                  <c:v>5663.66674479434</c:v>
                </c:pt>
                <c:pt idx="17789">
                  <c:v>5764.0591805624799</c:v>
                </c:pt>
                <c:pt idx="17790">
                  <c:v>5834.0149438436802</c:v>
                </c:pt>
                <c:pt idx="17791">
                  <c:v>5863.68576540912</c:v>
                </c:pt>
                <c:pt idx="17792">
                  <c:v>5865.0511918765696</c:v>
                </c:pt>
                <c:pt idx="17793">
                  <c:v>5862.2029874182499</c:v>
                </c:pt>
                <c:pt idx="17794">
                  <c:v>5892.72519036419</c:v>
                </c:pt>
                <c:pt idx="17795">
                  <c:v>5944.3338215998101</c:v>
                </c:pt>
                <c:pt idx="17796">
                  <c:v>5994.1335280662697</c:v>
                </c:pt>
                <c:pt idx="17797">
                  <c:v>6007.5336660950297</c:v>
                </c:pt>
                <c:pt idx="17798">
                  <c:v>5961.6222534121798</c:v>
                </c:pt>
                <c:pt idx="17799">
                  <c:v>5879.2379296747204</c:v>
                </c:pt>
                <c:pt idx="17800">
                  <c:v>5748.6850057206002</c:v>
                </c:pt>
                <c:pt idx="17801">
                  <c:v>5629.1504531567098</c:v>
                </c:pt>
                <c:pt idx="17802">
                  <c:v>5560.8536206854997</c:v>
                </c:pt>
                <c:pt idx="17803">
                  <c:v>5505.5455496511404</c:v>
                </c:pt>
                <c:pt idx="17804">
                  <c:v>5423.1190158535501</c:v>
                </c:pt>
                <c:pt idx="17805">
                  <c:v>5300.5462783103303</c:v>
                </c:pt>
                <c:pt idx="17806">
                  <c:v>5169.2402949461202</c:v>
                </c:pt>
                <c:pt idx="17807">
                  <c:v>5036.1567955222899</c:v>
                </c:pt>
                <c:pt idx="17808">
                  <c:v>4895.5117494884198</c:v>
                </c:pt>
                <c:pt idx="17809">
                  <c:v>4720.8884280183502</c:v>
                </c:pt>
                <c:pt idx="17810">
                  <c:v>4520.7891518276601</c:v>
                </c:pt>
                <c:pt idx="17811">
                  <c:v>4336.5010322234402</c:v>
                </c:pt>
                <c:pt idx="17812">
                  <c:v>4191.6885644733902</c:v>
                </c:pt>
                <c:pt idx="17813">
                  <c:v>4042.6589784973598</c:v>
                </c:pt>
                <c:pt idx="17814">
                  <c:v>3847.6754353454498</c:v>
                </c:pt>
                <c:pt idx="17815">
                  <c:v>3659.6275970883798</c:v>
                </c:pt>
                <c:pt idx="17816">
                  <c:v>3479.9995774988101</c:v>
                </c:pt>
                <c:pt idx="17817">
                  <c:v>3271.3188678338602</c:v>
                </c:pt>
                <c:pt idx="17818">
                  <c:v>3038.42951470861</c:v>
                </c:pt>
                <c:pt idx="17819">
                  <c:v>2806.9459309916001</c:v>
                </c:pt>
                <c:pt idx="17820">
                  <c:v>2602.2672373982</c:v>
                </c:pt>
                <c:pt idx="17821">
                  <c:v>2416.1585212709601</c:v>
                </c:pt>
                <c:pt idx="17822">
                  <c:v>2246.9471003896901</c:v>
                </c:pt>
                <c:pt idx="17823">
                  <c:v>2080.4680833560801</c:v>
                </c:pt>
                <c:pt idx="17824">
                  <c:v>1892.93530964514</c:v>
                </c:pt>
                <c:pt idx="17825">
                  <c:v>1695.59599862141</c:v>
                </c:pt>
                <c:pt idx="17826">
                  <c:v>1507.11130963189</c:v>
                </c:pt>
                <c:pt idx="17827">
                  <c:v>1344.77953949789</c:v>
                </c:pt>
                <c:pt idx="17828">
                  <c:v>1181.8222018167601</c:v>
                </c:pt>
                <c:pt idx="17829">
                  <c:v>993.98851948680101</c:v>
                </c:pt>
                <c:pt idx="17830">
                  <c:v>800.82128020973403</c:v>
                </c:pt>
                <c:pt idx="17831">
                  <c:v>630.65295059022799</c:v>
                </c:pt>
                <c:pt idx="17832">
                  <c:v>486.19346098355697</c:v>
                </c:pt>
                <c:pt idx="17833">
                  <c:v>346.26919855879999</c:v>
                </c:pt>
                <c:pt idx="17834">
                  <c:v>205.638564211861</c:v>
                </c:pt>
                <c:pt idx="17835">
                  <c:v>49.3924196068076</c:v>
                </c:pt>
                <c:pt idx="17836">
                  <c:v>-101.583418543262</c:v>
                </c:pt>
                <c:pt idx="17837">
                  <c:v>-191.17406979431499</c:v>
                </c:pt>
                <c:pt idx="17838">
                  <c:v>-247.98733749080299</c:v>
                </c:pt>
                <c:pt idx="17839">
                  <c:v>-323.69366753172301</c:v>
                </c:pt>
                <c:pt idx="17840">
                  <c:v>-404.82903302006503</c:v>
                </c:pt>
                <c:pt idx="17841">
                  <c:v>-480.08430809847403</c:v>
                </c:pt>
                <c:pt idx="17842">
                  <c:v>-553.88965682288301</c:v>
                </c:pt>
                <c:pt idx="17843">
                  <c:v>-630.114374340067</c:v>
                </c:pt>
                <c:pt idx="17844">
                  <c:v>-701.01079230410403</c:v>
                </c:pt>
                <c:pt idx="17845">
                  <c:v>-745.12382515327795</c:v>
                </c:pt>
                <c:pt idx="17846">
                  <c:v>-774.30062288202998</c:v>
                </c:pt>
                <c:pt idx="17847">
                  <c:v>-808.91165088377795</c:v>
                </c:pt>
                <c:pt idx="17848">
                  <c:v>-839.87678760336405</c:v>
                </c:pt>
                <c:pt idx="17849">
                  <c:v>-835.84680237693306</c:v>
                </c:pt>
                <c:pt idx="17850">
                  <c:v>-804.08424087304604</c:v>
                </c:pt>
                <c:pt idx="17851">
                  <c:v>-794.65070573199205</c:v>
                </c:pt>
                <c:pt idx="17852">
                  <c:v>-842.93827512235202</c:v>
                </c:pt>
                <c:pt idx="17853">
                  <c:v>-891.76622962910199</c:v>
                </c:pt>
                <c:pt idx="17854">
                  <c:v>-867.17835411252497</c:v>
                </c:pt>
                <c:pt idx="17855">
                  <c:v>-808.09795663860496</c:v>
                </c:pt>
                <c:pt idx="17856">
                  <c:v>-725.092205455976</c:v>
                </c:pt>
                <c:pt idx="17857">
                  <c:v>-648.34113800952503</c:v>
                </c:pt>
                <c:pt idx="17858">
                  <c:v>-596.14814372991498</c:v>
                </c:pt>
                <c:pt idx="17859">
                  <c:v>-550.77281121527506</c:v>
                </c:pt>
                <c:pt idx="17860">
                  <c:v>-522.33642153423398</c:v>
                </c:pt>
                <c:pt idx="17861">
                  <c:v>-492.53057486239499</c:v>
                </c:pt>
                <c:pt idx="17862">
                  <c:v>-443.116939762973</c:v>
                </c:pt>
                <c:pt idx="17863">
                  <c:v>-388.39189259803902</c:v>
                </c:pt>
                <c:pt idx="17864">
                  <c:v>-328.60896304608099</c:v>
                </c:pt>
                <c:pt idx="17865">
                  <c:v>-276.00238771015</c:v>
                </c:pt>
                <c:pt idx="17866">
                  <c:v>-236.72596688967101</c:v>
                </c:pt>
                <c:pt idx="17867">
                  <c:v>-169.797371322251</c:v>
                </c:pt>
                <c:pt idx="17868">
                  <c:v>-103.346736313774</c:v>
                </c:pt>
                <c:pt idx="17869">
                  <c:v>-71.179190926155101</c:v>
                </c:pt>
                <c:pt idx="17870">
                  <c:v>-38.567347834732999</c:v>
                </c:pt>
                <c:pt idx="17871">
                  <c:v>-18.741317320372701</c:v>
                </c:pt>
                <c:pt idx="17872">
                  <c:v>30.337330468281799</c:v>
                </c:pt>
                <c:pt idx="17873">
                  <c:v>115.576644010911</c:v>
                </c:pt>
                <c:pt idx="17874">
                  <c:v>181.456480162975</c:v>
                </c:pt>
                <c:pt idx="17875">
                  <c:v>228.00110133609201</c:v>
                </c:pt>
                <c:pt idx="17876">
                  <c:v>258.67050055843902</c:v>
                </c:pt>
                <c:pt idx="17877">
                  <c:v>283.925793869122</c:v>
                </c:pt>
                <c:pt idx="17878">
                  <c:v>315.30034068117499</c:v>
                </c:pt>
                <c:pt idx="17879">
                  <c:v>358.55559500925801</c:v>
                </c:pt>
                <c:pt idx="17880">
                  <c:v>366.06144891404699</c:v>
                </c:pt>
                <c:pt idx="17881">
                  <c:v>316.75667101333403</c:v>
                </c:pt>
                <c:pt idx="17882">
                  <c:v>266.765373344137</c:v>
                </c:pt>
                <c:pt idx="17883">
                  <c:v>243.92847911931901</c:v>
                </c:pt>
                <c:pt idx="17884">
                  <c:v>240.11796801302199</c:v>
                </c:pt>
                <c:pt idx="17885">
                  <c:v>248.557054167335</c:v>
                </c:pt>
                <c:pt idx="17886">
                  <c:v>244.98212698228099</c:v>
                </c:pt>
                <c:pt idx="17887">
                  <c:v>211.16829196223799</c:v>
                </c:pt>
                <c:pt idx="17888">
                  <c:v>163.93354493173501</c:v>
                </c:pt>
                <c:pt idx="17889">
                  <c:v>103.583567422969</c:v>
                </c:pt>
                <c:pt idx="17890">
                  <c:v>14.754617402664399</c:v>
                </c:pt>
                <c:pt idx="17891">
                  <c:v>-84.668626890026999</c:v>
                </c:pt>
                <c:pt idx="17892">
                  <c:v>-170.29560172759</c:v>
                </c:pt>
                <c:pt idx="17893">
                  <c:v>-234.909733026222</c:v>
                </c:pt>
                <c:pt idx="17894">
                  <c:v>-279.09340449515099</c:v>
                </c:pt>
                <c:pt idx="17895">
                  <c:v>-348.80907933008001</c:v>
                </c:pt>
                <c:pt idx="17896">
                  <c:v>-461.118960690444</c:v>
                </c:pt>
                <c:pt idx="17897">
                  <c:v>-591.82029497900703</c:v>
                </c:pt>
                <c:pt idx="17898">
                  <c:v>-713.49975089514396</c:v>
                </c:pt>
                <c:pt idx="17899">
                  <c:v>-826.06022390637702</c:v>
                </c:pt>
                <c:pt idx="17900">
                  <c:v>-941.097799008724</c:v>
                </c:pt>
                <c:pt idx="17901">
                  <c:v>-1090.9089264762599</c:v>
                </c:pt>
                <c:pt idx="17902">
                  <c:v>-1244.3232207348501</c:v>
                </c:pt>
                <c:pt idx="17903">
                  <c:v>-1362.79946776053</c:v>
                </c:pt>
                <c:pt idx="17904">
                  <c:v>-1494.8503315652499</c:v>
                </c:pt>
                <c:pt idx="17905">
                  <c:v>-1639.39567863053</c:v>
                </c:pt>
                <c:pt idx="17906">
                  <c:v>-1786.1483940742801</c:v>
                </c:pt>
                <c:pt idx="17907">
                  <c:v>-1941.7790330386499</c:v>
                </c:pt>
                <c:pt idx="17908">
                  <c:v>-2126.0153979700499</c:v>
                </c:pt>
                <c:pt idx="17909">
                  <c:v>-2331.8582821525802</c:v>
                </c:pt>
                <c:pt idx="17910">
                  <c:v>-2516.4989374468901</c:v>
                </c:pt>
                <c:pt idx="17911">
                  <c:v>-2670.0873243009401</c:v>
                </c:pt>
                <c:pt idx="17912">
                  <c:v>-2804.14265132524</c:v>
                </c:pt>
                <c:pt idx="17913">
                  <c:v>-2938.4800474512099</c:v>
                </c:pt>
                <c:pt idx="17914">
                  <c:v>-3077.66253468997</c:v>
                </c:pt>
                <c:pt idx="17915">
                  <c:v>-3219.53713531527</c:v>
                </c:pt>
                <c:pt idx="17916">
                  <c:v>-3346.0529213985601</c:v>
                </c:pt>
                <c:pt idx="17917">
                  <c:v>-3467.3861822507001</c:v>
                </c:pt>
                <c:pt idx="17918">
                  <c:v>-3600.8503727187399</c:v>
                </c:pt>
                <c:pt idx="17919">
                  <c:v>-3759.89626821398</c:v>
                </c:pt>
                <c:pt idx="17920">
                  <c:v>-3917.4958901791802</c:v>
                </c:pt>
                <c:pt idx="17921">
                  <c:v>-4039.7951733177301</c:v>
                </c:pt>
                <c:pt idx="17922">
                  <c:v>-4152.1017203887104</c:v>
                </c:pt>
                <c:pt idx="17923">
                  <c:v>-4284.6810135832602</c:v>
                </c:pt>
                <c:pt idx="17924">
                  <c:v>-4401.7155991364698</c:v>
                </c:pt>
                <c:pt idx="17925">
                  <c:v>-4485.3318296523903</c:v>
                </c:pt>
                <c:pt idx="17926">
                  <c:v>-4584.9045482430402</c:v>
                </c:pt>
                <c:pt idx="17927">
                  <c:v>-4702.5373902990405</c:v>
                </c:pt>
                <c:pt idx="17928">
                  <c:v>-4798.4583603968504</c:v>
                </c:pt>
                <c:pt idx="17929">
                  <c:v>-4850.1960577746304</c:v>
                </c:pt>
                <c:pt idx="17930">
                  <c:v>-4883.1995599492102</c:v>
                </c:pt>
                <c:pt idx="17931">
                  <c:v>-4892.5091282431804</c:v>
                </c:pt>
                <c:pt idx="17932">
                  <c:v>-4884.3263208303097</c:v>
                </c:pt>
                <c:pt idx="17933">
                  <c:v>-4874.8851672741703</c:v>
                </c:pt>
                <c:pt idx="17934">
                  <c:v>-4903.8569087994501</c:v>
                </c:pt>
                <c:pt idx="17935">
                  <c:v>-4952.7341957170502</c:v>
                </c:pt>
                <c:pt idx="17936">
                  <c:v>-4966.1664955317801</c:v>
                </c:pt>
                <c:pt idx="17937">
                  <c:v>-4956.7918955037903</c:v>
                </c:pt>
                <c:pt idx="17938">
                  <c:v>-4900.1633195888498</c:v>
                </c:pt>
                <c:pt idx="17939">
                  <c:v>-4807.3456852195995</c:v>
                </c:pt>
                <c:pt idx="17940">
                  <c:v>-4716.9885219889002</c:v>
                </c:pt>
                <c:pt idx="17941">
                  <c:v>-4616.5969692078397</c:v>
                </c:pt>
                <c:pt idx="17942">
                  <c:v>-4542.5208222288002</c:v>
                </c:pt>
                <c:pt idx="17943">
                  <c:v>-4517.0824171637296</c:v>
                </c:pt>
                <c:pt idx="17944">
                  <c:v>-4485.5120071833999</c:v>
                </c:pt>
                <c:pt idx="17945">
                  <c:v>-4383.1442597429004</c:v>
                </c:pt>
                <c:pt idx="17946">
                  <c:v>-4219.8016215974703</c:v>
                </c:pt>
                <c:pt idx="17947">
                  <c:v>-4052.2853903188702</c:v>
                </c:pt>
                <c:pt idx="17948">
                  <c:v>-3882.8088982487002</c:v>
                </c:pt>
                <c:pt idx="17949">
                  <c:v>-3705.07157920905</c:v>
                </c:pt>
                <c:pt idx="17950">
                  <c:v>-3539.5667179925799</c:v>
                </c:pt>
                <c:pt idx="17951">
                  <c:v>-3386.6720627444001</c:v>
                </c:pt>
                <c:pt idx="17952">
                  <c:v>-3218.1686205835299</c:v>
                </c:pt>
                <c:pt idx="17953">
                  <c:v>-3032.8885838168098</c:v>
                </c:pt>
                <c:pt idx="17954">
                  <c:v>-2824.0061065349601</c:v>
                </c:pt>
                <c:pt idx="17955">
                  <c:v>-2594.4092339440899</c:v>
                </c:pt>
                <c:pt idx="17956">
                  <c:v>-2354.5405868059402</c:v>
                </c:pt>
                <c:pt idx="17957">
                  <c:v>-2142.2955380356502</c:v>
                </c:pt>
                <c:pt idx="17958">
                  <c:v>-1935.4148768119801</c:v>
                </c:pt>
                <c:pt idx="17959">
                  <c:v>-1695.08211372662</c:v>
                </c:pt>
                <c:pt idx="17960">
                  <c:v>-1456.8378532161</c:v>
                </c:pt>
                <c:pt idx="17961">
                  <c:v>-1207.5115079928701</c:v>
                </c:pt>
                <c:pt idx="17962">
                  <c:v>-937.10829961236902</c:v>
                </c:pt>
                <c:pt idx="17963">
                  <c:v>-660.86426599275796</c:v>
                </c:pt>
                <c:pt idx="17964">
                  <c:v>-363.75429903289</c:v>
                </c:pt>
                <c:pt idx="17965">
                  <c:v>-74.252410719119098</c:v>
                </c:pt>
                <c:pt idx="17966">
                  <c:v>195.255255462599</c:v>
                </c:pt>
                <c:pt idx="17967">
                  <c:v>478.006167742522</c:v>
                </c:pt>
                <c:pt idx="17968">
                  <c:v>771.05313906795902</c:v>
                </c:pt>
                <c:pt idx="17969">
                  <c:v>1061.10504594289</c:v>
                </c:pt>
                <c:pt idx="17970">
                  <c:v>1345.20283611583</c:v>
                </c:pt>
                <c:pt idx="17971">
                  <c:v>1621.1028506509899</c:v>
                </c:pt>
                <c:pt idx="17972">
                  <c:v>1884.2184477907399</c:v>
                </c:pt>
                <c:pt idx="17973">
                  <c:v>2137.3727143965002</c:v>
                </c:pt>
                <c:pt idx="17974">
                  <c:v>2394.9333128404</c:v>
                </c:pt>
                <c:pt idx="17975">
                  <c:v>2680.1522395022298</c:v>
                </c:pt>
                <c:pt idx="17976">
                  <c:v>2994.51690674783</c:v>
                </c:pt>
                <c:pt idx="17977">
                  <c:v>3313.11316144172</c:v>
                </c:pt>
                <c:pt idx="17978">
                  <c:v>3625.4919189011698</c:v>
                </c:pt>
                <c:pt idx="17979">
                  <c:v>3959.0013228553898</c:v>
                </c:pt>
                <c:pt idx="17980">
                  <c:v>4285.6675691841501</c:v>
                </c:pt>
                <c:pt idx="17981">
                  <c:v>4561.8229083178703</c:v>
                </c:pt>
                <c:pt idx="17982">
                  <c:v>4778.0056973377896</c:v>
                </c:pt>
                <c:pt idx="17983">
                  <c:v>5048.7387370034503</c:v>
                </c:pt>
                <c:pt idx="17984">
                  <c:v>5366.73431216887</c:v>
                </c:pt>
                <c:pt idx="17985">
                  <c:v>5615.1134799636002</c:v>
                </c:pt>
                <c:pt idx="17986">
                  <c:v>5862.85780925378</c:v>
                </c:pt>
                <c:pt idx="17987">
                  <c:v>6086.3877880938298</c:v>
                </c:pt>
                <c:pt idx="17988">
                  <c:v>6311.6109646554496</c:v>
                </c:pt>
                <c:pt idx="17989">
                  <c:v>6578.4267982990596</c:v>
                </c:pt>
                <c:pt idx="17990">
                  <c:v>6859.5666753862697</c:v>
                </c:pt>
                <c:pt idx="17991">
                  <c:v>7160.8145320005697</c:v>
                </c:pt>
                <c:pt idx="17992">
                  <c:v>7457.5105605803901</c:v>
                </c:pt>
                <c:pt idx="17993">
                  <c:v>7722.9219036377799</c:v>
                </c:pt>
                <c:pt idx="17994">
                  <c:v>7957.4088842157498</c:v>
                </c:pt>
                <c:pt idx="17995">
                  <c:v>8181.5485696042297</c:v>
                </c:pt>
                <c:pt idx="17996">
                  <c:v>8411.1192491935308</c:v>
                </c:pt>
                <c:pt idx="17997">
                  <c:v>8607.3535593766392</c:v>
                </c:pt>
                <c:pt idx="17998">
                  <c:v>8788.3855048248806</c:v>
                </c:pt>
                <c:pt idx="17999">
                  <c:v>8999.6997824435002</c:v>
                </c:pt>
                <c:pt idx="18000">
                  <c:v>9225.4158743144599</c:v>
                </c:pt>
                <c:pt idx="18001">
                  <c:v>9428.1024693116597</c:v>
                </c:pt>
                <c:pt idx="18002">
                  <c:v>9631.6831279501293</c:v>
                </c:pt>
                <c:pt idx="18003">
                  <c:v>9830.3619364905608</c:v>
                </c:pt>
                <c:pt idx="18004">
                  <c:v>9983.8382576354306</c:v>
                </c:pt>
                <c:pt idx="18005">
                  <c:v>10142.0206032225</c:v>
                </c:pt>
                <c:pt idx="18006">
                  <c:v>10355.764732323099</c:v>
                </c:pt>
                <c:pt idx="18007">
                  <c:v>10592.5993618709</c:v>
                </c:pt>
                <c:pt idx="18008">
                  <c:v>10808.107702752</c:v>
                </c:pt>
                <c:pt idx="18009">
                  <c:v>11037.8594181136</c:v>
                </c:pt>
                <c:pt idx="18010">
                  <c:v>11276.5597050776</c:v>
                </c:pt>
                <c:pt idx="18011">
                  <c:v>11489.576774535701</c:v>
                </c:pt>
                <c:pt idx="18012">
                  <c:v>11688.643222332499</c:v>
                </c:pt>
                <c:pt idx="18013">
                  <c:v>11853.852109458399</c:v>
                </c:pt>
                <c:pt idx="18014">
                  <c:v>12008.0741887978</c:v>
                </c:pt>
                <c:pt idx="18015">
                  <c:v>12186.556822987101</c:v>
                </c:pt>
                <c:pt idx="18016">
                  <c:v>12335.095858770799</c:v>
                </c:pt>
                <c:pt idx="18017">
                  <c:v>12496.4555888782</c:v>
                </c:pt>
                <c:pt idx="18018">
                  <c:v>12690.287049467301</c:v>
                </c:pt>
                <c:pt idx="18019">
                  <c:v>12852.210033466299</c:v>
                </c:pt>
                <c:pt idx="18020">
                  <c:v>12954.0838590763</c:v>
                </c:pt>
                <c:pt idx="18021">
                  <c:v>13093.8218880401</c:v>
                </c:pt>
                <c:pt idx="18022">
                  <c:v>13326.5418461595</c:v>
                </c:pt>
                <c:pt idx="18023">
                  <c:v>13563.7013883746</c:v>
                </c:pt>
                <c:pt idx="18024">
                  <c:v>13823.443164988201</c:v>
                </c:pt>
                <c:pt idx="18025">
                  <c:v>14044.8763330205</c:v>
                </c:pt>
                <c:pt idx="18026">
                  <c:v>14194.4377265772</c:v>
                </c:pt>
                <c:pt idx="18027">
                  <c:v>14306.106139243901</c:v>
                </c:pt>
                <c:pt idx="18028">
                  <c:v>14429.8812097382</c:v>
                </c:pt>
                <c:pt idx="18029">
                  <c:v>14598.140017919601</c:v>
                </c:pt>
                <c:pt idx="18030">
                  <c:v>14769.628232735</c:v>
                </c:pt>
                <c:pt idx="18031">
                  <c:v>14924.7061086292</c:v>
                </c:pt>
                <c:pt idx="18032">
                  <c:v>15080.531856531299</c:v>
                </c:pt>
                <c:pt idx="18033">
                  <c:v>15255.4806596993</c:v>
                </c:pt>
                <c:pt idx="18034">
                  <c:v>15437.879484311599</c:v>
                </c:pt>
                <c:pt idx="18035">
                  <c:v>15630.658025234199</c:v>
                </c:pt>
                <c:pt idx="18036">
                  <c:v>15796.9383022653</c:v>
                </c:pt>
                <c:pt idx="18037">
                  <c:v>15928.549372150201</c:v>
                </c:pt>
                <c:pt idx="18038">
                  <c:v>16052.6832251295</c:v>
                </c:pt>
                <c:pt idx="18039">
                  <c:v>16169.6002827219</c:v>
                </c:pt>
                <c:pt idx="18040">
                  <c:v>16317.686551929501</c:v>
                </c:pt>
                <c:pt idx="18041">
                  <c:v>16505.578906937601</c:v>
                </c:pt>
                <c:pt idx="18042">
                  <c:v>16628.744573950498</c:v>
                </c:pt>
                <c:pt idx="18043">
                  <c:v>16688.244455350101</c:v>
                </c:pt>
                <c:pt idx="18044">
                  <c:v>16766.125102251699</c:v>
                </c:pt>
                <c:pt idx="18045">
                  <c:v>16852.746135962701</c:v>
                </c:pt>
                <c:pt idx="18046">
                  <c:v>16962.360418513701</c:v>
                </c:pt>
                <c:pt idx="18047">
                  <c:v>17098.292186065501</c:v>
                </c:pt>
                <c:pt idx="18048">
                  <c:v>17209.259426576798</c:v>
                </c:pt>
                <c:pt idx="18049">
                  <c:v>17252.309551792499</c:v>
                </c:pt>
                <c:pt idx="18050">
                  <c:v>17263.128420899098</c:v>
                </c:pt>
                <c:pt idx="18051">
                  <c:v>17278.994753129198</c:v>
                </c:pt>
                <c:pt idx="18052">
                  <c:v>17292.652976806399</c:v>
                </c:pt>
                <c:pt idx="18053">
                  <c:v>17323.0018778552</c:v>
                </c:pt>
                <c:pt idx="18054">
                  <c:v>17349.195668971501</c:v>
                </c:pt>
                <c:pt idx="18055">
                  <c:v>17349.307653743799</c:v>
                </c:pt>
                <c:pt idx="18056">
                  <c:v>17335.6083531525</c:v>
                </c:pt>
                <c:pt idx="18057">
                  <c:v>17297.082131352301</c:v>
                </c:pt>
                <c:pt idx="18058">
                  <c:v>17237.665002788399</c:v>
                </c:pt>
                <c:pt idx="18059">
                  <c:v>17172.4483210666</c:v>
                </c:pt>
                <c:pt idx="18060">
                  <c:v>17114.880748906398</c:v>
                </c:pt>
                <c:pt idx="18061">
                  <c:v>17005.306158028699</c:v>
                </c:pt>
                <c:pt idx="18062">
                  <c:v>16872.600808704501</c:v>
                </c:pt>
                <c:pt idx="18063">
                  <c:v>16756.020316197199</c:v>
                </c:pt>
                <c:pt idx="18064">
                  <c:v>16580.307012222002</c:v>
                </c:pt>
                <c:pt idx="18065">
                  <c:v>16403.482053563901</c:v>
                </c:pt>
                <c:pt idx="18066">
                  <c:v>16228.5296617436</c:v>
                </c:pt>
                <c:pt idx="18067">
                  <c:v>16004.4894128009</c:v>
                </c:pt>
                <c:pt idx="18068">
                  <c:v>15769.5744247404</c:v>
                </c:pt>
                <c:pt idx="18069">
                  <c:v>15534.359944874799</c:v>
                </c:pt>
                <c:pt idx="18070">
                  <c:v>15265.6556809015</c:v>
                </c:pt>
                <c:pt idx="18071">
                  <c:v>14950.6317696354</c:v>
                </c:pt>
                <c:pt idx="18072">
                  <c:v>14618.2543012447</c:v>
                </c:pt>
                <c:pt idx="18073">
                  <c:v>14303.432167561699</c:v>
                </c:pt>
                <c:pt idx="18074">
                  <c:v>13996.416668382501</c:v>
                </c:pt>
                <c:pt idx="18075">
                  <c:v>13673.870479348599</c:v>
                </c:pt>
                <c:pt idx="18076">
                  <c:v>13271.5231626159</c:v>
                </c:pt>
                <c:pt idx="18077">
                  <c:v>12748.620525217801</c:v>
                </c:pt>
                <c:pt idx="18078">
                  <c:v>12220.0176242453</c:v>
                </c:pt>
                <c:pt idx="18079">
                  <c:v>11777.4126375336</c:v>
                </c:pt>
                <c:pt idx="18080">
                  <c:v>11383.779636507799</c:v>
                </c:pt>
                <c:pt idx="18081">
                  <c:v>10950.2993840047</c:v>
                </c:pt>
                <c:pt idx="18082">
                  <c:v>10463.3091858961</c:v>
                </c:pt>
                <c:pt idx="18083">
                  <c:v>9929.1702384421005</c:v>
                </c:pt>
                <c:pt idx="18084">
                  <c:v>9400.3801706637205</c:v>
                </c:pt>
                <c:pt idx="18085">
                  <c:v>8900.4153178849192</c:v>
                </c:pt>
                <c:pt idx="18086">
                  <c:v>8379.8009411068197</c:v>
                </c:pt>
                <c:pt idx="18087">
                  <c:v>7733.3251444756597</c:v>
                </c:pt>
                <c:pt idx="18088">
                  <c:v>7018.6485588833702</c:v>
                </c:pt>
                <c:pt idx="18089">
                  <c:v>6370.9712641518199</c:v>
                </c:pt>
                <c:pt idx="18090">
                  <c:v>5736.8913523568499</c:v>
                </c:pt>
                <c:pt idx="18091">
                  <c:v>5105.5957322738204</c:v>
                </c:pt>
                <c:pt idx="18092">
                  <c:v>4458.4126582509898</c:v>
                </c:pt>
                <c:pt idx="18093">
                  <c:v>3788.6797542542299</c:v>
                </c:pt>
                <c:pt idx="18094">
                  <c:v>3085.95148238002</c:v>
                </c:pt>
                <c:pt idx="18095">
                  <c:v>2394.3036824034002</c:v>
                </c:pt>
                <c:pt idx="18096">
                  <c:v>1717.67227122688</c:v>
                </c:pt>
                <c:pt idx="18097">
                  <c:v>1014.05678436852</c:v>
                </c:pt>
                <c:pt idx="18098">
                  <c:v>360.84678427220803</c:v>
                </c:pt>
                <c:pt idx="18099">
                  <c:v>-255.50051807255301</c:v>
                </c:pt>
                <c:pt idx="18100">
                  <c:v>-922.09054996116095</c:v>
                </c:pt>
                <c:pt idx="18101">
                  <c:v>-1642.0471734354601</c:v>
                </c:pt>
                <c:pt idx="18102">
                  <c:v>-2357.5226311506099</c:v>
                </c:pt>
                <c:pt idx="18103">
                  <c:v>-3079.50853008168</c:v>
                </c:pt>
                <c:pt idx="18104">
                  <c:v>-3826.98512452778</c:v>
                </c:pt>
                <c:pt idx="18105">
                  <c:v>-4545.7786339920704</c:v>
                </c:pt>
                <c:pt idx="18106">
                  <c:v>-5207.8082211195197</c:v>
                </c:pt>
                <c:pt idx="18107">
                  <c:v>-5837.7271853050197</c:v>
                </c:pt>
                <c:pt idx="18108">
                  <c:v>-6486.2457992160698</c:v>
                </c:pt>
                <c:pt idx="18109">
                  <c:v>-7188.4145684080404</c:v>
                </c:pt>
                <c:pt idx="18110">
                  <c:v>-7886.95352537292</c:v>
                </c:pt>
                <c:pt idx="18111">
                  <c:v>-8518.2342786511199</c:v>
                </c:pt>
                <c:pt idx="18112">
                  <c:v>-9128.6075571131805</c:v>
                </c:pt>
                <c:pt idx="18113">
                  <c:v>-9698.3309843709794</c:v>
                </c:pt>
                <c:pt idx="18114">
                  <c:v>-10271.8959466131</c:v>
                </c:pt>
                <c:pt idx="18115">
                  <c:v>-10865.142512861001</c:v>
                </c:pt>
                <c:pt idx="18116">
                  <c:v>-11427.416394706101</c:v>
                </c:pt>
                <c:pt idx="18117">
                  <c:v>-11966.2082529405</c:v>
                </c:pt>
                <c:pt idx="18118">
                  <c:v>-12501.6386445567</c:v>
                </c:pt>
                <c:pt idx="18119">
                  <c:v>-13027.823077761601</c:v>
                </c:pt>
                <c:pt idx="18120">
                  <c:v>-13496.5367399193</c:v>
                </c:pt>
                <c:pt idx="18121">
                  <c:v>-13983.5615219222</c:v>
                </c:pt>
                <c:pt idx="18122">
                  <c:v>-14458.6268888875</c:v>
                </c:pt>
                <c:pt idx="18123">
                  <c:v>-14824.362761419799</c:v>
                </c:pt>
                <c:pt idx="18124">
                  <c:v>-15115.4845444942</c:v>
                </c:pt>
                <c:pt idx="18125">
                  <c:v>-15386.5574698212</c:v>
                </c:pt>
                <c:pt idx="18126">
                  <c:v>-15699.095515467399</c:v>
                </c:pt>
                <c:pt idx="18127">
                  <c:v>-16023.379579701799</c:v>
                </c:pt>
                <c:pt idx="18128">
                  <c:v>-16334.345639601999</c:v>
                </c:pt>
                <c:pt idx="18129">
                  <c:v>-16607.797185125299</c:v>
                </c:pt>
                <c:pt idx="18130">
                  <c:v>-16834.949438840598</c:v>
                </c:pt>
                <c:pt idx="18131">
                  <c:v>-17013.714139703199</c:v>
                </c:pt>
                <c:pt idx="18132">
                  <c:v>-17145.350182326099</c:v>
                </c:pt>
                <c:pt idx="18133">
                  <c:v>-17222.726831948999</c:v>
                </c:pt>
                <c:pt idx="18134">
                  <c:v>-17261.126930618699</c:v>
                </c:pt>
                <c:pt idx="18135">
                  <c:v>-17311.3895334935</c:v>
                </c:pt>
                <c:pt idx="18136">
                  <c:v>-17360.623133013101</c:v>
                </c:pt>
                <c:pt idx="18137">
                  <c:v>-17357.295788363099</c:v>
                </c:pt>
                <c:pt idx="18138">
                  <c:v>-17302.9198190481</c:v>
                </c:pt>
                <c:pt idx="18139">
                  <c:v>-17219.7780945249</c:v>
                </c:pt>
                <c:pt idx="18140">
                  <c:v>-17119.249298818599</c:v>
                </c:pt>
                <c:pt idx="18141">
                  <c:v>-17005.4887796556</c:v>
                </c:pt>
                <c:pt idx="18142">
                  <c:v>-16891.925301551801</c:v>
                </c:pt>
                <c:pt idx="18143">
                  <c:v>-16764.202504213299</c:v>
                </c:pt>
                <c:pt idx="18144">
                  <c:v>-16551.9165560642</c:v>
                </c:pt>
                <c:pt idx="18145">
                  <c:v>-16253.343671557101</c:v>
                </c:pt>
                <c:pt idx="18146">
                  <c:v>-15927.2657974669</c:v>
                </c:pt>
                <c:pt idx="18147">
                  <c:v>-15612.8728941646</c:v>
                </c:pt>
                <c:pt idx="18148">
                  <c:v>-15307.6473404923</c:v>
                </c:pt>
                <c:pt idx="18149">
                  <c:v>-14968.602077756401</c:v>
                </c:pt>
                <c:pt idx="18150">
                  <c:v>-14592.8379408645</c:v>
                </c:pt>
                <c:pt idx="18151">
                  <c:v>-14205.305309880499</c:v>
                </c:pt>
                <c:pt idx="18152">
                  <c:v>-13815.320438185499</c:v>
                </c:pt>
                <c:pt idx="18153">
                  <c:v>-13398.8064262927</c:v>
                </c:pt>
                <c:pt idx="18154">
                  <c:v>-12949.8171883632</c:v>
                </c:pt>
                <c:pt idx="18155">
                  <c:v>-12467.3330714526</c:v>
                </c:pt>
                <c:pt idx="18156">
                  <c:v>-11972.912262719399</c:v>
                </c:pt>
                <c:pt idx="18157">
                  <c:v>-11483.121985289001</c:v>
                </c:pt>
                <c:pt idx="18158">
                  <c:v>-11006.6119602503</c:v>
                </c:pt>
                <c:pt idx="18159">
                  <c:v>-10512.6330397151</c:v>
                </c:pt>
                <c:pt idx="18160">
                  <c:v>-9983.1779984126097</c:v>
                </c:pt>
                <c:pt idx="18161">
                  <c:v>-9431.8770618107501</c:v>
                </c:pt>
                <c:pt idx="18162">
                  <c:v>-8845.6928052179701</c:v>
                </c:pt>
                <c:pt idx="18163">
                  <c:v>-8256.6248762186606</c:v>
                </c:pt>
                <c:pt idx="18164">
                  <c:v>-7696.63925776411</c:v>
                </c:pt>
                <c:pt idx="18165">
                  <c:v>-7162.6358057122598</c:v>
                </c:pt>
                <c:pt idx="18166">
                  <c:v>-6633.0897062807298</c:v>
                </c:pt>
                <c:pt idx="18167">
                  <c:v>-6081.5503036201299</c:v>
                </c:pt>
                <c:pt idx="18168">
                  <c:v>-5517.1361178831803</c:v>
                </c:pt>
                <c:pt idx="18169">
                  <c:v>-4927.9843927823104</c:v>
                </c:pt>
                <c:pt idx="18170">
                  <c:v>-4323.9136546188902</c:v>
                </c:pt>
                <c:pt idx="18171">
                  <c:v>-3731.00611457373</c:v>
                </c:pt>
                <c:pt idx="18172">
                  <c:v>-3143.3661651827601</c:v>
                </c:pt>
                <c:pt idx="18173">
                  <c:v>-2643.5840203047101</c:v>
                </c:pt>
                <c:pt idx="18174">
                  <c:v>-2185.9008929952702</c:v>
                </c:pt>
                <c:pt idx="18175">
                  <c:v>-1673.3858837407199</c:v>
                </c:pt>
                <c:pt idx="18176">
                  <c:v>-1146.89980111257</c:v>
                </c:pt>
                <c:pt idx="18177">
                  <c:v>-623.92834900891501</c:v>
                </c:pt>
                <c:pt idx="18178">
                  <c:v>-131.27300078116201</c:v>
                </c:pt>
                <c:pt idx="18179">
                  <c:v>334.91738472374402</c:v>
                </c:pt>
                <c:pt idx="18180">
                  <c:v>786.16447406949806</c:v>
                </c:pt>
                <c:pt idx="18181">
                  <c:v>1220.4949477421001</c:v>
                </c:pt>
                <c:pt idx="18182">
                  <c:v>1633.6227159131299</c:v>
                </c:pt>
                <c:pt idx="18183">
                  <c:v>2034.3372638220601</c:v>
                </c:pt>
                <c:pt idx="18184">
                  <c:v>2412.4012232054201</c:v>
                </c:pt>
                <c:pt idx="18185">
                  <c:v>2771.6027341089398</c:v>
                </c:pt>
                <c:pt idx="18186">
                  <c:v>3121.17755552062</c:v>
                </c:pt>
                <c:pt idx="18187">
                  <c:v>3459.6688121237598</c:v>
                </c:pt>
                <c:pt idx="18188">
                  <c:v>3769.46027859485</c:v>
                </c:pt>
                <c:pt idx="18189">
                  <c:v>4016.73864218062</c:v>
                </c:pt>
                <c:pt idx="18190">
                  <c:v>4204.3397784501803</c:v>
                </c:pt>
                <c:pt idx="18191">
                  <c:v>4377.8496861671802</c:v>
                </c:pt>
                <c:pt idx="18192">
                  <c:v>4598.17141155642</c:v>
                </c:pt>
                <c:pt idx="18193">
                  <c:v>4819.4901052425503</c:v>
                </c:pt>
                <c:pt idx="18194">
                  <c:v>4976.2950222483196</c:v>
                </c:pt>
                <c:pt idx="18195">
                  <c:v>5115.1653862083404</c:v>
                </c:pt>
                <c:pt idx="18196">
                  <c:v>5194.1889916965201</c:v>
                </c:pt>
                <c:pt idx="18197">
                  <c:v>5201.2586735794303</c:v>
                </c:pt>
                <c:pt idx="18198">
                  <c:v>5207.3117064934004</c:v>
                </c:pt>
                <c:pt idx="18199">
                  <c:v>5219.5082901477799</c:v>
                </c:pt>
                <c:pt idx="18200">
                  <c:v>5217.3910962712198</c:v>
                </c:pt>
                <c:pt idx="18201">
                  <c:v>5171.5960305049603</c:v>
                </c:pt>
                <c:pt idx="18202">
                  <c:v>5044.4165194919597</c:v>
                </c:pt>
                <c:pt idx="18203">
                  <c:v>4963.3763120994299</c:v>
                </c:pt>
                <c:pt idx="18204">
                  <c:v>4936.0395390534104</c:v>
                </c:pt>
                <c:pt idx="18205">
                  <c:v>4825.5485587523599</c:v>
                </c:pt>
                <c:pt idx="18206">
                  <c:v>4697.9723952084696</c:v>
                </c:pt>
                <c:pt idx="18207">
                  <c:v>4552.3840330798803</c:v>
                </c:pt>
                <c:pt idx="18208">
                  <c:v>4362.40506906258</c:v>
                </c:pt>
                <c:pt idx="18209">
                  <c:v>4140.0881861953903</c:v>
                </c:pt>
                <c:pt idx="18210">
                  <c:v>3827.2886039558198</c:v>
                </c:pt>
                <c:pt idx="18211">
                  <c:v>3490.3488427389598</c:v>
                </c:pt>
                <c:pt idx="18212">
                  <c:v>3214.9676324337202</c:v>
                </c:pt>
                <c:pt idx="18213">
                  <c:v>2968.3518213201901</c:v>
                </c:pt>
                <c:pt idx="18214">
                  <c:v>2686.3626352059</c:v>
                </c:pt>
                <c:pt idx="18215">
                  <c:v>2358.4986856785399</c:v>
                </c:pt>
                <c:pt idx="18216">
                  <c:v>2052.6828224381502</c:v>
                </c:pt>
                <c:pt idx="18217">
                  <c:v>1741.4403928024501</c:v>
                </c:pt>
                <c:pt idx="18218">
                  <c:v>1386.58841678057</c:v>
                </c:pt>
                <c:pt idx="18219">
                  <c:v>972.43906167210901</c:v>
                </c:pt>
                <c:pt idx="18220">
                  <c:v>522.94501942920101</c:v>
                </c:pt>
                <c:pt idx="18221">
                  <c:v>167.35395567170099</c:v>
                </c:pt>
                <c:pt idx="18222">
                  <c:v>-143.899337179371</c:v>
                </c:pt>
                <c:pt idx="18223">
                  <c:v>-523.21028610884503</c:v>
                </c:pt>
                <c:pt idx="18224">
                  <c:v>-886.38947628463598</c:v>
                </c:pt>
                <c:pt idx="18225">
                  <c:v>-1291.69297609709</c:v>
                </c:pt>
                <c:pt idx="18226">
                  <c:v>-1723.6874159264501</c:v>
                </c:pt>
                <c:pt idx="18227">
                  <c:v>-2129.9731651870302</c:v>
                </c:pt>
                <c:pt idx="18228">
                  <c:v>-2563.67759633475</c:v>
                </c:pt>
                <c:pt idx="18229">
                  <c:v>-2981.27393821652</c:v>
                </c:pt>
                <c:pt idx="18230">
                  <c:v>-3366.2561381559899</c:v>
                </c:pt>
                <c:pt idx="18231">
                  <c:v>-3759.8166591079198</c:v>
                </c:pt>
                <c:pt idx="18232">
                  <c:v>-4187.2380129339099</c:v>
                </c:pt>
                <c:pt idx="18233">
                  <c:v>-4557.4058491897003</c:v>
                </c:pt>
                <c:pt idx="18234">
                  <c:v>-4835.1201601651101</c:v>
                </c:pt>
                <c:pt idx="18235">
                  <c:v>-5128.9243097607896</c:v>
                </c:pt>
                <c:pt idx="18236">
                  <c:v>-5476.0988484157497</c:v>
                </c:pt>
                <c:pt idx="18237">
                  <c:v>-5878.1886409828403</c:v>
                </c:pt>
                <c:pt idx="18238">
                  <c:v>-6271.8160134515601</c:v>
                </c:pt>
                <c:pt idx="18239">
                  <c:v>-6619.0306818429599</c:v>
                </c:pt>
                <c:pt idx="18240">
                  <c:v>-6942.5373162771803</c:v>
                </c:pt>
                <c:pt idx="18241">
                  <c:v>-7241.8406177373099</c:v>
                </c:pt>
                <c:pt idx="18242">
                  <c:v>-7507.8175050011696</c:v>
                </c:pt>
                <c:pt idx="18243">
                  <c:v>-7776.6589439753498</c:v>
                </c:pt>
                <c:pt idx="18244">
                  <c:v>-8023.9483332768204</c:v>
                </c:pt>
                <c:pt idx="18245">
                  <c:v>-8229.1732236558091</c:v>
                </c:pt>
                <c:pt idx="18246">
                  <c:v>-8418.4117177989301</c:v>
                </c:pt>
                <c:pt idx="18247">
                  <c:v>-8630.1985362468404</c:v>
                </c:pt>
                <c:pt idx="18248">
                  <c:v>-8859.0907667144002</c:v>
                </c:pt>
                <c:pt idx="18249">
                  <c:v>-9049.5429593695007</c:v>
                </c:pt>
                <c:pt idx="18250">
                  <c:v>-9189.5877550545792</c:v>
                </c:pt>
                <c:pt idx="18251">
                  <c:v>-9299.4872380265406</c:v>
                </c:pt>
                <c:pt idx="18252">
                  <c:v>-9398.2837235212501</c:v>
                </c:pt>
                <c:pt idx="18253">
                  <c:v>-9470.7468004879993</c:v>
                </c:pt>
                <c:pt idx="18254">
                  <c:v>-9497.07142865284</c:v>
                </c:pt>
                <c:pt idx="18255">
                  <c:v>-9512.4903002418105</c:v>
                </c:pt>
                <c:pt idx="18256">
                  <c:v>-9555.1420896853797</c:v>
                </c:pt>
                <c:pt idx="18257">
                  <c:v>-9596.5526056770505</c:v>
                </c:pt>
                <c:pt idx="18258">
                  <c:v>-9603.4347182605197</c:v>
                </c:pt>
                <c:pt idx="18259">
                  <c:v>-9587.3699533989202</c:v>
                </c:pt>
                <c:pt idx="18260">
                  <c:v>-9566.5049069256802</c:v>
                </c:pt>
                <c:pt idx="18261">
                  <c:v>-9522.3039722235899</c:v>
                </c:pt>
                <c:pt idx="18262">
                  <c:v>-9470.4343536023098</c:v>
                </c:pt>
                <c:pt idx="18263">
                  <c:v>-9391.6177187453904</c:v>
                </c:pt>
                <c:pt idx="18264">
                  <c:v>-9283.2402144515509</c:v>
                </c:pt>
                <c:pt idx="18265">
                  <c:v>-9194.0919371503496</c:v>
                </c:pt>
                <c:pt idx="18266">
                  <c:v>-9040.8701129148394</c:v>
                </c:pt>
                <c:pt idx="18267">
                  <c:v>-8815.9086018508497</c:v>
                </c:pt>
                <c:pt idx="18268">
                  <c:v>-8598.8195653038492</c:v>
                </c:pt>
                <c:pt idx="18269">
                  <c:v>-8383.5543988750105</c:v>
                </c:pt>
                <c:pt idx="18270">
                  <c:v>-8176.39423439658</c:v>
                </c:pt>
                <c:pt idx="18271">
                  <c:v>-7970.7577615424398</c:v>
                </c:pt>
                <c:pt idx="18272">
                  <c:v>-7761.1453126449796</c:v>
                </c:pt>
                <c:pt idx="18273">
                  <c:v>-7554.5532097107798</c:v>
                </c:pt>
                <c:pt idx="18274">
                  <c:v>-7325.5946346476003</c:v>
                </c:pt>
                <c:pt idx="18275">
                  <c:v>-7055.0546497487603</c:v>
                </c:pt>
                <c:pt idx="18276">
                  <c:v>-6762.79995914559</c:v>
                </c:pt>
                <c:pt idx="18277">
                  <c:v>-6485.3088015981602</c:v>
                </c:pt>
                <c:pt idx="18278">
                  <c:v>-6232.8507164259699</c:v>
                </c:pt>
                <c:pt idx="18279">
                  <c:v>-5965.22665514852</c:v>
                </c:pt>
                <c:pt idx="18280">
                  <c:v>-5673.7850490403998</c:v>
                </c:pt>
                <c:pt idx="18281">
                  <c:v>-5374.9706966501399</c:v>
                </c:pt>
                <c:pt idx="18282">
                  <c:v>-5071.6160010110098</c:v>
                </c:pt>
                <c:pt idx="18283">
                  <c:v>-4756.4903557951202</c:v>
                </c:pt>
                <c:pt idx="18284">
                  <c:v>-4441.2297717827296</c:v>
                </c:pt>
                <c:pt idx="18285">
                  <c:v>-4131.43322356114</c:v>
                </c:pt>
                <c:pt idx="18286">
                  <c:v>-3826.08036131777</c:v>
                </c:pt>
                <c:pt idx="18287">
                  <c:v>-3523.7898579022699</c:v>
                </c:pt>
                <c:pt idx="18288">
                  <c:v>-3248.2749019069402</c:v>
                </c:pt>
                <c:pt idx="18289">
                  <c:v>-2981.5764311451799</c:v>
                </c:pt>
                <c:pt idx="18290">
                  <c:v>-2684.8098356751402</c:v>
                </c:pt>
                <c:pt idx="18291">
                  <c:v>-2360.9278844865298</c:v>
                </c:pt>
                <c:pt idx="18292">
                  <c:v>-2086.53694981127</c:v>
                </c:pt>
                <c:pt idx="18293">
                  <c:v>-1832.1766724542799</c:v>
                </c:pt>
                <c:pt idx="18294">
                  <c:v>-1516.8958757898299</c:v>
                </c:pt>
                <c:pt idx="18295">
                  <c:v>-1190.96248827316</c:v>
                </c:pt>
                <c:pt idx="18296">
                  <c:v>-927.66191636519397</c:v>
                </c:pt>
                <c:pt idx="18297">
                  <c:v>-714.20293272003596</c:v>
                </c:pt>
                <c:pt idx="18298">
                  <c:v>-480.53238553016001</c:v>
                </c:pt>
                <c:pt idx="18299">
                  <c:v>-224.480580835149</c:v>
                </c:pt>
                <c:pt idx="18300">
                  <c:v>34.2396035039461</c:v>
                </c:pt>
                <c:pt idx="18301">
                  <c:v>255.25703124354101</c:v>
                </c:pt>
                <c:pt idx="18302">
                  <c:v>438.84331393107499</c:v>
                </c:pt>
                <c:pt idx="18303">
                  <c:v>596.59865562742596</c:v>
                </c:pt>
                <c:pt idx="18304">
                  <c:v>772.54404173823195</c:v>
                </c:pt>
                <c:pt idx="18305">
                  <c:v>972.10228221561795</c:v>
                </c:pt>
                <c:pt idx="18306">
                  <c:v>1168.83516864846</c:v>
                </c:pt>
                <c:pt idx="18307">
                  <c:v>1352.6527118096501</c:v>
                </c:pt>
                <c:pt idx="18308">
                  <c:v>1499.8575272323101</c:v>
                </c:pt>
                <c:pt idx="18309">
                  <c:v>1614.0530086834401</c:v>
                </c:pt>
                <c:pt idx="18310">
                  <c:v>1698.62057990527</c:v>
                </c:pt>
                <c:pt idx="18311">
                  <c:v>1805.8228089694901</c:v>
                </c:pt>
                <c:pt idx="18312">
                  <c:v>1931.18810496839</c:v>
                </c:pt>
                <c:pt idx="18313">
                  <c:v>2011.3183919099499</c:v>
                </c:pt>
                <c:pt idx="18314">
                  <c:v>2063.67116506297</c:v>
                </c:pt>
                <c:pt idx="18315">
                  <c:v>2146.1911550404002</c:v>
                </c:pt>
                <c:pt idx="18316">
                  <c:v>2257.9516742109199</c:v>
                </c:pt>
                <c:pt idx="18317">
                  <c:v>2347.3330680197901</c:v>
                </c:pt>
                <c:pt idx="18318">
                  <c:v>2394.45733641887</c:v>
                </c:pt>
                <c:pt idx="18319">
                  <c:v>2371.1521029778301</c:v>
                </c:pt>
                <c:pt idx="18320">
                  <c:v>2315.0325529660499</c:v>
                </c:pt>
                <c:pt idx="18321">
                  <c:v>2286.2095156702198</c:v>
                </c:pt>
                <c:pt idx="18322">
                  <c:v>2283.5124532801501</c:v>
                </c:pt>
                <c:pt idx="18323">
                  <c:v>2292.59410953719</c:v>
                </c:pt>
                <c:pt idx="18324">
                  <c:v>2307.2214870039002</c:v>
                </c:pt>
                <c:pt idx="18325">
                  <c:v>2298.9092636594801</c:v>
                </c:pt>
                <c:pt idx="18326">
                  <c:v>2263.37676944948</c:v>
                </c:pt>
                <c:pt idx="18327">
                  <c:v>2217.5157299104999</c:v>
                </c:pt>
                <c:pt idx="18328">
                  <c:v>2171.2856479642101</c:v>
                </c:pt>
                <c:pt idx="18329">
                  <c:v>2104.08928242924</c:v>
                </c:pt>
                <c:pt idx="18330">
                  <c:v>2008.54430367754</c:v>
                </c:pt>
                <c:pt idx="18331">
                  <c:v>1915.6433678731501</c:v>
                </c:pt>
                <c:pt idx="18332">
                  <c:v>1838.4326602164799</c:v>
                </c:pt>
                <c:pt idx="18333">
                  <c:v>1769.3568993428901</c:v>
                </c:pt>
                <c:pt idx="18334">
                  <c:v>1680.4406943397801</c:v>
                </c:pt>
                <c:pt idx="18335">
                  <c:v>1566.5426566470301</c:v>
                </c:pt>
                <c:pt idx="18336">
                  <c:v>1454.6663278214</c:v>
                </c:pt>
                <c:pt idx="18337">
                  <c:v>1355.69972608635</c:v>
                </c:pt>
                <c:pt idx="18338">
                  <c:v>1281.38872584098</c:v>
                </c:pt>
                <c:pt idx="18339">
                  <c:v>1213.0448059857599</c:v>
                </c:pt>
                <c:pt idx="18340">
                  <c:v>1091.77065284796</c:v>
                </c:pt>
                <c:pt idx="18341">
                  <c:v>958.02723774210006</c:v>
                </c:pt>
                <c:pt idx="18342">
                  <c:v>852.63656481560997</c:v>
                </c:pt>
                <c:pt idx="18343">
                  <c:v>736.83228046266004</c:v>
                </c:pt>
                <c:pt idx="18344">
                  <c:v>637.37226378612002</c:v>
                </c:pt>
                <c:pt idx="18345">
                  <c:v>576.54854482605595</c:v>
                </c:pt>
                <c:pt idx="18346">
                  <c:v>532.95545118914799</c:v>
                </c:pt>
                <c:pt idx="18347">
                  <c:v>476.80058651313101</c:v>
                </c:pt>
                <c:pt idx="18348">
                  <c:v>361.54331336510302</c:v>
                </c:pt>
                <c:pt idx="18349">
                  <c:v>206.75367406034101</c:v>
                </c:pt>
                <c:pt idx="18350">
                  <c:v>68.1205457840571</c:v>
                </c:pt>
                <c:pt idx="18351">
                  <c:v>-36.516004006541102</c:v>
                </c:pt>
                <c:pt idx="18352">
                  <c:v>-88.093743163055805</c:v>
                </c:pt>
                <c:pt idx="18353">
                  <c:v>-123.829663730368</c:v>
                </c:pt>
                <c:pt idx="18354">
                  <c:v>-178.10172795552199</c:v>
                </c:pt>
                <c:pt idx="18355">
                  <c:v>-233.000375293209</c:v>
                </c:pt>
                <c:pt idx="18356">
                  <c:v>-296.03204436984998</c:v>
                </c:pt>
                <c:pt idx="18357">
                  <c:v>-361.52573478176402</c:v>
                </c:pt>
                <c:pt idx="18358">
                  <c:v>-411.34586362315503</c:v>
                </c:pt>
                <c:pt idx="18359">
                  <c:v>-441.34040049825097</c:v>
                </c:pt>
                <c:pt idx="18360">
                  <c:v>-410.40530492724002</c:v>
                </c:pt>
                <c:pt idx="18361">
                  <c:v>-341.67812344694602</c:v>
                </c:pt>
                <c:pt idx="18362">
                  <c:v>-314.70767289072899</c:v>
                </c:pt>
                <c:pt idx="18363">
                  <c:v>-355.29360544135699</c:v>
                </c:pt>
                <c:pt idx="18364">
                  <c:v>-399.15175827795298</c:v>
                </c:pt>
                <c:pt idx="18365">
                  <c:v>-393.091731597376</c:v>
                </c:pt>
                <c:pt idx="18366">
                  <c:v>-374.89335862683299</c:v>
                </c:pt>
                <c:pt idx="18367">
                  <c:v>-345.41636837266901</c:v>
                </c:pt>
                <c:pt idx="18368">
                  <c:v>-322.66495709899903</c:v>
                </c:pt>
                <c:pt idx="18369">
                  <c:v>-331.56835601680598</c:v>
                </c:pt>
                <c:pt idx="18370">
                  <c:v>-288.93405750621702</c:v>
                </c:pt>
                <c:pt idx="18371">
                  <c:v>-194.370505378958</c:v>
                </c:pt>
                <c:pt idx="18372">
                  <c:v>-113.141894904976</c:v>
                </c:pt>
                <c:pt idx="18373">
                  <c:v>-29.567063691485199</c:v>
                </c:pt>
                <c:pt idx="18374">
                  <c:v>58.210438870213501</c:v>
                </c:pt>
                <c:pt idx="18375">
                  <c:v>140.728797432031</c:v>
                </c:pt>
                <c:pt idx="18376">
                  <c:v>215.14080461430601</c:v>
                </c:pt>
                <c:pt idx="18377">
                  <c:v>292.46397803254501</c:v>
                </c:pt>
                <c:pt idx="18378">
                  <c:v>347.64635274324701</c:v>
                </c:pt>
                <c:pt idx="18379">
                  <c:v>405.76901085338898</c:v>
                </c:pt>
                <c:pt idx="18380">
                  <c:v>502.375914730369</c:v>
                </c:pt>
                <c:pt idx="18381">
                  <c:v>632.51284098618396</c:v>
                </c:pt>
                <c:pt idx="18382">
                  <c:v>783.20602894956505</c:v>
                </c:pt>
                <c:pt idx="18383">
                  <c:v>914.85772164826096</c:v>
                </c:pt>
                <c:pt idx="18384">
                  <c:v>1025.79944251036</c:v>
                </c:pt>
                <c:pt idx="18385">
                  <c:v>1130.56172635435</c:v>
                </c:pt>
                <c:pt idx="18386">
                  <c:v>1234.50584857687</c:v>
                </c:pt>
                <c:pt idx="18387">
                  <c:v>1345.4975501301401</c:v>
                </c:pt>
                <c:pt idx="18388">
                  <c:v>1476.6497902549499</c:v>
                </c:pt>
                <c:pt idx="18389">
                  <c:v>1612.88098368799</c:v>
                </c:pt>
                <c:pt idx="18390">
                  <c:v>1737.3481931654101</c:v>
                </c:pt>
                <c:pt idx="18391">
                  <c:v>1860.2191502309099</c:v>
                </c:pt>
                <c:pt idx="18392">
                  <c:v>1984.8998955008301</c:v>
                </c:pt>
                <c:pt idx="18393">
                  <c:v>2088.6474036555601</c:v>
                </c:pt>
                <c:pt idx="18394">
                  <c:v>2182.6591254207001</c:v>
                </c:pt>
                <c:pt idx="18395">
                  <c:v>2294.5694973647201</c:v>
                </c:pt>
                <c:pt idx="18396">
                  <c:v>2395.4396562124002</c:v>
                </c:pt>
                <c:pt idx="18397">
                  <c:v>2506.7530974176898</c:v>
                </c:pt>
                <c:pt idx="18398">
                  <c:v>2646.9021095286998</c:v>
                </c:pt>
                <c:pt idx="18399">
                  <c:v>2786.3480770797601</c:v>
                </c:pt>
                <c:pt idx="18400">
                  <c:v>2928.4145018940599</c:v>
                </c:pt>
                <c:pt idx="18401">
                  <c:v>3047.9174281536498</c:v>
                </c:pt>
                <c:pt idx="18402">
                  <c:v>3135.8200096004198</c:v>
                </c:pt>
                <c:pt idx="18403">
                  <c:v>3214.48213720588</c:v>
                </c:pt>
                <c:pt idx="18404">
                  <c:v>3324.2859208360901</c:v>
                </c:pt>
                <c:pt idx="18405">
                  <c:v>3458.9518210217502</c:v>
                </c:pt>
                <c:pt idx="18406">
                  <c:v>3574.4659186138902</c:v>
                </c:pt>
                <c:pt idx="18407">
                  <c:v>3727.1529439175301</c:v>
                </c:pt>
                <c:pt idx="18408">
                  <c:v>3881.8042140584898</c:v>
                </c:pt>
                <c:pt idx="18409">
                  <c:v>3966.4180328789698</c:v>
                </c:pt>
                <c:pt idx="18410">
                  <c:v>4007.9282783980002</c:v>
                </c:pt>
                <c:pt idx="18411">
                  <c:v>4049.9971391054401</c:v>
                </c:pt>
                <c:pt idx="18412">
                  <c:v>4112.6724028556</c:v>
                </c:pt>
                <c:pt idx="18413">
                  <c:v>4187.8379994602801</c:v>
                </c:pt>
                <c:pt idx="18414">
                  <c:v>4278.4122108383199</c:v>
                </c:pt>
                <c:pt idx="18415">
                  <c:v>4368.0275733805502</c:v>
                </c:pt>
                <c:pt idx="18416">
                  <c:v>4437.3414642462603</c:v>
                </c:pt>
                <c:pt idx="18417">
                  <c:v>4498.0597528850403</c:v>
                </c:pt>
                <c:pt idx="18418">
                  <c:v>4566.4595560326497</c:v>
                </c:pt>
                <c:pt idx="18419">
                  <c:v>4655.07639187326</c:v>
                </c:pt>
                <c:pt idx="18420">
                  <c:v>4751.0834801604597</c:v>
                </c:pt>
                <c:pt idx="18421">
                  <c:v>4834.1234680406496</c:v>
                </c:pt>
                <c:pt idx="18422">
                  <c:v>4868.1379718615299</c:v>
                </c:pt>
                <c:pt idx="18423">
                  <c:v>4868.3705211718598</c:v>
                </c:pt>
                <c:pt idx="18424">
                  <c:v>4885.85096323158</c:v>
                </c:pt>
                <c:pt idx="18425">
                  <c:v>4911.0448259763698</c:v>
                </c:pt>
                <c:pt idx="18426">
                  <c:v>4943.7081813838404</c:v>
                </c:pt>
                <c:pt idx="18427">
                  <c:v>4983.0331720075601</c:v>
                </c:pt>
                <c:pt idx="18428">
                  <c:v>5023.3092467153901</c:v>
                </c:pt>
                <c:pt idx="18429">
                  <c:v>5056.6805825677402</c:v>
                </c:pt>
                <c:pt idx="18430">
                  <c:v>5079.6910038366896</c:v>
                </c:pt>
                <c:pt idx="18431">
                  <c:v>5097.5868605642399</c:v>
                </c:pt>
                <c:pt idx="18432">
                  <c:v>5118.7340164693196</c:v>
                </c:pt>
                <c:pt idx="18433">
                  <c:v>5152.7888662942496</c:v>
                </c:pt>
                <c:pt idx="18434">
                  <c:v>5172.6731505129301</c:v>
                </c:pt>
                <c:pt idx="18435">
                  <c:v>5180.85940201433</c:v>
                </c:pt>
                <c:pt idx="18436">
                  <c:v>5211.6579233293996</c:v>
                </c:pt>
                <c:pt idx="18437">
                  <c:v>5232.1669533172899</c:v>
                </c:pt>
                <c:pt idx="18438">
                  <c:v>5240.1996117216704</c:v>
                </c:pt>
                <c:pt idx="18439">
                  <c:v>5246.2947438216697</c:v>
                </c:pt>
                <c:pt idx="18440">
                  <c:v>5234.2993065687897</c:v>
                </c:pt>
                <c:pt idx="18441">
                  <c:v>5236.0828948467597</c:v>
                </c:pt>
                <c:pt idx="18442">
                  <c:v>5251.5674626065602</c:v>
                </c:pt>
                <c:pt idx="18443">
                  <c:v>5248.8326747669598</c:v>
                </c:pt>
                <c:pt idx="18444">
                  <c:v>5232.8076095067299</c:v>
                </c:pt>
                <c:pt idx="18445">
                  <c:v>5211.5366630813696</c:v>
                </c:pt>
                <c:pt idx="18446">
                  <c:v>5207.9544666962202</c:v>
                </c:pt>
                <c:pt idx="18447">
                  <c:v>5219.7605480959401</c:v>
                </c:pt>
                <c:pt idx="18448">
                  <c:v>5223.7271437806003</c:v>
                </c:pt>
                <c:pt idx="18449">
                  <c:v>5229.1382558169198</c:v>
                </c:pt>
                <c:pt idx="18450">
                  <c:v>5247.3311493683796</c:v>
                </c:pt>
                <c:pt idx="18451">
                  <c:v>5267.5527063953596</c:v>
                </c:pt>
                <c:pt idx="18452">
                  <c:v>5318.13706158689</c:v>
                </c:pt>
                <c:pt idx="18453">
                  <c:v>5387.9876613496699</c:v>
                </c:pt>
                <c:pt idx="18454">
                  <c:v>5421.0429403426797</c:v>
                </c:pt>
                <c:pt idx="18455">
                  <c:v>5402.8478767808801</c:v>
                </c:pt>
                <c:pt idx="18456">
                  <c:v>5351.4720285886397</c:v>
                </c:pt>
                <c:pt idx="18457">
                  <c:v>5338.7219979496303</c:v>
                </c:pt>
                <c:pt idx="18458">
                  <c:v>5374.11768570189</c:v>
                </c:pt>
                <c:pt idx="18459">
                  <c:v>5417.9646252727498</c:v>
                </c:pt>
                <c:pt idx="18460">
                  <c:v>5444.2902328963801</c:v>
                </c:pt>
                <c:pt idx="18461">
                  <c:v>5458.7921307496699</c:v>
                </c:pt>
                <c:pt idx="18462">
                  <c:v>5484.5306113234001</c:v>
                </c:pt>
                <c:pt idx="18463">
                  <c:v>5503.9166119883303</c:v>
                </c:pt>
                <c:pt idx="18464">
                  <c:v>5543.26037760903</c:v>
                </c:pt>
                <c:pt idx="18465">
                  <c:v>5611.5157260279002</c:v>
                </c:pt>
                <c:pt idx="18466">
                  <c:v>5682.5854063198703</c:v>
                </c:pt>
                <c:pt idx="18467">
                  <c:v>5745.2636850996396</c:v>
                </c:pt>
                <c:pt idx="18468">
                  <c:v>5769.3850316969902</c:v>
                </c:pt>
                <c:pt idx="18469">
                  <c:v>5770.2817195064299</c:v>
                </c:pt>
                <c:pt idx="18470">
                  <c:v>5767.3501644499402</c:v>
                </c:pt>
                <c:pt idx="18471">
                  <c:v>5787.6038288379896</c:v>
                </c:pt>
                <c:pt idx="18472">
                  <c:v>5847.7178486953499</c:v>
                </c:pt>
                <c:pt idx="18473">
                  <c:v>5920.8365963913802</c:v>
                </c:pt>
                <c:pt idx="18474">
                  <c:v>6015.1561054336098</c:v>
                </c:pt>
                <c:pt idx="18475">
                  <c:v>6102.5794506132597</c:v>
                </c:pt>
                <c:pt idx="18476">
                  <c:v>6143.35787208078</c:v>
                </c:pt>
                <c:pt idx="18477">
                  <c:v>6157.3386435525899</c:v>
                </c:pt>
                <c:pt idx="18478">
                  <c:v>6154.6907100390899</c:v>
                </c:pt>
                <c:pt idx="18479">
                  <c:v>6171.1293752735601</c:v>
                </c:pt>
                <c:pt idx="18480">
                  <c:v>6214.9152319179802</c:v>
                </c:pt>
                <c:pt idx="18481">
                  <c:v>6249.3298772366797</c:v>
                </c:pt>
                <c:pt idx="18482">
                  <c:v>6297.6768967249</c:v>
                </c:pt>
                <c:pt idx="18483">
                  <c:v>6381.7952129879004</c:v>
                </c:pt>
                <c:pt idx="18484">
                  <c:v>6474.3500999193402</c:v>
                </c:pt>
                <c:pt idx="18485">
                  <c:v>6524.4601393713101</c:v>
                </c:pt>
                <c:pt idx="18486">
                  <c:v>6557.2361237251498</c:v>
                </c:pt>
                <c:pt idx="18487">
                  <c:v>6594.60064994606</c:v>
                </c:pt>
                <c:pt idx="18488">
                  <c:v>6607.4883883393104</c:v>
                </c:pt>
                <c:pt idx="18489">
                  <c:v>6577.7819069419702</c:v>
                </c:pt>
                <c:pt idx="18490">
                  <c:v>6588.4704417613202</c:v>
                </c:pt>
                <c:pt idx="18491">
                  <c:v>6675.5360657009296</c:v>
                </c:pt>
                <c:pt idx="18492">
                  <c:v>6759.7200654057297</c:v>
                </c:pt>
                <c:pt idx="18493">
                  <c:v>6795.7150167002901</c:v>
                </c:pt>
                <c:pt idx="18494">
                  <c:v>6765.2803322504597</c:v>
                </c:pt>
                <c:pt idx="18495">
                  <c:v>6742.82881565141</c:v>
                </c:pt>
                <c:pt idx="18496">
                  <c:v>6759.1278258043003</c:v>
                </c:pt>
                <c:pt idx="18497">
                  <c:v>6805.2290888716498</c:v>
                </c:pt>
                <c:pt idx="18498">
                  <c:v>6811.1728609947604</c:v>
                </c:pt>
                <c:pt idx="18499">
                  <c:v>6756.2049247476798</c:v>
                </c:pt>
                <c:pt idx="18500">
                  <c:v>6697.8600962933797</c:v>
                </c:pt>
                <c:pt idx="18501">
                  <c:v>6680.1265435830801</c:v>
                </c:pt>
                <c:pt idx="18502">
                  <c:v>6690.2896946697501</c:v>
                </c:pt>
                <c:pt idx="18503">
                  <c:v>6679.0798191725498</c:v>
                </c:pt>
                <c:pt idx="18504">
                  <c:v>6660.5257248732096</c:v>
                </c:pt>
                <c:pt idx="18505">
                  <c:v>6622.8376568256699</c:v>
                </c:pt>
                <c:pt idx="18506">
                  <c:v>6562.8536379740299</c:v>
                </c:pt>
                <c:pt idx="18507">
                  <c:v>6497.7645022561401</c:v>
                </c:pt>
                <c:pt idx="18508">
                  <c:v>6453.3855260632699</c:v>
                </c:pt>
                <c:pt idx="18509">
                  <c:v>6417.4571266052399</c:v>
                </c:pt>
                <c:pt idx="18510">
                  <c:v>6358.9049884058804</c:v>
                </c:pt>
                <c:pt idx="18511">
                  <c:v>6310.3754335830999</c:v>
                </c:pt>
                <c:pt idx="18512">
                  <c:v>6250.7823513098801</c:v>
                </c:pt>
                <c:pt idx="18513">
                  <c:v>6155.1637521672901</c:v>
                </c:pt>
                <c:pt idx="18514">
                  <c:v>6045.6483784271104</c:v>
                </c:pt>
                <c:pt idx="18515">
                  <c:v>5937.4302956244701</c:v>
                </c:pt>
                <c:pt idx="18516">
                  <c:v>5879.6223943404202</c:v>
                </c:pt>
                <c:pt idx="18517">
                  <c:v>5851.6427376977799</c:v>
                </c:pt>
                <c:pt idx="18518">
                  <c:v>5797.1250205895803</c:v>
                </c:pt>
                <c:pt idx="18519">
                  <c:v>5680.7833396617498</c:v>
                </c:pt>
                <c:pt idx="18520">
                  <c:v>5539.7936373144803</c:v>
                </c:pt>
                <c:pt idx="18521">
                  <c:v>5423.2549174082296</c:v>
                </c:pt>
                <c:pt idx="18522">
                  <c:v>5285.8926131579501</c:v>
                </c:pt>
                <c:pt idx="18523">
                  <c:v>5135.2231531713496</c:v>
                </c:pt>
                <c:pt idx="18524">
                  <c:v>4997.7686015828504</c:v>
                </c:pt>
                <c:pt idx="18525">
                  <c:v>4874.1492454384097</c:v>
                </c:pt>
                <c:pt idx="18526">
                  <c:v>4741.19188596819</c:v>
                </c:pt>
                <c:pt idx="18527">
                  <c:v>4604.28291584415</c:v>
                </c:pt>
                <c:pt idx="18528">
                  <c:v>4475.8192754698703</c:v>
                </c:pt>
                <c:pt idx="18529">
                  <c:v>4354.6792794809498</c:v>
                </c:pt>
                <c:pt idx="18530">
                  <c:v>4234.71837590204</c:v>
                </c:pt>
                <c:pt idx="18531">
                  <c:v>4079.9916135540898</c:v>
                </c:pt>
                <c:pt idx="18532">
                  <c:v>3894.9451585173101</c:v>
                </c:pt>
                <c:pt idx="18533">
                  <c:v>3713.3344986207098</c:v>
                </c:pt>
                <c:pt idx="18534">
                  <c:v>3568.3189057136501</c:v>
                </c:pt>
                <c:pt idx="18535">
                  <c:v>3446.93720703085</c:v>
                </c:pt>
                <c:pt idx="18536">
                  <c:v>3309.63671262138</c:v>
                </c:pt>
                <c:pt idx="18537">
                  <c:v>3189.0005209165502</c:v>
                </c:pt>
                <c:pt idx="18538">
                  <c:v>3063.4889947001502</c:v>
                </c:pt>
                <c:pt idx="18539">
                  <c:v>2885.2218598095001</c:v>
                </c:pt>
                <c:pt idx="18540">
                  <c:v>2676.0821366285099</c:v>
                </c:pt>
                <c:pt idx="18541">
                  <c:v>2476.71733088987</c:v>
                </c:pt>
                <c:pt idx="18542">
                  <c:v>2300.8564197538899</c:v>
                </c:pt>
                <c:pt idx="18543">
                  <c:v>2134.8944103838198</c:v>
                </c:pt>
                <c:pt idx="18544">
                  <c:v>1958.5106069842</c:v>
                </c:pt>
                <c:pt idx="18545">
                  <c:v>1780.6898377468001</c:v>
                </c:pt>
                <c:pt idx="18546">
                  <c:v>1606.72629741898</c:v>
                </c:pt>
                <c:pt idx="18547">
                  <c:v>1434.89696224871</c:v>
                </c:pt>
                <c:pt idx="18548">
                  <c:v>1262.9336567227699</c:v>
                </c:pt>
                <c:pt idx="18549">
                  <c:v>1091.4779082233299</c:v>
                </c:pt>
                <c:pt idx="18550">
                  <c:v>929.36222137519906</c:v>
                </c:pt>
                <c:pt idx="18551">
                  <c:v>778.18703435109398</c:v>
                </c:pt>
                <c:pt idx="18552">
                  <c:v>635.62380940446201</c:v>
                </c:pt>
                <c:pt idx="18553">
                  <c:v>487.57906142182702</c:v>
                </c:pt>
                <c:pt idx="18554">
                  <c:v>306.01411703772101</c:v>
                </c:pt>
                <c:pt idx="18555">
                  <c:v>94.180003956769298</c:v>
                </c:pt>
                <c:pt idx="18556">
                  <c:v>-104.86973545757201</c:v>
                </c:pt>
                <c:pt idx="18557">
                  <c:v>-275.69075304864401</c:v>
                </c:pt>
                <c:pt idx="18558">
                  <c:v>-434.67282409253198</c:v>
                </c:pt>
                <c:pt idx="18559">
                  <c:v>-579.61452209094205</c:v>
                </c:pt>
                <c:pt idx="18560">
                  <c:v>-698.30051639545695</c:v>
                </c:pt>
                <c:pt idx="18561">
                  <c:v>-822.42421104673303</c:v>
                </c:pt>
                <c:pt idx="18562">
                  <c:v>-973.19007161607203</c:v>
                </c:pt>
                <c:pt idx="18563">
                  <c:v>-1110.91487664798</c:v>
                </c:pt>
                <c:pt idx="18564">
                  <c:v>-1254.7518093994599</c:v>
                </c:pt>
                <c:pt idx="18565">
                  <c:v>-1412.20029501779</c:v>
                </c:pt>
                <c:pt idx="18566">
                  <c:v>-1567.4858215406</c:v>
                </c:pt>
                <c:pt idx="18567">
                  <c:v>-1730.05330785212</c:v>
                </c:pt>
                <c:pt idx="18568">
                  <c:v>-1886.27049242404</c:v>
                </c:pt>
                <c:pt idx="18569">
                  <c:v>-2017.0257128354699</c:v>
                </c:pt>
                <c:pt idx="18570">
                  <c:v>-2131.1075998712699</c:v>
                </c:pt>
                <c:pt idx="18571">
                  <c:v>-2190.3013016016298</c:v>
                </c:pt>
                <c:pt idx="18572">
                  <c:v>-2242.7232335769399</c:v>
                </c:pt>
                <c:pt idx="18573">
                  <c:v>-2362.2324247281299</c:v>
                </c:pt>
                <c:pt idx="18574">
                  <c:v>-2509.96849936545</c:v>
                </c:pt>
                <c:pt idx="18575">
                  <c:v>-2603.1238923321098</c:v>
                </c:pt>
                <c:pt idx="18576">
                  <c:v>-2662.0859105282798</c:v>
                </c:pt>
                <c:pt idx="18577">
                  <c:v>-2763.8998347055899</c:v>
                </c:pt>
                <c:pt idx="18578">
                  <c:v>-2899.7151870387102</c:v>
                </c:pt>
                <c:pt idx="18579">
                  <c:v>-3030.2691775145199</c:v>
                </c:pt>
                <c:pt idx="18580">
                  <c:v>-3119.5796373446701</c:v>
                </c:pt>
                <c:pt idx="18581">
                  <c:v>-3200.0145632071399</c:v>
                </c:pt>
                <c:pt idx="18582">
                  <c:v>-3276.6438120100402</c:v>
                </c:pt>
                <c:pt idx="18583">
                  <c:v>-3352.66673391623</c:v>
                </c:pt>
                <c:pt idx="18584">
                  <c:v>-3434.6328148184698</c:v>
                </c:pt>
                <c:pt idx="18585">
                  <c:v>-3523.2052663814602</c:v>
                </c:pt>
                <c:pt idx="18586">
                  <c:v>-3591.5433284589099</c:v>
                </c:pt>
                <c:pt idx="18587">
                  <c:v>-3640.20957801956</c:v>
                </c:pt>
                <c:pt idx="18588">
                  <c:v>-3700.1084121830199</c:v>
                </c:pt>
                <c:pt idx="18589">
                  <c:v>-3776.04116919225</c:v>
                </c:pt>
                <c:pt idx="18590">
                  <c:v>-3856.56445335226</c:v>
                </c:pt>
                <c:pt idx="18591">
                  <c:v>-3915.6435608317602</c:v>
                </c:pt>
                <c:pt idx="18592">
                  <c:v>-3966.2178253838101</c:v>
                </c:pt>
                <c:pt idx="18593">
                  <c:v>-4031.6493014856201</c:v>
                </c:pt>
                <c:pt idx="18594">
                  <c:v>-4096.2244981682297</c:v>
                </c:pt>
                <c:pt idx="18595">
                  <c:v>-4154.0754201551099</c:v>
                </c:pt>
                <c:pt idx="18596">
                  <c:v>-4217.0325937615498</c:v>
                </c:pt>
                <c:pt idx="18597">
                  <c:v>-4272.9133889517298</c:v>
                </c:pt>
                <c:pt idx="18598">
                  <c:v>-4324.6433003521497</c:v>
                </c:pt>
                <c:pt idx="18599">
                  <c:v>-4370.2042619358099</c:v>
                </c:pt>
                <c:pt idx="18600">
                  <c:v>-4403.4851655711</c:v>
                </c:pt>
                <c:pt idx="18601">
                  <c:v>-4460.9538260796498</c:v>
                </c:pt>
                <c:pt idx="18602">
                  <c:v>-4554.2035145633399</c:v>
                </c:pt>
                <c:pt idx="18603">
                  <c:v>-4645.8028270083096</c:v>
                </c:pt>
                <c:pt idx="18604">
                  <c:v>-4721.0235094280097</c:v>
                </c:pt>
                <c:pt idx="18605">
                  <c:v>-4766.3646298331396</c:v>
                </c:pt>
                <c:pt idx="18606">
                  <c:v>-4797.59099831819</c:v>
                </c:pt>
                <c:pt idx="18607">
                  <c:v>-4847.3593157754203</c:v>
                </c:pt>
                <c:pt idx="18608">
                  <c:v>-4929.1178901508101</c:v>
                </c:pt>
                <c:pt idx="18609">
                  <c:v>-5059.5517653844499</c:v>
                </c:pt>
                <c:pt idx="18610">
                  <c:v>-5175.3063179662604</c:v>
                </c:pt>
                <c:pt idx="18611">
                  <c:v>-5242.9120684837299</c:v>
                </c:pt>
                <c:pt idx="18612">
                  <c:v>-5302.3791138385404</c:v>
                </c:pt>
                <c:pt idx="18613">
                  <c:v>-5375.7158721308497</c:v>
                </c:pt>
                <c:pt idx="18614">
                  <c:v>-5464.1934013057098</c:v>
                </c:pt>
                <c:pt idx="18615">
                  <c:v>-5555.7169322073596</c:v>
                </c:pt>
                <c:pt idx="18616">
                  <c:v>-5665.2619502593197</c:v>
                </c:pt>
                <c:pt idx="18617">
                  <c:v>-5783.8589942047802</c:v>
                </c:pt>
                <c:pt idx="18618">
                  <c:v>-5891.5927062581704</c:v>
                </c:pt>
                <c:pt idx="18619">
                  <c:v>-5990.67229699173</c:v>
                </c:pt>
                <c:pt idx="18620">
                  <c:v>-6100.0358025314599</c:v>
                </c:pt>
                <c:pt idx="18621">
                  <c:v>-6250.0876917023497</c:v>
                </c:pt>
                <c:pt idx="18622">
                  <c:v>-6428.5802369908997</c:v>
                </c:pt>
                <c:pt idx="18623">
                  <c:v>-6589.951145129</c:v>
                </c:pt>
                <c:pt idx="18624">
                  <c:v>-6692.7849929194599</c:v>
                </c:pt>
                <c:pt idx="18625">
                  <c:v>-6785.4855931686698</c:v>
                </c:pt>
                <c:pt idx="18626">
                  <c:v>-6912.2113317015401</c:v>
                </c:pt>
                <c:pt idx="18627">
                  <c:v>-7035.0810950186697</c:v>
                </c:pt>
                <c:pt idx="18628">
                  <c:v>-7115.0996182545896</c:v>
                </c:pt>
                <c:pt idx="18629">
                  <c:v>-7182.3614211235299</c:v>
                </c:pt>
                <c:pt idx="18630">
                  <c:v>-7282.3039449752596</c:v>
                </c:pt>
                <c:pt idx="18631">
                  <c:v>-7397.66405773923</c:v>
                </c:pt>
                <c:pt idx="18632">
                  <c:v>-7543.04843953612</c:v>
                </c:pt>
                <c:pt idx="18633">
                  <c:v>-7744.8472689790897</c:v>
                </c:pt>
                <c:pt idx="18634">
                  <c:v>-8011.7958336457004</c:v>
                </c:pt>
                <c:pt idx="18635">
                  <c:v>-8244.4609101379501</c:v>
                </c:pt>
                <c:pt idx="18636">
                  <c:v>-8384.8853407552797</c:v>
                </c:pt>
                <c:pt idx="18637">
                  <c:v>-8508.4709067668591</c:v>
                </c:pt>
                <c:pt idx="18638">
                  <c:v>-8613.5999294804096</c:v>
                </c:pt>
                <c:pt idx="18639">
                  <c:v>-8718.4644111426805</c:v>
                </c:pt>
                <c:pt idx="18640">
                  <c:v>-8841.2682003068294</c:v>
                </c:pt>
                <c:pt idx="18641">
                  <c:v>-8965.9107377987493</c:v>
                </c:pt>
                <c:pt idx="18642">
                  <c:v>-9091.9537245339106</c:v>
                </c:pt>
                <c:pt idx="18643">
                  <c:v>-9217.6877406331096</c:v>
                </c:pt>
                <c:pt idx="18644">
                  <c:v>-9344.6455562381707</c:v>
                </c:pt>
                <c:pt idx="18645">
                  <c:v>-9477.6025290488305</c:v>
                </c:pt>
                <c:pt idx="18646">
                  <c:v>-9616.0319905638898</c:v>
                </c:pt>
                <c:pt idx="18647">
                  <c:v>-9761.9815229155593</c:v>
                </c:pt>
                <c:pt idx="18648">
                  <c:v>-9917.7433137252192</c:v>
                </c:pt>
                <c:pt idx="18649">
                  <c:v>-10094.565435758799</c:v>
                </c:pt>
                <c:pt idx="18650">
                  <c:v>-10224.6360929733</c:v>
                </c:pt>
                <c:pt idx="18651">
                  <c:v>-10300.374621051</c:v>
                </c:pt>
                <c:pt idx="18652">
                  <c:v>-10396.528534122701</c:v>
                </c:pt>
                <c:pt idx="18653">
                  <c:v>-10507.4376723886</c:v>
                </c:pt>
                <c:pt idx="18654">
                  <c:v>-10636.3888961093</c:v>
                </c:pt>
                <c:pt idx="18655">
                  <c:v>-10762.051777544601</c:v>
                </c:pt>
                <c:pt idx="18656">
                  <c:v>-10869.5975224544</c:v>
                </c:pt>
                <c:pt idx="18657">
                  <c:v>-10933.044187858501</c:v>
                </c:pt>
                <c:pt idx="18658">
                  <c:v>-11006.1412994722</c:v>
                </c:pt>
                <c:pt idx="18659">
                  <c:v>-11142.0094556443</c:v>
                </c:pt>
                <c:pt idx="18660">
                  <c:v>-11300.412577401399</c:v>
                </c:pt>
                <c:pt idx="18661">
                  <c:v>-11407.337854445799</c:v>
                </c:pt>
                <c:pt idx="18662">
                  <c:v>-11455.7878294487</c:v>
                </c:pt>
                <c:pt idx="18663">
                  <c:v>-11506.156315096399</c:v>
                </c:pt>
                <c:pt idx="18664">
                  <c:v>-11545.863538183199</c:v>
                </c:pt>
                <c:pt idx="18665">
                  <c:v>-11561.381479851099</c:v>
                </c:pt>
                <c:pt idx="18666">
                  <c:v>-11576.2325487578</c:v>
                </c:pt>
                <c:pt idx="18667">
                  <c:v>-11616.000010538601</c:v>
                </c:pt>
                <c:pt idx="18668">
                  <c:v>-11653.663587330801</c:v>
                </c:pt>
                <c:pt idx="18669">
                  <c:v>-11670.385192797499</c:v>
                </c:pt>
                <c:pt idx="18670">
                  <c:v>-11677.989570396699</c:v>
                </c:pt>
                <c:pt idx="18671">
                  <c:v>-11686.105330553601</c:v>
                </c:pt>
                <c:pt idx="18672">
                  <c:v>-11713.1753201015</c:v>
                </c:pt>
                <c:pt idx="18673">
                  <c:v>-11733.061423110001</c:v>
                </c:pt>
                <c:pt idx="18674">
                  <c:v>-11715.786891917</c:v>
                </c:pt>
                <c:pt idx="18675">
                  <c:v>-11664.327185534399</c:v>
                </c:pt>
                <c:pt idx="18676">
                  <c:v>-11592.916612455199</c:v>
                </c:pt>
                <c:pt idx="18677">
                  <c:v>-11533.0357771125</c:v>
                </c:pt>
                <c:pt idx="18678">
                  <c:v>-11475.5957367582</c:v>
                </c:pt>
                <c:pt idx="18679">
                  <c:v>-11395.074712105299</c:v>
                </c:pt>
                <c:pt idx="18680">
                  <c:v>-11292.1256273572</c:v>
                </c:pt>
                <c:pt idx="18681">
                  <c:v>-11179.740807547199</c:v>
                </c:pt>
                <c:pt idx="18682">
                  <c:v>-11053.5508530715</c:v>
                </c:pt>
                <c:pt idx="18683">
                  <c:v>-10908.897748269501</c:v>
                </c:pt>
                <c:pt idx="18684">
                  <c:v>-10762.6228734488</c:v>
                </c:pt>
                <c:pt idx="18685">
                  <c:v>-10626.9348384026</c:v>
                </c:pt>
                <c:pt idx="18686">
                  <c:v>-10491.8285550936</c:v>
                </c:pt>
                <c:pt idx="18687">
                  <c:v>-10331.7040990236</c:v>
                </c:pt>
                <c:pt idx="18688">
                  <c:v>-10146.2662418939</c:v>
                </c:pt>
                <c:pt idx="18689">
                  <c:v>-9957.6380962564199</c:v>
                </c:pt>
                <c:pt idx="18690">
                  <c:v>-9753.9555885686495</c:v>
                </c:pt>
                <c:pt idx="18691">
                  <c:v>-9544.5983390677502</c:v>
                </c:pt>
                <c:pt idx="18692">
                  <c:v>-9350.0128766117996</c:v>
                </c:pt>
                <c:pt idx="18693">
                  <c:v>-9171.9738219395804</c:v>
                </c:pt>
                <c:pt idx="18694">
                  <c:v>-8968.9634176312993</c:v>
                </c:pt>
                <c:pt idx="18695">
                  <c:v>-8723.8913278874807</c:v>
                </c:pt>
                <c:pt idx="18696">
                  <c:v>-8455.00493365279</c:v>
                </c:pt>
                <c:pt idx="18697">
                  <c:v>-8153.3036061715102</c:v>
                </c:pt>
                <c:pt idx="18698">
                  <c:v>-7823.7507311013396</c:v>
                </c:pt>
                <c:pt idx="18699">
                  <c:v>-7523.06589753358</c:v>
                </c:pt>
                <c:pt idx="18700">
                  <c:v>-7264.2000965271</c:v>
                </c:pt>
                <c:pt idx="18701">
                  <c:v>-7009.62818612705</c:v>
                </c:pt>
                <c:pt idx="18702">
                  <c:v>-6780.5009967828501</c:v>
                </c:pt>
                <c:pt idx="18703">
                  <c:v>-6563.7804873851801</c:v>
                </c:pt>
                <c:pt idx="18704">
                  <c:v>-6304.0733033483402</c:v>
                </c:pt>
                <c:pt idx="18705">
                  <c:v>-5914.2284442289701</c:v>
                </c:pt>
                <c:pt idx="18706">
                  <c:v>-5527.5981099456603</c:v>
                </c:pt>
                <c:pt idx="18707">
                  <c:v>-5254.4276077364702</c:v>
                </c:pt>
                <c:pt idx="18708">
                  <c:v>-4989.1749257478496</c:v>
                </c:pt>
                <c:pt idx="18709">
                  <c:v>-4690.6505791722702</c:v>
                </c:pt>
                <c:pt idx="18710">
                  <c:v>-4319.7983299935804</c:v>
                </c:pt>
                <c:pt idx="18711">
                  <c:v>-3919.7020029903501</c:v>
                </c:pt>
                <c:pt idx="18712">
                  <c:v>-3541.2084226506799</c:v>
                </c:pt>
                <c:pt idx="18713">
                  <c:v>-3209.7208168961602</c:v>
                </c:pt>
                <c:pt idx="18714">
                  <c:v>-2916.85975725354</c:v>
                </c:pt>
                <c:pt idx="18715">
                  <c:v>-2638.1113231877198</c:v>
                </c:pt>
                <c:pt idx="18716">
                  <c:v>-2383.6012547320202</c:v>
                </c:pt>
                <c:pt idx="18717">
                  <c:v>-2105.5288174501702</c:v>
                </c:pt>
                <c:pt idx="18718">
                  <c:v>-1755.11796463831</c:v>
                </c:pt>
                <c:pt idx="18719">
                  <c:v>-1362.7907987157901</c:v>
                </c:pt>
                <c:pt idx="18720">
                  <c:v>-973.55214900949898</c:v>
                </c:pt>
                <c:pt idx="18721">
                  <c:v>-656.11945766629901</c:v>
                </c:pt>
                <c:pt idx="18722">
                  <c:v>-391.09942728735302</c:v>
                </c:pt>
                <c:pt idx="18723">
                  <c:v>-130.106347698077</c:v>
                </c:pt>
                <c:pt idx="18724">
                  <c:v>152.543371269517</c:v>
                </c:pt>
                <c:pt idx="18725">
                  <c:v>486.77313899333302</c:v>
                </c:pt>
                <c:pt idx="18726">
                  <c:v>839.94602478928698</c:v>
                </c:pt>
                <c:pt idx="18727">
                  <c:v>1182.7436820284599</c:v>
                </c:pt>
                <c:pt idx="18728">
                  <c:v>1470.98813722314</c:v>
                </c:pt>
                <c:pt idx="18729">
                  <c:v>1698.77214040427</c:v>
                </c:pt>
                <c:pt idx="18730">
                  <c:v>1923.4155560869499</c:v>
                </c:pt>
                <c:pt idx="18731">
                  <c:v>2139.71908777317</c:v>
                </c:pt>
                <c:pt idx="18732">
                  <c:v>2393.4528400253298</c:v>
                </c:pt>
                <c:pt idx="18733">
                  <c:v>2683.0660906537</c:v>
                </c:pt>
                <c:pt idx="18734">
                  <c:v>2948.97438970647</c:v>
                </c:pt>
                <c:pt idx="18735">
                  <c:v>3189.31650203655</c:v>
                </c:pt>
                <c:pt idx="18736">
                  <c:v>3429.4718479573899</c:v>
                </c:pt>
                <c:pt idx="18737">
                  <c:v>3680.6539373606101</c:v>
                </c:pt>
                <c:pt idx="18738">
                  <c:v>3908.3105882861901</c:v>
                </c:pt>
                <c:pt idx="18739">
                  <c:v>4144.8789844947996</c:v>
                </c:pt>
                <c:pt idx="18740">
                  <c:v>4378.0512984200104</c:v>
                </c:pt>
                <c:pt idx="18741">
                  <c:v>4576.47701993786</c:v>
                </c:pt>
                <c:pt idx="18742">
                  <c:v>4759.9641041545701</c:v>
                </c:pt>
                <c:pt idx="18743">
                  <c:v>4921.1620010331899</c:v>
                </c:pt>
                <c:pt idx="18744">
                  <c:v>5068.08920245019</c:v>
                </c:pt>
                <c:pt idx="18745">
                  <c:v>5200.9555147843903</c:v>
                </c:pt>
                <c:pt idx="18746">
                  <c:v>5297.0332061018098</c:v>
                </c:pt>
                <c:pt idx="18747">
                  <c:v>5399.5311562532397</c:v>
                </c:pt>
                <c:pt idx="18748">
                  <c:v>5551.94589452943</c:v>
                </c:pt>
                <c:pt idx="18749">
                  <c:v>5727.2247740196999</c:v>
                </c:pt>
                <c:pt idx="18750">
                  <c:v>5881.5392774989396</c:v>
                </c:pt>
                <c:pt idx="18751">
                  <c:v>6018.2209769167102</c:v>
                </c:pt>
                <c:pt idx="18752">
                  <c:v>6159.2736896910101</c:v>
                </c:pt>
                <c:pt idx="18753">
                  <c:v>6285.4145012192903</c:v>
                </c:pt>
                <c:pt idx="18754">
                  <c:v>6331.8416432848098</c:v>
                </c:pt>
                <c:pt idx="18755">
                  <c:v>6352.8712374709903</c:v>
                </c:pt>
                <c:pt idx="18756">
                  <c:v>6432.2959348118402</c:v>
                </c:pt>
                <c:pt idx="18757">
                  <c:v>6494.6534814711304</c:v>
                </c:pt>
                <c:pt idx="18758">
                  <c:v>6529.9527020002897</c:v>
                </c:pt>
                <c:pt idx="18759">
                  <c:v>6571.6226936030198</c:v>
                </c:pt>
                <c:pt idx="18760">
                  <c:v>6630.5894941239403</c:v>
                </c:pt>
                <c:pt idx="18761">
                  <c:v>6686.9029048642897</c:v>
                </c:pt>
                <c:pt idx="18762">
                  <c:v>6748.1497023129496</c:v>
                </c:pt>
                <c:pt idx="18763">
                  <c:v>6804.8092861546802</c:v>
                </c:pt>
                <c:pt idx="18764">
                  <c:v>6828.5652713320196</c:v>
                </c:pt>
                <c:pt idx="18765">
                  <c:v>6893.2271731930296</c:v>
                </c:pt>
                <c:pt idx="18766">
                  <c:v>6934.7454087751303</c:v>
                </c:pt>
                <c:pt idx="18767">
                  <c:v>6890.7840541082396</c:v>
                </c:pt>
                <c:pt idx="18768">
                  <c:v>6855.9078438953502</c:v>
                </c:pt>
                <c:pt idx="18769">
                  <c:v>6836.4632654811103</c:v>
                </c:pt>
                <c:pt idx="18770">
                  <c:v>6800.1687060848999</c:v>
                </c:pt>
                <c:pt idx="18771">
                  <c:v>6729.4278128185497</c:v>
                </c:pt>
                <c:pt idx="18772">
                  <c:v>6692.9590318890196</c:v>
                </c:pt>
                <c:pt idx="18773">
                  <c:v>6716.5772762087099</c:v>
                </c:pt>
                <c:pt idx="18774">
                  <c:v>6740.4073691475196</c:v>
                </c:pt>
                <c:pt idx="18775">
                  <c:v>6742.3385799807202</c:v>
                </c:pt>
                <c:pt idx="18776">
                  <c:v>6778.1253232808303</c:v>
                </c:pt>
                <c:pt idx="18777">
                  <c:v>6788.5674032818497</c:v>
                </c:pt>
                <c:pt idx="18778">
                  <c:v>6734.0453205829899</c:v>
                </c:pt>
                <c:pt idx="18779">
                  <c:v>6692.8877673166899</c:v>
                </c:pt>
                <c:pt idx="18780">
                  <c:v>6645.2002422692003</c:v>
                </c:pt>
                <c:pt idx="18781">
                  <c:v>6577.2155599207199</c:v>
                </c:pt>
                <c:pt idx="18782">
                  <c:v>6513.4628116051599</c:v>
                </c:pt>
                <c:pt idx="18783">
                  <c:v>6474.4568668635802</c:v>
                </c:pt>
                <c:pt idx="18784">
                  <c:v>6487.6472871413398</c:v>
                </c:pt>
                <c:pt idx="18785">
                  <c:v>6513.4932705170404</c:v>
                </c:pt>
                <c:pt idx="18786">
                  <c:v>6504.8123053979398</c:v>
                </c:pt>
                <c:pt idx="18787">
                  <c:v>6484.5764975708798</c:v>
                </c:pt>
                <c:pt idx="18788">
                  <c:v>6457.22564865</c:v>
                </c:pt>
                <c:pt idx="18789">
                  <c:v>6431.7334659077796</c:v>
                </c:pt>
                <c:pt idx="18790">
                  <c:v>6411.6793678015601</c:v>
                </c:pt>
                <c:pt idx="18791">
                  <c:v>6370.0070671742797</c:v>
                </c:pt>
                <c:pt idx="18792">
                  <c:v>6330.9851433830099</c:v>
                </c:pt>
                <c:pt idx="18793">
                  <c:v>6313.7805968297998</c:v>
                </c:pt>
                <c:pt idx="18794">
                  <c:v>6272.06445598559</c:v>
                </c:pt>
                <c:pt idx="18795">
                  <c:v>6269.3128845825304</c:v>
                </c:pt>
                <c:pt idx="18796">
                  <c:v>6297.5033419884803</c:v>
                </c:pt>
                <c:pt idx="18797">
                  <c:v>6297.5398753441204</c:v>
                </c:pt>
                <c:pt idx="18798">
                  <c:v>6320.2921250413201</c:v>
                </c:pt>
                <c:pt idx="18799">
                  <c:v>6345.5846638822504</c:v>
                </c:pt>
                <c:pt idx="18800">
                  <c:v>6365.8863882593496</c:v>
                </c:pt>
                <c:pt idx="18801">
                  <c:v>6407.9065441975499</c:v>
                </c:pt>
                <c:pt idx="18802">
                  <c:v>6427.9761794405304</c:v>
                </c:pt>
                <c:pt idx="18803">
                  <c:v>6431.6708452890898</c:v>
                </c:pt>
                <c:pt idx="18804">
                  <c:v>6432.3999507490398</c:v>
                </c:pt>
                <c:pt idx="18805">
                  <c:v>6391.09787258083</c:v>
                </c:pt>
                <c:pt idx="18806">
                  <c:v>6395.0866314108698</c:v>
                </c:pt>
                <c:pt idx="18807">
                  <c:v>6439.9632760910499</c:v>
                </c:pt>
                <c:pt idx="18808">
                  <c:v>6441.85220218826</c:v>
                </c:pt>
                <c:pt idx="18809">
                  <c:v>6431.5941487180298</c:v>
                </c:pt>
                <c:pt idx="18810">
                  <c:v>6485.2476279913799</c:v>
                </c:pt>
                <c:pt idx="18811">
                  <c:v>6575.7065770633999</c:v>
                </c:pt>
                <c:pt idx="18812">
                  <c:v>6614.7269934358101</c:v>
                </c:pt>
                <c:pt idx="18813">
                  <c:v>6624.89181935326</c:v>
                </c:pt>
                <c:pt idx="18814">
                  <c:v>6659.6466297371599</c:v>
                </c:pt>
                <c:pt idx="18815">
                  <c:v>6740.6220067387703</c:v>
                </c:pt>
                <c:pt idx="18816">
                  <c:v>6811.0402053661501</c:v>
                </c:pt>
                <c:pt idx="18817">
                  <c:v>6825.3964478667503</c:v>
                </c:pt>
                <c:pt idx="18818">
                  <c:v>6828.0380413883404</c:v>
                </c:pt>
                <c:pt idx="18819">
                  <c:v>6868.5666644860703</c:v>
                </c:pt>
                <c:pt idx="18820">
                  <c:v>6907.0865183257301</c:v>
                </c:pt>
                <c:pt idx="18821">
                  <c:v>6927.0323983046701</c:v>
                </c:pt>
                <c:pt idx="18822">
                  <c:v>6946.1252525874097</c:v>
                </c:pt>
                <c:pt idx="18823">
                  <c:v>6983.6966044716701</c:v>
                </c:pt>
                <c:pt idx="18824">
                  <c:v>7011.3750971484096</c:v>
                </c:pt>
                <c:pt idx="18825">
                  <c:v>7037.8965337010804</c:v>
                </c:pt>
                <c:pt idx="18826">
                  <c:v>7067.7741048739499</c:v>
                </c:pt>
                <c:pt idx="18827">
                  <c:v>7089.8001258163404</c:v>
                </c:pt>
                <c:pt idx="18828">
                  <c:v>7114.3729161105903</c:v>
                </c:pt>
                <c:pt idx="18829">
                  <c:v>7156.73267640424</c:v>
                </c:pt>
                <c:pt idx="18830">
                  <c:v>7195.5359065716702</c:v>
                </c:pt>
                <c:pt idx="18831">
                  <c:v>7198.6275761659299</c:v>
                </c:pt>
                <c:pt idx="18832">
                  <c:v>7171.4861800552899</c:v>
                </c:pt>
                <c:pt idx="18833">
                  <c:v>7156.2999500006499</c:v>
                </c:pt>
                <c:pt idx="18834">
                  <c:v>7171.4615591030697</c:v>
                </c:pt>
                <c:pt idx="18835">
                  <c:v>7196.3417742544098</c:v>
                </c:pt>
                <c:pt idx="18836">
                  <c:v>7193.9872183673397</c:v>
                </c:pt>
                <c:pt idx="18837">
                  <c:v>7153.0436673996401</c:v>
                </c:pt>
                <c:pt idx="18838">
                  <c:v>7105.8125203279697</c:v>
                </c:pt>
                <c:pt idx="18839">
                  <c:v>7057.2930995840397</c:v>
                </c:pt>
                <c:pt idx="18840">
                  <c:v>7063.3404624059303</c:v>
                </c:pt>
                <c:pt idx="18841">
                  <c:v>7091.4611697569599</c:v>
                </c:pt>
                <c:pt idx="18842">
                  <c:v>7065.1452566054004</c:v>
                </c:pt>
                <c:pt idx="18843">
                  <c:v>7045.93130350713</c:v>
                </c:pt>
                <c:pt idx="18844">
                  <c:v>7040.3095246405301</c:v>
                </c:pt>
                <c:pt idx="18845">
                  <c:v>6988.7702446891299</c:v>
                </c:pt>
                <c:pt idx="18846">
                  <c:v>6873.9029014848702</c:v>
                </c:pt>
                <c:pt idx="18847">
                  <c:v>6723.5447364297097</c:v>
                </c:pt>
                <c:pt idx="18848">
                  <c:v>6624.73228984243</c:v>
                </c:pt>
                <c:pt idx="18849">
                  <c:v>6578.1464719472096</c:v>
                </c:pt>
                <c:pt idx="18850">
                  <c:v>6508.3571699755503</c:v>
                </c:pt>
                <c:pt idx="18851">
                  <c:v>6423.6314098519197</c:v>
                </c:pt>
                <c:pt idx="18852">
                  <c:v>6344.5703445222598</c:v>
                </c:pt>
                <c:pt idx="18853">
                  <c:v>6262.1975493137597</c:v>
                </c:pt>
                <c:pt idx="18854">
                  <c:v>6182.9570005115402</c:v>
                </c:pt>
                <c:pt idx="18855">
                  <c:v>6092.67220657698</c:v>
                </c:pt>
                <c:pt idx="18856">
                  <c:v>5958.4280091996097</c:v>
                </c:pt>
                <c:pt idx="18857">
                  <c:v>5770.0838658234898</c:v>
                </c:pt>
                <c:pt idx="18858">
                  <c:v>5613.7255979571701</c:v>
                </c:pt>
                <c:pt idx="18859">
                  <c:v>5503.0133434496302</c:v>
                </c:pt>
                <c:pt idx="18860">
                  <c:v>5371.9534618179896</c:v>
                </c:pt>
                <c:pt idx="18861">
                  <c:v>5239.6146952687004</c:v>
                </c:pt>
                <c:pt idx="18862">
                  <c:v>5097.3683765592496</c:v>
                </c:pt>
                <c:pt idx="18863">
                  <c:v>4956.8652237445303</c:v>
                </c:pt>
                <c:pt idx="18864">
                  <c:v>4828.88768678206</c:v>
                </c:pt>
                <c:pt idx="18865">
                  <c:v>4696.8224111541103</c:v>
                </c:pt>
                <c:pt idx="18866">
                  <c:v>4499.9917113411202</c:v>
                </c:pt>
                <c:pt idx="18867">
                  <c:v>4268.7237816485904</c:v>
                </c:pt>
                <c:pt idx="18868">
                  <c:v>4087.2735622345099</c:v>
                </c:pt>
                <c:pt idx="18869">
                  <c:v>3945.5266473419601</c:v>
                </c:pt>
                <c:pt idx="18870">
                  <c:v>3810.3520959675998</c:v>
                </c:pt>
                <c:pt idx="18871">
                  <c:v>3625.4751863516199</c:v>
                </c:pt>
                <c:pt idx="18872">
                  <c:v>3377.24958953647</c:v>
                </c:pt>
                <c:pt idx="18873">
                  <c:v>3166.7882288934902</c:v>
                </c:pt>
                <c:pt idx="18874">
                  <c:v>3013.6868855482799</c:v>
                </c:pt>
                <c:pt idx="18875">
                  <c:v>2842.2071872934898</c:v>
                </c:pt>
                <c:pt idx="18876">
                  <c:v>2669.0210075212899</c:v>
                </c:pt>
                <c:pt idx="18877">
                  <c:v>2472.6440477229498</c:v>
                </c:pt>
                <c:pt idx="18878">
                  <c:v>2259.4233580244299</c:v>
                </c:pt>
                <c:pt idx="18879">
                  <c:v>2058.0954505843001</c:v>
                </c:pt>
                <c:pt idx="18880">
                  <c:v>1872.3897120203701</c:v>
                </c:pt>
                <c:pt idx="18881">
                  <c:v>1685.4919263209599</c:v>
                </c:pt>
                <c:pt idx="18882">
                  <c:v>1490.63831341283</c:v>
                </c:pt>
                <c:pt idx="18883">
                  <c:v>1308.5476314120599</c:v>
                </c:pt>
                <c:pt idx="18884">
                  <c:v>1109.76647746257</c:v>
                </c:pt>
                <c:pt idx="18885">
                  <c:v>905.30086886845004</c:v>
                </c:pt>
                <c:pt idx="18886">
                  <c:v>706.66037769863999</c:v>
                </c:pt>
                <c:pt idx="18887">
                  <c:v>482.29400760564801</c:v>
                </c:pt>
                <c:pt idx="18888">
                  <c:v>297.31149015104302</c:v>
                </c:pt>
                <c:pt idx="18889">
                  <c:v>146.369799050306</c:v>
                </c:pt>
                <c:pt idx="18890">
                  <c:v>-31.915026703627301</c:v>
                </c:pt>
                <c:pt idx="18891">
                  <c:v>-230.70944975510599</c:v>
                </c:pt>
                <c:pt idx="18892">
                  <c:v>-438.53628550902903</c:v>
                </c:pt>
                <c:pt idx="18893">
                  <c:v>-625.02657727265205</c:v>
                </c:pt>
                <c:pt idx="18894">
                  <c:v>-794.41867957249303</c:v>
                </c:pt>
                <c:pt idx="18895">
                  <c:v>-976.45163327969601</c:v>
                </c:pt>
                <c:pt idx="18896">
                  <c:v>-1174.0213928964299</c:v>
                </c:pt>
                <c:pt idx="18897">
                  <c:v>-1368.1328446185601</c:v>
                </c:pt>
                <c:pt idx="18898">
                  <c:v>-1552.78961988008</c:v>
                </c:pt>
                <c:pt idx="18899">
                  <c:v>-1705.51820161469</c:v>
                </c:pt>
                <c:pt idx="18900">
                  <c:v>-1844.11158736581</c:v>
                </c:pt>
                <c:pt idx="18901">
                  <c:v>-2009.8986856152501</c:v>
                </c:pt>
                <c:pt idx="18902">
                  <c:v>-2209.3349091881601</c:v>
                </c:pt>
                <c:pt idx="18903">
                  <c:v>-2428.4966143675601</c:v>
                </c:pt>
                <c:pt idx="18904">
                  <c:v>-2573.4811770649699</c:v>
                </c:pt>
                <c:pt idx="18905">
                  <c:v>-2651.49177712753</c:v>
                </c:pt>
                <c:pt idx="18906">
                  <c:v>-2776.0480678681702</c:v>
                </c:pt>
                <c:pt idx="18907">
                  <c:v>-2962.5777574948802</c:v>
                </c:pt>
                <c:pt idx="18908">
                  <c:v>-3163.3852087783598</c:v>
                </c:pt>
                <c:pt idx="18909">
                  <c:v>-3352.12656613942</c:v>
                </c:pt>
                <c:pt idx="18910">
                  <c:v>-3490.9582233597798</c:v>
                </c:pt>
                <c:pt idx="18911">
                  <c:v>-3622.91615383618</c:v>
                </c:pt>
                <c:pt idx="18912">
                  <c:v>-3783.89088566688</c:v>
                </c:pt>
                <c:pt idx="18913">
                  <c:v>-3915.8526514103501</c:v>
                </c:pt>
                <c:pt idx="18914">
                  <c:v>-4021.2257789053001</c:v>
                </c:pt>
                <c:pt idx="18915">
                  <c:v>-4134.2524126645303</c:v>
                </c:pt>
                <c:pt idx="18916">
                  <c:v>-4271.4300320440398</c:v>
                </c:pt>
                <c:pt idx="18917">
                  <c:v>-4407.1650444769002</c:v>
                </c:pt>
                <c:pt idx="18918">
                  <c:v>-4554.0354986059701</c:v>
                </c:pt>
                <c:pt idx="18919">
                  <c:v>-4710.7261176816401</c:v>
                </c:pt>
                <c:pt idx="18920">
                  <c:v>-4854.2642262753097</c:v>
                </c:pt>
                <c:pt idx="18921">
                  <c:v>-4966.1003098808196</c:v>
                </c:pt>
                <c:pt idx="18922">
                  <c:v>-5073.5872056415701</c:v>
                </c:pt>
                <c:pt idx="18923">
                  <c:v>-5194.7995085311204</c:v>
                </c:pt>
                <c:pt idx="18924">
                  <c:v>-5304.7259096047101</c:v>
                </c:pt>
                <c:pt idx="18925">
                  <c:v>-5429.9276164194298</c:v>
                </c:pt>
                <c:pt idx="18926">
                  <c:v>-5555.7255718435899</c:v>
                </c:pt>
                <c:pt idx="18927">
                  <c:v>-5665.8404168890502</c:v>
                </c:pt>
                <c:pt idx="18928">
                  <c:v>-5794.5878121363103</c:v>
                </c:pt>
                <c:pt idx="18929">
                  <c:v>-5917.6551908251504</c:v>
                </c:pt>
                <c:pt idx="18930">
                  <c:v>-6012.1464116699099</c:v>
                </c:pt>
                <c:pt idx="18931">
                  <c:v>-6100.2682275308398</c:v>
                </c:pt>
                <c:pt idx="18932">
                  <c:v>-6195.5691622733202</c:v>
                </c:pt>
                <c:pt idx="18933">
                  <c:v>-6329.8834466005601</c:v>
                </c:pt>
                <c:pt idx="18934">
                  <c:v>-6485.9399576918104</c:v>
                </c:pt>
                <c:pt idx="18935">
                  <c:v>-6623.6294686840602</c:v>
                </c:pt>
                <c:pt idx="18936">
                  <c:v>-6717.45047376405</c:v>
                </c:pt>
                <c:pt idx="18937">
                  <c:v>-6807.68412682903</c:v>
                </c:pt>
                <c:pt idx="18938">
                  <c:v>-6920.83116085036</c:v>
                </c:pt>
                <c:pt idx="18939">
                  <c:v>-7007.1097618717704</c:v>
                </c:pt>
                <c:pt idx="18940">
                  <c:v>-7063.1055290246604</c:v>
                </c:pt>
                <c:pt idx="18941">
                  <c:v>-7139.5003519153897</c:v>
                </c:pt>
                <c:pt idx="18942">
                  <c:v>-7260.5300651856796</c:v>
                </c:pt>
                <c:pt idx="18943">
                  <c:v>-7385.00602415914</c:v>
                </c:pt>
                <c:pt idx="18944">
                  <c:v>-7505.2893915170698</c:v>
                </c:pt>
                <c:pt idx="18945">
                  <c:v>-7613.1613245549697</c:v>
                </c:pt>
                <c:pt idx="18946">
                  <c:v>-7714.9141413258103</c:v>
                </c:pt>
                <c:pt idx="18947">
                  <c:v>-7814.4462089483904</c:v>
                </c:pt>
                <c:pt idx="18948">
                  <c:v>-7905.5305068797597</c:v>
                </c:pt>
                <c:pt idx="18949">
                  <c:v>-8001.8538039555297</c:v>
                </c:pt>
                <c:pt idx="18950">
                  <c:v>-8119.43732320856</c:v>
                </c:pt>
                <c:pt idx="18951">
                  <c:v>-8261.5551857569608</c:v>
                </c:pt>
                <c:pt idx="18952">
                  <c:v>-8364.7585899838195</c:v>
                </c:pt>
                <c:pt idx="18953">
                  <c:v>-8410.6790249814294</c:v>
                </c:pt>
                <c:pt idx="18954">
                  <c:v>-8461.3168821445306</c:v>
                </c:pt>
                <c:pt idx="18955">
                  <c:v>-8511.4765903531497</c:v>
                </c:pt>
                <c:pt idx="18956">
                  <c:v>-8562.1675991731699</c:v>
                </c:pt>
                <c:pt idx="18957">
                  <c:v>-8610.9313083511897</c:v>
                </c:pt>
                <c:pt idx="18958">
                  <c:v>-8647.76672955902</c:v>
                </c:pt>
                <c:pt idx="18959">
                  <c:v>-8693.9407059978203</c:v>
                </c:pt>
                <c:pt idx="18960">
                  <c:v>-8771.4270783006396</c:v>
                </c:pt>
                <c:pt idx="18961">
                  <c:v>-8859.4874703390506</c:v>
                </c:pt>
                <c:pt idx="18962">
                  <c:v>-8931.7844774305704</c:v>
                </c:pt>
                <c:pt idx="18963">
                  <c:v>-8960.4474594061594</c:v>
                </c:pt>
                <c:pt idx="18964">
                  <c:v>-8974.2574246128806</c:v>
                </c:pt>
                <c:pt idx="18965">
                  <c:v>-9006.5702905770104</c:v>
                </c:pt>
                <c:pt idx="18966">
                  <c:v>-9086.4071010751504</c:v>
                </c:pt>
                <c:pt idx="18967">
                  <c:v>-9170.8211265940699</c:v>
                </c:pt>
                <c:pt idx="18968">
                  <c:v>-9194.5804743632198</c:v>
                </c:pt>
                <c:pt idx="18969">
                  <c:v>-9171.8099733671097</c:v>
                </c:pt>
                <c:pt idx="18970">
                  <c:v>-9120.6948127246997</c:v>
                </c:pt>
                <c:pt idx="18971">
                  <c:v>-9092.4124458001006</c:v>
                </c:pt>
                <c:pt idx="18972">
                  <c:v>-9079.1104805696195</c:v>
                </c:pt>
                <c:pt idx="18973">
                  <c:v>-9030.7614096787402</c:v>
                </c:pt>
                <c:pt idx="18974">
                  <c:v>-8957.1821356397704</c:v>
                </c:pt>
                <c:pt idx="18975">
                  <c:v>-8914.8145883497691</c:v>
                </c:pt>
                <c:pt idx="18976">
                  <c:v>-8908.1477287016296</c:v>
                </c:pt>
                <c:pt idx="18977">
                  <c:v>-8894.0873784071191</c:v>
                </c:pt>
                <c:pt idx="18978">
                  <c:v>-8834.4632415619708</c:v>
                </c:pt>
                <c:pt idx="18979">
                  <c:v>-8743.3887010134204</c:v>
                </c:pt>
                <c:pt idx="18980">
                  <c:v>-8658.9704512963799</c:v>
                </c:pt>
                <c:pt idx="18981">
                  <c:v>-8598.6796089106501</c:v>
                </c:pt>
                <c:pt idx="18982">
                  <c:v>-8529.3810566112297</c:v>
                </c:pt>
                <c:pt idx="18983">
                  <c:v>-8415.7028554574299</c:v>
                </c:pt>
                <c:pt idx="18984">
                  <c:v>-8268.0707888461202</c:v>
                </c:pt>
                <c:pt idx="18985">
                  <c:v>-8093.8655671098804</c:v>
                </c:pt>
                <c:pt idx="18986">
                  <c:v>-7926.5135510528098</c:v>
                </c:pt>
                <c:pt idx="18987">
                  <c:v>-7771.4697883132203</c:v>
                </c:pt>
                <c:pt idx="18988">
                  <c:v>-7640.0150605336303</c:v>
                </c:pt>
                <c:pt idx="18989">
                  <c:v>-7539.6896421966603</c:v>
                </c:pt>
                <c:pt idx="18990">
                  <c:v>-7420.2400957088403</c:v>
                </c:pt>
                <c:pt idx="18991">
                  <c:v>-7268.0672174347001</c:v>
                </c:pt>
                <c:pt idx="18992">
                  <c:v>-7092.26019239776</c:v>
                </c:pt>
                <c:pt idx="18993">
                  <c:v>-6870.0038548369703</c:v>
                </c:pt>
                <c:pt idx="18994">
                  <c:v>-6621.1891711298003</c:v>
                </c:pt>
                <c:pt idx="18995">
                  <c:v>-6379.8829613928301</c:v>
                </c:pt>
                <c:pt idx="18996">
                  <c:v>-6152.1516321754598</c:v>
                </c:pt>
                <c:pt idx="18997">
                  <c:v>-5930.7370937998303</c:v>
                </c:pt>
                <c:pt idx="18998">
                  <c:v>-5700.5814294476604</c:v>
                </c:pt>
                <c:pt idx="18999">
                  <c:v>-5469.0769259471399</c:v>
                </c:pt>
                <c:pt idx="19000">
                  <c:v>-5236.6092909006102</c:v>
                </c:pt>
                <c:pt idx="19001">
                  <c:v>-4998.4151461102101</c:v>
                </c:pt>
                <c:pt idx="19002">
                  <c:v>-4752.7458193163602</c:v>
                </c:pt>
                <c:pt idx="19003">
                  <c:v>-4492.4949185978103</c:v>
                </c:pt>
                <c:pt idx="19004">
                  <c:v>-4207.1548232585901</c:v>
                </c:pt>
                <c:pt idx="19005">
                  <c:v>-3910.0668897606602</c:v>
                </c:pt>
                <c:pt idx="19006">
                  <c:v>-3612.2507721740099</c:v>
                </c:pt>
                <c:pt idx="19007">
                  <c:v>-3273.5324948459502</c:v>
                </c:pt>
                <c:pt idx="19008">
                  <c:v>-2947.84259568267</c:v>
                </c:pt>
                <c:pt idx="19009">
                  <c:v>-2681.1953503847799</c:v>
                </c:pt>
                <c:pt idx="19010">
                  <c:v>-2430.07439758793</c:v>
                </c:pt>
                <c:pt idx="19011">
                  <c:v>-2168.0843067454898</c:v>
                </c:pt>
                <c:pt idx="19012">
                  <c:v>-1882.2536073977701</c:v>
                </c:pt>
                <c:pt idx="19013">
                  <c:v>-1596.8986548809</c:v>
                </c:pt>
                <c:pt idx="19014">
                  <c:v>-1296.5711342365701</c:v>
                </c:pt>
                <c:pt idx="19015">
                  <c:v>-980.952722095132</c:v>
                </c:pt>
                <c:pt idx="19016">
                  <c:v>-661.37147243361096</c:v>
                </c:pt>
                <c:pt idx="19017">
                  <c:v>-339.14646307969298</c:v>
                </c:pt>
                <c:pt idx="19018">
                  <c:v>-17.3582000763192</c:v>
                </c:pt>
                <c:pt idx="19019">
                  <c:v>277.82588868021401</c:v>
                </c:pt>
                <c:pt idx="19020">
                  <c:v>553.46162057132301</c:v>
                </c:pt>
                <c:pt idx="19021">
                  <c:v>844.11356049259405</c:v>
                </c:pt>
                <c:pt idx="19022">
                  <c:v>1149.2552517213201</c:v>
                </c:pt>
                <c:pt idx="19023">
                  <c:v>1446.4869360708999</c:v>
                </c:pt>
                <c:pt idx="19024">
                  <c:v>1715.18368634137</c:v>
                </c:pt>
                <c:pt idx="19025">
                  <c:v>1957.7388576318201</c:v>
                </c:pt>
                <c:pt idx="19026">
                  <c:v>2183.8909529041498</c:v>
                </c:pt>
                <c:pt idx="19027">
                  <c:v>2432.3920344326898</c:v>
                </c:pt>
                <c:pt idx="19028">
                  <c:v>2707.2760582460801</c:v>
                </c:pt>
                <c:pt idx="19029">
                  <c:v>2994.1307678987</c:v>
                </c:pt>
                <c:pt idx="19030">
                  <c:v>3263.1083542307001</c:v>
                </c:pt>
                <c:pt idx="19031">
                  <c:v>3492.5596536631701</c:v>
                </c:pt>
                <c:pt idx="19032">
                  <c:v>3705.4435120796902</c:v>
                </c:pt>
                <c:pt idx="19033">
                  <c:v>3914.7310182197498</c:v>
                </c:pt>
                <c:pt idx="19034">
                  <c:v>4142.5964775833199</c:v>
                </c:pt>
                <c:pt idx="19035">
                  <c:v>4373.7254825198397</c:v>
                </c:pt>
                <c:pt idx="19036">
                  <c:v>4586.7926145843203</c:v>
                </c:pt>
                <c:pt idx="19037">
                  <c:v>4774.3672868969697</c:v>
                </c:pt>
                <c:pt idx="19038">
                  <c:v>4938.9491799478701</c:v>
                </c:pt>
                <c:pt idx="19039">
                  <c:v>5096.5297589355996</c:v>
                </c:pt>
                <c:pt idx="19040">
                  <c:v>5244.41027943875</c:v>
                </c:pt>
                <c:pt idx="19041">
                  <c:v>5378.3173254408202</c:v>
                </c:pt>
                <c:pt idx="19042">
                  <c:v>5504.0687684150498</c:v>
                </c:pt>
                <c:pt idx="19043">
                  <c:v>5628.1698267899601</c:v>
                </c:pt>
                <c:pt idx="19044">
                  <c:v>5762.6669034783599</c:v>
                </c:pt>
                <c:pt idx="19045">
                  <c:v>5888.6365228803797</c:v>
                </c:pt>
                <c:pt idx="19046">
                  <c:v>5986.8540133974002</c:v>
                </c:pt>
                <c:pt idx="19047">
                  <c:v>6074.4585541239003</c:v>
                </c:pt>
                <c:pt idx="19048">
                  <c:v>6169.5498798852695</c:v>
                </c:pt>
                <c:pt idx="19049">
                  <c:v>6262.91273687586</c:v>
                </c:pt>
                <c:pt idx="19050">
                  <c:v>6337.6989105673601</c:v>
                </c:pt>
                <c:pt idx="19051">
                  <c:v>6406.5043473301603</c:v>
                </c:pt>
                <c:pt idx="19052">
                  <c:v>6449.4173967691404</c:v>
                </c:pt>
                <c:pt idx="19053">
                  <c:v>6461.8504733836398</c:v>
                </c:pt>
                <c:pt idx="19054">
                  <c:v>6466.7928814206798</c:v>
                </c:pt>
                <c:pt idx="19055">
                  <c:v>6486.3224086483096</c:v>
                </c:pt>
                <c:pt idx="19056">
                  <c:v>6497.4619198565597</c:v>
                </c:pt>
                <c:pt idx="19057">
                  <c:v>6500.4493605513999</c:v>
                </c:pt>
                <c:pt idx="19058">
                  <c:v>6531.0873850080598</c:v>
                </c:pt>
                <c:pt idx="19059">
                  <c:v>6542.8010733773099</c:v>
                </c:pt>
                <c:pt idx="19060">
                  <c:v>6530.13079795254</c:v>
                </c:pt>
                <c:pt idx="19061">
                  <c:v>6523.91015746022</c:v>
                </c:pt>
                <c:pt idx="19062">
                  <c:v>6516.6018860949298</c:v>
                </c:pt>
                <c:pt idx="19063">
                  <c:v>6469.2139285843596</c:v>
                </c:pt>
                <c:pt idx="19064">
                  <c:v>6408.3852682914903</c:v>
                </c:pt>
                <c:pt idx="19065">
                  <c:v>6380.9088195988197</c:v>
                </c:pt>
                <c:pt idx="19066">
                  <c:v>6379.1748539024802</c:v>
                </c:pt>
                <c:pt idx="19067">
                  <c:v>6344.6960604236501</c:v>
                </c:pt>
                <c:pt idx="19068">
                  <c:v>6266.7405989180497</c:v>
                </c:pt>
                <c:pt idx="19069">
                  <c:v>6203.8149936031496</c:v>
                </c:pt>
                <c:pt idx="19070">
                  <c:v>6146.6009148948297</c:v>
                </c:pt>
                <c:pt idx="19071">
                  <c:v>6074.8072524019199</c:v>
                </c:pt>
                <c:pt idx="19072">
                  <c:v>5980.3199066368497</c:v>
                </c:pt>
                <c:pt idx="19073">
                  <c:v>5876.2437302108601</c:v>
                </c:pt>
                <c:pt idx="19074">
                  <c:v>5858.0281399522901</c:v>
                </c:pt>
                <c:pt idx="19075">
                  <c:v>5886.0992227421302</c:v>
                </c:pt>
                <c:pt idx="19076">
                  <c:v>5839.9112349165498</c:v>
                </c:pt>
                <c:pt idx="19077">
                  <c:v>5751.3243822232098</c:v>
                </c:pt>
                <c:pt idx="19078">
                  <c:v>5660.5994385710801</c:v>
                </c:pt>
                <c:pt idx="19079">
                  <c:v>5599.5421838069096</c:v>
                </c:pt>
                <c:pt idx="19080">
                  <c:v>5548.9606263304004</c:v>
                </c:pt>
                <c:pt idx="19081">
                  <c:v>5511.5153517124199</c:v>
                </c:pt>
                <c:pt idx="19082">
                  <c:v>5484.66292919841</c:v>
                </c:pt>
                <c:pt idx="19083">
                  <c:v>5450.1662048747903</c:v>
                </c:pt>
                <c:pt idx="19084">
                  <c:v>5407.7447346627096</c:v>
                </c:pt>
                <c:pt idx="19085">
                  <c:v>5376.0846790277401</c:v>
                </c:pt>
                <c:pt idx="19086">
                  <c:v>5364.5433680014203</c:v>
                </c:pt>
                <c:pt idx="19087">
                  <c:v>5378.8580117986603</c:v>
                </c:pt>
                <c:pt idx="19088">
                  <c:v>5428.3602094770204</c:v>
                </c:pt>
                <c:pt idx="19089">
                  <c:v>5447.0687355319797</c:v>
                </c:pt>
                <c:pt idx="19090">
                  <c:v>5394.4270878693096</c:v>
                </c:pt>
                <c:pt idx="19091">
                  <c:v>5341.4116133479301</c:v>
                </c:pt>
                <c:pt idx="19092">
                  <c:v>5340.7393543052003</c:v>
                </c:pt>
                <c:pt idx="19093">
                  <c:v>5354.3155271053702</c:v>
                </c:pt>
                <c:pt idx="19094">
                  <c:v>5367.7460152924796</c:v>
                </c:pt>
                <c:pt idx="19095">
                  <c:v>5415.26037749651</c:v>
                </c:pt>
                <c:pt idx="19096">
                  <c:v>5483.65231172942</c:v>
                </c:pt>
                <c:pt idx="19097">
                  <c:v>5579.9635954040004</c:v>
                </c:pt>
                <c:pt idx="19098">
                  <c:v>5686.4897139917002</c:v>
                </c:pt>
                <c:pt idx="19099">
                  <c:v>5791.6019465832496</c:v>
                </c:pt>
                <c:pt idx="19100">
                  <c:v>5869.9474333539802</c:v>
                </c:pt>
                <c:pt idx="19101">
                  <c:v>5924.6907423626199</c:v>
                </c:pt>
                <c:pt idx="19102">
                  <c:v>5998.2557891427896</c:v>
                </c:pt>
                <c:pt idx="19103">
                  <c:v>6092.3335274415304</c:v>
                </c:pt>
                <c:pt idx="19104">
                  <c:v>6215.7390685816099</c:v>
                </c:pt>
                <c:pt idx="19105">
                  <c:v>6344.36778350654</c:v>
                </c:pt>
                <c:pt idx="19106">
                  <c:v>6464.3876852767498</c:v>
                </c:pt>
                <c:pt idx="19107">
                  <c:v>6593.97420066424</c:v>
                </c:pt>
                <c:pt idx="19108">
                  <c:v>6699.4037519134099</c:v>
                </c:pt>
                <c:pt idx="19109">
                  <c:v>6778.6327498283999</c:v>
                </c:pt>
                <c:pt idx="19110">
                  <c:v>6869.2486958897798</c:v>
                </c:pt>
                <c:pt idx="19111">
                  <c:v>7023.5345595913304</c:v>
                </c:pt>
                <c:pt idx="19112">
                  <c:v>7250.4708344088504</c:v>
                </c:pt>
                <c:pt idx="19113">
                  <c:v>7473.0671536054497</c:v>
                </c:pt>
                <c:pt idx="19114">
                  <c:v>7673.5284460309003</c:v>
                </c:pt>
                <c:pt idx="19115">
                  <c:v>7843.40325720903</c:v>
                </c:pt>
                <c:pt idx="19116">
                  <c:v>7973.2594102604398</c:v>
                </c:pt>
                <c:pt idx="19117">
                  <c:v>8098.8663361968402</c:v>
                </c:pt>
                <c:pt idx="19118">
                  <c:v>8239.0028899769604</c:v>
                </c:pt>
                <c:pt idx="19119">
                  <c:v>8403.6189070578002</c:v>
                </c:pt>
                <c:pt idx="19120">
                  <c:v>8587.6421807616007</c:v>
                </c:pt>
                <c:pt idx="19121">
                  <c:v>8768.4821284433601</c:v>
                </c:pt>
                <c:pt idx="19122">
                  <c:v>8928.3888918249995</c:v>
                </c:pt>
                <c:pt idx="19123">
                  <c:v>9062.5263522305795</c:v>
                </c:pt>
                <c:pt idx="19124">
                  <c:v>9193.74125443704</c:v>
                </c:pt>
                <c:pt idx="19125">
                  <c:v>9333.7171509847794</c:v>
                </c:pt>
                <c:pt idx="19126">
                  <c:v>9484.4553618430491</c:v>
                </c:pt>
                <c:pt idx="19127">
                  <c:v>9663.3180265778792</c:v>
                </c:pt>
                <c:pt idx="19128">
                  <c:v>9847.4553892762196</c:v>
                </c:pt>
                <c:pt idx="19129">
                  <c:v>10001.415125253299</c:v>
                </c:pt>
                <c:pt idx="19130">
                  <c:v>10130.5941875717</c:v>
                </c:pt>
                <c:pt idx="19131">
                  <c:v>10261.38862521</c:v>
                </c:pt>
                <c:pt idx="19132">
                  <c:v>10393.795417241599</c:v>
                </c:pt>
                <c:pt idx="19133">
                  <c:v>10501.332648588799</c:v>
                </c:pt>
                <c:pt idx="19134">
                  <c:v>10560.5468092466</c:v>
                </c:pt>
                <c:pt idx="19135">
                  <c:v>10618.537415225899</c:v>
                </c:pt>
                <c:pt idx="19136">
                  <c:v>10711.208978666</c:v>
                </c:pt>
                <c:pt idx="19137">
                  <c:v>10786.0684309429</c:v>
                </c:pt>
                <c:pt idx="19138">
                  <c:v>10852.696492213699</c:v>
                </c:pt>
                <c:pt idx="19139">
                  <c:v>10925.3393941494</c:v>
                </c:pt>
                <c:pt idx="19140">
                  <c:v>10986.1499468566</c:v>
                </c:pt>
                <c:pt idx="19141">
                  <c:v>11059.394472473001</c:v>
                </c:pt>
                <c:pt idx="19142">
                  <c:v>11133.648236496199</c:v>
                </c:pt>
                <c:pt idx="19143">
                  <c:v>11182.736601594699</c:v>
                </c:pt>
                <c:pt idx="19144">
                  <c:v>11225.132895422301</c:v>
                </c:pt>
                <c:pt idx="19145">
                  <c:v>11178.1303557422</c:v>
                </c:pt>
                <c:pt idx="19146">
                  <c:v>11076.395453483199</c:v>
                </c:pt>
                <c:pt idx="19147">
                  <c:v>11024.201521769101</c:v>
                </c:pt>
                <c:pt idx="19148">
                  <c:v>11002.9727103694</c:v>
                </c:pt>
                <c:pt idx="19149">
                  <c:v>10982.2234767357</c:v>
                </c:pt>
                <c:pt idx="19150">
                  <c:v>10919.2670358428</c:v>
                </c:pt>
                <c:pt idx="19151">
                  <c:v>10827.092531960699</c:v>
                </c:pt>
                <c:pt idx="19152">
                  <c:v>10686.52665858</c:v>
                </c:pt>
                <c:pt idx="19153">
                  <c:v>10542.488414683001</c:v>
                </c:pt>
                <c:pt idx="19154">
                  <c:v>10429.8064974719</c:v>
                </c:pt>
                <c:pt idx="19155">
                  <c:v>10303.4806260325</c:v>
                </c:pt>
                <c:pt idx="19156">
                  <c:v>10158.646277824801</c:v>
                </c:pt>
                <c:pt idx="19157">
                  <c:v>10010.2176858127</c:v>
                </c:pt>
                <c:pt idx="19158">
                  <c:v>9869.0003933324606</c:v>
                </c:pt>
                <c:pt idx="19159">
                  <c:v>9737.1625840433408</c:v>
                </c:pt>
                <c:pt idx="19160">
                  <c:v>9564.7241715705095</c:v>
                </c:pt>
                <c:pt idx="19161">
                  <c:v>9329.3685134666503</c:v>
                </c:pt>
                <c:pt idx="19162">
                  <c:v>9079.4584146732195</c:v>
                </c:pt>
                <c:pt idx="19163">
                  <c:v>8827.9644005538303</c:v>
                </c:pt>
                <c:pt idx="19164">
                  <c:v>8579.0891980770302</c:v>
                </c:pt>
                <c:pt idx="19165">
                  <c:v>8317.7832848671605</c:v>
                </c:pt>
                <c:pt idx="19166">
                  <c:v>8040.1940981930602</c:v>
                </c:pt>
                <c:pt idx="19167">
                  <c:v>7775.0974643763802</c:v>
                </c:pt>
                <c:pt idx="19168">
                  <c:v>7518.4507316013796</c:v>
                </c:pt>
                <c:pt idx="19169">
                  <c:v>7244.3174416226802</c:v>
                </c:pt>
                <c:pt idx="19170">
                  <c:v>6959.7297402026497</c:v>
                </c:pt>
                <c:pt idx="19171">
                  <c:v>6640.8718001992402</c:v>
                </c:pt>
                <c:pt idx="19172">
                  <c:v>6295.3330646374898</c:v>
                </c:pt>
                <c:pt idx="19173">
                  <c:v>5958.3163491607902</c:v>
                </c:pt>
                <c:pt idx="19174">
                  <c:v>5632.1766503019398</c:v>
                </c:pt>
                <c:pt idx="19175">
                  <c:v>5308.3613540839597</c:v>
                </c:pt>
                <c:pt idx="19176">
                  <c:v>4991.9369967186203</c:v>
                </c:pt>
                <c:pt idx="19177">
                  <c:v>4691.0926470418799</c:v>
                </c:pt>
                <c:pt idx="19178">
                  <c:v>4403.3927295625799</c:v>
                </c:pt>
                <c:pt idx="19179">
                  <c:v>4097.6435770971302</c:v>
                </c:pt>
                <c:pt idx="19180">
                  <c:v>3744.3522881010799</c:v>
                </c:pt>
                <c:pt idx="19181">
                  <c:v>3367.68451459878</c:v>
                </c:pt>
                <c:pt idx="19182">
                  <c:v>2986.6786238767299</c:v>
                </c:pt>
                <c:pt idx="19183">
                  <c:v>2625.2296305660502</c:v>
                </c:pt>
                <c:pt idx="19184">
                  <c:v>2291.90238252155</c:v>
                </c:pt>
                <c:pt idx="19185">
                  <c:v>1981.9496695348</c:v>
                </c:pt>
                <c:pt idx="19186">
                  <c:v>1688.91675195467</c:v>
                </c:pt>
                <c:pt idx="19187">
                  <c:v>1374.2640357226501</c:v>
                </c:pt>
                <c:pt idx="19188">
                  <c:v>1029.28743786157</c:v>
                </c:pt>
                <c:pt idx="19189">
                  <c:v>681.41807314472601</c:v>
                </c:pt>
                <c:pt idx="19190">
                  <c:v>338.491209314309</c:v>
                </c:pt>
                <c:pt idx="19191">
                  <c:v>16.481508854550601</c:v>
                </c:pt>
                <c:pt idx="19192">
                  <c:v>-279.58005494318502</c:v>
                </c:pt>
                <c:pt idx="19193">
                  <c:v>-552.24245041195104</c:v>
                </c:pt>
                <c:pt idx="19194">
                  <c:v>-828.23650721790398</c:v>
                </c:pt>
                <c:pt idx="19195">
                  <c:v>-1123.29533460476</c:v>
                </c:pt>
                <c:pt idx="19196">
                  <c:v>-1414.7735723301801</c:v>
                </c:pt>
                <c:pt idx="19197">
                  <c:v>-1675.82616291206</c:v>
                </c:pt>
                <c:pt idx="19198">
                  <c:v>-1892.9200910561201</c:v>
                </c:pt>
                <c:pt idx="19199">
                  <c:v>-2111.23275588243</c:v>
                </c:pt>
                <c:pt idx="19200">
                  <c:v>-2360.1725885702599</c:v>
                </c:pt>
                <c:pt idx="19201">
                  <c:v>-2627.2248820671598</c:v>
                </c:pt>
                <c:pt idx="19202">
                  <c:v>-2860.0679302000499</c:v>
                </c:pt>
                <c:pt idx="19203">
                  <c:v>-3045.61256944251</c:v>
                </c:pt>
                <c:pt idx="19204">
                  <c:v>-3216.0386016207399</c:v>
                </c:pt>
                <c:pt idx="19205">
                  <c:v>-3389.8734823184</c:v>
                </c:pt>
                <c:pt idx="19206">
                  <c:v>-3575.8539730882599</c:v>
                </c:pt>
                <c:pt idx="19207">
                  <c:v>-3758.8753765254201</c:v>
                </c:pt>
                <c:pt idx="19208">
                  <c:v>-3917.5569766744202</c:v>
                </c:pt>
                <c:pt idx="19209">
                  <c:v>-4030.5561695259198</c:v>
                </c:pt>
                <c:pt idx="19210">
                  <c:v>-4123.3252725759803</c:v>
                </c:pt>
                <c:pt idx="19211">
                  <c:v>-4229.0489641283002</c:v>
                </c:pt>
                <c:pt idx="19212">
                  <c:v>-4339.8729523232796</c:v>
                </c:pt>
                <c:pt idx="19213">
                  <c:v>-4410.5290290610101</c:v>
                </c:pt>
                <c:pt idx="19214">
                  <c:v>-4434.8931425294804</c:v>
                </c:pt>
                <c:pt idx="19215">
                  <c:v>-4472.7132576753802</c:v>
                </c:pt>
                <c:pt idx="19216">
                  <c:v>-4521.2870971040302</c:v>
                </c:pt>
                <c:pt idx="19217">
                  <c:v>-4562.6120734181704</c:v>
                </c:pt>
                <c:pt idx="19218">
                  <c:v>-4598.3843853483904</c:v>
                </c:pt>
                <c:pt idx="19219">
                  <c:v>-4642.7460242397101</c:v>
                </c:pt>
                <c:pt idx="19220">
                  <c:v>-4663.3590765621202</c:v>
                </c:pt>
                <c:pt idx="19221">
                  <c:v>-4635.1456208703503</c:v>
                </c:pt>
                <c:pt idx="19222">
                  <c:v>-4587.0808836177102</c:v>
                </c:pt>
                <c:pt idx="19223">
                  <c:v>-4500.5815048327104</c:v>
                </c:pt>
                <c:pt idx="19224">
                  <c:v>-4408.2588383202701</c:v>
                </c:pt>
                <c:pt idx="19225">
                  <c:v>-4333.4029141149504</c:v>
                </c:pt>
                <c:pt idx="19226">
                  <c:v>-4237.1672947888801</c:v>
                </c:pt>
                <c:pt idx="19227">
                  <c:v>-4151.7032378901904</c:v>
                </c:pt>
                <c:pt idx="19228">
                  <c:v>-4091.3142861286201</c:v>
                </c:pt>
                <c:pt idx="19229">
                  <c:v>-4022.3378836796801</c:v>
                </c:pt>
                <c:pt idx="19230">
                  <c:v>-3918.5419315958102</c:v>
                </c:pt>
                <c:pt idx="19231">
                  <c:v>-3772.2041766985799</c:v>
                </c:pt>
                <c:pt idx="19232">
                  <c:v>-3626.9146202925599</c:v>
                </c:pt>
                <c:pt idx="19233">
                  <c:v>-3504.4396330790701</c:v>
                </c:pt>
                <c:pt idx="19234">
                  <c:v>-3388.5353198756202</c:v>
                </c:pt>
                <c:pt idx="19235">
                  <c:v>-3236.6935816199498</c:v>
                </c:pt>
                <c:pt idx="19236">
                  <c:v>-3051.2354466738998</c:v>
                </c:pt>
                <c:pt idx="19237">
                  <c:v>-2875.94612979465</c:v>
                </c:pt>
                <c:pt idx="19238">
                  <c:v>-2698.20099539173</c:v>
                </c:pt>
                <c:pt idx="19239">
                  <c:v>-2514.8291628157299</c:v>
                </c:pt>
                <c:pt idx="19240">
                  <c:v>-2343.0921469510699</c:v>
                </c:pt>
                <c:pt idx="19241">
                  <c:v>-2203.3425135173102</c:v>
                </c:pt>
                <c:pt idx="19242">
                  <c:v>-2067.3991548136401</c:v>
                </c:pt>
                <c:pt idx="19243">
                  <c:v>-1902.6051795435801</c:v>
                </c:pt>
                <c:pt idx="19244">
                  <c:v>-1728.2539240329199</c:v>
                </c:pt>
                <c:pt idx="19245">
                  <c:v>-1576.47460159308</c:v>
                </c:pt>
                <c:pt idx="19246">
                  <c:v>-1420.04588969222</c:v>
                </c:pt>
                <c:pt idx="19247">
                  <c:v>-1238.8737833026501</c:v>
                </c:pt>
                <c:pt idx="19248">
                  <c:v>-1060.14244775714</c:v>
                </c:pt>
                <c:pt idx="19249">
                  <c:v>-884.28731457235597</c:v>
                </c:pt>
                <c:pt idx="19250">
                  <c:v>-708.90834302148096</c:v>
                </c:pt>
                <c:pt idx="19251">
                  <c:v>-533.35299308281196</c:v>
                </c:pt>
                <c:pt idx="19252">
                  <c:v>-354.66440713222198</c:v>
                </c:pt>
                <c:pt idx="19253">
                  <c:v>-191.03626819213699</c:v>
                </c:pt>
                <c:pt idx="19254">
                  <c:v>-58.194422515996003</c:v>
                </c:pt>
                <c:pt idx="19255">
                  <c:v>63.8723157399426</c:v>
                </c:pt>
                <c:pt idx="19256">
                  <c:v>198.30317109092101</c:v>
                </c:pt>
                <c:pt idx="19257">
                  <c:v>317.902881718559</c:v>
                </c:pt>
                <c:pt idx="19258">
                  <c:v>407.06894142697598</c:v>
                </c:pt>
                <c:pt idx="19259">
                  <c:v>498.29335934445299</c:v>
                </c:pt>
                <c:pt idx="19260">
                  <c:v>613.90776229269795</c:v>
                </c:pt>
                <c:pt idx="19261">
                  <c:v>737.37557994218298</c:v>
                </c:pt>
                <c:pt idx="19262">
                  <c:v>852.66433352853005</c:v>
                </c:pt>
                <c:pt idx="19263">
                  <c:v>980.64044954738802</c:v>
                </c:pt>
                <c:pt idx="19264">
                  <c:v>1102.2265155519699</c:v>
                </c:pt>
                <c:pt idx="19265">
                  <c:v>1168.8944528086499</c:v>
                </c:pt>
                <c:pt idx="19266">
                  <c:v>1188.4595467772299</c:v>
                </c:pt>
                <c:pt idx="19267">
                  <c:v>1211.0352783226399</c:v>
                </c:pt>
                <c:pt idx="19268">
                  <c:v>1211.58422821149</c:v>
                </c:pt>
                <c:pt idx="19269">
                  <c:v>1230.9708390369201</c:v>
                </c:pt>
                <c:pt idx="19270">
                  <c:v>1294.0080850991501</c:v>
                </c:pt>
                <c:pt idx="19271">
                  <c:v>1335.74323959085</c:v>
                </c:pt>
                <c:pt idx="19272">
                  <c:v>1369.2588604738201</c:v>
                </c:pt>
                <c:pt idx="19273">
                  <c:v>1391.7790483849001</c:v>
                </c:pt>
                <c:pt idx="19274">
                  <c:v>1384.54212187344</c:v>
                </c:pt>
                <c:pt idx="19275">
                  <c:v>1368.0997893460999</c:v>
                </c:pt>
                <c:pt idx="19276">
                  <c:v>1347.2187544384001</c:v>
                </c:pt>
                <c:pt idx="19277">
                  <c:v>1312.9474119607801</c:v>
                </c:pt>
                <c:pt idx="19278">
                  <c:v>1264.75231634283</c:v>
                </c:pt>
                <c:pt idx="19279">
                  <c:v>1207.9442600095599</c:v>
                </c:pt>
                <c:pt idx="19280">
                  <c:v>1153.19393461296</c:v>
                </c:pt>
                <c:pt idx="19281">
                  <c:v>1098.4696812366501</c:v>
                </c:pt>
                <c:pt idx="19282">
                  <c:v>1032.7809917950699</c:v>
                </c:pt>
                <c:pt idx="19283">
                  <c:v>914.38782444188405</c:v>
                </c:pt>
                <c:pt idx="19284">
                  <c:v>785.39238294559095</c:v>
                </c:pt>
                <c:pt idx="19285">
                  <c:v>700.49988211493303</c:v>
                </c:pt>
                <c:pt idx="19286">
                  <c:v>608.59337568865499</c:v>
                </c:pt>
                <c:pt idx="19287">
                  <c:v>507.902007174262</c:v>
                </c:pt>
                <c:pt idx="19288">
                  <c:v>402.19377638655902</c:v>
                </c:pt>
                <c:pt idx="19289">
                  <c:v>283.44302108898103</c:v>
                </c:pt>
                <c:pt idx="19290">
                  <c:v>172.76791612205801</c:v>
                </c:pt>
                <c:pt idx="19291">
                  <c:v>46.170017354699702</c:v>
                </c:pt>
                <c:pt idx="19292">
                  <c:v>-119.993355425912</c:v>
                </c:pt>
                <c:pt idx="19293">
                  <c:v>-299.06897528456199</c:v>
                </c:pt>
                <c:pt idx="19294">
                  <c:v>-482.79775459569402</c:v>
                </c:pt>
                <c:pt idx="19295">
                  <c:v>-694.17055313191702</c:v>
                </c:pt>
                <c:pt idx="19296">
                  <c:v>-917.01038988178595</c:v>
                </c:pt>
                <c:pt idx="19297">
                  <c:v>-1070.1913805102699</c:v>
                </c:pt>
                <c:pt idx="19298">
                  <c:v>-1193.0511159868499</c:v>
                </c:pt>
                <c:pt idx="19299">
                  <c:v>-1359.4908950515601</c:v>
                </c:pt>
                <c:pt idx="19300">
                  <c:v>-1548.92760246851</c:v>
                </c:pt>
                <c:pt idx="19301">
                  <c:v>-1727.2626352797099</c:v>
                </c:pt>
                <c:pt idx="19302">
                  <c:v>-1906.86056878925</c:v>
                </c:pt>
                <c:pt idx="19303">
                  <c:v>-2104.2490456722599</c:v>
                </c:pt>
                <c:pt idx="19304">
                  <c:v>-2297.8420599829301</c:v>
                </c:pt>
                <c:pt idx="19305">
                  <c:v>-2468.28519933895</c:v>
                </c:pt>
                <c:pt idx="19306">
                  <c:v>-2668.77434471172</c:v>
                </c:pt>
                <c:pt idx="19307">
                  <c:v>-2915.50897617993</c:v>
                </c:pt>
                <c:pt idx="19308">
                  <c:v>-3138.1326507895101</c:v>
                </c:pt>
                <c:pt idx="19309">
                  <c:v>-3352.6543551038599</c:v>
                </c:pt>
                <c:pt idx="19310">
                  <c:v>-3568.9585070840499</c:v>
                </c:pt>
                <c:pt idx="19311">
                  <c:v>-3766.88214288056</c:v>
                </c:pt>
                <c:pt idx="19312">
                  <c:v>-3918.2213832758798</c:v>
                </c:pt>
                <c:pt idx="19313">
                  <c:v>-4080.2509351672202</c:v>
                </c:pt>
                <c:pt idx="19314">
                  <c:v>-4300.1657378848604</c:v>
                </c:pt>
                <c:pt idx="19315">
                  <c:v>-4534.55575933613</c:v>
                </c:pt>
                <c:pt idx="19316">
                  <c:v>-4791.9674527135503</c:v>
                </c:pt>
                <c:pt idx="19317">
                  <c:v>-5013.2735547647299</c:v>
                </c:pt>
                <c:pt idx="19318">
                  <c:v>-5165.8110718542903</c:v>
                </c:pt>
                <c:pt idx="19319">
                  <c:v>-5302.6600510487397</c:v>
                </c:pt>
                <c:pt idx="19320">
                  <c:v>-5446.2109988892298</c:v>
                </c:pt>
                <c:pt idx="19321">
                  <c:v>-5614.5975263887804</c:v>
                </c:pt>
                <c:pt idx="19322">
                  <c:v>-5795.1580904411303</c:v>
                </c:pt>
                <c:pt idx="19323">
                  <c:v>-5970.4546410222902</c:v>
                </c:pt>
                <c:pt idx="19324">
                  <c:v>-6150.2245513055605</c:v>
                </c:pt>
                <c:pt idx="19325">
                  <c:v>-6328.4512978626299</c:v>
                </c:pt>
                <c:pt idx="19326">
                  <c:v>-6493.8791160186602</c:v>
                </c:pt>
                <c:pt idx="19327">
                  <c:v>-6666.4809936952597</c:v>
                </c:pt>
                <c:pt idx="19328">
                  <c:v>-6885.9588050695102</c:v>
                </c:pt>
                <c:pt idx="19329">
                  <c:v>-7086.78524186697</c:v>
                </c:pt>
                <c:pt idx="19330">
                  <c:v>-7206.8771105994401</c:v>
                </c:pt>
                <c:pt idx="19331">
                  <c:v>-7274.0777732889901</c:v>
                </c:pt>
                <c:pt idx="19332">
                  <c:v>-7372.1219840735002</c:v>
                </c:pt>
                <c:pt idx="19333">
                  <c:v>-7538.79393139081</c:v>
                </c:pt>
                <c:pt idx="19334">
                  <c:v>-7720.1460333153</c:v>
                </c:pt>
                <c:pt idx="19335">
                  <c:v>-7873.30367114214</c:v>
                </c:pt>
                <c:pt idx="19336">
                  <c:v>-7943.3944122442099</c:v>
                </c:pt>
                <c:pt idx="19337">
                  <c:v>-7976.0101297981701</c:v>
                </c:pt>
                <c:pt idx="19338">
                  <c:v>-8028.4071702688698</c:v>
                </c:pt>
                <c:pt idx="19339">
                  <c:v>-8136.0307480509</c:v>
                </c:pt>
                <c:pt idx="19340">
                  <c:v>-8304.3877712137692</c:v>
                </c:pt>
                <c:pt idx="19341">
                  <c:v>-8487.6486902857705</c:v>
                </c:pt>
                <c:pt idx="19342">
                  <c:v>-8641.5961041964692</c:v>
                </c:pt>
                <c:pt idx="19343">
                  <c:v>-8730.5451405910098</c:v>
                </c:pt>
                <c:pt idx="19344">
                  <c:v>-8799.2074184632002</c:v>
                </c:pt>
                <c:pt idx="19345">
                  <c:v>-8890.3578329288903</c:v>
                </c:pt>
                <c:pt idx="19346">
                  <c:v>-8941.3584457864708</c:v>
                </c:pt>
                <c:pt idx="19347">
                  <c:v>-8966.4400446111704</c:v>
                </c:pt>
                <c:pt idx="19348">
                  <c:v>-9022.6387616429402</c:v>
                </c:pt>
                <c:pt idx="19349">
                  <c:v>-9093.1426404852391</c:v>
                </c:pt>
                <c:pt idx="19350">
                  <c:v>-9149.0029558701099</c:v>
                </c:pt>
                <c:pt idx="19351">
                  <c:v>-9197.6926790285397</c:v>
                </c:pt>
                <c:pt idx="19352">
                  <c:v>-9269.5651602347007</c:v>
                </c:pt>
                <c:pt idx="19353">
                  <c:v>-9337.0661414567803</c:v>
                </c:pt>
                <c:pt idx="19354">
                  <c:v>-9360.2748113309608</c:v>
                </c:pt>
                <c:pt idx="19355">
                  <c:v>-9357.2727993201606</c:v>
                </c:pt>
                <c:pt idx="19356">
                  <c:v>-9375.8245802026595</c:v>
                </c:pt>
                <c:pt idx="19357">
                  <c:v>-9474.0157404402107</c:v>
                </c:pt>
                <c:pt idx="19358">
                  <c:v>-9598.1847519801995</c:v>
                </c:pt>
                <c:pt idx="19359">
                  <c:v>-9639.5754030798907</c:v>
                </c:pt>
                <c:pt idx="19360">
                  <c:v>-9611.4603374490907</c:v>
                </c:pt>
                <c:pt idx="19361">
                  <c:v>-9566.7232251771002</c:v>
                </c:pt>
                <c:pt idx="19362">
                  <c:v>-9591.1555561214409</c:v>
                </c:pt>
                <c:pt idx="19363">
                  <c:v>-9652.1587952162008</c:v>
                </c:pt>
                <c:pt idx="19364">
                  <c:v>-9691.6355093086604</c:v>
                </c:pt>
                <c:pt idx="19365">
                  <c:v>-9688.7765222688504</c:v>
                </c:pt>
                <c:pt idx="19366">
                  <c:v>-9672.9889750866496</c:v>
                </c:pt>
                <c:pt idx="19367">
                  <c:v>-9679.6967416880707</c:v>
                </c:pt>
                <c:pt idx="19368">
                  <c:v>-9671.4165936174795</c:v>
                </c:pt>
                <c:pt idx="19369">
                  <c:v>-9678.0884358578805</c:v>
                </c:pt>
                <c:pt idx="19370">
                  <c:v>-9723.4067226864699</c:v>
                </c:pt>
                <c:pt idx="19371">
                  <c:v>-9782.5876428270203</c:v>
                </c:pt>
                <c:pt idx="19372">
                  <c:v>-9780.8327576598294</c:v>
                </c:pt>
                <c:pt idx="19373">
                  <c:v>-9737.0110368052501</c:v>
                </c:pt>
                <c:pt idx="19374">
                  <c:v>-9741.0004203108001</c:v>
                </c:pt>
                <c:pt idx="19375">
                  <c:v>-9772.9749119934895</c:v>
                </c:pt>
                <c:pt idx="19376">
                  <c:v>-9776.6486085708602</c:v>
                </c:pt>
                <c:pt idx="19377">
                  <c:v>-9749.2289695456602</c:v>
                </c:pt>
                <c:pt idx="19378">
                  <c:v>-9744.3351133639899</c:v>
                </c:pt>
                <c:pt idx="19379">
                  <c:v>-9734.88107313816</c:v>
                </c:pt>
                <c:pt idx="19380">
                  <c:v>-9749.3136445729306</c:v>
                </c:pt>
                <c:pt idx="19381">
                  <c:v>-9788.9713046162306</c:v>
                </c:pt>
                <c:pt idx="19382">
                  <c:v>-9814.4613221012805</c:v>
                </c:pt>
                <c:pt idx="19383">
                  <c:v>-9786.8398482932498</c:v>
                </c:pt>
                <c:pt idx="19384">
                  <c:v>-9757.3730401642206</c:v>
                </c:pt>
                <c:pt idx="19385">
                  <c:v>-9774.5485515700493</c:v>
                </c:pt>
                <c:pt idx="19386">
                  <c:v>-9787.8140562281205</c:v>
                </c:pt>
                <c:pt idx="19387">
                  <c:v>-9789.9939126269801</c:v>
                </c:pt>
                <c:pt idx="19388">
                  <c:v>-9792.9846301664202</c:v>
                </c:pt>
                <c:pt idx="19389">
                  <c:v>-9805.9274541109098</c:v>
                </c:pt>
                <c:pt idx="19390">
                  <c:v>-9812.3723558363108</c:v>
                </c:pt>
                <c:pt idx="19391">
                  <c:v>-9811.9604696934202</c:v>
                </c:pt>
                <c:pt idx="19392">
                  <c:v>-9815.6624854415295</c:v>
                </c:pt>
                <c:pt idx="19393">
                  <c:v>-9829.24740826989</c:v>
                </c:pt>
                <c:pt idx="19394">
                  <c:v>-9833.7049536810791</c:v>
                </c:pt>
                <c:pt idx="19395">
                  <c:v>-9833.5946642915096</c:v>
                </c:pt>
                <c:pt idx="19396">
                  <c:v>-9848.0684450168592</c:v>
                </c:pt>
                <c:pt idx="19397">
                  <c:v>-9878.6611958420799</c:v>
                </c:pt>
                <c:pt idx="19398">
                  <c:v>-9871.7771024492195</c:v>
                </c:pt>
                <c:pt idx="19399">
                  <c:v>-9858.4119781259706</c:v>
                </c:pt>
                <c:pt idx="19400">
                  <c:v>-9887.8492600618501</c:v>
                </c:pt>
                <c:pt idx="19401">
                  <c:v>-9924.1856268646698</c:v>
                </c:pt>
                <c:pt idx="19402">
                  <c:v>-9928.37879001283</c:v>
                </c:pt>
                <c:pt idx="19403">
                  <c:v>-9904.5095632641605</c:v>
                </c:pt>
                <c:pt idx="19404">
                  <c:v>-9891.4139804645692</c:v>
                </c:pt>
                <c:pt idx="19405">
                  <c:v>-9885.6829844737604</c:v>
                </c:pt>
                <c:pt idx="19406">
                  <c:v>-9889.3968543435494</c:v>
                </c:pt>
                <c:pt idx="19407">
                  <c:v>-9912.0345289639299</c:v>
                </c:pt>
                <c:pt idx="19408">
                  <c:v>-9953.62432108746</c:v>
                </c:pt>
                <c:pt idx="19409">
                  <c:v>-10015.390839817401</c:v>
                </c:pt>
                <c:pt idx="19410">
                  <c:v>-10057.9721807812</c:v>
                </c:pt>
                <c:pt idx="19411">
                  <c:v>-10050.839274842199</c:v>
                </c:pt>
                <c:pt idx="19412">
                  <c:v>-10025.207783205</c:v>
                </c:pt>
                <c:pt idx="19413">
                  <c:v>-9994.4546678153292</c:v>
                </c:pt>
                <c:pt idx="19414">
                  <c:v>-9982.2558199496598</c:v>
                </c:pt>
                <c:pt idx="19415">
                  <c:v>-9987.9000872380202</c:v>
                </c:pt>
                <c:pt idx="19416">
                  <c:v>-9998.1975980571806</c:v>
                </c:pt>
                <c:pt idx="19417">
                  <c:v>-10002.9848743804</c:v>
                </c:pt>
                <c:pt idx="19418">
                  <c:v>-10008.3649324418</c:v>
                </c:pt>
                <c:pt idx="19419">
                  <c:v>-10023.7369901194</c:v>
                </c:pt>
                <c:pt idx="19420">
                  <c:v>-10046.2666913181</c:v>
                </c:pt>
                <c:pt idx="19421">
                  <c:v>-10068.170185089901</c:v>
                </c:pt>
                <c:pt idx="19422">
                  <c:v>-10076.041859744601</c:v>
                </c:pt>
                <c:pt idx="19423">
                  <c:v>-10072.989774687399</c:v>
                </c:pt>
                <c:pt idx="19424">
                  <c:v>-10056.0087715543</c:v>
                </c:pt>
                <c:pt idx="19425">
                  <c:v>-10052.7383895976</c:v>
                </c:pt>
                <c:pt idx="19426">
                  <c:v>-10070.636028736501</c:v>
                </c:pt>
                <c:pt idx="19427">
                  <c:v>-10083.809878567399</c:v>
                </c:pt>
                <c:pt idx="19428">
                  <c:v>-10042.471825246999</c:v>
                </c:pt>
                <c:pt idx="19429">
                  <c:v>-9991.9761556357007</c:v>
                </c:pt>
                <c:pt idx="19430">
                  <c:v>-10001.110918930301</c:v>
                </c:pt>
                <c:pt idx="19431">
                  <c:v>-10047.808710297501</c:v>
                </c:pt>
                <c:pt idx="19432">
                  <c:v>-10023.798065660199</c:v>
                </c:pt>
                <c:pt idx="19433">
                  <c:v>-9926.6528454741801</c:v>
                </c:pt>
                <c:pt idx="19434">
                  <c:v>-9873.7370625080803</c:v>
                </c:pt>
                <c:pt idx="19435">
                  <c:v>-9848.3243050580204</c:v>
                </c:pt>
                <c:pt idx="19436">
                  <c:v>-9830.9246330384394</c:v>
                </c:pt>
                <c:pt idx="19437">
                  <c:v>-9798.4780137433809</c:v>
                </c:pt>
                <c:pt idx="19438">
                  <c:v>-9764.2875851201497</c:v>
                </c:pt>
                <c:pt idx="19439">
                  <c:v>-9751.2537790159495</c:v>
                </c:pt>
                <c:pt idx="19440">
                  <c:v>-9751.9824324879901</c:v>
                </c:pt>
                <c:pt idx="19441">
                  <c:v>-9732.8462876122503</c:v>
                </c:pt>
                <c:pt idx="19442">
                  <c:v>-9700.3152477783697</c:v>
                </c:pt>
                <c:pt idx="19443">
                  <c:v>-9620.9809537852707</c:v>
                </c:pt>
                <c:pt idx="19444">
                  <c:v>-9511.4286476980706</c:v>
                </c:pt>
                <c:pt idx="19445">
                  <c:v>-9427.5387524009093</c:v>
                </c:pt>
                <c:pt idx="19446">
                  <c:v>-9384.7594121027905</c:v>
                </c:pt>
                <c:pt idx="19447">
                  <c:v>-9361.95866343938</c:v>
                </c:pt>
                <c:pt idx="19448">
                  <c:v>-9298.6107766923706</c:v>
                </c:pt>
                <c:pt idx="19449">
                  <c:v>-9189.2655511071207</c:v>
                </c:pt>
                <c:pt idx="19450">
                  <c:v>-9056.0946142739103</c:v>
                </c:pt>
                <c:pt idx="19451">
                  <c:v>-8949.4960713162909</c:v>
                </c:pt>
                <c:pt idx="19452">
                  <c:v>-8878.5341203848602</c:v>
                </c:pt>
                <c:pt idx="19453">
                  <c:v>-8811.5906964159294</c:v>
                </c:pt>
                <c:pt idx="19454">
                  <c:v>-8749.5676496240194</c:v>
                </c:pt>
                <c:pt idx="19455">
                  <c:v>-8649.5155573226402</c:v>
                </c:pt>
                <c:pt idx="19456">
                  <c:v>-8519.0941048515197</c:v>
                </c:pt>
                <c:pt idx="19457">
                  <c:v>-8445.2336052244791</c:v>
                </c:pt>
                <c:pt idx="19458">
                  <c:v>-8374.1090753826702</c:v>
                </c:pt>
                <c:pt idx="19459">
                  <c:v>-8229.9670947107606</c:v>
                </c:pt>
                <c:pt idx="19460">
                  <c:v>-8060.4851662381498</c:v>
                </c:pt>
                <c:pt idx="19461">
                  <c:v>-7914.6543160624997</c:v>
                </c:pt>
                <c:pt idx="19462">
                  <c:v>-7772.6612870421304</c:v>
                </c:pt>
                <c:pt idx="19463">
                  <c:v>-7620.4804188492299</c:v>
                </c:pt>
                <c:pt idx="19464">
                  <c:v>-7477.1326405490199</c:v>
                </c:pt>
                <c:pt idx="19465">
                  <c:v>-7361.8980985198796</c:v>
                </c:pt>
                <c:pt idx="19466">
                  <c:v>-7249.5014663823904</c:v>
                </c:pt>
                <c:pt idx="19467">
                  <c:v>-7097.5543095493404</c:v>
                </c:pt>
                <c:pt idx="19468">
                  <c:v>-6924.1628154926002</c:v>
                </c:pt>
                <c:pt idx="19469">
                  <c:v>-6743.1148649111201</c:v>
                </c:pt>
                <c:pt idx="19470">
                  <c:v>-6559.0642772925903</c:v>
                </c:pt>
                <c:pt idx="19471">
                  <c:v>-6367.7879758711397</c:v>
                </c:pt>
                <c:pt idx="19472">
                  <c:v>-6166.89539668622</c:v>
                </c:pt>
                <c:pt idx="19473">
                  <c:v>-6005.0854207767197</c:v>
                </c:pt>
                <c:pt idx="19474">
                  <c:v>-5855.8952378675904</c:v>
                </c:pt>
                <c:pt idx="19475">
                  <c:v>-5651.2530377285702</c:v>
                </c:pt>
                <c:pt idx="19476">
                  <c:v>-5412.6043776443103</c:v>
                </c:pt>
                <c:pt idx="19477">
                  <c:v>-5188.8845649629802</c:v>
                </c:pt>
                <c:pt idx="19478">
                  <c:v>-4986.3936643071002</c:v>
                </c:pt>
                <c:pt idx="19479">
                  <c:v>-4767.6119498000899</c:v>
                </c:pt>
                <c:pt idx="19480">
                  <c:v>-4527.4542999956502</c:v>
                </c:pt>
                <c:pt idx="19481">
                  <c:v>-4282.9732238700599</c:v>
                </c:pt>
                <c:pt idx="19482">
                  <c:v>-4053.9815274664802</c:v>
                </c:pt>
                <c:pt idx="19483">
                  <c:v>-3833.4753415053601</c:v>
                </c:pt>
                <c:pt idx="19484">
                  <c:v>-3612.6627701449902</c:v>
                </c:pt>
                <c:pt idx="19485">
                  <c:v>-3378.7724623332101</c:v>
                </c:pt>
                <c:pt idx="19486">
                  <c:v>-3138.1739978516998</c:v>
                </c:pt>
                <c:pt idx="19487">
                  <c:v>-2904.8196733827399</c:v>
                </c:pt>
                <c:pt idx="19488">
                  <c:v>-2641.0457996536502</c:v>
                </c:pt>
                <c:pt idx="19489">
                  <c:v>-2348.3285802641799</c:v>
                </c:pt>
                <c:pt idx="19490">
                  <c:v>-2069.4290177594198</c:v>
                </c:pt>
                <c:pt idx="19491">
                  <c:v>-1802.90311715913</c:v>
                </c:pt>
                <c:pt idx="19492">
                  <c:v>-1539.04857669229</c:v>
                </c:pt>
                <c:pt idx="19493">
                  <c:v>-1273.9648295689001</c:v>
                </c:pt>
                <c:pt idx="19494">
                  <c:v>-1017.77060159905</c:v>
                </c:pt>
                <c:pt idx="19495">
                  <c:v>-739.41043265283304</c:v>
                </c:pt>
                <c:pt idx="19496">
                  <c:v>-446.24663594175098</c:v>
                </c:pt>
                <c:pt idx="19497">
                  <c:v>-162.131399372858</c:v>
                </c:pt>
                <c:pt idx="19498">
                  <c:v>135.19440455092601</c:v>
                </c:pt>
                <c:pt idx="19499">
                  <c:v>432.78515423960999</c:v>
                </c:pt>
                <c:pt idx="19500">
                  <c:v>725.372997708002</c:v>
                </c:pt>
                <c:pt idx="19501">
                  <c:v>1035.0800008231399</c:v>
                </c:pt>
                <c:pt idx="19502">
                  <c:v>1395.7892685367499</c:v>
                </c:pt>
                <c:pt idx="19503">
                  <c:v>1730.8418206198901</c:v>
                </c:pt>
                <c:pt idx="19504">
                  <c:v>1980.4342262386899</c:v>
                </c:pt>
                <c:pt idx="19505">
                  <c:v>2207.0589500307601</c:v>
                </c:pt>
                <c:pt idx="19506">
                  <c:v>2487.0388161694</c:v>
                </c:pt>
                <c:pt idx="19507">
                  <c:v>2801.61228470692</c:v>
                </c:pt>
                <c:pt idx="19508">
                  <c:v>3093.6766506455901</c:v>
                </c:pt>
                <c:pt idx="19509">
                  <c:v>3389.1304020044199</c:v>
                </c:pt>
                <c:pt idx="19510">
                  <c:v>3707.3102248989799</c:v>
                </c:pt>
                <c:pt idx="19511">
                  <c:v>3988.9365528441699</c:v>
                </c:pt>
                <c:pt idx="19512">
                  <c:v>4242.0604207778997</c:v>
                </c:pt>
                <c:pt idx="19513">
                  <c:v>4600.41821919637</c:v>
                </c:pt>
                <c:pt idx="19514">
                  <c:v>4990.6051943007697</c:v>
                </c:pt>
                <c:pt idx="19515">
                  <c:v>5302.6022630226698</c:v>
                </c:pt>
                <c:pt idx="19516">
                  <c:v>5568.8244725942204</c:v>
                </c:pt>
                <c:pt idx="19517">
                  <c:v>5785.0247955383402</c:v>
                </c:pt>
                <c:pt idx="19518">
                  <c:v>6048.9595373689399</c:v>
                </c:pt>
                <c:pt idx="19519">
                  <c:v>6385.32615367156</c:v>
                </c:pt>
                <c:pt idx="19520">
                  <c:v>6690.6083654914801</c:v>
                </c:pt>
                <c:pt idx="19521">
                  <c:v>6982.6517285037398</c:v>
                </c:pt>
                <c:pt idx="19522">
                  <c:v>7257.3939924101796</c:v>
                </c:pt>
                <c:pt idx="19523">
                  <c:v>7521.6828891883597</c:v>
                </c:pt>
                <c:pt idx="19524">
                  <c:v>7789.9508331300003</c:v>
                </c:pt>
                <c:pt idx="19525">
                  <c:v>8131.1315487512102</c:v>
                </c:pt>
                <c:pt idx="19526">
                  <c:v>8462.45532067766</c:v>
                </c:pt>
                <c:pt idx="19527">
                  <c:v>8680.9872942881102</c:v>
                </c:pt>
                <c:pt idx="19528">
                  <c:v>8878.2378147826093</c:v>
                </c:pt>
                <c:pt idx="19529">
                  <c:v>9103.6530709098297</c:v>
                </c:pt>
                <c:pt idx="19530">
                  <c:v>9363.6118621131609</c:v>
                </c:pt>
                <c:pt idx="19531">
                  <c:v>9632.6470086766894</c:v>
                </c:pt>
                <c:pt idx="19532">
                  <c:v>9897.6340692695903</c:v>
                </c:pt>
                <c:pt idx="19533">
                  <c:v>10141.7759947339</c:v>
                </c:pt>
                <c:pt idx="19534">
                  <c:v>10355.6432993134</c:v>
                </c:pt>
                <c:pt idx="19535">
                  <c:v>10533.5858621632</c:v>
                </c:pt>
                <c:pt idx="19536">
                  <c:v>10728.204172346101</c:v>
                </c:pt>
                <c:pt idx="19537">
                  <c:v>10958.4781157652</c:v>
                </c:pt>
                <c:pt idx="19538">
                  <c:v>11171.945109939599</c:v>
                </c:pt>
                <c:pt idx="19539">
                  <c:v>11360.671023007801</c:v>
                </c:pt>
                <c:pt idx="19540">
                  <c:v>11529.21770569</c:v>
                </c:pt>
                <c:pt idx="19541">
                  <c:v>11694.2500991736</c:v>
                </c:pt>
                <c:pt idx="19542">
                  <c:v>11863.4245696326</c:v>
                </c:pt>
                <c:pt idx="19543">
                  <c:v>12082.233347392799</c:v>
                </c:pt>
                <c:pt idx="19544">
                  <c:v>12288.425547434899</c:v>
                </c:pt>
                <c:pt idx="19545">
                  <c:v>12413.327337323901</c:v>
                </c:pt>
                <c:pt idx="19546">
                  <c:v>12516.5688324442</c:v>
                </c:pt>
                <c:pt idx="19547">
                  <c:v>12608.778381547199</c:v>
                </c:pt>
                <c:pt idx="19548">
                  <c:v>12698.162693605</c:v>
                </c:pt>
                <c:pt idx="19549">
                  <c:v>12792.146324772</c:v>
                </c:pt>
                <c:pt idx="19550">
                  <c:v>12895.859208841701</c:v>
                </c:pt>
                <c:pt idx="19551">
                  <c:v>13005.7164311372</c:v>
                </c:pt>
                <c:pt idx="19552">
                  <c:v>13107.488093309899</c:v>
                </c:pt>
                <c:pt idx="19553">
                  <c:v>13204.2591321541</c:v>
                </c:pt>
                <c:pt idx="19554">
                  <c:v>13308.8865006249</c:v>
                </c:pt>
                <c:pt idx="19555">
                  <c:v>13373.972002701799</c:v>
                </c:pt>
                <c:pt idx="19556">
                  <c:v>13380.8829418856</c:v>
                </c:pt>
                <c:pt idx="19557">
                  <c:v>13367.8797209068</c:v>
                </c:pt>
                <c:pt idx="19558">
                  <c:v>13355.5898910132</c:v>
                </c:pt>
                <c:pt idx="19559">
                  <c:v>13346.7399091511</c:v>
                </c:pt>
                <c:pt idx="19560">
                  <c:v>13348.388386139701</c:v>
                </c:pt>
                <c:pt idx="19561">
                  <c:v>13377.865700087799</c:v>
                </c:pt>
                <c:pt idx="19562">
                  <c:v>13368.9157011238</c:v>
                </c:pt>
                <c:pt idx="19563">
                  <c:v>13323.055500695</c:v>
                </c:pt>
                <c:pt idx="19564">
                  <c:v>13303.641294835999</c:v>
                </c:pt>
                <c:pt idx="19565">
                  <c:v>13305.7082854401</c:v>
                </c:pt>
                <c:pt idx="19566">
                  <c:v>13319.499507423299</c:v>
                </c:pt>
                <c:pt idx="19567">
                  <c:v>13259.473228807399</c:v>
                </c:pt>
                <c:pt idx="19568">
                  <c:v>13116.435544465599</c:v>
                </c:pt>
                <c:pt idx="19569">
                  <c:v>12986.1913017923</c:v>
                </c:pt>
                <c:pt idx="19570">
                  <c:v>12878.181126715301</c:v>
                </c:pt>
                <c:pt idx="19571">
                  <c:v>12779.175571314499</c:v>
                </c:pt>
                <c:pt idx="19572">
                  <c:v>12690.4226434876</c:v>
                </c:pt>
                <c:pt idx="19573">
                  <c:v>12593.102034256601</c:v>
                </c:pt>
                <c:pt idx="19574">
                  <c:v>12484.954144695501</c:v>
                </c:pt>
                <c:pt idx="19575">
                  <c:v>12355.4936252755</c:v>
                </c:pt>
                <c:pt idx="19576">
                  <c:v>12183.8531636198</c:v>
                </c:pt>
                <c:pt idx="19577">
                  <c:v>11979.351396055699</c:v>
                </c:pt>
                <c:pt idx="19578">
                  <c:v>11821.0974388542</c:v>
                </c:pt>
                <c:pt idx="19579">
                  <c:v>11723.708549802501</c:v>
                </c:pt>
                <c:pt idx="19580">
                  <c:v>11600.108778928299</c:v>
                </c:pt>
                <c:pt idx="19581">
                  <c:v>11413.291807452</c:v>
                </c:pt>
                <c:pt idx="19582">
                  <c:v>11208.6075418439</c:v>
                </c:pt>
                <c:pt idx="19583">
                  <c:v>11026.2690115895</c:v>
                </c:pt>
                <c:pt idx="19584">
                  <c:v>10841.906717639</c:v>
                </c:pt>
                <c:pt idx="19585">
                  <c:v>10634.9472395267</c:v>
                </c:pt>
                <c:pt idx="19586">
                  <c:v>10409.1190249924</c:v>
                </c:pt>
                <c:pt idx="19587">
                  <c:v>10181.402176035999</c:v>
                </c:pt>
                <c:pt idx="19588">
                  <c:v>9957.3107908094498</c:v>
                </c:pt>
                <c:pt idx="19589">
                  <c:v>9721.5033293116103</c:v>
                </c:pt>
                <c:pt idx="19590">
                  <c:v>9472.4357781659091</c:v>
                </c:pt>
                <c:pt idx="19591">
                  <c:v>9233.1902017459397</c:v>
                </c:pt>
                <c:pt idx="19592">
                  <c:v>9001.8655486039006</c:v>
                </c:pt>
                <c:pt idx="19593">
                  <c:v>8777.86366178153</c:v>
                </c:pt>
                <c:pt idx="19594">
                  <c:v>8555.3878095062992</c:v>
                </c:pt>
                <c:pt idx="19595">
                  <c:v>8335.8802475866396</c:v>
                </c:pt>
                <c:pt idx="19596">
                  <c:v>8137.5991754370898</c:v>
                </c:pt>
                <c:pt idx="19597">
                  <c:v>7919.1798692768598</c:v>
                </c:pt>
                <c:pt idx="19598">
                  <c:v>7645.8010375188096</c:v>
                </c:pt>
                <c:pt idx="19599">
                  <c:v>7334.6447213279398</c:v>
                </c:pt>
                <c:pt idx="19600">
                  <c:v>7031.2386936788298</c:v>
                </c:pt>
                <c:pt idx="19601">
                  <c:v>6774.5504423006696</c:v>
                </c:pt>
                <c:pt idx="19602">
                  <c:v>6545.0374270404</c:v>
                </c:pt>
                <c:pt idx="19603">
                  <c:v>6341.3447126998799</c:v>
                </c:pt>
                <c:pt idx="19604">
                  <c:v>6129.8904058254702</c:v>
                </c:pt>
                <c:pt idx="19605">
                  <c:v>5887.3332117202599</c:v>
                </c:pt>
                <c:pt idx="19606">
                  <c:v>5624.7272997226</c:v>
                </c:pt>
                <c:pt idx="19607">
                  <c:v>5366.06107867844</c:v>
                </c:pt>
                <c:pt idx="19608">
                  <c:v>5131.0994717143603</c:v>
                </c:pt>
                <c:pt idx="19609">
                  <c:v>4903.9340106957698</c:v>
                </c:pt>
                <c:pt idx="19610">
                  <c:v>4674.8246973313499</c:v>
                </c:pt>
                <c:pt idx="19611">
                  <c:v>4436.5181568175904</c:v>
                </c:pt>
                <c:pt idx="19612">
                  <c:v>4196.7267648379602</c:v>
                </c:pt>
                <c:pt idx="19613">
                  <c:v>3966.7809673042798</c:v>
                </c:pt>
                <c:pt idx="19614">
                  <c:v>3759.7013609730102</c:v>
                </c:pt>
                <c:pt idx="19615">
                  <c:v>3539.3307068300301</c:v>
                </c:pt>
                <c:pt idx="19616">
                  <c:v>3280.2971200536399</c:v>
                </c:pt>
                <c:pt idx="19617">
                  <c:v>3007.3000824066398</c:v>
                </c:pt>
                <c:pt idx="19618">
                  <c:v>2748.4268812732898</c:v>
                </c:pt>
                <c:pt idx="19619">
                  <c:v>2581.8056194548799</c:v>
                </c:pt>
                <c:pt idx="19620">
                  <c:v>2489.9827554001199</c:v>
                </c:pt>
                <c:pt idx="19621">
                  <c:v>2413.5306979124998</c:v>
                </c:pt>
                <c:pt idx="19622">
                  <c:v>2294.41702101906</c:v>
                </c:pt>
                <c:pt idx="19623">
                  <c:v>2076.21556790972</c:v>
                </c:pt>
                <c:pt idx="19624">
                  <c:v>1822.7020413611899</c:v>
                </c:pt>
                <c:pt idx="19625">
                  <c:v>1604.7053362331701</c:v>
                </c:pt>
                <c:pt idx="19626">
                  <c:v>1449.5096798402701</c:v>
                </c:pt>
                <c:pt idx="19627">
                  <c:v>1321.3933925058</c:v>
                </c:pt>
                <c:pt idx="19628">
                  <c:v>1184.1855450928299</c:v>
                </c:pt>
                <c:pt idx="19629">
                  <c:v>1019.51632968952</c:v>
                </c:pt>
                <c:pt idx="19630">
                  <c:v>860.562079222953</c:v>
                </c:pt>
                <c:pt idx="19631">
                  <c:v>746.64353526340903</c:v>
                </c:pt>
                <c:pt idx="19632">
                  <c:v>652.78379756618301</c:v>
                </c:pt>
                <c:pt idx="19633">
                  <c:v>591.01375624939101</c:v>
                </c:pt>
                <c:pt idx="19634">
                  <c:v>527.15261180479297</c:v>
                </c:pt>
                <c:pt idx="19635">
                  <c:v>430.66650184935298</c:v>
                </c:pt>
                <c:pt idx="19636">
                  <c:v>301.42862528958801</c:v>
                </c:pt>
                <c:pt idx="19637">
                  <c:v>199.065417028029</c:v>
                </c:pt>
                <c:pt idx="19638">
                  <c:v>158.29389495122101</c:v>
                </c:pt>
                <c:pt idx="19639">
                  <c:v>118.741524321913</c:v>
                </c:pt>
                <c:pt idx="19640">
                  <c:v>29.407529323933801</c:v>
                </c:pt>
                <c:pt idx="19641">
                  <c:v>-81.156952814254296</c:v>
                </c:pt>
                <c:pt idx="19642">
                  <c:v>-147.09826391073901</c:v>
                </c:pt>
                <c:pt idx="19643">
                  <c:v>-191.88656197351099</c:v>
                </c:pt>
                <c:pt idx="19644">
                  <c:v>-237.97874405979499</c:v>
                </c:pt>
                <c:pt idx="19645">
                  <c:v>-298.49449676821899</c:v>
                </c:pt>
                <c:pt idx="19646">
                  <c:v>-356.94206171410002</c:v>
                </c:pt>
                <c:pt idx="19647">
                  <c:v>-388.48034261917701</c:v>
                </c:pt>
                <c:pt idx="19648">
                  <c:v>-385.35433447655601</c:v>
                </c:pt>
                <c:pt idx="19649">
                  <c:v>-382.61706285494898</c:v>
                </c:pt>
                <c:pt idx="19650">
                  <c:v>-403.02260943298501</c:v>
                </c:pt>
                <c:pt idx="19651">
                  <c:v>-438.00760750394602</c:v>
                </c:pt>
                <c:pt idx="19652">
                  <c:v>-467.339792461787</c:v>
                </c:pt>
                <c:pt idx="19653">
                  <c:v>-500.570079234807</c:v>
                </c:pt>
                <c:pt idx="19654">
                  <c:v>-562.36877418401002</c:v>
                </c:pt>
                <c:pt idx="19655">
                  <c:v>-605.08980736668605</c:v>
                </c:pt>
                <c:pt idx="19656">
                  <c:v>-573.64285492243096</c:v>
                </c:pt>
                <c:pt idx="19657">
                  <c:v>-517.34749396296797</c:v>
                </c:pt>
                <c:pt idx="19658">
                  <c:v>-514.33326932485704</c:v>
                </c:pt>
                <c:pt idx="19659">
                  <c:v>-579.74922024151704</c:v>
                </c:pt>
                <c:pt idx="19660">
                  <c:v>-635.64324647306296</c:v>
                </c:pt>
                <c:pt idx="19661">
                  <c:v>-644.70444577254398</c:v>
                </c:pt>
                <c:pt idx="19662">
                  <c:v>-664.17447289546305</c:v>
                </c:pt>
                <c:pt idx="19663">
                  <c:v>-711.85519590417505</c:v>
                </c:pt>
                <c:pt idx="19664">
                  <c:v>-775.16018129420502</c:v>
                </c:pt>
                <c:pt idx="19665">
                  <c:v>-828.02908565007203</c:v>
                </c:pt>
                <c:pt idx="19666">
                  <c:v>-838.82067696236004</c:v>
                </c:pt>
                <c:pt idx="19667">
                  <c:v>-825.94824713731202</c:v>
                </c:pt>
                <c:pt idx="19668">
                  <c:v>-834.57215440034599</c:v>
                </c:pt>
                <c:pt idx="19669">
                  <c:v>-851.93788746326197</c:v>
                </c:pt>
                <c:pt idx="19670">
                  <c:v>-913.28135174926399</c:v>
                </c:pt>
                <c:pt idx="19671">
                  <c:v>-997.10550128909699</c:v>
                </c:pt>
                <c:pt idx="19672">
                  <c:v>-1058.5337570352799</c:v>
                </c:pt>
                <c:pt idx="19673">
                  <c:v>-1115.8587525918899</c:v>
                </c:pt>
                <c:pt idx="19674">
                  <c:v>-1150.5321496275701</c:v>
                </c:pt>
                <c:pt idx="19675">
                  <c:v>-1184.4034388725399</c:v>
                </c:pt>
                <c:pt idx="19676">
                  <c:v>-1244.61639178479</c:v>
                </c:pt>
                <c:pt idx="19677">
                  <c:v>-1304.5043503127099</c:v>
                </c:pt>
                <c:pt idx="19678">
                  <c:v>-1366.46514592213</c:v>
                </c:pt>
                <c:pt idx="19679">
                  <c:v>-1442.0032296566301</c:v>
                </c:pt>
                <c:pt idx="19680">
                  <c:v>-1526.7164069661201</c:v>
                </c:pt>
                <c:pt idx="19681">
                  <c:v>-1646.12187535827</c:v>
                </c:pt>
                <c:pt idx="19682">
                  <c:v>-1777.49473955337</c:v>
                </c:pt>
                <c:pt idx="19683">
                  <c:v>-1884.28698265241</c:v>
                </c:pt>
                <c:pt idx="19684">
                  <c:v>-1986.23068181915</c:v>
                </c:pt>
                <c:pt idx="19685">
                  <c:v>-2099.2761215903502</c:v>
                </c:pt>
                <c:pt idx="19686">
                  <c:v>-2240.87450000234</c:v>
                </c:pt>
                <c:pt idx="19687">
                  <c:v>-2388.6594507249201</c:v>
                </c:pt>
                <c:pt idx="19688">
                  <c:v>-2511.55430767086</c:v>
                </c:pt>
                <c:pt idx="19689">
                  <c:v>-2626.0982342361199</c:v>
                </c:pt>
                <c:pt idx="19690">
                  <c:v>-2767.41661408142</c:v>
                </c:pt>
                <c:pt idx="19691">
                  <c:v>-2933.7925067874398</c:v>
                </c:pt>
                <c:pt idx="19692">
                  <c:v>-3094.0955536630499</c:v>
                </c:pt>
                <c:pt idx="19693">
                  <c:v>-3252.9418878209399</c:v>
                </c:pt>
                <c:pt idx="19694">
                  <c:v>-3426.9178910229102</c:v>
                </c:pt>
                <c:pt idx="19695">
                  <c:v>-3610.2980395988998</c:v>
                </c:pt>
                <c:pt idx="19696">
                  <c:v>-3781.2623390021599</c:v>
                </c:pt>
                <c:pt idx="19697">
                  <c:v>-3949.4262290800398</c:v>
                </c:pt>
                <c:pt idx="19698">
                  <c:v>-4133.2681563076503</c:v>
                </c:pt>
                <c:pt idx="19699">
                  <c:v>-4314.7566696758604</c:v>
                </c:pt>
                <c:pt idx="19700">
                  <c:v>-4600.7015280899004</c:v>
                </c:pt>
                <c:pt idx="19701">
                  <c:v>-4863.9887893835503</c:v>
                </c:pt>
                <c:pt idx="19702">
                  <c:v>-4993.1570090489104</c:v>
                </c:pt>
                <c:pt idx="19703">
                  <c:v>-5172.1313985442703</c:v>
                </c:pt>
                <c:pt idx="19704">
                  <c:v>-5378.2471127307299</c:v>
                </c:pt>
                <c:pt idx="19705">
                  <c:v>-5584.0086971842802</c:v>
                </c:pt>
                <c:pt idx="19706">
                  <c:v>-5810.2414155666702</c:v>
                </c:pt>
                <c:pt idx="19707">
                  <c:v>-6067.3662057197398</c:v>
                </c:pt>
                <c:pt idx="19708">
                  <c:v>-6300.2362789777098</c:v>
                </c:pt>
                <c:pt idx="19709">
                  <c:v>-6489.3373739102799</c:v>
                </c:pt>
                <c:pt idx="19710">
                  <c:v>-6699.8132066989301</c:v>
                </c:pt>
                <c:pt idx="19711">
                  <c:v>-6926.2741024430898</c:v>
                </c:pt>
                <c:pt idx="19712">
                  <c:v>-7177.5535092215396</c:v>
                </c:pt>
                <c:pt idx="19713">
                  <c:v>-7454.4958788009399</c:v>
                </c:pt>
                <c:pt idx="19714">
                  <c:v>-7759.8566833684599</c:v>
                </c:pt>
                <c:pt idx="19715">
                  <c:v>-7960.13766494021</c:v>
                </c:pt>
                <c:pt idx="19716">
                  <c:v>-8088.9779200852599</c:v>
                </c:pt>
                <c:pt idx="19717">
                  <c:v>-8292.5224351794695</c:v>
                </c:pt>
                <c:pt idx="19718">
                  <c:v>-8505.1795880254394</c:v>
                </c:pt>
                <c:pt idx="19719">
                  <c:v>-8714.1940698422804</c:v>
                </c:pt>
                <c:pt idx="19720">
                  <c:v>-8930.1582372536595</c:v>
                </c:pt>
                <c:pt idx="19721">
                  <c:v>-9155.1406992706598</c:v>
                </c:pt>
                <c:pt idx="19722">
                  <c:v>-9356.7765439851992</c:v>
                </c:pt>
                <c:pt idx="19723">
                  <c:v>-9531.6663475848</c:v>
                </c:pt>
                <c:pt idx="19724">
                  <c:v>-9707.8770124219991</c:v>
                </c:pt>
                <c:pt idx="19725">
                  <c:v>-9889.7882433861396</c:v>
                </c:pt>
                <c:pt idx="19726">
                  <c:v>-10094.718155889899</c:v>
                </c:pt>
                <c:pt idx="19727">
                  <c:v>-10300.041019980001</c:v>
                </c:pt>
                <c:pt idx="19728">
                  <c:v>-10464.584264089101</c:v>
                </c:pt>
                <c:pt idx="19729">
                  <c:v>-10584.462718963499</c:v>
                </c:pt>
                <c:pt idx="19730">
                  <c:v>-10701.175529530299</c:v>
                </c:pt>
                <c:pt idx="19731">
                  <c:v>-10848.855323518201</c:v>
                </c:pt>
                <c:pt idx="19732">
                  <c:v>-11002.3485603421</c:v>
                </c:pt>
                <c:pt idx="19733">
                  <c:v>-11180.394138813999</c:v>
                </c:pt>
                <c:pt idx="19734">
                  <c:v>-11326.1314474709</c:v>
                </c:pt>
                <c:pt idx="19735">
                  <c:v>-11407.823815825601</c:v>
                </c:pt>
                <c:pt idx="19736">
                  <c:v>-11486.5992577958</c:v>
                </c:pt>
                <c:pt idx="19737">
                  <c:v>-11533.637211076</c:v>
                </c:pt>
                <c:pt idx="19738">
                  <c:v>-11603.4380463895</c:v>
                </c:pt>
                <c:pt idx="19739">
                  <c:v>-11725.283899600399</c:v>
                </c:pt>
                <c:pt idx="19740">
                  <c:v>-11847.3168735659</c:v>
                </c:pt>
                <c:pt idx="19741">
                  <c:v>-11923.311669866</c:v>
                </c:pt>
                <c:pt idx="19742">
                  <c:v>-11941.985331890601</c:v>
                </c:pt>
                <c:pt idx="19743">
                  <c:v>-11950.585459726601</c:v>
                </c:pt>
                <c:pt idx="19744">
                  <c:v>-11941.006668592499</c:v>
                </c:pt>
                <c:pt idx="19745">
                  <c:v>-11949.0319360551</c:v>
                </c:pt>
                <c:pt idx="19746">
                  <c:v>-11952.738093203399</c:v>
                </c:pt>
                <c:pt idx="19747">
                  <c:v>-11911.479685377401</c:v>
                </c:pt>
                <c:pt idx="19748">
                  <c:v>-11920.435352241</c:v>
                </c:pt>
                <c:pt idx="19749">
                  <c:v>-11942.236960607201</c:v>
                </c:pt>
                <c:pt idx="19750">
                  <c:v>-11917.359697816901</c:v>
                </c:pt>
                <c:pt idx="19751">
                  <c:v>-11900.810632414499</c:v>
                </c:pt>
                <c:pt idx="19752">
                  <c:v>-11866.9139695957</c:v>
                </c:pt>
                <c:pt idx="19753">
                  <c:v>-11756.550578762601</c:v>
                </c:pt>
                <c:pt idx="19754">
                  <c:v>-11612.702444836301</c:v>
                </c:pt>
                <c:pt idx="19755">
                  <c:v>-11510.9108775041</c:v>
                </c:pt>
                <c:pt idx="19756">
                  <c:v>-11445.8957775408</c:v>
                </c:pt>
                <c:pt idx="19757">
                  <c:v>-11385.415079267101</c:v>
                </c:pt>
                <c:pt idx="19758">
                  <c:v>-11306.633811002501</c:v>
                </c:pt>
                <c:pt idx="19759">
                  <c:v>-11223.099912323099</c:v>
                </c:pt>
                <c:pt idx="19760">
                  <c:v>-11110.703020298901</c:v>
                </c:pt>
                <c:pt idx="19761">
                  <c:v>-10950.3778425781</c:v>
                </c:pt>
                <c:pt idx="19762">
                  <c:v>-10773.6810651998</c:v>
                </c:pt>
                <c:pt idx="19763">
                  <c:v>-10656.226366528599</c:v>
                </c:pt>
                <c:pt idx="19764">
                  <c:v>-10585.3436623422</c:v>
                </c:pt>
                <c:pt idx="19765">
                  <c:v>-10458.3895267917</c:v>
                </c:pt>
                <c:pt idx="19766">
                  <c:v>-10242.926749311</c:v>
                </c:pt>
                <c:pt idx="19767">
                  <c:v>-9993.6788464084293</c:v>
                </c:pt>
                <c:pt idx="19768">
                  <c:v>-9796.1257202633406</c:v>
                </c:pt>
                <c:pt idx="19769">
                  <c:v>-9638.3471785026995</c:v>
                </c:pt>
                <c:pt idx="19770">
                  <c:v>-9474.4581264326698</c:v>
                </c:pt>
                <c:pt idx="19771">
                  <c:v>-9352.6545738115492</c:v>
                </c:pt>
                <c:pt idx="19772">
                  <c:v>-9213.7330723942396</c:v>
                </c:pt>
                <c:pt idx="19773">
                  <c:v>-8991.5776583134193</c:v>
                </c:pt>
                <c:pt idx="19774">
                  <c:v>-8749.0658647746495</c:v>
                </c:pt>
                <c:pt idx="19775">
                  <c:v>-8515.8605326959096</c:v>
                </c:pt>
                <c:pt idx="19776">
                  <c:v>-8320.9420571348001</c:v>
                </c:pt>
                <c:pt idx="19777">
                  <c:v>-8162.4497989873798</c:v>
                </c:pt>
                <c:pt idx="19778">
                  <c:v>-7988.8746137214002</c:v>
                </c:pt>
                <c:pt idx="19779">
                  <c:v>-7781.1510247920096</c:v>
                </c:pt>
                <c:pt idx="19780">
                  <c:v>-7573.4090525485199</c:v>
                </c:pt>
                <c:pt idx="19781">
                  <c:v>-7364.6603587825502</c:v>
                </c:pt>
                <c:pt idx="19782">
                  <c:v>-7160.3962786747197</c:v>
                </c:pt>
                <c:pt idx="19783">
                  <c:v>-6949.72406264038</c:v>
                </c:pt>
                <c:pt idx="19784">
                  <c:v>-6718.7238354149003</c:v>
                </c:pt>
                <c:pt idx="19785">
                  <c:v>-6444.0969398932903</c:v>
                </c:pt>
                <c:pt idx="19786">
                  <c:v>-6233.38938854154</c:v>
                </c:pt>
                <c:pt idx="19787">
                  <c:v>-6115.2504351206699</c:v>
                </c:pt>
                <c:pt idx="19788">
                  <c:v>-5964.2333088328896</c:v>
                </c:pt>
                <c:pt idx="19789">
                  <c:v>-5805.5915630337304</c:v>
                </c:pt>
                <c:pt idx="19790">
                  <c:v>-5584.1378726941402</c:v>
                </c:pt>
                <c:pt idx="19791">
                  <c:v>-5317.6136293096397</c:v>
                </c:pt>
                <c:pt idx="19792">
                  <c:v>-5098.2992979586697</c:v>
                </c:pt>
                <c:pt idx="19793">
                  <c:v>-4906.5227850950896</c:v>
                </c:pt>
                <c:pt idx="19794">
                  <c:v>-4696.1932309686899</c:v>
                </c:pt>
                <c:pt idx="19795">
                  <c:v>-4465.0135430085902</c:v>
                </c:pt>
                <c:pt idx="19796">
                  <c:v>-4288.4915203118499</c:v>
                </c:pt>
                <c:pt idx="19797">
                  <c:v>-4136.0647045491796</c:v>
                </c:pt>
                <c:pt idx="19798">
                  <c:v>-3948.13135293396</c:v>
                </c:pt>
                <c:pt idx="19799">
                  <c:v>-3750.6912017171699</c:v>
                </c:pt>
                <c:pt idx="19800">
                  <c:v>-3589.9098020825099</c:v>
                </c:pt>
                <c:pt idx="19801">
                  <c:v>-3491.76528808495</c:v>
                </c:pt>
                <c:pt idx="19802">
                  <c:v>-3370.94471827296</c:v>
                </c:pt>
                <c:pt idx="19803">
                  <c:v>-3161.6438665447799</c:v>
                </c:pt>
                <c:pt idx="19804">
                  <c:v>-2941.5682222970599</c:v>
                </c:pt>
                <c:pt idx="19805">
                  <c:v>-2772.5453601999602</c:v>
                </c:pt>
                <c:pt idx="19806">
                  <c:v>-2638.2110433020898</c:v>
                </c:pt>
                <c:pt idx="19807">
                  <c:v>-2514.3588022522499</c:v>
                </c:pt>
                <c:pt idx="19808">
                  <c:v>-2336.04101793581</c:v>
                </c:pt>
                <c:pt idx="19809">
                  <c:v>-2127.9788748860501</c:v>
                </c:pt>
                <c:pt idx="19810">
                  <c:v>-1961.5103966055899</c:v>
                </c:pt>
                <c:pt idx="19811">
                  <c:v>-1808.12165377683</c:v>
                </c:pt>
                <c:pt idx="19812">
                  <c:v>-1660.8409086430599</c:v>
                </c:pt>
                <c:pt idx="19813">
                  <c:v>-1536.4228411599399</c:v>
                </c:pt>
                <c:pt idx="19814">
                  <c:v>-1439.32259880534</c:v>
                </c:pt>
                <c:pt idx="19815">
                  <c:v>-1358.43105632067</c:v>
                </c:pt>
                <c:pt idx="19816">
                  <c:v>-1212.74412397937</c:v>
                </c:pt>
                <c:pt idx="19817">
                  <c:v>-1020.89741426454</c:v>
                </c:pt>
                <c:pt idx="19818">
                  <c:v>-884.81427618408998</c:v>
                </c:pt>
                <c:pt idx="19819">
                  <c:v>-755.38860552635094</c:v>
                </c:pt>
                <c:pt idx="19820">
                  <c:v>-611.50366762720205</c:v>
                </c:pt>
                <c:pt idx="19821">
                  <c:v>-466.33298239065499</c:v>
                </c:pt>
                <c:pt idx="19822">
                  <c:v>-318.37921692330599</c:v>
                </c:pt>
                <c:pt idx="19823">
                  <c:v>-179.37864497731599</c:v>
                </c:pt>
                <c:pt idx="19824">
                  <c:v>-35.855566473924199</c:v>
                </c:pt>
                <c:pt idx="19825">
                  <c:v>122.236462115344</c:v>
                </c:pt>
                <c:pt idx="19826">
                  <c:v>257.96632951523401</c:v>
                </c:pt>
                <c:pt idx="19827">
                  <c:v>361.31848947667902</c:v>
                </c:pt>
                <c:pt idx="19828">
                  <c:v>471.12630611828803</c:v>
                </c:pt>
                <c:pt idx="19829">
                  <c:v>614.54149107132696</c:v>
                </c:pt>
                <c:pt idx="19830">
                  <c:v>779.39131985653</c:v>
                </c:pt>
                <c:pt idx="19831">
                  <c:v>944.49006034219701</c:v>
                </c:pt>
                <c:pt idx="19832">
                  <c:v>1094.42709651726</c:v>
                </c:pt>
                <c:pt idx="19833">
                  <c:v>1240.62993584589</c:v>
                </c:pt>
                <c:pt idx="19834">
                  <c:v>1423.0505168371201</c:v>
                </c:pt>
                <c:pt idx="19835">
                  <c:v>1629.7570085483501</c:v>
                </c:pt>
                <c:pt idx="19836">
                  <c:v>1818.9058922142101</c:v>
                </c:pt>
                <c:pt idx="19837">
                  <c:v>1988.4002579529799</c:v>
                </c:pt>
                <c:pt idx="19838">
                  <c:v>2147.9572622630999</c:v>
                </c:pt>
                <c:pt idx="19839">
                  <c:v>2310.8079905494201</c:v>
                </c:pt>
                <c:pt idx="19840">
                  <c:v>2480.3227495993401</c:v>
                </c:pt>
                <c:pt idx="19841">
                  <c:v>2669.3907017168799</c:v>
                </c:pt>
                <c:pt idx="19842">
                  <c:v>2851.5514113694398</c:v>
                </c:pt>
                <c:pt idx="19843">
                  <c:v>3018.2640760620502</c:v>
                </c:pt>
                <c:pt idx="19844">
                  <c:v>3191.83124876895</c:v>
                </c:pt>
                <c:pt idx="19845">
                  <c:v>3374.24262134334</c:v>
                </c:pt>
                <c:pt idx="19846">
                  <c:v>3577.79707048625</c:v>
                </c:pt>
                <c:pt idx="19847">
                  <c:v>3800.6711315072798</c:v>
                </c:pt>
                <c:pt idx="19848">
                  <c:v>4043.00736633938</c:v>
                </c:pt>
                <c:pt idx="19849">
                  <c:v>4282.0337118663101</c:v>
                </c:pt>
                <c:pt idx="19850">
                  <c:v>4497.2772658411604</c:v>
                </c:pt>
                <c:pt idx="19851">
                  <c:v>4707.2367437409102</c:v>
                </c:pt>
                <c:pt idx="19852">
                  <c:v>4918.0102835338903</c:v>
                </c:pt>
                <c:pt idx="19853">
                  <c:v>5128.29816029429</c:v>
                </c:pt>
                <c:pt idx="19854">
                  <c:v>5356.2131158620996</c:v>
                </c:pt>
                <c:pt idx="19855">
                  <c:v>5606.5174328306102</c:v>
                </c:pt>
                <c:pt idx="19856">
                  <c:v>5880.5752968670004</c:v>
                </c:pt>
                <c:pt idx="19857">
                  <c:v>6086.9186074242098</c:v>
                </c:pt>
                <c:pt idx="19858">
                  <c:v>6246.7565137683396</c:v>
                </c:pt>
                <c:pt idx="19859">
                  <c:v>6470.5106968419605</c:v>
                </c:pt>
                <c:pt idx="19860">
                  <c:v>6724.1619300127404</c:v>
                </c:pt>
                <c:pt idx="19861">
                  <c:v>6978.0456252599497</c:v>
                </c:pt>
                <c:pt idx="19862">
                  <c:v>7220.0167918633997</c:v>
                </c:pt>
                <c:pt idx="19863">
                  <c:v>7474.1993041098303</c:v>
                </c:pt>
                <c:pt idx="19864">
                  <c:v>7733.4043110000703</c:v>
                </c:pt>
                <c:pt idx="19865">
                  <c:v>7983.3556125997402</c:v>
                </c:pt>
                <c:pt idx="19866">
                  <c:v>8219.1548429366794</c:v>
                </c:pt>
                <c:pt idx="19867">
                  <c:v>8427.8015293359604</c:v>
                </c:pt>
                <c:pt idx="19868">
                  <c:v>8644.7637753086801</c:v>
                </c:pt>
                <c:pt idx="19869">
                  <c:v>8891.6035571598695</c:v>
                </c:pt>
                <c:pt idx="19870">
                  <c:v>9137.9214021113203</c:v>
                </c:pt>
                <c:pt idx="19871">
                  <c:v>9385.7232354845291</c:v>
                </c:pt>
                <c:pt idx="19872">
                  <c:v>9625.3112616681101</c:v>
                </c:pt>
                <c:pt idx="19873">
                  <c:v>9853.2483107690005</c:v>
                </c:pt>
                <c:pt idx="19874">
                  <c:v>10075.664122295701</c:v>
                </c:pt>
                <c:pt idx="19875">
                  <c:v>10285.3991337487</c:v>
                </c:pt>
                <c:pt idx="19876">
                  <c:v>10517.2718561154</c:v>
                </c:pt>
                <c:pt idx="19877">
                  <c:v>10767.6218123082</c:v>
                </c:pt>
                <c:pt idx="19878">
                  <c:v>10982.262466182099</c:v>
                </c:pt>
                <c:pt idx="19879">
                  <c:v>11206.0272251062</c:v>
                </c:pt>
                <c:pt idx="19880">
                  <c:v>11457.7154132246</c:v>
                </c:pt>
                <c:pt idx="19881">
                  <c:v>11703.4488127023</c:v>
                </c:pt>
                <c:pt idx="19882">
                  <c:v>11936.0095484865</c:v>
                </c:pt>
                <c:pt idx="19883">
                  <c:v>12099.461230577101</c:v>
                </c:pt>
                <c:pt idx="19884">
                  <c:v>12220.8386263996</c:v>
                </c:pt>
                <c:pt idx="19885">
                  <c:v>12364.4403320153</c:v>
                </c:pt>
                <c:pt idx="19886">
                  <c:v>12520.8570915689</c:v>
                </c:pt>
                <c:pt idx="19887">
                  <c:v>12699.3836173481</c:v>
                </c:pt>
                <c:pt idx="19888">
                  <c:v>12885.497277894699</c:v>
                </c:pt>
                <c:pt idx="19889">
                  <c:v>13065.3331357808</c:v>
                </c:pt>
                <c:pt idx="19890">
                  <c:v>13268.0297422324</c:v>
                </c:pt>
                <c:pt idx="19891">
                  <c:v>13466.313418383799</c:v>
                </c:pt>
                <c:pt idx="19892">
                  <c:v>13622.01812169</c:v>
                </c:pt>
                <c:pt idx="19893">
                  <c:v>13751.8056339287</c:v>
                </c:pt>
                <c:pt idx="19894">
                  <c:v>13881.1120973446</c:v>
                </c:pt>
                <c:pt idx="19895">
                  <c:v>14018.2199845669</c:v>
                </c:pt>
                <c:pt idx="19896">
                  <c:v>14139.2302881542</c:v>
                </c:pt>
                <c:pt idx="19897">
                  <c:v>14217.604460630901</c:v>
                </c:pt>
                <c:pt idx="19898">
                  <c:v>14290.5178866365</c:v>
                </c:pt>
                <c:pt idx="19899">
                  <c:v>14399.372278355801</c:v>
                </c:pt>
                <c:pt idx="19900">
                  <c:v>14518.1315861933</c:v>
                </c:pt>
                <c:pt idx="19901">
                  <c:v>14618.4787570184</c:v>
                </c:pt>
                <c:pt idx="19902">
                  <c:v>14677.573749871999</c:v>
                </c:pt>
                <c:pt idx="19903">
                  <c:v>14725.4321888795</c:v>
                </c:pt>
                <c:pt idx="19904">
                  <c:v>14778.057874198201</c:v>
                </c:pt>
                <c:pt idx="19905">
                  <c:v>14873.2523055647</c:v>
                </c:pt>
                <c:pt idx="19906">
                  <c:v>14989.770236909</c:v>
                </c:pt>
                <c:pt idx="19907">
                  <c:v>15075.9657295993</c:v>
                </c:pt>
                <c:pt idx="19908">
                  <c:v>15084.8192124218</c:v>
                </c:pt>
                <c:pt idx="19909">
                  <c:v>15036.8546663901</c:v>
                </c:pt>
                <c:pt idx="19910">
                  <c:v>15035.6587485168</c:v>
                </c:pt>
                <c:pt idx="19911">
                  <c:v>15074.259829696201</c:v>
                </c:pt>
                <c:pt idx="19912">
                  <c:v>15099.2866434507</c:v>
                </c:pt>
                <c:pt idx="19913">
                  <c:v>15113.5230190813</c:v>
                </c:pt>
                <c:pt idx="19914">
                  <c:v>15130.1521878077</c:v>
                </c:pt>
                <c:pt idx="19915">
                  <c:v>15131.592221995401</c:v>
                </c:pt>
                <c:pt idx="19916">
                  <c:v>15132.3530041754</c:v>
                </c:pt>
                <c:pt idx="19917">
                  <c:v>15147.142755562299</c:v>
                </c:pt>
                <c:pt idx="19918">
                  <c:v>15161.225008950099</c:v>
                </c:pt>
                <c:pt idx="19919">
                  <c:v>15143.5541052484</c:v>
                </c:pt>
                <c:pt idx="19920">
                  <c:v>15096.3114765468</c:v>
                </c:pt>
                <c:pt idx="19921">
                  <c:v>15053.5764278431</c:v>
                </c:pt>
                <c:pt idx="19922">
                  <c:v>15019.039031099201</c:v>
                </c:pt>
                <c:pt idx="19923">
                  <c:v>14978.0617458163</c:v>
                </c:pt>
                <c:pt idx="19924">
                  <c:v>14944.911278064201</c:v>
                </c:pt>
                <c:pt idx="19925">
                  <c:v>14924.7723725306</c:v>
                </c:pt>
                <c:pt idx="19926">
                  <c:v>14903.886759114001</c:v>
                </c:pt>
                <c:pt idx="19927">
                  <c:v>14881.5177692216</c:v>
                </c:pt>
                <c:pt idx="19928">
                  <c:v>14846.054036243</c:v>
                </c:pt>
                <c:pt idx="19929">
                  <c:v>14794.0598807855</c:v>
                </c:pt>
                <c:pt idx="19930">
                  <c:v>14731.453734455201</c:v>
                </c:pt>
                <c:pt idx="19931">
                  <c:v>14684.7683331346</c:v>
                </c:pt>
                <c:pt idx="19932">
                  <c:v>14649.1176857175</c:v>
                </c:pt>
                <c:pt idx="19933">
                  <c:v>14598.013625359001</c:v>
                </c:pt>
                <c:pt idx="19934">
                  <c:v>14550.0987734591</c:v>
                </c:pt>
                <c:pt idx="19935">
                  <c:v>14512.122341145199</c:v>
                </c:pt>
                <c:pt idx="19936">
                  <c:v>14467.3656864226</c:v>
                </c:pt>
                <c:pt idx="19937">
                  <c:v>14407.790929278901</c:v>
                </c:pt>
                <c:pt idx="19938">
                  <c:v>14344.776801538501</c:v>
                </c:pt>
                <c:pt idx="19939">
                  <c:v>14304.317657748799</c:v>
                </c:pt>
                <c:pt idx="19940">
                  <c:v>14281.259957897901</c:v>
                </c:pt>
                <c:pt idx="19941">
                  <c:v>14244.2233907748</c:v>
                </c:pt>
                <c:pt idx="19942">
                  <c:v>14169.4750752829</c:v>
                </c:pt>
                <c:pt idx="19943">
                  <c:v>14091.828772938399</c:v>
                </c:pt>
                <c:pt idx="19944">
                  <c:v>14059.4460690507</c:v>
                </c:pt>
                <c:pt idx="19945">
                  <c:v>14054.978479859599</c:v>
                </c:pt>
                <c:pt idx="19946">
                  <c:v>14024.859408193901</c:v>
                </c:pt>
                <c:pt idx="19947">
                  <c:v>13934.7041961126</c:v>
                </c:pt>
                <c:pt idx="19948">
                  <c:v>13831.820161260001</c:v>
                </c:pt>
                <c:pt idx="19949">
                  <c:v>13766.404781736101</c:v>
                </c:pt>
                <c:pt idx="19950">
                  <c:v>13779.173980028399</c:v>
                </c:pt>
                <c:pt idx="19951">
                  <c:v>13804.8621093656</c:v>
                </c:pt>
                <c:pt idx="19952">
                  <c:v>13776.3839449886</c:v>
                </c:pt>
                <c:pt idx="19953">
                  <c:v>13676.2913467628</c:v>
                </c:pt>
                <c:pt idx="19954">
                  <c:v>13589.4002559238</c:v>
                </c:pt>
                <c:pt idx="19955">
                  <c:v>13562.3590465774</c:v>
                </c:pt>
                <c:pt idx="19956">
                  <c:v>13524.2618894226</c:v>
                </c:pt>
                <c:pt idx="19957">
                  <c:v>13459.812374880101</c:v>
                </c:pt>
                <c:pt idx="19958">
                  <c:v>13381.377415408901</c:v>
                </c:pt>
                <c:pt idx="19959">
                  <c:v>13318.8423649533</c:v>
                </c:pt>
                <c:pt idx="19960">
                  <c:v>13294.496821131301</c:v>
                </c:pt>
                <c:pt idx="19961">
                  <c:v>13282.4294841916</c:v>
                </c:pt>
                <c:pt idx="19962">
                  <c:v>13222.3313383532</c:v>
                </c:pt>
                <c:pt idx="19963">
                  <c:v>13132.0229754795</c:v>
                </c:pt>
                <c:pt idx="19964">
                  <c:v>13044.1232584308</c:v>
                </c:pt>
                <c:pt idx="19965">
                  <c:v>12967.337589433801</c:v>
                </c:pt>
                <c:pt idx="19966">
                  <c:v>12900.348545216801</c:v>
                </c:pt>
                <c:pt idx="19967">
                  <c:v>12842.0881849492</c:v>
                </c:pt>
                <c:pt idx="19968">
                  <c:v>12849.7542437802</c:v>
                </c:pt>
                <c:pt idx="19969">
                  <c:v>12861.3006149258</c:v>
                </c:pt>
                <c:pt idx="19970">
                  <c:v>12770.533378452499</c:v>
                </c:pt>
                <c:pt idx="19971">
                  <c:v>12592.023241036701</c:v>
                </c:pt>
                <c:pt idx="19972">
                  <c:v>12377.949778743099</c:v>
                </c:pt>
                <c:pt idx="19973">
                  <c:v>12232.717634471401</c:v>
                </c:pt>
                <c:pt idx="19974">
                  <c:v>12151.9095762786</c:v>
                </c:pt>
                <c:pt idx="19975">
                  <c:v>12122.0778292422</c:v>
                </c:pt>
                <c:pt idx="19976">
                  <c:v>12067.0730419709</c:v>
                </c:pt>
                <c:pt idx="19977">
                  <c:v>11936.6763946182</c:v>
                </c:pt>
                <c:pt idx="19978">
                  <c:v>11798.8507665544</c:v>
                </c:pt>
                <c:pt idx="19979">
                  <c:v>11665.8385139333</c:v>
                </c:pt>
                <c:pt idx="19980">
                  <c:v>11511.434887449701</c:v>
                </c:pt>
                <c:pt idx="19981">
                  <c:v>11331.620166893401</c:v>
                </c:pt>
                <c:pt idx="19982">
                  <c:v>11161.090532968001</c:v>
                </c:pt>
                <c:pt idx="19983">
                  <c:v>10979.1660080458</c:v>
                </c:pt>
                <c:pt idx="19984">
                  <c:v>10787.087305478801</c:v>
                </c:pt>
                <c:pt idx="19985">
                  <c:v>10606.483388754301</c:v>
                </c:pt>
                <c:pt idx="19986">
                  <c:v>10478.902870014899</c:v>
                </c:pt>
                <c:pt idx="19987">
                  <c:v>10356.780102664299</c:v>
                </c:pt>
                <c:pt idx="19988">
                  <c:v>10176.4697623879</c:v>
                </c:pt>
                <c:pt idx="19989">
                  <c:v>9971.3256660547504</c:v>
                </c:pt>
                <c:pt idx="19990">
                  <c:v>9714.6612339645108</c:v>
                </c:pt>
                <c:pt idx="19991">
                  <c:v>9405.0421655102491</c:v>
                </c:pt>
                <c:pt idx="19992">
                  <c:v>9115.8064148416106</c:v>
                </c:pt>
                <c:pt idx="19993">
                  <c:v>8872.9596515317608</c:v>
                </c:pt>
                <c:pt idx="19994">
                  <c:v>8657.0873214618696</c:v>
                </c:pt>
                <c:pt idx="19995">
                  <c:v>8451.9039786556004</c:v>
                </c:pt>
                <c:pt idx="19996">
                  <c:v>8235.0127419545206</c:v>
                </c:pt>
                <c:pt idx="19997">
                  <c:v>7986.3247725172196</c:v>
                </c:pt>
                <c:pt idx="19998">
                  <c:v>7733.7782067382996</c:v>
                </c:pt>
                <c:pt idx="19999">
                  <c:v>7444.3236496027903</c:v>
                </c:pt>
                <c:pt idx="20000">
                  <c:v>7093.8298838993296</c:v>
                </c:pt>
                <c:pt idx="20001">
                  <c:v>6735.4062149090696</c:v>
                </c:pt>
                <c:pt idx="20002">
                  <c:v>6395.43248216351</c:v>
                </c:pt>
                <c:pt idx="20003">
                  <c:v>6075.1547133885597</c:v>
                </c:pt>
                <c:pt idx="20004">
                  <c:v>5743.8450895837004</c:v>
                </c:pt>
                <c:pt idx="20005">
                  <c:v>5425.4935803161497</c:v>
                </c:pt>
                <c:pt idx="20006">
                  <c:v>5116.9252862411304</c:v>
                </c:pt>
                <c:pt idx="20007">
                  <c:v>4809.2116903906199</c:v>
                </c:pt>
                <c:pt idx="20008">
                  <c:v>4524.6813680371697</c:v>
                </c:pt>
                <c:pt idx="20009">
                  <c:v>4284.6342698623002</c:v>
                </c:pt>
                <c:pt idx="20010">
                  <c:v>3989.79577635137</c:v>
                </c:pt>
                <c:pt idx="20011">
                  <c:v>3612.7389183041601</c:v>
                </c:pt>
                <c:pt idx="20012">
                  <c:v>3291.48616850701</c:v>
                </c:pt>
                <c:pt idx="20013">
                  <c:v>3003.23424230413</c:v>
                </c:pt>
                <c:pt idx="20014">
                  <c:v>2689.0735346587198</c:v>
                </c:pt>
                <c:pt idx="20015">
                  <c:v>2358.3916263004799</c:v>
                </c:pt>
                <c:pt idx="20016">
                  <c:v>2020.00090582756</c:v>
                </c:pt>
                <c:pt idx="20017">
                  <c:v>1691.2417628680601</c:v>
                </c:pt>
                <c:pt idx="20018">
                  <c:v>1381.49919314208</c:v>
                </c:pt>
                <c:pt idx="20019">
                  <c:v>1069.7467867177099</c:v>
                </c:pt>
                <c:pt idx="20020">
                  <c:v>715.54822878070695</c:v>
                </c:pt>
                <c:pt idx="20021">
                  <c:v>376.62823051342002</c:v>
                </c:pt>
                <c:pt idx="20022">
                  <c:v>93.214686951577093</c:v>
                </c:pt>
                <c:pt idx="20023">
                  <c:v>-204.67184332300701</c:v>
                </c:pt>
                <c:pt idx="20024">
                  <c:v>-450.72821401663498</c:v>
                </c:pt>
                <c:pt idx="20025">
                  <c:v>-687.30420133178905</c:v>
                </c:pt>
                <c:pt idx="20026">
                  <c:v>-982.410657927437</c:v>
                </c:pt>
                <c:pt idx="20027">
                  <c:v>-1300.12740394</c:v>
                </c:pt>
                <c:pt idx="20028">
                  <c:v>-1559.9179141570801</c:v>
                </c:pt>
                <c:pt idx="20029">
                  <c:v>-1774.00198456517</c:v>
                </c:pt>
                <c:pt idx="20030">
                  <c:v>-2035.0475617321899</c:v>
                </c:pt>
                <c:pt idx="20031">
                  <c:v>-2269.17051642973</c:v>
                </c:pt>
                <c:pt idx="20032">
                  <c:v>-2483.7270510726999</c:v>
                </c:pt>
                <c:pt idx="20033">
                  <c:v>-2701.76195046169</c:v>
                </c:pt>
                <c:pt idx="20034">
                  <c:v>-2893.2078224807701</c:v>
                </c:pt>
                <c:pt idx="20035">
                  <c:v>-3085.06266145686</c:v>
                </c:pt>
                <c:pt idx="20036">
                  <c:v>-3259.2539326159099</c:v>
                </c:pt>
                <c:pt idx="20037">
                  <c:v>-3397.79780639306</c:v>
                </c:pt>
                <c:pt idx="20038">
                  <c:v>-3519.23620826865</c:v>
                </c:pt>
                <c:pt idx="20039">
                  <c:v>-3657.4885181508598</c:v>
                </c:pt>
                <c:pt idx="20040">
                  <c:v>-3838.6865420763302</c:v>
                </c:pt>
                <c:pt idx="20041">
                  <c:v>-4016.1233641112199</c:v>
                </c:pt>
                <c:pt idx="20042">
                  <c:v>-4147.0213366001499</c:v>
                </c:pt>
                <c:pt idx="20043">
                  <c:v>-4276.1808956680998</c:v>
                </c:pt>
                <c:pt idx="20044">
                  <c:v>-4408.1643704294702</c:v>
                </c:pt>
                <c:pt idx="20045">
                  <c:v>-4499.5323386878399</c:v>
                </c:pt>
                <c:pt idx="20046">
                  <c:v>-4571.73584323665</c:v>
                </c:pt>
                <c:pt idx="20047">
                  <c:v>-4626.53831156661</c:v>
                </c:pt>
                <c:pt idx="20048">
                  <c:v>-4670.1525306037402</c:v>
                </c:pt>
                <c:pt idx="20049">
                  <c:v>-4715.1313068919499</c:v>
                </c:pt>
                <c:pt idx="20050">
                  <c:v>-4804.8539410756002</c:v>
                </c:pt>
                <c:pt idx="20051">
                  <c:v>-4895.1921740449498</c:v>
                </c:pt>
                <c:pt idx="20052">
                  <c:v>-4922.1963747379004</c:v>
                </c:pt>
                <c:pt idx="20053">
                  <c:v>-4908.0114661444404</c:v>
                </c:pt>
                <c:pt idx="20054">
                  <c:v>-4873.6986655984401</c:v>
                </c:pt>
                <c:pt idx="20055">
                  <c:v>-4873.2927711802204</c:v>
                </c:pt>
                <c:pt idx="20056">
                  <c:v>-4909.9055298517496</c:v>
                </c:pt>
                <c:pt idx="20057">
                  <c:v>-4951.2099551750998</c:v>
                </c:pt>
                <c:pt idx="20058">
                  <c:v>-4994.0097975049403</c:v>
                </c:pt>
                <c:pt idx="20059">
                  <c:v>-5005.4410263093696</c:v>
                </c:pt>
                <c:pt idx="20060">
                  <c:v>-4965.5081018517703</c:v>
                </c:pt>
                <c:pt idx="20061">
                  <c:v>-5021.30643700358</c:v>
                </c:pt>
                <c:pt idx="20062">
                  <c:v>-5091.2633725838004</c:v>
                </c:pt>
                <c:pt idx="20063">
                  <c:v>-5042.58476834055</c:v>
                </c:pt>
                <c:pt idx="20064">
                  <c:v>-4941.8010070693399</c:v>
                </c:pt>
                <c:pt idx="20065">
                  <c:v>-4725.3944357124101</c:v>
                </c:pt>
                <c:pt idx="20066">
                  <c:v>-4540.9418903719798</c:v>
                </c:pt>
                <c:pt idx="20067">
                  <c:v>-4519.18059855921</c:v>
                </c:pt>
                <c:pt idx="20068">
                  <c:v>-4606.2371293754104</c:v>
                </c:pt>
                <c:pt idx="20069">
                  <c:v>-4728.8261229238196</c:v>
                </c:pt>
                <c:pt idx="20070">
                  <c:v>-4800.4925310523704</c:v>
                </c:pt>
                <c:pt idx="20071">
                  <c:v>-4841.4799589078402</c:v>
                </c:pt>
                <c:pt idx="20072">
                  <c:v>-4845.98904719031</c:v>
                </c:pt>
                <c:pt idx="20073">
                  <c:v>-4810.9953700165397</c:v>
                </c:pt>
                <c:pt idx="20074">
                  <c:v>-4787.4276498610398</c:v>
                </c:pt>
                <c:pt idx="20075">
                  <c:v>-4802.3281898984496</c:v>
                </c:pt>
                <c:pt idx="20076">
                  <c:v>-4876.2806525452697</c:v>
                </c:pt>
                <c:pt idx="20077">
                  <c:v>-4946.7110519522703</c:v>
                </c:pt>
                <c:pt idx="20078">
                  <c:v>-4972.4956240883002</c:v>
                </c:pt>
                <c:pt idx="20079">
                  <c:v>-5004.7380827862498</c:v>
                </c:pt>
                <c:pt idx="20080">
                  <c:v>-5052.5812930986403</c:v>
                </c:pt>
                <c:pt idx="20081">
                  <c:v>-5145.0077842406899</c:v>
                </c:pt>
                <c:pt idx="20082">
                  <c:v>-5272.1525348412397</c:v>
                </c:pt>
                <c:pt idx="20083">
                  <c:v>-5372.0141491015202</c:v>
                </c:pt>
                <c:pt idx="20084">
                  <c:v>-5467.0537777682903</c:v>
                </c:pt>
                <c:pt idx="20085">
                  <c:v>-5625.9854127047502</c:v>
                </c:pt>
                <c:pt idx="20086">
                  <c:v>-5835.6236620669997</c:v>
                </c:pt>
                <c:pt idx="20087">
                  <c:v>-6043.1774593129303</c:v>
                </c:pt>
                <c:pt idx="20088">
                  <c:v>-6245.5658669077502</c:v>
                </c:pt>
                <c:pt idx="20089">
                  <c:v>-6475.9708109231096</c:v>
                </c:pt>
                <c:pt idx="20090">
                  <c:v>-6732.3844127625798</c:v>
                </c:pt>
                <c:pt idx="20091">
                  <c:v>-7019.9589928167698</c:v>
                </c:pt>
                <c:pt idx="20092">
                  <c:v>-7331.20150530093</c:v>
                </c:pt>
                <c:pt idx="20093">
                  <c:v>-7652.3737214293697</c:v>
                </c:pt>
                <c:pt idx="20094">
                  <c:v>-7988.67404313528</c:v>
                </c:pt>
                <c:pt idx="20095">
                  <c:v>-8345.5240620392306</c:v>
                </c:pt>
                <c:pt idx="20096">
                  <c:v>-8718.0200181263408</c:v>
                </c:pt>
                <c:pt idx="20097">
                  <c:v>-9102.1687995047905</c:v>
                </c:pt>
              </c:numCache>
            </c:numRef>
          </c:yVal>
          <c:smooth val="1"/>
        </c:ser>
        <c:dLbls>
          <c:showLegendKey val="0"/>
          <c:showVal val="0"/>
          <c:showCatName val="0"/>
          <c:showSerName val="0"/>
          <c:showPercent val="0"/>
          <c:showBubbleSize val="0"/>
        </c:dLbls>
        <c:axId val="330815360"/>
        <c:axId val="330817536"/>
      </c:scatterChart>
      <c:valAx>
        <c:axId val="330815360"/>
        <c:scaling>
          <c:orientation val="minMax"/>
          <c:max val="20"/>
          <c:min val="10"/>
        </c:scaling>
        <c:delete val="0"/>
        <c:axPos val="b"/>
        <c:title>
          <c:tx>
            <c:rich>
              <a:bodyPr/>
              <a:lstStyle/>
              <a:p>
                <a:pPr>
                  <a:defRPr/>
                </a:pPr>
                <a:r>
                  <a:rPr lang="en-US"/>
                  <a:t>time (sec)</a:t>
                </a:r>
              </a:p>
            </c:rich>
          </c:tx>
          <c:overlay val="0"/>
        </c:title>
        <c:numFmt formatCode="General" sourceLinked="1"/>
        <c:majorTickMark val="out"/>
        <c:minorTickMark val="none"/>
        <c:tickLblPos val="nextTo"/>
        <c:crossAx val="330817536"/>
        <c:crosses val="autoZero"/>
        <c:crossBetween val="midCat"/>
      </c:valAx>
      <c:valAx>
        <c:axId val="330817536"/>
        <c:scaling>
          <c:orientation val="minMax"/>
          <c:max val="60000"/>
          <c:min val="-60000"/>
        </c:scaling>
        <c:delete val="0"/>
        <c:axPos val="l"/>
        <c:majorGridlines/>
        <c:title>
          <c:tx>
            <c:rich>
              <a:bodyPr rot="-5400000" vert="horz"/>
              <a:lstStyle/>
              <a:p>
                <a:pPr>
                  <a:defRPr/>
                </a:pPr>
                <a:r>
                  <a:rPr lang="en-US"/>
                  <a:t>Contact Force (lb)</a:t>
                </a:r>
              </a:p>
            </c:rich>
          </c:tx>
          <c:overlay val="0"/>
        </c:title>
        <c:numFmt formatCode="0.0E+00" sourceLinked="0"/>
        <c:majorTickMark val="out"/>
        <c:minorTickMark val="none"/>
        <c:tickLblPos val="nextTo"/>
        <c:crossAx val="330815360"/>
        <c:crosses val="autoZero"/>
        <c:crossBetween val="midCat"/>
      </c:valAx>
    </c:plotArea>
    <c:legend>
      <c:legendPos val="b"/>
      <c:overlay val="0"/>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5256</cdr:x>
      <cdr:y>0.07041</cdr:y>
    </cdr:from>
    <cdr:to>
      <cdr:x>0.381</cdr:x>
      <cdr:y>0.75121</cdr:y>
    </cdr:to>
    <cdr:sp macro="" textlink="">
      <cdr:nvSpPr>
        <cdr:cNvPr id="2" name="Rectangle 1"/>
        <cdr:cNvSpPr/>
      </cdr:nvSpPr>
      <cdr:spPr>
        <a:xfrm xmlns:a="http://schemas.openxmlformats.org/drawingml/2006/main">
          <a:off x="906780" y="194266"/>
          <a:ext cx="1357732" cy="1878374"/>
        </a:xfrm>
        <a:prstGeom xmlns:a="http://schemas.openxmlformats.org/drawingml/2006/main" prst="rect">
          <a:avLst/>
        </a:prstGeom>
        <a:noFill xmlns:a="http://schemas.openxmlformats.org/drawingml/2006/main"/>
        <a:ln xmlns:a="http://schemas.openxmlformats.org/drawingml/2006/main" w="12700">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tIns="0"/>
        <a:lstStyle xmlns:a="http://schemas.openxmlformats.org/drawingml/2006/main"/>
        <a:p xmlns:a="http://schemas.openxmlformats.org/drawingml/2006/main">
          <a:pPr algn="ctr"/>
          <a:r>
            <a:rPr lang="en-US" b="1">
              <a:solidFill>
                <a:sysClr val="windowText" lastClr="000000"/>
              </a:solidFill>
            </a:rPr>
            <a:t>Rigid Approach</a:t>
          </a:r>
        </a:p>
      </cdr:txBody>
    </cdr:sp>
  </cdr:relSizeAnchor>
  <cdr:relSizeAnchor xmlns:cdr="http://schemas.openxmlformats.org/drawingml/2006/chartDrawing">
    <cdr:from>
      <cdr:x>0.38475</cdr:x>
      <cdr:y>0.06967</cdr:y>
    </cdr:from>
    <cdr:to>
      <cdr:x>0.98876</cdr:x>
      <cdr:y>0.75121</cdr:y>
    </cdr:to>
    <cdr:sp macro="" textlink="">
      <cdr:nvSpPr>
        <cdr:cNvPr id="3" name="Rectangle 2"/>
        <cdr:cNvSpPr/>
      </cdr:nvSpPr>
      <cdr:spPr>
        <a:xfrm xmlns:a="http://schemas.openxmlformats.org/drawingml/2006/main">
          <a:off x="2286800" y="192225"/>
          <a:ext cx="3589994" cy="1880415"/>
        </a:xfrm>
        <a:prstGeom xmlns:a="http://schemas.openxmlformats.org/drawingml/2006/main" prst="rect">
          <a:avLst/>
        </a:prstGeom>
        <a:noFill xmlns:a="http://schemas.openxmlformats.org/drawingml/2006/main"/>
        <a:ln xmlns:a="http://schemas.openxmlformats.org/drawingml/2006/main" w="12700">
          <a:solidFill>
            <a:sysClr val="windowText" lastClr="00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tIns="0"/>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pPr algn="ctr"/>
          <a:r>
            <a:rPr lang="en-US" b="1">
              <a:solidFill>
                <a:sysClr val="windowText" lastClr="000000"/>
              </a:solidFill>
            </a:rPr>
            <a:t>Over Bridg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88A9178-A669-4687-8456-E4DC2B73B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4</TotalTime>
  <Pages>19</Pages>
  <Words>3733</Words>
  <Characters>21283</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24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2</cp:revision>
  <dcterms:created xsi:type="dcterms:W3CDTF">2018-07-20T17:28:00Z</dcterms:created>
  <dcterms:modified xsi:type="dcterms:W3CDTF">2018-09-2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0"&gt;&lt;session id="nSvBsXI7"/&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